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harts/style7.xml" ContentType="application/vnd.ms-office.chartstyle+xml"/>
  <Override PartName="/word/charts/chart7.xml" ContentType="application/vnd.openxmlformats-officedocument.drawingml.chart+xml"/>
  <Override PartName="/word/charts/colors6.xml" ContentType="application/vnd.ms-office.chartcolorstyle+xml"/>
  <Override PartName="/word/charts/style6.xml" ContentType="application/vnd.ms-office.chartstyle+xml"/>
  <Override PartName="/word/charts/chart6.xml" ContentType="application/vnd.openxmlformats-officedocument.drawingml.chart+xml"/>
  <Override PartName="/word/charts/colors5.xml" ContentType="application/vnd.ms-office.chartcolorstyle+xml"/>
  <Override PartName="/word/charts/colors7.xml" ContentType="application/vnd.ms-office.chartcolorstyle+xml"/>
  <Override PartName="/word/theme/theme1.xml" ContentType="application/vnd.openxmlformats-officedocument.theme+xml"/>
  <Override PartName="/word/charts/style5.xml" ContentType="application/vnd.ms-office.chartstyle+xml"/>
  <Override PartName="/word/charts/colors4.xml" ContentType="application/vnd.ms-office.chartcolorstyle+xml"/>
  <Override PartName="/word/charts/chart2.xml" ContentType="application/vnd.openxmlformats-officedocument.drawingml.chart+xml"/>
  <Override PartName="/word/charts/colors1.xml" ContentType="application/vnd.ms-office.chartcolorstyle+xml"/>
  <Override PartName="/word/charts/style1.xml" ContentType="application/vnd.ms-office.chartstyle+xml"/>
  <Override PartName="/word/charts/chart1.xml" ContentType="application/vnd.openxmlformats-officedocument.drawingml.chart+xml"/>
  <Override PartName="/word/charts/chart5.xml" ContentType="application/vnd.openxmlformats-officedocument.drawingml.chart+xml"/>
  <Override PartName="/word/charts/style2.xml" ContentType="application/vnd.ms-office.chartstyle+xml"/>
  <Override PartName="/word/charts/chart3.xml" ContentType="application/vnd.openxmlformats-officedocument.drawingml.chart+xml"/>
  <Override PartName="/word/charts/style4.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6606" w:rsidRPr="00A73B63" w:rsidRDefault="00B50FE8" w:rsidP="005F6606">
      <w:pPr>
        <w:pStyle w:val="Title"/>
        <w:spacing w:line="360" w:lineRule="auto"/>
        <w:jc w:val="both"/>
        <w:rPr>
          <w:rFonts w:ascii="Times New Roman" w:hAnsi="Times New Roman" w:cs="Times New Roman"/>
          <w:sz w:val="24"/>
          <w:szCs w:val="24"/>
        </w:rPr>
      </w:pPr>
      <w:r w:rsidRPr="0007475E">
        <w:rPr>
          <w:rFonts w:ascii="Times New Roman" w:hAnsi="Times New Roman" w:cs="Times New Roman"/>
          <w:color w:val="auto"/>
          <w:sz w:val="24"/>
          <w:szCs w:val="24"/>
        </w:rPr>
        <w:t xml:space="preserve">Supporting Information Document: </w:t>
      </w:r>
      <w:r w:rsidR="005F6606" w:rsidRPr="00A73B63">
        <w:rPr>
          <w:rFonts w:ascii="Times New Roman" w:hAnsi="Times New Roman" w:cs="Times New Roman"/>
          <w:sz w:val="24"/>
          <w:szCs w:val="24"/>
        </w:rPr>
        <w:t>Mineralogy and K-</w:t>
      </w:r>
      <w:proofErr w:type="spellStart"/>
      <w:r w:rsidR="005F6606" w:rsidRPr="00A73B63">
        <w:rPr>
          <w:rFonts w:ascii="Times New Roman" w:hAnsi="Times New Roman" w:cs="Times New Roman"/>
          <w:sz w:val="24"/>
          <w:szCs w:val="24"/>
        </w:rPr>
        <w:t>Ar</w:t>
      </w:r>
      <w:proofErr w:type="spellEnd"/>
      <w:r w:rsidR="005F6606" w:rsidRPr="00A73B63">
        <w:rPr>
          <w:rFonts w:ascii="Times New Roman" w:hAnsi="Times New Roman" w:cs="Times New Roman"/>
          <w:sz w:val="24"/>
          <w:szCs w:val="24"/>
        </w:rPr>
        <w:t xml:space="preserve"> geochronology of clay alteration associated with uranium mineralization in the Patterson Lake Corridor, Saskatchewan</w:t>
      </w:r>
    </w:p>
    <w:p w:rsidR="005F6606" w:rsidRPr="00E50AE4" w:rsidRDefault="005F6606" w:rsidP="005F6606">
      <w:pPr>
        <w:pStyle w:val="Authors1"/>
        <w:spacing w:line="360" w:lineRule="auto"/>
        <w:jc w:val="both"/>
        <w:rPr>
          <w:rFonts w:ascii="Times New Roman" w:hAnsi="Times New Roman" w:cs="Times New Roman"/>
          <w:sz w:val="24"/>
          <w:szCs w:val="24"/>
        </w:rPr>
      </w:pPr>
      <w:r w:rsidRPr="00A73B63">
        <w:rPr>
          <w:rFonts w:ascii="Times New Roman" w:hAnsi="Times New Roman" w:cs="Times New Roman"/>
          <w:sz w:val="24"/>
          <w:szCs w:val="24"/>
        </w:rPr>
        <w:t>J.W. Powell</w:t>
      </w:r>
      <w:r w:rsidRPr="00A73B63">
        <w:rPr>
          <w:rFonts w:ascii="Times New Roman" w:hAnsi="Times New Roman" w:cs="Times New Roman"/>
          <w:sz w:val="24"/>
          <w:szCs w:val="24"/>
          <w:vertAlign w:val="superscript"/>
        </w:rPr>
        <w:t>1</w:t>
      </w:r>
      <w:r w:rsidRPr="00A73B63">
        <w:rPr>
          <w:rFonts w:ascii="Times New Roman" w:hAnsi="Times New Roman" w:cs="Times New Roman"/>
          <w:sz w:val="24"/>
          <w:szCs w:val="24"/>
        </w:rPr>
        <w:t>, J.B. Percival</w:t>
      </w:r>
      <w:r w:rsidRPr="00A73B63">
        <w:rPr>
          <w:rFonts w:ascii="Times New Roman" w:hAnsi="Times New Roman" w:cs="Times New Roman"/>
          <w:sz w:val="24"/>
          <w:szCs w:val="24"/>
          <w:vertAlign w:val="superscript"/>
        </w:rPr>
        <w:t>1</w:t>
      </w:r>
      <w:r w:rsidRPr="00A73B63">
        <w:rPr>
          <w:rFonts w:ascii="Times New Roman" w:hAnsi="Times New Roman" w:cs="Times New Roman"/>
          <w:sz w:val="24"/>
          <w:szCs w:val="24"/>
        </w:rPr>
        <w:t>, E.G. Potter</w:t>
      </w:r>
      <w:r w:rsidRPr="00A73B63">
        <w:rPr>
          <w:rFonts w:ascii="Times New Roman" w:hAnsi="Times New Roman" w:cs="Times New Roman"/>
          <w:sz w:val="24"/>
          <w:szCs w:val="24"/>
          <w:vertAlign w:val="superscript"/>
        </w:rPr>
        <w:t>1</w:t>
      </w:r>
      <w:r w:rsidRPr="00A73B63">
        <w:rPr>
          <w:rFonts w:ascii="Times New Roman" w:hAnsi="Times New Roman" w:cs="Times New Roman"/>
          <w:sz w:val="24"/>
          <w:szCs w:val="24"/>
        </w:rPr>
        <w:t>, R. van der Lelij</w:t>
      </w:r>
      <w:r w:rsidRPr="00A73B63">
        <w:rPr>
          <w:rFonts w:ascii="Times New Roman" w:hAnsi="Times New Roman" w:cs="Times New Roman"/>
          <w:sz w:val="24"/>
          <w:szCs w:val="24"/>
          <w:vertAlign w:val="superscript"/>
        </w:rPr>
        <w:t>2</w:t>
      </w:r>
      <w:r>
        <w:rPr>
          <w:rFonts w:ascii="Times New Roman" w:hAnsi="Times New Roman" w:cs="Times New Roman"/>
          <w:sz w:val="24"/>
          <w:szCs w:val="24"/>
        </w:rPr>
        <w:t>, R. Xie</w:t>
      </w:r>
      <w:r w:rsidRPr="00A73B63">
        <w:rPr>
          <w:rFonts w:ascii="Times New Roman" w:hAnsi="Times New Roman" w:cs="Times New Roman"/>
          <w:sz w:val="24"/>
          <w:szCs w:val="24"/>
          <w:vertAlign w:val="superscript"/>
        </w:rPr>
        <w:t>2</w:t>
      </w:r>
    </w:p>
    <w:p w:rsidR="005F6606" w:rsidRPr="00A73B63" w:rsidRDefault="005F6606" w:rsidP="005F6606">
      <w:pPr>
        <w:pStyle w:val="Authors2"/>
        <w:spacing w:line="360" w:lineRule="auto"/>
        <w:jc w:val="both"/>
        <w:rPr>
          <w:rFonts w:ascii="Times New Roman" w:hAnsi="Times New Roman" w:cs="Times New Roman"/>
          <w:sz w:val="24"/>
          <w:szCs w:val="24"/>
        </w:rPr>
      </w:pPr>
      <w:r w:rsidRPr="00A73B63">
        <w:rPr>
          <w:rFonts w:ascii="Times New Roman" w:hAnsi="Times New Roman" w:cs="Times New Roman"/>
          <w:sz w:val="24"/>
          <w:szCs w:val="24"/>
          <w:vertAlign w:val="superscript"/>
        </w:rPr>
        <w:t>1</w:t>
      </w:r>
      <w:r w:rsidRPr="00A73B63">
        <w:rPr>
          <w:rFonts w:ascii="Times New Roman" w:hAnsi="Times New Roman" w:cs="Times New Roman"/>
          <w:sz w:val="24"/>
          <w:szCs w:val="24"/>
        </w:rPr>
        <w:t>Geological Survey of Canada, 601 Booth Street, Ottawa, Ontario KIA 0E8</w:t>
      </w:r>
    </w:p>
    <w:p w:rsidR="00B16151" w:rsidRPr="005F6606" w:rsidRDefault="005F6606" w:rsidP="005F6606">
      <w:pPr>
        <w:pStyle w:val="Title"/>
        <w:spacing w:line="360" w:lineRule="auto"/>
        <w:rPr>
          <w:rFonts w:ascii="Times New Roman" w:hAnsi="Times New Roman" w:cs="Times New Roman"/>
          <w:b w:val="0"/>
          <w:sz w:val="24"/>
          <w:szCs w:val="24"/>
          <w:vertAlign w:val="superscript"/>
        </w:rPr>
      </w:pPr>
      <w:r w:rsidRPr="005F6606">
        <w:rPr>
          <w:rFonts w:ascii="Times New Roman" w:hAnsi="Times New Roman" w:cs="Times New Roman"/>
          <w:b w:val="0"/>
          <w:sz w:val="24"/>
          <w:szCs w:val="24"/>
          <w:vertAlign w:val="superscript"/>
        </w:rPr>
        <w:t>2</w:t>
      </w:r>
      <w:r w:rsidRPr="005F6606">
        <w:rPr>
          <w:rFonts w:ascii="Times New Roman" w:hAnsi="Times New Roman" w:cs="Times New Roman"/>
          <w:b w:val="0"/>
          <w:sz w:val="24"/>
          <w:szCs w:val="24"/>
        </w:rPr>
        <w:t xml:space="preserve">Geological Survey of Norway, </w:t>
      </w:r>
      <w:proofErr w:type="spellStart"/>
      <w:r w:rsidRPr="005F6606">
        <w:rPr>
          <w:rFonts w:ascii="Times New Roman" w:hAnsi="Times New Roman" w:cs="Times New Roman"/>
          <w:b w:val="0"/>
          <w:sz w:val="24"/>
          <w:szCs w:val="24"/>
        </w:rPr>
        <w:t>Leiv</w:t>
      </w:r>
      <w:proofErr w:type="spellEnd"/>
      <w:r w:rsidRPr="005F6606">
        <w:rPr>
          <w:rFonts w:ascii="Times New Roman" w:hAnsi="Times New Roman" w:cs="Times New Roman"/>
          <w:b w:val="0"/>
          <w:sz w:val="24"/>
          <w:szCs w:val="24"/>
        </w:rPr>
        <w:t xml:space="preserve"> </w:t>
      </w:r>
      <w:proofErr w:type="spellStart"/>
      <w:r w:rsidRPr="005F6606">
        <w:rPr>
          <w:rFonts w:ascii="Times New Roman" w:hAnsi="Times New Roman" w:cs="Times New Roman"/>
          <w:b w:val="0"/>
          <w:sz w:val="24"/>
          <w:szCs w:val="24"/>
        </w:rPr>
        <w:t>Eirikssons</w:t>
      </w:r>
      <w:proofErr w:type="spellEnd"/>
      <w:r w:rsidRPr="005F6606">
        <w:rPr>
          <w:rFonts w:ascii="Times New Roman" w:hAnsi="Times New Roman" w:cs="Times New Roman"/>
          <w:b w:val="0"/>
          <w:sz w:val="24"/>
          <w:szCs w:val="24"/>
        </w:rPr>
        <w:t xml:space="preserve"> </w:t>
      </w:r>
      <w:proofErr w:type="spellStart"/>
      <w:r w:rsidRPr="005F6606">
        <w:rPr>
          <w:rFonts w:ascii="Times New Roman" w:hAnsi="Times New Roman" w:cs="Times New Roman"/>
          <w:b w:val="0"/>
          <w:sz w:val="24"/>
          <w:szCs w:val="24"/>
        </w:rPr>
        <w:t>Vei</w:t>
      </w:r>
      <w:proofErr w:type="spellEnd"/>
      <w:r w:rsidRPr="005F6606">
        <w:rPr>
          <w:rFonts w:ascii="Times New Roman" w:hAnsi="Times New Roman" w:cs="Times New Roman"/>
          <w:b w:val="0"/>
          <w:sz w:val="24"/>
          <w:szCs w:val="24"/>
        </w:rPr>
        <w:t xml:space="preserve"> 39, 7040 Trondheim, Norway</w:t>
      </w:r>
    </w:p>
    <w:p w:rsidR="00B50FE8" w:rsidRPr="0007475E" w:rsidRDefault="00B50FE8">
      <w:pPr>
        <w:rPr>
          <w:rFonts w:ascii="Times New Roman" w:hAnsi="Times New Roman" w:cs="Times New Roman"/>
          <w:sz w:val="24"/>
          <w:szCs w:val="24"/>
        </w:rPr>
      </w:pPr>
    </w:p>
    <w:p w:rsidR="00D306F5" w:rsidRPr="0007475E" w:rsidRDefault="00D306F5" w:rsidP="00D306F5">
      <w:pPr>
        <w:rPr>
          <w:rFonts w:ascii="Times New Roman" w:hAnsi="Times New Roman" w:cs="Times New Roman"/>
          <w:b/>
          <w:sz w:val="24"/>
          <w:szCs w:val="24"/>
        </w:rPr>
      </w:pPr>
      <w:r w:rsidRPr="0007475E">
        <w:rPr>
          <w:rFonts w:ascii="Times New Roman" w:hAnsi="Times New Roman" w:cs="Times New Roman"/>
          <w:b/>
          <w:sz w:val="24"/>
          <w:szCs w:val="24"/>
        </w:rPr>
        <w:t>Contents</w:t>
      </w:r>
    </w:p>
    <w:p w:rsidR="00D306F5" w:rsidRPr="0007475E" w:rsidRDefault="00D306F5" w:rsidP="00D306F5">
      <w:pPr>
        <w:pStyle w:val="ListParagraph"/>
        <w:numPr>
          <w:ilvl w:val="0"/>
          <w:numId w:val="1"/>
        </w:numPr>
        <w:rPr>
          <w:rFonts w:ascii="Times New Roman" w:hAnsi="Times New Roman" w:cs="Times New Roman"/>
          <w:sz w:val="24"/>
          <w:szCs w:val="24"/>
        </w:rPr>
      </w:pPr>
      <w:r w:rsidRPr="0007475E">
        <w:rPr>
          <w:rFonts w:ascii="Times New Roman" w:hAnsi="Times New Roman" w:cs="Times New Roman"/>
          <w:sz w:val="24"/>
          <w:szCs w:val="24"/>
        </w:rPr>
        <w:t>Text and tables corresponding to XRD analyses of samples from the Spitfire d</w:t>
      </w:r>
      <w:r w:rsidR="001B5ECF" w:rsidRPr="0007475E">
        <w:rPr>
          <w:rFonts w:ascii="Times New Roman" w:hAnsi="Times New Roman" w:cs="Times New Roman"/>
          <w:sz w:val="24"/>
          <w:szCs w:val="24"/>
        </w:rPr>
        <w:t>iscovery</w:t>
      </w:r>
    </w:p>
    <w:p w:rsidR="008C68F2" w:rsidRPr="0007475E" w:rsidRDefault="008C68F2" w:rsidP="008C68F2">
      <w:pPr>
        <w:pStyle w:val="ListParagraph"/>
        <w:numPr>
          <w:ilvl w:val="0"/>
          <w:numId w:val="1"/>
        </w:numPr>
        <w:rPr>
          <w:rFonts w:ascii="Times New Roman" w:hAnsi="Times New Roman" w:cs="Times New Roman"/>
          <w:sz w:val="24"/>
          <w:szCs w:val="24"/>
        </w:rPr>
      </w:pPr>
      <w:r w:rsidRPr="0007475E">
        <w:rPr>
          <w:rFonts w:ascii="Times New Roman" w:hAnsi="Times New Roman" w:cs="Times New Roman"/>
          <w:sz w:val="24"/>
          <w:szCs w:val="24"/>
        </w:rPr>
        <w:t xml:space="preserve">Table comparing HALO, TSG and XRD data </w:t>
      </w:r>
    </w:p>
    <w:p w:rsidR="00D306F5" w:rsidRDefault="00D306F5" w:rsidP="00D306F5">
      <w:pPr>
        <w:pStyle w:val="ListParagraph"/>
        <w:numPr>
          <w:ilvl w:val="0"/>
          <w:numId w:val="1"/>
        </w:numPr>
        <w:rPr>
          <w:rFonts w:ascii="Times New Roman" w:hAnsi="Times New Roman" w:cs="Times New Roman"/>
          <w:sz w:val="24"/>
          <w:szCs w:val="24"/>
        </w:rPr>
      </w:pPr>
      <w:r w:rsidRPr="0007475E">
        <w:rPr>
          <w:rFonts w:ascii="Times New Roman" w:hAnsi="Times New Roman" w:cs="Times New Roman"/>
          <w:sz w:val="24"/>
          <w:szCs w:val="24"/>
        </w:rPr>
        <w:t>Text and tables corresponding to Athabasca Basin Mineral Standards dataset</w:t>
      </w:r>
    </w:p>
    <w:p w:rsidR="0025558C" w:rsidRDefault="0025558C" w:rsidP="00D306F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igure showing clay morphologies for various size fractions</w:t>
      </w:r>
    </w:p>
    <w:p w:rsidR="0025558C" w:rsidRPr="0007475E" w:rsidRDefault="0025558C" w:rsidP="00D306F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ext and figure discussing western Athabasca Basin geochronology</w:t>
      </w:r>
      <w:bookmarkStart w:id="0" w:name="_GoBack"/>
      <w:bookmarkEnd w:id="0"/>
    </w:p>
    <w:p w:rsidR="00D306F5" w:rsidRPr="0007475E" w:rsidRDefault="00D306F5" w:rsidP="00D306F5">
      <w:pPr>
        <w:rPr>
          <w:rFonts w:ascii="Times New Roman" w:hAnsi="Times New Roman" w:cs="Times New Roman"/>
          <w:b/>
          <w:sz w:val="24"/>
          <w:szCs w:val="24"/>
        </w:rPr>
      </w:pPr>
      <w:r w:rsidRPr="0007475E">
        <w:rPr>
          <w:rFonts w:ascii="Times New Roman" w:hAnsi="Times New Roman" w:cs="Times New Roman"/>
          <w:b/>
          <w:sz w:val="24"/>
          <w:szCs w:val="24"/>
        </w:rPr>
        <w:t>Introduction</w:t>
      </w:r>
    </w:p>
    <w:p w:rsidR="00F43B07" w:rsidRPr="0007475E" w:rsidRDefault="00F43B07" w:rsidP="00BD600A">
      <w:pPr>
        <w:jc w:val="both"/>
        <w:rPr>
          <w:rFonts w:ascii="Times New Roman" w:hAnsi="Times New Roman" w:cs="Times New Roman"/>
          <w:sz w:val="24"/>
          <w:szCs w:val="24"/>
        </w:rPr>
      </w:pPr>
      <w:r w:rsidRPr="0007475E">
        <w:rPr>
          <w:rFonts w:ascii="Times New Roman" w:hAnsi="Times New Roman" w:cs="Times New Roman"/>
          <w:sz w:val="24"/>
          <w:szCs w:val="24"/>
        </w:rPr>
        <w:t>This supporting information incorporates an additional XRD dataset from the Spitfire discovery that is discussed in the text</w:t>
      </w:r>
      <w:r w:rsidR="00A85E48">
        <w:rPr>
          <w:rFonts w:ascii="Times New Roman" w:hAnsi="Times New Roman" w:cs="Times New Roman"/>
          <w:sz w:val="24"/>
          <w:szCs w:val="24"/>
        </w:rPr>
        <w:t xml:space="preserve"> (Table S1, S2)</w:t>
      </w:r>
      <w:r w:rsidRPr="0007475E">
        <w:rPr>
          <w:rFonts w:ascii="Times New Roman" w:hAnsi="Times New Roman" w:cs="Times New Roman"/>
          <w:sz w:val="24"/>
          <w:szCs w:val="24"/>
        </w:rPr>
        <w:t>, as well as an Athabasca Basin Mineral Standards dataset that is partially illustrated in Figures 6 and 7</w:t>
      </w:r>
      <w:r w:rsidR="00A85E48">
        <w:rPr>
          <w:rFonts w:ascii="Times New Roman" w:hAnsi="Times New Roman" w:cs="Times New Roman"/>
          <w:sz w:val="24"/>
          <w:szCs w:val="24"/>
        </w:rPr>
        <w:t xml:space="preserve"> (Table S4 – S11</w:t>
      </w:r>
      <w:proofErr w:type="gramStart"/>
      <w:r w:rsidR="00A85E48">
        <w:rPr>
          <w:rFonts w:ascii="Times New Roman" w:hAnsi="Times New Roman" w:cs="Times New Roman"/>
          <w:sz w:val="24"/>
          <w:szCs w:val="24"/>
        </w:rPr>
        <w:t>;</w:t>
      </w:r>
      <w:proofErr w:type="gramEnd"/>
      <w:r w:rsidR="00A85E48">
        <w:rPr>
          <w:rFonts w:ascii="Times New Roman" w:hAnsi="Times New Roman" w:cs="Times New Roman"/>
          <w:sz w:val="24"/>
          <w:szCs w:val="24"/>
        </w:rPr>
        <w:t xml:space="preserve"> Figure S1 – S7)</w:t>
      </w:r>
      <w:r w:rsidRPr="0007475E">
        <w:rPr>
          <w:rFonts w:ascii="Times New Roman" w:hAnsi="Times New Roman" w:cs="Times New Roman"/>
          <w:sz w:val="24"/>
          <w:szCs w:val="24"/>
        </w:rPr>
        <w:t xml:space="preserve">. A table comparing mineralogy identified by XRD analyses with the proximal VNIR-SWIR reflectance profiles derived mineralogy by HALO and TSG </w:t>
      </w:r>
      <w:proofErr w:type="gramStart"/>
      <w:r w:rsidRPr="0007475E">
        <w:rPr>
          <w:rFonts w:ascii="Times New Roman" w:hAnsi="Times New Roman" w:cs="Times New Roman"/>
          <w:sz w:val="24"/>
          <w:szCs w:val="24"/>
        </w:rPr>
        <w:t>is also</w:t>
      </w:r>
      <w:proofErr w:type="gramEnd"/>
      <w:r w:rsidRPr="0007475E">
        <w:rPr>
          <w:rFonts w:ascii="Times New Roman" w:hAnsi="Times New Roman" w:cs="Times New Roman"/>
          <w:sz w:val="24"/>
          <w:szCs w:val="24"/>
        </w:rPr>
        <w:t xml:space="preserve"> provided</w:t>
      </w:r>
      <w:r w:rsidR="00A85E48">
        <w:rPr>
          <w:rFonts w:ascii="Times New Roman" w:hAnsi="Times New Roman" w:cs="Times New Roman"/>
          <w:sz w:val="24"/>
          <w:szCs w:val="24"/>
        </w:rPr>
        <w:t xml:space="preserve"> (Table S3)</w:t>
      </w:r>
      <w:r w:rsidRPr="0007475E">
        <w:rPr>
          <w:rFonts w:ascii="Times New Roman" w:hAnsi="Times New Roman" w:cs="Times New Roman"/>
          <w:sz w:val="24"/>
          <w:szCs w:val="24"/>
        </w:rPr>
        <w:t>.</w:t>
      </w:r>
      <w:r w:rsidR="00171CBE">
        <w:rPr>
          <w:rFonts w:ascii="Times New Roman" w:hAnsi="Times New Roman" w:cs="Times New Roman"/>
          <w:sz w:val="24"/>
          <w:szCs w:val="24"/>
        </w:rPr>
        <w:t xml:space="preserve"> Additional figures include SEM images of a series of size fractions from 18PUA146</w:t>
      </w:r>
      <w:r w:rsidR="00A85E48">
        <w:rPr>
          <w:rFonts w:ascii="Times New Roman" w:hAnsi="Times New Roman" w:cs="Times New Roman"/>
          <w:sz w:val="24"/>
          <w:szCs w:val="24"/>
        </w:rPr>
        <w:t xml:space="preserve"> (Fig. S8</w:t>
      </w:r>
      <w:proofErr w:type="gramStart"/>
      <w:r w:rsidR="00A85E48">
        <w:rPr>
          <w:rFonts w:ascii="Times New Roman" w:hAnsi="Times New Roman" w:cs="Times New Roman"/>
          <w:sz w:val="24"/>
          <w:szCs w:val="24"/>
        </w:rPr>
        <w:t xml:space="preserve">) </w:t>
      </w:r>
      <w:r w:rsidR="00171CBE">
        <w:rPr>
          <w:rFonts w:ascii="Times New Roman" w:hAnsi="Times New Roman" w:cs="Times New Roman"/>
          <w:sz w:val="24"/>
          <w:szCs w:val="24"/>
        </w:rPr>
        <w:t>,</w:t>
      </w:r>
      <w:proofErr w:type="gramEnd"/>
      <w:r w:rsidR="00171CBE">
        <w:rPr>
          <w:rFonts w:ascii="Times New Roman" w:hAnsi="Times New Roman" w:cs="Times New Roman"/>
          <w:sz w:val="24"/>
          <w:szCs w:val="24"/>
        </w:rPr>
        <w:t xml:space="preserve"> and a radial plot displaying data from this study</w:t>
      </w:r>
      <w:r w:rsidR="00A85E48">
        <w:rPr>
          <w:rFonts w:ascii="Times New Roman" w:hAnsi="Times New Roman" w:cs="Times New Roman"/>
          <w:sz w:val="24"/>
          <w:szCs w:val="24"/>
        </w:rPr>
        <w:t xml:space="preserve"> (Fig. S9)</w:t>
      </w:r>
      <w:r w:rsidR="00171CBE">
        <w:rPr>
          <w:rFonts w:ascii="Times New Roman" w:hAnsi="Times New Roman" w:cs="Times New Roman"/>
          <w:sz w:val="24"/>
          <w:szCs w:val="24"/>
        </w:rPr>
        <w:t xml:space="preserve"> against all available U-</w:t>
      </w:r>
      <w:proofErr w:type="spellStart"/>
      <w:r w:rsidR="00171CBE">
        <w:rPr>
          <w:rFonts w:ascii="Times New Roman" w:hAnsi="Times New Roman" w:cs="Times New Roman"/>
          <w:sz w:val="24"/>
          <w:szCs w:val="24"/>
        </w:rPr>
        <w:t>Pb</w:t>
      </w:r>
      <w:proofErr w:type="spellEnd"/>
      <w:r w:rsidR="00171CBE">
        <w:rPr>
          <w:rFonts w:ascii="Times New Roman" w:hAnsi="Times New Roman" w:cs="Times New Roman"/>
          <w:sz w:val="24"/>
          <w:szCs w:val="24"/>
        </w:rPr>
        <w:t>, K-</w:t>
      </w:r>
      <w:proofErr w:type="spellStart"/>
      <w:r w:rsidR="00171CBE">
        <w:rPr>
          <w:rFonts w:ascii="Times New Roman" w:hAnsi="Times New Roman" w:cs="Times New Roman"/>
          <w:sz w:val="24"/>
          <w:szCs w:val="24"/>
        </w:rPr>
        <w:t>Ar</w:t>
      </w:r>
      <w:proofErr w:type="spellEnd"/>
      <w:r w:rsidR="00171CBE">
        <w:rPr>
          <w:rFonts w:ascii="Times New Roman" w:hAnsi="Times New Roman" w:cs="Times New Roman"/>
          <w:sz w:val="24"/>
          <w:szCs w:val="24"/>
        </w:rPr>
        <w:t xml:space="preserve"> and </w:t>
      </w:r>
      <w:r w:rsidR="00171CBE" w:rsidRPr="00171CBE">
        <w:rPr>
          <w:rFonts w:ascii="Times New Roman" w:hAnsi="Times New Roman" w:cs="Times New Roman"/>
          <w:sz w:val="24"/>
          <w:szCs w:val="24"/>
          <w:vertAlign w:val="superscript"/>
        </w:rPr>
        <w:t>40</w:t>
      </w:r>
      <w:r w:rsidR="00171CBE">
        <w:rPr>
          <w:rFonts w:ascii="Times New Roman" w:hAnsi="Times New Roman" w:cs="Times New Roman"/>
          <w:sz w:val="24"/>
          <w:szCs w:val="24"/>
        </w:rPr>
        <w:t>Ar/</w:t>
      </w:r>
      <w:r w:rsidR="00171CBE" w:rsidRPr="00171CBE">
        <w:rPr>
          <w:rFonts w:ascii="Times New Roman" w:hAnsi="Times New Roman" w:cs="Times New Roman"/>
          <w:sz w:val="24"/>
          <w:szCs w:val="24"/>
          <w:vertAlign w:val="superscript"/>
        </w:rPr>
        <w:t>39</w:t>
      </w:r>
      <w:r w:rsidR="00171CBE">
        <w:rPr>
          <w:rFonts w:ascii="Times New Roman" w:hAnsi="Times New Roman" w:cs="Times New Roman"/>
          <w:sz w:val="24"/>
          <w:szCs w:val="24"/>
        </w:rPr>
        <w:t xml:space="preserve">Ar data from </w:t>
      </w:r>
      <w:proofErr w:type="spellStart"/>
      <w:r w:rsidR="00171CBE">
        <w:rPr>
          <w:rFonts w:ascii="Times New Roman" w:hAnsi="Times New Roman" w:cs="Times New Roman"/>
          <w:sz w:val="24"/>
          <w:szCs w:val="24"/>
        </w:rPr>
        <w:t>uraninite</w:t>
      </w:r>
      <w:proofErr w:type="spellEnd"/>
      <w:r w:rsidR="00171CBE">
        <w:rPr>
          <w:rFonts w:ascii="Times New Roman" w:hAnsi="Times New Roman" w:cs="Times New Roman"/>
          <w:sz w:val="24"/>
          <w:szCs w:val="24"/>
        </w:rPr>
        <w:t xml:space="preserve"> and clay alteration across the western Athabasca Basin</w:t>
      </w:r>
      <w:r w:rsidR="00A85E48">
        <w:rPr>
          <w:rFonts w:ascii="Times New Roman" w:hAnsi="Times New Roman" w:cs="Times New Roman"/>
          <w:sz w:val="24"/>
          <w:szCs w:val="24"/>
        </w:rPr>
        <w:t xml:space="preserve"> (Table S12)</w:t>
      </w:r>
      <w:r w:rsidR="00171CBE">
        <w:rPr>
          <w:rFonts w:ascii="Times New Roman" w:hAnsi="Times New Roman" w:cs="Times New Roman"/>
          <w:sz w:val="24"/>
          <w:szCs w:val="24"/>
        </w:rPr>
        <w:t>.</w:t>
      </w:r>
    </w:p>
    <w:p w:rsidR="00D306F5" w:rsidRPr="0007475E" w:rsidRDefault="00D306F5" w:rsidP="00BD600A">
      <w:pPr>
        <w:jc w:val="both"/>
        <w:rPr>
          <w:rFonts w:ascii="Times New Roman" w:hAnsi="Times New Roman" w:cs="Times New Roman"/>
          <w:b/>
          <w:sz w:val="24"/>
          <w:szCs w:val="24"/>
        </w:rPr>
      </w:pPr>
      <w:r w:rsidRPr="0007475E">
        <w:rPr>
          <w:rFonts w:ascii="Times New Roman" w:hAnsi="Times New Roman" w:cs="Times New Roman"/>
          <w:b/>
          <w:sz w:val="24"/>
          <w:szCs w:val="24"/>
        </w:rPr>
        <w:t xml:space="preserve">Text S1. </w:t>
      </w:r>
      <w:r w:rsidR="001E7A4A" w:rsidRPr="0007475E">
        <w:rPr>
          <w:rFonts w:ascii="Times New Roman" w:hAnsi="Times New Roman" w:cs="Times New Roman"/>
          <w:b/>
          <w:sz w:val="24"/>
          <w:szCs w:val="24"/>
        </w:rPr>
        <w:t xml:space="preserve">Expanded mineralogy text, including </w:t>
      </w:r>
      <w:r w:rsidR="001B5ECF" w:rsidRPr="0007475E">
        <w:rPr>
          <w:rFonts w:ascii="Times New Roman" w:hAnsi="Times New Roman" w:cs="Times New Roman"/>
          <w:b/>
          <w:sz w:val="24"/>
          <w:szCs w:val="24"/>
        </w:rPr>
        <w:t>XRD results of clay alteration from the Spitfire discovery</w:t>
      </w:r>
      <w:r w:rsidR="001E7A4A" w:rsidRPr="0007475E">
        <w:rPr>
          <w:rFonts w:ascii="Times New Roman" w:hAnsi="Times New Roman" w:cs="Times New Roman"/>
          <w:b/>
          <w:sz w:val="24"/>
          <w:szCs w:val="24"/>
        </w:rPr>
        <w:t xml:space="preserve"> and a comparison of mineralogy identified from reflectance spectra (HALO, TSG) and XRD</w:t>
      </w:r>
    </w:p>
    <w:p w:rsidR="00B50FE8" w:rsidRPr="0007475E" w:rsidRDefault="00B50FE8" w:rsidP="00BD600A">
      <w:pPr>
        <w:jc w:val="both"/>
        <w:rPr>
          <w:rFonts w:ascii="Times New Roman" w:hAnsi="Times New Roman" w:cs="Times New Roman"/>
          <w:sz w:val="24"/>
          <w:szCs w:val="24"/>
        </w:rPr>
      </w:pPr>
      <w:r w:rsidRPr="0007475E">
        <w:rPr>
          <w:rFonts w:ascii="Times New Roman" w:hAnsi="Times New Roman" w:cs="Times New Roman"/>
          <w:sz w:val="24"/>
          <w:szCs w:val="24"/>
        </w:rPr>
        <w:t xml:space="preserve">For this study, the Sedimentology Laboratory (Northern Canada Division) developed a new routine to separate a series of silt fractions for detailed mineralogy. In addition to the traditional clay-size fraction (&lt; 2 µm),  the 2-6 µm , 6-10 µm  and 10-63 µm fractions of five samples were prepared using a combination of sieving and centrifugation methods. These fractions were then prepared for X-ray diffraction (XRD) analyses as pressed powders (10-63 µm) for whole rock analyses and as </w:t>
      </w:r>
      <w:proofErr w:type="gramStart"/>
      <w:r w:rsidRPr="0007475E">
        <w:rPr>
          <w:rFonts w:ascii="Times New Roman" w:hAnsi="Times New Roman" w:cs="Times New Roman"/>
          <w:sz w:val="24"/>
          <w:szCs w:val="24"/>
        </w:rPr>
        <w:t>smear</w:t>
      </w:r>
      <w:proofErr w:type="gramEnd"/>
      <w:r w:rsidRPr="0007475E">
        <w:rPr>
          <w:rFonts w:ascii="Times New Roman" w:hAnsi="Times New Roman" w:cs="Times New Roman"/>
          <w:sz w:val="24"/>
          <w:szCs w:val="24"/>
        </w:rPr>
        <w:t xml:space="preserve"> mounts for detailed silt/clay mineralogy. </w:t>
      </w:r>
      <w:r w:rsidR="00F43B07" w:rsidRPr="0007475E">
        <w:rPr>
          <w:rFonts w:ascii="Times New Roman" w:hAnsi="Times New Roman" w:cs="Times New Roman"/>
          <w:sz w:val="24"/>
          <w:szCs w:val="24"/>
        </w:rPr>
        <w:t xml:space="preserve">The 10-63 µm fraction was analysed by both methods; the pressed powder method allows for quantification and identification of </w:t>
      </w:r>
      <w:proofErr w:type="spellStart"/>
      <w:r w:rsidR="00F43B07" w:rsidRPr="0007475E">
        <w:rPr>
          <w:rFonts w:ascii="Times New Roman" w:hAnsi="Times New Roman" w:cs="Times New Roman"/>
          <w:sz w:val="24"/>
          <w:szCs w:val="24"/>
        </w:rPr>
        <w:t>illite</w:t>
      </w:r>
      <w:proofErr w:type="spellEnd"/>
      <w:r w:rsidR="00F43B07" w:rsidRPr="0007475E">
        <w:rPr>
          <w:rFonts w:ascii="Times New Roman" w:hAnsi="Times New Roman" w:cs="Times New Roman"/>
          <w:sz w:val="24"/>
          <w:szCs w:val="24"/>
        </w:rPr>
        <w:t xml:space="preserve"> </w:t>
      </w:r>
      <w:proofErr w:type="spellStart"/>
      <w:r w:rsidR="00F43B07" w:rsidRPr="0007475E">
        <w:rPr>
          <w:rFonts w:ascii="Times New Roman" w:hAnsi="Times New Roman" w:cs="Times New Roman"/>
          <w:sz w:val="24"/>
          <w:szCs w:val="24"/>
        </w:rPr>
        <w:t>polytypes</w:t>
      </w:r>
      <w:proofErr w:type="spellEnd"/>
      <w:r w:rsidR="00F43B07" w:rsidRPr="0007475E">
        <w:rPr>
          <w:rFonts w:ascii="Times New Roman" w:hAnsi="Times New Roman" w:cs="Times New Roman"/>
          <w:sz w:val="24"/>
          <w:szCs w:val="24"/>
        </w:rPr>
        <w:t>. Results of analyses of the air-dried smear samples are semi-quantitative. Analyses following glycol saturation and heat treatment of the smear mounts confirms identification of the clay minerals.</w:t>
      </w:r>
    </w:p>
    <w:p w:rsidR="00B50FE8" w:rsidRPr="0007475E" w:rsidRDefault="00B50FE8" w:rsidP="00BD600A">
      <w:pPr>
        <w:jc w:val="both"/>
        <w:rPr>
          <w:rFonts w:ascii="Times New Roman" w:hAnsi="Times New Roman" w:cs="Times New Roman"/>
          <w:sz w:val="24"/>
          <w:szCs w:val="24"/>
        </w:rPr>
      </w:pPr>
      <w:r w:rsidRPr="0007475E">
        <w:rPr>
          <w:rFonts w:ascii="Times New Roman" w:hAnsi="Times New Roman" w:cs="Times New Roman"/>
          <w:sz w:val="24"/>
          <w:szCs w:val="24"/>
        </w:rPr>
        <w:lastRenderedPageBreak/>
        <w:t xml:space="preserve">Quantitative results for whole rock analyses of the 10-63 µm </w:t>
      </w:r>
      <w:proofErr w:type="gramStart"/>
      <w:r w:rsidRPr="0007475E">
        <w:rPr>
          <w:rFonts w:ascii="Times New Roman" w:hAnsi="Times New Roman" w:cs="Times New Roman"/>
          <w:sz w:val="24"/>
          <w:szCs w:val="24"/>
        </w:rPr>
        <w:t>are given</w:t>
      </w:r>
      <w:proofErr w:type="gramEnd"/>
      <w:r w:rsidRPr="0007475E">
        <w:rPr>
          <w:rFonts w:ascii="Times New Roman" w:hAnsi="Times New Roman" w:cs="Times New Roman"/>
          <w:sz w:val="24"/>
          <w:szCs w:val="24"/>
        </w:rPr>
        <w:t xml:space="preserve"> in Table S1. Four of the five samples contain abundant to minor qu</w:t>
      </w:r>
      <w:r w:rsidR="000B307A" w:rsidRPr="0007475E">
        <w:rPr>
          <w:rFonts w:ascii="Times New Roman" w:hAnsi="Times New Roman" w:cs="Times New Roman"/>
          <w:sz w:val="24"/>
          <w:szCs w:val="24"/>
        </w:rPr>
        <w:t>artz, whereas one sample (17PUA0</w:t>
      </w:r>
      <w:r w:rsidRPr="0007475E">
        <w:rPr>
          <w:rFonts w:ascii="Times New Roman" w:hAnsi="Times New Roman" w:cs="Times New Roman"/>
          <w:sz w:val="24"/>
          <w:szCs w:val="24"/>
        </w:rPr>
        <w:t xml:space="preserve">75) only contained trace amounts. All samples contain abundant to minor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abundant chlorite (</w:t>
      </w:r>
      <w:proofErr w:type="spellStart"/>
      <w:r w:rsidRPr="0007475E">
        <w:rPr>
          <w:rFonts w:ascii="Times New Roman" w:hAnsi="Times New Roman" w:cs="Times New Roman"/>
          <w:sz w:val="24"/>
          <w:szCs w:val="24"/>
        </w:rPr>
        <w:t>sudoite</w:t>
      </w:r>
      <w:proofErr w:type="spellEnd"/>
      <w:r w:rsidRPr="0007475E">
        <w:rPr>
          <w:rFonts w:ascii="Times New Roman" w:hAnsi="Times New Roman" w:cs="Times New Roman"/>
          <w:sz w:val="24"/>
          <w:szCs w:val="24"/>
        </w:rPr>
        <w:t xml:space="preserve"> in four and </w:t>
      </w:r>
      <w:proofErr w:type="spellStart"/>
      <w:r w:rsidRPr="0007475E">
        <w:rPr>
          <w:rFonts w:ascii="Times New Roman" w:hAnsi="Times New Roman" w:cs="Times New Roman"/>
          <w:sz w:val="24"/>
          <w:szCs w:val="24"/>
        </w:rPr>
        <w:t>clinochlore</w:t>
      </w:r>
      <w:proofErr w:type="spellEnd"/>
      <w:r w:rsidRPr="0007475E">
        <w:rPr>
          <w:rFonts w:ascii="Times New Roman" w:hAnsi="Times New Roman" w:cs="Times New Roman"/>
          <w:sz w:val="24"/>
          <w:szCs w:val="24"/>
        </w:rPr>
        <w:t xml:space="preserve"> in one sample) and minor to trace siderite, </w:t>
      </w:r>
      <w:proofErr w:type="spellStart"/>
      <w:r w:rsidRPr="0007475E">
        <w:rPr>
          <w:rFonts w:ascii="Times New Roman" w:hAnsi="Times New Roman" w:cs="Times New Roman"/>
          <w:sz w:val="24"/>
          <w:szCs w:val="24"/>
        </w:rPr>
        <w:t>crandallite</w:t>
      </w:r>
      <w:proofErr w:type="spellEnd"/>
      <w:r w:rsidRPr="0007475E">
        <w:rPr>
          <w:rFonts w:ascii="Times New Roman" w:hAnsi="Times New Roman" w:cs="Times New Roman"/>
          <w:sz w:val="24"/>
          <w:szCs w:val="24"/>
        </w:rPr>
        <w:t>, calcite, hematite, kaolinite and tourmaline in some of the samples. The goodness of fit is moderate to poor</w:t>
      </w:r>
      <w:r w:rsidR="00F43B07" w:rsidRPr="0007475E">
        <w:rPr>
          <w:rFonts w:ascii="Times New Roman" w:hAnsi="Times New Roman" w:cs="Times New Roman"/>
          <w:sz w:val="24"/>
          <w:szCs w:val="24"/>
        </w:rPr>
        <w:t>. One sample,</w:t>
      </w:r>
      <w:r w:rsidR="000B307A" w:rsidRPr="0007475E">
        <w:rPr>
          <w:rFonts w:ascii="Times New Roman" w:hAnsi="Times New Roman" w:cs="Times New Roman"/>
          <w:sz w:val="24"/>
          <w:szCs w:val="24"/>
        </w:rPr>
        <w:t xml:space="preserve"> 17PUA</w:t>
      </w:r>
      <w:r w:rsidR="00F43B07" w:rsidRPr="0007475E">
        <w:rPr>
          <w:rFonts w:ascii="Times New Roman" w:hAnsi="Times New Roman" w:cs="Times New Roman"/>
          <w:sz w:val="24"/>
          <w:szCs w:val="24"/>
        </w:rPr>
        <w:t xml:space="preserve">76, contains a trace amount of a mixed-layer clay mineral based on a broadening of the chlorite 14 Å X-ray peak. Note that </w:t>
      </w:r>
      <w:proofErr w:type="spellStart"/>
      <w:r w:rsidR="00F43B07" w:rsidRPr="0007475E">
        <w:rPr>
          <w:rFonts w:ascii="Times New Roman" w:hAnsi="Times New Roman" w:cs="Times New Roman"/>
          <w:sz w:val="24"/>
          <w:szCs w:val="24"/>
        </w:rPr>
        <w:t>sudoite</w:t>
      </w:r>
      <w:proofErr w:type="spellEnd"/>
      <w:r w:rsidR="00F43B07" w:rsidRPr="0007475E">
        <w:rPr>
          <w:rFonts w:ascii="Times New Roman" w:hAnsi="Times New Roman" w:cs="Times New Roman"/>
          <w:sz w:val="24"/>
          <w:szCs w:val="24"/>
        </w:rPr>
        <w:t>, a di-</w:t>
      </w:r>
      <w:proofErr w:type="spellStart"/>
      <w:r w:rsidR="00F43B07" w:rsidRPr="0007475E">
        <w:rPr>
          <w:rFonts w:ascii="Times New Roman" w:hAnsi="Times New Roman" w:cs="Times New Roman"/>
          <w:sz w:val="24"/>
          <w:szCs w:val="24"/>
        </w:rPr>
        <w:t>trioctahedral</w:t>
      </w:r>
      <w:proofErr w:type="spellEnd"/>
      <w:r w:rsidR="00F43B07" w:rsidRPr="0007475E">
        <w:rPr>
          <w:rFonts w:ascii="Times New Roman" w:hAnsi="Times New Roman" w:cs="Times New Roman"/>
          <w:sz w:val="24"/>
          <w:szCs w:val="24"/>
        </w:rPr>
        <w:t xml:space="preserve"> chlorite, is identified based on the very intense 4.74 Å X-ray peak relative to the other chlorite peaks (e.g., 14 Å, 7 Å, 3.54 Å, </w:t>
      </w:r>
      <w:proofErr w:type="gramStart"/>
      <w:r w:rsidR="00F43B07" w:rsidRPr="0007475E">
        <w:rPr>
          <w:rFonts w:ascii="Times New Roman" w:hAnsi="Times New Roman" w:cs="Times New Roman"/>
          <w:sz w:val="24"/>
          <w:szCs w:val="24"/>
        </w:rPr>
        <w:t>2.83</w:t>
      </w:r>
      <w:proofErr w:type="gramEnd"/>
      <w:r w:rsidR="00F43B07" w:rsidRPr="0007475E">
        <w:rPr>
          <w:rFonts w:ascii="Times New Roman" w:hAnsi="Times New Roman" w:cs="Times New Roman"/>
          <w:sz w:val="24"/>
          <w:szCs w:val="24"/>
        </w:rPr>
        <w:t xml:space="preserve"> Å).</w:t>
      </w:r>
    </w:p>
    <w:p w:rsidR="00B50FE8" w:rsidRPr="0007475E" w:rsidRDefault="00B50FE8" w:rsidP="00BD600A">
      <w:pPr>
        <w:jc w:val="both"/>
        <w:rPr>
          <w:rFonts w:ascii="Times New Roman" w:hAnsi="Times New Roman" w:cs="Times New Roman"/>
          <w:sz w:val="24"/>
          <w:szCs w:val="24"/>
        </w:rPr>
      </w:pPr>
    </w:p>
    <w:p w:rsidR="00B50FE8" w:rsidRPr="0007475E" w:rsidRDefault="00B50FE8" w:rsidP="00BD600A">
      <w:pPr>
        <w:jc w:val="both"/>
        <w:rPr>
          <w:rFonts w:ascii="Times New Roman" w:hAnsi="Times New Roman" w:cs="Times New Roman"/>
          <w:sz w:val="24"/>
          <w:szCs w:val="24"/>
        </w:rPr>
      </w:pPr>
      <w:r w:rsidRPr="0007475E">
        <w:rPr>
          <w:rFonts w:ascii="Times New Roman" w:hAnsi="Times New Roman" w:cs="Times New Roman"/>
          <w:sz w:val="24"/>
          <w:szCs w:val="24"/>
        </w:rPr>
        <w:t xml:space="preserve">In order to determine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xml:space="preserve"> </w:t>
      </w:r>
      <w:proofErr w:type="spellStart"/>
      <w:r w:rsidRPr="0007475E">
        <w:rPr>
          <w:rFonts w:ascii="Times New Roman" w:hAnsi="Times New Roman" w:cs="Times New Roman"/>
          <w:sz w:val="24"/>
          <w:szCs w:val="24"/>
        </w:rPr>
        <w:t>polytypes</w:t>
      </w:r>
      <w:proofErr w:type="spellEnd"/>
      <w:r w:rsidRPr="0007475E">
        <w:rPr>
          <w:rFonts w:ascii="Times New Roman" w:hAnsi="Times New Roman" w:cs="Times New Roman"/>
          <w:sz w:val="24"/>
          <w:szCs w:val="24"/>
        </w:rPr>
        <w:t xml:space="preserve">, the analyses </w:t>
      </w:r>
      <w:proofErr w:type="gramStart"/>
      <w:r w:rsidRPr="0007475E">
        <w:rPr>
          <w:rFonts w:ascii="Times New Roman" w:hAnsi="Times New Roman" w:cs="Times New Roman"/>
          <w:sz w:val="24"/>
          <w:szCs w:val="24"/>
        </w:rPr>
        <w:t>were repeated</w:t>
      </w:r>
      <w:proofErr w:type="gramEnd"/>
      <w:r w:rsidRPr="0007475E">
        <w:rPr>
          <w:rFonts w:ascii="Times New Roman" w:hAnsi="Times New Roman" w:cs="Times New Roman"/>
          <w:sz w:val="24"/>
          <w:szCs w:val="24"/>
        </w:rPr>
        <w:t xml:space="preserve"> using a slower count time (~ 5 hours) after addition of 10% corundum as an internal standard (see Table S1). This enables adjusting the XRD pattern to an exact position using the 2.08 Å X-ray peak of corundum, especially important when quartz is not present. </w:t>
      </w:r>
      <w:r w:rsidR="00F43B07" w:rsidRPr="0007475E">
        <w:rPr>
          <w:rFonts w:ascii="Times New Roman" w:hAnsi="Times New Roman" w:cs="Times New Roman"/>
          <w:sz w:val="24"/>
          <w:szCs w:val="24"/>
        </w:rPr>
        <w:t>Based on these results, it was determined that all samples contain a 2</w:t>
      </w:r>
      <w:r w:rsidR="00F43B07" w:rsidRPr="0007475E">
        <w:rPr>
          <w:rFonts w:ascii="Times New Roman" w:hAnsi="Times New Roman" w:cs="Times New Roman"/>
          <w:i/>
          <w:sz w:val="24"/>
          <w:szCs w:val="24"/>
        </w:rPr>
        <w:t>M</w:t>
      </w:r>
      <w:r w:rsidR="00F43B07" w:rsidRPr="0007475E">
        <w:rPr>
          <w:rFonts w:ascii="Times New Roman" w:hAnsi="Times New Roman" w:cs="Times New Roman"/>
          <w:sz w:val="24"/>
          <w:szCs w:val="24"/>
          <w:vertAlign w:val="subscript"/>
        </w:rPr>
        <w:t xml:space="preserve">1 </w:t>
      </w:r>
      <w:proofErr w:type="spellStart"/>
      <w:r w:rsidR="00F43B07" w:rsidRPr="0007475E">
        <w:rPr>
          <w:rFonts w:ascii="Times New Roman" w:hAnsi="Times New Roman" w:cs="Times New Roman"/>
          <w:sz w:val="24"/>
          <w:szCs w:val="24"/>
        </w:rPr>
        <w:t>illite</w:t>
      </w:r>
      <w:proofErr w:type="spellEnd"/>
      <w:r w:rsidR="00F43B07" w:rsidRPr="0007475E">
        <w:rPr>
          <w:rFonts w:ascii="Times New Roman" w:hAnsi="Times New Roman" w:cs="Times New Roman"/>
          <w:sz w:val="24"/>
          <w:szCs w:val="24"/>
        </w:rPr>
        <w:t xml:space="preserve"> </w:t>
      </w:r>
      <w:proofErr w:type="spellStart"/>
      <w:r w:rsidR="00F43B07" w:rsidRPr="0007475E">
        <w:rPr>
          <w:rFonts w:ascii="Times New Roman" w:hAnsi="Times New Roman" w:cs="Times New Roman"/>
          <w:sz w:val="24"/>
          <w:szCs w:val="24"/>
        </w:rPr>
        <w:t>polytype</w:t>
      </w:r>
      <w:proofErr w:type="spellEnd"/>
      <w:r w:rsidR="00F43B07" w:rsidRPr="0007475E">
        <w:rPr>
          <w:rFonts w:ascii="Times New Roman" w:hAnsi="Times New Roman" w:cs="Times New Roman"/>
          <w:sz w:val="24"/>
          <w:szCs w:val="24"/>
        </w:rPr>
        <w:t xml:space="preserve">, and one sample, </w:t>
      </w:r>
      <w:proofErr w:type="gramStart"/>
      <w:r w:rsidR="00F43B07" w:rsidRPr="0007475E">
        <w:rPr>
          <w:rFonts w:ascii="Times New Roman" w:hAnsi="Times New Roman" w:cs="Times New Roman"/>
          <w:sz w:val="24"/>
          <w:szCs w:val="24"/>
        </w:rPr>
        <w:t>17PUA072, also</w:t>
      </w:r>
      <w:proofErr w:type="gramEnd"/>
      <w:r w:rsidR="00F43B07" w:rsidRPr="0007475E">
        <w:rPr>
          <w:rFonts w:ascii="Times New Roman" w:hAnsi="Times New Roman" w:cs="Times New Roman"/>
          <w:sz w:val="24"/>
          <w:szCs w:val="24"/>
        </w:rPr>
        <w:t xml:space="preserve"> contains a 1</w:t>
      </w:r>
      <w:r w:rsidR="00F43B07" w:rsidRPr="0007475E">
        <w:rPr>
          <w:rFonts w:ascii="Times New Roman" w:hAnsi="Times New Roman" w:cs="Times New Roman"/>
          <w:i/>
          <w:sz w:val="24"/>
          <w:szCs w:val="24"/>
        </w:rPr>
        <w:t>M</w:t>
      </w:r>
      <w:r w:rsidR="00F43B07" w:rsidRPr="0007475E">
        <w:rPr>
          <w:rFonts w:ascii="Times New Roman" w:hAnsi="Times New Roman" w:cs="Times New Roman"/>
          <w:sz w:val="24"/>
          <w:szCs w:val="24"/>
        </w:rPr>
        <w:t xml:space="preserve"> </w:t>
      </w:r>
      <w:proofErr w:type="spellStart"/>
      <w:r w:rsidR="00F43B07" w:rsidRPr="0007475E">
        <w:rPr>
          <w:rFonts w:ascii="Times New Roman" w:hAnsi="Times New Roman" w:cs="Times New Roman"/>
          <w:sz w:val="24"/>
          <w:szCs w:val="24"/>
        </w:rPr>
        <w:t>polytype</w:t>
      </w:r>
      <w:proofErr w:type="spellEnd"/>
      <w:r w:rsidR="00F43B07" w:rsidRPr="0007475E">
        <w:rPr>
          <w:rFonts w:ascii="Times New Roman" w:hAnsi="Times New Roman" w:cs="Times New Roman"/>
          <w:sz w:val="24"/>
          <w:szCs w:val="24"/>
        </w:rPr>
        <w:t>.</w:t>
      </w:r>
      <w:r w:rsidRPr="0007475E">
        <w:rPr>
          <w:rFonts w:ascii="Times New Roman" w:hAnsi="Times New Roman" w:cs="Times New Roman"/>
          <w:sz w:val="24"/>
          <w:szCs w:val="24"/>
        </w:rPr>
        <w:t xml:space="preserve"> The 2</w:t>
      </w:r>
      <w:r w:rsidRPr="0007475E">
        <w:rPr>
          <w:rFonts w:ascii="Times New Roman" w:hAnsi="Times New Roman" w:cs="Times New Roman"/>
          <w:i/>
          <w:sz w:val="24"/>
          <w:szCs w:val="24"/>
        </w:rPr>
        <w:t>M</w:t>
      </w:r>
      <w:r w:rsidRPr="0007475E">
        <w:rPr>
          <w:rFonts w:ascii="Times New Roman" w:hAnsi="Times New Roman" w:cs="Times New Roman"/>
          <w:sz w:val="24"/>
          <w:szCs w:val="24"/>
          <w:vertAlign w:val="subscript"/>
        </w:rPr>
        <w:t xml:space="preserve">1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xml:space="preserve"> was identified by the presence of 4.29 Å, 4.09 Å, 3.88 Å, 3.72 Å, 3.49 Å, 3.20 Å and 2.86 Å [</w:t>
      </w:r>
      <w:proofErr w:type="spellStart"/>
      <w:r w:rsidRPr="0007475E">
        <w:rPr>
          <w:rFonts w:ascii="Times New Roman" w:hAnsi="Times New Roman" w:cs="Times New Roman"/>
          <w:i/>
          <w:sz w:val="24"/>
          <w:szCs w:val="24"/>
        </w:rPr>
        <w:t>hkl</w:t>
      </w:r>
      <w:proofErr w:type="spellEnd"/>
      <w:r w:rsidRPr="0007475E">
        <w:rPr>
          <w:rFonts w:ascii="Times New Roman" w:hAnsi="Times New Roman" w:cs="Times New Roman"/>
          <w:sz w:val="24"/>
          <w:szCs w:val="24"/>
        </w:rPr>
        <w:t>] X-ray peaks whereas the 1</w:t>
      </w:r>
      <w:r w:rsidRPr="0007475E">
        <w:rPr>
          <w:rFonts w:ascii="Times New Roman" w:hAnsi="Times New Roman" w:cs="Times New Roman"/>
          <w:i/>
          <w:sz w:val="24"/>
          <w:szCs w:val="24"/>
        </w:rPr>
        <w:t>M</w:t>
      </w:r>
      <w:r w:rsidRPr="0007475E">
        <w:rPr>
          <w:rFonts w:ascii="Times New Roman" w:hAnsi="Times New Roman" w:cs="Times New Roman"/>
          <w:sz w:val="24"/>
          <w:szCs w:val="24"/>
        </w:rPr>
        <w:t xml:space="preserve"> </w:t>
      </w:r>
      <w:proofErr w:type="spellStart"/>
      <w:r w:rsidRPr="0007475E">
        <w:rPr>
          <w:rFonts w:ascii="Times New Roman" w:hAnsi="Times New Roman" w:cs="Times New Roman"/>
          <w:sz w:val="24"/>
          <w:szCs w:val="24"/>
        </w:rPr>
        <w:t>polytype</w:t>
      </w:r>
      <w:proofErr w:type="spellEnd"/>
      <w:r w:rsidRPr="0007475E">
        <w:rPr>
          <w:rFonts w:ascii="Times New Roman" w:hAnsi="Times New Roman" w:cs="Times New Roman"/>
          <w:sz w:val="24"/>
          <w:szCs w:val="24"/>
        </w:rPr>
        <w:t xml:space="preserve"> was identified by the 4.35 Å, 3.66 Å and 3.07 Å [</w:t>
      </w:r>
      <w:proofErr w:type="spellStart"/>
      <w:r w:rsidRPr="0007475E">
        <w:rPr>
          <w:rFonts w:ascii="Times New Roman" w:hAnsi="Times New Roman" w:cs="Times New Roman"/>
          <w:i/>
          <w:sz w:val="24"/>
          <w:szCs w:val="24"/>
        </w:rPr>
        <w:t>hkl</w:t>
      </w:r>
      <w:proofErr w:type="spellEnd"/>
      <w:r w:rsidRPr="0007475E">
        <w:rPr>
          <w:rFonts w:ascii="Times New Roman" w:hAnsi="Times New Roman" w:cs="Times New Roman"/>
          <w:sz w:val="24"/>
          <w:szCs w:val="24"/>
        </w:rPr>
        <w:t>] X-ray peaks. Note that these latter peaks may also be present in a 2</w:t>
      </w:r>
      <w:r w:rsidRPr="0007475E">
        <w:rPr>
          <w:rFonts w:ascii="Times New Roman" w:hAnsi="Times New Roman" w:cs="Times New Roman"/>
          <w:i/>
          <w:sz w:val="24"/>
          <w:szCs w:val="24"/>
        </w:rPr>
        <w:t>M</w:t>
      </w:r>
      <w:r w:rsidRPr="0007475E">
        <w:rPr>
          <w:rFonts w:ascii="Times New Roman" w:hAnsi="Times New Roman" w:cs="Times New Roman"/>
          <w:sz w:val="24"/>
          <w:szCs w:val="24"/>
          <w:vertAlign w:val="subscript"/>
        </w:rPr>
        <w:t>2</w:t>
      </w:r>
      <w:r w:rsidRPr="0007475E">
        <w:rPr>
          <w:rFonts w:ascii="Times New Roman" w:hAnsi="Times New Roman" w:cs="Times New Roman"/>
          <w:sz w:val="24"/>
          <w:szCs w:val="24"/>
        </w:rPr>
        <w:t xml:space="preserve">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xml:space="preserve"> </w:t>
      </w:r>
      <w:proofErr w:type="spellStart"/>
      <w:r w:rsidRPr="0007475E">
        <w:rPr>
          <w:rFonts w:ascii="Times New Roman" w:hAnsi="Times New Roman" w:cs="Times New Roman"/>
          <w:sz w:val="24"/>
          <w:szCs w:val="24"/>
        </w:rPr>
        <w:t>polytype</w:t>
      </w:r>
      <w:proofErr w:type="spellEnd"/>
      <w:r w:rsidRPr="0007475E">
        <w:rPr>
          <w:rFonts w:ascii="Times New Roman" w:hAnsi="Times New Roman" w:cs="Times New Roman"/>
          <w:sz w:val="24"/>
          <w:szCs w:val="24"/>
        </w:rPr>
        <w:t xml:space="preserve">. There was no evidence for a 3T </w:t>
      </w:r>
      <w:proofErr w:type="spellStart"/>
      <w:r w:rsidRPr="0007475E">
        <w:rPr>
          <w:rFonts w:ascii="Times New Roman" w:hAnsi="Times New Roman" w:cs="Times New Roman"/>
          <w:sz w:val="24"/>
          <w:szCs w:val="24"/>
        </w:rPr>
        <w:t>polytype</w:t>
      </w:r>
      <w:proofErr w:type="spellEnd"/>
      <w:r w:rsidRPr="0007475E">
        <w:rPr>
          <w:rFonts w:ascii="Times New Roman" w:hAnsi="Times New Roman" w:cs="Times New Roman"/>
          <w:sz w:val="24"/>
          <w:szCs w:val="24"/>
        </w:rPr>
        <w:t xml:space="preserve"> (e.g., 3.60 Å or 3.11 Å X-ray peaks). This information </w:t>
      </w:r>
      <w:proofErr w:type="gramStart"/>
      <w:r w:rsidRPr="0007475E">
        <w:rPr>
          <w:rFonts w:ascii="Times New Roman" w:hAnsi="Times New Roman" w:cs="Times New Roman"/>
          <w:sz w:val="24"/>
          <w:szCs w:val="24"/>
        </w:rPr>
        <w:t>is based</w:t>
      </w:r>
      <w:proofErr w:type="gramEnd"/>
      <w:r w:rsidRPr="0007475E">
        <w:rPr>
          <w:rFonts w:ascii="Times New Roman" w:hAnsi="Times New Roman" w:cs="Times New Roman"/>
          <w:sz w:val="24"/>
          <w:szCs w:val="24"/>
        </w:rPr>
        <w:t xml:space="preserve"> on X-ray powder patterns of muscovite reported in Brindley and Brown (1980).</w:t>
      </w:r>
    </w:p>
    <w:p w:rsidR="00F43B07" w:rsidRPr="0007475E" w:rsidRDefault="00F43B07" w:rsidP="00BD600A">
      <w:pPr>
        <w:jc w:val="both"/>
        <w:rPr>
          <w:rFonts w:ascii="Times New Roman" w:hAnsi="Times New Roman" w:cs="Times New Roman"/>
          <w:sz w:val="24"/>
          <w:szCs w:val="24"/>
        </w:rPr>
      </w:pPr>
      <w:r w:rsidRPr="0007475E">
        <w:rPr>
          <w:rFonts w:ascii="Times New Roman" w:hAnsi="Times New Roman" w:cs="Times New Roman"/>
          <w:sz w:val="24"/>
          <w:szCs w:val="24"/>
        </w:rPr>
        <w:t xml:space="preserve">Table S2 provides the semi-quantitative XRD results for the smear mounts. The silt and clay fractions </w:t>
      </w:r>
      <w:proofErr w:type="gramStart"/>
      <w:r w:rsidRPr="0007475E">
        <w:rPr>
          <w:rFonts w:ascii="Times New Roman" w:hAnsi="Times New Roman" w:cs="Times New Roman"/>
          <w:sz w:val="24"/>
          <w:szCs w:val="24"/>
        </w:rPr>
        <w:t>are dominated</w:t>
      </w:r>
      <w:proofErr w:type="gramEnd"/>
      <w:r w:rsidRPr="0007475E">
        <w:rPr>
          <w:rFonts w:ascii="Times New Roman" w:hAnsi="Times New Roman" w:cs="Times New Roman"/>
          <w:sz w:val="24"/>
          <w:szCs w:val="24"/>
        </w:rPr>
        <w:t xml:space="preserve"> by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xml:space="preserve"> and chlorite (</w:t>
      </w:r>
      <w:proofErr w:type="spellStart"/>
      <w:r w:rsidRPr="0007475E">
        <w:rPr>
          <w:rFonts w:ascii="Times New Roman" w:hAnsi="Times New Roman" w:cs="Times New Roman"/>
          <w:sz w:val="24"/>
          <w:szCs w:val="24"/>
        </w:rPr>
        <w:t>sudoite</w:t>
      </w:r>
      <w:proofErr w:type="spellEnd"/>
      <w:r w:rsidRPr="0007475E">
        <w:rPr>
          <w:rFonts w:ascii="Times New Roman" w:hAnsi="Times New Roman" w:cs="Times New Roman"/>
          <w:sz w:val="24"/>
          <w:szCs w:val="24"/>
        </w:rPr>
        <w:t xml:space="preserve"> or </w:t>
      </w:r>
      <w:proofErr w:type="spellStart"/>
      <w:r w:rsidRPr="0007475E">
        <w:rPr>
          <w:rFonts w:ascii="Times New Roman" w:hAnsi="Times New Roman" w:cs="Times New Roman"/>
          <w:sz w:val="24"/>
          <w:szCs w:val="24"/>
        </w:rPr>
        <w:t>clinochlore</w:t>
      </w:r>
      <w:proofErr w:type="spellEnd"/>
      <w:r w:rsidRPr="0007475E">
        <w:rPr>
          <w:rFonts w:ascii="Times New Roman" w:hAnsi="Times New Roman" w:cs="Times New Roman"/>
          <w:sz w:val="24"/>
          <w:szCs w:val="24"/>
        </w:rPr>
        <w:t xml:space="preserve">). Although quartz is abundant in the coarse 10-63 µm fraction for four of the five samples, it decreases with decreasing grain size. Quartz was not detectable in the clay-size fraction. </w:t>
      </w:r>
      <w:proofErr w:type="spellStart"/>
      <w:r w:rsidRPr="0007475E">
        <w:rPr>
          <w:rFonts w:ascii="Times New Roman" w:hAnsi="Times New Roman" w:cs="Times New Roman"/>
          <w:sz w:val="24"/>
          <w:szCs w:val="24"/>
        </w:rPr>
        <w:t>Tournaline</w:t>
      </w:r>
      <w:proofErr w:type="spellEnd"/>
      <w:r w:rsidRPr="0007475E">
        <w:rPr>
          <w:rFonts w:ascii="Times New Roman" w:hAnsi="Times New Roman" w:cs="Times New Roman"/>
          <w:sz w:val="24"/>
          <w:szCs w:val="24"/>
        </w:rPr>
        <w:t xml:space="preserve"> was detectable in sample 17PUA056, siderite in 17PUA075 and </w:t>
      </w:r>
      <w:proofErr w:type="spellStart"/>
      <w:r w:rsidRPr="0007475E">
        <w:rPr>
          <w:rFonts w:ascii="Times New Roman" w:hAnsi="Times New Roman" w:cs="Times New Roman"/>
          <w:sz w:val="24"/>
          <w:szCs w:val="24"/>
        </w:rPr>
        <w:t>crandalite</w:t>
      </w:r>
      <w:proofErr w:type="spellEnd"/>
      <w:r w:rsidRPr="0007475E">
        <w:rPr>
          <w:rFonts w:ascii="Times New Roman" w:hAnsi="Times New Roman" w:cs="Times New Roman"/>
          <w:sz w:val="24"/>
          <w:szCs w:val="24"/>
        </w:rPr>
        <w:t xml:space="preserve"> in samples 17PUA056, 17PUA076 and in the coarse fraction of 17PUA097.</w:t>
      </w:r>
    </w:p>
    <w:p w:rsidR="00F43B07" w:rsidRPr="0007475E" w:rsidRDefault="00F43B07" w:rsidP="00BD600A">
      <w:pPr>
        <w:jc w:val="both"/>
        <w:rPr>
          <w:rFonts w:ascii="Times New Roman" w:hAnsi="Times New Roman" w:cs="Times New Roman"/>
          <w:sz w:val="24"/>
          <w:szCs w:val="24"/>
        </w:rPr>
      </w:pPr>
      <w:r w:rsidRPr="0007475E">
        <w:rPr>
          <w:rFonts w:ascii="Times New Roman" w:hAnsi="Times New Roman" w:cs="Times New Roman"/>
          <w:sz w:val="24"/>
          <w:szCs w:val="24"/>
        </w:rPr>
        <w:t xml:space="preserve">Table S3 compares mineralogy identified from VNIR-SWIR spectra processed using two different </w:t>
      </w:r>
      <w:proofErr w:type="gramStart"/>
      <w:r w:rsidRPr="0007475E">
        <w:rPr>
          <w:rFonts w:ascii="Times New Roman" w:hAnsi="Times New Roman" w:cs="Times New Roman"/>
          <w:sz w:val="24"/>
          <w:szCs w:val="24"/>
        </w:rPr>
        <w:t>commercially-available</w:t>
      </w:r>
      <w:proofErr w:type="gramEnd"/>
      <w:r w:rsidRPr="0007475E">
        <w:rPr>
          <w:rFonts w:ascii="Times New Roman" w:hAnsi="Times New Roman" w:cs="Times New Roman"/>
          <w:sz w:val="24"/>
          <w:szCs w:val="24"/>
        </w:rPr>
        <w:t xml:space="preserve"> software packages with XRD analyses of the clay alteration from samples. Reflectance spectra were acquired from drill core, and mineralogy was determined using pattern recognition software (Halo = the </w:t>
      </w:r>
      <w:proofErr w:type="spellStart"/>
      <w:r w:rsidRPr="0007475E">
        <w:rPr>
          <w:rFonts w:ascii="Times New Roman" w:hAnsi="Times New Roman" w:cs="Times New Roman"/>
          <w:sz w:val="24"/>
          <w:szCs w:val="24"/>
        </w:rPr>
        <w:t>TerraSpec</w:t>
      </w:r>
      <w:proofErr w:type="spellEnd"/>
      <w:r w:rsidRPr="0007475E">
        <w:rPr>
          <w:rFonts w:ascii="Times New Roman" w:hAnsi="Times New Roman" w:cs="Times New Roman"/>
          <w:sz w:val="24"/>
          <w:szCs w:val="24"/>
        </w:rPr>
        <w:t xml:space="preserve">® Halo onboard library via Malvern </w:t>
      </w:r>
      <w:proofErr w:type="spellStart"/>
      <w:r w:rsidRPr="0007475E">
        <w:rPr>
          <w:rFonts w:ascii="Times New Roman" w:hAnsi="Times New Roman" w:cs="Times New Roman"/>
          <w:sz w:val="24"/>
          <w:szCs w:val="24"/>
        </w:rPr>
        <w:t>Panalytical</w:t>
      </w:r>
      <w:proofErr w:type="spellEnd"/>
      <w:r w:rsidRPr="0007475E">
        <w:rPr>
          <w:rFonts w:ascii="Times New Roman" w:hAnsi="Times New Roman" w:cs="Times New Roman"/>
          <w:sz w:val="24"/>
          <w:szCs w:val="24"/>
        </w:rPr>
        <w:t xml:space="preserve">; TSG = The Spectral Geologist software, via CSIRO). Reflectance spectra in Table 3 were selected based on their proximity to XRD analyses of </w:t>
      </w:r>
      <w:proofErr w:type="gramStart"/>
      <w:r w:rsidRPr="0007475E">
        <w:rPr>
          <w:rFonts w:ascii="Times New Roman" w:hAnsi="Times New Roman" w:cs="Times New Roman"/>
          <w:sz w:val="24"/>
          <w:szCs w:val="24"/>
        </w:rPr>
        <w:t>bulk powdered</w:t>
      </w:r>
      <w:proofErr w:type="gramEnd"/>
      <w:r w:rsidRPr="0007475E">
        <w:rPr>
          <w:rFonts w:ascii="Times New Roman" w:hAnsi="Times New Roman" w:cs="Times New Roman"/>
          <w:sz w:val="24"/>
          <w:szCs w:val="24"/>
        </w:rPr>
        <w:t xml:space="preserve"> samples from DDH PLS14-175 and AR-16-78-c1 (Table 4). </w:t>
      </w:r>
    </w:p>
    <w:p w:rsidR="00F43B07" w:rsidRPr="0007475E" w:rsidRDefault="00F43B07" w:rsidP="00BD600A">
      <w:pPr>
        <w:jc w:val="both"/>
        <w:rPr>
          <w:rFonts w:ascii="Times New Roman" w:hAnsi="Times New Roman" w:cs="Times New Roman"/>
          <w:b/>
          <w:sz w:val="24"/>
          <w:szCs w:val="24"/>
        </w:rPr>
      </w:pPr>
      <w:r w:rsidRPr="0007475E">
        <w:rPr>
          <w:rFonts w:ascii="Times New Roman" w:hAnsi="Times New Roman" w:cs="Times New Roman"/>
          <w:b/>
          <w:sz w:val="24"/>
          <w:szCs w:val="24"/>
        </w:rPr>
        <w:t xml:space="preserve">Text S2. Athabasca Basin Mineral Standards database </w:t>
      </w:r>
    </w:p>
    <w:p w:rsidR="00497426" w:rsidRDefault="00F43B07" w:rsidP="00BD600A">
      <w:pPr>
        <w:jc w:val="both"/>
        <w:rPr>
          <w:rFonts w:ascii="Times New Roman" w:hAnsi="Times New Roman" w:cs="Times New Roman"/>
          <w:sz w:val="24"/>
          <w:szCs w:val="24"/>
        </w:rPr>
      </w:pPr>
      <w:r w:rsidRPr="0007475E">
        <w:rPr>
          <w:rFonts w:ascii="Times New Roman" w:hAnsi="Times New Roman" w:cs="Times New Roman"/>
          <w:sz w:val="24"/>
          <w:szCs w:val="24"/>
        </w:rPr>
        <w:t xml:space="preserve">Reflectance spectra of Athabasca mineral standards was collected in 2002 using a </w:t>
      </w:r>
      <w:proofErr w:type="spellStart"/>
      <w:r w:rsidRPr="0007475E">
        <w:rPr>
          <w:rFonts w:ascii="Times New Roman" w:hAnsi="Times New Roman" w:cs="Times New Roman"/>
          <w:sz w:val="24"/>
          <w:szCs w:val="24"/>
        </w:rPr>
        <w:t>FieldSpec</w:t>
      </w:r>
      <w:proofErr w:type="spellEnd"/>
      <w:r w:rsidRPr="0007475E">
        <w:rPr>
          <w:rFonts w:ascii="Times New Roman" w:hAnsi="Times New Roman" w:cs="Times New Roman"/>
          <w:sz w:val="24"/>
          <w:szCs w:val="24"/>
        </w:rPr>
        <w:t xml:space="preserve"> Pro® (Analytical Spectral Devices, </w:t>
      </w:r>
      <w:proofErr w:type="spellStart"/>
      <w:r w:rsidRPr="0007475E">
        <w:rPr>
          <w:rFonts w:ascii="Times New Roman" w:hAnsi="Times New Roman" w:cs="Times New Roman"/>
          <w:sz w:val="24"/>
          <w:szCs w:val="24"/>
        </w:rPr>
        <w:t>Inc</w:t>
      </w:r>
      <w:proofErr w:type="spellEnd"/>
      <w:r w:rsidRPr="0007475E">
        <w:rPr>
          <w:rFonts w:ascii="Times New Roman" w:hAnsi="Times New Roman" w:cs="Times New Roman"/>
          <w:sz w:val="24"/>
          <w:szCs w:val="24"/>
        </w:rPr>
        <w:t xml:space="preserve">, now Malvern </w:t>
      </w:r>
      <w:proofErr w:type="spellStart"/>
      <w:r w:rsidRPr="0007475E">
        <w:rPr>
          <w:rFonts w:ascii="Times New Roman" w:hAnsi="Times New Roman" w:cs="Times New Roman"/>
          <w:sz w:val="24"/>
          <w:szCs w:val="24"/>
        </w:rPr>
        <w:t>Panalytical</w:t>
      </w:r>
      <w:proofErr w:type="spellEnd"/>
      <w:r w:rsidRPr="0007475E">
        <w:rPr>
          <w:rFonts w:ascii="Times New Roman" w:hAnsi="Times New Roman" w:cs="Times New Roman"/>
          <w:sz w:val="24"/>
          <w:szCs w:val="24"/>
        </w:rPr>
        <w:t xml:space="preserve">) portable reflectance spectrometer following a field campaign to the eastern Athabasca Basin. These standards were provided by Cameco and include mineral separates from the Basin and other reference minerals and artificial mixtures </w:t>
      </w:r>
      <w:r w:rsidRPr="0007475E">
        <w:rPr>
          <w:rFonts w:ascii="Times New Roman" w:hAnsi="Times New Roman" w:cs="Times New Roman"/>
          <w:sz w:val="24"/>
          <w:szCs w:val="24"/>
        </w:rPr>
        <w:fldChar w:fldCharType="begin" w:fldLock="1"/>
      </w:r>
      <w:r w:rsidRPr="0007475E">
        <w:rPr>
          <w:rFonts w:ascii="Times New Roman" w:hAnsi="Times New Roman" w:cs="Times New Roman"/>
          <w:sz w:val="24"/>
          <w:szCs w:val="24"/>
        </w:rPr>
        <w:instrText>ADDIN CSL_CITATION {"citationItems":[{"id":"ITEM-1","itemData":{"DOI":"10.2113/gscanmin.39.5.1347","ISSN":"00084476","abstract":"The application of shortwave infrared (SWIR) reflectance spectroscopy to the characterization of clay minerals in the Athabasca Basin, in Saskatchewan, has been evaluated by detailed examination of 70 mineral separates (20 of kaolinite, 10 of dickite, 19 of illite, 16 of chlorites and 5 of magnesiofoitite). Clay minerals in the Athabasca Basin are widespread in the sandstones and are particularly abundant in alteration haloes associated with unconformity-type U deposits. SEM, TEM, XRD, EMPA, EPR and SWIR analyses confirm that dickite is a major clay mineral in the sandstones. Kaolinite from different geological settings has distinct values of crystallinity (i.e., Hinckley index in the range 0.84 to 1.61 in alteration haloes, 0.45 to 0.7 in the bleached zones of the paleoregolith, and 0.12 to 0.31 in late fractures and cavities). The SWIR reflectance spectroscopy is capable of quantitatively estimating the crystallinity of kaolinite by using a \"14SP Index\". Attempts to use SWIR reflectance spectroscopy for structural and compositional analysis of Athabasca illite and sudoite were complicated by the common occurrence of impurities in these minerals. Binary and ternary mixtures using well-characterized mineral standards reveal that SWIR reflectance spectroscopy is capable of identifying clay minerals at abundances as low as 1 wt%. Also, numerical relationships between spectral features and the abundances of clay minerals have been established from the muscovite - kaolinite, muscovite - dickite and muscovite - sudoite mixtures, and have been used to improve an empirical SWIR method for quantitative analysis of clay minerals in the Athabasca Basin. The estimated precision and accuracy of the improved empirical method arc between 5 to 10%, comparable to those of conventional XRD methods. The detection limits of the SWIR method for samples containing multiple species of clay minerals are approximately 5 wt.% in relative abundance.","author":[{"dropping-particle":"","family":"Zhang","given":"G.","non-dropping-particle":"","parse-names":false,"suffix":""},{"dropping-particle":"","family":"Wasyliuk","given":"K.","non-dropping-particle":"","parse-names":false,"suffix":""},{"dropping-particle":"","family":"Pan","given":"Y.","non-dropping-particle":"","parse-names":false,"suffix":""}],"container-title":"Canadian Mineralogist","id":"ITEM-1","issue":"5","issued":{"date-parts":[["2001"]]},"page":"1347-1363","title":"The characterization and quantitative analysis of clay minerals in the Athabasca basin, Saskatchewan: Application of shortwave infrared reflectance spectroscopy","type":"article-journal","volume":"39"},"uris":["http://www.mendeley.com/documents/?uuid=f6005e03-1a53-4dfe-8388-f28070e0969f"]}],"mendeley":{"formattedCitation":"(Zhang &lt;i&gt;et al.&lt;/i&gt; 2001)","plainTextFormattedCitation":"(Zhang et al. 2001)","previouslyFormattedCitation":"(Zhang &lt;i&gt;et al.&lt;/i&gt; 2001)"},"properties":{"noteIndex":0},"schema":"https://github.com/citation-style-language/schema/raw/master/csl-citation.json"}</w:instrText>
      </w:r>
      <w:r w:rsidRPr="0007475E">
        <w:rPr>
          <w:rFonts w:ascii="Times New Roman" w:hAnsi="Times New Roman" w:cs="Times New Roman"/>
          <w:sz w:val="24"/>
          <w:szCs w:val="24"/>
        </w:rPr>
        <w:fldChar w:fldCharType="separate"/>
      </w:r>
      <w:r w:rsidRPr="0007475E">
        <w:rPr>
          <w:rFonts w:ascii="Times New Roman" w:hAnsi="Times New Roman" w:cs="Times New Roman"/>
          <w:noProof/>
          <w:sz w:val="24"/>
          <w:szCs w:val="24"/>
        </w:rPr>
        <w:t xml:space="preserve">(Zhang </w:t>
      </w:r>
      <w:r w:rsidRPr="0007475E">
        <w:rPr>
          <w:rFonts w:ascii="Times New Roman" w:hAnsi="Times New Roman" w:cs="Times New Roman"/>
          <w:i/>
          <w:noProof/>
          <w:sz w:val="24"/>
          <w:szCs w:val="24"/>
        </w:rPr>
        <w:t>et al.</w:t>
      </w:r>
      <w:r w:rsidRPr="0007475E">
        <w:rPr>
          <w:rFonts w:ascii="Times New Roman" w:hAnsi="Times New Roman" w:cs="Times New Roman"/>
          <w:noProof/>
          <w:sz w:val="24"/>
          <w:szCs w:val="24"/>
        </w:rPr>
        <w:t xml:space="preserve"> 2001)</w:t>
      </w:r>
      <w:r w:rsidRPr="0007475E">
        <w:rPr>
          <w:rFonts w:ascii="Times New Roman" w:hAnsi="Times New Roman" w:cs="Times New Roman"/>
          <w:sz w:val="24"/>
          <w:szCs w:val="24"/>
        </w:rPr>
        <w:fldChar w:fldCharType="end"/>
      </w:r>
      <w:r w:rsidRPr="0007475E">
        <w:rPr>
          <w:rFonts w:ascii="Times New Roman" w:hAnsi="Times New Roman" w:cs="Times New Roman"/>
          <w:sz w:val="24"/>
          <w:szCs w:val="24"/>
        </w:rPr>
        <w:t xml:space="preserve">. The purpose was to compare semi-quantitative mineralogical results using the MINSPEC program </w:t>
      </w:r>
      <w:r w:rsidRPr="0007475E">
        <w:rPr>
          <w:rFonts w:ascii="Times New Roman" w:hAnsi="Times New Roman" w:cs="Times New Roman"/>
          <w:sz w:val="24"/>
          <w:szCs w:val="24"/>
        </w:rPr>
        <w:fldChar w:fldCharType="begin" w:fldLock="1"/>
      </w:r>
      <w:r w:rsidR="002500BE">
        <w:rPr>
          <w:rFonts w:ascii="Times New Roman" w:hAnsi="Times New Roman" w:cs="Times New Roman"/>
          <w:sz w:val="24"/>
          <w:szCs w:val="24"/>
        </w:rPr>
        <w:instrText>ADDIN CSL_CITATION {"citationItems":[{"id":"ITEM-1","itemData":{"author":[{"dropping-particle":"","family":"Earle","given":"S","non-dropping-particle":"","parse-names":false,"suffix":""}],"id":"ITEM-1","issued":{"date-parts":[["1996"]]},"number-of-pages":"21","title":"Evaluation of the reliability of mineral proportion estimates from PIMA-II reflectance spectrometer and MINSPEC1 program","type":"report"},"uris":["http://www.mendeley.com/documents/?uuid=30f7599c-eb1e-44e4-8b15-127c7917cc78"]}],"mendeley":{"formattedCitation":"(Earle 1996)","manualFormatting":"(Earle 1995, 1996)","plainTextFormattedCitation":"(Earle 1996)","previouslyFormattedCitation":"(Earle 1996)"},"properties":{"noteIndex":0},"schema":"https://github.com/citation-style-language/schema/raw/master/csl-citation.json"}</w:instrText>
      </w:r>
      <w:r w:rsidRPr="0007475E">
        <w:rPr>
          <w:rFonts w:ascii="Times New Roman" w:hAnsi="Times New Roman" w:cs="Times New Roman"/>
          <w:sz w:val="24"/>
          <w:szCs w:val="24"/>
        </w:rPr>
        <w:fldChar w:fldCharType="separate"/>
      </w:r>
      <w:r w:rsidRPr="0007475E">
        <w:rPr>
          <w:rFonts w:ascii="Times New Roman" w:hAnsi="Times New Roman" w:cs="Times New Roman"/>
          <w:noProof/>
          <w:sz w:val="24"/>
          <w:szCs w:val="24"/>
        </w:rPr>
        <w:t xml:space="preserve">(Earle </w:t>
      </w:r>
      <w:r w:rsidR="006467A0" w:rsidRPr="0007475E">
        <w:rPr>
          <w:rFonts w:ascii="Times New Roman" w:hAnsi="Times New Roman" w:cs="Times New Roman"/>
          <w:noProof/>
          <w:sz w:val="24"/>
          <w:szCs w:val="24"/>
        </w:rPr>
        <w:t xml:space="preserve">1995, </w:t>
      </w:r>
      <w:r w:rsidRPr="0007475E">
        <w:rPr>
          <w:rFonts w:ascii="Times New Roman" w:hAnsi="Times New Roman" w:cs="Times New Roman"/>
          <w:noProof/>
          <w:sz w:val="24"/>
          <w:szCs w:val="24"/>
        </w:rPr>
        <w:t>1996)</w:t>
      </w:r>
      <w:r w:rsidRPr="0007475E">
        <w:rPr>
          <w:rFonts w:ascii="Times New Roman" w:hAnsi="Times New Roman" w:cs="Times New Roman"/>
          <w:sz w:val="24"/>
          <w:szCs w:val="24"/>
        </w:rPr>
        <w:fldChar w:fldCharType="end"/>
      </w:r>
      <w:r w:rsidRPr="0007475E">
        <w:rPr>
          <w:rFonts w:ascii="Times New Roman" w:hAnsi="Times New Roman" w:cs="Times New Roman"/>
          <w:sz w:val="24"/>
          <w:szCs w:val="24"/>
        </w:rPr>
        <w:t xml:space="preserve"> on spectra collected by the industry-standard PIMA-II (Portable Infrared Mineral Analyser; Integrated </w:t>
      </w:r>
      <w:proofErr w:type="spellStart"/>
      <w:r w:rsidRPr="0007475E">
        <w:rPr>
          <w:rFonts w:ascii="Times New Roman" w:hAnsi="Times New Roman" w:cs="Times New Roman"/>
          <w:sz w:val="24"/>
          <w:szCs w:val="24"/>
        </w:rPr>
        <w:t>Spectronics</w:t>
      </w:r>
      <w:proofErr w:type="spellEnd"/>
      <w:r w:rsidRPr="0007475E">
        <w:rPr>
          <w:rFonts w:ascii="Times New Roman" w:hAnsi="Times New Roman" w:cs="Times New Roman"/>
          <w:sz w:val="24"/>
          <w:szCs w:val="24"/>
        </w:rPr>
        <w:t xml:space="preserve"> Pty. Ltd.) and the </w:t>
      </w:r>
      <w:proofErr w:type="spellStart"/>
      <w:r w:rsidRPr="0007475E">
        <w:rPr>
          <w:rFonts w:ascii="Times New Roman" w:hAnsi="Times New Roman" w:cs="Times New Roman"/>
          <w:sz w:val="24"/>
          <w:szCs w:val="24"/>
        </w:rPr>
        <w:t>FieldSpec</w:t>
      </w:r>
      <w:proofErr w:type="spellEnd"/>
      <w:r w:rsidRPr="0007475E">
        <w:rPr>
          <w:rFonts w:ascii="Times New Roman" w:hAnsi="Times New Roman" w:cs="Times New Roman"/>
          <w:sz w:val="24"/>
          <w:szCs w:val="24"/>
        </w:rPr>
        <w:t xml:space="preserve"> </w:t>
      </w:r>
      <w:r w:rsidRPr="0007475E">
        <w:rPr>
          <w:rFonts w:ascii="Times New Roman" w:hAnsi="Times New Roman" w:cs="Times New Roman"/>
          <w:sz w:val="24"/>
          <w:szCs w:val="24"/>
        </w:rPr>
        <w:lastRenderedPageBreak/>
        <w:t xml:space="preserve">Pro® </w:t>
      </w:r>
      <w:r w:rsidRPr="0007475E">
        <w:rPr>
          <w:rFonts w:ascii="Times New Roman" w:hAnsi="Times New Roman" w:cs="Times New Roman"/>
          <w:sz w:val="24"/>
          <w:szCs w:val="24"/>
        </w:rPr>
        <w:fldChar w:fldCharType="begin" w:fldLock="1"/>
      </w:r>
      <w:r w:rsidRPr="0007475E">
        <w:rPr>
          <w:rFonts w:ascii="Times New Roman" w:hAnsi="Times New Roman" w:cs="Times New Roman"/>
          <w:sz w:val="24"/>
          <w:szCs w:val="24"/>
        </w:rPr>
        <w:instrText>ADDIN CSL_CITATION {"citationItems":[{"id":"ITEM-1","itemData":{"author":[{"dropping-particle":"","family":"Percival","given":"J B","non-dropping-particle":"","parse-names":false,"suffix":""},{"dropping-particle":"","family":"Wasyliuk","given":"K","non-dropping-particle":"","parse-names":false,"suffix":""},{"dropping-particle":"","family":"Reif","given":"T","non-dropping-particle":"","parse-names":false,"suffix":""},{"dropping-particle":"","family":"Bernier","given":"S","non-dropping-particle":"","parse-names":false,"suffix":""},{"dropping-particle":"","family":"Drever","given":"G","non-dropping-particle":"","parse-names":false,"suffix":""},{"dropping-particle":"","family":"Perkins","given":"C T","non-dropping-particle":"","parse-names":false,"suffix":""}],"container-title":"Summary of Investigations 2002, Volume 2","id":"ITEM-1","issued":{"date-parts":[["2002"]]},"page":"1-15","publisher":"Saskatchewan Geological Survey, Sask. Industry Resources, Misc. Rep. 2002-4.2","title":"Mineralogical Aspects of Three Drill Cores Along the McArthur River Transect Using a Portable Infrared Spectrometer","type":"chapter"},"uris":["http://www.mendeley.com/documents/?uuid=a9d732a7-c5b6-46d1-8c2e-449b9278978d"]}],"mendeley":{"formattedCitation":"(Percival &lt;i&gt;et al.&lt;/i&gt; 2002)","plainTextFormattedCitation":"(Percival et al. 2002)","previouslyFormattedCitation":"(Percival &lt;i&gt;et al.&lt;/i&gt; 2002)"},"properties":{"noteIndex":0},"schema":"https://github.com/citation-style-language/schema/raw/master/csl-citation.json"}</w:instrText>
      </w:r>
      <w:r w:rsidRPr="0007475E">
        <w:rPr>
          <w:rFonts w:ascii="Times New Roman" w:hAnsi="Times New Roman" w:cs="Times New Roman"/>
          <w:sz w:val="24"/>
          <w:szCs w:val="24"/>
        </w:rPr>
        <w:fldChar w:fldCharType="separate"/>
      </w:r>
      <w:r w:rsidRPr="0007475E">
        <w:rPr>
          <w:rFonts w:ascii="Times New Roman" w:hAnsi="Times New Roman" w:cs="Times New Roman"/>
          <w:noProof/>
          <w:sz w:val="24"/>
          <w:szCs w:val="24"/>
        </w:rPr>
        <w:t xml:space="preserve">(Percival </w:t>
      </w:r>
      <w:r w:rsidRPr="0007475E">
        <w:rPr>
          <w:rFonts w:ascii="Times New Roman" w:hAnsi="Times New Roman" w:cs="Times New Roman"/>
          <w:i/>
          <w:noProof/>
          <w:sz w:val="24"/>
          <w:szCs w:val="24"/>
        </w:rPr>
        <w:t>et al.</w:t>
      </w:r>
      <w:r w:rsidRPr="0007475E">
        <w:rPr>
          <w:rFonts w:ascii="Times New Roman" w:hAnsi="Times New Roman" w:cs="Times New Roman"/>
          <w:noProof/>
          <w:sz w:val="24"/>
          <w:szCs w:val="24"/>
        </w:rPr>
        <w:t xml:space="preserve"> 2002)</w:t>
      </w:r>
      <w:r w:rsidRPr="0007475E">
        <w:rPr>
          <w:rFonts w:ascii="Times New Roman" w:hAnsi="Times New Roman" w:cs="Times New Roman"/>
          <w:sz w:val="24"/>
          <w:szCs w:val="24"/>
        </w:rPr>
        <w:fldChar w:fldCharType="end"/>
      </w:r>
      <w:r w:rsidRPr="0007475E">
        <w:rPr>
          <w:rFonts w:ascii="Times New Roman" w:hAnsi="Times New Roman" w:cs="Times New Roman"/>
          <w:sz w:val="24"/>
          <w:szCs w:val="24"/>
        </w:rPr>
        <w:t xml:space="preserve">. MINSPEC </w:t>
      </w:r>
      <w:proofErr w:type="gramStart"/>
      <w:r w:rsidRPr="0007475E">
        <w:rPr>
          <w:rFonts w:ascii="Times New Roman" w:hAnsi="Times New Roman" w:cs="Times New Roman"/>
          <w:sz w:val="24"/>
          <w:szCs w:val="24"/>
        </w:rPr>
        <w:t>was developed</w:t>
      </w:r>
      <w:proofErr w:type="gramEnd"/>
      <w:r w:rsidRPr="0007475E">
        <w:rPr>
          <w:rFonts w:ascii="Times New Roman" w:hAnsi="Times New Roman" w:cs="Times New Roman"/>
          <w:sz w:val="24"/>
          <w:szCs w:val="24"/>
        </w:rPr>
        <w:t xml:space="preserve"> to distinguish six minerals and </w:t>
      </w:r>
      <w:proofErr w:type="spellStart"/>
      <w:r w:rsidRPr="0007475E">
        <w:rPr>
          <w:rFonts w:ascii="Times New Roman" w:hAnsi="Times New Roman" w:cs="Times New Roman"/>
          <w:sz w:val="24"/>
          <w:szCs w:val="24"/>
        </w:rPr>
        <w:t>polytypes</w:t>
      </w:r>
      <w:proofErr w:type="spellEnd"/>
      <w:r w:rsidRPr="0007475E">
        <w:rPr>
          <w:rFonts w:ascii="Times New Roman" w:hAnsi="Times New Roman" w:cs="Times New Roman"/>
          <w:sz w:val="24"/>
          <w:szCs w:val="24"/>
        </w:rPr>
        <w:t xml:space="preserve"> including </w:t>
      </w:r>
      <w:proofErr w:type="spellStart"/>
      <w:r w:rsidRPr="0007475E">
        <w:rPr>
          <w:rFonts w:ascii="Times New Roman" w:hAnsi="Times New Roman" w:cs="Times New Roman"/>
          <w:sz w:val="24"/>
          <w:szCs w:val="24"/>
        </w:rPr>
        <w:t>dickite</w:t>
      </w:r>
      <w:proofErr w:type="spellEnd"/>
      <w:r w:rsidRPr="0007475E">
        <w:rPr>
          <w:rFonts w:ascii="Times New Roman" w:hAnsi="Times New Roman" w:cs="Times New Roman"/>
          <w:sz w:val="24"/>
          <w:szCs w:val="24"/>
        </w:rPr>
        <w:t xml:space="preserve">,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xml:space="preserve">, kaolinite, S-kaolinite, </w:t>
      </w:r>
      <w:proofErr w:type="spellStart"/>
      <w:r w:rsidRPr="0007475E">
        <w:rPr>
          <w:rFonts w:ascii="Times New Roman" w:hAnsi="Times New Roman" w:cs="Times New Roman"/>
          <w:sz w:val="24"/>
          <w:szCs w:val="24"/>
        </w:rPr>
        <w:t>sudoite</w:t>
      </w:r>
      <w:proofErr w:type="spellEnd"/>
      <w:r w:rsidRPr="0007475E">
        <w:rPr>
          <w:rFonts w:ascii="Times New Roman" w:hAnsi="Times New Roman" w:cs="Times New Roman"/>
          <w:sz w:val="24"/>
          <w:szCs w:val="24"/>
        </w:rPr>
        <w:t xml:space="preserve"> and </w:t>
      </w:r>
      <w:proofErr w:type="spellStart"/>
      <w:r w:rsidRPr="0007475E">
        <w:rPr>
          <w:rFonts w:ascii="Times New Roman" w:hAnsi="Times New Roman" w:cs="Times New Roman"/>
          <w:sz w:val="24"/>
          <w:szCs w:val="24"/>
        </w:rPr>
        <w:t>magnesiofoitite</w:t>
      </w:r>
      <w:proofErr w:type="spellEnd"/>
      <w:r w:rsidRPr="0007475E">
        <w:rPr>
          <w:rFonts w:ascii="Times New Roman" w:hAnsi="Times New Roman" w:cs="Times New Roman"/>
          <w:sz w:val="24"/>
          <w:szCs w:val="24"/>
        </w:rPr>
        <w:t xml:space="preserve"> (Gerard </w:t>
      </w:r>
      <w:proofErr w:type="spellStart"/>
      <w:r w:rsidRPr="0007475E">
        <w:rPr>
          <w:rFonts w:ascii="Times New Roman" w:hAnsi="Times New Roman" w:cs="Times New Roman"/>
          <w:sz w:val="24"/>
          <w:szCs w:val="24"/>
        </w:rPr>
        <w:t>Zaluski</w:t>
      </w:r>
      <w:proofErr w:type="spellEnd"/>
      <w:r w:rsidRPr="0007475E">
        <w:rPr>
          <w:rFonts w:ascii="Times New Roman" w:hAnsi="Times New Roman" w:cs="Times New Roman"/>
          <w:sz w:val="24"/>
          <w:szCs w:val="24"/>
        </w:rPr>
        <w:t xml:space="preserve">, pers. Comm. 2020) that are invaluable for exploration (Table S4). Reflectance spectra corresponding to mechanical mixtures of these are available in Tables S5-S11. These mixtures are a useful reference for qualitatively assessing the relative proportion of clay alteration in a sample </w:t>
      </w:r>
      <w:proofErr w:type="gramStart"/>
      <w:r w:rsidRPr="0007475E">
        <w:rPr>
          <w:rFonts w:ascii="Times New Roman" w:hAnsi="Times New Roman" w:cs="Times New Roman"/>
          <w:sz w:val="24"/>
          <w:szCs w:val="24"/>
        </w:rPr>
        <w:t>on the basis of</w:t>
      </w:r>
      <w:proofErr w:type="gramEnd"/>
      <w:r w:rsidRPr="0007475E">
        <w:rPr>
          <w:rFonts w:ascii="Times New Roman" w:hAnsi="Times New Roman" w:cs="Times New Roman"/>
          <w:sz w:val="24"/>
          <w:szCs w:val="24"/>
        </w:rPr>
        <w:t xml:space="preserve"> absorption features</w:t>
      </w:r>
      <w:r w:rsidR="001E7A4A" w:rsidRPr="0007475E">
        <w:rPr>
          <w:rFonts w:ascii="Times New Roman" w:hAnsi="Times New Roman" w:cs="Times New Roman"/>
          <w:sz w:val="24"/>
          <w:szCs w:val="24"/>
        </w:rPr>
        <w:t xml:space="preserve"> (Fig. S1 – S</w:t>
      </w:r>
      <w:r w:rsidR="004806F2" w:rsidRPr="0007475E">
        <w:rPr>
          <w:rFonts w:ascii="Times New Roman" w:hAnsi="Times New Roman" w:cs="Times New Roman"/>
          <w:sz w:val="24"/>
          <w:szCs w:val="24"/>
        </w:rPr>
        <w:t>7</w:t>
      </w:r>
      <w:r w:rsidR="001E7A4A" w:rsidRPr="0007475E">
        <w:rPr>
          <w:rFonts w:ascii="Times New Roman" w:hAnsi="Times New Roman" w:cs="Times New Roman"/>
          <w:sz w:val="24"/>
          <w:szCs w:val="24"/>
        </w:rPr>
        <w:t>)</w:t>
      </w:r>
      <w:r w:rsidR="007A2E63" w:rsidRPr="0007475E">
        <w:rPr>
          <w:rFonts w:ascii="Times New Roman" w:hAnsi="Times New Roman" w:cs="Times New Roman"/>
          <w:sz w:val="24"/>
          <w:szCs w:val="24"/>
        </w:rPr>
        <w:t xml:space="preserve">. </w:t>
      </w:r>
    </w:p>
    <w:p w:rsidR="002500BE" w:rsidRDefault="002500BE" w:rsidP="00BD600A">
      <w:pPr>
        <w:jc w:val="both"/>
        <w:rPr>
          <w:rFonts w:ascii="Times New Roman" w:hAnsi="Times New Roman" w:cs="Times New Roman"/>
          <w:b/>
          <w:sz w:val="24"/>
          <w:szCs w:val="24"/>
        </w:rPr>
      </w:pPr>
      <w:r>
        <w:rPr>
          <w:rFonts w:ascii="Times New Roman" w:hAnsi="Times New Roman" w:cs="Times New Roman"/>
          <w:b/>
          <w:sz w:val="24"/>
          <w:szCs w:val="24"/>
        </w:rPr>
        <w:t>Text S3. Western Athabasca Basin geochronology</w:t>
      </w:r>
    </w:p>
    <w:p w:rsidR="002500BE" w:rsidRDefault="002500BE" w:rsidP="00BD600A">
      <w:pPr>
        <w:jc w:val="both"/>
        <w:rPr>
          <w:rFonts w:ascii="Times New Roman" w:hAnsi="Times New Roman" w:cs="Times New Roman"/>
          <w:sz w:val="24"/>
        </w:rPr>
      </w:pPr>
      <w:r>
        <w:rPr>
          <w:rFonts w:ascii="Times New Roman" w:hAnsi="Times New Roman" w:cs="Times New Roman"/>
          <w:sz w:val="24"/>
          <w:szCs w:val="24"/>
        </w:rPr>
        <w:t xml:space="preserve">In order to investigate broad, regional trends in the geochronology of uranium deposits from the western Athabasca Basin, we plotted all available </w:t>
      </w:r>
      <w:proofErr w:type="spellStart"/>
      <w:r>
        <w:rPr>
          <w:rFonts w:ascii="Times New Roman" w:hAnsi="Times New Roman" w:cs="Times New Roman"/>
          <w:sz w:val="24"/>
          <w:szCs w:val="24"/>
        </w:rPr>
        <w:t>uraninite</w:t>
      </w:r>
      <w:proofErr w:type="spellEnd"/>
      <w:r>
        <w:rPr>
          <w:rFonts w:ascii="Times New Roman" w:hAnsi="Times New Roman" w:cs="Times New Roman"/>
          <w:sz w:val="24"/>
          <w:szCs w:val="24"/>
        </w:rPr>
        <w:t xml:space="preserve"> U-</w:t>
      </w:r>
      <w:proofErr w:type="spellStart"/>
      <w:r>
        <w:rPr>
          <w:rFonts w:ascii="Times New Roman" w:hAnsi="Times New Roman" w:cs="Times New Roman"/>
          <w:sz w:val="24"/>
          <w:szCs w:val="24"/>
        </w:rPr>
        <w:t>Pb</w:t>
      </w:r>
      <w:proofErr w:type="spellEnd"/>
      <w:r>
        <w:rPr>
          <w:rFonts w:ascii="Times New Roman" w:hAnsi="Times New Roman" w:cs="Times New Roman"/>
          <w:sz w:val="24"/>
          <w:szCs w:val="24"/>
        </w:rPr>
        <w:t xml:space="preserve"> and clay K-</w:t>
      </w:r>
      <w:proofErr w:type="spellStart"/>
      <w:r>
        <w:rPr>
          <w:rFonts w:ascii="Times New Roman" w:hAnsi="Times New Roman" w:cs="Times New Roman"/>
          <w:sz w:val="24"/>
          <w:szCs w:val="24"/>
        </w:rPr>
        <w:t>Ar</w:t>
      </w:r>
      <w:proofErr w:type="spellEnd"/>
      <w:r>
        <w:rPr>
          <w:rFonts w:ascii="Times New Roman" w:hAnsi="Times New Roman" w:cs="Times New Roman"/>
          <w:sz w:val="24"/>
          <w:szCs w:val="24"/>
        </w:rPr>
        <w:t xml:space="preserve"> and </w:t>
      </w:r>
      <w:r w:rsidRPr="002500BE">
        <w:rPr>
          <w:rFonts w:ascii="Times New Roman" w:hAnsi="Times New Roman" w:cs="Times New Roman"/>
          <w:sz w:val="24"/>
          <w:szCs w:val="24"/>
          <w:vertAlign w:val="superscript"/>
        </w:rPr>
        <w:t>40</w:t>
      </w:r>
      <w:r>
        <w:rPr>
          <w:rFonts w:ascii="Times New Roman" w:hAnsi="Times New Roman" w:cs="Times New Roman"/>
          <w:sz w:val="24"/>
          <w:szCs w:val="24"/>
        </w:rPr>
        <w:t>Ar/</w:t>
      </w:r>
      <w:r w:rsidRPr="002500BE">
        <w:rPr>
          <w:rFonts w:ascii="Times New Roman" w:hAnsi="Times New Roman" w:cs="Times New Roman"/>
          <w:sz w:val="24"/>
          <w:szCs w:val="24"/>
          <w:vertAlign w:val="superscript"/>
        </w:rPr>
        <w:t>39</w:t>
      </w:r>
      <w:r>
        <w:rPr>
          <w:rFonts w:ascii="Times New Roman" w:hAnsi="Times New Roman" w:cs="Times New Roman"/>
          <w:sz w:val="24"/>
          <w:szCs w:val="24"/>
        </w:rPr>
        <w:t xml:space="preserve">Ar geochronology data on a radial plot, and performed finite mixture modelling to separate potential age populations in the dataset. </w:t>
      </w:r>
      <w:r w:rsidR="00FC14F4">
        <w:rPr>
          <w:rFonts w:ascii="Times New Roman" w:hAnsi="Times New Roman" w:cs="Times New Roman"/>
          <w:sz w:val="24"/>
          <w:szCs w:val="24"/>
        </w:rPr>
        <w:t xml:space="preserve">Data </w:t>
      </w:r>
      <w:proofErr w:type="gramStart"/>
      <w:r w:rsidR="00FC14F4">
        <w:rPr>
          <w:rFonts w:ascii="Times New Roman" w:hAnsi="Times New Roman" w:cs="Times New Roman"/>
          <w:sz w:val="24"/>
          <w:szCs w:val="24"/>
        </w:rPr>
        <w:t>were synthesized</w:t>
      </w:r>
      <w:proofErr w:type="gramEnd"/>
      <w:r w:rsidR="00FC14F4">
        <w:rPr>
          <w:rFonts w:ascii="Times New Roman" w:hAnsi="Times New Roman" w:cs="Times New Roman"/>
          <w:sz w:val="24"/>
          <w:szCs w:val="24"/>
        </w:rPr>
        <w:t xml:space="preserve"> from basement and sandstone-hosted deposits and discoveries west of the Snowbird Tectonic Zone (Fig 1</w:t>
      </w:r>
      <w:r w:rsidR="00227F83">
        <w:rPr>
          <w:rFonts w:ascii="Times New Roman" w:hAnsi="Times New Roman" w:cs="Times New Roman"/>
          <w:sz w:val="24"/>
          <w:szCs w:val="24"/>
        </w:rPr>
        <w:t>, Table S12</w:t>
      </w:r>
      <w:r w:rsidR="00FC14F4">
        <w:rPr>
          <w:rFonts w:ascii="Times New Roman" w:hAnsi="Times New Roman" w:cs="Times New Roman"/>
          <w:sz w:val="24"/>
          <w:szCs w:val="24"/>
        </w:rPr>
        <w:t xml:space="preserve">). </w:t>
      </w:r>
      <w:r>
        <w:rPr>
          <w:rFonts w:ascii="Times New Roman" w:hAnsi="Times New Roman" w:cs="Times New Roman"/>
          <w:sz w:val="24"/>
          <w:szCs w:val="24"/>
        </w:rPr>
        <w:t xml:space="preserve">Radial plots are a useful visualization tool for data with unequal measurement uncertain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sf.2018.04.001","ISSN":"16749871","abstract":"This paper reviews the basic principles of radiometric geochronology as implemented in a new software package called IsoplotR, which was designed to be free, flexible and future-proof. IsoplotR is free because it is written in non-proprietary languages (R, Javascript and HTML) and is released under the GPL license. The program is flexible because its graphical user interface (GUI) is separated from the command line functionality, and because its code is completely open for inspection and modification. To increase future-proofness, the software is built on free and platform-independent foundations that adhere to international standards, have existed for several decades, and continue to grow in popularity. IsoplotR currently includes functions for U-Pb, Pb-Pb, 40Ar/39Ar, Rb-Sr, Sm-Nd, Lu-Hf, Re-Os, U-Th-He, fission track and U-series disequilibrium dating. It implements isochron regression in two and three dimensions, visualises multi-aliquot datasets as cumulative age distributions, kernel density estimates and radial plots, and calculates weighted mean ages using a modified Chauvenet outlier detection criterion that accounts for the analytical uncertainties in heteroscedastic datasets. Overdispersion of geochronological data with respect to these analytical uncertainties can be attributed to either a proportional underestimation of the analytical uncertainties, or to an additive geological scatter term. IsoplotR keeps track of error correlations of the isotopic ratio measurements within aliquots of the same samples. It uses a statistical framework that will allow it to handle error correlations between aliquots in the future. Other ongoing developments include the implementation of alternative user interfaces and the integration of IsoplotR with other data reduction software.","author":[{"dropping-particle":"","family":"Vermeesch","given":"Pieter","non-dropping-particle":"","parse-names":false,"suffix":""}],"container-title":"Geoscience Frontiers","id":"ITEM-1","issue":"5","issued":{"date-parts":[["2018"]]},"page":"1479-1493","publisher":"Elsevier Ltd","title":"IsoplotR: A free and open toolbox for geochronology","type":"article-journal","volume":"9"},"uris":["http://www.mendeley.com/documents/?uuid=7cefc08a-0cfa-469c-a5a4-362fe6d311ea"]}],"mendeley":{"formattedCitation":"(Vermeesch 2018)","plainTextFormattedCitation":"(Vermeesch 2018)"},"properties":{"noteIndex":0},"schema":"https://github.com/citation-style-language/schema/raw/master/csl-citation.json"}</w:instrText>
      </w:r>
      <w:r>
        <w:rPr>
          <w:rFonts w:ascii="Times New Roman" w:hAnsi="Times New Roman" w:cs="Times New Roman"/>
          <w:sz w:val="24"/>
          <w:szCs w:val="24"/>
        </w:rPr>
        <w:fldChar w:fldCharType="separate"/>
      </w:r>
      <w:r w:rsidRPr="002500BE">
        <w:rPr>
          <w:rFonts w:ascii="Times New Roman" w:hAnsi="Times New Roman" w:cs="Times New Roman"/>
          <w:noProof/>
          <w:sz w:val="24"/>
          <w:szCs w:val="24"/>
        </w:rPr>
        <w:t>(Vermeesch 2018)</w:t>
      </w:r>
      <w:r>
        <w:rPr>
          <w:rFonts w:ascii="Times New Roman" w:hAnsi="Times New Roman" w:cs="Times New Roman"/>
          <w:sz w:val="24"/>
          <w:szCs w:val="24"/>
        </w:rPr>
        <w:fldChar w:fldCharType="end"/>
      </w:r>
      <w:r>
        <w:rPr>
          <w:rFonts w:ascii="Times New Roman" w:hAnsi="Times New Roman" w:cs="Times New Roman"/>
          <w:sz w:val="24"/>
          <w:szCs w:val="24"/>
        </w:rPr>
        <w:t>. A radial a</w:t>
      </w:r>
      <w:r w:rsidR="00227F83">
        <w:rPr>
          <w:rFonts w:ascii="Times New Roman" w:hAnsi="Times New Roman" w:cs="Times New Roman"/>
          <w:sz w:val="24"/>
          <w:szCs w:val="24"/>
        </w:rPr>
        <w:t>xis</w:t>
      </w:r>
      <w:r>
        <w:rPr>
          <w:rFonts w:ascii="Times New Roman" w:hAnsi="Times New Roman" w:cs="Times New Roman"/>
          <w:sz w:val="24"/>
          <w:szCs w:val="24"/>
        </w:rPr>
        <w:t xml:space="preserve"> </w:t>
      </w:r>
      <w:proofErr w:type="gramStart"/>
      <w:r>
        <w:rPr>
          <w:rFonts w:ascii="Times New Roman" w:hAnsi="Times New Roman" w:cs="Times New Roman"/>
          <w:sz w:val="24"/>
          <w:szCs w:val="24"/>
        </w:rPr>
        <w:t>is drawn</w:t>
      </w:r>
      <w:proofErr w:type="gramEnd"/>
      <w:r>
        <w:rPr>
          <w:rFonts w:ascii="Times New Roman" w:hAnsi="Times New Roman" w:cs="Times New Roman"/>
          <w:sz w:val="24"/>
          <w:szCs w:val="24"/>
        </w:rPr>
        <w:t xml:space="preserve"> at a distance from the origin, and the angular position of a data point reflects its age, whereas the distance along the horizontal axis reflects its precision: </w:t>
      </w:r>
      <w:r w:rsidR="00933590">
        <w:rPr>
          <w:rFonts w:ascii="Times New Roman" w:hAnsi="Times New Roman" w:cs="Times New Roman"/>
          <w:sz w:val="24"/>
          <w:szCs w:val="24"/>
        </w:rPr>
        <w:t>ages that are more precise</w:t>
      </w:r>
      <w:r>
        <w:rPr>
          <w:rFonts w:ascii="Times New Roman" w:hAnsi="Times New Roman" w:cs="Times New Roman"/>
          <w:sz w:val="24"/>
          <w:szCs w:val="24"/>
        </w:rPr>
        <w:t xml:space="preserve"> plot towards </w:t>
      </w:r>
      <w:r w:rsidR="00933590">
        <w:rPr>
          <w:rFonts w:ascii="Times New Roman" w:hAnsi="Times New Roman" w:cs="Times New Roman"/>
          <w:sz w:val="24"/>
          <w:szCs w:val="24"/>
        </w:rPr>
        <w:t xml:space="preserve">radial axis on </w:t>
      </w:r>
      <w:r>
        <w:rPr>
          <w:rFonts w:ascii="Times New Roman" w:hAnsi="Times New Roman" w:cs="Times New Roman"/>
          <w:sz w:val="24"/>
          <w:szCs w:val="24"/>
        </w:rPr>
        <w:t>the right-hand</w:t>
      </w:r>
      <w:r w:rsidR="00933590">
        <w:rPr>
          <w:rFonts w:ascii="Times New Roman" w:hAnsi="Times New Roman" w:cs="Times New Roman"/>
          <w:sz w:val="24"/>
          <w:szCs w:val="24"/>
        </w:rPr>
        <w:t xml:space="preserve"> side of the axis, whereas imprecise ages plot towards the origin on the left-hand side. Finite mixture modelling </w:t>
      </w:r>
      <w:r w:rsidR="006C0CA4">
        <w:rPr>
          <w:rFonts w:ascii="Times New Roman" w:hAnsi="Times New Roman" w:cs="Times New Roman"/>
          <w:sz w:val="24"/>
          <w:szCs w:val="24"/>
        </w:rPr>
        <w:t xml:space="preserve">searches for statistical populations in </w:t>
      </w:r>
      <w:proofErr w:type="spellStart"/>
      <w:r w:rsidR="006C0CA4">
        <w:rPr>
          <w:rFonts w:ascii="Times New Roman" w:hAnsi="Times New Roman" w:cs="Times New Roman"/>
          <w:sz w:val="24"/>
          <w:szCs w:val="24"/>
        </w:rPr>
        <w:t>overdispersed</w:t>
      </w:r>
      <w:proofErr w:type="spellEnd"/>
      <w:r w:rsidR="006C0CA4">
        <w:rPr>
          <w:rFonts w:ascii="Times New Roman" w:hAnsi="Times New Roman" w:cs="Times New Roman"/>
          <w:sz w:val="24"/>
          <w:szCs w:val="24"/>
        </w:rPr>
        <w:t xml:space="preserve"> datasets. </w:t>
      </w:r>
      <w:proofErr w:type="gramStart"/>
      <w:r w:rsidR="006C0CA4">
        <w:rPr>
          <w:rFonts w:ascii="Times New Roman" w:hAnsi="Times New Roman" w:cs="Times New Roman"/>
          <w:sz w:val="24"/>
          <w:szCs w:val="24"/>
        </w:rPr>
        <w:t xml:space="preserve">Radial plots were created using the software </w:t>
      </w:r>
      <w:proofErr w:type="spellStart"/>
      <w:r w:rsidR="006C0CA4">
        <w:rPr>
          <w:rFonts w:ascii="Times New Roman" w:hAnsi="Times New Roman" w:cs="Times New Roman"/>
          <w:i/>
          <w:sz w:val="24"/>
          <w:szCs w:val="24"/>
        </w:rPr>
        <w:t>IsoplotR</w:t>
      </w:r>
      <w:proofErr w:type="spellEnd"/>
      <w:r w:rsidR="006C0CA4">
        <w:t xml:space="preserve"> </w:t>
      </w:r>
      <w:r w:rsidR="006C0CA4">
        <w:rPr>
          <w:rFonts w:ascii="Times New Roman" w:hAnsi="Times New Roman" w:cs="Times New Roman"/>
          <w:sz w:val="24"/>
        </w:rPr>
        <w:t xml:space="preserve">by </w:t>
      </w:r>
      <w:proofErr w:type="spellStart"/>
      <w:r w:rsidR="006C0CA4">
        <w:rPr>
          <w:rFonts w:ascii="Times New Roman" w:hAnsi="Times New Roman" w:cs="Times New Roman"/>
          <w:sz w:val="24"/>
        </w:rPr>
        <w:t>Vermeesch</w:t>
      </w:r>
      <w:proofErr w:type="spellEnd"/>
      <w:r w:rsidR="006C0CA4">
        <w:rPr>
          <w:rFonts w:ascii="Times New Roman" w:hAnsi="Times New Roman" w:cs="Times New Roman"/>
          <w:sz w:val="24"/>
        </w:rPr>
        <w:t xml:space="preserve"> (2018)</w:t>
      </w:r>
      <w:proofErr w:type="gramEnd"/>
      <w:r w:rsidR="006C0CA4">
        <w:rPr>
          <w:rFonts w:ascii="Times New Roman" w:hAnsi="Times New Roman" w:cs="Times New Roman"/>
          <w:sz w:val="24"/>
        </w:rPr>
        <w:t>. Ages were input using their reported errors. Chemical U-</w:t>
      </w:r>
      <w:proofErr w:type="spellStart"/>
      <w:r w:rsidR="006C0CA4">
        <w:rPr>
          <w:rFonts w:ascii="Times New Roman" w:hAnsi="Times New Roman" w:cs="Times New Roman"/>
          <w:sz w:val="24"/>
        </w:rPr>
        <w:t>Pb</w:t>
      </w:r>
      <w:proofErr w:type="spellEnd"/>
      <w:r w:rsidR="006C0CA4">
        <w:rPr>
          <w:rFonts w:ascii="Times New Roman" w:hAnsi="Times New Roman" w:cs="Times New Roman"/>
          <w:sz w:val="24"/>
        </w:rPr>
        <w:t xml:space="preserve"> ages, for which error are often not reported, were input assuming a standard 10% error</w:t>
      </w:r>
      <w:r w:rsidR="00FC14F4">
        <w:rPr>
          <w:rFonts w:ascii="Times New Roman" w:hAnsi="Times New Roman" w:cs="Times New Roman"/>
          <w:sz w:val="24"/>
        </w:rPr>
        <w:t xml:space="preserve"> (Fig. S9)</w:t>
      </w:r>
      <w:r w:rsidR="006C0CA4">
        <w:rPr>
          <w:rFonts w:ascii="Times New Roman" w:hAnsi="Times New Roman" w:cs="Times New Roman"/>
          <w:sz w:val="24"/>
        </w:rPr>
        <w:t xml:space="preserve">. </w:t>
      </w:r>
      <w:r w:rsidR="00FC14F4">
        <w:rPr>
          <w:rFonts w:ascii="Times New Roman" w:hAnsi="Times New Roman" w:cs="Times New Roman"/>
          <w:sz w:val="24"/>
        </w:rPr>
        <w:t>To facilitate a comparison with new data from this study, K-</w:t>
      </w:r>
      <w:proofErr w:type="spellStart"/>
      <w:r w:rsidR="00FC14F4">
        <w:rPr>
          <w:rFonts w:ascii="Times New Roman" w:hAnsi="Times New Roman" w:cs="Times New Roman"/>
          <w:sz w:val="24"/>
        </w:rPr>
        <w:t>Ar</w:t>
      </w:r>
      <w:proofErr w:type="spellEnd"/>
      <w:r w:rsidR="00FC14F4">
        <w:rPr>
          <w:rFonts w:ascii="Times New Roman" w:hAnsi="Times New Roman" w:cs="Times New Roman"/>
          <w:sz w:val="24"/>
        </w:rPr>
        <w:t xml:space="preserve"> ages reported in this manuscript were overlain</w:t>
      </w:r>
      <w:r w:rsidR="00AF402F">
        <w:rPr>
          <w:rFonts w:ascii="Times New Roman" w:hAnsi="Times New Roman" w:cs="Times New Roman"/>
          <w:sz w:val="24"/>
        </w:rPr>
        <w:t xml:space="preserve">. </w:t>
      </w:r>
    </w:p>
    <w:p w:rsidR="00227F83" w:rsidRPr="006C0CA4" w:rsidRDefault="00227F83" w:rsidP="00BD600A">
      <w:pPr>
        <w:jc w:val="both"/>
        <w:rPr>
          <w:rFonts w:ascii="Times New Roman" w:hAnsi="Times New Roman" w:cs="Times New Roman"/>
          <w:sz w:val="24"/>
        </w:rPr>
      </w:pPr>
      <w:r>
        <w:rPr>
          <w:rFonts w:ascii="Times New Roman" w:hAnsi="Times New Roman" w:cs="Times New Roman"/>
          <w:sz w:val="24"/>
        </w:rPr>
        <w:tab/>
        <w:t xml:space="preserve">Peak ages interpreted via mixture modelling of the western Athabasca Basin geochronology data include c. 1400 Ma, c. 916 Ma, c. 380 Ma, c. 145 Ma, and c. 48 Ma. The </w:t>
      </w:r>
      <w:proofErr w:type="gramStart"/>
      <w:r>
        <w:rPr>
          <w:rFonts w:ascii="Times New Roman" w:hAnsi="Times New Roman" w:cs="Times New Roman"/>
          <w:sz w:val="24"/>
        </w:rPr>
        <w:t>oldest</w:t>
      </w:r>
      <w:proofErr w:type="gramEnd"/>
      <w:r>
        <w:rPr>
          <w:rFonts w:ascii="Times New Roman" w:hAnsi="Times New Roman" w:cs="Times New Roman"/>
          <w:sz w:val="24"/>
        </w:rPr>
        <w:t xml:space="preserve"> of these two dates overlap with the age of </w:t>
      </w:r>
      <w:proofErr w:type="spellStart"/>
      <w:r>
        <w:rPr>
          <w:rFonts w:ascii="Times New Roman" w:hAnsi="Times New Roman" w:cs="Times New Roman"/>
          <w:sz w:val="24"/>
        </w:rPr>
        <w:t>illite</w:t>
      </w:r>
      <w:proofErr w:type="spellEnd"/>
      <w:r>
        <w:rPr>
          <w:rFonts w:ascii="Times New Roman" w:hAnsi="Times New Roman" w:cs="Times New Roman"/>
          <w:sz w:val="24"/>
        </w:rPr>
        <w:t xml:space="preserve"> generations reported by </w:t>
      </w:r>
      <w:proofErr w:type="spellStart"/>
      <w:r>
        <w:rPr>
          <w:rFonts w:ascii="Times New Roman" w:hAnsi="Times New Roman" w:cs="Times New Roman"/>
          <w:sz w:val="24"/>
        </w:rPr>
        <w:t>Clauer</w:t>
      </w:r>
      <w:proofErr w:type="spellEnd"/>
      <w:r>
        <w:rPr>
          <w:rFonts w:ascii="Times New Roman" w:hAnsi="Times New Roman" w:cs="Times New Roman"/>
          <w:sz w:val="24"/>
        </w:rPr>
        <w:t xml:space="preserve"> et al. (2020) from the Dominique Peter district of the </w:t>
      </w:r>
      <w:proofErr w:type="spellStart"/>
      <w:r>
        <w:rPr>
          <w:rFonts w:ascii="Times New Roman" w:hAnsi="Times New Roman" w:cs="Times New Roman"/>
          <w:sz w:val="24"/>
        </w:rPr>
        <w:t>Carswell</w:t>
      </w:r>
      <w:proofErr w:type="spellEnd"/>
      <w:r>
        <w:rPr>
          <w:rFonts w:ascii="Times New Roman" w:hAnsi="Times New Roman" w:cs="Times New Roman"/>
          <w:sz w:val="24"/>
        </w:rPr>
        <w:t xml:space="preserve"> structure (1450 ± 50 Ma; 940 ± 40 Ma). </w:t>
      </w:r>
      <w:r w:rsidR="00BD600A">
        <w:rPr>
          <w:rFonts w:ascii="Times New Roman" w:hAnsi="Times New Roman" w:cs="Times New Roman"/>
          <w:sz w:val="24"/>
        </w:rPr>
        <w:t xml:space="preserve"> </w:t>
      </w:r>
    </w:p>
    <w:p w:rsidR="00271044" w:rsidRPr="0007475E" w:rsidRDefault="00271044" w:rsidP="00BD600A">
      <w:pPr>
        <w:jc w:val="both"/>
        <w:rPr>
          <w:rFonts w:ascii="Times New Roman" w:hAnsi="Times New Roman" w:cs="Times New Roman"/>
          <w:b/>
          <w:sz w:val="24"/>
          <w:szCs w:val="24"/>
        </w:rPr>
      </w:pPr>
      <w:r w:rsidRPr="0007475E">
        <w:rPr>
          <w:rFonts w:ascii="Times New Roman" w:hAnsi="Times New Roman" w:cs="Times New Roman"/>
          <w:b/>
          <w:sz w:val="24"/>
          <w:szCs w:val="24"/>
        </w:rPr>
        <w:t>References</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Alexandre, P. and Kyser, T.K. 2006. Geochemistry of uraniferous bitumen in the Southwest Athabasca basin, Saskatchewan, Canada. </w:t>
      </w:r>
      <w:r w:rsidRPr="00EF0807">
        <w:rPr>
          <w:rFonts w:ascii="Times New Roman" w:hAnsi="Times New Roman" w:cs="Times New Roman"/>
          <w:i/>
          <w:iCs/>
          <w:noProof/>
          <w:sz w:val="24"/>
          <w:szCs w:val="24"/>
        </w:rPr>
        <w:t>Economic Geology</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101</w:t>
      </w:r>
      <w:r w:rsidRPr="00EF0807">
        <w:rPr>
          <w:rFonts w:ascii="Times New Roman" w:hAnsi="Times New Roman" w:cs="Times New Roman"/>
          <w:noProof/>
          <w:sz w:val="24"/>
          <w:szCs w:val="24"/>
        </w:rPr>
        <w:t>, 1605–1612, https://doi.org/10.2113/gsecongeo.101.8.1605.</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Alexandre, P., Kyser, K. and Jiricka, D. 2009a. Critical geochemical and mineralogical factors for the formation of unconformity-related uranium deposits:Comparison between barren and mineralized systems in the athabasca basin, Canada. </w:t>
      </w:r>
      <w:r w:rsidRPr="00EF0807">
        <w:rPr>
          <w:rFonts w:ascii="Times New Roman" w:hAnsi="Times New Roman" w:cs="Times New Roman"/>
          <w:i/>
          <w:iCs/>
          <w:noProof/>
          <w:sz w:val="24"/>
          <w:szCs w:val="24"/>
        </w:rPr>
        <w:t>Economic Geology</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104</w:t>
      </w:r>
      <w:r w:rsidRPr="00EF0807">
        <w:rPr>
          <w:rFonts w:ascii="Times New Roman" w:hAnsi="Times New Roman" w:cs="Times New Roman"/>
          <w:noProof/>
          <w:sz w:val="24"/>
          <w:szCs w:val="24"/>
        </w:rPr>
        <w:t>, 413–435, https://doi.org/10.2113/gsecongeo.104.3.413.</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Alexandre, P., Kyser, K., Thomas, D., Polito, P. and Marlat, J. 2009b. Geochronology of unconformity-related uranium deposits in the Athabasca Basin, Saskatchewan, Canada and their integration in the evolution of the basin. </w:t>
      </w:r>
      <w:r w:rsidRPr="00EF0807">
        <w:rPr>
          <w:rFonts w:ascii="Times New Roman" w:hAnsi="Times New Roman" w:cs="Times New Roman"/>
          <w:i/>
          <w:iCs/>
          <w:noProof/>
          <w:sz w:val="24"/>
          <w:szCs w:val="24"/>
        </w:rPr>
        <w:t>Mineralium Deposita</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44</w:t>
      </w:r>
      <w:r w:rsidRPr="00EF0807">
        <w:rPr>
          <w:rFonts w:ascii="Times New Roman" w:hAnsi="Times New Roman" w:cs="Times New Roman"/>
          <w:noProof/>
          <w:sz w:val="24"/>
          <w:szCs w:val="24"/>
        </w:rPr>
        <w:t>, 41–59, https://doi.org/10.1007/s00126-007-0153-3.</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Alexandre, P., Kyser, K., Jiricka, D. and Witt, G. 2012. Formation and evolution of the centennial unconformity-related uranium deposit in the South-Central Athabasca Basin, Canada. </w:t>
      </w:r>
      <w:r w:rsidRPr="00EF0807">
        <w:rPr>
          <w:rFonts w:ascii="Times New Roman" w:hAnsi="Times New Roman" w:cs="Times New Roman"/>
          <w:i/>
          <w:iCs/>
          <w:noProof/>
          <w:sz w:val="24"/>
          <w:szCs w:val="24"/>
        </w:rPr>
        <w:t>Economic Geology</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107</w:t>
      </w:r>
      <w:r w:rsidRPr="00EF0807">
        <w:rPr>
          <w:rFonts w:ascii="Times New Roman" w:hAnsi="Times New Roman" w:cs="Times New Roman"/>
          <w:noProof/>
          <w:sz w:val="24"/>
          <w:szCs w:val="24"/>
        </w:rPr>
        <w:t>, 385–400, https://doi.org/10.2113/econgeo.107.3.385.</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lastRenderedPageBreak/>
        <w:t xml:space="preserve">Bell, K. 1985. Geochronology of the Carswell area, northern Saskatchewan. </w:t>
      </w:r>
      <w:r w:rsidRPr="00EF0807">
        <w:rPr>
          <w:rFonts w:ascii="Times New Roman" w:hAnsi="Times New Roman" w:cs="Times New Roman"/>
          <w:i/>
          <w:iCs/>
          <w:noProof/>
          <w:sz w:val="24"/>
          <w:szCs w:val="24"/>
        </w:rPr>
        <w:t>In</w:t>
      </w:r>
      <w:r w:rsidRPr="00EF0807">
        <w:rPr>
          <w:rFonts w:ascii="Times New Roman" w:hAnsi="Times New Roman" w:cs="Times New Roman"/>
          <w:noProof/>
          <w:sz w:val="24"/>
          <w:szCs w:val="24"/>
        </w:rPr>
        <w:t xml:space="preserve">: Lainé, R., Alonso, D. and Svab, M. (eds) </w:t>
      </w:r>
      <w:r w:rsidRPr="00EF0807">
        <w:rPr>
          <w:rFonts w:ascii="Times New Roman" w:hAnsi="Times New Roman" w:cs="Times New Roman"/>
          <w:i/>
          <w:iCs/>
          <w:noProof/>
          <w:sz w:val="24"/>
          <w:szCs w:val="24"/>
        </w:rPr>
        <w:t>The Carswell Structure Uranium Deposits: Geological Association of Canada, Special Paper, 29,</w:t>
      </w:r>
      <w:r w:rsidRPr="00EF0807">
        <w:rPr>
          <w:rFonts w:ascii="Times New Roman" w:hAnsi="Times New Roman" w:cs="Times New Roman"/>
          <w:noProof/>
          <w:sz w:val="24"/>
          <w:szCs w:val="24"/>
        </w:rPr>
        <w:t>. 33–45.</w:t>
      </w:r>
    </w:p>
    <w:p w:rsidR="00F43B07" w:rsidRPr="0007475E" w:rsidRDefault="00F43B07" w:rsidP="00BD600A">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07475E">
        <w:rPr>
          <w:rFonts w:ascii="Times New Roman" w:hAnsi="Times New Roman" w:cs="Times New Roman"/>
          <w:sz w:val="24"/>
          <w:szCs w:val="24"/>
        </w:rPr>
        <w:t>Brindley, G.W. and Brown, G. (</w:t>
      </w:r>
      <w:proofErr w:type="gramStart"/>
      <w:r w:rsidRPr="0007475E">
        <w:rPr>
          <w:rFonts w:ascii="Times New Roman" w:hAnsi="Times New Roman" w:cs="Times New Roman"/>
          <w:sz w:val="24"/>
          <w:szCs w:val="24"/>
        </w:rPr>
        <w:t>eds</w:t>
      </w:r>
      <w:proofErr w:type="gramEnd"/>
      <w:r w:rsidRPr="0007475E">
        <w:rPr>
          <w:rFonts w:ascii="Times New Roman" w:hAnsi="Times New Roman" w:cs="Times New Roman"/>
          <w:sz w:val="24"/>
          <w:szCs w:val="24"/>
        </w:rPr>
        <w:t>.). 1980. Crystal Structures of Clay Minerals and their X-ray Identification. Mineralogical Society Monograph no. 5, London, 495 pp.</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Carl, C., Von Pechmann, E., Hohndorf, A. and Ruhrmann, G. 1992. Mineralogy and U/Pb, Pb/Pb, and Sm/Nd geochronology of the Key Lake uranium deposit, Athabasca Basin, Saskatchewan, Canada. </w:t>
      </w:r>
      <w:r w:rsidRPr="00EF0807">
        <w:rPr>
          <w:rFonts w:ascii="Times New Roman" w:hAnsi="Times New Roman" w:cs="Times New Roman"/>
          <w:i/>
          <w:iCs/>
          <w:noProof/>
          <w:sz w:val="24"/>
          <w:szCs w:val="24"/>
        </w:rPr>
        <w:t>Canadian Journal of Earth Sciences</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29</w:t>
      </w:r>
      <w:r w:rsidRPr="00EF0807">
        <w:rPr>
          <w:rFonts w:ascii="Times New Roman" w:hAnsi="Times New Roman" w:cs="Times New Roman"/>
          <w:noProof/>
          <w:sz w:val="24"/>
          <w:szCs w:val="24"/>
        </w:rPr>
        <w:t>, 879–895, https://doi.org/10.1139/e92-075.</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Clauer, N. 2020. How can technical aspects help improving K-Ar isotopic data of illite-rich clay materials into meaningful ages? The case of the dominique peter uranium deposit (Saskatchewan, Canada). </w:t>
      </w:r>
      <w:r w:rsidRPr="00EF0807">
        <w:rPr>
          <w:rFonts w:ascii="Times New Roman" w:hAnsi="Times New Roman" w:cs="Times New Roman"/>
          <w:i/>
          <w:iCs/>
          <w:noProof/>
          <w:sz w:val="24"/>
          <w:szCs w:val="24"/>
        </w:rPr>
        <w:t>Geosciences (Switzerland)</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10</w:t>
      </w:r>
      <w:r w:rsidRPr="00EF0807">
        <w:rPr>
          <w:rFonts w:ascii="Times New Roman" w:hAnsi="Times New Roman" w:cs="Times New Roman"/>
          <w:noProof/>
          <w:sz w:val="24"/>
          <w:szCs w:val="24"/>
        </w:rPr>
        <w:t>, 1–15, https://doi.org/10.3390/geosciences10080285.</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Clauer, N., Ey, F. and Gauthier-Lafaye, F. 1985. K-Ar dating of different rock yypes from the Cluff Lake uranium ore deposits (Saskatchewan-Canada). </w:t>
      </w:r>
      <w:r w:rsidRPr="00EF0807">
        <w:rPr>
          <w:rFonts w:ascii="Times New Roman" w:hAnsi="Times New Roman" w:cs="Times New Roman"/>
          <w:i/>
          <w:iCs/>
          <w:noProof/>
          <w:sz w:val="24"/>
          <w:szCs w:val="24"/>
        </w:rPr>
        <w:t>In</w:t>
      </w:r>
      <w:r w:rsidRPr="00EF0807">
        <w:rPr>
          <w:rFonts w:ascii="Times New Roman" w:hAnsi="Times New Roman" w:cs="Times New Roman"/>
          <w:noProof/>
          <w:sz w:val="24"/>
          <w:szCs w:val="24"/>
        </w:rPr>
        <w:t xml:space="preserve">: Laine, R., Alonso, D. and Svab, M. (eds) </w:t>
      </w:r>
      <w:r w:rsidRPr="00EF0807">
        <w:rPr>
          <w:rFonts w:ascii="Times New Roman" w:hAnsi="Times New Roman" w:cs="Times New Roman"/>
          <w:i/>
          <w:iCs/>
          <w:noProof/>
          <w:sz w:val="24"/>
          <w:szCs w:val="24"/>
        </w:rPr>
        <w:t>Carswell Structure Uranium Deposits, Saskatchewan; Special Paper</w:t>
      </w:r>
      <w:r w:rsidRPr="00EF0807">
        <w:rPr>
          <w:rFonts w:ascii="Times New Roman" w:hAnsi="Times New Roman" w:cs="Times New Roman"/>
          <w:noProof/>
          <w:sz w:val="24"/>
          <w:szCs w:val="24"/>
        </w:rPr>
        <w:t>. 47–54.</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Creaser, R.A., Fayek, M., McElroy, R. and Ramaekers, P. 2019. New geochronological data from specific alteration facies, Patterson Lake uranium-mineralized area, Saskatchewan. </w:t>
      </w:r>
      <w:r w:rsidRPr="00EF0807">
        <w:rPr>
          <w:rFonts w:ascii="Times New Roman" w:hAnsi="Times New Roman" w:cs="Times New Roman"/>
          <w:i/>
          <w:iCs/>
          <w:noProof/>
          <w:sz w:val="24"/>
          <w:szCs w:val="24"/>
        </w:rPr>
        <w:t>In</w:t>
      </w:r>
      <w:r w:rsidRPr="00EF0807">
        <w:rPr>
          <w:rFonts w:ascii="Times New Roman" w:hAnsi="Times New Roman" w:cs="Times New Roman"/>
          <w:noProof/>
          <w:sz w:val="24"/>
          <w:szCs w:val="24"/>
        </w:rPr>
        <w:t xml:space="preserve">: </w:t>
      </w:r>
      <w:r w:rsidRPr="00EF0807">
        <w:rPr>
          <w:rFonts w:ascii="Times New Roman" w:hAnsi="Times New Roman" w:cs="Times New Roman"/>
          <w:i/>
          <w:iCs/>
          <w:noProof/>
          <w:sz w:val="24"/>
          <w:szCs w:val="24"/>
        </w:rPr>
        <w:t>Saskatchewan Geological Survey, Saskatchewan Ministry of Energy and Resources, Open House 2019 Abstract Volume, Miscellaneous Report 2019-3</w:t>
      </w:r>
      <w:r w:rsidRPr="00EF0807">
        <w:rPr>
          <w:rFonts w:ascii="Times New Roman" w:hAnsi="Times New Roman" w:cs="Times New Roman"/>
          <w:noProof/>
          <w:sz w:val="24"/>
          <w:szCs w:val="24"/>
        </w:rPr>
        <w:t>. 5.</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Cumming, G.L. and Krstic, D. 1992. The age of unconformity-related uranium mineralization in the Athabasca Basin, northern Saskatchewan. </w:t>
      </w:r>
      <w:r w:rsidRPr="00EF0807">
        <w:rPr>
          <w:rFonts w:ascii="Times New Roman" w:hAnsi="Times New Roman" w:cs="Times New Roman"/>
          <w:i/>
          <w:iCs/>
          <w:noProof/>
          <w:sz w:val="24"/>
          <w:szCs w:val="24"/>
        </w:rPr>
        <w:t>Canadian Journal of Earth Sciences</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29</w:t>
      </w:r>
      <w:r w:rsidRPr="00EF0807">
        <w:rPr>
          <w:rFonts w:ascii="Times New Roman" w:hAnsi="Times New Roman" w:cs="Times New Roman"/>
          <w:noProof/>
          <w:sz w:val="24"/>
          <w:szCs w:val="24"/>
        </w:rPr>
        <w:t>, 1623–1639, https://doi.org/10.1139/e92-128.</w:t>
      </w:r>
    </w:p>
    <w:p w:rsidR="006467A0" w:rsidRDefault="006467A0" w:rsidP="00BD600A">
      <w:pPr>
        <w:pStyle w:val="BodyText3"/>
        <w:ind w:left="360" w:hanging="360"/>
        <w:rPr>
          <w:lang w:val="en-GB"/>
        </w:rPr>
      </w:pPr>
      <w:r w:rsidRPr="0007475E">
        <w:rPr>
          <w:lang w:val="en-GB"/>
        </w:rPr>
        <w:t>Earle, S. (1995): Quantitative reflectance spectrometry for analysis of the clay mineralogy of the Athabasca Basin rock samples; Unpublished Report, Cameco Corp., Saskatoon, Saskatchewan, 7p.</w:t>
      </w:r>
    </w:p>
    <w:p w:rsidR="0007475E" w:rsidRPr="0007475E" w:rsidRDefault="0007475E" w:rsidP="00BD600A">
      <w:pPr>
        <w:pStyle w:val="BodyText3"/>
        <w:rPr>
          <w:lang w:val="en-GB"/>
        </w:rPr>
      </w:pPr>
    </w:p>
    <w:p w:rsidR="002500BE" w:rsidRDefault="00271044" w:rsidP="00BD6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475E">
        <w:rPr>
          <w:b/>
        </w:rPr>
        <w:fldChar w:fldCharType="begin" w:fldLock="1"/>
      </w:r>
      <w:r w:rsidRPr="0007475E">
        <w:rPr>
          <w:b/>
        </w:rPr>
        <w:instrText xml:space="preserve">ADDIN Mendeley Bibliography CSL_BIBLIOGRAPHY </w:instrText>
      </w:r>
      <w:r w:rsidRPr="0007475E">
        <w:rPr>
          <w:b/>
        </w:rPr>
        <w:fldChar w:fldCharType="separate"/>
      </w:r>
      <w:r w:rsidR="002500BE" w:rsidRPr="002500BE">
        <w:rPr>
          <w:rFonts w:ascii="Times New Roman" w:hAnsi="Times New Roman" w:cs="Times New Roman"/>
          <w:noProof/>
          <w:sz w:val="24"/>
          <w:szCs w:val="24"/>
        </w:rPr>
        <w:t xml:space="preserve">Earle, S. 1996. </w:t>
      </w:r>
      <w:r w:rsidR="002500BE" w:rsidRPr="002500BE">
        <w:rPr>
          <w:rFonts w:ascii="Times New Roman" w:hAnsi="Times New Roman" w:cs="Times New Roman"/>
          <w:i/>
          <w:iCs/>
          <w:noProof/>
          <w:sz w:val="24"/>
          <w:szCs w:val="24"/>
        </w:rPr>
        <w:t>Evaluation of the Reliability of Mineral Pr</w:t>
      </w:r>
      <w:r w:rsidR="00BD600A">
        <w:rPr>
          <w:rFonts w:ascii="Times New Roman" w:hAnsi="Times New Roman" w:cs="Times New Roman"/>
          <w:i/>
          <w:iCs/>
          <w:noProof/>
          <w:sz w:val="24"/>
          <w:szCs w:val="24"/>
        </w:rPr>
        <w:t xml:space="preserve">oportion Estimates from PIMA-II </w:t>
      </w:r>
      <w:r w:rsidR="002500BE" w:rsidRPr="002500BE">
        <w:rPr>
          <w:rFonts w:ascii="Times New Roman" w:hAnsi="Times New Roman" w:cs="Times New Roman"/>
          <w:i/>
          <w:iCs/>
          <w:noProof/>
          <w:sz w:val="24"/>
          <w:szCs w:val="24"/>
        </w:rPr>
        <w:t>Reflectance Spectrometer and MINSPEC1 Program</w:t>
      </w:r>
      <w:r w:rsidR="002500BE" w:rsidRPr="002500BE">
        <w:rPr>
          <w:rFonts w:ascii="Times New Roman" w:hAnsi="Times New Roman" w:cs="Times New Roman"/>
          <w:noProof/>
          <w:sz w:val="24"/>
          <w:szCs w:val="24"/>
        </w:rPr>
        <w:t>.</w:t>
      </w:r>
    </w:p>
    <w:p w:rsidR="00BD600A" w:rsidRPr="00EF0807" w:rsidRDefault="00BD600A" w:rsidP="00BD600A">
      <w:pPr>
        <w:widowControl w:val="0"/>
        <w:autoSpaceDE w:val="0"/>
        <w:autoSpaceDN w:val="0"/>
        <w:adjustRightInd w:val="0"/>
        <w:spacing w:line="240" w:lineRule="auto"/>
        <w:ind w:left="480" w:hanging="54"/>
        <w:jc w:val="both"/>
        <w:rPr>
          <w:rFonts w:ascii="Times New Roman" w:hAnsi="Times New Roman" w:cs="Times New Roman"/>
          <w:noProof/>
          <w:sz w:val="24"/>
          <w:szCs w:val="24"/>
        </w:rPr>
      </w:pPr>
      <w:r w:rsidRPr="00EF0807">
        <w:rPr>
          <w:rFonts w:ascii="Times New Roman" w:hAnsi="Times New Roman" w:cs="Times New Roman"/>
          <w:i/>
          <w:iCs/>
          <w:noProof/>
          <w:sz w:val="24"/>
          <w:szCs w:val="24"/>
        </w:rPr>
        <w:t>Develipment of the Patterson Lake Corridor</w:t>
      </w:r>
      <w:r w:rsidRPr="00EF0807">
        <w:rPr>
          <w:rFonts w:ascii="Times New Roman" w:hAnsi="Times New Roman" w:cs="Times New Roman"/>
          <w:noProof/>
          <w:sz w:val="24"/>
          <w:szCs w:val="24"/>
        </w:rPr>
        <w:t>. University of Saskatchewan.</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Koning, E. and Robbins, J. 2006. The Cluff Lake deposits, west Athabasca Basin, Saskatchewan. </w:t>
      </w:r>
      <w:r w:rsidRPr="00EF0807">
        <w:rPr>
          <w:rFonts w:ascii="Times New Roman" w:hAnsi="Times New Roman" w:cs="Times New Roman"/>
          <w:i/>
          <w:iCs/>
          <w:noProof/>
          <w:sz w:val="24"/>
          <w:szCs w:val="24"/>
        </w:rPr>
        <w:t>In</w:t>
      </w:r>
      <w:r w:rsidRPr="00EF0807">
        <w:rPr>
          <w:rFonts w:ascii="Times New Roman" w:hAnsi="Times New Roman" w:cs="Times New Roman"/>
          <w:noProof/>
          <w:sz w:val="24"/>
          <w:szCs w:val="24"/>
        </w:rPr>
        <w:t xml:space="preserve">: Quirt, D. (ed.) </w:t>
      </w:r>
      <w:r w:rsidRPr="00EF0807">
        <w:rPr>
          <w:rFonts w:ascii="Times New Roman" w:hAnsi="Times New Roman" w:cs="Times New Roman"/>
          <w:i/>
          <w:iCs/>
          <w:noProof/>
          <w:sz w:val="24"/>
          <w:szCs w:val="24"/>
        </w:rPr>
        <w:t>In Uranium: Athabasca Deposits and Analogues, Uranium Field Conference</w:t>
      </w:r>
      <w:r w:rsidRPr="00EF0807">
        <w:rPr>
          <w:rFonts w:ascii="Times New Roman" w:hAnsi="Times New Roman" w:cs="Times New Roman"/>
          <w:noProof/>
          <w:sz w:val="24"/>
          <w:szCs w:val="24"/>
        </w:rPr>
        <w:t>. 18.</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Kotzer, T.G. and Kyser, T.K. 1995. Petrogenesis of the Proterozoic Athabasca Basin, northern Saskatchewan, Canada, and its relation to diagenesis, hydrothermal uranium mineralization and paleohydrogeology. </w:t>
      </w:r>
      <w:r w:rsidRPr="00EF0807">
        <w:rPr>
          <w:rFonts w:ascii="Times New Roman" w:hAnsi="Times New Roman" w:cs="Times New Roman"/>
          <w:i/>
          <w:iCs/>
          <w:noProof/>
          <w:sz w:val="24"/>
          <w:szCs w:val="24"/>
        </w:rPr>
        <w:t>Chemical Geology</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120</w:t>
      </w:r>
      <w:r w:rsidRPr="00EF0807">
        <w:rPr>
          <w:rFonts w:ascii="Times New Roman" w:hAnsi="Times New Roman" w:cs="Times New Roman"/>
          <w:noProof/>
          <w:sz w:val="24"/>
          <w:szCs w:val="24"/>
        </w:rPr>
        <w:t>, 45–89, https://doi.org/10.1016/0009-2541(94)00114-N.</w:t>
      </w:r>
    </w:p>
    <w:p w:rsidR="00BD600A" w:rsidRPr="002500BE"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Laverret, E., Clauer, N., Fallick, A., Mercadier, J., Patrier, P., Beaufort, D. and Bruneton, P. 2010. Applied Geochemistry K – Ar dating and d18O – dD tracing of illitization within and outside the Shea Creek uranium prospect, Athabasca Basin, Canada. </w:t>
      </w:r>
      <w:r w:rsidRPr="00EF0807">
        <w:rPr>
          <w:rFonts w:ascii="Times New Roman" w:hAnsi="Times New Roman" w:cs="Times New Roman"/>
          <w:i/>
          <w:iCs/>
          <w:noProof/>
          <w:sz w:val="24"/>
          <w:szCs w:val="24"/>
        </w:rPr>
        <w:t>Applied Geochemistry</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25</w:t>
      </w:r>
      <w:r w:rsidRPr="00EF0807">
        <w:rPr>
          <w:rFonts w:ascii="Times New Roman" w:hAnsi="Times New Roman" w:cs="Times New Roman"/>
          <w:noProof/>
          <w:sz w:val="24"/>
          <w:szCs w:val="24"/>
        </w:rPr>
        <w:t>, 856–871, https://doi.org/1</w:t>
      </w:r>
      <w:r>
        <w:rPr>
          <w:rFonts w:ascii="Times New Roman" w:hAnsi="Times New Roman" w:cs="Times New Roman"/>
          <w:noProof/>
          <w:sz w:val="24"/>
          <w:szCs w:val="24"/>
        </w:rPr>
        <w:t>0.1016/j.apgeochem.2010.03.004.</w:t>
      </w:r>
    </w:p>
    <w:p w:rsidR="002500BE" w:rsidRPr="002500BE" w:rsidRDefault="002500BE" w:rsidP="00BD6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500BE">
        <w:rPr>
          <w:rFonts w:ascii="Times New Roman" w:hAnsi="Times New Roman" w:cs="Times New Roman"/>
          <w:noProof/>
          <w:sz w:val="24"/>
          <w:szCs w:val="24"/>
        </w:rPr>
        <w:lastRenderedPageBreak/>
        <w:t xml:space="preserve">Percival, J.B., Wasyliuk, K., Reif, T., Bernier, S., Drever, G. and Perkins, C.T. 2002. Mineralogical Aspects of Three Drill Cores Along the McArthur River Transect Using a Portable Infrared Spectrometer. </w:t>
      </w:r>
      <w:r w:rsidRPr="002500BE">
        <w:rPr>
          <w:rFonts w:ascii="Times New Roman" w:hAnsi="Times New Roman" w:cs="Times New Roman"/>
          <w:i/>
          <w:iCs/>
          <w:noProof/>
          <w:sz w:val="24"/>
          <w:szCs w:val="24"/>
        </w:rPr>
        <w:t>In</w:t>
      </w:r>
      <w:r w:rsidRPr="002500BE">
        <w:rPr>
          <w:rFonts w:ascii="Times New Roman" w:hAnsi="Times New Roman" w:cs="Times New Roman"/>
          <w:noProof/>
          <w:sz w:val="24"/>
          <w:szCs w:val="24"/>
        </w:rPr>
        <w:t xml:space="preserve">: </w:t>
      </w:r>
      <w:r w:rsidRPr="002500BE">
        <w:rPr>
          <w:rFonts w:ascii="Times New Roman" w:hAnsi="Times New Roman" w:cs="Times New Roman"/>
          <w:i/>
          <w:iCs/>
          <w:noProof/>
          <w:sz w:val="24"/>
          <w:szCs w:val="24"/>
        </w:rPr>
        <w:t>Summary of Investigations 2002, Volume 2</w:t>
      </w:r>
      <w:r w:rsidRPr="002500BE">
        <w:rPr>
          <w:rFonts w:ascii="Times New Roman" w:hAnsi="Times New Roman" w:cs="Times New Roman"/>
          <w:noProof/>
          <w:sz w:val="24"/>
          <w:szCs w:val="24"/>
        </w:rPr>
        <w:t>. 1–15.</w:t>
      </w:r>
    </w:p>
    <w:p w:rsidR="00BD600A" w:rsidRPr="00EF0807" w:rsidRDefault="00BD600A" w:rsidP="00BD600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F0807">
        <w:rPr>
          <w:rFonts w:ascii="Times New Roman" w:hAnsi="Times New Roman" w:cs="Times New Roman"/>
          <w:noProof/>
          <w:sz w:val="24"/>
          <w:szCs w:val="24"/>
        </w:rPr>
        <w:t xml:space="preserve">Sheahan, C., Fayek, M., Quirt, D. and Jefferson, C.W. 2016. A combined ingress-egress model for the kianna unconformity-related uranium deposit, Shea Creek Project, Athabasca Basin, Canada. </w:t>
      </w:r>
      <w:r w:rsidRPr="00EF0807">
        <w:rPr>
          <w:rFonts w:ascii="Times New Roman" w:hAnsi="Times New Roman" w:cs="Times New Roman"/>
          <w:i/>
          <w:iCs/>
          <w:noProof/>
          <w:sz w:val="24"/>
          <w:szCs w:val="24"/>
        </w:rPr>
        <w:t>Economic Geology</w:t>
      </w:r>
      <w:r w:rsidRPr="00EF0807">
        <w:rPr>
          <w:rFonts w:ascii="Times New Roman" w:hAnsi="Times New Roman" w:cs="Times New Roman"/>
          <w:noProof/>
          <w:sz w:val="24"/>
          <w:szCs w:val="24"/>
        </w:rPr>
        <w:t xml:space="preserve">, </w:t>
      </w:r>
      <w:r w:rsidRPr="00EF0807">
        <w:rPr>
          <w:rFonts w:ascii="Times New Roman" w:hAnsi="Times New Roman" w:cs="Times New Roman"/>
          <w:b/>
          <w:bCs/>
          <w:noProof/>
          <w:sz w:val="24"/>
          <w:szCs w:val="24"/>
        </w:rPr>
        <w:t>111</w:t>
      </w:r>
      <w:r w:rsidRPr="00EF0807">
        <w:rPr>
          <w:rFonts w:ascii="Times New Roman" w:hAnsi="Times New Roman" w:cs="Times New Roman"/>
          <w:noProof/>
          <w:sz w:val="24"/>
          <w:szCs w:val="24"/>
        </w:rPr>
        <w:t>, 225–257, https://doi.org/10.2113/econgeo.111.1.225.</w:t>
      </w:r>
    </w:p>
    <w:p w:rsidR="002500BE" w:rsidRPr="002500BE" w:rsidRDefault="002500BE" w:rsidP="00BD600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500BE">
        <w:rPr>
          <w:rFonts w:ascii="Times New Roman" w:hAnsi="Times New Roman" w:cs="Times New Roman"/>
          <w:noProof/>
          <w:sz w:val="24"/>
          <w:szCs w:val="24"/>
        </w:rPr>
        <w:t xml:space="preserve">Vermeesch, P. 2018. IsoplotR: A free and open toolbox for geochronology. </w:t>
      </w:r>
      <w:r w:rsidRPr="002500BE">
        <w:rPr>
          <w:rFonts w:ascii="Times New Roman" w:hAnsi="Times New Roman" w:cs="Times New Roman"/>
          <w:i/>
          <w:iCs/>
          <w:noProof/>
          <w:sz w:val="24"/>
          <w:szCs w:val="24"/>
        </w:rPr>
        <w:t>Geoscience Frontiers</w:t>
      </w:r>
      <w:r w:rsidRPr="002500BE">
        <w:rPr>
          <w:rFonts w:ascii="Times New Roman" w:hAnsi="Times New Roman" w:cs="Times New Roman"/>
          <w:noProof/>
          <w:sz w:val="24"/>
          <w:szCs w:val="24"/>
        </w:rPr>
        <w:t xml:space="preserve">, </w:t>
      </w:r>
      <w:r w:rsidRPr="002500BE">
        <w:rPr>
          <w:rFonts w:ascii="Times New Roman" w:hAnsi="Times New Roman" w:cs="Times New Roman"/>
          <w:b/>
          <w:bCs/>
          <w:noProof/>
          <w:sz w:val="24"/>
          <w:szCs w:val="24"/>
        </w:rPr>
        <w:t>9</w:t>
      </w:r>
      <w:r w:rsidRPr="002500BE">
        <w:rPr>
          <w:rFonts w:ascii="Times New Roman" w:hAnsi="Times New Roman" w:cs="Times New Roman"/>
          <w:noProof/>
          <w:sz w:val="24"/>
          <w:szCs w:val="24"/>
        </w:rPr>
        <w:t>, 1479–1493, https://doi.org/10.1016/j.gsf.2018.04.001.</w:t>
      </w:r>
    </w:p>
    <w:p w:rsidR="002500BE" w:rsidRPr="002500BE" w:rsidRDefault="002500BE" w:rsidP="00BD600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500BE">
        <w:rPr>
          <w:rFonts w:ascii="Times New Roman" w:hAnsi="Times New Roman" w:cs="Times New Roman"/>
          <w:noProof/>
          <w:sz w:val="24"/>
          <w:szCs w:val="24"/>
        </w:rPr>
        <w:t xml:space="preserve">Zhang, G., Wasyliuk, K. and Pan, Y. 2001. The characterization and quantitative analysis of clay minerals in the Athabasca basin, Saskatchewan: Application of shortwave infrared reflectance spectroscopy. </w:t>
      </w:r>
      <w:r w:rsidRPr="002500BE">
        <w:rPr>
          <w:rFonts w:ascii="Times New Roman" w:hAnsi="Times New Roman" w:cs="Times New Roman"/>
          <w:i/>
          <w:iCs/>
          <w:noProof/>
          <w:sz w:val="24"/>
          <w:szCs w:val="24"/>
        </w:rPr>
        <w:t>Canadian Mineralogist</w:t>
      </w:r>
      <w:r w:rsidRPr="002500BE">
        <w:rPr>
          <w:rFonts w:ascii="Times New Roman" w:hAnsi="Times New Roman" w:cs="Times New Roman"/>
          <w:noProof/>
          <w:sz w:val="24"/>
          <w:szCs w:val="24"/>
        </w:rPr>
        <w:t xml:space="preserve">, </w:t>
      </w:r>
      <w:r w:rsidRPr="002500BE">
        <w:rPr>
          <w:rFonts w:ascii="Times New Roman" w:hAnsi="Times New Roman" w:cs="Times New Roman"/>
          <w:b/>
          <w:bCs/>
          <w:noProof/>
          <w:sz w:val="24"/>
          <w:szCs w:val="24"/>
        </w:rPr>
        <w:t>39</w:t>
      </w:r>
      <w:r w:rsidRPr="002500BE">
        <w:rPr>
          <w:rFonts w:ascii="Times New Roman" w:hAnsi="Times New Roman" w:cs="Times New Roman"/>
          <w:noProof/>
          <w:sz w:val="24"/>
          <w:szCs w:val="24"/>
        </w:rPr>
        <w:t>, 1347–1363, https://doi.org/10.2113/gscanmin.39.5.1347.</w:t>
      </w:r>
    </w:p>
    <w:p w:rsidR="00F105B8" w:rsidRDefault="00271044" w:rsidP="00BD600A">
      <w:pPr>
        <w:jc w:val="both"/>
        <w:rPr>
          <w:rFonts w:ascii="Times New Roman" w:hAnsi="Times New Roman" w:cs="Times New Roman"/>
          <w:b/>
          <w:sz w:val="24"/>
          <w:szCs w:val="24"/>
        </w:rPr>
      </w:pPr>
      <w:r w:rsidRPr="0007475E">
        <w:rPr>
          <w:rFonts w:ascii="Times New Roman" w:hAnsi="Times New Roman" w:cs="Times New Roman"/>
          <w:b/>
          <w:sz w:val="24"/>
          <w:szCs w:val="24"/>
        </w:rPr>
        <w:fldChar w:fldCharType="end"/>
      </w:r>
    </w:p>
    <w:p w:rsidR="00804C13" w:rsidRPr="00F105B8" w:rsidRDefault="00F105B8" w:rsidP="00BD600A">
      <w:pPr>
        <w:jc w:val="both"/>
      </w:pPr>
      <w:r>
        <w:br w:type="page"/>
      </w:r>
    </w:p>
    <w:p w:rsidR="00B50FE8" w:rsidRPr="0007475E" w:rsidRDefault="004806F2">
      <w:pPr>
        <w:rPr>
          <w:rFonts w:ascii="Times New Roman" w:hAnsi="Times New Roman" w:cs="Times New Roman"/>
          <w:sz w:val="24"/>
          <w:szCs w:val="24"/>
        </w:rPr>
      </w:pPr>
      <w:r w:rsidRPr="0007475E">
        <w:rPr>
          <w:rFonts w:ascii="Times New Roman" w:hAnsi="Times New Roman" w:cs="Times New Roman"/>
          <w:noProof/>
          <w:lang w:eastAsia="en-CA"/>
        </w:rPr>
        <w:lastRenderedPageBreak/>
        <w:drawing>
          <wp:inline distT="0" distB="0" distL="0" distR="0" wp14:anchorId="56F3B254" wp14:editId="5E0D29B7">
            <wp:extent cx="4693920" cy="2628900"/>
            <wp:effectExtent l="0" t="0" r="1143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804C13" w:rsidRPr="0007475E" w:rsidRDefault="004806F2">
      <w:pPr>
        <w:rPr>
          <w:rFonts w:ascii="Times New Roman" w:hAnsi="Times New Roman" w:cs="Times New Roman"/>
          <w:sz w:val="24"/>
          <w:szCs w:val="24"/>
        </w:rPr>
      </w:pPr>
      <w:r w:rsidRPr="0007475E">
        <w:rPr>
          <w:rFonts w:ascii="Times New Roman" w:hAnsi="Times New Roman" w:cs="Times New Roman"/>
          <w:b/>
          <w:sz w:val="24"/>
          <w:szCs w:val="24"/>
        </w:rPr>
        <w:t xml:space="preserve">Figure S1. </w:t>
      </w:r>
      <w:r w:rsidRPr="0007475E">
        <w:rPr>
          <w:rFonts w:ascii="Times New Roman" w:hAnsi="Times New Roman" w:cs="Times New Roman"/>
          <w:sz w:val="24"/>
          <w:szCs w:val="24"/>
        </w:rPr>
        <w:t xml:space="preserve">Stacked VNIR-SWIR reflectance spectra displaying mechanical mixtures of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xml:space="preserve"> and chlorite standards from the Athabasca Mineral Standards database (Table S5)</w:t>
      </w:r>
    </w:p>
    <w:p w:rsidR="00804C13" w:rsidRPr="0007475E" w:rsidRDefault="00804C13">
      <w:pPr>
        <w:rPr>
          <w:rFonts w:ascii="Times New Roman" w:hAnsi="Times New Roman" w:cs="Times New Roman"/>
          <w:sz w:val="24"/>
          <w:szCs w:val="24"/>
        </w:rPr>
      </w:pPr>
    </w:p>
    <w:p w:rsidR="00804C13" w:rsidRPr="0007475E" w:rsidRDefault="00804C13">
      <w:pPr>
        <w:rPr>
          <w:rFonts w:ascii="Times New Roman" w:hAnsi="Times New Roman" w:cs="Times New Roman"/>
          <w:sz w:val="24"/>
          <w:szCs w:val="24"/>
        </w:rPr>
      </w:pPr>
    </w:p>
    <w:p w:rsidR="00804C13" w:rsidRPr="0007475E" w:rsidRDefault="00804C13">
      <w:pPr>
        <w:rPr>
          <w:rFonts w:ascii="Times New Roman" w:hAnsi="Times New Roman" w:cs="Times New Roman"/>
          <w:sz w:val="24"/>
          <w:szCs w:val="24"/>
        </w:rPr>
      </w:pPr>
    </w:p>
    <w:p w:rsidR="004806F2" w:rsidRPr="0007475E" w:rsidRDefault="004806F2">
      <w:pPr>
        <w:rPr>
          <w:rFonts w:ascii="Times New Roman" w:hAnsi="Times New Roman" w:cs="Times New Roman"/>
          <w:sz w:val="24"/>
          <w:szCs w:val="24"/>
        </w:rPr>
      </w:pPr>
      <w:r w:rsidRPr="0007475E">
        <w:rPr>
          <w:rFonts w:ascii="Times New Roman" w:hAnsi="Times New Roman" w:cs="Times New Roman"/>
          <w:noProof/>
          <w:lang w:eastAsia="en-CA"/>
        </w:rPr>
        <w:drawing>
          <wp:inline distT="0" distB="0" distL="0" distR="0" wp14:anchorId="4A70E32F" wp14:editId="67C854DE">
            <wp:extent cx="4693920" cy="2636520"/>
            <wp:effectExtent l="0" t="0" r="11430"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806F2" w:rsidRPr="0007475E" w:rsidRDefault="004806F2" w:rsidP="004806F2">
      <w:pPr>
        <w:rPr>
          <w:rFonts w:ascii="Times New Roman" w:hAnsi="Times New Roman" w:cs="Times New Roman"/>
          <w:sz w:val="24"/>
          <w:szCs w:val="24"/>
        </w:rPr>
      </w:pPr>
      <w:r w:rsidRPr="0007475E">
        <w:rPr>
          <w:rFonts w:ascii="Times New Roman" w:hAnsi="Times New Roman" w:cs="Times New Roman"/>
          <w:b/>
          <w:sz w:val="24"/>
          <w:szCs w:val="24"/>
        </w:rPr>
        <w:t xml:space="preserve">Figure S2. </w:t>
      </w:r>
      <w:r w:rsidRPr="0007475E">
        <w:rPr>
          <w:rFonts w:ascii="Times New Roman" w:hAnsi="Times New Roman" w:cs="Times New Roman"/>
          <w:sz w:val="24"/>
          <w:szCs w:val="24"/>
        </w:rPr>
        <w:t xml:space="preserve">Stacked VNIR-SWIR reflectance spectra displaying mechanical mixtures of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xml:space="preserve"> and </w:t>
      </w:r>
      <w:proofErr w:type="spellStart"/>
      <w:r w:rsidRPr="0007475E">
        <w:rPr>
          <w:rFonts w:ascii="Times New Roman" w:hAnsi="Times New Roman" w:cs="Times New Roman"/>
          <w:sz w:val="24"/>
          <w:szCs w:val="24"/>
        </w:rPr>
        <w:t>dickite</w:t>
      </w:r>
      <w:proofErr w:type="spellEnd"/>
      <w:r w:rsidRPr="0007475E">
        <w:rPr>
          <w:rFonts w:ascii="Times New Roman" w:hAnsi="Times New Roman" w:cs="Times New Roman"/>
          <w:sz w:val="24"/>
          <w:szCs w:val="24"/>
        </w:rPr>
        <w:t xml:space="preserve"> standards from the Athabasca Mineral Standards database (Table S6)</w:t>
      </w:r>
    </w:p>
    <w:p w:rsidR="004806F2" w:rsidRPr="0007475E" w:rsidRDefault="004806F2" w:rsidP="004806F2">
      <w:pPr>
        <w:rPr>
          <w:rFonts w:ascii="Times New Roman" w:hAnsi="Times New Roman" w:cs="Times New Roman"/>
          <w:sz w:val="24"/>
          <w:szCs w:val="24"/>
        </w:rPr>
      </w:pPr>
    </w:p>
    <w:p w:rsidR="004806F2" w:rsidRPr="0007475E" w:rsidRDefault="004806F2" w:rsidP="004806F2">
      <w:pPr>
        <w:rPr>
          <w:rFonts w:ascii="Times New Roman" w:hAnsi="Times New Roman" w:cs="Times New Roman"/>
          <w:sz w:val="24"/>
          <w:szCs w:val="24"/>
        </w:rPr>
      </w:pPr>
    </w:p>
    <w:p w:rsidR="004806F2" w:rsidRPr="0007475E" w:rsidRDefault="004806F2" w:rsidP="004806F2">
      <w:pPr>
        <w:rPr>
          <w:rFonts w:ascii="Times New Roman" w:hAnsi="Times New Roman" w:cs="Times New Roman"/>
          <w:sz w:val="24"/>
          <w:szCs w:val="24"/>
        </w:rPr>
      </w:pPr>
    </w:p>
    <w:p w:rsidR="004806F2" w:rsidRPr="0007475E" w:rsidRDefault="004806F2">
      <w:pPr>
        <w:rPr>
          <w:rFonts w:ascii="Times New Roman" w:hAnsi="Times New Roman" w:cs="Times New Roman"/>
          <w:sz w:val="24"/>
          <w:szCs w:val="24"/>
        </w:rPr>
      </w:pPr>
      <w:r w:rsidRPr="0007475E">
        <w:rPr>
          <w:rFonts w:ascii="Times New Roman" w:hAnsi="Times New Roman" w:cs="Times New Roman"/>
          <w:noProof/>
          <w:lang w:eastAsia="en-CA"/>
        </w:rPr>
        <w:lastRenderedPageBreak/>
        <w:drawing>
          <wp:inline distT="0" distB="0" distL="0" distR="0" wp14:anchorId="19190A75" wp14:editId="70B2D848">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806F2" w:rsidRPr="0007475E" w:rsidRDefault="004806F2">
      <w:pPr>
        <w:rPr>
          <w:rFonts w:ascii="Times New Roman" w:hAnsi="Times New Roman" w:cs="Times New Roman"/>
          <w:sz w:val="24"/>
          <w:szCs w:val="24"/>
        </w:rPr>
      </w:pPr>
      <w:r w:rsidRPr="0007475E">
        <w:rPr>
          <w:rFonts w:ascii="Times New Roman" w:hAnsi="Times New Roman" w:cs="Times New Roman"/>
          <w:b/>
          <w:sz w:val="24"/>
          <w:szCs w:val="24"/>
        </w:rPr>
        <w:t xml:space="preserve">Figure S3. </w:t>
      </w:r>
      <w:r w:rsidRPr="0007475E">
        <w:rPr>
          <w:rFonts w:ascii="Times New Roman" w:hAnsi="Times New Roman" w:cs="Times New Roman"/>
          <w:sz w:val="24"/>
          <w:szCs w:val="24"/>
        </w:rPr>
        <w:t xml:space="preserve">Stacked VNIR-SWIR reflectance spectra displaying mechanical mixtures of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xml:space="preserve"> and kaolinite standards from the Athabasca Mineral Standards database (Table S7)</w:t>
      </w:r>
    </w:p>
    <w:p w:rsidR="00804C13" w:rsidRPr="0007475E" w:rsidRDefault="00804C13">
      <w:pPr>
        <w:rPr>
          <w:rFonts w:ascii="Times New Roman" w:hAnsi="Times New Roman" w:cs="Times New Roman"/>
          <w:sz w:val="24"/>
          <w:szCs w:val="24"/>
        </w:rPr>
      </w:pPr>
    </w:p>
    <w:p w:rsidR="00804C13" w:rsidRPr="0007475E" w:rsidRDefault="00804C13">
      <w:pPr>
        <w:rPr>
          <w:rFonts w:ascii="Times New Roman" w:hAnsi="Times New Roman" w:cs="Times New Roman"/>
          <w:sz w:val="24"/>
          <w:szCs w:val="24"/>
        </w:rPr>
      </w:pPr>
    </w:p>
    <w:p w:rsidR="00804C13" w:rsidRPr="0007475E" w:rsidRDefault="00804C13">
      <w:pPr>
        <w:rPr>
          <w:rFonts w:ascii="Times New Roman" w:hAnsi="Times New Roman" w:cs="Times New Roman"/>
          <w:sz w:val="24"/>
          <w:szCs w:val="24"/>
        </w:rPr>
      </w:pPr>
    </w:p>
    <w:p w:rsidR="004806F2" w:rsidRPr="0007475E" w:rsidRDefault="004806F2">
      <w:pPr>
        <w:rPr>
          <w:rFonts w:ascii="Times New Roman" w:hAnsi="Times New Roman" w:cs="Times New Roman"/>
          <w:sz w:val="24"/>
          <w:szCs w:val="24"/>
        </w:rPr>
      </w:pPr>
      <w:r w:rsidRPr="0007475E">
        <w:rPr>
          <w:rFonts w:ascii="Times New Roman" w:hAnsi="Times New Roman" w:cs="Times New Roman"/>
          <w:noProof/>
          <w:lang w:eastAsia="en-CA"/>
        </w:rPr>
        <w:drawing>
          <wp:inline distT="0" distB="0" distL="0" distR="0" wp14:anchorId="1D7C57C0" wp14:editId="463F1A68">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806F2" w:rsidRPr="0007475E" w:rsidRDefault="004806F2">
      <w:pPr>
        <w:rPr>
          <w:rFonts w:ascii="Times New Roman" w:hAnsi="Times New Roman" w:cs="Times New Roman"/>
          <w:sz w:val="24"/>
          <w:szCs w:val="24"/>
        </w:rPr>
      </w:pPr>
      <w:r w:rsidRPr="0007475E">
        <w:rPr>
          <w:rFonts w:ascii="Times New Roman" w:hAnsi="Times New Roman" w:cs="Times New Roman"/>
          <w:b/>
          <w:sz w:val="24"/>
          <w:szCs w:val="24"/>
        </w:rPr>
        <w:t xml:space="preserve">Figure S4. </w:t>
      </w:r>
      <w:r w:rsidRPr="0007475E">
        <w:rPr>
          <w:rFonts w:ascii="Times New Roman" w:hAnsi="Times New Roman" w:cs="Times New Roman"/>
          <w:sz w:val="24"/>
          <w:szCs w:val="24"/>
        </w:rPr>
        <w:t>Stacked VNIR-SWIR reflectance spectra displaying mechanical mixtures of chlorite and kaolinite standards from the Athabasca Mineral Standards database (Table S8)</w:t>
      </w:r>
    </w:p>
    <w:p w:rsidR="004806F2" w:rsidRPr="0007475E" w:rsidRDefault="004806F2">
      <w:pPr>
        <w:rPr>
          <w:rFonts w:ascii="Times New Roman" w:hAnsi="Times New Roman" w:cs="Times New Roman"/>
          <w:sz w:val="24"/>
          <w:szCs w:val="24"/>
        </w:rPr>
      </w:pPr>
    </w:p>
    <w:p w:rsidR="004806F2" w:rsidRPr="0007475E" w:rsidRDefault="004806F2">
      <w:pPr>
        <w:rPr>
          <w:rFonts w:ascii="Times New Roman" w:hAnsi="Times New Roman" w:cs="Times New Roman"/>
          <w:sz w:val="24"/>
          <w:szCs w:val="24"/>
        </w:rPr>
      </w:pPr>
    </w:p>
    <w:p w:rsidR="004806F2" w:rsidRPr="0007475E" w:rsidRDefault="004806F2">
      <w:pPr>
        <w:rPr>
          <w:rFonts w:ascii="Times New Roman" w:hAnsi="Times New Roman" w:cs="Times New Roman"/>
          <w:sz w:val="24"/>
          <w:szCs w:val="24"/>
        </w:rPr>
      </w:pPr>
      <w:r w:rsidRPr="0007475E">
        <w:rPr>
          <w:rFonts w:ascii="Times New Roman" w:hAnsi="Times New Roman" w:cs="Times New Roman"/>
          <w:noProof/>
          <w:lang w:eastAsia="en-CA"/>
        </w:rPr>
        <w:lastRenderedPageBreak/>
        <w:drawing>
          <wp:inline distT="0" distB="0" distL="0" distR="0" wp14:anchorId="5901B334" wp14:editId="3144AA4F">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806F2" w:rsidRPr="0007475E" w:rsidRDefault="004806F2" w:rsidP="004806F2">
      <w:pPr>
        <w:rPr>
          <w:rFonts w:ascii="Times New Roman" w:hAnsi="Times New Roman" w:cs="Times New Roman"/>
          <w:sz w:val="24"/>
          <w:szCs w:val="24"/>
        </w:rPr>
      </w:pPr>
      <w:r w:rsidRPr="0007475E">
        <w:rPr>
          <w:rFonts w:ascii="Times New Roman" w:hAnsi="Times New Roman" w:cs="Times New Roman"/>
          <w:b/>
          <w:sz w:val="24"/>
          <w:szCs w:val="24"/>
        </w:rPr>
        <w:t xml:space="preserve">Figure S5. </w:t>
      </w:r>
      <w:r w:rsidRPr="0007475E">
        <w:rPr>
          <w:rFonts w:ascii="Times New Roman" w:hAnsi="Times New Roman" w:cs="Times New Roman"/>
          <w:sz w:val="24"/>
          <w:szCs w:val="24"/>
        </w:rPr>
        <w:t xml:space="preserve">Stacked VNIR-SWIR reflectance spectra displaying mechanical mixtures of </w:t>
      </w:r>
      <w:proofErr w:type="spellStart"/>
      <w:r w:rsidRPr="0007475E">
        <w:rPr>
          <w:rFonts w:ascii="Times New Roman" w:hAnsi="Times New Roman" w:cs="Times New Roman"/>
          <w:sz w:val="24"/>
          <w:szCs w:val="24"/>
        </w:rPr>
        <w:t>dickite</w:t>
      </w:r>
      <w:proofErr w:type="spellEnd"/>
      <w:r w:rsidRPr="0007475E">
        <w:rPr>
          <w:rFonts w:ascii="Times New Roman" w:hAnsi="Times New Roman" w:cs="Times New Roman"/>
          <w:sz w:val="24"/>
          <w:szCs w:val="24"/>
        </w:rPr>
        <w:t xml:space="preserve"> and kaolinite standards from the Athabasca Mineral Standards database (Table S9)</w:t>
      </w:r>
    </w:p>
    <w:p w:rsidR="00804C13" w:rsidRPr="0007475E" w:rsidRDefault="00804C13" w:rsidP="004806F2">
      <w:pPr>
        <w:rPr>
          <w:rFonts w:ascii="Times New Roman" w:hAnsi="Times New Roman" w:cs="Times New Roman"/>
          <w:sz w:val="24"/>
          <w:szCs w:val="24"/>
        </w:rPr>
      </w:pPr>
    </w:p>
    <w:p w:rsidR="00804C13" w:rsidRPr="0007475E" w:rsidRDefault="00804C13" w:rsidP="004806F2">
      <w:pPr>
        <w:rPr>
          <w:rFonts w:ascii="Times New Roman" w:hAnsi="Times New Roman" w:cs="Times New Roman"/>
          <w:sz w:val="24"/>
          <w:szCs w:val="24"/>
        </w:rPr>
      </w:pPr>
    </w:p>
    <w:p w:rsidR="00804C13" w:rsidRPr="0007475E" w:rsidRDefault="00804C13" w:rsidP="004806F2">
      <w:pPr>
        <w:rPr>
          <w:rFonts w:ascii="Times New Roman" w:hAnsi="Times New Roman" w:cs="Times New Roman"/>
          <w:sz w:val="24"/>
          <w:szCs w:val="24"/>
        </w:rPr>
      </w:pPr>
    </w:p>
    <w:p w:rsidR="004806F2" w:rsidRPr="0007475E" w:rsidRDefault="004806F2" w:rsidP="004806F2">
      <w:pPr>
        <w:rPr>
          <w:rFonts w:ascii="Times New Roman" w:hAnsi="Times New Roman" w:cs="Times New Roman"/>
          <w:sz w:val="24"/>
          <w:szCs w:val="24"/>
        </w:rPr>
      </w:pPr>
      <w:r w:rsidRPr="0007475E">
        <w:rPr>
          <w:rFonts w:ascii="Times New Roman" w:hAnsi="Times New Roman" w:cs="Times New Roman"/>
          <w:noProof/>
          <w:lang w:eastAsia="en-CA"/>
        </w:rPr>
        <w:drawing>
          <wp:inline distT="0" distB="0" distL="0" distR="0" wp14:anchorId="2F9A471D" wp14:editId="4CA6DF07">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06F2" w:rsidRPr="0007475E" w:rsidRDefault="004806F2" w:rsidP="004806F2">
      <w:pPr>
        <w:rPr>
          <w:rFonts w:ascii="Times New Roman" w:hAnsi="Times New Roman" w:cs="Times New Roman"/>
          <w:sz w:val="24"/>
          <w:szCs w:val="24"/>
        </w:rPr>
      </w:pPr>
      <w:r w:rsidRPr="0007475E">
        <w:rPr>
          <w:rFonts w:ascii="Times New Roman" w:hAnsi="Times New Roman" w:cs="Times New Roman"/>
          <w:b/>
          <w:sz w:val="24"/>
          <w:szCs w:val="24"/>
        </w:rPr>
        <w:t xml:space="preserve">Figure S6. </w:t>
      </w:r>
      <w:r w:rsidRPr="0007475E">
        <w:rPr>
          <w:rFonts w:ascii="Times New Roman" w:hAnsi="Times New Roman" w:cs="Times New Roman"/>
          <w:sz w:val="24"/>
          <w:szCs w:val="24"/>
        </w:rPr>
        <w:t>Stacked VNIR-SWIR reflectance spectra displaying mechanical mixtures of kaolinite and tourmaline standards from the Athabasca Mineral Standards database (Table S10)</w:t>
      </w:r>
    </w:p>
    <w:p w:rsidR="004806F2" w:rsidRPr="0007475E" w:rsidRDefault="004806F2" w:rsidP="004806F2">
      <w:pPr>
        <w:rPr>
          <w:rFonts w:ascii="Times New Roman" w:hAnsi="Times New Roman" w:cs="Times New Roman"/>
          <w:sz w:val="24"/>
          <w:szCs w:val="24"/>
        </w:rPr>
      </w:pPr>
    </w:p>
    <w:p w:rsidR="004806F2" w:rsidRPr="0007475E" w:rsidRDefault="004806F2" w:rsidP="004806F2">
      <w:pPr>
        <w:rPr>
          <w:rFonts w:ascii="Times New Roman" w:hAnsi="Times New Roman" w:cs="Times New Roman"/>
          <w:sz w:val="24"/>
          <w:szCs w:val="24"/>
        </w:rPr>
      </w:pPr>
    </w:p>
    <w:p w:rsidR="004806F2" w:rsidRPr="0007475E" w:rsidRDefault="004806F2">
      <w:pPr>
        <w:rPr>
          <w:rFonts w:ascii="Times New Roman" w:hAnsi="Times New Roman" w:cs="Times New Roman"/>
          <w:sz w:val="24"/>
          <w:szCs w:val="24"/>
        </w:rPr>
      </w:pPr>
      <w:r w:rsidRPr="0007475E">
        <w:rPr>
          <w:rFonts w:ascii="Times New Roman" w:hAnsi="Times New Roman" w:cs="Times New Roman"/>
          <w:noProof/>
          <w:lang w:eastAsia="en-CA"/>
        </w:rPr>
        <w:lastRenderedPageBreak/>
        <w:drawing>
          <wp:inline distT="0" distB="0" distL="0" distR="0" wp14:anchorId="0E32DEF5" wp14:editId="50A0265C">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806F2" w:rsidRDefault="004806F2">
      <w:pPr>
        <w:rPr>
          <w:rFonts w:ascii="Times New Roman" w:hAnsi="Times New Roman" w:cs="Times New Roman"/>
          <w:sz w:val="24"/>
          <w:szCs w:val="24"/>
        </w:rPr>
      </w:pPr>
      <w:r w:rsidRPr="0007475E">
        <w:rPr>
          <w:rFonts w:ascii="Times New Roman" w:hAnsi="Times New Roman" w:cs="Times New Roman"/>
          <w:b/>
          <w:sz w:val="24"/>
          <w:szCs w:val="24"/>
        </w:rPr>
        <w:t xml:space="preserve">Figure S7. </w:t>
      </w:r>
      <w:r w:rsidRPr="0007475E">
        <w:rPr>
          <w:rFonts w:ascii="Times New Roman" w:hAnsi="Times New Roman" w:cs="Times New Roman"/>
          <w:sz w:val="24"/>
          <w:szCs w:val="24"/>
        </w:rPr>
        <w:t xml:space="preserve">Stacked VNIR-SWIR reflectance spectra displaying mechanical mixtures of </w:t>
      </w:r>
      <w:proofErr w:type="spellStart"/>
      <w:r w:rsidRPr="0007475E">
        <w:rPr>
          <w:rFonts w:ascii="Times New Roman" w:hAnsi="Times New Roman" w:cs="Times New Roman"/>
          <w:sz w:val="24"/>
          <w:szCs w:val="24"/>
        </w:rPr>
        <w:t>illite</w:t>
      </w:r>
      <w:proofErr w:type="spellEnd"/>
      <w:r w:rsidRPr="0007475E">
        <w:rPr>
          <w:rFonts w:ascii="Times New Roman" w:hAnsi="Times New Roman" w:cs="Times New Roman"/>
          <w:sz w:val="24"/>
          <w:szCs w:val="24"/>
        </w:rPr>
        <w:t>, kaolinite and tourmaline standards from the Athabasca Mineral Standards database (Table S11)</w:t>
      </w:r>
    </w:p>
    <w:p w:rsidR="00497426" w:rsidRDefault="00AD3C28">
      <w:pPr>
        <w:rPr>
          <w:rFonts w:ascii="Times New Roman" w:hAnsi="Times New Roman" w:cs="Times New Roman"/>
          <w:sz w:val="24"/>
          <w:szCs w:val="24"/>
        </w:rPr>
      </w:pPr>
      <w:r>
        <w:rPr>
          <w:rFonts w:ascii="Times New Roman" w:hAnsi="Times New Roman" w:cs="Times New Roman"/>
          <w:sz w:val="24"/>
          <w:szCs w:val="24"/>
        </w:rPr>
        <w:br w:type="page"/>
      </w:r>
    </w:p>
    <w:p w:rsidR="00F105B8" w:rsidRDefault="00AD3C28" w:rsidP="00F105B8">
      <w:pPr>
        <w:jc w:val="both"/>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anchor distT="0" distB="0" distL="114300" distR="114300" simplePos="0" relativeHeight="251658240" behindDoc="0" locked="0" layoutInCell="1" allowOverlap="1">
            <wp:simplePos x="914400" y="914400"/>
            <wp:positionH relativeFrom="margin">
              <wp:align>left</wp:align>
            </wp:positionH>
            <wp:positionV relativeFrom="margin">
              <wp:align>center</wp:align>
            </wp:positionV>
            <wp:extent cx="3190875" cy="8349181"/>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orting information SE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90875" cy="8349181"/>
                    </a:xfrm>
                    <a:prstGeom prst="rect">
                      <a:avLst/>
                    </a:prstGeom>
                  </pic:spPr>
                </pic:pic>
              </a:graphicData>
            </a:graphic>
          </wp:anchor>
        </w:drawing>
      </w:r>
      <w:r>
        <w:rPr>
          <w:rFonts w:ascii="Times New Roman" w:hAnsi="Times New Roman" w:cs="Times New Roman"/>
          <w:b/>
          <w:sz w:val="24"/>
          <w:szCs w:val="24"/>
        </w:rPr>
        <w:t xml:space="preserve">Figure S8. </w:t>
      </w:r>
      <w:r>
        <w:rPr>
          <w:rFonts w:ascii="Times New Roman" w:hAnsi="Times New Roman" w:cs="Times New Roman"/>
          <w:sz w:val="24"/>
          <w:szCs w:val="24"/>
        </w:rPr>
        <w:t xml:space="preserve">A) SEM image of clay minerals from the 6 – </w:t>
      </w:r>
      <w:proofErr w:type="gramStart"/>
      <w:r>
        <w:rPr>
          <w:rFonts w:ascii="Times New Roman" w:hAnsi="Times New Roman" w:cs="Times New Roman"/>
          <w:sz w:val="24"/>
          <w:szCs w:val="24"/>
        </w:rPr>
        <w:t>2 µm</w:t>
      </w:r>
      <w:proofErr w:type="gramEnd"/>
      <w:r>
        <w:rPr>
          <w:rFonts w:ascii="Times New Roman" w:hAnsi="Times New Roman" w:cs="Times New Roman"/>
          <w:sz w:val="24"/>
          <w:szCs w:val="24"/>
        </w:rPr>
        <w:t xml:space="preserve"> fraction of 18PUA146, showing coarse, </w:t>
      </w:r>
      <w:proofErr w:type="spellStart"/>
      <w:r>
        <w:rPr>
          <w:rFonts w:ascii="Times New Roman" w:hAnsi="Times New Roman" w:cs="Times New Roman"/>
          <w:sz w:val="24"/>
          <w:szCs w:val="24"/>
        </w:rPr>
        <w:t>subhedreal</w:t>
      </w:r>
      <w:proofErr w:type="spellEnd"/>
      <w:r>
        <w:rPr>
          <w:rFonts w:ascii="Times New Roman" w:hAnsi="Times New Roman" w:cs="Times New Roman"/>
          <w:sz w:val="24"/>
          <w:szCs w:val="24"/>
        </w:rPr>
        <w:t xml:space="preserve"> </w:t>
      </w:r>
      <w:r w:rsidR="00F105B8">
        <w:rPr>
          <w:rFonts w:ascii="Times New Roman" w:hAnsi="Times New Roman" w:cs="Times New Roman"/>
          <w:sz w:val="24"/>
          <w:szCs w:val="24"/>
        </w:rPr>
        <w:t>plates</w:t>
      </w:r>
      <w:r>
        <w:rPr>
          <w:rFonts w:ascii="Times New Roman" w:hAnsi="Times New Roman" w:cs="Times New Roman"/>
          <w:sz w:val="24"/>
          <w:szCs w:val="24"/>
        </w:rPr>
        <w:t xml:space="preserve"> of muscovite/</w:t>
      </w:r>
      <w:proofErr w:type="spellStart"/>
      <w:r>
        <w:rPr>
          <w:rFonts w:ascii="Times New Roman" w:hAnsi="Times New Roman" w:cs="Times New Roman"/>
          <w:sz w:val="24"/>
          <w:szCs w:val="24"/>
        </w:rPr>
        <w:t>illi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s</w:t>
      </w:r>
      <w:proofErr w:type="spellEnd"/>
      <w:r>
        <w:rPr>
          <w:rFonts w:ascii="Times New Roman" w:hAnsi="Times New Roman" w:cs="Times New Roman"/>
          <w:sz w:val="24"/>
          <w:szCs w:val="24"/>
        </w:rPr>
        <w:t xml:space="preserve">/ill) and tattered mats of </w:t>
      </w:r>
      <w:proofErr w:type="spellStart"/>
      <w:r>
        <w:rPr>
          <w:rFonts w:ascii="Times New Roman" w:hAnsi="Times New Roman" w:cs="Times New Roman"/>
          <w:sz w:val="24"/>
          <w:szCs w:val="24"/>
        </w:rPr>
        <w:t>sudoi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w:t>
      </w:r>
      <w:proofErr w:type="spellEnd"/>
      <w:r>
        <w:rPr>
          <w:rFonts w:ascii="Times New Roman" w:hAnsi="Times New Roman" w:cs="Times New Roman"/>
          <w:sz w:val="24"/>
          <w:szCs w:val="24"/>
        </w:rPr>
        <w:t>). B) 2 – 0.6 µm fraction of 18PUA146. Muscovite/</w:t>
      </w:r>
      <w:proofErr w:type="spellStart"/>
      <w:r>
        <w:rPr>
          <w:rFonts w:ascii="Times New Roman" w:hAnsi="Times New Roman" w:cs="Times New Roman"/>
          <w:sz w:val="24"/>
          <w:szCs w:val="24"/>
        </w:rPr>
        <w:t>illite</w:t>
      </w:r>
      <w:proofErr w:type="spellEnd"/>
      <w:r>
        <w:rPr>
          <w:rFonts w:ascii="Times New Roman" w:hAnsi="Times New Roman" w:cs="Times New Roman"/>
          <w:sz w:val="24"/>
          <w:szCs w:val="24"/>
        </w:rPr>
        <w:t xml:space="preserve"> now present as sub-</w:t>
      </w:r>
      <w:proofErr w:type="spellStart"/>
      <w:r>
        <w:rPr>
          <w:rFonts w:ascii="Times New Roman" w:hAnsi="Times New Roman" w:cs="Times New Roman"/>
          <w:sz w:val="24"/>
          <w:szCs w:val="24"/>
        </w:rPr>
        <w:t>anhedral</w:t>
      </w:r>
      <w:proofErr w:type="spellEnd"/>
      <w:r>
        <w:rPr>
          <w:rFonts w:ascii="Times New Roman" w:hAnsi="Times New Roman" w:cs="Times New Roman"/>
          <w:sz w:val="24"/>
          <w:szCs w:val="24"/>
        </w:rPr>
        <w:t xml:space="preserve"> </w:t>
      </w:r>
      <w:r w:rsidR="00F105B8">
        <w:rPr>
          <w:rFonts w:ascii="Times New Roman" w:hAnsi="Times New Roman" w:cs="Times New Roman"/>
          <w:sz w:val="24"/>
          <w:szCs w:val="24"/>
        </w:rPr>
        <w:t>plates</w:t>
      </w:r>
      <w:r>
        <w:rPr>
          <w:rFonts w:ascii="Times New Roman" w:hAnsi="Times New Roman" w:cs="Times New Roman"/>
          <w:sz w:val="24"/>
          <w:szCs w:val="24"/>
        </w:rPr>
        <w:t xml:space="preserve">, and long lathe-like grains. Fine-grained </w:t>
      </w:r>
      <w:proofErr w:type="spellStart"/>
      <w:r>
        <w:rPr>
          <w:rFonts w:ascii="Times New Roman" w:hAnsi="Times New Roman" w:cs="Times New Roman"/>
          <w:sz w:val="24"/>
          <w:szCs w:val="24"/>
        </w:rPr>
        <w:t>sudoite</w:t>
      </w:r>
      <w:proofErr w:type="spellEnd"/>
      <w:r>
        <w:rPr>
          <w:rFonts w:ascii="Times New Roman" w:hAnsi="Times New Roman" w:cs="Times New Roman"/>
          <w:sz w:val="24"/>
          <w:szCs w:val="24"/>
        </w:rPr>
        <w:t xml:space="preserve"> crystal coat the surface of other clay minerals. C) 0.6 – 0.2 µm fraction of 18PUA146. Fine-grained, </w:t>
      </w:r>
      <w:proofErr w:type="spellStart"/>
      <w:r>
        <w:rPr>
          <w:rFonts w:ascii="Times New Roman" w:hAnsi="Times New Roman" w:cs="Times New Roman"/>
          <w:sz w:val="24"/>
          <w:szCs w:val="24"/>
        </w:rPr>
        <w:t>anhed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lite</w:t>
      </w:r>
      <w:proofErr w:type="spellEnd"/>
      <w:r>
        <w:rPr>
          <w:rFonts w:ascii="Times New Roman" w:hAnsi="Times New Roman" w:cs="Times New Roman"/>
          <w:sz w:val="24"/>
          <w:szCs w:val="24"/>
        </w:rPr>
        <w:t xml:space="preserve"> crystals within a very fine-grained </w:t>
      </w:r>
      <w:proofErr w:type="spellStart"/>
      <w:r>
        <w:rPr>
          <w:rFonts w:ascii="Times New Roman" w:hAnsi="Times New Roman" w:cs="Times New Roman"/>
          <w:sz w:val="24"/>
          <w:szCs w:val="24"/>
        </w:rPr>
        <w:t>illite-sudoite</w:t>
      </w:r>
      <w:proofErr w:type="spellEnd"/>
      <w:r w:rsidR="00FE6DC6">
        <w:rPr>
          <w:rFonts w:ascii="Times New Roman" w:hAnsi="Times New Roman" w:cs="Times New Roman"/>
          <w:sz w:val="24"/>
          <w:szCs w:val="24"/>
        </w:rPr>
        <w:t xml:space="preserve"> (ill/</w:t>
      </w:r>
      <w:proofErr w:type="spellStart"/>
      <w:r w:rsidR="00FE6DC6">
        <w:rPr>
          <w:rFonts w:ascii="Times New Roman" w:hAnsi="Times New Roman" w:cs="Times New Roman"/>
          <w:sz w:val="24"/>
          <w:szCs w:val="24"/>
        </w:rPr>
        <w:t>sud</w:t>
      </w:r>
      <w:proofErr w:type="spellEnd"/>
      <w:r w:rsidR="00FE6DC6">
        <w:rPr>
          <w:rFonts w:ascii="Times New Roman" w:hAnsi="Times New Roman" w:cs="Times New Roman"/>
          <w:sz w:val="24"/>
          <w:szCs w:val="24"/>
        </w:rPr>
        <w:t>)</w:t>
      </w:r>
      <w:r>
        <w:rPr>
          <w:rFonts w:ascii="Times New Roman" w:hAnsi="Times New Roman" w:cs="Times New Roman"/>
          <w:sz w:val="24"/>
          <w:szCs w:val="24"/>
        </w:rPr>
        <w:t xml:space="preserve"> matrix. </w:t>
      </w:r>
      <w:r w:rsidR="00FE6DC6">
        <w:rPr>
          <w:rFonts w:ascii="Times New Roman" w:hAnsi="Times New Roman" w:cs="Times New Roman"/>
          <w:sz w:val="24"/>
          <w:szCs w:val="24"/>
        </w:rPr>
        <w:t xml:space="preserve">The wispy textures of </w:t>
      </w:r>
      <w:proofErr w:type="spellStart"/>
      <w:r w:rsidR="00FE6DC6">
        <w:rPr>
          <w:rFonts w:ascii="Times New Roman" w:hAnsi="Times New Roman" w:cs="Times New Roman"/>
          <w:sz w:val="24"/>
          <w:szCs w:val="24"/>
        </w:rPr>
        <w:t>illite-sudoite</w:t>
      </w:r>
      <w:proofErr w:type="spellEnd"/>
      <w:r w:rsidR="00FE6DC6">
        <w:rPr>
          <w:rFonts w:ascii="Times New Roman" w:hAnsi="Times New Roman" w:cs="Times New Roman"/>
          <w:sz w:val="24"/>
          <w:szCs w:val="24"/>
        </w:rPr>
        <w:t xml:space="preserve"> are indicative of hydrothermal conditions.</w:t>
      </w:r>
    </w:p>
    <w:p w:rsidR="00F105B8" w:rsidRDefault="00F105B8" w:rsidP="00F105B8">
      <w:r>
        <w:br w:type="page"/>
      </w:r>
    </w:p>
    <w:p w:rsidR="00AD3C28" w:rsidRDefault="00F105B8">
      <w:pPr>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inline distT="0" distB="0" distL="0" distR="0">
            <wp:extent cx="5943600" cy="52997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soplotR_updat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299710"/>
                    </a:xfrm>
                    <a:prstGeom prst="rect">
                      <a:avLst/>
                    </a:prstGeom>
                  </pic:spPr>
                </pic:pic>
              </a:graphicData>
            </a:graphic>
          </wp:inline>
        </w:drawing>
      </w:r>
    </w:p>
    <w:p w:rsidR="00F105B8" w:rsidRPr="006A7DBB" w:rsidRDefault="00F105B8">
      <w:pPr>
        <w:rPr>
          <w:rFonts w:ascii="Times New Roman" w:hAnsi="Times New Roman" w:cs="Times New Roman"/>
          <w:sz w:val="24"/>
          <w:szCs w:val="24"/>
        </w:rPr>
      </w:pPr>
      <w:r>
        <w:rPr>
          <w:rFonts w:ascii="Times New Roman" w:hAnsi="Times New Roman" w:cs="Times New Roman"/>
          <w:b/>
          <w:sz w:val="24"/>
          <w:szCs w:val="24"/>
        </w:rPr>
        <w:t xml:space="preserve">Figure </w:t>
      </w:r>
      <w:r w:rsidR="006A7DBB">
        <w:rPr>
          <w:rFonts w:ascii="Times New Roman" w:hAnsi="Times New Roman" w:cs="Times New Roman"/>
          <w:b/>
          <w:sz w:val="24"/>
          <w:szCs w:val="24"/>
        </w:rPr>
        <w:t>S</w:t>
      </w:r>
      <w:r>
        <w:rPr>
          <w:rFonts w:ascii="Times New Roman" w:hAnsi="Times New Roman" w:cs="Times New Roman"/>
          <w:b/>
          <w:sz w:val="24"/>
          <w:szCs w:val="24"/>
        </w:rPr>
        <w:t xml:space="preserve">9. </w:t>
      </w:r>
      <w:r w:rsidR="006A7DBB">
        <w:rPr>
          <w:rFonts w:ascii="Times New Roman" w:hAnsi="Times New Roman" w:cs="Times New Roman"/>
          <w:sz w:val="24"/>
          <w:szCs w:val="24"/>
        </w:rPr>
        <w:t>Radial plot displaying published and unpublished U-</w:t>
      </w:r>
      <w:proofErr w:type="spellStart"/>
      <w:r w:rsidR="006A7DBB">
        <w:rPr>
          <w:rFonts w:ascii="Times New Roman" w:hAnsi="Times New Roman" w:cs="Times New Roman"/>
          <w:sz w:val="24"/>
          <w:szCs w:val="24"/>
        </w:rPr>
        <w:t>Pb</w:t>
      </w:r>
      <w:proofErr w:type="spellEnd"/>
      <w:r w:rsidR="006A7DBB">
        <w:rPr>
          <w:rFonts w:ascii="Times New Roman" w:hAnsi="Times New Roman" w:cs="Times New Roman"/>
          <w:sz w:val="24"/>
          <w:szCs w:val="24"/>
        </w:rPr>
        <w:t xml:space="preserve"> </w:t>
      </w:r>
      <w:proofErr w:type="spellStart"/>
      <w:r w:rsidR="006A7DBB">
        <w:rPr>
          <w:rFonts w:ascii="Times New Roman" w:hAnsi="Times New Roman" w:cs="Times New Roman"/>
          <w:sz w:val="24"/>
          <w:szCs w:val="24"/>
        </w:rPr>
        <w:t>uraninite</w:t>
      </w:r>
      <w:proofErr w:type="spellEnd"/>
      <w:r w:rsidR="006A7DBB">
        <w:rPr>
          <w:rFonts w:ascii="Times New Roman" w:hAnsi="Times New Roman" w:cs="Times New Roman"/>
          <w:sz w:val="24"/>
          <w:szCs w:val="24"/>
        </w:rPr>
        <w:t xml:space="preserve"> and clay K-</w:t>
      </w:r>
      <w:proofErr w:type="spellStart"/>
      <w:r w:rsidR="006A7DBB">
        <w:rPr>
          <w:rFonts w:ascii="Times New Roman" w:hAnsi="Times New Roman" w:cs="Times New Roman"/>
          <w:sz w:val="24"/>
          <w:szCs w:val="24"/>
        </w:rPr>
        <w:t>Ar</w:t>
      </w:r>
      <w:proofErr w:type="spellEnd"/>
      <w:r w:rsidR="006A7DBB">
        <w:rPr>
          <w:rFonts w:ascii="Times New Roman" w:hAnsi="Times New Roman" w:cs="Times New Roman"/>
          <w:sz w:val="24"/>
          <w:szCs w:val="24"/>
        </w:rPr>
        <w:t xml:space="preserve"> and </w:t>
      </w:r>
      <w:r w:rsidR="006A7DBB" w:rsidRPr="00933590">
        <w:rPr>
          <w:rFonts w:ascii="Times New Roman" w:hAnsi="Times New Roman" w:cs="Times New Roman"/>
          <w:sz w:val="24"/>
          <w:szCs w:val="24"/>
          <w:vertAlign w:val="superscript"/>
        </w:rPr>
        <w:t>40</w:t>
      </w:r>
      <w:r w:rsidR="006A7DBB">
        <w:rPr>
          <w:rFonts w:ascii="Times New Roman" w:hAnsi="Times New Roman" w:cs="Times New Roman"/>
          <w:sz w:val="24"/>
          <w:szCs w:val="24"/>
        </w:rPr>
        <w:t>Ar/</w:t>
      </w:r>
      <w:r w:rsidR="006A7DBB" w:rsidRPr="00933590">
        <w:rPr>
          <w:rFonts w:ascii="Times New Roman" w:hAnsi="Times New Roman" w:cs="Times New Roman"/>
          <w:sz w:val="24"/>
          <w:szCs w:val="24"/>
          <w:vertAlign w:val="superscript"/>
        </w:rPr>
        <w:t>39</w:t>
      </w:r>
      <w:r w:rsidR="006A7DBB">
        <w:rPr>
          <w:rFonts w:ascii="Times New Roman" w:hAnsi="Times New Roman" w:cs="Times New Roman"/>
          <w:sz w:val="24"/>
          <w:szCs w:val="24"/>
        </w:rPr>
        <w:t>Ar dates from the western Athabasca Basin. Peak ages were determined using finite mixture modelling. K-</w:t>
      </w:r>
      <w:proofErr w:type="spellStart"/>
      <w:r w:rsidR="006A7DBB">
        <w:rPr>
          <w:rFonts w:ascii="Times New Roman" w:hAnsi="Times New Roman" w:cs="Times New Roman"/>
          <w:sz w:val="24"/>
          <w:szCs w:val="24"/>
        </w:rPr>
        <w:t>Ar</w:t>
      </w:r>
      <w:proofErr w:type="spellEnd"/>
      <w:r w:rsidR="006A7DBB">
        <w:rPr>
          <w:rFonts w:ascii="Times New Roman" w:hAnsi="Times New Roman" w:cs="Times New Roman"/>
          <w:sz w:val="24"/>
          <w:szCs w:val="24"/>
        </w:rPr>
        <w:t xml:space="preserve"> data from the PLC </w:t>
      </w:r>
      <w:r w:rsidR="00676805">
        <w:rPr>
          <w:rFonts w:ascii="Times New Roman" w:hAnsi="Times New Roman" w:cs="Times New Roman"/>
          <w:sz w:val="24"/>
          <w:szCs w:val="24"/>
        </w:rPr>
        <w:t xml:space="preserve">(this study) </w:t>
      </w:r>
      <w:proofErr w:type="gramStart"/>
      <w:r w:rsidR="006A7DBB">
        <w:rPr>
          <w:rFonts w:ascii="Times New Roman" w:hAnsi="Times New Roman" w:cs="Times New Roman"/>
          <w:sz w:val="24"/>
          <w:szCs w:val="24"/>
        </w:rPr>
        <w:t>are displayed</w:t>
      </w:r>
      <w:proofErr w:type="gramEnd"/>
      <w:r w:rsidR="006A7DBB">
        <w:rPr>
          <w:rFonts w:ascii="Times New Roman" w:hAnsi="Times New Roman" w:cs="Times New Roman"/>
          <w:sz w:val="24"/>
          <w:szCs w:val="24"/>
        </w:rPr>
        <w:t xml:space="preserve"> alongside the western Athabasca Basin dataset for context. </w:t>
      </w:r>
    </w:p>
    <w:sectPr w:rsidR="00F105B8" w:rsidRPr="006A7DB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7C2D2C"/>
    <w:multiLevelType w:val="hybridMultilevel"/>
    <w:tmpl w:val="3BC8D6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FE8"/>
    <w:rsid w:val="0007475E"/>
    <w:rsid w:val="000B307A"/>
    <w:rsid w:val="00171CBE"/>
    <w:rsid w:val="001B5ECF"/>
    <w:rsid w:val="001E147B"/>
    <w:rsid w:val="001E7A4A"/>
    <w:rsid w:val="00227F83"/>
    <w:rsid w:val="002500BE"/>
    <w:rsid w:val="0025558C"/>
    <w:rsid w:val="00271044"/>
    <w:rsid w:val="004806F2"/>
    <w:rsid w:val="00497426"/>
    <w:rsid w:val="00591AC3"/>
    <w:rsid w:val="005F6606"/>
    <w:rsid w:val="006467A0"/>
    <w:rsid w:val="00676805"/>
    <w:rsid w:val="006A7DBB"/>
    <w:rsid w:val="006C0CA4"/>
    <w:rsid w:val="007A2E63"/>
    <w:rsid w:val="00804C13"/>
    <w:rsid w:val="008C68F2"/>
    <w:rsid w:val="00933590"/>
    <w:rsid w:val="009835C1"/>
    <w:rsid w:val="009851D7"/>
    <w:rsid w:val="00A85E48"/>
    <w:rsid w:val="00AD3C28"/>
    <w:rsid w:val="00AF402F"/>
    <w:rsid w:val="00B16151"/>
    <w:rsid w:val="00B50FE8"/>
    <w:rsid w:val="00B56AF6"/>
    <w:rsid w:val="00BD600A"/>
    <w:rsid w:val="00CB3228"/>
    <w:rsid w:val="00D306F5"/>
    <w:rsid w:val="00F105B8"/>
    <w:rsid w:val="00F43B07"/>
    <w:rsid w:val="00FC14F4"/>
    <w:rsid w:val="00FD38E3"/>
    <w:rsid w:val="00FE6DC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91766"/>
  <w15:chartTrackingRefBased/>
  <w15:docId w15:val="{388C26FD-C084-4488-80A3-9CAA0608A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F6606"/>
    <w:pPr>
      <w:keepNext/>
      <w:spacing w:after="120" w:line="276" w:lineRule="auto"/>
      <w:outlineLvl w:val="0"/>
    </w:pPr>
    <w:rPr>
      <w:rFonts w:ascii="Arial" w:hAnsi="Arial" w:cs="Arial"/>
      <w:b/>
      <w:sz w:val="28"/>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50FE8"/>
    <w:pPr>
      <w:keepNext/>
      <w:spacing w:after="120" w:line="276" w:lineRule="auto"/>
    </w:pPr>
    <w:rPr>
      <w:rFonts w:ascii="Arial" w:eastAsiaTheme="majorEastAsia" w:hAnsi="Arial" w:cs="Arial"/>
      <w:b/>
      <w:color w:val="000000" w:themeColor="text1"/>
      <w:kern w:val="28"/>
      <w:sz w:val="32"/>
      <w:szCs w:val="52"/>
      <w:lang w:val="en-GB"/>
    </w:rPr>
  </w:style>
  <w:style w:type="character" w:customStyle="1" w:styleId="TitleChar">
    <w:name w:val="Title Char"/>
    <w:basedOn w:val="DefaultParagraphFont"/>
    <w:link w:val="Title"/>
    <w:uiPriority w:val="10"/>
    <w:rsid w:val="00B50FE8"/>
    <w:rPr>
      <w:rFonts w:ascii="Arial" w:eastAsiaTheme="majorEastAsia" w:hAnsi="Arial" w:cs="Arial"/>
      <w:b/>
      <w:color w:val="000000" w:themeColor="text1"/>
      <w:kern w:val="28"/>
      <w:sz w:val="32"/>
      <w:szCs w:val="52"/>
      <w:lang w:val="en-GB"/>
    </w:rPr>
  </w:style>
  <w:style w:type="paragraph" w:styleId="ListParagraph">
    <w:name w:val="List Paragraph"/>
    <w:basedOn w:val="Normal"/>
    <w:uiPriority w:val="34"/>
    <w:qFormat/>
    <w:rsid w:val="00D306F5"/>
    <w:pPr>
      <w:ind w:left="720"/>
      <w:contextualSpacing/>
    </w:pPr>
  </w:style>
  <w:style w:type="character" w:styleId="CommentReference">
    <w:name w:val="annotation reference"/>
    <w:basedOn w:val="DefaultParagraphFont"/>
    <w:uiPriority w:val="99"/>
    <w:semiHidden/>
    <w:unhideWhenUsed/>
    <w:rsid w:val="00F43B07"/>
    <w:rPr>
      <w:sz w:val="16"/>
      <w:szCs w:val="16"/>
    </w:rPr>
  </w:style>
  <w:style w:type="paragraph" w:styleId="CommentText">
    <w:name w:val="annotation text"/>
    <w:basedOn w:val="Normal"/>
    <w:link w:val="CommentTextChar"/>
    <w:uiPriority w:val="99"/>
    <w:semiHidden/>
    <w:unhideWhenUsed/>
    <w:rsid w:val="00F43B07"/>
    <w:pPr>
      <w:spacing w:line="240" w:lineRule="auto"/>
    </w:pPr>
    <w:rPr>
      <w:sz w:val="20"/>
      <w:szCs w:val="20"/>
    </w:rPr>
  </w:style>
  <w:style w:type="character" w:customStyle="1" w:styleId="CommentTextChar">
    <w:name w:val="Comment Text Char"/>
    <w:basedOn w:val="DefaultParagraphFont"/>
    <w:link w:val="CommentText"/>
    <w:uiPriority w:val="99"/>
    <w:semiHidden/>
    <w:rsid w:val="00F43B07"/>
    <w:rPr>
      <w:sz w:val="20"/>
      <w:szCs w:val="20"/>
    </w:rPr>
  </w:style>
  <w:style w:type="paragraph" w:styleId="BalloonText">
    <w:name w:val="Balloon Text"/>
    <w:basedOn w:val="Normal"/>
    <w:link w:val="BalloonTextChar"/>
    <w:uiPriority w:val="99"/>
    <w:semiHidden/>
    <w:unhideWhenUsed/>
    <w:rsid w:val="00F43B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3B07"/>
    <w:rPr>
      <w:rFonts w:ascii="Segoe UI" w:hAnsi="Segoe UI" w:cs="Segoe UI"/>
      <w:sz w:val="18"/>
      <w:szCs w:val="18"/>
    </w:rPr>
  </w:style>
  <w:style w:type="paragraph" w:styleId="BodyText3">
    <w:name w:val="Body Text 3"/>
    <w:basedOn w:val="Normal"/>
    <w:link w:val="BodyText3Char"/>
    <w:uiPriority w:val="99"/>
    <w:unhideWhenUsed/>
    <w:rsid w:val="006467A0"/>
    <w:pPr>
      <w:spacing w:after="0" w:line="240" w:lineRule="auto"/>
      <w:jc w:val="both"/>
    </w:pPr>
    <w:rPr>
      <w:rFonts w:ascii="Times New Roman" w:hAnsi="Times New Roman" w:cs="Times New Roman"/>
      <w:sz w:val="24"/>
      <w:szCs w:val="24"/>
    </w:rPr>
  </w:style>
  <w:style w:type="character" w:customStyle="1" w:styleId="BodyText3Char">
    <w:name w:val="Body Text 3 Char"/>
    <w:basedOn w:val="DefaultParagraphFont"/>
    <w:link w:val="BodyText3"/>
    <w:uiPriority w:val="99"/>
    <w:rsid w:val="006467A0"/>
    <w:rPr>
      <w:rFonts w:ascii="Times New Roman" w:hAnsi="Times New Roman" w:cs="Times New Roman"/>
      <w:sz w:val="24"/>
      <w:szCs w:val="24"/>
    </w:rPr>
  </w:style>
  <w:style w:type="character" w:customStyle="1" w:styleId="Heading1Char">
    <w:name w:val="Heading 1 Char"/>
    <w:basedOn w:val="DefaultParagraphFont"/>
    <w:link w:val="Heading1"/>
    <w:uiPriority w:val="9"/>
    <w:rsid w:val="005F6606"/>
    <w:rPr>
      <w:rFonts w:ascii="Arial" w:hAnsi="Arial" w:cs="Arial"/>
      <w:b/>
      <w:sz w:val="28"/>
      <w:szCs w:val="19"/>
    </w:rPr>
  </w:style>
  <w:style w:type="paragraph" w:customStyle="1" w:styleId="Authors1">
    <w:name w:val="Authors1"/>
    <w:basedOn w:val="Normal"/>
    <w:qFormat/>
    <w:rsid w:val="005F6606"/>
    <w:pPr>
      <w:spacing w:after="120" w:line="276" w:lineRule="auto"/>
    </w:pPr>
    <w:rPr>
      <w:rFonts w:ascii="Arial" w:hAnsi="Arial" w:cs="Arial"/>
    </w:rPr>
  </w:style>
  <w:style w:type="paragraph" w:customStyle="1" w:styleId="Authors2">
    <w:name w:val="Authors2"/>
    <w:basedOn w:val="Normal"/>
    <w:qFormat/>
    <w:rsid w:val="005F6606"/>
    <w:pPr>
      <w:keepNext/>
      <w:spacing w:after="120" w:line="276" w:lineRule="auto"/>
    </w:pPr>
    <w:rPr>
      <w:rFonts w:ascii="Arial" w:hAnsi="Arial" w:cs="Arial"/>
      <w:sz w:val="20"/>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173370">
      <w:bodyDiv w:val="1"/>
      <w:marLeft w:val="0"/>
      <w:marRight w:val="0"/>
      <w:marTop w:val="0"/>
      <w:marBottom w:val="0"/>
      <w:divBdr>
        <w:top w:val="none" w:sz="0" w:space="0" w:color="auto"/>
        <w:left w:val="none" w:sz="0" w:space="0" w:color="auto"/>
        <w:bottom w:val="none" w:sz="0" w:space="0" w:color="auto"/>
        <w:right w:val="none" w:sz="0" w:space="0" w:color="auto"/>
      </w:divBdr>
    </w:div>
    <w:div w:id="188174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image" Target="media/image1.jpeg"/><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chart" Target="charts/chart7.xm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5.xm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file:///\\s0-ott-nas2\jperciva$\MyFiles\TGI-5\Activity_U_1.3_Athabasca\Powell\GEEA_Paper\Figures%20and%20tables\Stds_GEAA_Sept2020_forplo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0-ott-nas2\jperciva$\MyFiles\TGI-5\Activity_U_1.3_Athabasca\Powell\GEEA_Paper\Figures%20and%20tables\Stds_GEAA_Sept2020_for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0-ott-nas2\jperciva$\MyFiles\TGI-5\Activity_U_1.3_Athabasca\Powell\GEEA_Paper\Figures%20and%20tables\Stds_GEAA_Sept2020_for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s0-ott-nas2\jperciva$\MyFiles\TGI-5\Activity_U_1.3_Athabasca\Powell\GEEA_Paper\Figures%20and%20tables\Stds_GEAA_Sept2020_for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s0-ott-nas2\jperciva$\MyFiles\TGI-5\Activity_U_1.3_Athabasca\Powell\GEEA_Paper\Figures%20and%20tables\Stds_GEAA_Sept2020_forplo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s0-ott-nas2\jperciva$\MyFiles\TGI-5\Activity_U_1.3_Athabasca\Powell\GEEA_Paper\Figures%20and%20tables\Stds_GEAA_Sept2020_for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s0-ott-nas2\jperciva$\MyFiles\TGI-5\Activity_U_1.3_Athabasca\Powell\GEEA_Paper\Figures%20and%20tables\Stds_GEAA_Sept2020_forplots.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chemeClr val="tx1"/>
                </a:solidFill>
                <a:latin typeface="Arial" panose="020B0604020202020204" pitchFamily="34" charset="0"/>
                <a:cs typeface="Arial" panose="020B0604020202020204" pitchFamily="34" charset="0"/>
              </a:rPr>
              <a:t>Illite-Chlorite Mixtures</a:t>
            </a:r>
          </a:p>
        </c:rich>
      </c:tx>
      <c:layout>
        <c:manualLayout>
          <c:xMode val="edge"/>
          <c:yMode val="edge"/>
          <c:x val="0.34582633420822395"/>
          <c:y val="5.092592592592592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Ill+Chl'!$B$1</c:f>
              <c:strCache>
                <c:ptCount val="1"/>
                <c:pt idx="0">
                  <c:v>I-C 20:80</c:v>
                </c:pt>
              </c:strCache>
            </c:strRef>
          </c:tx>
          <c:spPr>
            <a:ln w="19050" cap="rnd">
              <a:solidFill>
                <a:schemeClr val="accent1"/>
              </a:solidFill>
              <a:round/>
            </a:ln>
            <a:effectLst/>
          </c:spPr>
          <c:marker>
            <c:symbol val="none"/>
          </c:marker>
          <c:xVal>
            <c:numRef>
              <c:f>'Ill+Chl'!$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Chl'!$B$2:$B$2152</c:f>
              <c:numCache>
                <c:formatCode>0.00000</c:formatCode>
                <c:ptCount val="2151"/>
                <c:pt idx="0">
                  <c:v>0.11414594948291799</c:v>
                </c:pt>
                <c:pt idx="1">
                  <c:v>0.11429402232170099</c:v>
                </c:pt>
                <c:pt idx="2">
                  <c:v>0.114194005727768</c:v>
                </c:pt>
                <c:pt idx="3">
                  <c:v>0.13041785359382599</c:v>
                </c:pt>
                <c:pt idx="4">
                  <c:v>0.13695986568927801</c:v>
                </c:pt>
                <c:pt idx="5">
                  <c:v>0.141272157430649</c:v>
                </c:pt>
                <c:pt idx="6">
                  <c:v>0.152772277593613</c:v>
                </c:pt>
                <c:pt idx="7">
                  <c:v>0.16369372606277499</c:v>
                </c:pt>
                <c:pt idx="8">
                  <c:v>0.170544669032097</c:v>
                </c:pt>
                <c:pt idx="9">
                  <c:v>0.17092028260230999</c:v>
                </c:pt>
                <c:pt idx="10">
                  <c:v>0.17528076469898199</c:v>
                </c:pt>
                <c:pt idx="11">
                  <c:v>0.18169155716896099</c:v>
                </c:pt>
                <c:pt idx="12">
                  <c:v>0.18932440876960799</c:v>
                </c:pt>
                <c:pt idx="13">
                  <c:v>0.189748615026474</c:v>
                </c:pt>
                <c:pt idx="14">
                  <c:v>0.19340291619300801</c:v>
                </c:pt>
                <c:pt idx="15">
                  <c:v>0.20038905739784199</c:v>
                </c:pt>
                <c:pt idx="16">
                  <c:v>0.21386674046516399</c:v>
                </c:pt>
                <c:pt idx="17">
                  <c:v>0.211650460958481</c:v>
                </c:pt>
                <c:pt idx="18">
                  <c:v>0.20776335895061501</c:v>
                </c:pt>
                <c:pt idx="19">
                  <c:v>0.20954817533493</c:v>
                </c:pt>
                <c:pt idx="20">
                  <c:v>0.21998022496700301</c:v>
                </c:pt>
                <c:pt idx="21">
                  <c:v>0.22464461624622301</c:v>
                </c:pt>
                <c:pt idx="22">
                  <c:v>0.222361460328102</c:v>
                </c:pt>
                <c:pt idx="23">
                  <c:v>0.22522127628326399</c:v>
                </c:pt>
                <c:pt idx="24">
                  <c:v>0.22682093083858501</c:v>
                </c:pt>
                <c:pt idx="25">
                  <c:v>0.22723227739334101</c:v>
                </c:pt>
                <c:pt idx="26">
                  <c:v>0.22566306591033899</c:v>
                </c:pt>
                <c:pt idx="27">
                  <c:v>0.225728079676628</c:v>
                </c:pt>
                <c:pt idx="28">
                  <c:v>0.227948948740959</c:v>
                </c:pt>
                <c:pt idx="29">
                  <c:v>0.23373174667358401</c:v>
                </c:pt>
                <c:pt idx="30">
                  <c:v>0.23294720053672799</c:v>
                </c:pt>
                <c:pt idx="31">
                  <c:v>0.232618153095245</c:v>
                </c:pt>
                <c:pt idx="32">
                  <c:v>0.233998477458954</c:v>
                </c:pt>
                <c:pt idx="33">
                  <c:v>0.23676185309886899</c:v>
                </c:pt>
                <c:pt idx="34">
                  <c:v>0.23806886374950401</c:v>
                </c:pt>
                <c:pt idx="35">
                  <c:v>0.238642662763596</c:v>
                </c:pt>
                <c:pt idx="36">
                  <c:v>0.24098391830921201</c:v>
                </c:pt>
                <c:pt idx="37">
                  <c:v>0.24405366182327301</c:v>
                </c:pt>
                <c:pt idx="38">
                  <c:v>0.246016040444374</c:v>
                </c:pt>
                <c:pt idx="39">
                  <c:v>0.244499340653419</c:v>
                </c:pt>
                <c:pt idx="40">
                  <c:v>0.24500529468059501</c:v>
                </c:pt>
                <c:pt idx="41">
                  <c:v>0.24666194617748299</c:v>
                </c:pt>
                <c:pt idx="42">
                  <c:v>0.24939987063407901</c:v>
                </c:pt>
                <c:pt idx="43">
                  <c:v>0.24934910237789201</c:v>
                </c:pt>
                <c:pt idx="44">
                  <c:v>0.25121122598648099</c:v>
                </c:pt>
                <c:pt idx="45">
                  <c:v>0.25429853796958901</c:v>
                </c:pt>
                <c:pt idx="46">
                  <c:v>0.25444608926773099</c:v>
                </c:pt>
                <c:pt idx="47">
                  <c:v>0.25441160798072798</c:v>
                </c:pt>
                <c:pt idx="48">
                  <c:v>0.25463095307350198</c:v>
                </c:pt>
                <c:pt idx="49">
                  <c:v>0.25589096546173101</c:v>
                </c:pt>
                <c:pt idx="50">
                  <c:v>0.25754371285438499</c:v>
                </c:pt>
                <c:pt idx="51">
                  <c:v>0.258442312479019</c:v>
                </c:pt>
                <c:pt idx="52">
                  <c:v>0.25801551342010498</c:v>
                </c:pt>
                <c:pt idx="53">
                  <c:v>0.25958985090255698</c:v>
                </c:pt>
                <c:pt idx="54">
                  <c:v>0.26063609123230003</c:v>
                </c:pt>
                <c:pt idx="55">
                  <c:v>0.261004418134689</c:v>
                </c:pt>
                <c:pt idx="56">
                  <c:v>0.26055824756622298</c:v>
                </c:pt>
                <c:pt idx="57">
                  <c:v>0.261397033929825</c:v>
                </c:pt>
                <c:pt idx="58">
                  <c:v>0.26274082064628601</c:v>
                </c:pt>
                <c:pt idx="59">
                  <c:v>0.263431787490845</c:v>
                </c:pt>
                <c:pt idx="60">
                  <c:v>0.26353532075882002</c:v>
                </c:pt>
                <c:pt idx="61">
                  <c:v>0.26399758458137501</c:v>
                </c:pt>
                <c:pt idx="62">
                  <c:v>0.26546469330787698</c:v>
                </c:pt>
                <c:pt idx="63">
                  <c:v>0.26562604308128401</c:v>
                </c:pt>
                <c:pt idx="64">
                  <c:v>0.26579111814498901</c:v>
                </c:pt>
                <c:pt idx="65">
                  <c:v>0.26615279912948597</c:v>
                </c:pt>
                <c:pt idx="66">
                  <c:v>0.26782563328742998</c:v>
                </c:pt>
                <c:pt idx="67">
                  <c:v>0.26869991421699502</c:v>
                </c:pt>
                <c:pt idx="68">
                  <c:v>0.26912108063697798</c:v>
                </c:pt>
                <c:pt idx="69">
                  <c:v>0.26976534724235501</c:v>
                </c:pt>
                <c:pt idx="70">
                  <c:v>0.27085712552070601</c:v>
                </c:pt>
                <c:pt idx="71">
                  <c:v>0.27166819572448703</c:v>
                </c:pt>
                <c:pt idx="72">
                  <c:v>0.27153074741363498</c:v>
                </c:pt>
                <c:pt idx="73">
                  <c:v>0.27255889773368802</c:v>
                </c:pt>
                <c:pt idx="74">
                  <c:v>0.273885518312454</c:v>
                </c:pt>
                <c:pt idx="75">
                  <c:v>0.27536255121231101</c:v>
                </c:pt>
                <c:pt idx="76">
                  <c:v>0.275916248559952</c:v>
                </c:pt>
                <c:pt idx="77">
                  <c:v>0.276792973279953</c:v>
                </c:pt>
                <c:pt idx="78">
                  <c:v>0.27790707349777199</c:v>
                </c:pt>
                <c:pt idx="79">
                  <c:v>0.27900514006614702</c:v>
                </c:pt>
                <c:pt idx="80">
                  <c:v>0.27970439195632901</c:v>
                </c:pt>
                <c:pt idx="81">
                  <c:v>0.280295759439468</c:v>
                </c:pt>
                <c:pt idx="82">
                  <c:v>0.28105741739273099</c:v>
                </c:pt>
                <c:pt idx="83">
                  <c:v>0.28294536471366899</c:v>
                </c:pt>
                <c:pt idx="84">
                  <c:v>0.28464135527610801</c:v>
                </c:pt>
                <c:pt idx="85">
                  <c:v>0.285747051239014</c:v>
                </c:pt>
                <c:pt idx="86">
                  <c:v>0.286838799715042</c:v>
                </c:pt>
                <c:pt idx="87">
                  <c:v>0.28762370347976701</c:v>
                </c:pt>
                <c:pt idx="88">
                  <c:v>0.28819364309310902</c:v>
                </c:pt>
                <c:pt idx="89">
                  <c:v>0.28918898105621299</c:v>
                </c:pt>
                <c:pt idx="90">
                  <c:v>0.28993749618530301</c:v>
                </c:pt>
                <c:pt idx="91">
                  <c:v>0.29063329100608798</c:v>
                </c:pt>
                <c:pt idx="92">
                  <c:v>0.29157406091690102</c:v>
                </c:pt>
                <c:pt idx="93">
                  <c:v>0.29222384095192</c:v>
                </c:pt>
                <c:pt idx="94">
                  <c:v>0.29293572902679399</c:v>
                </c:pt>
                <c:pt idx="95">
                  <c:v>0.29388195276260398</c:v>
                </c:pt>
                <c:pt idx="96">
                  <c:v>0.29508468508720398</c:v>
                </c:pt>
                <c:pt idx="97">
                  <c:v>0.29610726237297103</c:v>
                </c:pt>
                <c:pt idx="98">
                  <c:v>0.29691866040229797</c:v>
                </c:pt>
                <c:pt idx="99">
                  <c:v>0.29744821786880499</c:v>
                </c:pt>
                <c:pt idx="100">
                  <c:v>0.29849627614021301</c:v>
                </c:pt>
                <c:pt idx="101">
                  <c:v>0.29970037937164301</c:v>
                </c:pt>
                <c:pt idx="102">
                  <c:v>0.30038893222808799</c:v>
                </c:pt>
                <c:pt idx="103">
                  <c:v>0.30134814977645902</c:v>
                </c:pt>
                <c:pt idx="104">
                  <c:v>0.302387654781342</c:v>
                </c:pt>
                <c:pt idx="105">
                  <c:v>0.30343195796012901</c:v>
                </c:pt>
                <c:pt idx="106">
                  <c:v>0.30376327037811302</c:v>
                </c:pt>
                <c:pt idx="107">
                  <c:v>0.30434316396713301</c:v>
                </c:pt>
                <c:pt idx="108">
                  <c:v>0.30528911948204002</c:v>
                </c:pt>
                <c:pt idx="109">
                  <c:v>0.30619043111801098</c:v>
                </c:pt>
                <c:pt idx="110">
                  <c:v>0.30670610070228599</c:v>
                </c:pt>
                <c:pt idx="111">
                  <c:v>0.30704212188720698</c:v>
                </c:pt>
                <c:pt idx="112">
                  <c:v>0.30772852897643999</c:v>
                </c:pt>
                <c:pt idx="113">
                  <c:v>0.30844035744667098</c:v>
                </c:pt>
                <c:pt idx="114">
                  <c:v>0.30908954143524198</c:v>
                </c:pt>
                <c:pt idx="115">
                  <c:v>0.30958667397499101</c:v>
                </c:pt>
                <c:pt idx="116">
                  <c:v>0.31018111109733598</c:v>
                </c:pt>
                <c:pt idx="117">
                  <c:v>0.31064033508300798</c:v>
                </c:pt>
                <c:pt idx="118">
                  <c:v>0.31091132760047901</c:v>
                </c:pt>
                <c:pt idx="119">
                  <c:v>0.31132099032402</c:v>
                </c:pt>
                <c:pt idx="120">
                  <c:v>0.31192141771316501</c:v>
                </c:pt>
                <c:pt idx="121">
                  <c:v>0.31260299682617199</c:v>
                </c:pt>
                <c:pt idx="122">
                  <c:v>0.31289970874786399</c:v>
                </c:pt>
                <c:pt idx="123">
                  <c:v>0.31314334273338301</c:v>
                </c:pt>
                <c:pt idx="124">
                  <c:v>0.31346392631530801</c:v>
                </c:pt>
                <c:pt idx="125">
                  <c:v>0.31406068801879899</c:v>
                </c:pt>
                <c:pt idx="126">
                  <c:v>0.31463515758514399</c:v>
                </c:pt>
                <c:pt idx="127">
                  <c:v>0.31509453058242798</c:v>
                </c:pt>
                <c:pt idx="128">
                  <c:v>0.31539976596832298</c:v>
                </c:pt>
                <c:pt idx="129">
                  <c:v>0.31613346934318498</c:v>
                </c:pt>
                <c:pt idx="130">
                  <c:v>0.31670114398002602</c:v>
                </c:pt>
                <c:pt idx="131">
                  <c:v>0.317134469747543</c:v>
                </c:pt>
                <c:pt idx="132">
                  <c:v>0.31773841381072998</c:v>
                </c:pt>
                <c:pt idx="133">
                  <c:v>0.31863558292388899</c:v>
                </c:pt>
                <c:pt idx="134">
                  <c:v>0.31954735517501798</c:v>
                </c:pt>
                <c:pt idx="135">
                  <c:v>0.32007148861885099</c:v>
                </c:pt>
                <c:pt idx="136">
                  <c:v>0.32069531083107</c:v>
                </c:pt>
                <c:pt idx="137">
                  <c:v>0.32149818539619401</c:v>
                </c:pt>
                <c:pt idx="138">
                  <c:v>0.32257324457168601</c:v>
                </c:pt>
                <c:pt idx="139">
                  <c:v>0.32339093089103699</c:v>
                </c:pt>
                <c:pt idx="140">
                  <c:v>0.32413148880004899</c:v>
                </c:pt>
                <c:pt idx="141">
                  <c:v>0.32483237981796298</c:v>
                </c:pt>
                <c:pt idx="142">
                  <c:v>0.32577392458915699</c:v>
                </c:pt>
                <c:pt idx="143">
                  <c:v>0.32652252912521401</c:v>
                </c:pt>
                <c:pt idx="144">
                  <c:v>0.32717183232307401</c:v>
                </c:pt>
                <c:pt idx="145">
                  <c:v>0.32787135243415799</c:v>
                </c:pt>
                <c:pt idx="146">
                  <c:v>0.32879999279975902</c:v>
                </c:pt>
                <c:pt idx="147">
                  <c:v>0.329729825258255</c:v>
                </c:pt>
                <c:pt idx="148">
                  <c:v>0.33054238557815602</c:v>
                </c:pt>
                <c:pt idx="149">
                  <c:v>0.33130529522895802</c:v>
                </c:pt>
                <c:pt idx="150">
                  <c:v>0.33211821317672702</c:v>
                </c:pt>
                <c:pt idx="151">
                  <c:v>0.33299449086189298</c:v>
                </c:pt>
                <c:pt idx="152">
                  <c:v>0.33389732241630599</c:v>
                </c:pt>
                <c:pt idx="153">
                  <c:v>0.334680646657944</c:v>
                </c:pt>
                <c:pt idx="154">
                  <c:v>0.33540156483650202</c:v>
                </c:pt>
                <c:pt idx="155">
                  <c:v>0.33621436357498202</c:v>
                </c:pt>
                <c:pt idx="156">
                  <c:v>0.33705174922943099</c:v>
                </c:pt>
                <c:pt idx="157">
                  <c:v>0.33784383535385099</c:v>
                </c:pt>
                <c:pt idx="158">
                  <c:v>0.33853027224540699</c:v>
                </c:pt>
                <c:pt idx="159">
                  <c:v>0.33944880962371798</c:v>
                </c:pt>
                <c:pt idx="160">
                  <c:v>0.34028792381286599</c:v>
                </c:pt>
                <c:pt idx="161">
                  <c:v>0.34098407626152</c:v>
                </c:pt>
                <c:pt idx="162">
                  <c:v>0.34175288677215598</c:v>
                </c:pt>
                <c:pt idx="163">
                  <c:v>0.34262454509735102</c:v>
                </c:pt>
                <c:pt idx="164">
                  <c:v>0.34356114268302901</c:v>
                </c:pt>
                <c:pt idx="165">
                  <c:v>0.34443780779838601</c:v>
                </c:pt>
                <c:pt idx="166">
                  <c:v>0.34529209136962902</c:v>
                </c:pt>
                <c:pt idx="167">
                  <c:v>0.34613981842994701</c:v>
                </c:pt>
                <c:pt idx="168">
                  <c:v>0.34701344370842002</c:v>
                </c:pt>
                <c:pt idx="169">
                  <c:v>0.34784153103828402</c:v>
                </c:pt>
                <c:pt idx="170">
                  <c:v>0.348670154809952</c:v>
                </c:pt>
                <c:pt idx="171">
                  <c:v>0.34951826930046098</c:v>
                </c:pt>
                <c:pt idx="172">
                  <c:v>0.35034483671188399</c:v>
                </c:pt>
                <c:pt idx="173">
                  <c:v>0.35110521316528298</c:v>
                </c:pt>
                <c:pt idx="174">
                  <c:v>0.35180962085723899</c:v>
                </c:pt>
                <c:pt idx="175">
                  <c:v>0.35251608490943898</c:v>
                </c:pt>
                <c:pt idx="176">
                  <c:v>0.35333871841430697</c:v>
                </c:pt>
                <c:pt idx="177">
                  <c:v>0.35420253872871399</c:v>
                </c:pt>
                <c:pt idx="178">
                  <c:v>0.355029046535492</c:v>
                </c:pt>
                <c:pt idx="179">
                  <c:v>0.35594287514686601</c:v>
                </c:pt>
                <c:pt idx="180">
                  <c:v>0.35687273740768399</c:v>
                </c:pt>
                <c:pt idx="181">
                  <c:v>0.35780349373817399</c:v>
                </c:pt>
                <c:pt idx="182">
                  <c:v>0.35867488384246798</c:v>
                </c:pt>
                <c:pt idx="183">
                  <c:v>0.35957577824592601</c:v>
                </c:pt>
                <c:pt idx="184">
                  <c:v>0.360513955354691</c:v>
                </c:pt>
                <c:pt idx="185">
                  <c:v>0.36152783036232</c:v>
                </c:pt>
                <c:pt idx="186">
                  <c:v>0.36251312494277999</c:v>
                </c:pt>
                <c:pt idx="187">
                  <c:v>0.363526821136475</c:v>
                </c:pt>
                <c:pt idx="188">
                  <c:v>0.36473086476326</c:v>
                </c:pt>
                <c:pt idx="189">
                  <c:v>0.36597070097923301</c:v>
                </c:pt>
                <c:pt idx="190">
                  <c:v>0.36723572015762301</c:v>
                </c:pt>
                <c:pt idx="191">
                  <c:v>0.36853915452957198</c:v>
                </c:pt>
                <c:pt idx="192">
                  <c:v>0.36994186043739302</c:v>
                </c:pt>
                <c:pt idx="193">
                  <c:v>0.37128406763076799</c:v>
                </c:pt>
                <c:pt idx="194">
                  <c:v>0.37253388762474099</c:v>
                </c:pt>
                <c:pt idx="195">
                  <c:v>0.37339898943901101</c:v>
                </c:pt>
                <c:pt idx="196">
                  <c:v>0.37419942021369901</c:v>
                </c:pt>
                <c:pt idx="197">
                  <c:v>0.37494540214538602</c:v>
                </c:pt>
                <c:pt idx="198">
                  <c:v>0.37563651800155601</c:v>
                </c:pt>
                <c:pt idx="199">
                  <c:v>0.37632590532302901</c:v>
                </c:pt>
                <c:pt idx="200">
                  <c:v>0.37711152434349099</c:v>
                </c:pt>
                <c:pt idx="201">
                  <c:v>0.378125220537186</c:v>
                </c:pt>
                <c:pt idx="202">
                  <c:v>0.37916177511215199</c:v>
                </c:pt>
                <c:pt idx="203">
                  <c:v>0.38016834855079701</c:v>
                </c:pt>
                <c:pt idx="204">
                  <c:v>0.38113340735435502</c:v>
                </c:pt>
                <c:pt idx="205">
                  <c:v>0.382146626710892</c:v>
                </c:pt>
                <c:pt idx="206">
                  <c:v>0.38318479061126698</c:v>
                </c:pt>
                <c:pt idx="207">
                  <c:v>0.38424515724182101</c:v>
                </c:pt>
                <c:pt idx="208">
                  <c:v>0.38533756136894198</c:v>
                </c:pt>
                <c:pt idx="209">
                  <c:v>0.386492758989334</c:v>
                </c:pt>
                <c:pt idx="210">
                  <c:v>0.38766002655029302</c:v>
                </c:pt>
                <c:pt idx="211">
                  <c:v>0.38879629969596902</c:v>
                </c:pt>
                <c:pt idx="212">
                  <c:v>0.39002066850662198</c:v>
                </c:pt>
                <c:pt idx="213">
                  <c:v>0.39121156930923501</c:v>
                </c:pt>
                <c:pt idx="214">
                  <c:v>0.39232870936393699</c:v>
                </c:pt>
                <c:pt idx="215">
                  <c:v>0.39341387152671797</c:v>
                </c:pt>
                <c:pt idx="216">
                  <c:v>0.39442145824432401</c:v>
                </c:pt>
                <c:pt idx="217">
                  <c:v>0.39534598588943498</c:v>
                </c:pt>
                <c:pt idx="218">
                  <c:v>0.396126508712769</c:v>
                </c:pt>
                <c:pt idx="219">
                  <c:v>0.39681565761566201</c:v>
                </c:pt>
                <c:pt idx="220">
                  <c:v>0.39746528863906899</c:v>
                </c:pt>
                <c:pt idx="221">
                  <c:v>0.39813494682312001</c:v>
                </c:pt>
                <c:pt idx="222">
                  <c:v>0.39889514446258501</c:v>
                </c:pt>
                <c:pt idx="223">
                  <c:v>0.39978623390197798</c:v>
                </c:pt>
                <c:pt idx="224">
                  <c:v>0.40086209774017301</c:v>
                </c:pt>
                <c:pt idx="225">
                  <c:v>0.40215113759040799</c:v>
                </c:pt>
                <c:pt idx="226">
                  <c:v>0.40347674489021301</c:v>
                </c:pt>
                <c:pt idx="227">
                  <c:v>0.404810070991516</c:v>
                </c:pt>
                <c:pt idx="228">
                  <c:v>0.40597495436668402</c:v>
                </c:pt>
                <c:pt idx="229">
                  <c:v>0.40712496638298001</c:v>
                </c:pt>
                <c:pt idx="230">
                  <c:v>0.40824574232101402</c:v>
                </c:pt>
                <c:pt idx="231">
                  <c:v>0.40928888320922902</c:v>
                </c:pt>
                <c:pt idx="232">
                  <c:v>0.41010588407516502</c:v>
                </c:pt>
                <c:pt idx="233">
                  <c:v>0.410844177007675</c:v>
                </c:pt>
                <c:pt idx="234">
                  <c:v>0.41156110167503401</c:v>
                </c:pt>
                <c:pt idx="235">
                  <c:v>0.41242855787277199</c:v>
                </c:pt>
                <c:pt idx="236">
                  <c:v>0.41342005133628801</c:v>
                </c:pt>
                <c:pt idx="237">
                  <c:v>0.414532780647278</c:v>
                </c:pt>
                <c:pt idx="238">
                  <c:v>0.41570466756820701</c:v>
                </c:pt>
                <c:pt idx="239">
                  <c:v>0.41695398092269897</c:v>
                </c:pt>
                <c:pt idx="240">
                  <c:v>0.418221265077591</c:v>
                </c:pt>
                <c:pt idx="241">
                  <c:v>0.41933020949363697</c:v>
                </c:pt>
                <c:pt idx="242">
                  <c:v>0.42052567005157498</c:v>
                </c:pt>
                <c:pt idx="243">
                  <c:v>0.42170777916908297</c:v>
                </c:pt>
                <c:pt idx="244">
                  <c:v>0.422786444425583</c:v>
                </c:pt>
                <c:pt idx="245">
                  <c:v>0.423901557922363</c:v>
                </c:pt>
                <c:pt idx="246">
                  <c:v>0.425050139427185</c:v>
                </c:pt>
                <c:pt idx="247">
                  <c:v>0.42623707652092002</c:v>
                </c:pt>
                <c:pt idx="248">
                  <c:v>0.42722749710083002</c:v>
                </c:pt>
                <c:pt idx="249">
                  <c:v>0.42811396718025202</c:v>
                </c:pt>
                <c:pt idx="250">
                  <c:v>0.42892417311668402</c:v>
                </c:pt>
                <c:pt idx="251">
                  <c:v>0.42974922060966497</c:v>
                </c:pt>
                <c:pt idx="252">
                  <c:v>0.43051370978355402</c:v>
                </c:pt>
                <c:pt idx="253">
                  <c:v>0.43127778172492998</c:v>
                </c:pt>
                <c:pt idx="254">
                  <c:v>0.43211320042610202</c:v>
                </c:pt>
                <c:pt idx="255">
                  <c:v>0.43290463089942899</c:v>
                </c:pt>
                <c:pt idx="256">
                  <c:v>0.43369457125663802</c:v>
                </c:pt>
                <c:pt idx="257">
                  <c:v>0.43449592590331998</c:v>
                </c:pt>
                <c:pt idx="258">
                  <c:v>0.43522861599922202</c:v>
                </c:pt>
                <c:pt idx="259">
                  <c:v>0.43602150678634599</c:v>
                </c:pt>
                <c:pt idx="260">
                  <c:v>0.43685793876647899</c:v>
                </c:pt>
                <c:pt idx="261">
                  <c:v>0.437583327293396</c:v>
                </c:pt>
                <c:pt idx="262">
                  <c:v>0.437943786382675</c:v>
                </c:pt>
                <c:pt idx="263">
                  <c:v>0.43808472156524703</c:v>
                </c:pt>
                <c:pt idx="264">
                  <c:v>0.438096463680267</c:v>
                </c:pt>
                <c:pt idx="265">
                  <c:v>0.43832409381866499</c:v>
                </c:pt>
                <c:pt idx="266">
                  <c:v>0.43864688277244601</c:v>
                </c:pt>
                <c:pt idx="267">
                  <c:v>0.43903893232345598</c:v>
                </c:pt>
                <c:pt idx="268">
                  <c:v>0.43952855467796298</c:v>
                </c:pt>
                <c:pt idx="269">
                  <c:v>0.44004043936729398</c:v>
                </c:pt>
                <c:pt idx="270">
                  <c:v>0.44056186079978898</c:v>
                </c:pt>
                <c:pt idx="271">
                  <c:v>0.44102126359939597</c:v>
                </c:pt>
                <c:pt idx="272">
                  <c:v>0.44136860966682401</c:v>
                </c:pt>
                <c:pt idx="273">
                  <c:v>0.44164466857910201</c:v>
                </c:pt>
                <c:pt idx="274">
                  <c:v>0.44189888238906899</c:v>
                </c:pt>
                <c:pt idx="275">
                  <c:v>0.44211208820343001</c:v>
                </c:pt>
                <c:pt idx="276">
                  <c:v>0.44230318069458002</c:v>
                </c:pt>
                <c:pt idx="277">
                  <c:v>0.44247600436210599</c:v>
                </c:pt>
                <c:pt idx="278">
                  <c:v>0.44270482659339899</c:v>
                </c:pt>
                <c:pt idx="279">
                  <c:v>0.44293519854545599</c:v>
                </c:pt>
                <c:pt idx="280">
                  <c:v>0.44316631555557301</c:v>
                </c:pt>
                <c:pt idx="281">
                  <c:v>0.443589627742767</c:v>
                </c:pt>
                <c:pt idx="282">
                  <c:v>0.44395974278450001</c:v>
                </c:pt>
                <c:pt idx="283">
                  <c:v>0.44430309534072898</c:v>
                </c:pt>
                <c:pt idx="284">
                  <c:v>0.44469189643859902</c:v>
                </c:pt>
                <c:pt idx="285">
                  <c:v>0.44515699148178101</c:v>
                </c:pt>
                <c:pt idx="286">
                  <c:v>0.44558915495872498</c:v>
                </c:pt>
                <c:pt idx="287">
                  <c:v>0.44589054584503202</c:v>
                </c:pt>
                <c:pt idx="288">
                  <c:v>0.44629126787185702</c:v>
                </c:pt>
                <c:pt idx="289">
                  <c:v>0.44673359394073497</c:v>
                </c:pt>
                <c:pt idx="290">
                  <c:v>0.44721037149429299</c:v>
                </c:pt>
                <c:pt idx="291">
                  <c:v>0.44769185781478898</c:v>
                </c:pt>
                <c:pt idx="292">
                  <c:v>0.448230981826782</c:v>
                </c:pt>
                <c:pt idx="293">
                  <c:v>0.44880235195159901</c:v>
                </c:pt>
                <c:pt idx="294">
                  <c:v>0.44933032989501998</c:v>
                </c:pt>
                <c:pt idx="295">
                  <c:v>0.44983702898025502</c:v>
                </c:pt>
                <c:pt idx="296">
                  <c:v>0.45032203197479198</c:v>
                </c:pt>
                <c:pt idx="297">
                  <c:v>0.450783371925354</c:v>
                </c:pt>
                <c:pt idx="298">
                  <c:v>0.45125225186348</c:v>
                </c:pt>
                <c:pt idx="299">
                  <c:v>0.45172694325447099</c:v>
                </c:pt>
                <c:pt idx="300">
                  <c:v>0.45221179723739602</c:v>
                </c:pt>
                <c:pt idx="301">
                  <c:v>0.45267581939697299</c:v>
                </c:pt>
                <c:pt idx="302">
                  <c:v>0.45314073562622098</c:v>
                </c:pt>
                <c:pt idx="303">
                  <c:v>0.45360127091407798</c:v>
                </c:pt>
                <c:pt idx="304">
                  <c:v>0.45400646328926098</c:v>
                </c:pt>
                <c:pt idx="305">
                  <c:v>0.45449912548065202</c:v>
                </c:pt>
                <c:pt idx="306">
                  <c:v>0.45500582456588701</c:v>
                </c:pt>
                <c:pt idx="307">
                  <c:v>0.45542585849762002</c:v>
                </c:pt>
                <c:pt idx="308">
                  <c:v>0.45591711997985801</c:v>
                </c:pt>
                <c:pt idx="309">
                  <c:v>0.45640155673027</c:v>
                </c:pt>
                <c:pt idx="310">
                  <c:v>0.45684745907783503</c:v>
                </c:pt>
                <c:pt idx="311">
                  <c:v>0.45734870433807401</c:v>
                </c:pt>
                <c:pt idx="312">
                  <c:v>0.45784935355186501</c:v>
                </c:pt>
                <c:pt idx="313">
                  <c:v>0.458347767591476</c:v>
                </c:pt>
                <c:pt idx="314">
                  <c:v>0.45887354016303999</c:v>
                </c:pt>
                <c:pt idx="315">
                  <c:v>0.45941010117530801</c:v>
                </c:pt>
                <c:pt idx="316">
                  <c:v>0.459938853979111</c:v>
                </c:pt>
                <c:pt idx="317">
                  <c:v>0.46041819453239402</c:v>
                </c:pt>
                <c:pt idx="318">
                  <c:v>0.460970759391785</c:v>
                </c:pt>
                <c:pt idx="319">
                  <c:v>0.46154299378395103</c:v>
                </c:pt>
                <c:pt idx="320">
                  <c:v>0.462115168571472</c:v>
                </c:pt>
                <c:pt idx="321">
                  <c:v>0.46268045902252197</c:v>
                </c:pt>
                <c:pt idx="322">
                  <c:v>0.46326032280921903</c:v>
                </c:pt>
                <c:pt idx="323">
                  <c:v>0.46385630965232799</c:v>
                </c:pt>
                <c:pt idx="324">
                  <c:v>0.464417785406113</c:v>
                </c:pt>
                <c:pt idx="325">
                  <c:v>0.46493461728096003</c:v>
                </c:pt>
                <c:pt idx="326">
                  <c:v>0.46543675661086997</c:v>
                </c:pt>
                <c:pt idx="327">
                  <c:v>0.46601489186286899</c:v>
                </c:pt>
                <c:pt idx="328">
                  <c:v>0.46657109260559099</c:v>
                </c:pt>
                <c:pt idx="329">
                  <c:v>0.46713215112686202</c:v>
                </c:pt>
                <c:pt idx="330">
                  <c:v>0.46772676706314098</c:v>
                </c:pt>
                <c:pt idx="331">
                  <c:v>0.46829336881637601</c:v>
                </c:pt>
                <c:pt idx="332">
                  <c:v>0.46885731816291798</c:v>
                </c:pt>
                <c:pt idx="333">
                  <c:v>0.46942463517188998</c:v>
                </c:pt>
                <c:pt idx="334">
                  <c:v>0.46996593475341802</c:v>
                </c:pt>
                <c:pt idx="335">
                  <c:v>0.47053620219230702</c:v>
                </c:pt>
                <c:pt idx="336">
                  <c:v>0.47112050652504001</c:v>
                </c:pt>
                <c:pt idx="337">
                  <c:v>0.47166121006012002</c:v>
                </c:pt>
                <c:pt idx="338">
                  <c:v>0.47224593162536599</c:v>
                </c:pt>
                <c:pt idx="339">
                  <c:v>0.47283285856246898</c:v>
                </c:pt>
                <c:pt idx="340">
                  <c:v>0.47338011860847501</c:v>
                </c:pt>
                <c:pt idx="341">
                  <c:v>0.47401931881904602</c:v>
                </c:pt>
                <c:pt idx="342">
                  <c:v>0.47465014457702598</c:v>
                </c:pt>
                <c:pt idx="343">
                  <c:v>0.475243210792542</c:v>
                </c:pt>
                <c:pt idx="344">
                  <c:v>0.47579437494277999</c:v>
                </c:pt>
                <c:pt idx="345">
                  <c:v>0.47635048627853399</c:v>
                </c:pt>
                <c:pt idx="346">
                  <c:v>0.47691923379898099</c:v>
                </c:pt>
                <c:pt idx="347">
                  <c:v>0.47755098342895502</c:v>
                </c:pt>
                <c:pt idx="348">
                  <c:v>0.47812762856483498</c:v>
                </c:pt>
                <c:pt idx="349">
                  <c:v>0.47866153717040999</c:v>
                </c:pt>
                <c:pt idx="350">
                  <c:v>0.47914844751357999</c:v>
                </c:pt>
                <c:pt idx="351">
                  <c:v>0.47971814870834401</c:v>
                </c:pt>
                <c:pt idx="352">
                  <c:v>0.48028543591499301</c:v>
                </c:pt>
                <c:pt idx="353">
                  <c:v>0.48081505298614502</c:v>
                </c:pt>
                <c:pt idx="354">
                  <c:v>0.481409192085266</c:v>
                </c:pt>
                <c:pt idx="355">
                  <c:v>0.48198020458221402</c:v>
                </c:pt>
                <c:pt idx="356">
                  <c:v>0.48251980543136602</c:v>
                </c:pt>
                <c:pt idx="357">
                  <c:v>0.48300889134406999</c:v>
                </c:pt>
                <c:pt idx="358">
                  <c:v>0.48346987366676297</c:v>
                </c:pt>
                <c:pt idx="359">
                  <c:v>0.48393031954765298</c:v>
                </c:pt>
                <c:pt idx="360">
                  <c:v>0.484453946352005</c:v>
                </c:pt>
                <c:pt idx="361">
                  <c:v>0.48494714498519897</c:v>
                </c:pt>
                <c:pt idx="362">
                  <c:v>0.48544093966484098</c:v>
                </c:pt>
                <c:pt idx="363">
                  <c:v>0.48595455288887002</c:v>
                </c:pt>
                <c:pt idx="364">
                  <c:v>0.48643004894256597</c:v>
                </c:pt>
                <c:pt idx="365">
                  <c:v>0.48690471053123502</c:v>
                </c:pt>
                <c:pt idx="366">
                  <c:v>0.48738127946853599</c:v>
                </c:pt>
                <c:pt idx="367">
                  <c:v>0.48781260848045299</c:v>
                </c:pt>
                <c:pt idx="368">
                  <c:v>0.488222986459732</c:v>
                </c:pt>
                <c:pt idx="369">
                  <c:v>0.48863983154296903</c:v>
                </c:pt>
                <c:pt idx="370">
                  <c:v>0.48915734887123102</c:v>
                </c:pt>
                <c:pt idx="371">
                  <c:v>0.48962336778640703</c:v>
                </c:pt>
                <c:pt idx="372">
                  <c:v>0.49006617069244401</c:v>
                </c:pt>
                <c:pt idx="373">
                  <c:v>0.49049824476242099</c:v>
                </c:pt>
                <c:pt idx="374">
                  <c:v>0.49095633625984197</c:v>
                </c:pt>
                <c:pt idx="375">
                  <c:v>0.491388380527496</c:v>
                </c:pt>
                <c:pt idx="376">
                  <c:v>0.49178299307823198</c:v>
                </c:pt>
                <c:pt idx="377">
                  <c:v>0.49226504564285301</c:v>
                </c:pt>
                <c:pt idx="378">
                  <c:v>0.49269157648086498</c:v>
                </c:pt>
                <c:pt idx="379">
                  <c:v>0.49306786060333302</c:v>
                </c:pt>
                <c:pt idx="380">
                  <c:v>0.49339047074317899</c:v>
                </c:pt>
                <c:pt idx="381">
                  <c:v>0.49364182353019698</c:v>
                </c:pt>
                <c:pt idx="382">
                  <c:v>0.49385878443718001</c:v>
                </c:pt>
                <c:pt idx="383">
                  <c:v>0.49406552314758301</c:v>
                </c:pt>
                <c:pt idx="384">
                  <c:v>0.494207203388214</c:v>
                </c:pt>
                <c:pt idx="385">
                  <c:v>0.49436187744140597</c:v>
                </c:pt>
                <c:pt idx="386">
                  <c:v>0.49455446004867598</c:v>
                </c:pt>
                <c:pt idx="387">
                  <c:v>0.49485984444618197</c:v>
                </c:pt>
                <c:pt idx="388">
                  <c:v>0.49522018432617199</c:v>
                </c:pt>
                <c:pt idx="389">
                  <c:v>0.49561733007431003</c:v>
                </c:pt>
                <c:pt idx="390">
                  <c:v>0.49595135450363198</c:v>
                </c:pt>
                <c:pt idx="391">
                  <c:v>0.49627870321273798</c:v>
                </c:pt>
                <c:pt idx="392">
                  <c:v>0.49663391709327698</c:v>
                </c:pt>
                <c:pt idx="393">
                  <c:v>0.49708810448646501</c:v>
                </c:pt>
                <c:pt idx="394">
                  <c:v>0.497475296258926</c:v>
                </c:pt>
                <c:pt idx="395">
                  <c:v>0.49782893061637901</c:v>
                </c:pt>
                <c:pt idx="396">
                  <c:v>0.498153775930405</c:v>
                </c:pt>
                <c:pt idx="397">
                  <c:v>0.49849143624305697</c:v>
                </c:pt>
                <c:pt idx="398">
                  <c:v>0.49889075756072998</c:v>
                </c:pt>
                <c:pt idx="399">
                  <c:v>0.49934759736061102</c:v>
                </c:pt>
                <c:pt idx="400">
                  <c:v>0.49976024031639099</c:v>
                </c:pt>
                <c:pt idx="401">
                  <c:v>0.50018918514251698</c:v>
                </c:pt>
                <c:pt idx="402">
                  <c:v>0.50064063072204601</c:v>
                </c:pt>
                <c:pt idx="403">
                  <c:v>0.50114494562149003</c:v>
                </c:pt>
                <c:pt idx="404">
                  <c:v>0.50157499313354503</c:v>
                </c:pt>
                <c:pt idx="405">
                  <c:v>0.50198602676391602</c:v>
                </c:pt>
                <c:pt idx="406">
                  <c:v>0.50240308046340898</c:v>
                </c:pt>
                <c:pt idx="407">
                  <c:v>0.50280696153640703</c:v>
                </c:pt>
                <c:pt idx="408">
                  <c:v>0.50321096181869496</c:v>
                </c:pt>
                <c:pt idx="409">
                  <c:v>0.50361245870590199</c:v>
                </c:pt>
                <c:pt idx="410">
                  <c:v>0.50390976667404197</c:v>
                </c:pt>
                <c:pt idx="411">
                  <c:v>0.50426000356674205</c:v>
                </c:pt>
                <c:pt idx="412">
                  <c:v>0.50462859869003296</c:v>
                </c:pt>
                <c:pt idx="413">
                  <c:v>0.50491178035736095</c:v>
                </c:pt>
                <c:pt idx="414">
                  <c:v>0.50520288944244396</c:v>
                </c:pt>
                <c:pt idx="415">
                  <c:v>0.50550442934036299</c:v>
                </c:pt>
                <c:pt idx="416">
                  <c:v>0.50582385063171398</c:v>
                </c:pt>
                <c:pt idx="417">
                  <c:v>0.50611513853073098</c:v>
                </c:pt>
                <c:pt idx="418">
                  <c:v>0.50639170408248901</c:v>
                </c:pt>
                <c:pt idx="419">
                  <c:v>0.50665467977523804</c:v>
                </c:pt>
                <c:pt idx="420">
                  <c:v>0.50695139169693004</c:v>
                </c:pt>
                <c:pt idx="421">
                  <c:v>0.50721096992492698</c:v>
                </c:pt>
                <c:pt idx="422">
                  <c:v>0.50744718313217196</c:v>
                </c:pt>
                <c:pt idx="423">
                  <c:v>0.50771224498748802</c:v>
                </c:pt>
                <c:pt idx="424">
                  <c:v>0.50792497396469105</c:v>
                </c:pt>
                <c:pt idx="425">
                  <c:v>0.50810301303863503</c:v>
                </c:pt>
                <c:pt idx="426">
                  <c:v>0.50824725627899203</c:v>
                </c:pt>
                <c:pt idx="427">
                  <c:v>0.50838965177536</c:v>
                </c:pt>
                <c:pt idx="428">
                  <c:v>0.50854241847991899</c:v>
                </c:pt>
                <c:pt idx="429">
                  <c:v>0.50871121883392301</c:v>
                </c:pt>
                <c:pt idx="430">
                  <c:v>0.50878441333770796</c:v>
                </c:pt>
                <c:pt idx="431">
                  <c:v>0.50893592834472701</c:v>
                </c:pt>
                <c:pt idx="432">
                  <c:v>0.50914371013641402</c:v>
                </c:pt>
                <c:pt idx="433">
                  <c:v>0.50922644138336204</c:v>
                </c:pt>
                <c:pt idx="434">
                  <c:v>0.50926029682159402</c:v>
                </c:pt>
                <c:pt idx="435">
                  <c:v>0.50928890705108598</c:v>
                </c:pt>
                <c:pt idx="436">
                  <c:v>0.50937801599502597</c:v>
                </c:pt>
                <c:pt idx="437">
                  <c:v>0.50952613353729204</c:v>
                </c:pt>
                <c:pt idx="438">
                  <c:v>0.50963288545608498</c:v>
                </c:pt>
                <c:pt idx="439">
                  <c:v>0.50964242219924905</c:v>
                </c:pt>
                <c:pt idx="440">
                  <c:v>0.50965434312820401</c:v>
                </c:pt>
                <c:pt idx="441">
                  <c:v>0.50974535942077603</c:v>
                </c:pt>
                <c:pt idx="442">
                  <c:v>0.50990879535675004</c:v>
                </c:pt>
                <c:pt idx="443">
                  <c:v>0.50997108221054099</c:v>
                </c:pt>
                <c:pt idx="444">
                  <c:v>0.51003360748291005</c:v>
                </c:pt>
                <c:pt idx="445">
                  <c:v>0.51010107994079601</c:v>
                </c:pt>
                <c:pt idx="446">
                  <c:v>0.510187447071075</c:v>
                </c:pt>
                <c:pt idx="447">
                  <c:v>0.51027756929397605</c:v>
                </c:pt>
                <c:pt idx="448">
                  <c:v>0.51037341356277499</c:v>
                </c:pt>
                <c:pt idx="449">
                  <c:v>0.51047807931900002</c:v>
                </c:pt>
                <c:pt idx="450">
                  <c:v>0.51060032844543501</c:v>
                </c:pt>
                <c:pt idx="451">
                  <c:v>0.51069372892379805</c:v>
                </c:pt>
                <c:pt idx="452">
                  <c:v>0.51075255870819103</c:v>
                </c:pt>
                <c:pt idx="453">
                  <c:v>0.51082944869995095</c:v>
                </c:pt>
                <c:pt idx="454">
                  <c:v>0.51077973842620905</c:v>
                </c:pt>
                <c:pt idx="455">
                  <c:v>0.51065421104431197</c:v>
                </c:pt>
                <c:pt idx="456">
                  <c:v>0.51057660579681396</c:v>
                </c:pt>
                <c:pt idx="457">
                  <c:v>0.51069152355194103</c:v>
                </c:pt>
                <c:pt idx="458">
                  <c:v>0.51091933250427202</c:v>
                </c:pt>
                <c:pt idx="459">
                  <c:v>0.51125097274780296</c:v>
                </c:pt>
                <c:pt idx="460">
                  <c:v>0.51159691810607899</c:v>
                </c:pt>
                <c:pt idx="461">
                  <c:v>0.51193314790725697</c:v>
                </c:pt>
                <c:pt idx="462">
                  <c:v>0.51225358247757002</c:v>
                </c:pt>
                <c:pt idx="463">
                  <c:v>0.51255118846893299</c:v>
                </c:pt>
                <c:pt idx="464">
                  <c:v>0.51277816295623802</c:v>
                </c:pt>
                <c:pt idx="465">
                  <c:v>0.51295435428619396</c:v>
                </c:pt>
                <c:pt idx="466">
                  <c:v>0.51314967870712302</c:v>
                </c:pt>
                <c:pt idx="467">
                  <c:v>0.51334577798843395</c:v>
                </c:pt>
                <c:pt idx="468">
                  <c:v>0.51353746652603105</c:v>
                </c:pt>
                <c:pt idx="469">
                  <c:v>0.51371520757675204</c:v>
                </c:pt>
                <c:pt idx="470">
                  <c:v>0.51390856504440297</c:v>
                </c:pt>
                <c:pt idx="471">
                  <c:v>0.51409167051315297</c:v>
                </c:pt>
                <c:pt idx="472">
                  <c:v>0.51425427198410001</c:v>
                </c:pt>
                <c:pt idx="473">
                  <c:v>0.51439124345779397</c:v>
                </c:pt>
                <c:pt idx="474">
                  <c:v>0.51449775695800803</c:v>
                </c:pt>
                <c:pt idx="475">
                  <c:v>0.51458054780960105</c:v>
                </c:pt>
                <c:pt idx="476">
                  <c:v>0.51468098163604703</c:v>
                </c:pt>
                <c:pt idx="477">
                  <c:v>0.51483547687530495</c:v>
                </c:pt>
                <c:pt idx="478">
                  <c:v>0.51499962806701705</c:v>
                </c:pt>
                <c:pt idx="479">
                  <c:v>0.51510745286941495</c:v>
                </c:pt>
                <c:pt idx="480">
                  <c:v>0.51519876718521096</c:v>
                </c:pt>
                <c:pt idx="481">
                  <c:v>0.51531004905700695</c:v>
                </c:pt>
                <c:pt idx="482">
                  <c:v>0.51546287536621105</c:v>
                </c:pt>
                <c:pt idx="483">
                  <c:v>0.51562821865081798</c:v>
                </c:pt>
                <c:pt idx="484">
                  <c:v>0.51579946279525801</c:v>
                </c:pt>
                <c:pt idx="485">
                  <c:v>0.51597893238067605</c:v>
                </c:pt>
                <c:pt idx="486">
                  <c:v>0.516199171543121</c:v>
                </c:pt>
                <c:pt idx="487">
                  <c:v>0.51635563373565696</c:v>
                </c:pt>
                <c:pt idx="488">
                  <c:v>0.51648330688476596</c:v>
                </c:pt>
                <c:pt idx="489">
                  <c:v>0.51664024591445901</c:v>
                </c:pt>
                <c:pt idx="490">
                  <c:v>0.51680827140808105</c:v>
                </c:pt>
                <c:pt idx="491">
                  <c:v>0.51696199178695701</c:v>
                </c:pt>
                <c:pt idx="492">
                  <c:v>0.51708030700683605</c:v>
                </c:pt>
                <c:pt idx="493">
                  <c:v>0.517173171043396</c:v>
                </c:pt>
                <c:pt idx="494">
                  <c:v>0.51728355884552002</c:v>
                </c:pt>
                <c:pt idx="495">
                  <c:v>0.51741278171539296</c:v>
                </c:pt>
                <c:pt idx="496">
                  <c:v>0.51744109392166104</c:v>
                </c:pt>
                <c:pt idx="497">
                  <c:v>0.51754111051559404</c:v>
                </c:pt>
                <c:pt idx="498">
                  <c:v>0.51767402887344405</c:v>
                </c:pt>
                <c:pt idx="499">
                  <c:v>0.51773923635482799</c:v>
                </c:pt>
                <c:pt idx="500">
                  <c:v>0.51780611276626598</c:v>
                </c:pt>
                <c:pt idx="501">
                  <c:v>0.51789629459381104</c:v>
                </c:pt>
                <c:pt idx="502">
                  <c:v>0.51803714036941495</c:v>
                </c:pt>
                <c:pt idx="503">
                  <c:v>0.51809579133987405</c:v>
                </c:pt>
                <c:pt idx="504">
                  <c:v>0.51819300651550304</c:v>
                </c:pt>
                <c:pt idx="505">
                  <c:v>0.51835429668426503</c:v>
                </c:pt>
                <c:pt idx="506">
                  <c:v>0.51836955547332797</c:v>
                </c:pt>
                <c:pt idx="507">
                  <c:v>0.51844197511672996</c:v>
                </c:pt>
                <c:pt idx="508">
                  <c:v>0.51856201887130704</c:v>
                </c:pt>
                <c:pt idx="509">
                  <c:v>0.51870429515838601</c:v>
                </c:pt>
                <c:pt idx="510">
                  <c:v>0.51881211996078502</c:v>
                </c:pt>
                <c:pt idx="511">
                  <c:v>0.51890021562576305</c:v>
                </c:pt>
                <c:pt idx="512">
                  <c:v>0.51897233724594105</c:v>
                </c:pt>
                <c:pt idx="513">
                  <c:v>0.51910781860351596</c:v>
                </c:pt>
                <c:pt idx="514">
                  <c:v>0.51921361684799205</c:v>
                </c:pt>
                <c:pt idx="515">
                  <c:v>0.51925808191299405</c:v>
                </c:pt>
                <c:pt idx="516">
                  <c:v>0.51940494775772095</c:v>
                </c:pt>
                <c:pt idx="517">
                  <c:v>0.51959866285324097</c:v>
                </c:pt>
                <c:pt idx="518">
                  <c:v>0.51981592178344704</c:v>
                </c:pt>
                <c:pt idx="519">
                  <c:v>0.51991641521453902</c:v>
                </c:pt>
                <c:pt idx="520">
                  <c:v>0.52003991603851296</c:v>
                </c:pt>
                <c:pt idx="521">
                  <c:v>0.52018976211547896</c:v>
                </c:pt>
                <c:pt idx="522">
                  <c:v>0.52038621902465798</c:v>
                </c:pt>
                <c:pt idx="523">
                  <c:v>0.52055072784423795</c:v>
                </c:pt>
                <c:pt idx="524">
                  <c:v>0.52070969343185403</c:v>
                </c:pt>
                <c:pt idx="525">
                  <c:v>0.52087140083312999</c:v>
                </c:pt>
                <c:pt idx="526">
                  <c:v>0.52100557088851895</c:v>
                </c:pt>
                <c:pt idx="527">
                  <c:v>0.52119368314742998</c:v>
                </c:pt>
                <c:pt idx="528">
                  <c:v>0.52142930030822798</c:v>
                </c:pt>
                <c:pt idx="529">
                  <c:v>0.52157175540924094</c:v>
                </c:pt>
                <c:pt idx="530">
                  <c:v>0.52174323797225997</c:v>
                </c:pt>
                <c:pt idx="531">
                  <c:v>0.52192348241805997</c:v>
                </c:pt>
                <c:pt idx="532">
                  <c:v>0.52207291126251198</c:v>
                </c:pt>
                <c:pt idx="533">
                  <c:v>0.52230703830719005</c:v>
                </c:pt>
                <c:pt idx="534">
                  <c:v>0.52257269620895397</c:v>
                </c:pt>
                <c:pt idx="535">
                  <c:v>0.522849261760712</c:v>
                </c:pt>
                <c:pt idx="536">
                  <c:v>0.52298319339752197</c:v>
                </c:pt>
                <c:pt idx="537">
                  <c:v>0.52318847179412797</c:v>
                </c:pt>
                <c:pt idx="538">
                  <c:v>0.52349007129669201</c:v>
                </c:pt>
                <c:pt idx="539">
                  <c:v>0.52375066280365001</c:v>
                </c:pt>
                <c:pt idx="540">
                  <c:v>0.52393114566803001</c:v>
                </c:pt>
                <c:pt idx="541">
                  <c:v>0.52408593893051103</c:v>
                </c:pt>
                <c:pt idx="542">
                  <c:v>0.52436846494674705</c:v>
                </c:pt>
                <c:pt idx="543">
                  <c:v>0.52465718984603904</c:v>
                </c:pt>
                <c:pt idx="544">
                  <c:v>0.52492046356201205</c:v>
                </c:pt>
                <c:pt idx="545">
                  <c:v>0.525118827819824</c:v>
                </c:pt>
                <c:pt idx="546">
                  <c:v>0.52527445554733299</c:v>
                </c:pt>
                <c:pt idx="547">
                  <c:v>0.52542316913604703</c:v>
                </c:pt>
                <c:pt idx="548">
                  <c:v>0.52557080984115601</c:v>
                </c:pt>
                <c:pt idx="549">
                  <c:v>0.52570879459381104</c:v>
                </c:pt>
                <c:pt idx="550">
                  <c:v>0.52586144208908103</c:v>
                </c:pt>
                <c:pt idx="551">
                  <c:v>0.52602976560592696</c:v>
                </c:pt>
                <c:pt idx="552">
                  <c:v>0.52622371912002597</c:v>
                </c:pt>
                <c:pt idx="553">
                  <c:v>0.526419878005981</c:v>
                </c:pt>
                <c:pt idx="554">
                  <c:v>0.52661287784576405</c:v>
                </c:pt>
                <c:pt idx="555">
                  <c:v>0.52679252624511697</c:v>
                </c:pt>
                <c:pt idx="556">
                  <c:v>0.52695751190185502</c:v>
                </c:pt>
                <c:pt idx="557">
                  <c:v>0.52711558341980003</c:v>
                </c:pt>
                <c:pt idx="558">
                  <c:v>0.52726703882217396</c:v>
                </c:pt>
                <c:pt idx="559">
                  <c:v>0.52752733230590798</c:v>
                </c:pt>
                <c:pt idx="560">
                  <c:v>0.52775818109512296</c:v>
                </c:pt>
                <c:pt idx="561">
                  <c:v>0.52795529365539595</c:v>
                </c:pt>
                <c:pt idx="562">
                  <c:v>0.52811032533645597</c:v>
                </c:pt>
                <c:pt idx="563">
                  <c:v>0.52843111753463701</c:v>
                </c:pt>
                <c:pt idx="564">
                  <c:v>0.52878344058990501</c:v>
                </c:pt>
                <c:pt idx="565">
                  <c:v>0.528966724872589</c:v>
                </c:pt>
                <c:pt idx="566">
                  <c:v>0.52911972999572798</c:v>
                </c:pt>
                <c:pt idx="567">
                  <c:v>0.52930843830108598</c:v>
                </c:pt>
                <c:pt idx="568">
                  <c:v>0.52957075834274303</c:v>
                </c:pt>
                <c:pt idx="569">
                  <c:v>0.52974545955658003</c:v>
                </c:pt>
                <c:pt idx="570">
                  <c:v>0.52998077869415305</c:v>
                </c:pt>
                <c:pt idx="571">
                  <c:v>0.53027790784835804</c:v>
                </c:pt>
                <c:pt idx="572">
                  <c:v>0.53052735328674305</c:v>
                </c:pt>
                <c:pt idx="573">
                  <c:v>0.53078854084014904</c:v>
                </c:pt>
                <c:pt idx="574">
                  <c:v>0.53104823827743497</c:v>
                </c:pt>
                <c:pt idx="575">
                  <c:v>0.53127372264862105</c:v>
                </c:pt>
                <c:pt idx="576">
                  <c:v>0.53152728080749501</c:v>
                </c:pt>
                <c:pt idx="577">
                  <c:v>0.53179568052291903</c:v>
                </c:pt>
                <c:pt idx="578">
                  <c:v>0.53207552433013905</c:v>
                </c:pt>
                <c:pt idx="579">
                  <c:v>0.53235071897506703</c:v>
                </c:pt>
                <c:pt idx="580">
                  <c:v>0.532606720924377</c:v>
                </c:pt>
                <c:pt idx="581">
                  <c:v>0.53283917903900102</c:v>
                </c:pt>
                <c:pt idx="582">
                  <c:v>0.533028244972229</c:v>
                </c:pt>
                <c:pt idx="583">
                  <c:v>0.53329098224639904</c:v>
                </c:pt>
                <c:pt idx="584">
                  <c:v>0.53359216451644897</c:v>
                </c:pt>
                <c:pt idx="585">
                  <c:v>0.53384053707122803</c:v>
                </c:pt>
                <c:pt idx="586">
                  <c:v>0.53401678800582897</c:v>
                </c:pt>
                <c:pt idx="587">
                  <c:v>0.534215688705444</c:v>
                </c:pt>
                <c:pt idx="588">
                  <c:v>0.53452295064926103</c:v>
                </c:pt>
                <c:pt idx="589">
                  <c:v>0.53474712371826205</c:v>
                </c:pt>
                <c:pt idx="590">
                  <c:v>0.53492379188537598</c:v>
                </c:pt>
                <c:pt idx="591">
                  <c:v>0.53505587577819802</c:v>
                </c:pt>
                <c:pt idx="592">
                  <c:v>0.535319864749908</c:v>
                </c:pt>
                <c:pt idx="593">
                  <c:v>0.53550225496292103</c:v>
                </c:pt>
                <c:pt idx="594">
                  <c:v>0.53563392162322998</c:v>
                </c:pt>
                <c:pt idx="595">
                  <c:v>0.535841584205627</c:v>
                </c:pt>
                <c:pt idx="596">
                  <c:v>0.53602284193038896</c:v>
                </c:pt>
                <c:pt idx="597">
                  <c:v>0.53618943691253695</c:v>
                </c:pt>
                <c:pt idx="598">
                  <c:v>0.53634333610534701</c:v>
                </c:pt>
                <c:pt idx="599">
                  <c:v>0.53646695613861095</c:v>
                </c:pt>
                <c:pt idx="600">
                  <c:v>0.53661763668060303</c:v>
                </c:pt>
                <c:pt idx="601">
                  <c:v>0.53681635856628396</c:v>
                </c:pt>
                <c:pt idx="602">
                  <c:v>0.536868035793304</c:v>
                </c:pt>
                <c:pt idx="603">
                  <c:v>0.53694093227386497</c:v>
                </c:pt>
                <c:pt idx="604">
                  <c:v>0.53704392910003695</c:v>
                </c:pt>
                <c:pt idx="605">
                  <c:v>0.53720724582672097</c:v>
                </c:pt>
                <c:pt idx="606">
                  <c:v>0.53734600543975797</c:v>
                </c:pt>
                <c:pt idx="607">
                  <c:v>0.53745567798614502</c:v>
                </c:pt>
                <c:pt idx="608">
                  <c:v>0.53750956058502197</c:v>
                </c:pt>
                <c:pt idx="609">
                  <c:v>0.53774642944335904</c:v>
                </c:pt>
                <c:pt idx="610">
                  <c:v>0.53794395923614502</c:v>
                </c:pt>
                <c:pt idx="611">
                  <c:v>0.53799420595169101</c:v>
                </c:pt>
                <c:pt idx="612">
                  <c:v>0.53824895620346103</c:v>
                </c:pt>
                <c:pt idx="613">
                  <c:v>0.53852516412734996</c:v>
                </c:pt>
                <c:pt idx="614">
                  <c:v>0.53880339860916104</c:v>
                </c:pt>
                <c:pt idx="615">
                  <c:v>0.538998603820801</c:v>
                </c:pt>
                <c:pt idx="616">
                  <c:v>0.539198458194733</c:v>
                </c:pt>
                <c:pt idx="617">
                  <c:v>0.53944271802902199</c:v>
                </c:pt>
                <c:pt idx="618">
                  <c:v>0.53984361886978105</c:v>
                </c:pt>
                <c:pt idx="619">
                  <c:v>0.54022800922393799</c:v>
                </c:pt>
                <c:pt idx="620">
                  <c:v>0.54059296846389804</c:v>
                </c:pt>
                <c:pt idx="621">
                  <c:v>0.54092592000961304</c:v>
                </c:pt>
                <c:pt idx="622">
                  <c:v>0.54124128818511996</c:v>
                </c:pt>
                <c:pt idx="623">
                  <c:v>0.54155731201171897</c:v>
                </c:pt>
                <c:pt idx="624">
                  <c:v>0.54187452793121305</c:v>
                </c:pt>
                <c:pt idx="625">
                  <c:v>0.54216337203979503</c:v>
                </c:pt>
                <c:pt idx="626">
                  <c:v>0.54251778125762895</c:v>
                </c:pt>
                <c:pt idx="627">
                  <c:v>0.542893826961517</c:v>
                </c:pt>
                <c:pt idx="628">
                  <c:v>0.54315263032913197</c:v>
                </c:pt>
                <c:pt idx="629">
                  <c:v>0.543348789215088</c:v>
                </c:pt>
                <c:pt idx="630">
                  <c:v>0.54360872507095304</c:v>
                </c:pt>
                <c:pt idx="631">
                  <c:v>0.54406410455703702</c:v>
                </c:pt>
                <c:pt idx="632">
                  <c:v>0.54292255640029896</c:v>
                </c:pt>
                <c:pt idx="633">
                  <c:v>0.54314142465591397</c:v>
                </c:pt>
                <c:pt idx="634">
                  <c:v>0.54340970516204801</c:v>
                </c:pt>
                <c:pt idx="635">
                  <c:v>0.54366391897201505</c:v>
                </c:pt>
                <c:pt idx="636">
                  <c:v>0.54393047094345104</c:v>
                </c:pt>
                <c:pt idx="637">
                  <c:v>0.544231176376343</c:v>
                </c:pt>
                <c:pt idx="638">
                  <c:v>0.54454219341278098</c:v>
                </c:pt>
                <c:pt idx="639">
                  <c:v>0.54483646154403698</c:v>
                </c:pt>
                <c:pt idx="640">
                  <c:v>0.54509031772613503</c:v>
                </c:pt>
                <c:pt idx="641">
                  <c:v>0.54532903432846103</c:v>
                </c:pt>
                <c:pt idx="642">
                  <c:v>0.54564297199249301</c:v>
                </c:pt>
                <c:pt idx="643">
                  <c:v>0.54596549272537198</c:v>
                </c:pt>
                <c:pt idx="644">
                  <c:v>0.54620611667633101</c:v>
                </c:pt>
                <c:pt idx="645">
                  <c:v>0.546400606632233</c:v>
                </c:pt>
                <c:pt idx="646">
                  <c:v>0.546592056751251</c:v>
                </c:pt>
                <c:pt idx="647">
                  <c:v>0.54676812887191795</c:v>
                </c:pt>
                <c:pt idx="648">
                  <c:v>0.54693192243576105</c:v>
                </c:pt>
                <c:pt idx="649">
                  <c:v>0.54711002111434903</c:v>
                </c:pt>
                <c:pt idx="650">
                  <c:v>0.54730111360549905</c:v>
                </c:pt>
                <c:pt idx="651">
                  <c:v>0.54745161533355702</c:v>
                </c:pt>
                <c:pt idx="652">
                  <c:v>0.54758656024932895</c:v>
                </c:pt>
                <c:pt idx="653">
                  <c:v>0.54781633615493797</c:v>
                </c:pt>
                <c:pt idx="654">
                  <c:v>0.54808205366134599</c:v>
                </c:pt>
                <c:pt idx="655">
                  <c:v>0.54825794696807895</c:v>
                </c:pt>
                <c:pt idx="656">
                  <c:v>0.54831546545028698</c:v>
                </c:pt>
                <c:pt idx="657">
                  <c:v>0.54836845397949197</c:v>
                </c:pt>
                <c:pt idx="658">
                  <c:v>0.54844188690185502</c:v>
                </c:pt>
                <c:pt idx="659">
                  <c:v>0.54848152399063099</c:v>
                </c:pt>
                <c:pt idx="660">
                  <c:v>0.54852133989334095</c:v>
                </c:pt>
                <c:pt idx="661">
                  <c:v>0.54860842227935802</c:v>
                </c:pt>
                <c:pt idx="662">
                  <c:v>0.54867208003997803</c:v>
                </c:pt>
                <c:pt idx="663">
                  <c:v>0.54863619804382302</c:v>
                </c:pt>
                <c:pt idx="664">
                  <c:v>0.54860579967498802</c:v>
                </c:pt>
                <c:pt idx="665">
                  <c:v>0.54870545864105202</c:v>
                </c:pt>
                <c:pt idx="666">
                  <c:v>0.54879629611969005</c:v>
                </c:pt>
                <c:pt idx="667">
                  <c:v>0.54881465435028098</c:v>
                </c:pt>
                <c:pt idx="668">
                  <c:v>0.5488640666008</c:v>
                </c:pt>
                <c:pt idx="669">
                  <c:v>0.54888957738876298</c:v>
                </c:pt>
                <c:pt idx="670">
                  <c:v>0.54893535375595104</c:v>
                </c:pt>
                <c:pt idx="671">
                  <c:v>0.54905211925506603</c:v>
                </c:pt>
                <c:pt idx="672">
                  <c:v>0.54915189743042003</c:v>
                </c:pt>
                <c:pt idx="673">
                  <c:v>0.54918211698532104</c:v>
                </c:pt>
                <c:pt idx="674">
                  <c:v>0.54917585849761996</c:v>
                </c:pt>
                <c:pt idx="675">
                  <c:v>0.54918086528778098</c:v>
                </c:pt>
                <c:pt idx="676">
                  <c:v>0.54920142889022805</c:v>
                </c:pt>
                <c:pt idx="677">
                  <c:v>0.54923951625823997</c:v>
                </c:pt>
                <c:pt idx="678">
                  <c:v>0.54927992820739702</c:v>
                </c:pt>
                <c:pt idx="679">
                  <c:v>0.54932796955108598</c:v>
                </c:pt>
                <c:pt idx="680">
                  <c:v>0.54939240217208896</c:v>
                </c:pt>
                <c:pt idx="681">
                  <c:v>0.54948270320892301</c:v>
                </c:pt>
                <c:pt idx="682">
                  <c:v>0.54962182044982899</c:v>
                </c:pt>
                <c:pt idx="683">
                  <c:v>0.54971915483474698</c:v>
                </c:pt>
                <c:pt idx="684">
                  <c:v>0.54981356859207198</c:v>
                </c:pt>
                <c:pt idx="685">
                  <c:v>0.54994779825210605</c:v>
                </c:pt>
                <c:pt idx="686">
                  <c:v>0.55006796121597301</c:v>
                </c:pt>
                <c:pt idx="687">
                  <c:v>0.55018520355224598</c:v>
                </c:pt>
                <c:pt idx="688">
                  <c:v>0.55031865835189797</c:v>
                </c:pt>
                <c:pt idx="689">
                  <c:v>0.55046117305755604</c:v>
                </c:pt>
                <c:pt idx="690">
                  <c:v>0.55060720443725597</c:v>
                </c:pt>
                <c:pt idx="691">
                  <c:v>0.55078655481338501</c:v>
                </c:pt>
                <c:pt idx="692">
                  <c:v>0.55095958709716797</c:v>
                </c:pt>
                <c:pt idx="693">
                  <c:v>0.55113112926483199</c:v>
                </c:pt>
                <c:pt idx="694">
                  <c:v>0.55130809545517001</c:v>
                </c:pt>
                <c:pt idx="695">
                  <c:v>0.55146533250808705</c:v>
                </c:pt>
                <c:pt idx="696">
                  <c:v>0.55163681507110596</c:v>
                </c:pt>
                <c:pt idx="697">
                  <c:v>0.55183440446853604</c:v>
                </c:pt>
                <c:pt idx="698">
                  <c:v>0.55202001333236705</c:v>
                </c:pt>
                <c:pt idx="699">
                  <c:v>0.552168428897858</c:v>
                </c:pt>
                <c:pt idx="700">
                  <c:v>0.55232560634613004</c:v>
                </c:pt>
                <c:pt idx="701">
                  <c:v>0.552504181861877</c:v>
                </c:pt>
                <c:pt idx="702">
                  <c:v>0.55266636610031095</c:v>
                </c:pt>
                <c:pt idx="703">
                  <c:v>0.55280679464340199</c:v>
                </c:pt>
                <c:pt idx="704">
                  <c:v>0.55294209718704201</c:v>
                </c:pt>
                <c:pt idx="705">
                  <c:v>0.55307734012603804</c:v>
                </c:pt>
                <c:pt idx="706">
                  <c:v>0.55317527055740401</c:v>
                </c:pt>
                <c:pt idx="707">
                  <c:v>0.55325430631637595</c:v>
                </c:pt>
                <c:pt idx="708">
                  <c:v>0.55333989858627297</c:v>
                </c:pt>
                <c:pt idx="709">
                  <c:v>0.55343109369277999</c:v>
                </c:pt>
                <c:pt idx="710">
                  <c:v>0.55355173349380504</c:v>
                </c:pt>
                <c:pt idx="711">
                  <c:v>0.55367636680603005</c:v>
                </c:pt>
                <c:pt idx="712">
                  <c:v>0.55372923612594604</c:v>
                </c:pt>
                <c:pt idx="713">
                  <c:v>0.55370050668716397</c:v>
                </c:pt>
                <c:pt idx="714">
                  <c:v>0.55369830131530795</c:v>
                </c:pt>
                <c:pt idx="715">
                  <c:v>0.55372524261474598</c:v>
                </c:pt>
                <c:pt idx="716">
                  <c:v>0.55372792482376099</c:v>
                </c:pt>
                <c:pt idx="717">
                  <c:v>0.55367374420166005</c:v>
                </c:pt>
                <c:pt idx="718">
                  <c:v>0.55362135171890303</c:v>
                </c:pt>
                <c:pt idx="719">
                  <c:v>0.55358225107193004</c:v>
                </c:pt>
                <c:pt idx="720">
                  <c:v>0.553530693054199</c:v>
                </c:pt>
                <c:pt idx="721">
                  <c:v>0.55343192815780595</c:v>
                </c:pt>
                <c:pt idx="722">
                  <c:v>0.55333995819091797</c:v>
                </c:pt>
                <c:pt idx="723">
                  <c:v>0.55330771207809404</c:v>
                </c:pt>
                <c:pt idx="724">
                  <c:v>0.55329805612564098</c:v>
                </c:pt>
                <c:pt idx="725">
                  <c:v>0.55326032638549805</c:v>
                </c:pt>
                <c:pt idx="726">
                  <c:v>0.55316472053527799</c:v>
                </c:pt>
                <c:pt idx="727">
                  <c:v>0.55305176973342896</c:v>
                </c:pt>
                <c:pt idx="728">
                  <c:v>0.55294615030288696</c:v>
                </c:pt>
                <c:pt idx="729">
                  <c:v>0.55283242464065596</c:v>
                </c:pt>
                <c:pt idx="730">
                  <c:v>0.55273675918579102</c:v>
                </c:pt>
                <c:pt idx="731">
                  <c:v>0.55265533924102805</c:v>
                </c:pt>
                <c:pt idx="732">
                  <c:v>0.55255305767059304</c:v>
                </c:pt>
                <c:pt idx="733">
                  <c:v>0.55243414640426602</c:v>
                </c:pt>
                <c:pt idx="734">
                  <c:v>0.55230617523193404</c:v>
                </c:pt>
                <c:pt idx="735">
                  <c:v>0.55218362808227495</c:v>
                </c:pt>
                <c:pt idx="736">
                  <c:v>0.552087962627411</c:v>
                </c:pt>
                <c:pt idx="737">
                  <c:v>0.55198758840560902</c:v>
                </c:pt>
                <c:pt idx="738">
                  <c:v>0.55187284946441695</c:v>
                </c:pt>
                <c:pt idx="739">
                  <c:v>0.55177849531173695</c:v>
                </c:pt>
                <c:pt idx="740">
                  <c:v>0.55168306827545199</c:v>
                </c:pt>
                <c:pt idx="741">
                  <c:v>0.55158162117004395</c:v>
                </c:pt>
                <c:pt idx="742">
                  <c:v>0.55149006843566895</c:v>
                </c:pt>
                <c:pt idx="743">
                  <c:v>0.55139935016632102</c:v>
                </c:pt>
                <c:pt idx="744">
                  <c:v>0.55131864547729503</c:v>
                </c:pt>
                <c:pt idx="745">
                  <c:v>0.551277816295624</c:v>
                </c:pt>
                <c:pt idx="746">
                  <c:v>0.55123794078826904</c:v>
                </c:pt>
                <c:pt idx="747">
                  <c:v>0.55115360021591198</c:v>
                </c:pt>
                <c:pt idx="748">
                  <c:v>0.55105990171432495</c:v>
                </c:pt>
                <c:pt idx="749">
                  <c:v>0.55101501941680897</c:v>
                </c:pt>
                <c:pt idx="750">
                  <c:v>0.55099594593048096</c:v>
                </c:pt>
                <c:pt idx="751">
                  <c:v>0.550989389419556</c:v>
                </c:pt>
                <c:pt idx="752">
                  <c:v>0.55096882581710804</c:v>
                </c:pt>
                <c:pt idx="753">
                  <c:v>0.55093765258789096</c:v>
                </c:pt>
                <c:pt idx="754">
                  <c:v>0.55091488361358598</c:v>
                </c:pt>
                <c:pt idx="755">
                  <c:v>0.550931096076965</c:v>
                </c:pt>
                <c:pt idx="756">
                  <c:v>0.55096822977065996</c:v>
                </c:pt>
                <c:pt idx="757">
                  <c:v>0.55101138353347801</c:v>
                </c:pt>
                <c:pt idx="758">
                  <c:v>0.551050424575806</c:v>
                </c:pt>
                <c:pt idx="759">
                  <c:v>0.55108559131622303</c:v>
                </c:pt>
                <c:pt idx="760">
                  <c:v>0.55115514993667603</c:v>
                </c:pt>
                <c:pt idx="761">
                  <c:v>0.5512335896492</c:v>
                </c:pt>
                <c:pt idx="762">
                  <c:v>0.55134296417236295</c:v>
                </c:pt>
                <c:pt idx="763">
                  <c:v>0.55145263671875</c:v>
                </c:pt>
                <c:pt idx="764">
                  <c:v>0.55155277252197299</c:v>
                </c:pt>
                <c:pt idx="765">
                  <c:v>0.55164754390716597</c:v>
                </c:pt>
                <c:pt idx="766">
                  <c:v>0.55173814296722401</c:v>
                </c:pt>
                <c:pt idx="767">
                  <c:v>0.55183625221252397</c:v>
                </c:pt>
                <c:pt idx="768">
                  <c:v>0.55195707082748402</c:v>
                </c:pt>
                <c:pt idx="769">
                  <c:v>0.55207073688507102</c:v>
                </c:pt>
                <c:pt idx="770">
                  <c:v>0.55216813087463401</c:v>
                </c:pt>
                <c:pt idx="771">
                  <c:v>0.55226480960845903</c:v>
                </c:pt>
                <c:pt idx="772">
                  <c:v>0.55235874652862504</c:v>
                </c:pt>
                <c:pt idx="773">
                  <c:v>0.552442967891693</c:v>
                </c:pt>
                <c:pt idx="774">
                  <c:v>0.552526414394379</c:v>
                </c:pt>
                <c:pt idx="775">
                  <c:v>0.55262219905853305</c:v>
                </c:pt>
                <c:pt idx="776">
                  <c:v>0.552714824676514</c:v>
                </c:pt>
                <c:pt idx="777">
                  <c:v>0.55279922485351596</c:v>
                </c:pt>
                <c:pt idx="778">
                  <c:v>0.55288255214691195</c:v>
                </c:pt>
                <c:pt idx="779">
                  <c:v>0.55295222997665405</c:v>
                </c:pt>
                <c:pt idx="780">
                  <c:v>0.55302131175994895</c:v>
                </c:pt>
                <c:pt idx="781">
                  <c:v>0.55309134721756004</c:v>
                </c:pt>
                <c:pt idx="782">
                  <c:v>0.55315732955932595</c:v>
                </c:pt>
                <c:pt idx="783">
                  <c:v>0.55317783355712902</c:v>
                </c:pt>
                <c:pt idx="784">
                  <c:v>0.55319088697433505</c:v>
                </c:pt>
                <c:pt idx="785">
                  <c:v>0.55320781469345104</c:v>
                </c:pt>
                <c:pt idx="786">
                  <c:v>0.55324137210845903</c:v>
                </c:pt>
                <c:pt idx="787">
                  <c:v>0.55327606201171897</c:v>
                </c:pt>
                <c:pt idx="788">
                  <c:v>0.55329084396362305</c:v>
                </c:pt>
                <c:pt idx="789">
                  <c:v>0.55329960584640503</c:v>
                </c:pt>
                <c:pt idx="790">
                  <c:v>0.55331647396087602</c:v>
                </c:pt>
                <c:pt idx="791">
                  <c:v>0.55331456661224399</c:v>
                </c:pt>
                <c:pt idx="792">
                  <c:v>0.55325704813003496</c:v>
                </c:pt>
                <c:pt idx="793">
                  <c:v>0.55319607257842995</c:v>
                </c:pt>
                <c:pt idx="794">
                  <c:v>0.55313891172409102</c:v>
                </c:pt>
                <c:pt idx="795">
                  <c:v>0.55308723449706998</c:v>
                </c:pt>
                <c:pt idx="796">
                  <c:v>0.55306488275527999</c:v>
                </c:pt>
                <c:pt idx="797">
                  <c:v>0.55304461717605602</c:v>
                </c:pt>
                <c:pt idx="798">
                  <c:v>0.55303192138671897</c:v>
                </c:pt>
                <c:pt idx="799">
                  <c:v>0.55301791429519698</c:v>
                </c:pt>
                <c:pt idx="800">
                  <c:v>0.55297464132309004</c:v>
                </c:pt>
                <c:pt idx="801">
                  <c:v>0.55292904376983598</c:v>
                </c:pt>
                <c:pt idx="802">
                  <c:v>0.552906274795532</c:v>
                </c:pt>
                <c:pt idx="803">
                  <c:v>0.55289018154144298</c:v>
                </c:pt>
                <c:pt idx="804">
                  <c:v>0.55283868312835704</c:v>
                </c:pt>
                <c:pt idx="805">
                  <c:v>0.55276530981063798</c:v>
                </c:pt>
                <c:pt idx="806">
                  <c:v>0.55272161960601796</c:v>
                </c:pt>
                <c:pt idx="807">
                  <c:v>0.55271345376968395</c:v>
                </c:pt>
                <c:pt idx="808">
                  <c:v>0.55268561840057395</c:v>
                </c:pt>
                <c:pt idx="809">
                  <c:v>0.55262386798858598</c:v>
                </c:pt>
                <c:pt idx="810">
                  <c:v>0.55256772041320801</c:v>
                </c:pt>
                <c:pt idx="811">
                  <c:v>0.55250883102417003</c:v>
                </c:pt>
                <c:pt idx="812">
                  <c:v>0.55245828628539995</c:v>
                </c:pt>
                <c:pt idx="813">
                  <c:v>0.55248206853866599</c:v>
                </c:pt>
                <c:pt idx="814">
                  <c:v>0.55250167846679699</c:v>
                </c:pt>
                <c:pt idx="815">
                  <c:v>0.55245929956436202</c:v>
                </c:pt>
                <c:pt idx="816">
                  <c:v>0.55241668224334695</c:v>
                </c:pt>
                <c:pt idx="817">
                  <c:v>0.55240893363952603</c:v>
                </c:pt>
                <c:pt idx="818">
                  <c:v>0.55240380764007602</c:v>
                </c:pt>
                <c:pt idx="819">
                  <c:v>0.55237108469009399</c:v>
                </c:pt>
                <c:pt idx="820">
                  <c:v>0.55232948064804099</c:v>
                </c:pt>
                <c:pt idx="821">
                  <c:v>0.55228924751281705</c:v>
                </c:pt>
                <c:pt idx="822">
                  <c:v>0.55224919319152799</c:v>
                </c:pt>
                <c:pt idx="823">
                  <c:v>0.55222707986831698</c:v>
                </c:pt>
                <c:pt idx="824">
                  <c:v>0.55222064256668102</c:v>
                </c:pt>
                <c:pt idx="825">
                  <c:v>0.55221635103225697</c:v>
                </c:pt>
                <c:pt idx="826">
                  <c:v>0.55221986770629905</c:v>
                </c:pt>
                <c:pt idx="827">
                  <c:v>0.55223131179809604</c:v>
                </c:pt>
                <c:pt idx="828">
                  <c:v>0.55225294828414895</c:v>
                </c:pt>
                <c:pt idx="829">
                  <c:v>0.55226361751556396</c:v>
                </c:pt>
                <c:pt idx="830">
                  <c:v>0.55223792791366599</c:v>
                </c:pt>
                <c:pt idx="831">
                  <c:v>0.55221575498580899</c:v>
                </c:pt>
                <c:pt idx="832">
                  <c:v>0.55225032567977905</c:v>
                </c:pt>
                <c:pt idx="833">
                  <c:v>0.55228525400161699</c:v>
                </c:pt>
                <c:pt idx="834">
                  <c:v>0.55228042602539096</c:v>
                </c:pt>
                <c:pt idx="835">
                  <c:v>0.55227011442184404</c:v>
                </c:pt>
                <c:pt idx="836">
                  <c:v>0.55231523513793901</c:v>
                </c:pt>
                <c:pt idx="837">
                  <c:v>0.55237334966659501</c:v>
                </c:pt>
                <c:pt idx="838">
                  <c:v>0.55238699913024902</c:v>
                </c:pt>
                <c:pt idx="839">
                  <c:v>0.55238133668899503</c:v>
                </c:pt>
                <c:pt idx="840">
                  <c:v>0.55238044261932395</c:v>
                </c:pt>
                <c:pt idx="841">
                  <c:v>0.55237972736358598</c:v>
                </c:pt>
                <c:pt idx="842">
                  <c:v>0.55239069461822499</c:v>
                </c:pt>
                <c:pt idx="843">
                  <c:v>0.55242276191711404</c:v>
                </c:pt>
                <c:pt idx="844">
                  <c:v>0.55243688821792603</c:v>
                </c:pt>
                <c:pt idx="845">
                  <c:v>0.55241787433624301</c:v>
                </c:pt>
                <c:pt idx="846">
                  <c:v>0.55240130424499501</c:v>
                </c:pt>
                <c:pt idx="847">
                  <c:v>0.55238616466522195</c:v>
                </c:pt>
                <c:pt idx="848">
                  <c:v>0.55237066745758101</c:v>
                </c:pt>
                <c:pt idx="849">
                  <c:v>0.55235236883163497</c:v>
                </c:pt>
                <c:pt idx="850">
                  <c:v>0.55233407020568803</c:v>
                </c:pt>
                <c:pt idx="851">
                  <c:v>0.55231618881225597</c:v>
                </c:pt>
                <c:pt idx="852">
                  <c:v>0.55229854583740201</c:v>
                </c:pt>
                <c:pt idx="853">
                  <c:v>0.55230361223220803</c:v>
                </c:pt>
                <c:pt idx="854">
                  <c:v>0.55231058597564697</c:v>
                </c:pt>
                <c:pt idx="855">
                  <c:v>0.55230307579040505</c:v>
                </c:pt>
                <c:pt idx="856">
                  <c:v>0.55229151248931896</c:v>
                </c:pt>
                <c:pt idx="857">
                  <c:v>0.55224758386611905</c:v>
                </c:pt>
                <c:pt idx="858">
                  <c:v>0.55219078063964799</c:v>
                </c:pt>
                <c:pt idx="859">
                  <c:v>0.55215430259704601</c:v>
                </c:pt>
                <c:pt idx="860">
                  <c:v>0.55213266611099199</c:v>
                </c:pt>
                <c:pt idx="861">
                  <c:v>0.5520880818367</c:v>
                </c:pt>
                <c:pt idx="862">
                  <c:v>0.55202007293701205</c:v>
                </c:pt>
                <c:pt idx="863">
                  <c:v>0.55194956064224199</c:v>
                </c:pt>
                <c:pt idx="864">
                  <c:v>0.55187463760375999</c:v>
                </c:pt>
                <c:pt idx="865">
                  <c:v>0.55180418491363503</c:v>
                </c:pt>
                <c:pt idx="866">
                  <c:v>0.55174463987350497</c:v>
                </c:pt>
                <c:pt idx="867">
                  <c:v>0.55168330669403098</c:v>
                </c:pt>
                <c:pt idx="868">
                  <c:v>0.55160874128341697</c:v>
                </c:pt>
                <c:pt idx="869">
                  <c:v>0.55153483152389504</c:v>
                </c:pt>
                <c:pt idx="870">
                  <c:v>0.55146878957748402</c:v>
                </c:pt>
                <c:pt idx="871">
                  <c:v>0.55140304565429699</c:v>
                </c:pt>
                <c:pt idx="872">
                  <c:v>0.55130732059478804</c:v>
                </c:pt>
                <c:pt idx="873">
                  <c:v>0.55121093988418601</c:v>
                </c:pt>
                <c:pt idx="874">
                  <c:v>0.55112838745117199</c:v>
                </c:pt>
                <c:pt idx="875">
                  <c:v>0.55104875564575195</c:v>
                </c:pt>
                <c:pt idx="876">
                  <c:v>0.55096399784088101</c:v>
                </c:pt>
                <c:pt idx="877">
                  <c:v>0.55087745189666704</c:v>
                </c:pt>
                <c:pt idx="878">
                  <c:v>0.55078470706939697</c:v>
                </c:pt>
                <c:pt idx="879">
                  <c:v>0.55068856477737405</c:v>
                </c:pt>
                <c:pt idx="880">
                  <c:v>0.55058401823043801</c:v>
                </c:pt>
                <c:pt idx="881">
                  <c:v>0.550473272800446</c:v>
                </c:pt>
                <c:pt idx="882">
                  <c:v>0.55036115646362305</c:v>
                </c:pt>
                <c:pt idx="883">
                  <c:v>0.55024701356887795</c:v>
                </c:pt>
                <c:pt idx="884">
                  <c:v>0.55013793706893899</c:v>
                </c:pt>
                <c:pt idx="885">
                  <c:v>0.55003809928893999</c:v>
                </c:pt>
                <c:pt idx="886">
                  <c:v>0.54993957281112704</c:v>
                </c:pt>
                <c:pt idx="887">
                  <c:v>0.549843549728394</c:v>
                </c:pt>
                <c:pt idx="888">
                  <c:v>0.54974687099456798</c:v>
                </c:pt>
                <c:pt idx="889">
                  <c:v>0.54964601993560802</c:v>
                </c:pt>
                <c:pt idx="890">
                  <c:v>0.54954797029495195</c:v>
                </c:pt>
                <c:pt idx="891">
                  <c:v>0.54948878288268999</c:v>
                </c:pt>
                <c:pt idx="892">
                  <c:v>0.54942977428436302</c:v>
                </c:pt>
                <c:pt idx="893">
                  <c:v>0.54938948154449496</c:v>
                </c:pt>
                <c:pt idx="894">
                  <c:v>0.54935038089752197</c:v>
                </c:pt>
                <c:pt idx="895">
                  <c:v>0.54929393529892001</c:v>
                </c:pt>
                <c:pt idx="896">
                  <c:v>0.54923492670059204</c:v>
                </c:pt>
                <c:pt idx="897">
                  <c:v>0.54919850826263406</c:v>
                </c:pt>
                <c:pt idx="898">
                  <c:v>0.54916924238205</c:v>
                </c:pt>
                <c:pt idx="899">
                  <c:v>0.54914069175720204</c:v>
                </c:pt>
                <c:pt idx="900">
                  <c:v>0.54911255836486805</c:v>
                </c:pt>
                <c:pt idx="901">
                  <c:v>0.54908269643783603</c:v>
                </c:pt>
                <c:pt idx="902">
                  <c:v>0.54905152320861805</c:v>
                </c:pt>
                <c:pt idx="903">
                  <c:v>0.54902476072311401</c:v>
                </c:pt>
                <c:pt idx="904">
                  <c:v>0.549002885818481</c:v>
                </c:pt>
                <c:pt idx="905">
                  <c:v>0.548975110054016</c:v>
                </c:pt>
                <c:pt idx="906">
                  <c:v>0.54893714189529397</c:v>
                </c:pt>
                <c:pt idx="907">
                  <c:v>0.548900365829468</c:v>
                </c:pt>
                <c:pt idx="908">
                  <c:v>0.54886656999588002</c:v>
                </c:pt>
                <c:pt idx="909">
                  <c:v>0.54883247613906905</c:v>
                </c:pt>
                <c:pt idx="910">
                  <c:v>0.54879701137542702</c:v>
                </c:pt>
                <c:pt idx="911">
                  <c:v>0.548758804798126</c:v>
                </c:pt>
                <c:pt idx="912">
                  <c:v>0.54869085550308205</c:v>
                </c:pt>
                <c:pt idx="913">
                  <c:v>0.54862332344055198</c:v>
                </c:pt>
                <c:pt idx="914">
                  <c:v>0.54859966039657604</c:v>
                </c:pt>
                <c:pt idx="915">
                  <c:v>0.54857617616653398</c:v>
                </c:pt>
                <c:pt idx="916">
                  <c:v>0.54855263233184803</c:v>
                </c:pt>
                <c:pt idx="917">
                  <c:v>0.54852938652038596</c:v>
                </c:pt>
                <c:pt idx="918">
                  <c:v>0.54852944612503096</c:v>
                </c:pt>
                <c:pt idx="919">
                  <c:v>0.54853463172912598</c:v>
                </c:pt>
                <c:pt idx="920">
                  <c:v>0.54854446649551403</c:v>
                </c:pt>
                <c:pt idx="921">
                  <c:v>0.54855644702911399</c:v>
                </c:pt>
                <c:pt idx="922">
                  <c:v>0.54856228828430198</c:v>
                </c:pt>
                <c:pt idx="923">
                  <c:v>0.54856413602829002</c:v>
                </c:pt>
                <c:pt idx="924">
                  <c:v>0.54857820272445701</c:v>
                </c:pt>
                <c:pt idx="925">
                  <c:v>0.54860275983810403</c:v>
                </c:pt>
                <c:pt idx="926">
                  <c:v>0.54861682653427102</c:v>
                </c:pt>
                <c:pt idx="927">
                  <c:v>0.54861789941787698</c:v>
                </c:pt>
                <c:pt idx="928">
                  <c:v>0.54862791299819902</c:v>
                </c:pt>
                <c:pt idx="929">
                  <c:v>0.54865407943725597</c:v>
                </c:pt>
                <c:pt idx="930">
                  <c:v>0.54867792129516602</c:v>
                </c:pt>
                <c:pt idx="931">
                  <c:v>0.54869538545608498</c:v>
                </c:pt>
                <c:pt idx="932">
                  <c:v>0.54871493577957198</c:v>
                </c:pt>
                <c:pt idx="933">
                  <c:v>0.54874289035797097</c:v>
                </c:pt>
                <c:pt idx="934">
                  <c:v>0.54877072572708097</c:v>
                </c:pt>
                <c:pt idx="935">
                  <c:v>0.54879599809646595</c:v>
                </c:pt>
                <c:pt idx="936">
                  <c:v>0.54882085323333696</c:v>
                </c:pt>
                <c:pt idx="937">
                  <c:v>0.54880988597869895</c:v>
                </c:pt>
                <c:pt idx="938">
                  <c:v>0.54879873991012595</c:v>
                </c:pt>
                <c:pt idx="939">
                  <c:v>0.54877018928527799</c:v>
                </c:pt>
                <c:pt idx="940">
                  <c:v>0.54873967170715299</c:v>
                </c:pt>
                <c:pt idx="941">
                  <c:v>0.54869341850280795</c:v>
                </c:pt>
                <c:pt idx="942">
                  <c:v>0.54864400625228904</c:v>
                </c:pt>
                <c:pt idx="943">
                  <c:v>0.54856801033019997</c:v>
                </c:pt>
                <c:pt idx="944">
                  <c:v>0.54848176240920998</c:v>
                </c:pt>
                <c:pt idx="945">
                  <c:v>0.548392593860626</c:v>
                </c:pt>
                <c:pt idx="946">
                  <c:v>0.54830276966095004</c:v>
                </c:pt>
                <c:pt idx="947">
                  <c:v>0.54821062088012695</c:v>
                </c:pt>
                <c:pt idx="948">
                  <c:v>0.54811602830886796</c:v>
                </c:pt>
                <c:pt idx="949">
                  <c:v>0.54801476001739502</c:v>
                </c:pt>
                <c:pt idx="950">
                  <c:v>0.547906935214996</c:v>
                </c:pt>
                <c:pt idx="951">
                  <c:v>0.54780828952789296</c:v>
                </c:pt>
                <c:pt idx="952">
                  <c:v>0.54772311449050903</c:v>
                </c:pt>
                <c:pt idx="953">
                  <c:v>0.54762989282607999</c:v>
                </c:pt>
                <c:pt idx="954">
                  <c:v>0.54752111434936501</c:v>
                </c:pt>
                <c:pt idx="955">
                  <c:v>0.547407686710358</c:v>
                </c:pt>
                <c:pt idx="956">
                  <c:v>0.54728055000305198</c:v>
                </c:pt>
                <c:pt idx="957">
                  <c:v>0.54715746641159102</c:v>
                </c:pt>
                <c:pt idx="958">
                  <c:v>0.54705458879470803</c:v>
                </c:pt>
                <c:pt idx="959">
                  <c:v>0.54694950580596902</c:v>
                </c:pt>
                <c:pt idx="960">
                  <c:v>0.546822249889374</c:v>
                </c:pt>
                <c:pt idx="961">
                  <c:v>0.54669499397277799</c:v>
                </c:pt>
                <c:pt idx="962">
                  <c:v>0.54657828807830799</c:v>
                </c:pt>
                <c:pt idx="963">
                  <c:v>0.546461641788483</c:v>
                </c:pt>
                <c:pt idx="964">
                  <c:v>0.54638707637786899</c:v>
                </c:pt>
                <c:pt idx="965">
                  <c:v>0.54631638526916504</c:v>
                </c:pt>
                <c:pt idx="966">
                  <c:v>0.54622912406921398</c:v>
                </c:pt>
                <c:pt idx="967">
                  <c:v>0.54613864421844505</c:v>
                </c:pt>
                <c:pt idx="968">
                  <c:v>0.54604190587997403</c:v>
                </c:pt>
                <c:pt idx="969">
                  <c:v>0.54594260454177901</c:v>
                </c:pt>
                <c:pt idx="970">
                  <c:v>0.54583847522735596</c:v>
                </c:pt>
                <c:pt idx="971">
                  <c:v>0.54573297500610396</c:v>
                </c:pt>
                <c:pt idx="972">
                  <c:v>0.54564756155014005</c:v>
                </c:pt>
                <c:pt idx="973">
                  <c:v>0.54557478427886996</c:v>
                </c:pt>
                <c:pt idx="974">
                  <c:v>0.54548859596252397</c:v>
                </c:pt>
                <c:pt idx="975">
                  <c:v>0.54539185762405396</c:v>
                </c:pt>
                <c:pt idx="976">
                  <c:v>0.54529339075088501</c:v>
                </c:pt>
                <c:pt idx="977">
                  <c:v>0.54519164562225297</c:v>
                </c:pt>
                <c:pt idx="978">
                  <c:v>0.54509371519088701</c:v>
                </c:pt>
                <c:pt idx="979">
                  <c:v>0.545002281665802</c:v>
                </c:pt>
                <c:pt idx="980">
                  <c:v>0.54491204023361195</c:v>
                </c:pt>
                <c:pt idx="981">
                  <c:v>0.54482376575470004</c:v>
                </c:pt>
                <c:pt idx="982">
                  <c:v>0.54473686218261697</c:v>
                </c:pt>
                <c:pt idx="983">
                  <c:v>0.54465448856353804</c:v>
                </c:pt>
                <c:pt idx="984">
                  <c:v>0.54457485675811801</c:v>
                </c:pt>
                <c:pt idx="985">
                  <c:v>0.54450821876525901</c:v>
                </c:pt>
                <c:pt idx="986">
                  <c:v>0.54444259405136097</c:v>
                </c:pt>
                <c:pt idx="987">
                  <c:v>0.54438972473144498</c:v>
                </c:pt>
                <c:pt idx="988">
                  <c:v>0.54433685541152999</c:v>
                </c:pt>
                <c:pt idx="989">
                  <c:v>0.54427438974380504</c:v>
                </c:pt>
                <c:pt idx="990">
                  <c:v>0.54421234130859397</c:v>
                </c:pt>
                <c:pt idx="991">
                  <c:v>0.54413741827011097</c:v>
                </c:pt>
                <c:pt idx="992">
                  <c:v>0.54406154155731201</c:v>
                </c:pt>
                <c:pt idx="993">
                  <c:v>0.544011831283569</c:v>
                </c:pt>
                <c:pt idx="994">
                  <c:v>0.54396682977676403</c:v>
                </c:pt>
                <c:pt idx="995">
                  <c:v>0.54393678903579701</c:v>
                </c:pt>
                <c:pt idx="996">
                  <c:v>0.54391062259674094</c:v>
                </c:pt>
                <c:pt idx="997">
                  <c:v>0.54386228322982799</c:v>
                </c:pt>
                <c:pt idx="998">
                  <c:v>0.54380518198013295</c:v>
                </c:pt>
                <c:pt idx="999">
                  <c:v>0.54374921321868896</c:v>
                </c:pt>
                <c:pt idx="1000">
                  <c:v>0.54369586706161499</c:v>
                </c:pt>
                <c:pt idx="1001">
                  <c:v>0.54365819692611705</c:v>
                </c:pt>
                <c:pt idx="1002">
                  <c:v>0.54363012313842796</c:v>
                </c:pt>
                <c:pt idx="1003">
                  <c:v>0.54360955953598</c:v>
                </c:pt>
                <c:pt idx="1004">
                  <c:v>0.54359704256057695</c:v>
                </c:pt>
                <c:pt idx="1005">
                  <c:v>0.54358392953872703</c:v>
                </c:pt>
                <c:pt idx="1006">
                  <c:v>0.54357022047042802</c:v>
                </c:pt>
                <c:pt idx="1007">
                  <c:v>0.54355251789092995</c:v>
                </c:pt>
                <c:pt idx="1008">
                  <c:v>0.54352849721908603</c:v>
                </c:pt>
                <c:pt idx="1009">
                  <c:v>0.54350364208221402</c:v>
                </c:pt>
                <c:pt idx="1010">
                  <c:v>0.54347527027130105</c:v>
                </c:pt>
                <c:pt idx="1011">
                  <c:v>0.54342973232269298</c:v>
                </c:pt>
                <c:pt idx="1012">
                  <c:v>0.54332417249679599</c:v>
                </c:pt>
                <c:pt idx="1013">
                  <c:v>0.543218374252319</c:v>
                </c:pt>
                <c:pt idx="1014">
                  <c:v>0.54310661554336503</c:v>
                </c:pt>
                <c:pt idx="1015">
                  <c:v>0.54298770427703902</c:v>
                </c:pt>
                <c:pt idx="1016">
                  <c:v>0.54279291629791304</c:v>
                </c:pt>
                <c:pt idx="1017">
                  <c:v>0.54259979724884</c:v>
                </c:pt>
                <c:pt idx="1018">
                  <c:v>0.54235213994979903</c:v>
                </c:pt>
                <c:pt idx="1019">
                  <c:v>0.54210770130157504</c:v>
                </c:pt>
                <c:pt idx="1020">
                  <c:v>0.54175543785095204</c:v>
                </c:pt>
                <c:pt idx="1021">
                  <c:v>0.54140347242355302</c:v>
                </c:pt>
                <c:pt idx="1022">
                  <c:v>0.54097980260848999</c:v>
                </c:pt>
                <c:pt idx="1023">
                  <c:v>0.54055172204971302</c:v>
                </c:pt>
                <c:pt idx="1024">
                  <c:v>0.53993791341781605</c:v>
                </c:pt>
                <c:pt idx="1025">
                  <c:v>0.53929197788238503</c:v>
                </c:pt>
                <c:pt idx="1026">
                  <c:v>0.53851467370986905</c:v>
                </c:pt>
                <c:pt idx="1027">
                  <c:v>0.53770118951797496</c:v>
                </c:pt>
                <c:pt idx="1028">
                  <c:v>0.536634922027588</c:v>
                </c:pt>
                <c:pt idx="1029">
                  <c:v>0.53546935319900502</c:v>
                </c:pt>
                <c:pt idx="1030">
                  <c:v>0.534099221229553</c:v>
                </c:pt>
                <c:pt idx="1031">
                  <c:v>0.53262019157409701</c:v>
                </c:pt>
                <c:pt idx="1032">
                  <c:v>0.53083872795105003</c:v>
                </c:pt>
                <c:pt idx="1033">
                  <c:v>0.52884793281555198</c:v>
                </c:pt>
                <c:pt idx="1034">
                  <c:v>0.52668458223342896</c:v>
                </c:pt>
                <c:pt idx="1035">
                  <c:v>0.52436923980712902</c:v>
                </c:pt>
                <c:pt idx="1036">
                  <c:v>0.52186018228530895</c:v>
                </c:pt>
                <c:pt idx="1037">
                  <c:v>0.51912778615951505</c:v>
                </c:pt>
                <c:pt idx="1038">
                  <c:v>0.516324102878571</c:v>
                </c:pt>
                <c:pt idx="1039">
                  <c:v>0.51340419054031405</c:v>
                </c:pt>
                <c:pt idx="1040">
                  <c:v>0.51040846109390303</c:v>
                </c:pt>
                <c:pt idx="1041">
                  <c:v>0.50724750757217396</c:v>
                </c:pt>
                <c:pt idx="1042">
                  <c:v>0.50413477420806896</c:v>
                </c:pt>
                <c:pt idx="1043">
                  <c:v>0.50110602378845204</c:v>
                </c:pt>
                <c:pt idx="1044">
                  <c:v>0.498084396123886</c:v>
                </c:pt>
                <c:pt idx="1045">
                  <c:v>0.49504444003105202</c:v>
                </c:pt>
                <c:pt idx="1046">
                  <c:v>0.49207764863967901</c:v>
                </c:pt>
                <c:pt idx="1047">
                  <c:v>0.48941197991371199</c:v>
                </c:pt>
                <c:pt idx="1048">
                  <c:v>0.48679107427597001</c:v>
                </c:pt>
                <c:pt idx="1049">
                  <c:v>0.48445069789886502</c:v>
                </c:pt>
                <c:pt idx="1050">
                  <c:v>0.48215255141258201</c:v>
                </c:pt>
                <c:pt idx="1051">
                  <c:v>0.48047345876693698</c:v>
                </c:pt>
                <c:pt idx="1052">
                  <c:v>0.47879976034164401</c:v>
                </c:pt>
                <c:pt idx="1053">
                  <c:v>0.47766831517219499</c:v>
                </c:pt>
                <c:pt idx="1054">
                  <c:v>0.47654315829277</c:v>
                </c:pt>
                <c:pt idx="1055">
                  <c:v>0.47608849406242398</c:v>
                </c:pt>
                <c:pt idx="1056">
                  <c:v>0.47567820549011203</c:v>
                </c:pt>
                <c:pt idx="1057">
                  <c:v>0.47581464052200301</c:v>
                </c:pt>
                <c:pt idx="1058">
                  <c:v>0.476022839546204</c:v>
                </c:pt>
                <c:pt idx="1059">
                  <c:v>0.47670024633407598</c:v>
                </c:pt>
                <c:pt idx="1060">
                  <c:v>0.477473944425583</c:v>
                </c:pt>
                <c:pt idx="1061">
                  <c:v>0.47866523265838601</c:v>
                </c:pt>
                <c:pt idx="1062">
                  <c:v>0.479977786540985</c:v>
                </c:pt>
                <c:pt idx="1063">
                  <c:v>0.48153895139694203</c:v>
                </c:pt>
                <c:pt idx="1064">
                  <c:v>0.48319679498672502</c:v>
                </c:pt>
                <c:pt idx="1065">
                  <c:v>0.48510774970054599</c:v>
                </c:pt>
                <c:pt idx="1066">
                  <c:v>0.48714575171470598</c:v>
                </c:pt>
                <c:pt idx="1067">
                  <c:v>0.48925241827964799</c:v>
                </c:pt>
                <c:pt idx="1068">
                  <c:v>0.491403758525848</c:v>
                </c:pt>
                <c:pt idx="1069">
                  <c:v>0.49362149834632901</c:v>
                </c:pt>
                <c:pt idx="1070">
                  <c:v>0.495892643928528</c:v>
                </c:pt>
                <c:pt idx="1071">
                  <c:v>0.498077422380447</c:v>
                </c:pt>
                <c:pt idx="1072">
                  <c:v>0.50018036365509</c:v>
                </c:pt>
                <c:pt idx="1073">
                  <c:v>0.50224804878234897</c:v>
                </c:pt>
                <c:pt idx="1074">
                  <c:v>0.50427424907684304</c:v>
                </c:pt>
                <c:pt idx="1075">
                  <c:v>0.50616824626922596</c:v>
                </c:pt>
                <c:pt idx="1076">
                  <c:v>0.50786930322647095</c:v>
                </c:pt>
                <c:pt idx="1077">
                  <c:v>0.50951486825943004</c:v>
                </c:pt>
                <c:pt idx="1078">
                  <c:v>0.51105868816375699</c:v>
                </c:pt>
                <c:pt idx="1079">
                  <c:v>0.51252245903015103</c:v>
                </c:pt>
                <c:pt idx="1080">
                  <c:v>0.51380085945129395</c:v>
                </c:pt>
                <c:pt idx="1081">
                  <c:v>0.51504456996917702</c:v>
                </c:pt>
                <c:pt idx="1082">
                  <c:v>0.516182720661163</c:v>
                </c:pt>
                <c:pt idx="1083">
                  <c:v>0.51728260517120395</c:v>
                </c:pt>
                <c:pt idx="1084">
                  <c:v>0.51822745800018299</c:v>
                </c:pt>
                <c:pt idx="1085">
                  <c:v>0.51915508508682295</c:v>
                </c:pt>
                <c:pt idx="1086">
                  <c:v>0.51998233795166005</c:v>
                </c:pt>
                <c:pt idx="1087">
                  <c:v>0.52079558372497603</c:v>
                </c:pt>
                <c:pt idx="1088">
                  <c:v>0.52148425579071001</c:v>
                </c:pt>
                <c:pt idx="1089">
                  <c:v>0.52217161655426003</c:v>
                </c:pt>
                <c:pt idx="1090">
                  <c:v>0.52280884981155396</c:v>
                </c:pt>
                <c:pt idx="1091">
                  <c:v>0.52344512939453103</c:v>
                </c:pt>
                <c:pt idx="1092">
                  <c:v>0.52394586801528897</c:v>
                </c:pt>
                <c:pt idx="1093">
                  <c:v>0.52444851398467995</c:v>
                </c:pt>
                <c:pt idx="1094">
                  <c:v>0.52488696575164795</c:v>
                </c:pt>
                <c:pt idx="1095">
                  <c:v>0.52532595396041903</c:v>
                </c:pt>
                <c:pt idx="1096">
                  <c:v>0.52570849657058705</c:v>
                </c:pt>
                <c:pt idx="1097">
                  <c:v>0.52608841657638605</c:v>
                </c:pt>
                <c:pt idx="1098">
                  <c:v>0.52643674612045299</c:v>
                </c:pt>
                <c:pt idx="1099">
                  <c:v>0.52678215503692605</c:v>
                </c:pt>
                <c:pt idx="1100">
                  <c:v>0.52707022428512595</c:v>
                </c:pt>
                <c:pt idx="1101">
                  <c:v>0.52734899520874001</c:v>
                </c:pt>
                <c:pt idx="1102">
                  <c:v>0.52758753299713101</c:v>
                </c:pt>
                <c:pt idx="1103">
                  <c:v>0.52781647443771396</c:v>
                </c:pt>
                <c:pt idx="1104">
                  <c:v>0.52805560827255205</c:v>
                </c:pt>
                <c:pt idx="1105">
                  <c:v>0.52829885482788097</c:v>
                </c:pt>
                <c:pt idx="1106">
                  <c:v>0.52851688861846902</c:v>
                </c:pt>
                <c:pt idx="1107">
                  <c:v>0.528725266456604</c:v>
                </c:pt>
                <c:pt idx="1108">
                  <c:v>0.52894508838653598</c:v>
                </c:pt>
                <c:pt idx="1109">
                  <c:v>0.52917009592056297</c:v>
                </c:pt>
                <c:pt idx="1110">
                  <c:v>0.52937960624694802</c:v>
                </c:pt>
                <c:pt idx="1111">
                  <c:v>0.52958172559738204</c:v>
                </c:pt>
                <c:pt idx="1112">
                  <c:v>0.52980345487594604</c:v>
                </c:pt>
                <c:pt idx="1113">
                  <c:v>0.53003877401351895</c:v>
                </c:pt>
                <c:pt idx="1114">
                  <c:v>0.53028976917266801</c:v>
                </c:pt>
                <c:pt idx="1115">
                  <c:v>0.53055232763290405</c:v>
                </c:pt>
                <c:pt idx="1116">
                  <c:v>0.53082329034805298</c:v>
                </c:pt>
                <c:pt idx="1117">
                  <c:v>0.53110164403915405</c:v>
                </c:pt>
                <c:pt idx="1118">
                  <c:v>0.53137642145156905</c:v>
                </c:pt>
                <c:pt idx="1119">
                  <c:v>0.53164833784103405</c:v>
                </c:pt>
                <c:pt idx="1120">
                  <c:v>0.53192907571792603</c:v>
                </c:pt>
                <c:pt idx="1121">
                  <c:v>0.53222060203552202</c:v>
                </c:pt>
                <c:pt idx="1122">
                  <c:v>0.53253042697906505</c:v>
                </c:pt>
                <c:pt idx="1123">
                  <c:v>0.53286802768707298</c:v>
                </c:pt>
                <c:pt idx="1124">
                  <c:v>0.53319388628006004</c:v>
                </c:pt>
                <c:pt idx="1125">
                  <c:v>0.53349816799163796</c:v>
                </c:pt>
                <c:pt idx="1126">
                  <c:v>0.53381884098053001</c:v>
                </c:pt>
                <c:pt idx="1127">
                  <c:v>0.53417110443115201</c:v>
                </c:pt>
                <c:pt idx="1128">
                  <c:v>0.53451883792877197</c:v>
                </c:pt>
                <c:pt idx="1129">
                  <c:v>0.53485447168350198</c:v>
                </c:pt>
                <c:pt idx="1130">
                  <c:v>0.53519642353057895</c:v>
                </c:pt>
                <c:pt idx="1131">
                  <c:v>0.535555839538574</c:v>
                </c:pt>
                <c:pt idx="1132">
                  <c:v>0.53591752052307096</c:v>
                </c:pt>
                <c:pt idx="1133">
                  <c:v>0.53628313541412398</c:v>
                </c:pt>
                <c:pt idx="1134">
                  <c:v>0.53665000200271595</c:v>
                </c:pt>
                <c:pt idx="1135">
                  <c:v>0.53701555728912398</c:v>
                </c:pt>
                <c:pt idx="1136">
                  <c:v>0.537381291389465</c:v>
                </c:pt>
                <c:pt idx="1137">
                  <c:v>0.53774970769882202</c:v>
                </c:pt>
                <c:pt idx="1138">
                  <c:v>0.53811705112457298</c:v>
                </c:pt>
                <c:pt idx="1139">
                  <c:v>0.53847336769104004</c:v>
                </c:pt>
                <c:pt idx="1140">
                  <c:v>0.53883028030395497</c:v>
                </c:pt>
                <c:pt idx="1141">
                  <c:v>0.53917825222015403</c:v>
                </c:pt>
                <c:pt idx="1142">
                  <c:v>0.53952687978744496</c:v>
                </c:pt>
                <c:pt idx="1143">
                  <c:v>0.53985983133315996</c:v>
                </c:pt>
                <c:pt idx="1144">
                  <c:v>0.54019320011138905</c:v>
                </c:pt>
                <c:pt idx="1145">
                  <c:v>0.54049944877624501</c:v>
                </c:pt>
                <c:pt idx="1146">
                  <c:v>0.54080623388290405</c:v>
                </c:pt>
                <c:pt idx="1147">
                  <c:v>0.54111474752426103</c:v>
                </c:pt>
                <c:pt idx="1148">
                  <c:v>0.54142403602600098</c:v>
                </c:pt>
                <c:pt idx="1149">
                  <c:v>0.54172885417938199</c:v>
                </c:pt>
                <c:pt idx="1150">
                  <c:v>0.54203641414642301</c:v>
                </c:pt>
                <c:pt idx="1151">
                  <c:v>0.54232603311538696</c:v>
                </c:pt>
                <c:pt idx="1152">
                  <c:v>0.54261404275894198</c:v>
                </c:pt>
                <c:pt idx="1153">
                  <c:v>0.54286283254623402</c:v>
                </c:pt>
                <c:pt idx="1154">
                  <c:v>0.54310721158981301</c:v>
                </c:pt>
                <c:pt idx="1155">
                  <c:v>0.54338079690933205</c:v>
                </c:pt>
                <c:pt idx="1156">
                  <c:v>0.54365855455398604</c:v>
                </c:pt>
                <c:pt idx="1157">
                  <c:v>0.54391396045684803</c:v>
                </c:pt>
                <c:pt idx="1158">
                  <c:v>0.544167160987854</c:v>
                </c:pt>
                <c:pt idx="1159">
                  <c:v>0.54439502954482999</c:v>
                </c:pt>
                <c:pt idx="1160">
                  <c:v>0.54461836814880404</c:v>
                </c:pt>
                <c:pt idx="1161">
                  <c:v>0.54482936859130904</c:v>
                </c:pt>
                <c:pt idx="1162">
                  <c:v>0.54503577947616599</c:v>
                </c:pt>
                <c:pt idx="1163">
                  <c:v>0.54522359371185303</c:v>
                </c:pt>
                <c:pt idx="1164">
                  <c:v>0.54540604352951105</c:v>
                </c:pt>
                <c:pt idx="1165">
                  <c:v>0.54557764530181896</c:v>
                </c:pt>
                <c:pt idx="1166">
                  <c:v>0.54574662446975697</c:v>
                </c:pt>
                <c:pt idx="1167">
                  <c:v>0.54589504003524802</c:v>
                </c:pt>
                <c:pt idx="1168">
                  <c:v>0.54603576660156306</c:v>
                </c:pt>
                <c:pt idx="1169">
                  <c:v>0.54616999626159701</c:v>
                </c:pt>
                <c:pt idx="1170">
                  <c:v>0.54630035161972001</c:v>
                </c:pt>
                <c:pt idx="1171">
                  <c:v>0.54641956090927102</c:v>
                </c:pt>
                <c:pt idx="1172">
                  <c:v>0.54653447866439797</c:v>
                </c:pt>
                <c:pt idx="1173">
                  <c:v>0.54662901163101196</c:v>
                </c:pt>
                <c:pt idx="1174">
                  <c:v>0.54670929908752397</c:v>
                </c:pt>
                <c:pt idx="1175">
                  <c:v>0.54678308963775601</c:v>
                </c:pt>
                <c:pt idx="1176">
                  <c:v>0.54685449600219704</c:v>
                </c:pt>
                <c:pt idx="1177">
                  <c:v>0.54692417383194003</c:v>
                </c:pt>
                <c:pt idx="1178">
                  <c:v>0.54699212312698398</c:v>
                </c:pt>
                <c:pt idx="1179">
                  <c:v>0.54705989360809304</c:v>
                </c:pt>
                <c:pt idx="1180">
                  <c:v>0.54712778329849199</c:v>
                </c:pt>
                <c:pt idx="1181">
                  <c:v>0.54718500375747703</c:v>
                </c:pt>
                <c:pt idx="1182">
                  <c:v>0.547235548496246</c:v>
                </c:pt>
                <c:pt idx="1183">
                  <c:v>0.54728996753692605</c:v>
                </c:pt>
                <c:pt idx="1184">
                  <c:v>0.54734003543853804</c:v>
                </c:pt>
                <c:pt idx="1185">
                  <c:v>0.54738146066665605</c:v>
                </c:pt>
                <c:pt idx="1186">
                  <c:v>0.54741996526718095</c:v>
                </c:pt>
                <c:pt idx="1187">
                  <c:v>0.54746556282043501</c:v>
                </c:pt>
                <c:pt idx="1188">
                  <c:v>0.54751533269882202</c:v>
                </c:pt>
                <c:pt idx="1189">
                  <c:v>0.54754966497421298</c:v>
                </c:pt>
                <c:pt idx="1190">
                  <c:v>0.54756730794906605</c:v>
                </c:pt>
                <c:pt idx="1191">
                  <c:v>0.54757541418075595</c:v>
                </c:pt>
                <c:pt idx="1192">
                  <c:v>0.54757446050643899</c:v>
                </c:pt>
                <c:pt idx="1193">
                  <c:v>0.54757070541381803</c:v>
                </c:pt>
                <c:pt idx="1194">
                  <c:v>0.54756098985671997</c:v>
                </c:pt>
                <c:pt idx="1195">
                  <c:v>0.54754841327667203</c:v>
                </c:pt>
                <c:pt idx="1196">
                  <c:v>0.54752993583679199</c:v>
                </c:pt>
                <c:pt idx="1197">
                  <c:v>0.54751729965210005</c:v>
                </c:pt>
                <c:pt idx="1198">
                  <c:v>0.54752057790756203</c:v>
                </c:pt>
                <c:pt idx="1199">
                  <c:v>0.54752451181411699</c:v>
                </c:pt>
                <c:pt idx="1200">
                  <c:v>0.54752171039581299</c:v>
                </c:pt>
                <c:pt idx="1201">
                  <c:v>0.54751282930374101</c:v>
                </c:pt>
                <c:pt idx="1202">
                  <c:v>0.54749399423599199</c:v>
                </c:pt>
                <c:pt idx="1203">
                  <c:v>0.547474324703217</c:v>
                </c:pt>
                <c:pt idx="1204">
                  <c:v>0.54745662212371804</c:v>
                </c:pt>
                <c:pt idx="1205">
                  <c:v>0.54746246337890603</c:v>
                </c:pt>
                <c:pt idx="1206">
                  <c:v>0.54751801490783703</c:v>
                </c:pt>
                <c:pt idx="1207">
                  <c:v>0.54755586385726895</c:v>
                </c:pt>
                <c:pt idx="1208">
                  <c:v>0.547557473182678</c:v>
                </c:pt>
                <c:pt idx="1209">
                  <c:v>0.54755938053131104</c:v>
                </c:pt>
                <c:pt idx="1210">
                  <c:v>0.54755133390426602</c:v>
                </c:pt>
                <c:pt idx="1211">
                  <c:v>0.54754239320755005</c:v>
                </c:pt>
                <c:pt idx="1212">
                  <c:v>0.54753774404525801</c:v>
                </c:pt>
                <c:pt idx="1213">
                  <c:v>0.54754304885864302</c:v>
                </c:pt>
                <c:pt idx="1214">
                  <c:v>0.547571361064911</c:v>
                </c:pt>
                <c:pt idx="1215">
                  <c:v>0.54758918285369895</c:v>
                </c:pt>
                <c:pt idx="1216">
                  <c:v>0.54758012294769298</c:v>
                </c:pt>
                <c:pt idx="1217">
                  <c:v>0.54758650064468395</c:v>
                </c:pt>
                <c:pt idx="1218">
                  <c:v>0.54763573408126798</c:v>
                </c:pt>
                <c:pt idx="1219">
                  <c:v>0.54767262935638406</c:v>
                </c:pt>
                <c:pt idx="1220">
                  <c:v>0.54767227172851596</c:v>
                </c:pt>
                <c:pt idx="1221">
                  <c:v>0.54768109321594205</c:v>
                </c:pt>
                <c:pt idx="1222">
                  <c:v>0.54771959781646695</c:v>
                </c:pt>
                <c:pt idx="1223">
                  <c:v>0.54775518178939797</c:v>
                </c:pt>
                <c:pt idx="1224">
                  <c:v>0.54778200387954701</c:v>
                </c:pt>
                <c:pt idx="1225">
                  <c:v>0.54781138896942105</c:v>
                </c:pt>
                <c:pt idx="1226">
                  <c:v>0.54784882068634</c:v>
                </c:pt>
                <c:pt idx="1227">
                  <c:v>0.54788714647293102</c:v>
                </c:pt>
                <c:pt idx="1228">
                  <c:v>0.54792827367782604</c:v>
                </c:pt>
                <c:pt idx="1229">
                  <c:v>0.54796963930130005</c:v>
                </c:pt>
                <c:pt idx="1230">
                  <c:v>0.54800260066986095</c:v>
                </c:pt>
                <c:pt idx="1231">
                  <c:v>0.54803842306137096</c:v>
                </c:pt>
                <c:pt idx="1232">
                  <c:v>0.548109591007233</c:v>
                </c:pt>
                <c:pt idx="1233">
                  <c:v>0.5481818318367</c:v>
                </c:pt>
                <c:pt idx="1234">
                  <c:v>0.54824233055114702</c:v>
                </c:pt>
                <c:pt idx="1235">
                  <c:v>0.54830914735794101</c:v>
                </c:pt>
                <c:pt idx="1236">
                  <c:v>0.54839485883712802</c:v>
                </c:pt>
                <c:pt idx="1237">
                  <c:v>0.54847544431686401</c:v>
                </c:pt>
                <c:pt idx="1238">
                  <c:v>0.54853469133377097</c:v>
                </c:pt>
                <c:pt idx="1239">
                  <c:v>0.54859751462936401</c:v>
                </c:pt>
                <c:pt idx="1240">
                  <c:v>0.54869109392166104</c:v>
                </c:pt>
                <c:pt idx="1241">
                  <c:v>0.548786640167236</c:v>
                </c:pt>
                <c:pt idx="1242">
                  <c:v>0.54888731241226196</c:v>
                </c:pt>
                <c:pt idx="1243">
                  <c:v>0.54899358749389604</c:v>
                </c:pt>
                <c:pt idx="1244">
                  <c:v>0.54911816120147705</c:v>
                </c:pt>
                <c:pt idx="1245">
                  <c:v>0.54924058914184604</c:v>
                </c:pt>
                <c:pt idx="1246">
                  <c:v>0.54936224222183205</c:v>
                </c:pt>
                <c:pt idx="1247">
                  <c:v>0.54948616027831998</c:v>
                </c:pt>
                <c:pt idx="1248">
                  <c:v>0.54959917068481401</c:v>
                </c:pt>
                <c:pt idx="1249">
                  <c:v>0.54971456527710005</c:v>
                </c:pt>
                <c:pt idx="1250">
                  <c:v>0.54985874891281095</c:v>
                </c:pt>
                <c:pt idx="1251">
                  <c:v>0.54999923706054699</c:v>
                </c:pt>
                <c:pt idx="1252">
                  <c:v>0.55012154579162598</c:v>
                </c:pt>
                <c:pt idx="1253">
                  <c:v>0.55024808645248402</c:v>
                </c:pt>
                <c:pt idx="1254">
                  <c:v>0.55036157369613603</c:v>
                </c:pt>
                <c:pt idx="1255">
                  <c:v>0.55047029256820701</c:v>
                </c:pt>
                <c:pt idx="1256">
                  <c:v>0.55056643486022905</c:v>
                </c:pt>
                <c:pt idx="1257">
                  <c:v>0.55066883563995395</c:v>
                </c:pt>
                <c:pt idx="1258">
                  <c:v>0.55079990625381503</c:v>
                </c:pt>
                <c:pt idx="1259">
                  <c:v>0.55092298984527599</c:v>
                </c:pt>
                <c:pt idx="1260">
                  <c:v>0.55099427700042702</c:v>
                </c:pt>
                <c:pt idx="1261">
                  <c:v>0.55107492208480802</c:v>
                </c:pt>
                <c:pt idx="1262">
                  <c:v>0.55120617151260398</c:v>
                </c:pt>
                <c:pt idx="1263">
                  <c:v>0.55133873224258401</c:v>
                </c:pt>
                <c:pt idx="1264">
                  <c:v>0.55148643255233798</c:v>
                </c:pt>
                <c:pt idx="1265">
                  <c:v>0.55163162946701105</c:v>
                </c:pt>
                <c:pt idx="1266">
                  <c:v>0.55174851417541504</c:v>
                </c:pt>
                <c:pt idx="1267">
                  <c:v>0.55186825990676902</c:v>
                </c:pt>
                <c:pt idx="1268">
                  <c:v>0.551993548870087</c:v>
                </c:pt>
                <c:pt idx="1269">
                  <c:v>0.55211812257766701</c:v>
                </c:pt>
                <c:pt idx="1270">
                  <c:v>0.55226171016693104</c:v>
                </c:pt>
                <c:pt idx="1271">
                  <c:v>0.55240356922149703</c:v>
                </c:pt>
                <c:pt idx="1272">
                  <c:v>0.55249440670013406</c:v>
                </c:pt>
                <c:pt idx="1273">
                  <c:v>0.55259025096893299</c:v>
                </c:pt>
                <c:pt idx="1274">
                  <c:v>0.55273449420928999</c:v>
                </c:pt>
                <c:pt idx="1275">
                  <c:v>0.55287927389144897</c:v>
                </c:pt>
                <c:pt idx="1276">
                  <c:v>0.55301141738891602</c:v>
                </c:pt>
                <c:pt idx="1277">
                  <c:v>0.55314177274704002</c:v>
                </c:pt>
                <c:pt idx="1278">
                  <c:v>0.553244829177856</c:v>
                </c:pt>
                <c:pt idx="1279">
                  <c:v>0.55335050821304299</c:v>
                </c:pt>
                <c:pt idx="1280">
                  <c:v>0.553477823734283</c:v>
                </c:pt>
                <c:pt idx="1281">
                  <c:v>0.55360627174377397</c:v>
                </c:pt>
                <c:pt idx="1282">
                  <c:v>0.55372411012649503</c:v>
                </c:pt>
                <c:pt idx="1283">
                  <c:v>0.55383980274200395</c:v>
                </c:pt>
                <c:pt idx="1284">
                  <c:v>0.55395555496215798</c:v>
                </c:pt>
                <c:pt idx="1285">
                  <c:v>0.554068922996521</c:v>
                </c:pt>
                <c:pt idx="1286">
                  <c:v>0.55416256189346302</c:v>
                </c:pt>
                <c:pt idx="1287">
                  <c:v>0.554260194301605</c:v>
                </c:pt>
                <c:pt idx="1288">
                  <c:v>0.55438572168350198</c:v>
                </c:pt>
                <c:pt idx="1289">
                  <c:v>0.55451256036758401</c:v>
                </c:pt>
                <c:pt idx="1290">
                  <c:v>0.55462658405303999</c:v>
                </c:pt>
                <c:pt idx="1291">
                  <c:v>0.55474388599395796</c:v>
                </c:pt>
                <c:pt idx="1292">
                  <c:v>0.554867804050446</c:v>
                </c:pt>
                <c:pt idx="1293">
                  <c:v>0.55499303340911899</c:v>
                </c:pt>
                <c:pt idx="1294">
                  <c:v>0.55511808395385698</c:v>
                </c:pt>
                <c:pt idx="1295">
                  <c:v>0.55523627996444702</c:v>
                </c:pt>
                <c:pt idx="1296">
                  <c:v>0.55533611774444602</c:v>
                </c:pt>
                <c:pt idx="1297">
                  <c:v>0.55543309450149503</c:v>
                </c:pt>
                <c:pt idx="1298">
                  <c:v>0.555528104305267</c:v>
                </c:pt>
                <c:pt idx="1299">
                  <c:v>0.55562490224838301</c:v>
                </c:pt>
                <c:pt idx="1300">
                  <c:v>0.55571025609970104</c:v>
                </c:pt>
                <c:pt idx="1301">
                  <c:v>0.55580192804336503</c:v>
                </c:pt>
                <c:pt idx="1302">
                  <c:v>0.555916547775269</c:v>
                </c:pt>
                <c:pt idx="1303">
                  <c:v>0.556030333042145</c:v>
                </c:pt>
                <c:pt idx="1304">
                  <c:v>0.55614167451858498</c:v>
                </c:pt>
                <c:pt idx="1305">
                  <c:v>0.55625355243682895</c:v>
                </c:pt>
                <c:pt idx="1306">
                  <c:v>0.55636543035507202</c:v>
                </c:pt>
                <c:pt idx="1307">
                  <c:v>0.55647754669189498</c:v>
                </c:pt>
                <c:pt idx="1308">
                  <c:v>0.55658638477325395</c:v>
                </c:pt>
                <c:pt idx="1309">
                  <c:v>0.55668622255325295</c:v>
                </c:pt>
                <c:pt idx="1310">
                  <c:v>0.55675584077835105</c:v>
                </c:pt>
                <c:pt idx="1311">
                  <c:v>0.55682790279388406</c:v>
                </c:pt>
                <c:pt idx="1312">
                  <c:v>0.55691671371460005</c:v>
                </c:pt>
                <c:pt idx="1313">
                  <c:v>0.55700552463531505</c:v>
                </c:pt>
                <c:pt idx="1314">
                  <c:v>0.55708587169647195</c:v>
                </c:pt>
                <c:pt idx="1315">
                  <c:v>0.55717009305954002</c:v>
                </c:pt>
                <c:pt idx="1316">
                  <c:v>0.55725592374801602</c:v>
                </c:pt>
                <c:pt idx="1317">
                  <c:v>0.55733817815780595</c:v>
                </c:pt>
                <c:pt idx="1318">
                  <c:v>0.55741876363754295</c:v>
                </c:pt>
                <c:pt idx="1319">
                  <c:v>0.55750095844268799</c:v>
                </c:pt>
                <c:pt idx="1320">
                  <c:v>0.55758517980575595</c:v>
                </c:pt>
                <c:pt idx="1321">
                  <c:v>0.55766630172729503</c:v>
                </c:pt>
                <c:pt idx="1322">
                  <c:v>0.55774527788162198</c:v>
                </c:pt>
                <c:pt idx="1323">
                  <c:v>0.55783718824386597</c:v>
                </c:pt>
                <c:pt idx="1324">
                  <c:v>0.55794620513916005</c:v>
                </c:pt>
                <c:pt idx="1325">
                  <c:v>0.55803477764129605</c:v>
                </c:pt>
                <c:pt idx="1326">
                  <c:v>0.55809330940246604</c:v>
                </c:pt>
                <c:pt idx="1327">
                  <c:v>0.55815589427947998</c:v>
                </c:pt>
                <c:pt idx="1328">
                  <c:v>0.55822837352752697</c:v>
                </c:pt>
                <c:pt idx="1329">
                  <c:v>0.55830359458923295</c:v>
                </c:pt>
                <c:pt idx="1330">
                  <c:v>0.55837899446487405</c:v>
                </c:pt>
                <c:pt idx="1331">
                  <c:v>0.55845302343368497</c:v>
                </c:pt>
                <c:pt idx="1332">
                  <c:v>0.55852228403091397</c:v>
                </c:pt>
                <c:pt idx="1333">
                  <c:v>0.55858939886093095</c:v>
                </c:pt>
                <c:pt idx="1334">
                  <c:v>0.55865234136581399</c:v>
                </c:pt>
                <c:pt idx="1335">
                  <c:v>0.55873060226440396</c:v>
                </c:pt>
                <c:pt idx="1336">
                  <c:v>0.55883002281188998</c:v>
                </c:pt>
                <c:pt idx="1337">
                  <c:v>0.558912873268127</c:v>
                </c:pt>
                <c:pt idx="1338">
                  <c:v>0.55897754430770896</c:v>
                </c:pt>
                <c:pt idx="1339">
                  <c:v>0.55904835462570202</c:v>
                </c:pt>
                <c:pt idx="1340">
                  <c:v>0.55912399291992199</c:v>
                </c:pt>
                <c:pt idx="1341">
                  <c:v>0.55918359756469704</c:v>
                </c:pt>
                <c:pt idx="1342">
                  <c:v>0.55923086404800404</c:v>
                </c:pt>
                <c:pt idx="1343">
                  <c:v>0.55928230285644498</c:v>
                </c:pt>
                <c:pt idx="1344">
                  <c:v>0.559337377548218</c:v>
                </c:pt>
                <c:pt idx="1345">
                  <c:v>0.55941241979598999</c:v>
                </c:pt>
                <c:pt idx="1346">
                  <c:v>0.55949997901916504</c:v>
                </c:pt>
                <c:pt idx="1347">
                  <c:v>0.55953603982925404</c:v>
                </c:pt>
                <c:pt idx="1348">
                  <c:v>0.55954879522323597</c:v>
                </c:pt>
                <c:pt idx="1349">
                  <c:v>0.55957406759262096</c:v>
                </c:pt>
                <c:pt idx="1350">
                  <c:v>0.55960279703140303</c:v>
                </c:pt>
                <c:pt idx="1351">
                  <c:v>0.55964595079421997</c:v>
                </c:pt>
                <c:pt idx="1352">
                  <c:v>0.55969101190567005</c:v>
                </c:pt>
                <c:pt idx="1353">
                  <c:v>0.55973416566848799</c:v>
                </c:pt>
                <c:pt idx="1354">
                  <c:v>0.55978149175643899</c:v>
                </c:pt>
                <c:pt idx="1355">
                  <c:v>0.55982965230941795</c:v>
                </c:pt>
                <c:pt idx="1356">
                  <c:v>0.55987948179244995</c:v>
                </c:pt>
                <c:pt idx="1357">
                  <c:v>0.55993723869323697</c:v>
                </c:pt>
                <c:pt idx="1358">
                  <c:v>0.55999320745468095</c:v>
                </c:pt>
                <c:pt idx="1359">
                  <c:v>0.56003856658935502</c:v>
                </c:pt>
                <c:pt idx="1360">
                  <c:v>0.56008589267730702</c:v>
                </c:pt>
                <c:pt idx="1361">
                  <c:v>0.56010144948959395</c:v>
                </c:pt>
                <c:pt idx="1362">
                  <c:v>0.56010931730270397</c:v>
                </c:pt>
                <c:pt idx="1363">
                  <c:v>0.56013286113739003</c:v>
                </c:pt>
                <c:pt idx="1364">
                  <c:v>0.56015890836715698</c:v>
                </c:pt>
                <c:pt idx="1365">
                  <c:v>0.56017553806304898</c:v>
                </c:pt>
                <c:pt idx="1366">
                  <c:v>0.56019020080566395</c:v>
                </c:pt>
                <c:pt idx="1367">
                  <c:v>0.56017589569091797</c:v>
                </c:pt>
                <c:pt idx="1368">
                  <c:v>0.56016051769256603</c:v>
                </c:pt>
                <c:pt idx="1369">
                  <c:v>0.560128033161163</c:v>
                </c:pt>
                <c:pt idx="1370">
                  <c:v>0.56009286642074596</c:v>
                </c:pt>
                <c:pt idx="1371">
                  <c:v>0.56012165546417203</c:v>
                </c:pt>
                <c:pt idx="1372">
                  <c:v>0.56015318632125899</c:v>
                </c:pt>
                <c:pt idx="1373">
                  <c:v>0.56017822027206399</c:v>
                </c:pt>
                <c:pt idx="1374">
                  <c:v>0.56020128726959195</c:v>
                </c:pt>
                <c:pt idx="1375">
                  <c:v>0.560188949108124</c:v>
                </c:pt>
                <c:pt idx="1376">
                  <c:v>0.56018006801605202</c:v>
                </c:pt>
                <c:pt idx="1377">
                  <c:v>0.56019902229309104</c:v>
                </c:pt>
                <c:pt idx="1378">
                  <c:v>0.56021523475646995</c:v>
                </c:pt>
                <c:pt idx="1379">
                  <c:v>0.56021189689636197</c:v>
                </c:pt>
                <c:pt idx="1380">
                  <c:v>0.560205519199371</c:v>
                </c:pt>
                <c:pt idx="1381">
                  <c:v>0.56017869710922197</c:v>
                </c:pt>
                <c:pt idx="1382">
                  <c:v>0.56015342473983798</c:v>
                </c:pt>
                <c:pt idx="1383">
                  <c:v>0.56013154983520497</c:v>
                </c:pt>
                <c:pt idx="1384">
                  <c:v>0.56009644269943204</c:v>
                </c:pt>
                <c:pt idx="1385">
                  <c:v>0.56001794338226296</c:v>
                </c:pt>
                <c:pt idx="1386">
                  <c:v>0.55994403362274203</c:v>
                </c:pt>
                <c:pt idx="1387">
                  <c:v>0.55988121032714799</c:v>
                </c:pt>
                <c:pt idx="1388">
                  <c:v>0.55982947349548295</c:v>
                </c:pt>
                <c:pt idx="1389">
                  <c:v>0.55981367826461803</c:v>
                </c:pt>
                <c:pt idx="1390">
                  <c:v>0.55978810787200906</c:v>
                </c:pt>
                <c:pt idx="1391">
                  <c:v>0.55973720550537098</c:v>
                </c:pt>
                <c:pt idx="1392">
                  <c:v>0.55970799922943104</c:v>
                </c:pt>
                <c:pt idx="1393">
                  <c:v>0.55972081422805797</c:v>
                </c:pt>
                <c:pt idx="1394">
                  <c:v>0.55970263481140103</c:v>
                </c:pt>
                <c:pt idx="1395">
                  <c:v>0.55963492393493697</c:v>
                </c:pt>
                <c:pt idx="1396">
                  <c:v>0.55958199501037598</c:v>
                </c:pt>
                <c:pt idx="1397">
                  <c:v>0.55954974889755205</c:v>
                </c:pt>
                <c:pt idx="1398">
                  <c:v>0.55952465534210205</c:v>
                </c:pt>
                <c:pt idx="1399">
                  <c:v>0.55950850248336803</c:v>
                </c:pt>
                <c:pt idx="1400">
                  <c:v>0.55952137708663896</c:v>
                </c:pt>
                <c:pt idx="1401">
                  <c:v>0.55956429243087802</c:v>
                </c:pt>
                <c:pt idx="1402">
                  <c:v>0.55958592891693104</c:v>
                </c:pt>
                <c:pt idx="1403">
                  <c:v>0.55958902835845903</c:v>
                </c:pt>
                <c:pt idx="1404">
                  <c:v>0.55958086252212502</c:v>
                </c:pt>
                <c:pt idx="1405">
                  <c:v>0.55956399440765403</c:v>
                </c:pt>
                <c:pt idx="1406">
                  <c:v>0.55955225229263295</c:v>
                </c:pt>
                <c:pt idx="1407">
                  <c:v>0.55954301357269298</c:v>
                </c:pt>
                <c:pt idx="1408">
                  <c:v>0.55951613187789895</c:v>
                </c:pt>
                <c:pt idx="1409">
                  <c:v>0.55948096513748202</c:v>
                </c:pt>
                <c:pt idx="1410">
                  <c:v>0.55946844816207897</c:v>
                </c:pt>
                <c:pt idx="1411">
                  <c:v>0.55946636199951205</c:v>
                </c:pt>
                <c:pt idx="1412">
                  <c:v>0.55947333574295</c:v>
                </c:pt>
                <c:pt idx="1413">
                  <c:v>0.55948251485824596</c:v>
                </c:pt>
                <c:pt idx="1414">
                  <c:v>0.55952340364456199</c:v>
                </c:pt>
                <c:pt idx="1415">
                  <c:v>0.55957424640655495</c:v>
                </c:pt>
                <c:pt idx="1416">
                  <c:v>0.55958437919616699</c:v>
                </c:pt>
                <c:pt idx="1417">
                  <c:v>0.55958580970764205</c:v>
                </c:pt>
                <c:pt idx="1418">
                  <c:v>0.55956554412841797</c:v>
                </c:pt>
                <c:pt idx="1419">
                  <c:v>0.55954068899154696</c:v>
                </c:pt>
                <c:pt idx="1420">
                  <c:v>0.55956935882568404</c:v>
                </c:pt>
                <c:pt idx="1421">
                  <c:v>0.55960547924041704</c:v>
                </c:pt>
                <c:pt idx="1422">
                  <c:v>0.55964154005050704</c:v>
                </c:pt>
                <c:pt idx="1423">
                  <c:v>0.559678435325623</c:v>
                </c:pt>
                <c:pt idx="1424">
                  <c:v>0.55967193841934204</c:v>
                </c:pt>
                <c:pt idx="1425">
                  <c:v>0.55966675281524703</c:v>
                </c:pt>
                <c:pt idx="1426">
                  <c:v>0.55972236394882202</c:v>
                </c:pt>
                <c:pt idx="1427">
                  <c:v>0.559778273105621</c:v>
                </c:pt>
                <c:pt idx="1428">
                  <c:v>0.55981630086898804</c:v>
                </c:pt>
                <c:pt idx="1429">
                  <c:v>0.55985021591186501</c:v>
                </c:pt>
                <c:pt idx="1430">
                  <c:v>0.559886574745178</c:v>
                </c:pt>
                <c:pt idx="1431">
                  <c:v>0.55992645025253296</c:v>
                </c:pt>
                <c:pt idx="1432">
                  <c:v>0.55991792678832997</c:v>
                </c:pt>
                <c:pt idx="1433">
                  <c:v>0.55989706516265902</c:v>
                </c:pt>
                <c:pt idx="1434">
                  <c:v>0.55984479188919101</c:v>
                </c:pt>
                <c:pt idx="1435">
                  <c:v>0.55979818105697599</c:v>
                </c:pt>
                <c:pt idx="1436">
                  <c:v>0.55979979038238503</c:v>
                </c:pt>
                <c:pt idx="1437">
                  <c:v>0.559819936752319</c:v>
                </c:pt>
                <c:pt idx="1438">
                  <c:v>0.55983865261077903</c:v>
                </c:pt>
                <c:pt idx="1439">
                  <c:v>0.55983424186706499</c:v>
                </c:pt>
                <c:pt idx="1440">
                  <c:v>0.559811592102051</c:v>
                </c:pt>
                <c:pt idx="1441">
                  <c:v>0.55977785587310802</c:v>
                </c:pt>
                <c:pt idx="1442">
                  <c:v>0.55975079536437999</c:v>
                </c:pt>
                <c:pt idx="1443">
                  <c:v>0.559717297554016</c:v>
                </c:pt>
                <c:pt idx="1444">
                  <c:v>0.55968147516250599</c:v>
                </c:pt>
                <c:pt idx="1445">
                  <c:v>0.55972206592559803</c:v>
                </c:pt>
                <c:pt idx="1446">
                  <c:v>0.55978906154632602</c:v>
                </c:pt>
                <c:pt idx="1447">
                  <c:v>0.55983507633209195</c:v>
                </c:pt>
                <c:pt idx="1448">
                  <c:v>0.55986058712005604</c:v>
                </c:pt>
                <c:pt idx="1449">
                  <c:v>0.55985116958618197</c:v>
                </c:pt>
                <c:pt idx="1450">
                  <c:v>0.55979698896408103</c:v>
                </c:pt>
                <c:pt idx="1451">
                  <c:v>0.55976563692092896</c:v>
                </c:pt>
                <c:pt idx="1452">
                  <c:v>0.55979532003402699</c:v>
                </c:pt>
                <c:pt idx="1453">
                  <c:v>0.55982750654220603</c:v>
                </c:pt>
                <c:pt idx="1454">
                  <c:v>0.559883832931519</c:v>
                </c:pt>
                <c:pt idx="1455">
                  <c:v>0.55994659662246704</c:v>
                </c:pt>
                <c:pt idx="1456">
                  <c:v>0.55998516082763705</c:v>
                </c:pt>
                <c:pt idx="1457">
                  <c:v>0.56002217531204201</c:v>
                </c:pt>
                <c:pt idx="1458">
                  <c:v>0.56002980470657304</c:v>
                </c:pt>
                <c:pt idx="1459">
                  <c:v>0.55998432636260997</c:v>
                </c:pt>
                <c:pt idx="1460">
                  <c:v>0.55995637178420998</c:v>
                </c:pt>
                <c:pt idx="1461">
                  <c:v>0.56000101566314697</c:v>
                </c:pt>
                <c:pt idx="1462">
                  <c:v>0.56003510951995905</c:v>
                </c:pt>
                <c:pt idx="1463">
                  <c:v>0.56003981828689597</c:v>
                </c:pt>
                <c:pt idx="1464">
                  <c:v>0.56004130840301503</c:v>
                </c:pt>
                <c:pt idx="1465">
                  <c:v>0.560003161430359</c:v>
                </c:pt>
                <c:pt idx="1466">
                  <c:v>0.55995303392410301</c:v>
                </c:pt>
                <c:pt idx="1467">
                  <c:v>0.55991929769516002</c:v>
                </c:pt>
                <c:pt idx="1468">
                  <c:v>0.5599005818367</c:v>
                </c:pt>
                <c:pt idx="1469">
                  <c:v>0.55988770723342896</c:v>
                </c:pt>
                <c:pt idx="1470">
                  <c:v>0.55987107753753695</c:v>
                </c:pt>
                <c:pt idx="1471">
                  <c:v>0.55984592437744096</c:v>
                </c:pt>
                <c:pt idx="1472">
                  <c:v>0.55979907512664795</c:v>
                </c:pt>
                <c:pt idx="1473">
                  <c:v>0.55975413322448697</c:v>
                </c:pt>
                <c:pt idx="1474">
                  <c:v>0.55971360206604004</c:v>
                </c:pt>
                <c:pt idx="1475">
                  <c:v>0.55966848134994496</c:v>
                </c:pt>
                <c:pt idx="1476">
                  <c:v>0.55957269668579102</c:v>
                </c:pt>
                <c:pt idx="1477">
                  <c:v>0.55947256088256803</c:v>
                </c:pt>
                <c:pt idx="1478">
                  <c:v>0.55939161777496305</c:v>
                </c:pt>
                <c:pt idx="1479">
                  <c:v>0.55931007862091098</c:v>
                </c:pt>
                <c:pt idx="1480">
                  <c:v>0.55923056602478005</c:v>
                </c:pt>
                <c:pt idx="1481">
                  <c:v>0.55914348363876298</c:v>
                </c:pt>
                <c:pt idx="1482">
                  <c:v>0.55904829502105702</c:v>
                </c:pt>
                <c:pt idx="1483">
                  <c:v>0.55896878242492698</c:v>
                </c:pt>
                <c:pt idx="1484">
                  <c:v>0.55888384580612205</c:v>
                </c:pt>
                <c:pt idx="1485">
                  <c:v>0.55878055095672596</c:v>
                </c:pt>
                <c:pt idx="1486">
                  <c:v>0.55867916345596302</c:v>
                </c:pt>
                <c:pt idx="1487">
                  <c:v>0.55858314037322998</c:v>
                </c:pt>
                <c:pt idx="1488">
                  <c:v>0.55847930908203103</c:v>
                </c:pt>
                <c:pt idx="1489">
                  <c:v>0.558346807956696</c:v>
                </c:pt>
                <c:pt idx="1490">
                  <c:v>0.55820381641387895</c:v>
                </c:pt>
                <c:pt idx="1491">
                  <c:v>0.55806857347488403</c:v>
                </c:pt>
                <c:pt idx="1492">
                  <c:v>0.55794614553451505</c:v>
                </c:pt>
                <c:pt idx="1493">
                  <c:v>0.55780833959579501</c:v>
                </c:pt>
                <c:pt idx="1494">
                  <c:v>0.55765128135681197</c:v>
                </c:pt>
                <c:pt idx="1495">
                  <c:v>0.55750089883804299</c:v>
                </c:pt>
                <c:pt idx="1496">
                  <c:v>0.55732101202011097</c:v>
                </c:pt>
                <c:pt idx="1497">
                  <c:v>0.55712938308715798</c:v>
                </c:pt>
                <c:pt idx="1498">
                  <c:v>0.55688047409057595</c:v>
                </c:pt>
                <c:pt idx="1499">
                  <c:v>0.55664223432540905</c:v>
                </c:pt>
                <c:pt idx="1500">
                  <c:v>0.55639904737472501</c:v>
                </c:pt>
                <c:pt idx="1501">
                  <c:v>0.55614030361175504</c:v>
                </c:pt>
                <c:pt idx="1502">
                  <c:v>0.55586433410644498</c:v>
                </c:pt>
                <c:pt idx="1503">
                  <c:v>0.55559563636779796</c:v>
                </c:pt>
                <c:pt idx="1504">
                  <c:v>0.55532222986221302</c:v>
                </c:pt>
                <c:pt idx="1505">
                  <c:v>0.55497664213180498</c:v>
                </c:pt>
                <c:pt idx="1506">
                  <c:v>0.554623663425446</c:v>
                </c:pt>
                <c:pt idx="1507">
                  <c:v>0.55422568321228005</c:v>
                </c:pt>
                <c:pt idx="1508">
                  <c:v>0.55382359027862504</c:v>
                </c:pt>
                <c:pt idx="1509">
                  <c:v>0.55338507890701305</c:v>
                </c:pt>
                <c:pt idx="1510">
                  <c:v>0.55294698476791404</c:v>
                </c:pt>
                <c:pt idx="1511">
                  <c:v>0.552498519420624</c:v>
                </c:pt>
                <c:pt idx="1512">
                  <c:v>0.55204230546951305</c:v>
                </c:pt>
                <c:pt idx="1513">
                  <c:v>0.55157148838043202</c:v>
                </c:pt>
                <c:pt idx="1514">
                  <c:v>0.55108195543289196</c:v>
                </c:pt>
                <c:pt idx="1515">
                  <c:v>0.55056095123291005</c:v>
                </c:pt>
                <c:pt idx="1516">
                  <c:v>0.55000299215316795</c:v>
                </c:pt>
                <c:pt idx="1517">
                  <c:v>0.54943072795867898</c:v>
                </c:pt>
                <c:pt idx="1518">
                  <c:v>0.54878127574920699</c:v>
                </c:pt>
                <c:pt idx="1519">
                  <c:v>0.54812532663345304</c:v>
                </c:pt>
                <c:pt idx="1520">
                  <c:v>0.54739451408386197</c:v>
                </c:pt>
                <c:pt idx="1521">
                  <c:v>0.54665291309356701</c:v>
                </c:pt>
                <c:pt idx="1522">
                  <c:v>0.54589080810546897</c:v>
                </c:pt>
                <c:pt idx="1523">
                  <c:v>0.54512786865234397</c:v>
                </c:pt>
                <c:pt idx="1524">
                  <c:v>0.54432475566864003</c:v>
                </c:pt>
                <c:pt idx="1525">
                  <c:v>0.54348534345626798</c:v>
                </c:pt>
                <c:pt idx="1526">
                  <c:v>0.54262989759445202</c:v>
                </c:pt>
                <c:pt idx="1527">
                  <c:v>0.54174673557281505</c:v>
                </c:pt>
                <c:pt idx="1528">
                  <c:v>0.54083144664764404</c:v>
                </c:pt>
                <c:pt idx="1529">
                  <c:v>0.53977090120315596</c:v>
                </c:pt>
                <c:pt idx="1530">
                  <c:v>0.53871273994445801</c:v>
                </c:pt>
                <c:pt idx="1531">
                  <c:v>0.53762739896774303</c:v>
                </c:pt>
                <c:pt idx="1532">
                  <c:v>0.53654325008392301</c:v>
                </c:pt>
                <c:pt idx="1533">
                  <c:v>0.53537857532501198</c:v>
                </c:pt>
                <c:pt idx="1534">
                  <c:v>0.53419488668441795</c:v>
                </c:pt>
                <c:pt idx="1535">
                  <c:v>0.53297793865203902</c:v>
                </c:pt>
                <c:pt idx="1536">
                  <c:v>0.53174179792404197</c:v>
                </c:pt>
                <c:pt idx="1537">
                  <c:v>0.53045409917831399</c:v>
                </c:pt>
                <c:pt idx="1538">
                  <c:v>0.52908468246460005</c:v>
                </c:pt>
                <c:pt idx="1539">
                  <c:v>0.52770572900772095</c:v>
                </c:pt>
                <c:pt idx="1540">
                  <c:v>0.52629822492599498</c:v>
                </c:pt>
                <c:pt idx="1541">
                  <c:v>0.52488124370574996</c:v>
                </c:pt>
                <c:pt idx="1542">
                  <c:v>0.52334094047546398</c:v>
                </c:pt>
                <c:pt idx="1543">
                  <c:v>0.52178955078125</c:v>
                </c:pt>
                <c:pt idx="1544">
                  <c:v>0.52025943994522095</c:v>
                </c:pt>
                <c:pt idx="1545">
                  <c:v>0.51873046159744296</c:v>
                </c:pt>
                <c:pt idx="1546">
                  <c:v>0.51719743013382002</c:v>
                </c:pt>
                <c:pt idx="1547">
                  <c:v>0.51564007997512795</c:v>
                </c:pt>
                <c:pt idx="1548">
                  <c:v>0.51417428255081199</c:v>
                </c:pt>
                <c:pt idx="1549">
                  <c:v>0.51275962591171298</c:v>
                </c:pt>
                <c:pt idx="1550">
                  <c:v>0.51140302419662498</c:v>
                </c:pt>
                <c:pt idx="1551">
                  <c:v>0.51016426086425803</c:v>
                </c:pt>
                <c:pt idx="1552">
                  <c:v>0.50897079706192005</c:v>
                </c:pt>
                <c:pt idx="1553">
                  <c:v>0.50794857740402199</c:v>
                </c:pt>
                <c:pt idx="1554">
                  <c:v>0.50694096088409402</c:v>
                </c:pt>
                <c:pt idx="1555">
                  <c:v>0.50615400075912498</c:v>
                </c:pt>
                <c:pt idx="1556">
                  <c:v>0.505387783050537</c:v>
                </c:pt>
                <c:pt idx="1557">
                  <c:v>0.50484055280685403</c:v>
                </c:pt>
                <c:pt idx="1558">
                  <c:v>0.50435346364974998</c:v>
                </c:pt>
                <c:pt idx="1559">
                  <c:v>0.50400871038436901</c:v>
                </c:pt>
                <c:pt idx="1560">
                  <c:v>0.50375437736511197</c:v>
                </c:pt>
                <c:pt idx="1561">
                  <c:v>0.50356251001357999</c:v>
                </c:pt>
                <c:pt idx="1562">
                  <c:v>0.50348222255706798</c:v>
                </c:pt>
                <c:pt idx="1563">
                  <c:v>0.50344502925872803</c:v>
                </c:pt>
                <c:pt idx="1564">
                  <c:v>0.50355130434036299</c:v>
                </c:pt>
                <c:pt idx="1565">
                  <c:v>0.50365579128265403</c:v>
                </c:pt>
                <c:pt idx="1566">
                  <c:v>0.50380688905715898</c:v>
                </c:pt>
                <c:pt idx="1567">
                  <c:v>0.503961741924286</c:v>
                </c:pt>
                <c:pt idx="1568">
                  <c:v>0.50417834520339999</c:v>
                </c:pt>
                <c:pt idx="1569">
                  <c:v>0.50439822673797596</c:v>
                </c:pt>
                <c:pt idx="1570">
                  <c:v>0.50462913513183605</c:v>
                </c:pt>
                <c:pt idx="1571">
                  <c:v>0.50488477945327803</c:v>
                </c:pt>
                <c:pt idx="1572">
                  <c:v>0.50513476133346602</c:v>
                </c:pt>
                <c:pt idx="1573">
                  <c:v>0.50538241863250699</c:v>
                </c:pt>
                <c:pt idx="1574">
                  <c:v>0.50561833381652799</c:v>
                </c:pt>
                <c:pt idx="1575">
                  <c:v>0.50582712888717696</c:v>
                </c:pt>
                <c:pt idx="1576">
                  <c:v>0.50603348016738903</c:v>
                </c:pt>
                <c:pt idx="1577">
                  <c:v>0.50623130798339799</c:v>
                </c:pt>
                <c:pt idx="1578">
                  <c:v>0.50642412900924705</c:v>
                </c:pt>
                <c:pt idx="1579">
                  <c:v>0.50657945871353105</c:v>
                </c:pt>
                <c:pt idx="1580">
                  <c:v>0.50673371553420998</c:v>
                </c:pt>
                <c:pt idx="1581">
                  <c:v>0.50689989328384399</c:v>
                </c:pt>
                <c:pt idx="1582">
                  <c:v>0.507069110870361</c:v>
                </c:pt>
                <c:pt idx="1583">
                  <c:v>0.50720894336700395</c:v>
                </c:pt>
                <c:pt idx="1584">
                  <c:v>0.50733196735382102</c:v>
                </c:pt>
                <c:pt idx="1585">
                  <c:v>0.507435262203217</c:v>
                </c:pt>
                <c:pt idx="1586">
                  <c:v>0.50752592086792003</c:v>
                </c:pt>
                <c:pt idx="1587">
                  <c:v>0.507609903812408</c:v>
                </c:pt>
                <c:pt idx="1588">
                  <c:v>0.50768584012985196</c:v>
                </c:pt>
                <c:pt idx="1589">
                  <c:v>0.50776690244674705</c:v>
                </c:pt>
                <c:pt idx="1590">
                  <c:v>0.50784152746200595</c:v>
                </c:pt>
                <c:pt idx="1591">
                  <c:v>0.50791007280349698</c:v>
                </c:pt>
                <c:pt idx="1592">
                  <c:v>0.50793957710266102</c:v>
                </c:pt>
                <c:pt idx="1593">
                  <c:v>0.50796926021575906</c:v>
                </c:pt>
                <c:pt idx="1594">
                  <c:v>0.50802665948867798</c:v>
                </c:pt>
                <c:pt idx="1595">
                  <c:v>0.50808691978454601</c:v>
                </c:pt>
                <c:pt idx="1596">
                  <c:v>0.50815987586975098</c:v>
                </c:pt>
                <c:pt idx="1597">
                  <c:v>0.50823056697845503</c:v>
                </c:pt>
                <c:pt idx="1598">
                  <c:v>0.50829058885574296</c:v>
                </c:pt>
                <c:pt idx="1599">
                  <c:v>0.50833934545517001</c:v>
                </c:pt>
                <c:pt idx="1600">
                  <c:v>0.50841307640075695</c:v>
                </c:pt>
                <c:pt idx="1601">
                  <c:v>0.50852650403976396</c:v>
                </c:pt>
                <c:pt idx="1602">
                  <c:v>0.50864899158477805</c:v>
                </c:pt>
                <c:pt idx="1603">
                  <c:v>0.50882083177566495</c:v>
                </c:pt>
                <c:pt idx="1604">
                  <c:v>0.50899577140808105</c:v>
                </c:pt>
                <c:pt idx="1605">
                  <c:v>0.509180128574371</c:v>
                </c:pt>
                <c:pt idx="1606">
                  <c:v>0.50936394929885898</c:v>
                </c:pt>
                <c:pt idx="1607">
                  <c:v>0.50955086946487405</c:v>
                </c:pt>
                <c:pt idx="1608">
                  <c:v>0.50974088907241799</c:v>
                </c:pt>
                <c:pt idx="1609">
                  <c:v>0.50997322797775302</c:v>
                </c:pt>
                <c:pt idx="1610">
                  <c:v>0.51021975278854403</c:v>
                </c:pt>
                <c:pt idx="1611">
                  <c:v>0.51047390699386597</c:v>
                </c:pt>
                <c:pt idx="1612">
                  <c:v>0.51074099540710405</c:v>
                </c:pt>
                <c:pt idx="1613">
                  <c:v>0.51099449396133401</c:v>
                </c:pt>
                <c:pt idx="1614">
                  <c:v>0.51122468709945701</c:v>
                </c:pt>
                <c:pt idx="1615">
                  <c:v>0.51146143674850497</c:v>
                </c:pt>
                <c:pt idx="1616">
                  <c:v>0.51171815395355202</c:v>
                </c:pt>
                <c:pt idx="1617">
                  <c:v>0.51197338104248002</c:v>
                </c:pt>
                <c:pt idx="1618">
                  <c:v>0.51221966743469205</c:v>
                </c:pt>
                <c:pt idx="1619">
                  <c:v>0.51246625185012795</c:v>
                </c:pt>
                <c:pt idx="1620">
                  <c:v>0.51269119977951105</c:v>
                </c:pt>
                <c:pt idx="1621">
                  <c:v>0.51291489601135298</c:v>
                </c:pt>
                <c:pt idx="1622">
                  <c:v>0.51318567991256703</c:v>
                </c:pt>
                <c:pt idx="1623">
                  <c:v>0.51346880197525002</c:v>
                </c:pt>
                <c:pt idx="1624">
                  <c:v>0.513757884502411</c:v>
                </c:pt>
                <c:pt idx="1625">
                  <c:v>0.51405388116836503</c:v>
                </c:pt>
                <c:pt idx="1626">
                  <c:v>0.51433664560318004</c:v>
                </c:pt>
                <c:pt idx="1627">
                  <c:v>0.51460289955139205</c:v>
                </c:pt>
                <c:pt idx="1628">
                  <c:v>0.51488375663757302</c:v>
                </c:pt>
                <c:pt idx="1629">
                  <c:v>0.51519393920898404</c:v>
                </c:pt>
                <c:pt idx="1630">
                  <c:v>0.515502989292145</c:v>
                </c:pt>
                <c:pt idx="1631">
                  <c:v>0.51580131053924605</c:v>
                </c:pt>
                <c:pt idx="1632">
                  <c:v>0.51609915494918801</c:v>
                </c:pt>
                <c:pt idx="1633">
                  <c:v>0.51638215780258201</c:v>
                </c:pt>
                <c:pt idx="1634">
                  <c:v>0.51666569709777799</c:v>
                </c:pt>
                <c:pt idx="1635">
                  <c:v>0.51697021722793601</c:v>
                </c:pt>
                <c:pt idx="1636">
                  <c:v>0.51727753877639804</c:v>
                </c:pt>
                <c:pt idx="1637">
                  <c:v>0.51760989427566495</c:v>
                </c:pt>
                <c:pt idx="1638">
                  <c:v>0.51795500516891502</c:v>
                </c:pt>
                <c:pt idx="1639">
                  <c:v>0.51832950115203902</c:v>
                </c:pt>
                <c:pt idx="1640">
                  <c:v>0.51872414350509599</c:v>
                </c:pt>
                <c:pt idx="1641">
                  <c:v>0.51914060115814198</c:v>
                </c:pt>
                <c:pt idx="1642">
                  <c:v>0.51959091424942005</c:v>
                </c:pt>
                <c:pt idx="1643">
                  <c:v>0.52004426717758201</c:v>
                </c:pt>
                <c:pt idx="1644">
                  <c:v>0.52050346136093095</c:v>
                </c:pt>
                <c:pt idx="1645">
                  <c:v>0.52096956968307495</c:v>
                </c:pt>
                <c:pt idx="1646">
                  <c:v>0.52149325609207198</c:v>
                </c:pt>
                <c:pt idx="1647">
                  <c:v>0.52201801538467396</c:v>
                </c:pt>
                <c:pt idx="1648">
                  <c:v>0.52255380153655995</c:v>
                </c:pt>
                <c:pt idx="1649">
                  <c:v>0.52309238910675004</c:v>
                </c:pt>
                <c:pt idx="1650">
                  <c:v>0.52364939451217696</c:v>
                </c:pt>
                <c:pt idx="1651">
                  <c:v>0.52421206235885598</c:v>
                </c:pt>
                <c:pt idx="1652">
                  <c:v>0.52477043867111195</c:v>
                </c:pt>
                <c:pt idx="1653">
                  <c:v>0.52532541751861594</c:v>
                </c:pt>
                <c:pt idx="1654">
                  <c:v>0.52591115236282304</c:v>
                </c:pt>
                <c:pt idx="1655">
                  <c:v>0.52652686834335305</c:v>
                </c:pt>
                <c:pt idx="1656">
                  <c:v>0.52714020013809204</c:v>
                </c:pt>
                <c:pt idx="1657">
                  <c:v>0.52775198221206698</c:v>
                </c:pt>
                <c:pt idx="1658">
                  <c:v>0.52837532758712802</c:v>
                </c:pt>
                <c:pt idx="1659">
                  <c:v>0.52903211116790805</c:v>
                </c:pt>
                <c:pt idx="1660">
                  <c:v>0.52969038486480702</c:v>
                </c:pt>
                <c:pt idx="1661">
                  <c:v>0.530353784561157</c:v>
                </c:pt>
                <c:pt idx="1662">
                  <c:v>0.53101897239685103</c:v>
                </c:pt>
                <c:pt idx="1663">
                  <c:v>0.53165322542190596</c:v>
                </c:pt>
                <c:pt idx="1664">
                  <c:v>0.53228688240051303</c:v>
                </c:pt>
                <c:pt idx="1665">
                  <c:v>0.532931327819824</c:v>
                </c:pt>
                <c:pt idx="1666">
                  <c:v>0.53357970714569103</c:v>
                </c:pt>
                <c:pt idx="1667">
                  <c:v>0.53422319889068604</c:v>
                </c:pt>
                <c:pt idx="1668">
                  <c:v>0.53486531972885099</c:v>
                </c:pt>
                <c:pt idx="1669">
                  <c:v>0.53550446033477805</c:v>
                </c:pt>
                <c:pt idx="1670">
                  <c:v>0.536141037940979</c:v>
                </c:pt>
                <c:pt idx="1671">
                  <c:v>0.53679084777831998</c:v>
                </c:pt>
                <c:pt idx="1672">
                  <c:v>0.53746080398559604</c:v>
                </c:pt>
                <c:pt idx="1673">
                  <c:v>0.53812956809997603</c:v>
                </c:pt>
                <c:pt idx="1674">
                  <c:v>0.53879106044769298</c:v>
                </c:pt>
                <c:pt idx="1675">
                  <c:v>0.53945261240005504</c:v>
                </c:pt>
                <c:pt idx="1676">
                  <c:v>0.540100038051605</c:v>
                </c:pt>
                <c:pt idx="1677">
                  <c:v>0.54074949026107799</c:v>
                </c:pt>
                <c:pt idx="1678">
                  <c:v>0.541376411914825</c:v>
                </c:pt>
                <c:pt idx="1679">
                  <c:v>0.54200434684753396</c:v>
                </c:pt>
                <c:pt idx="1680">
                  <c:v>0.54261714220046997</c:v>
                </c:pt>
                <c:pt idx="1681">
                  <c:v>0.54322797060012795</c:v>
                </c:pt>
                <c:pt idx="1682">
                  <c:v>0.54382979869842496</c:v>
                </c:pt>
                <c:pt idx="1683">
                  <c:v>0.54442840814590499</c:v>
                </c:pt>
                <c:pt idx="1684">
                  <c:v>0.545021653175354</c:v>
                </c:pt>
                <c:pt idx="1685">
                  <c:v>0.54561102390289296</c:v>
                </c:pt>
                <c:pt idx="1686">
                  <c:v>0.54618328809738204</c:v>
                </c:pt>
                <c:pt idx="1687">
                  <c:v>0.54673182964324996</c:v>
                </c:pt>
                <c:pt idx="1688">
                  <c:v>0.54728955030441295</c:v>
                </c:pt>
                <c:pt idx="1689">
                  <c:v>0.54786795377731301</c:v>
                </c:pt>
                <c:pt idx="1690">
                  <c:v>0.54843091964721702</c:v>
                </c:pt>
                <c:pt idx="1691">
                  <c:v>0.54890668392181396</c:v>
                </c:pt>
                <c:pt idx="1692">
                  <c:v>0.549385786056519</c:v>
                </c:pt>
                <c:pt idx="1693">
                  <c:v>0.54993301630020097</c:v>
                </c:pt>
                <c:pt idx="1694">
                  <c:v>0.550481677055359</c:v>
                </c:pt>
                <c:pt idx="1695">
                  <c:v>0.55098038911819502</c:v>
                </c:pt>
                <c:pt idx="1696">
                  <c:v>0.55147385597229004</c:v>
                </c:pt>
                <c:pt idx="1697">
                  <c:v>0.55192410945892301</c:v>
                </c:pt>
                <c:pt idx="1698">
                  <c:v>0.55236190557479903</c:v>
                </c:pt>
                <c:pt idx="1699">
                  <c:v>0.55276906490325906</c:v>
                </c:pt>
                <c:pt idx="1700">
                  <c:v>0.55316019058227495</c:v>
                </c:pt>
                <c:pt idx="1701">
                  <c:v>0.55356895923614502</c:v>
                </c:pt>
                <c:pt idx="1702">
                  <c:v>0.55399709939956698</c:v>
                </c:pt>
                <c:pt idx="1703">
                  <c:v>0.55440711975097701</c:v>
                </c:pt>
                <c:pt idx="1704">
                  <c:v>0.55478268861770597</c:v>
                </c:pt>
                <c:pt idx="1705">
                  <c:v>0.55514115095138605</c:v>
                </c:pt>
                <c:pt idx="1706">
                  <c:v>0.55544686317443803</c:v>
                </c:pt>
                <c:pt idx="1707">
                  <c:v>0.55575144290924094</c:v>
                </c:pt>
                <c:pt idx="1708">
                  <c:v>0.55604749917983998</c:v>
                </c:pt>
                <c:pt idx="1709">
                  <c:v>0.55634427070617698</c:v>
                </c:pt>
                <c:pt idx="1710">
                  <c:v>0.55662226676940896</c:v>
                </c:pt>
                <c:pt idx="1711">
                  <c:v>0.55690050125122104</c:v>
                </c:pt>
                <c:pt idx="1712">
                  <c:v>0.55714124441146895</c:v>
                </c:pt>
                <c:pt idx="1713">
                  <c:v>0.55737781524658203</c:v>
                </c:pt>
                <c:pt idx="1714">
                  <c:v>0.55761480331420898</c:v>
                </c:pt>
                <c:pt idx="1715">
                  <c:v>0.557852923870087</c:v>
                </c:pt>
                <c:pt idx="1716">
                  <c:v>0.55807632207870495</c:v>
                </c:pt>
                <c:pt idx="1717">
                  <c:v>0.55829071998596203</c:v>
                </c:pt>
                <c:pt idx="1718">
                  <c:v>0.55849295854568504</c:v>
                </c:pt>
                <c:pt idx="1719">
                  <c:v>0.558682560920715</c:v>
                </c:pt>
                <c:pt idx="1720">
                  <c:v>0.55885672569274902</c:v>
                </c:pt>
                <c:pt idx="1721">
                  <c:v>0.55900961160659801</c:v>
                </c:pt>
                <c:pt idx="1722">
                  <c:v>0.55914610624313399</c:v>
                </c:pt>
                <c:pt idx="1723">
                  <c:v>0.55923128128051802</c:v>
                </c:pt>
                <c:pt idx="1724">
                  <c:v>0.55931335687637296</c:v>
                </c:pt>
                <c:pt idx="1725">
                  <c:v>0.55937397480010997</c:v>
                </c:pt>
                <c:pt idx="1726">
                  <c:v>0.55943202972412098</c:v>
                </c:pt>
                <c:pt idx="1727">
                  <c:v>0.55946421623230003</c:v>
                </c:pt>
                <c:pt idx="1728">
                  <c:v>0.55949652194976796</c:v>
                </c:pt>
                <c:pt idx="1729">
                  <c:v>0.55946189165115401</c:v>
                </c:pt>
                <c:pt idx="1730">
                  <c:v>0.55941736698150601</c:v>
                </c:pt>
                <c:pt idx="1731">
                  <c:v>0.55937653779983498</c:v>
                </c:pt>
                <c:pt idx="1732">
                  <c:v>0.55933946371078502</c:v>
                </c:pt>
                <c:pt idx="1733">
                  <c:v>0.559240221977234</c:v>
                </c:pt>
                <c:pt idx="1734">
                  <c:v>0.55910909175872803</c:v>
                </c:pt>
                <c:pt idx="1735">
                  <c:v>0.55899018049240101</c:v>
                </c:pt>
                <c:pt idx="1736">
                  <c:v>0.55887991189956698</c:v>
                </c:pt>
                <c:pt idx="1737">
                  <c:v>0.55874961614608798</c:v>
                </c:pt>
                <c:pt idx="1738">
                  <c:v>0.55860120058059703</c:v>
                </c:pt>
                <c:pt idx="1739">
                  <c:v>0.55843770503997803</c:v>
                </c:pt>
                <c:pt idx="1740">
                  <c:v>0.55823880434036299</c:v>
                </c:pt>
                <c:pt idx="1741">
                  <c:v>0.55804151296615601</c:v>
                </c:pt>
                <c:pt idx="1742">
                  <c:v>0.55785459280014005</c:v>
                </c:pt>
                <c:pt idx="1743">
                  <c:v>0.55766093730926503</c:v>
                </c:pt>
                <c:pt idx="1744">
                  <c:v>0.557417452335358</c:v>
                </c:pt>
                <c:pt idx="1745">
                  <c:v>0.557173252105713</c:v>
                </c:pt>
                <c:pt idx="1746">
                  <c:v>0.55692768096923795</c:v>
                </c:pt>
                <c:pt idx="1747">
                  <c:v>0.55668109655380205</c:v>
                </c:pt>
                <c:pt idx="1748">
                  <c:v>0.55639284849166903</c:v>
                </c:pt>
                <c:pt idx="1749">
                  <c:v>0.55610036849975597</c:v>
                </c:pt>
                <c:pt idx="1750">
                  <c:v>0.55584812164306596</c:v>
                </c:pt>
                <c:pt idx="1751">
                  <c:v>0.555608510971069</c:v>
                </c:pt>
                <c:pt idx="1752">
                  <c:v>0.555389404296875</c:v>
                </c:pt>
                <c:pt idx="1753">
                  <c:v>0.55517977476119995</c:v>
                </c:pt>
                <c:pt idx="1754">
                  <c:v>0.55495870113372803</c:v>
                </c:pt>
                <c:pt idx="1755">
                  <c:v>0.55473387241363503</c:v>
                </c:pt>
                <c:pt idx="1756">
                  <c:v>0.55452227592468295</c:v>
                </c:pt>
                <c:pt idx="1757">
                  <c:v>0.55433166027069103</c:v>
                </c:pt>
                <c:pt idx="1758">
                  <c:v>0.55416238307952903</c:v>
                </c:pt>
                <c:pt idx="1759">
                  <c:v>0.55403071641921997</c:v>
                </c:pt>
                <c:pt idx="1760">
                  <c:v>0.55390256643295299</c:v>
                </c:pt>
                <c:pt idx="1761">
                  <c:v>0.55378144979476895</c:v>
                </c:pt>
                <c:pt idx="1762">
                  <c:v>0.55366843938827504</c:v>
                </c:pt>
                <c:pt idx="1763">
                  <c:v>0.55362582206726096</c:v>
                </c:pt>
                <c:pt idx="1764">
                  <c:v>0.55358403921127297</c:v>
                </c:pt>
                <c:pt idx="1765">
                  <c:v>0.55356621742248502</c:v>
                </c:pt>
                <c:pt idx="1766">
                  <c:v>0.55354911088943504</c:v>
                </c:pt>
                <c:pt idx="1767">
                  <c:v>0.55355781316757202</c:v>
                </c:pt>
                <c:pt idx="1768">
                  <c:v>0.55356782674789395</c:v>
                </c:pt>
                <c:pt idx="1769">
                  <c:v>0.55360198020935103</c:v>
                </c:pt>
                <c:pt idx="1770">
                  <c:v>0.55363404750823997</c:v>
                </c:pt>
                <c:pt idx="1771">
                  <c:v>0.55365020036697399</c:v>
                </c:pt>
                <c:pt idx="1772">
                  <c:v>0.55365854501724199</c:v>
                </c:pt>
                <c:pt idx="1773">
                  <c:v>0.55363684892654397</c:v>
                </c:pt>
                <c:pt idx="1774">
                  <c:v>0.55359238386154197</c:v>
                </c:pt>
                <c:pt idx="1775">
                  <c:v>0.55352550745010398</c:v>
                </c:pt>
                <c:pt idx="1776">
                  <c:v>0.553430736064911</c:v>
                </c:pt>
                <c:pt idx="1777">
                  <c:v>0.55333322286605802</c:v>
                </c:pt>
                <c:pt idx="1778">
                  <c:v>0.55323314666748002</c:v>
                </c:pt>
                <c:pt idx="1779">
                  <c:v>0.55309617519378695</c:v>
                </c:pt>
                <c:pt idx="1780">
                  <c:v>0.55289286375045799</c:v>
                </c:pt>
                <c:pt idx="1781">
                  <c:v>0.55266368389129605</c:v>
                </c:pt>
                <c:pt idx="1782">
                  <c:v>0.552315354347229</c:v>
                </c:pt>
                <c:pt idx="1783">
                  <c:v>0.55196356773376498</c:v>
                </c:pt>
                <c:pt idx="1784">
                  <c:v>0.55159759521484397</c:v>
                </c:pt>
                <c:pt idx="1785">
                  <c:v>0.55122435092926003</c:v>
                </c:pt>
                <c:pt idx="1786">
                  <c:v>0.55068743228912398</c:v>
                </c:pt>
                <c:pt idx="1787">
                  <c:v>0.55013906955719005</c:v>
                </c:pt>
                <c:pt idx="1788">
                  <c:v>0.54952061176300004</c:v>
                </c:pt>
                <c:pt idx="1789">
                  <c:v>0.54889225959777799</c:v>
                </c:pt>
                <c:pt idx="1790">
                  <c:v>0.54814183712005604</c:v>
                </c:pt>
                <c:pt idx="1791">
                  <c:v>0.54736304283142101</c:v>
                </c:pt>
                <c:pt idx="1792">
                  <c:v>0.54647910594940197</c:v>
                </c:pt>
                <c:pt idx="1793">
                  <c:v>0.54555642604827903</c:v>
                </c:pt>
                <c:pt idx="1794">
                  <c:v>0.54448020458221402</c:v>
                </c:pt>
                <c:pt idx="1795">
                  <c:v>0.54330635070800803</c:v>
                </c:pt>
                <c:pt idx="1796">
                  <c:v>0.54206413030624401</c:v>
                </c:pt>
                <c:pt idx="1797">
                  <c:v>0.54075735807418801</c:v>
                </c:pt>
                <c:pt idx="1798">
                  <c:v>0.53933215141296398</c:v>
                </c:pt>
                <c:pt idx="1799">
                  <c:v>0.53774523735046398</c:v>
                </c:pt>
                <c:pt idx="1800">
                  <c:v>0.53606539964675903</c:v>
                </c:pt>
                <c:pt idx="1801">
                  <c:v>0.53421008586883501</c:v>
                </c:pt>
                <c:pt idx="1802">
                  <c:v>0.53223085403442405</c:v>
                </c:pt>
                <c:pt idx="1803">
                  <c:v>0.52990853786468495</c:v>
                </c:pt>
                <c:pt idx="1804">
                  <c:v>0.52752751111984297</c:v>
                </c:pt>
                <c:pt idx="1805">
                  <c:v>0.52491033077240001</c:v>
                </c:pt>
                <c:pt idx="1806">
                  <c:v>0.52223378419876099</c:v>
                </c:pt>
                <c:pt idx="1807">
                  <c:v>0.51914215087890603</c:v>
                </c:pt>
                <c:pt idx="1808">
                  <c:v>0.51602399349212602</c:v>
                </c:pt>
                <c:pt idx="1809">
                  <c:v>0.51272475719451904</c:v>
                </c:pt>
                <c:pt idx="1810">
                  <c:v>0.50940281152725198</c:v>
                </c:pt>
                <c:pt idx="1811">
                  <c:v>0.50565057992935203</c:v>
                </c:pt>
                <c:pt idx="1812">
                  <c:v>0.50185096263885498</c:v>
                </c:pt>
                <c:pt idx="1813">
                  <c:v>0.49800908565521201</c:v>
                </c:pt>
                <c:pt idx="1814">
                  <c:v>0.4941765666008</c:v>
                </c:pt>
                <c:pt idx="1815">
                  <c:v>0.49026086926460299</c:v>
                </c:pt>
                <c:pt idx="1816">
                  <c:v>0.48632884025573703</c:v>
                </c:pt>
                <c:pt idx="1817">
                  <c:v>0.48253038525581399</c:v>
                </c:pt>
                <c:pt idx="1818">
                  <c:v>0.47882732748985302</c:v>
                </c:pt>
                <c:pt idx="1819">
                  <c:v>0.47509434819221502</c:v>
                </c:pt>
                <c:pt idx="1820">
                  <c:v>0.47135299444198597</c:v>
                </c:pt>
                <c:pt idx="1821">
                  <c:v>0.46782657504081698</c:v>
                </c:pt>
                <c:pt idx="1822">
                  <c:v>0.46453201770782498</c:v>
                </c:pt>
                <c:pt idx="1823">
                  <c:v>0.461325824260712</c:v>
                </c:pt>
                <c:pt idx="1824">
                  <c:v>0.45826497673988298</c:v>
                </c:pt>
                <c:pt idx="1825">
                  <c:v>0.45534354448318498</c:v>
                </c:pt>
                <c:pt idx="1826">
                  <c:v>0.452714502811432</c:v>
                </c:pt>
                <c:pt idx="1827">
                  <c:v>0.45013505220413202</c:v>
                </c:pt>
                <c:pt idx="1828">
                  <c:v>0.44772699475288402</c:v>
                </c:pt>
                <c:pt idx="1829">
                  <c:v>0.44538876414299</c:v>
                </c:pt>
                <c:pt idx="1830">
                  <c:v>0.443406522274017</c:v>
                </c:pt>
                <c:pt idx="1831">
                  <c:v>0.44145026803016701</c:v>
                </c:pt>
                <c:pt idx="1832">
                  <c:v>0.43978270888328602</c:v>
                </c:pt>
                <c:pt idx="1833">
                  <c:v>0.43813556432723999</c:v>
                </c:pt>
                <c:pt idx="1834">
                  <c:v>0.436856269836426</c:v>
                </c:pt>
                <c:pt idx="1835">
                  <c:v>0.43559131026268</c:v>
                </c:pt>
                <c:pt idx="1836">
                  <c:v>0.43453663587570202</c:v>
                </c:pt>
                <c:pt idx="1837">
                  <c:v>0.43349304795265198</c:v>
                </c:pt>
                <c:pt idx="1838">
                  <c:v>0.43269756436348</c:v>
                </c:pt>
                <c:pt idx="1839">
                  <c:v>0.43193638324737499</c:v>
                </c:pt>
                <c:pt idx="1840">
                  <c:v>0.43136838078498801</c:v>
                </c:pt>
                <c:pt idx="1841">
                  <c:v>0.43084925413131703</c:v>
                </c:pt>
                <c:pt idx="1842">
                  <c:v>0.43048623204231301</c:v>
                </c:pt>
                <c:pt idx="1843">
                  <c:v>0.43017461895942699</c:v>
                </c:pt>
                <c:pt idx="1844">
                  <c:v>0.43002936244010898</c:v>
                </c:pt>
                <c:pt idx="1845">
                  <c:v>0.42997506260871898</c:v>
                </c:pt>
                <c:pt idx="1846">
                  <c:v>0.42997488379478499</c:v>
                </c:pt>
                <c:pt idx="1847">
                  <c:v>0.43000817298889199</c:v>
                </c:pt>
                <c:pt idx="1848">
                  <c:v>0.43014600872993503</c:v>
                </c:pt>
                <c:pt idx="1849">
                  <c:v>0.43039566278457603</c:v>
                </c:pt>
                <c:pt idx="1850">
                  <c:v>0.430682182312012</c:v>
                </c:pt>
                <c:pt idx="1851">
                  <c:v>0.43102270364761402</c:v>
                </c:pt>
                <c:pt idx="1852">
                  <c:v>0.43141895532607999</c:v>
                </c:pt>
                <c:pt idx="1853">
                  <c:v>0.43192684650421098</c:v>
                </c:pt>
                <c:pt idx="1854">
                  <c:v>0.43248283863067599</c:v>
                </c:pt>
                <c:pt idx="1855">
                  <c:v>0.43314930796623202</c:v>
                </c:pt>
                <c:pt idx="1856">
                  <c:v>0.43386819958686801</c:v>
                </c:pt>
                <c:pt idx="1857">
                  <c:v>0.43476632237434398</c:v>
                </c:pt>
                <c:pt idx="1858">
                  <c:v>0.43568161129951499</c:v>
                </c:pt>
                <c:pt idx="1859">
                  <c:v>0.43673262000083901</c:v>
                </c:pt>
                <c:pt idx="1860">
                  <c:v>0.43781554698944097</c:v>
                </c:pt>
                <c:pt idx="1861">
                  <c:v>0.43904736638069197</c:v>
                </c:pt>
                <c:pt idx="1862">
                  <c:v>0.44029584527015703</c:v>
                </c:pt>
                <c:pt idx="1863">
                  <c:v>0.44155147671699502</c:v>
                </c:pt>
                <c:pt idx="1864">
                  <c:v>0.442807227373123</c:v>
                </c:pt>
                <c:pt idx="1865">
                  <c:v>0.44407445192336997</c:v>
                </c:pt>
                <c:pt idx="1866">
                  <c:v>0.44534116983413702</c:v>
                </c:pt>
                <c:pt idx="1867">
                  <c:v>0.44645237922668501</c:v>
                </c:pt>
                <c:pt idx="1868">
                  <c:v>0.447529166936874</c:v>
                </c:pt>
                <c:pt idx="1869">
                  <c:v>0.44845405220985401</c:v>
                </c:pt>
                <c:pt idx="1870">
                  <c:v>0.44934397935867298</c:v>
                </c:pt>
                <c:pt idx="1871">
                  <c:v>0.45006120204925498</c:v>
                </c:pt>
                <c:pt idx="1872">
                  <c:v>0.45071950554847701</c:v>
                </c:pt>
                <c:pt idx="1873">
                  <c:v>0.45118248462677002</c:v>
                </c:pt>
                <c:pt idx="1874">
                  <c:v>0.45155403017997697</c:v>
                </c:pt>
                <c:pt idx="1875">
                  <c:v>0.45177030563354498</c:v>
                </c:pt>
                <c:pt idx="1876">
                  <c:v>0.45190277695655801</c:v>
                </c:pt>
                <c:pt idx="1877">
                  <c:v>0.45192676782607999</c:v>
                </c:pt>
                <c:pt idx="1878">
                  <c:v>0.45187127590179399</c:v>
                </c:pt>
                <c:pt idx="1879">
                  <c:v>0.451700448989868</c:v>
                </c:pt>
                <c:pt idx="1880">
                  <c:v>0.45142039656639099</c:v>
                </c:pt>
                <c:pt idx="1881">
                  <c:v>0.45105487108230602</c:v>
                </c:pt>
                <c:pt idx="1882">
                  <c:v>0.45059460401535001</c:v>
                </c:pt>
                <c:pt idx="1883">
                  <c:v>0.450119018554688</c:v>
                </c:pt>
                <c:pt idx="1884">
                  <c:v>0.449647337198257</c:v>
                </c:pt>
                <c:pt idx="1885">
                  <c:v>0.44913315773010298</c:v>
                </c:pt>
                <c:pt idx="1886">
                  <c:v>0.44857054948806802</c:v>
                </c:pt>
                <c:pt idx="1887">
                  <c:v>0.448011964559555</c:v>
                </c:pt>
                <c:pt idx="1888">
                  <c:v>0.44748428463935902</c:v>
                </c:pt>
                <c:pt idx="1889">
                  <c:v>0.44697669148445102</c:v>
                </c:pt>
                <c:pt idx="1890">
                  <c:v>0.44655665755271901</c:v>
                </c:pt>
                <c:pt idx="1891">
                  <c:v>0.446151822805405</c:v>
                </c:pt>
                <c:pt idx="1892">
                  <c:v>0.44584691524505599</c:v>
                </c:pt>
                <c:pt idx="1893">
                  <c:v>0.44554656744003301</c:v>
                </c:pt>
                <c:pt idx="1894">
                  <c:v>0.44535875320434598</c:v>
                </c:pt>
                <c:pt idx="1895">
                  <c:v>0.44518816471099898</c:v>
                </c:pt>
                <c:pt idx="1896">
                  <c:v>0.44521602988243097</c:v>
                </c:pt>
                <c:pt idx="1897">
                  <c:v>0.44524976611137401</c:v>
                </c:pt>
                <c:pt idx="1898">
                  <c:v>0.44538226723670998</c:v>
                </c:pt>
                <c:pt idx="1899">
                  <c:v>0.44552245736122098</c:v>
                </c:pt>
                <c:pt idx="1900">
                  <c:v>0.44573655724525502</c:v>
                </c:pt>
                <c:pt idx="1901">
                  <c:v>0.44595214724540699</c:v>
                </c:pt>
                <c:pt idx="1902">
                  <c:v>0.446262657642365</c:v>
                </c:pt>
                <c:pt idx="1903">
                  <c:v>0.44658413529396102</c:v>
                </c:pt>
                <c:pt idx="1904">
                  <c:v>0.44689929485321001</c:v>
                </c:pt>
                <c:pt idx="1905">
                  <c:v>0.447207480669022</c:v>
                </c:pt>
                <c:pt idx="1906">
                  <c:v>0.447575062513351</c:v>
                </c:pt>
                <c:pt idx="1907">
                  <c:v>0.44796386361122098</c:v>
                </c:pt>
                <c:pt idx="1908">
                  <c:v>0.44834735989570601</c:v>
                </c:pt>
                <c:pt idx="1909">
                  <c:v>0.44872850179672202</c:v>
                </c:pt>
                <c:pt idx="1910">
                  <c:v>0.449120342731476</c:v>
                </c:pt>
                <c:pt idx="1911">
                  <c:v>0.44951924681663502</c:v>
                </c:pt>
                <c:pt idx="1912">
                  <c:v>0.449872136116028</c:v>
                </c:pt>
                <c:pt idx="1913">
                  <c:v>0.45020008087158198</c:v>
                </c:pt>
                <c:pt idx="1914">
                  <c:v>0.45058304071426403</c:v>
                </c:pt>
                <c:pt idx="1915">
                  <c:v>0.45100560784339899</c:v>
                </c:pt>
                <c:pt idx="1916">
                  <c:v>0.45134985446929898</c:v>
                </c:pt>
                <c:pt idx="1917">
                  <c:v>0.45163536071777299</c:v>
                </c:pt>
                <c:pt idx="1918">
                  <c:v>0.45196697115898099</c:v>
                </c:pt>
                <c:pt idx="1919">
                  <c:v>0.45234584808349598</c:v>
                </c:pt>
                <c:pt idx="1920">
                  <c:v>0.45271196961402899</c:v>
                </c:pt>
                <c:pt idx="1921">
                  <c:v>0.45305883884429898</c:v>
                </c:pt>
                <c:pt idx="1922">
                  <c:v>0.45339801907539401</c:v>
                </c:pt>
                <c:pt idx="1923">
                  <c:v>0.45373040437698398</c:v>
                </c:pt>
                <c:pt idx="1924">
                  <c:v>0.45406639575958302</c:v>
                </c:pt>
                <c:pt idx="1925">
                  <c:v>0.45440176129341098</c:v>
                </c:pt>
                <c:pt idx="1926">
                  <c:v>0.45475870370864901</c:v>
                </c:pt>
                <c:pt idx="1927">
                  <c:v>0.455151557922363</c:v>
                </c:pt>
                <c:pt idx="1928">
                  <c:v>0.45552319288253801</c:v>
                </c:pt>
                <c:pt idx="1929">
                  <c:v>0.45583179593086198</c:v>
                </c:pt>
                <c:pt idx="1930">
                  <c:v>0.456119984388351</c:v>
                </c:pt>
                <c:pt idx="1931">
                  <c:v>0.45635247230529802</c:v>
                </c:pt>
                <c:pt idx="1932">
                  <c:v>0.45657545328140298</c:v>
                </c:pt>
                <c:pt idx="1933">
                  <c:v>0.456768989562988</c:v>
                </c:pt>
                <c:pt idx="1934">
                  <c:v>0.45695224404335</c:v>
                </c:pt>
                <c:pt idx="1935">
                  <c:v>0.45706841349601701</c:v>
                </c:pt>
                <c:pt idx="1936">
                  <c:v>0.45716941356658902</c:v>
                </c:pt>
                <c:pt idx="1937">
                  <c:v>0.45719882845878601</c:v>
                </c:pt>
                <c:pt idx="1938">
                  <c:v>0.45721888542175299</c:v>
                </c:pt>
                <c:pt idx="1939">
                  <c:v>0.457175552845001</c:v>
                </c:pt>
                <c:pt idx="1940">
                  <c:v>0.45712023973464999</c:v>
                </c:pt>
                <c:pt idx="1941">
                  <c:v>0.45693477988243097</c:v>
                </c:pt>
                <c:pt idx="1942">
                  <c:v>0.45673465728759799</c:v>
                </c:pt>
                <c:pt idx="1943">
                  <c:v>0.456372320652008</c:v>
                </c:pt>
                <c:pt idx="1944">
                  <c:v>0.45599994063377403</c:v>
                </c:pt>
                <c:pt idx="1945">
                  <c:v>0.45553091168403598</c:v>
                </c:pt>
                <c:pt idx="1946">
                  <c:v>0.455053210258484</c:v>
                </c:pt>
                <c:pt idx="1947">
                  <c:v>0.454494088888168</c:v>
                </c:pt>
                <c:pt idx="1948">
                  <c:v>0.453926712274551</c:v>
                </c:pt>
                <c:pt idx="1949">
                  <c:v>0.45329403877258301</c:v>
                </c:pt>
                <c:pt idx="1950">
                  <c:v>0.45264866948127702</c:v>
                </c:pt>
                <c:pt idx="1951">
                  <c:v>0.45187717676162698</c:v>
                </c:pt>
                <c:pt idx="1952">
                  <c:v>0.45108738541603099</c:v>
                </c:pt>
                <c:pt idx="1953">
                  <c:v>0.45019060373306302</c:v>
                </c:pt>
                <c:pt idx="1954">
                  <c:v>0.44927191734313998</c:v>
                </c:pt>
                <c:pt idx="1955">
                  <c:v>0.448307365179062</c:v>
                </c:pt>
                <c:pt idx="1956">
                  <c:v>0.44732612371444702</c:v>
                </c:pt>
                <c:pt idx="1957">
                  <c:v>0.44630268216133101</c:v>
                </c:pt>
                <c:pt idx="1958">
                  <c:v>0.44526180624961897</c:v>
                </c:pt>
                <c:pt idx="1959">
                  <c:v>0.44406044483184798</c:v>
                </c:pt>
                <c:pt idx="1960">
                  <c:v>0.442814320325851</c:v>
                </c:pt>
                <c:pt idx="1961">
                  <c:v>0.44161278009414701</c:v>
                </c:pt>
                <c:pt idx="1962">
                  <c:v>0.44041261076927202</c:v>
                </c:pt>
                <c:pt idx="1963">
                  <c:v>0.43915995955467202</c:v>
                </c:pt>
                <c:pt idx="1964">
                  <c:v>0.437884211540222</c:v>
                </c:pt>
                <c:pt idx="1965">
                  <c:v>0.43659892678260798</c:v>
                </c:pt>
                <c:pt idx="1966">
                  <c:v>0.43530070781707803</c:v>
                </c:pt>
                <c:pt idx="1967">
                  <c:v>0.43391543626785301</c:v>
                </c:pt>
                <c:pt idx="1968">
                  <c:v>0.43248993158340499</c:v>
                </c:pt>
                <c:pt idx="1969">
                  <c:v>0.43111851811409002</c:v>
                </c:pt>
                <c:pt idx="1970">
                  <c:v>0.42975994944572399</c:v>
                </c:pt>
                <c:pt idx="1971">
                  <c:v>0.42843711376190202</c:v>
                </c:pt>
                <c:pt idx="1972">
                  <c:v>0.42712467908859297</c:v>
                </c:pt>
                <c:pt idx="1973">
                  <c:v>0.42591112852096602</c:v>
                </c:pt>
                <c:pt idx="1974">
                  <c:v>0.424739539623261</c:v>
                </c:pt>
                <c:pt idx="1975">
                  <c:v>0.42356991767883301</c:v>
                </c:pt>
                <c:pt idx="1976">
                  <c:v>0.42238935828208901</c:v>
                </c:pt>
                <c:pt idx="1977">
                  <c:v>0.42132768034934998</c:v>
                </c:pt>
                <c:pt idx="1978">
                  <c:v>0.42033088207244901</c:v>
                </c:pt>
                <c:pt idx="1979">
                  <c:v>0.41932746767997697</c:v>
                </c:pt>
                <c:pt idx="1980">
                  <c:v>0.41831904649734503</c:v>
                </c:pt>
                <c:pt idx="1981">
                  <c:v>0.41743525862693798</c:v>
                </c:pt>
                <c:pt idx="1982">
                  <c:v>0.41663473844528198</c:v>
                </c:pt>
                <c:pt idx="1983">
                  <c:v>0.41587334871292098</c:v>
                </c:pt>
                <c:pt idx="1984">
                  <c:v>0.41513592004776001</c:v>
                </c:pt>
                <c:pt idx="1985">
                  <c:v>0.414491057395935</c:v>
                </c:pt>
                <c:pt idx="1986">
                  <c:v>0.41391944885253901</c:v>
                </c:pt>
                <c:pt idx="1987">
                  <c:v>0.41341355443000799</c:v>
                </c:pt>
                <c:pt idx="1988">
                  <c:v>0.41296207904815702</c:v>
                </c:pt>
                <c:pt idx="1989">
                  <c:v>0.41262024641036998</c:v>
                </c:pt>
                <c:pt idx="1990">
                  <c:v>0.41236972808837902</c:v>
                </c:pt>
                <c:pt idx="1991">
                  <c:v>0.412120342254639</c:v>
                </c:pt>
                <c:pt idx="1992">
                  <c:v>0.41187050938606301</c:v>
                </c:pt>
                <c:pt idx="1993">
                  <c:v>0.41171929240226701</c:v>
                </c:pt>
                <c:pt idx="1994">
                  <c:v>0.41168171167373702</c:v>
                </c:pt>
                <c:pt idx="1995">
                  <c:v>0.41173678636550898</c:v>
                </c:pt>
                <c:pt idx="1996">
                  <c:v>0.411876231431961</c:v>
                </c:pt>
                <c:pt idx="1997">
                  <c:v>0.41202723979950001</c:v>
                </c:pt>
                <c:pt idx="1998">
                  <c:v>0.41219741106033297</c:v>
                </c:pt>
                <c:pt idx="1999">
                  <c:v>0.41246792674064597</c:v>
                </c:pt>
                <c:pt idx="2000">
                  <c:v>0.41284948587417603</c:v>
                </c:pt>
                <c:pt idx="2001">
                  <c:v>0.41328755021095298</c:v>
                </c:pt>
                <c:pt idx="2002">
                  <c:v>0.41379362344741799</c:v>
                </c:pt>
                <c:pt idx="2003">
                  <c:v>0.41433146595954901</c:v>
                </c:pt>
                <c:pt idx="2004">
                  <c:v>0.41492468118667603</c:v>
                </c:pt>
                <c:pt idx="2005">
                  <c:v>0.41556146740913402</c:v>
                </c:pt>
                <c:pt idx="2006">
                  <c:v>0.41624891757965099</c:v>
                </c:pt>
                <c:pt idx="2007">
                  <c:v>0.41698694229125999</c:v>
                </c:pt>
                <c:pt idx="2008">
                  <c:v>0.41777488589286799</c:v>
                </c:pt>
                <c:pt idx="2009">
                  <c:v>0.41857698559760997</c:v>
                </c:pt>
                <c:pt idx="2010">
                  <c:v>0.41945233941078203</c:v>
                </c:pt>
                <c:pt idx="2011">
                  <c:v>0.42029735445976302</c:v>
                </c:pt>
                <c:pt idx="2012">
                  <c:v>0.42106807231903098</c:v>
                </c:pt>
                <c:pt idx="2013">
                  <c:v>0.42182743549346902</c:v>
                </c:pt>
                <c:pt idx="2014">
                  <c:v>0.422586560249329</c:v>
                </c:pt>
                <c:pt idx="2015">
                  <c:v>0.42336592078208901</c:v>
                </c:pt>
                <c:pt idx="2016">
                  <c:v>0.42417955398559598</c:v>
                </c:pt>
                <c:pt idx="2017">
                  <c:v>0.42496725916862499</c:v>
                </c:pt>
                <c:pt idx="2018">
                  <c:v>0.42569568753242498</c:v>
                </c:pt>
                <c:pt idx="2019">
                  <c:v>0.42632749676704401</c:v>
                </c:pt>
                <c:pt idx="2020">
                  <c:v>0.42684599757194502</c:v>
                </c:pt>
                <c:pt idx="2021">
                  <c:v>0.42734152078628501</c:v>
                </c:pt>
                <c:pt idx="2022">
                  <c:v>0.42777293920517001</c:v>
                </c:pt>
                <c:pt idx="2023">
                  <c:v>0.42822864651679998</c:v>
                </c:pt>
                <c:pt idx="2024">
                  <c:v>0.42875561118125899</c:v>
                </c:pt>
                <c:pt idx="2025">
                  <c:v>0.42929083108902</c:v>
                </c:pt>
                <c:pt idx="2026">
                  <c:v>0.42981147766113298</c:v>
                </c:pt>
                <c:pt idx="2027">
                  <c:v>0.43025398254394498</c:v>
                </c:pt>
                <c:pt idx="2028">
                  <c:v>0.43061450123786899</c:v>
                </c:pt>
                <c:pt idx="2029">
                  <c:v>0.43095079064369202</c:v>
                </c:pt>
                <c:pt idx="2030">
                  <c:v>0.43122130632400502</c:v>
                </c:pt>
                <c:pt idx="2031">
                  <c:v>0.43150004744529702</c:v>
                </c:pt>
                <c:pt idx="2032">
                  <c:v>0.43184253573417702</c:v>
                </c:pt>
                <c:pt idx="2033">
                  <c:v>0.43217995762825001</c:v>
                </c:pt>
                <c:pt idx="2034">
                  <c:v>0.43238216638565102</c:v>
                </c:pt>
                <c:pt idx="2035">
                  <c:v>0.432497769594193</c:v>
                </c:pt>
                <c:pt idx="2036">
                  <c:v>0.43258425593376199</c:v>
                </c:pt>
                <c:pt idx="2037">
                  <c:v>0.43273764848709101</c:v>
                </c:pt>
                <c:pt idx="2038">
                  <c:v>0.43298375606536899</c:v>
                </c:pt>
                <c:pt idx="2039">
                  <c:v>0.43323197960853599</c:v>
                </c:pt>
                <c:pt idx="2040">
                  <c:v>0.43343314528465299</c:v>
                </c:pt>
                <c:pt idx="2041">
                  <c:v>0.43353915214538602</c:v>
                </c:pt>
                <c:pt idx="2042">
                  <c:v>0.433578550815582</c:v>
                </c:pt>
                <c:pt idx="2043">
                  <c:v>0.43358021974563599</c:v>
                </c:pt>
                <c:pt idx="2044">
                  <c:v>0.433539539575577</c:v>
                </c:pt>
                <c:pt idx="2045">
                  <c:v>0.43352657556533802</c:v>
                </c:pt>
                <c:pt idx="2046">
                  <c:v>0.43356001377105702</c:v>
                </c:pt>
                <c:pt idx="2047">
                  <c:v>0.433606177568436</c:v>
                </c:pt>
                <c:pt idx="2048">
                  <c:v>0.43365406990051297</c:v>
                </c:pt>
                <c:pt idx="2049">
                  <c:v>0.43360292911529502</c:v>
                </c:pt>
                <c:pt idx="2050">
                  <c:v>0.43341842293739302</c:v>
                </c:pt>
                <c:pt idx="2051">
                  <c:v>0.43314662575721702</c:v>
                </c:pt>
                <c:pt idx="2052">
                  <c:v>0.43281647562980702</c:v>
                </c:pt>
                <c:pt idx="2053">
                  <c:v>0.43243932723999001</c:v>
                </c:pt>
                <c:pt idx="2054">
                  <c:v>0.43208855390548701</c:v>
                </c:pt>
                <c:pt idx="2055">
                  <c:v>0.43175366520881697</c:v>
                </c:pt>
                <c:pt idx="2056">
                  <c:v>0.43136775493621798</c:v>
                </c:pt>
                <c:pt idx="2057">
                  <c:v>0.43096849322318997</c:v>
                </c:pt>
                <c:pt idx="2058">
                  <c:v>0.43056294322013899</c:v>
                </c:pt>
                <c:pt idx="2059">
                  <c:v>0.43019911646843001</c:v>
                </c:pt>
                <c:pt idx="2060">
                  <c:v>0.42988374829292297</c:v>
                </c:pt>
                <c:pt idx="2061">
                  <c:v>0.429425209760666</c:v>
                </c:pt>
                <c:pt idx="2062">
                  <c:v>0.42888724803924599</c:v>
                </c:pt>
                <c:pt idx="2063">
                  <c:v>0.42832222580909701</c:v>
                </c:pt>
                <c:pt idx="2064">
                  <c:v>0.42764741182327298</c:v>
                </c:pt>
                <c:pt idx="2065">
                  <c:v>0.42710283398628202</c:v>
                </c:pt>
                <c:pt idx="2066">
                  <c:v>0.42653790116310097</c:v>
                </c:pt>
                <c:pt idx="2067">
                  <c:v>0.42566591501236001</c:v>
                </c:pt>
                <c:pt idx="2068">
                  <c:v>0.424807578325272</c:v>
                </c:pt>
                <c:pt idx="2069">
                  <c:v>0.42396178841590898</c:v>
                </c:pt>
                <c:pt idx="2070">
                  <c:v>0.42312419414520303</c:v>
                </c:pt>
                <c:pt idx="2071">
                  <c:v>0.42228776216507002</c:v>
                </c:pt>
                <c:pt idx="2072">
                  <c:v>0.42139017581939697</c:v>
                </c:pt>
                <c:pt idx="2073">
                  <c:v>0.42054381966590898</c:v>
                </c:pt>
                <c:pt idx="2074">
                  <c:v>0.41970857977867099</c:v>
                </c:pt>
                <c:pt idx="2075">
                  <c:v>0.41883319616317699</c:v>
                </c:pt>
                <c:pt idx="2076">
                  <c:v>0.41790044307708701</c:v>
                </c:pt>
                <c:pt idx="2077">
                  <c:v>0.41682270169258101</c:v>
                </c:pt>
                <c:pt idx="2078">
                  <c:v>0.41575539112091098</c:v>
                </c:pt>
                <c:pt idx="2079">
                  <c:v>0.41483181715011602</c:v>
                </c:pt>
                <c:pt idx="2080">
                  <c:v>0.41384851932525601</c:v>
                </c:pt>
                <c:pt idx="2081">
                  <c:v>0.41272234916687001</c:v>
                </c:pt>
                <c:pt idx="2082">
                  <c:v>0.41156926751136802</c:v>
                </c:pt>
                <c:pt idx="2083">
                  <c:v>0.41047978401184099</c:v>
                </c:pt>
                <c:pt idx="2084">
                  <c:v>0.40945452451705899</c:v>
                </c:pt>
                <c:pt idx="2085">
                  <c:v>0.40865865349769598</c:v>
                </c:pt>
                <c:pt idx="2086">
                  <c:v>0.40785947442054699</c:v>
                </c:pt>
                <c:pt idx="2087">
                  <c:v>0.40679949522018399</c:v>
                </c:pt>
                <c:pt idx="2088">
                  <c:v>0.40563029050826999</c:v>
                </c:pt>
                <c:pt idx="2089">
                  <c:v>0.40468269586563099</c:v>
                </c:pt>
                <c:pt idx="2090">
                  <c:v>0.403912514448166</c:v>
                </c:pt>
                <c:pt idx="2091">
                  <c:v>0.40317529439926098</c:v>
                </c:pt>
                <c:pt idx="2092">
                  <c:v>0.40241980552673301</c:v>
                </c:pt>
                <c:pt idx="2093">
                  <c:v>0.40168964862823497</c:v>
                </c:pt>
                <c:pt idx="2094">
                  <c:v>0.40100291371345498</c:v>
                </c:pt>
                <c:pt idx="2095">
                  <c:v>0.40037757158279402</c:v>
                </c:pt>
                <c:pt idx="2096">
                  <c:v>0.39978909492492698</c:v>
                </c:pt>
                <c:pt idx="2097">
                  <c:v>0.39915952086448703</c:v>
                </c:pt>
                <c:pt idx="2098">
                  <c:v>0.39843377470970198</c:v>
                </c:pt>
                <c:pt idx="2099">
                  <c:v>0.397925645112991</c:v>
                </c:pt>
                <c:pt idx="2100">
                  <c:v>0.39735195040702798</c:v>
                </c:pt>
                <c:pt idx="2101">
                  <c:v>0.396666079759598</c:v>
                </c:pt>
                <c:pt idx="2102">
                  <c:v>0.396205455064774</c:v>
                </c:pt>
                <c:pt idx="2103">
                  <c:v>0.39559832215309099</c:v>
                </c:pt>
                <c:pt idx="2104">
                  <c:v>0.395023792982101</c:v>
                </c:pt>
                <c:pt idx="2105">
                  <c:v>0.39461639523506198</c:v>
                </c:pt>
                <c:pt idx="2106">
                  <c:v>0.39424291253089899</c:v>
                </c:pt>
                <c:pt idx="2107">
                  <c:v>0.394151151180267</c:v>
                </c:pt>
                <c:pt idx="2108">
                  <c:v>0.393808603286743</c:v>
                </c:pt>
                <c:pt idx="2109">
                  <c:v>0.39342623949050898</c:v>
                </c:pt>
                <c:pt idx="2110">
                  <c:v>0.393320292234421</c:v>
                </c:pt>
                <c:pt idx="2111">
                  <c:v>0.39309471845626798</c:v>
                </c:pt>
                <c:pt idx="2112">
                  <c:v>0.39263117313384999</c:v>
                </c:pt>
                <c:pt idx="2113">
                  <c:v>0.392136961221695</c:v>
                </c:pt>
                <c:pt idx="2114">
                  <c:v>0.39176717400550798</c:v>
                </c:pt>
                <c:pt idx="2115">
                  <c:v>0.39117357134818997</c:v>
                </c:pt>
                <c:pt idx="2116">
                  <c:v>0.39065292477607699</c:v>
                </c:pt>
                <c:pt idx="2117">
                  <c:v>0.39042192697525002</c:v>
                </c:pt>
                <c:pt idx="2118">
                  <c:v>0.39032217860221902</c:v>
                </c:pt>
                <c:pt idx="2119">
                  <c:v>0.39029088616371199</c:v>
                </c:pt>
                <c:pt idx="2120">
                  <c:v>0.38985568284988398</c:v>
                </c:pt>
                <c:pt idx="2121">
                  <c:v>0.389118641614914</c:v>
                </c:pt>
                <c:pt idx="2122">
                  <c:v>0.38850790262222301</c:v>
                </c:pt>
                <c:pt idx="2123">
                  <c:v>0.38818338513374301</c:v>
                </c:pt>
                <c:pt idx="2124">
                  <c:v>0.38819169998168901</c:v>
                </c:pt>
                <c:pt idx="2125">
                  <c:v>0.38821524381637601</c:v>
                </c:pt>
                <c:pt idx="2126">
                  <c:v>0.38802778720855702</c:v>
                </c:pt>
                <c:pt idx="2127">
                  <c:v>0.388068497180939</c:v>
                </c:pt>
                <c:pt idx="2128">
                  <c:v>0.388318091630936</c:v>
                </c:pt>
                <c:pt idx="2129">
                  <c:v>0.38798320293426503</c:v>
                </c:pt>
                <c:pt idx="2130">
                  <c:v>0.38664489984512301</c:v>
                </c:pt>
                <c:pt idx="2131">
                  <c:v>0.38579934835433999</c:v>
                </c:pt>
                <c:pt idx="2132">
                  <c:v>0.38591921329498302</c:v>
                </c:pt>
                <c:pt idx="2133">
                  <c:v>0.38542068004608199</c:v>
                </c:pt>
                <c:pt idx="2134">
                  <c:v>0.38480293750762901</c:v>
                </c:pt>
                <c:pt idx="2135">
                  <c:v>0.38510307669639599</c:v>
                </c:pt>
                <c:pt idx="2136">
                  <c:v>0.38552594184875499</c:v>
                </c:pt>
                <c:pt idx="2137">
                  <c:v>0.38634437322616599</c:v>
                </c:pt>
                <c:pt idx="2138">
                  <c:v>0.38692313432693498</c:v>
                </c:pt>
                <c:pt idx="2139">
                  <c:v>0.38567116856575001</c:v>
                </c:pt>
                <c:pt idx="2140">
                  <c:v>0.38400164246559099</c:v>
                </c:pt>
                <c:pt idx="2141">
                  <c:v>0.38252875208854697</c:v>
                </c:pt>
                <c:pt idx="2142">
                  <c:v>0.38179925084114102</c:v>
                </c:pt>
                <c:pt idx="2143">
                  <c:v>0.38221070170402499</c:v>
                </c:pt>
                <c:pt idx="2144">
                  <c:v>0.38205882906913802</c:v>
                </c:pt>
                <c:pt idx="2145">
                  <c:v>0.38327601552009599</c:v>
                </c:pt>
                <c:pt idx="2146">
                  <c:v>0.38458433747291598</c:v>
                </c:pt>
                <c:pt idx="2147">
                  <c:v>0.38434848189353898</c:v>
                </c:pt>
                <c:pt idx="2148">
                  <c:v>0.38404503464698803</c:v>
                </c:pt>
                <c:pt idx="2149">
                  <c:v>0.38286444544792197</c:v>
                </c:pt>
                <c:pt idx="2150">
                  <c:v>0.38239541649818398</c:v>
                </c:pt>
              </c:numCache>
            </c:numRef>
          </c:yVal>
          <c:smooth val="0"/>
          <c:extLst>
            <c:ext xmlns:c16="http://schemas.microsoft.com/office/drawing/2014/chart" uri="{C3380CC4-5D6E-409C-BE32-E72D297353CC}">
              <c16:uniqueId val="{00000000-E050-4648-AC9C-6A9386370CB2}"/>
            </c:ext>
          </c:extLst>
        </c:ser>
        <c:ser>
          <c:idx val="1"/>
          <c:order val="1"/>
          <c:tx>
            <c:strRef>
              <c:f>'Ill+Chl'!$F$1</c:f>
              <c:strCache>
                <c:ptCount val="1"/>
                <c:pt idx="0">
                  <c:v>I-C 40:60</c:v>
                </c:pt>
              </c:strCache>
            </c:strRef>
          </c:tx>
          <c:spPr>
            <a:ln w="19050" cap="rnd">
              <a:solidFill>
                <a:schemeClr val="accent2"/>
              </a:solidFill>
              <a:round/>
            </a:ln>
            <a:effectLst/>
          </c:spPr>
          <c:marker>
            <c:symbol val="none"/>
          </c:marker>
          <c:xVal>
            <c:numRef>
              <c:f>'Ill+Chl'!$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Chl'!$F$2:$F$2152</c:f>
              <c:numCache>
                <c:formatCode>0.00000</c:formatCode>
                <c:ptCount val="2151"/>
                <c:pt idx="0">
                  <c:v>0.22922242283821101</c:v>
                </c:pt>
                <c:pt idx="1">
                  <c:v>0.23065089285373699</c:v>
                </c:pt>
                <c:pt idx="2">
                  <c:v>0.23088555634021801</c:v>
                </c:pt>
                <c:pt idx="3">
                  <c:v>0.242146185040474</c:v>
                </c:pt>
                <c:pt idx="4">
                  <c:v>0.24889506995677901</c:v>
                </c:pt>
                <c:pt idx="5">
                  <c:v>0.255951112508774</c:v>
                </c:pt>
                <c:pt idx="6">
                  <c:v>0.27050373554229701</c:v>
                </c:pt>
                <c:pt idx="7">
                  <c:v>0.28421168625354798</c:v>
                </c:pt>
                <c:pt idx="8">
                  <c:v>0.29166254997253405</c:v>
                </c:pt>
                <c:pt idx="9">
                  <c:v>0.28915332853794101</c:v>
                </c:pt>
                <c:pt idx="10">
                  <c:v>0.29210533797740901</c:v>
                </c:pt>
                <c:pt idx="11">
                  <c:v>0.29948232173919698</c:v>
                </c:pt>
                <c:pt idx="12">
                  <c:v>0.309918826818466</c:v>
                </c:pt>
                <c:pt idx="13">
                  <c:v>0.30790617167949696</c:v>
                </c:pt>
                <c:pt idx="14">
                  <c:v>0.30955909788608604</c:v>
                </c:pt>
                <c:pt idx="15">
                  <c:v>0.31502868831157704</c:v>
                </c:pt>
                <c:pt idx="16">
                  <c:v>0.327965772151947</c:v>
                </c:pt>
                <c:pt idx="17">
                  <c:v>0.32864514589309701</c:v>
                </c:pt>
                <c:pt idx="18">
                  <c:v>0.32709862887859298</c:v>
                </c:pt>
                <c:pt idx="19">
                  <c:v>0.32825030982494396</c:v>
                </c:pt>
                <c:pt idx="20">
                  <c:v>0.33522278666496297</c:v>
                </c:pt>
                <c:pt idx="21">
                  <c:v>0.33950737714767498</c:v>
                </c:pt>
                <c:pt idx="22">
                  <c:v>0.34034500122070299</c:v>
                </c:pt>
                <c:pt idx="23">
                  <c:v>0.34303723871707903</c:v>
                </c:pt>
                <c:pt idx="24">
                  <c:v>0.34526530504226705</c:v>
                </c:pt>
                <c:pt idx="25">
                  <c:v>0.34573586881160701</c:v>
                </c:pt>
                <c:pt idx="26">
                  <c:v>0.338937541842461</c:v>
                </c:pt>
                <c:pt idx="27">
                  <c:v>0.33996773362159705</c:v>
                </c:pt>
                <c:pt idx="28">
                  <c:v>0.34387663602828999</c:v>
                </c:pt>
                <c:pt idx="29">
                  <c:v>0.34830561876297</c:v>
                </c:pt>
                <c:pt idx="30">
                  <c:v>0.34896995723247504</c:v>
                </c:pt>
                <c:pt idx="31">
                  <c:v>0.34896340072154997</c:v>
                </c:pt>
                <c:pt idx="32">
                  <c:v>0.34884150922298401</c:v>
                </c:pt>
                <c:pt idx="33">
                  <c:v>0.35133314728736897</c:v>
                </c:pt>
                <c:pt idx="34">
                  <c:v>0.35327354669570898</c:v>
                </c:pt>
                <c:pt idx="35">
                  <c:v>0.35478056073188802</c:v>
                </c:pt>
                <c:pt idx="36">
                  <c:v>0.35608119368553204</c:v>
                </c:pt>
                <c:pt idx="37">
                  <c:v>0.35836795568466195</c:v>
                </c:pt>
                <c:pt idx="38">
                  <c:v>0.36011103391647303</c:v>
                </c:pt>
                <c:pt idx="39">
                  <c:v>0.35953251123428298</c:v>
                </c:pt>
                <c:pt idx="40">
                  <c:v>0.36122739911079405</c:v>
                </c:pt>
                <c:pt idx="41">
                  <c:v>0.363087421655655</c:v>
                </c:pt>
                <c:pt idx="42">
                  <c:v>0.36461815834045397</c:v>
                </c:pt>
                <c:pt idx="43">
                  <c:v>0.36445519924163805</c:v>
                </c:pt>
                <c:pt idx="44">
                  <c:v>0.36627427339553797</c:v>
                </c:pt>
                <c:pt idx="45">
                  <c:v>0.36933521032333405</c:v>
                </c:pt>
                <c:pt idx="46">
                  <c:v>0.36941922307014496</c:v>
                </c:pt>
                <c:pt idx="47">
                  <c:v>0.36866590976715097</c:v>
                </c:pt>
                <c:pt idx="48">
                  <c:v>0.36835164427757305</c:v>
                </c:pt>
                <c:pt idx="49">
                  <c:v>0.37053636312484706</c:v>
                </c:pt>
                <c:pt idx="50">
                  <c:v>0.372241115570068</c:v>
                </c:pt>
                <c:pt idx="51">
                  <c:v>0.373418813943863</c:v>
                </c:pt>
                <c:pt idx="52">
                  <c:v>0.373977994918823</c:v>
                </c:pt>
                <c:pt idx="53">
                  <c:v>0.374652063846588</c:v>
                </c:pt>
                <c:pt idx="54">
                  <c:v>0.37530580759048504</c:v>
                </c:pt>
                <c:pt idx="55">
                  <c:v>0.37587050199508698</c:v>
                </c:pt>
                <c:pt idx="56">
                  <c:v>0.37553552389144895</c:v>
                </c:pt>
                <c:pt idx="57">
                  <c:v>0.37602106332778895</c:v>
                </c:pt>
                <c:pt idx="58">
                  <c:v>0.37689665555953999</c:v>
                </c:pt>
                <c:pt idx="59">
                  <c:v>0.37762398123741203</c:v>
                </c:pt>
                <c:pt idx="60">
                  <c:v>0.378662353754044</c:v>
                </c:pt>
                <c:pt idx="61">
                  <c:v>0.37979236841201802</c:v>
                </c:pt>
                <c:pt idx="62">
                  <c:v>0.38095459938049303</c:v>
                </c:pt>
                <c:pt idx="63">
                  <c:v>0.38128334879875203</c:v>
                </c:pt>
                <c:pt idx="64">
                  <c:v>0.38152975440025305</c:v>
                </c:pt>
                <c:pt idx="65">
                  <c:v>0.38183314204216001</c:v>
                </c:pt>
                <c:pt idx="66">
                  <c:v>0.38365275263786303</c:v>
                </c:pt>
                <c:pt idx="67">
                  <c:v>0.38475704789161702</c:v>
                </c:pt>
                <c:pt idx="68">
                  <c:v>0.38532707691192603</c:v>
                </c:pt>
                <c:pt idx="69">
                  <c:v>0.38545865416526803</c:v>
                </c:pt>
                <c:pt idx="70">
                  <c:v>0.38621223568916296</c:v>
                </c:pt>
                <c:pt idx="71">
                  <c:v>0.38698799014091501</c:v>
                </c:pt>
                <c:pt idx="72">
                  <c:v>0.38734797239303598</c:v>
                </c:pt>
                <c:pt idx="73">
                  <c:v>0.38840267658233596</c:v>
                </c:pt>
                <c:pt idx="74">
                  <c:v>0.38986135125160204</c:v>
                </c:pt>
                <c:pt idx="75">
                  <c:v>0.39169577360153196</c:v>
                </c:pt>
                <c:pt idx="76">
                  <c:v>0.39250317811965896</c:v>
                </c:pt>
                <c:pt idx="77">
                  <c:v>0.39327663779258704</c:v>
                </c:pt>
                <c:pt idx="78">
                  <c:v>0.39403054714202901</c:v>
                </c:pt>
                <c:pt idx="79">
                  <c:v>0.39482761025428803</c:v>
                </c:pt>
                <c:pt idx="80">
                  <c:v>0.395592606067657</c:v>
                </c:pt>
                <c:pt idx="81">
                  <c:v>0.39647293686866802</c:v>
                </c:pt>
                <c:pt idx="82">
                  <c:v>0.39772451519966101</c:v>
                </c:pt>
                <c:pt idx="83">
                  <c:v>0.39938587546348603</c:v>
                </c:pt>
                <c:pt idx="84">
                  <c:v>0.40076771974563596</c:v>
                </c:pt>
                <c:pt idx="85">
                  <c:v>0.40163770914077801</c:v>
                </c:pt>
                <c:pt idx="86">
                  <c:v>0.40262482166290303</c:v>
                </c:pt>
                <c:pt idx="87">
                  <c:v>0.40361112952232403</c:v>
                </c:pt>
                <c:pt idx="88">
                  <c:v>0.40456772446632405</c:v>
                </c:pt>
                <c:pt idx="89">
                  <c:v>0.40532193183898901</c:v>
                </c:pt>
                <c:pt idx="90">
                  <c:v>0.40611729621887205</c:v>
                </c:pt>
                <c:pt idx="91">
                  <c:v>0.40702668428420996</c:v>
                </c:pt>
                <c:pt idx="92">
                  <c:v>0.40825799703597998</c:v>
                </c:pt>
                <c:pt idx="93">
                  <c:v>0.40893343687057504</c:v>
                </c:pt>
                <c:pt idx="94">
                  <c:v>0.40961093306541396</c:v>
                </c:pt>
                <c:pt idx="95">
                  <c:v>0.41053081154823301</c:v>
                </c:pt>
                <c:pt idx="96">
                  <c:v>0.41161621212959298</c:v>
                </c:pt>
                <c:pt idx="97">
                  <c:v>0.41258580088615404</c:v>
                </c:pt>
                <c:pt idx="98">
                  <c:v>0.41342637538909899</c:v>
                </c:pt>
                <c:pt idx="99">
                  <c:v>0.41419500708580004</c:v>
                </c:pt>
                <c:pt idx="100">
                  <c:v>0.41533494591713005</c:v>
                </c:pt>
                <c:pt idx="101">
                  <c:v>0.41649819016456602</c:v>
                </c:pt>
                <c:pt idx="102">
                  <c:v>0.41695416569709798</c:v>
                </c:pt>
                <c:pt idx="103">
                  <c:v>0.41779801845550502</c:v>
                </c:pt>
                <c:pt idx="104">
                  <c:v>0.41880649924278301</c:v>
                </c:pt>
                <c:pt idx="105">
                  <c:v>0.41991365551948501</c:v>
                </c:pt>
                <c:pt idx="106">
                  <c:v>0.42012888789176905</c:v>
                </c:pt>
                <c:pt idx="107">
                  <c:v>0.42063153386116003</c:v>
                </c:pt>
                <c:pt idx="108">
                  <c:v>0.42157579064369199</c:v>
                </c:pt>
                <c:pt idx="109">
                  <c:v>0.42279014587402297</c:v>
                </c:pt>
                <c:pt idx="110">
                  <c:v>0.42324677705764802</c:v>
                </c:pt>
                <c:pt idx="111">
                  <c:v>0.42335489988327002</c:v>
                </c:pt>
                <c:pt idx="112">
                  <c:v>0.42416468858718903</c:v>
                </c:pt>
                <c:pt idx="113">
                  <c:v>0.42496029138565106</c:v>
                </c:pt>
                <c:pt idx="114">
                  <c:v>0.42568246126174902</c:v>
                </c:pt>
                <c:pt idx="115">
                  <c:v>0.42626131176948501</c:v>
                </c:pt>
                <c:pt idx="116">
                  <c:v>0.42684999704361004</c:v>
                </c:pt>
                <c:pt idx="117">
                  <c:v>0.42732605934143097</c:v>
                </c:pt>
                <c:pt idx="118">
                  <c:v>0.427659875154495</c:v>
                </c:pt>
                <c:pt idx="119">
                  <c:v>0.42803446054458605</c:v>
                </c:pt>
                <c:pt idx="120">
                  <c:v>0.42868963479995703</c:v>
                </c:pt>
                <c:pt idx="121">
                  <c:v>0.42947647571563696</c:v>
                </c:pt>
                <c:pt idx="122">
                  <c:v>0.42977336645126296</c:v>
                </c:pt>
                <c:pt idx="123">
                  <c:v>0.43017805218696603</c:v>
                </c:pt>
                <c:pt idx="124">
                  <c:v>0.430628365278244</c:v>
                </c:pt>
                <c:pt idx="125">
                  <c:v>0.43109191060066199</c:v>
                </c:pt>
                <c:pt idx="126">
                  <c:v>0.43169162273407002</c:v>
                </c:pt>
                <c:pt idx="127">
                  <c:v>0.43222225308418305</c:v>
                </c:pt>
                <c:pt idx="128">
                  <c:v>0.43261987566947901</c:v>
                </c:pt>
                <c:pt idx="129">
                  <c:v>0.43346062898635895</c:v>
                </c:pt>
                <c:pt idx="130">
                  <c:v>0.43412739634513897</c:v>
                </c:pt>
                <c:pt idx="131">
                  <c:v>0.43465683460235605</c:v>
                </c:pt>
                <c:pt idx="132">
                  <c:v>0.43539402484893797</c:v>
                </c:pt>
                <c:pt idx="133">
                  <c:v>0.43612796664237996</c:v>
                </c:pt>
                <c:pt idx="134">
                  <c:v>0.43683076500892604</c:v>
                </c:pt>
                <c:pt idx="135">
                  <c:v>0.43746030926704405</c:v>
                </c:pt>
                <c:pt idx="136">
                  <c:v>0.43823996782302899</c:v>
                </c:pt>
                <c:pt idx="137">
                  <c:v>0.43906278014182998</c:v>
                </c:pt>
                <c:pt idx="138">
                  <c:v>0.43990940451621996</c:v>
                </c:pt>
                <c:pt idx="139">
                  <c:v>0.44072092175483701</c:v>
                </c:pt>
                <c:pt idx="140">
                  <c:v>0.44150192141532896</c:v>
                </c:pt>
                <c:pt idx="141">
                  <c:v>0.44226909279823301</c:v>
                </c:pt>
                <c:pt idx="142">
                  <c:v>0.44323793649673504</c:v>
                </c:pt>
                <c:pt idx="143">
                  <c:v>0.44394556283950803</c:v>
                </c:pt>
                <c:pt idx="144">
                  <c:v>0.44453982114791901</c:v>
                </c:pt>
                <c:pt idx="145">
                  <c:v>0.44527525305748006</c:v>
                </c:pt>
                <c:pt idx="146">
                  <c:v>0.44621325135231005</c:v>
                </c:pt>
                <c:pt idx="147">
                  <c:v>0.44714630246162401</c:v>
                </c:pt>
                <c:pt idx="148">
                  <c:v>0.44796577692031903</c:v>
                </c:pt>
                <c:pt idx="149">
                  <c:v>0.44885779023170502</c:v>
                </c:pt>
                <c:pt idx="150">
                  <c:v>0.44975928068160997</c:v>
                </c:pt>
                <c:pt idx="151">
                  <c:v>0.45066369175911003</c:v>
                </c:pt>
                <c:pt idx="152">
                  <c:v>0.45155862569809002</c:v>
                </c:pt>
                <c:pt idx="153">
                  <c:v>0.45239267349243195</c:v>
                </c:pt>
                <c:pt idx="154">
                  <c:v>0.45319513082504304</c:v>
                </c:pt>
                <c:pt idx="155">
                  <c:v>0.45405969619750997</c:v>
                </c:pt>
                <c:pt idx="156">
                  <c:v>0.45487830638885496</c:v>
                </c:pt>
                <c:pt idx="157">
                  <c:v>0.45566997528076203</c:v>
                </c:pt>
                <c:pt idx="158">
                  <c:v>0.45645323991775499</c:v>
                </c:pt>
                <c:pt idx="159">
                  <c:v>0.45738295316696198</c:v>
                </c:pt>
                <c:pt idx="160">
                  <c:v>0.45825330018997201</c:v>
                </c:pt>
                <c:pt idx="161">
                  <c:v>0.45902327299117995</c:v>
                </c:pt>
                <c:pt idx="162">
                  <c:v>0.45980945825576802</c:v>
                </c:pt>
                <c:pt idx="163">
                  <c:v>0.46072036623954804</c:v>
                </c:pt>
                <c:pt idx="164">
                  <c:v>0.461709028482437</c:v>
                </c:pt>
                <c:pt idx="165">
                  <c:v>0.46261591315269501</c:v>
                </c:pt>
                <c:pt idx="166">
                  <c:v>0.46349344253540004</c:v>
                </c:pt>
                <c:pt idx="167">
                  <c:v>0.46437693238258404</c:v>
                </c:pt>
                <c:pt idx="168">
                  <c:v>0.46532914638519296</c:v>
                </c:pt>
                <c:pt idx="169">
                  <c:v>0.46620593070983896</c:v>
                </c:pt>
                <c:pt idx="170">
                  <c:v>0.46707514524459803</c:v>
                </c:pt>
                <c:pt idx="171">
                  <c:v>0.46796119809150705</c:v>
                </c:pt>
                <c:pt idx="172">
                  <c:v>0.46879518628120398</c:v>
                </c:pt>
                <c:pt idx="173">
                  <c:v>0.46954542994499204</c:v>
                </c:pt>
                <c:pt idx="174">
                  <c:v>0.47024322152137799</c:v>
                </c:pt>
                <c:pt idx="175">
                  <c:v>0.47109556794166596</c:v>
                </c:pt>
                <c:pt idx="176">
                  <c:v>0.47195304036140395</c:v>
                </c:pt>
                <c:pt idx="177">
                  <c:v>0.472799515724182</c:v>
                </c:pt>
                <c:pt idx="178">
                  <c:v>0.47361901998519895</c:v>
                </c:pt>
                <c:pt idx="179">
                  <c:v>0.47454819679260296</c:v>
                </c:pt>
                <c:pt idx="180">
                  <c:v>0.475516802072525</c:v>
                </c:pt>
                <c:pt idx="181">
                  <c:v>0.47651732563972504</c:v>
                </c:pt>
                <c:pt idx="182">
                  <c:v>0.47745270133018503</c:v>
                </c:pt>
                <c:pt idx="183">
                  <c:v>0.47838762998580897</c:v>
                </c:pt>
                <c:pt idx="184">
                  <c:v>0.47932562828063996</c:v>
                </c:pt>
                <c:pt idx="185">
                  <c:v>0.48024908304214498</c:v>
                </c:pt>
                <c:pt idx="186">
                  <c:v>0.48120192289352404</c:v>
                </c:pt>
                <c:pt idx="187">
                  <c:v>0.48220039010047899</c:v>
                </c:pt>
                <c:pt idx="188">
                  <c:v>0.48332659006118806</c:v>
                </c:pt>
                <c:pt idx="189">
                  <c:v>0.48450056314468404</c:v>
                </c:pt>
                <c:pt idx="190">
                  <c:v>0.48568499684333799</c:v>
                </c:pt>
                <c:pt idx="191">
                  <c:v>0.48687065243721006</c:v>
                </c:pt>
                <c:pt idx="192">
                  <c:v>0.48818097114562997</c:v>
                </c:pt>
                <c:pt idx="193">
                  <c:v>0.48944584131240798</c:v>
                </c:pt>
                <c:pt idx="194">
                  <c:v>0.49063504338264496</c:v>
                </c:pt>
                <c:pt idx="195">
                  <c:v>0.491528904438019</c:v>
                </c:pt>
                <c:pt idx="196">
                  <c:v>0.49232847094535803</c:v>
                </c:pt>
                <c:pt idx="197">
                  <c:v>0.49306116104125997</c:v>
                </c:pt>
                <c:pt idx="198">
                  <c:v>0.493774658441544</c:v>
                </c:pt>
                <c:pt idx="199">
                  <c:v>0.49455217123031603</c:v>
                </c:pt>
                <c:pt idx="200">
                  <c:v>0.49541390538215602</c:v>
                </c:pt>
                <c:pt idx="201">
                  <c:v>0.49642211794853197</c:v>
                </c:pt>
                <c:pt idx="202">
                  <c:v>0.497393763065338</c:v>
                </c:pt>
                <c:pt idx="203">
                  <c:v>0.49837270975112902</c:v>
                </c:pt>
                <c:pt idx="204">
                  <c:v>0.49937090873718304</c:v>
                </c:pt>
                <c:pt idx="205">
                  <c:v>0.50038502216339098</c:v>
                </c:pt>
                <c:pt idx="206">
                  <c:v>0.50144518017768902</c:v>
                </c:pt>
                <c:pt idx="207">
                  <c:v>0.50254494547843898</c:v>
                </c:pt>
                <c:pt idx="208">
                  <c:v>0.50368938446044897</c:v>
                </c:pt>
                <c:pt idx="209">
                  <c:v>0.50486198663711501</c:v>
                </c:pt>
                <c:pt idx="210">
                  <c:v>0.506024634838104</c:v>
                </c:pt>
                <c:pt idx="211">
                  <c:v>0.50713638067245503</c:v>
                </c:pt>
                <c:pt idx="212">
                  <c:v>0.50837439894676195</c:v>
                </c:pt>
                <c:pt idx="213">
                  <c:v>0.50959608554840097</c:v>
                </c:pt>
                <c:pt idx="214">
                  <c:v>0.51075789928436299</c:v>
                </c:pt>
                <c:pt idx="215">
                  <c:v>0.51190466284751901</c:v>
                </c:pt>
                <c:pt idx="216">
                  <c:v>0.51297823190689096</c:v>
                </c:pt>
                <c:pt idx="217">
                  <c:v>0.51397824883460996</c:v>
                </c:pt>
                <c:pt idx="218">
                  <c:v>0.51488805413246197</c:v>
                </c:pt>
                <c:pt idx="219">
                  <c:v>0.51577938199043305</c:v>
                </c:pt>
                <c:pt idx="220">
                  <c:v>0.51666090488433802</c:v>
                </c:pt>
                <c:pt idx="221">
                  <c:v>0.517543649673462</c:v>
                </c:pt>
                <c:pt idx="222">
                  <c:v>0.51852217912674003</c:v>
                </c:pt>
                <c:pt idx="223">
                  <c:v>0.51956454515457196</c:v>
                </c:pt>
                <c:pt idx="224">
                  <c:v>0.52067652940750098</c:v>
                </c:pt>
                <c:pt idx="225">
                  <c:v>0.52191767692565905</c:v>
                </c:pt>
                <c:pt idx="226">
                  <c:v>0.52322924733161902</c:v>
                </c:pt>
                <c:pt idx="227">
                  <c:v>0.52458528280258199</c:v>
                </c:pt>
                <c:pt idx="228">
                  <c:v>0.52573335766792295</c:v>
                </c:pt>
                <c:pt idx="229">
                  <c:v>0.52689904570579504</c:v>
                </c:pt>
                <c:pt idx="230">
                  <c:v>0.52805069684982298</c:v>
                </c:pt>
                <c:pt idx="231">
                  <c:v>0.52911022901534999</c:v>
                </c:pt>
                <c:pt idx="232">
                  <c:v>0.53003016710281403</c:v>
                </c:pt>
                <c:pt idx="233">
                  <c:v>0.53088820576667806</c:v>
                </c:pt>
                <c:pt idx="234">
                  <c:v>0.53170741200447103</c:v>
                </c:pt>
                <c:pt idx="235">
                  <c:v>0.53268874287605306</c:v>
                </c:pt>
                <c:pt idx="236">
                  <c:v>0.53371894955635102</c:v>
                </c:pt>
                <c:pt idx="237">
                  <c:v>0.53478378653526304</c:v>
                </c:pt>
                <c:pt idx="238">
                  <c:v>0.535859858989716</c:v>
                </c:pt>
                <c:pt idx="239">
                  <c:v>0.53699336051940905</c:v>
                </c:pt>
                <c:pt idx="240">
                  <c:v>0.53812602758407602</c:v>
                </c:pt>
                <c:pt idx="241">
                  <c:v>0.53907287716865504</c:v>
                </c:pt>
                <c:pt idx="242">
                  <c:v>0.54015192985534699</c:v>
                </c:pt>
                <c:pt idx="243">
                  <c:v>0.54124227762222299</c:v>
                </c:pt>
                <c:pt idx="244">
                  <c:v>0.54224739074706996</c:v>
                </c:pt>
                <c:pt idx="245">
                  <c:v>0.54319087266922006</c:v>
                </c:pt>
                <c:pt idx="246">
                  <c:v>0.54413667917251596</c:v>
                </c:pt>
                <c:pt idx="247">
                  <c:v>0.54509863853454599</c:v>
                </c:pt>
                <c:pt idx="248">
                  <c:v>0.54607207179069506</c:v>
                </c:pt>
                <c:pt idx="249">
                  <c:v>0.54693738222122201</c:v>
                </c:pt>
                <c:pt idx="250">
                  <c:v>0.54772773981094403</c:v>
                </c:pt>
                <c:pt idx="251">
                  <c:v>0.54856303930282602</c:v>
                </c:pt>
                <c:pt idx="252">
                  <c:v>0.54931113719940206</c:v>
                </c:pt>
                <c:pt idx="253">
                  <c:v>0.55004650950431799</c:v>
                </c:pt>
                <c:pt idx="254">
                  <c:v>0.55085063576698301</c:v>
                </c:pt>
                <c:pt idx="255">
                  <c:v>0.55160943269729601</c:v>
                </c:pt>
                <c:pt idx="256">
                  <c:v>0.55237287878990204</c:v>
                </c:pt>
                <c:pt idx="257">
                  <c:v>0.55315754413604701</c:v>
                </c:pt>
                <c:pt idx="258">
                  <c:v>0.55387440919876096</c:v>
                </c:pt>
                <c:pt idx="259">
                  <c:v>0.55465230941772503</c:v>
                </c:pt>
                <c:pt idx="260">
                  <c:v>0.55547476410865804</c:v>
                </c:pt>
                <c:pt idx="261">
                  <c:v>0.55618835091590901</c:v>
                </c:pt>
                <c:pt idx="262">
                  <c:v>0.55663794875145001</c:v>
                </c:pt>
                <c:pt idx="263">
                  <c:v>0.55693400502204904</c:v>
                </c:pt>
                <c:pt idx="264">
                  <c:v>0.55715337991714498</c:v>
                </c:pt>
                <c:pt idx="265">
                  <c:v>0.55750212669372601</c:v>
                </c:pt>
                <c:pt idx="266">
                  <c:v>0.557885205745697</c:v>
                </c:pt>
                <c:pt idx="267">
                  <c:v>0.55827049016952501</c:v>
                </c:pt>
                <c:pt idx="268">
                  <c:v>0.55876821875572202</c:v>
                </c:pt>
                <c:pt idx="269">
                  <c:v>0.55926976203918499</c:v>
                </c:pt>
                <c:pt idx="270">
                  <c:v>0.55975965261459404</c:v>
                </c:pt>
                <c:pt idx="271">
                  <c:v>0.56016347408294698</c:v>
                </c:pt>
                <c:pt idx="272">
                  <c:v>0.56054136753082295</c:v>
                </c:pt>
                <c:pt idx="273">
                  <c:v>0.56091774106025705</c:v>
                </c:pt>
                <c:pt idx="274">
                  <c:v>0.56135088801384003</c:v>
                </c:pt>
                <c:pt idx="275">
                  <c:v>0.56174797415733302</c:v>
                </c:pt>
                <c:pt idx="276">
                  <c:v>0.56213093400001501</c:v>
                </c:pt>
                <c:pt idx="277">
                  <c:v>0.562510108947754</c:v>
                </c:pt>
                <c:pt idx="278">
                  <c:v>0.56296316385269196</c:v>
                </c:pt>
                <c:pt idx="279">
                  <c:v>0.56343773603439296</c:v>
                </c:pt>
                <c:pt idx="280">
                  <c:v>0.563927567005157</c:v>
                </c:pt>
                <c:pt idx="281">
                  <c:v>0.56444821357727104</c:v>
                </c:pt>
                <c:pt idx="282">
                  <c:v>0.56491760015487702</c:v>
                </c:pt>
                <c:pt idx="283">
                  <c:v>0.56535229682922405</c:v>
                </c:pt>
                <c:pt idx="284">
                  <c:v>0.56579056978225706</c:v>
                </c:pt>
                <c:pt idx="285">
                  <c:v>0.56626850962638897</c:v>
                </c:pt>
                <c:pt idx="286">
                  <c:v>0.56672022342681905</c:v>
                </c:pt>
                <c:pt idx="287">
                  <c:v>0.56708652377128599</c:v>
                </c:pt>
                <c:pt idx="288">
                  <c:v>0.56751168370246896</c:v>
                </c:pt>
                <c:pt idx="289">
                  <c:v>0.56792364120483396</c:v>
                </c:pt>
                <c:pt idx="290">
                  <c:v>0.56830800175666796</c:v>
                </c:pt>
                <c:pt idx="291">
                  <c:v>0.56871128678321803</c:v>
                </c:pt>
                <c:pt idx="292">
                  <c:v>0.56913054585456802</c:v>
                </c:pt>
                <c:pt idx="293">
                  <c:v>0.569560891389847</c:v>
                </c:pt>
                <c:pt idx="294">
                  <c:v>0.57000113129615804</c:v>
                </c:pt>
                <c:pt idx="295">
                  <c:v>0.57040903568267798</c:v>
                </c:pt>
                <c:pt idx="296">
                  <c:v>0.57081011533737203</c:v>
                </c:pt>
                <c:pt idx="297">
                  <c:v>0.57123652696609506</c:v>
                </c:pt>
                <c:pt idx="298">
                  <c:v>0.57163820266723597</c:v>
                </c:pt>
                <c:pt idx="299">
                  <c:v>0.57207504510879503</c:v>
                </c:pt>
                <c:pt idx="300">
                  <c:v>0.57257339954376196</c:v>
                </c:pt>
                <c:pt idx="301">
                  <c:v>0.57301650047302199</c:v>
                </c:pt>
                <c:pt idx="302">
                  <c:v>0.57349238395690905</c:v>
                </c:pt>
                <c:pt idx="303">
                  <c:v>0.57399234771728502</c:v>
                </c:pt>
                <c:pt idx="304">
                  <c:v>0.57443917393684396</c:v>
                </c:pt>
                <c:pt idx="305">
                  <c:v>0.57496357560157796</c:v>
                </c:pt>
                <c:pt idx="306">
                  <c:v>0.57549709677696204</c:v>
                </c:pt>
                <c:pt idx="307">
                  <c:v>0.57594365477562004</c:v>
                </c:pt>
                <c:pt idx="308">
                  <c:v>0.57641861438751196</c:v>
                </c:pt>
                <c:pt idx="309">
                  <c:v>0.57691437602043205</c:v>
                </c:pt>
                <c:pt idx="310">
                  <c:v>0.57743529081344602</c:v>
                </c:pt>
                <c:pt idx="311">
                  <c:v>0.57789490222930906</c:v>
                </c:pt>
                <c:pt idx="312">
                  <c:v>0.57841075062751801</c:v>
                </c:pt>
                <c:pt idx="313">
                  <c:v>0.57898352146148702</c:v>
                </c:pt>
                <c:pt idx="314">
                  <c:v>0.57951442003250098</c:v>
                </c:pt>
                <c:pt idx="315">
                  <c:v>0.58004749417305002</c:v>
                </c:pt>
                <c:pt idx="316">
                  <c:v>0.58058542609214803</c:v>
                </c:pt>
                <c:pt idx="317">
                  <c:v>0.58114356398582501</c:v>
                </c:pt>
                <c:pt idx="318">
                  <c:v>0.58170149326324505</c:v>
                </c:pt>
                <c:pt idx="319">
                  <c:v>0.58226124048232997</c:v>
                </c:pt>
                <c:pt idx="320">
                  <c:v>0.58282825946807904</c:v>
                </c:pt>
                <c:pt idx="321">
                  <c:v>0.583382612466812</c:v>
                </c:pt>
                <c:pt idx="322">
                  <c:v>0.58395082354545602</c:v>
                </c:pt>
                <c:pt idx="323">
                  <c:v>0.58453554511070305</c:v>
                </c:pt>
                <c:pt idx="324">
                  <c:v>0.58509940505027802</c:v>
                </c:pt>
                <c:pt idx="325">
                  <c:v>0.58564794659614605</c:v>
                </c:pt>
                <c:pt idx="326">
                  <c:v>0.58620039224624598</c:v>
                </c:pt>
                <c:pt idx="327">
                  <c:v>0.58682659864425701</c:v>
                </c:pt>
                <c:pt idx="328">
                  <c:v>0.58742914199829099</c:v>
                </c:pt>
                <c:pt idx="329">
                  <c:v>0.58800426721572896</c:v>
                </c:pt>
                <c:pt idx="330">
                  <c:v>0.58854058980941804</c:v>
                </c:pt>
                <c:pt idx="331">
                  <c:v>0.58917075991630596</c:v>
                </c:pt>
                <c:pt idx="332">
                  <c:v>0.589762306213379</c:v>
                </c:pt>
                <c:pt idx="333">
                  <c:v>0.59028736352920497</c:v>
                </c:pt>
                <c:pt idx="334">
                  <c:v>0.59082946777343803</c:v>
                </c:pt>
                <c:pt idx="335">
                  <c:v>0.59141412973403895</c:v>
                </c:pt>
                <c:pt idx="336">
                  <c:v>0.59202167987823495</c:v>
                </c:pt>
                <c:pt idx="337">
                  <c:v>0.59257829785347005</c:v>
                </c:pt>
                <c:pt idx="338">
                  <c:v>0.593162244558334</c:v>
                </c:pt>
                <c:pt idx="339">
                  <c:v>0.59375912547111498</c:v>
                </c:pt>
                <c:pt idx="340">
                  <c:v>0.59436363577842699</c:v>
                </c:pt>
                <c:pt idx="341">
                  <c:v>0.59499663710594197</c:v>
                </c:pt>
                <c:pt idx="342">
                  <c:v>0.595613276958466</c:v>
                </c:pt>
                <c:pt idx="343">
                  <c:v>0.59619916081428503</c:v>
                </c:pt>
                <c:pt idx="344">
                  <c:v>0.59674132466316199</c:v>
                </c:pt>
                <c:pt idx="345">
                  <c:v>0.59729186296462999</c:v>
                </c:pt>
                <c:pt idx="346">
                  <c:v>0.59785614013671906</c:v>
                </c:pt>
                <c:pt idx="347">
                  <c:v>0.59846589565277097</c:v>
                </c:pt>
                <c:pt idx="348">
                  <c:v>0.599056100845337</c:v>
                </c:pt>
                <c:pt idx="349">
                  <c:v>0.59963560700416596</c:v>
                </c:pt>
                <c:pt idx="350">
                  <c:v>0.60021487474441493</c:v>
                </c:pt>
                <c:pt idx="351">
                  <c:v>0.60079417228698695</c:v>
                </c:pt>
                <c:pt idx="352">
                  <c:v>0.60138139724731399</c:v>
                </c:pt>
                <c:pt idx="353">
                  <c:v>0.601983046531677</c:v>
                </c:pt>
                <c:pt idx="354">
                  <c:v>0.602618491649628</c:v>
                </c:pt>
                <c:pt idx="355">
                  <c:v>0.60320279598236093</c:v>
                </c:pt>
                <c:pt idx="356">
                  <c:v>0.60373810529708893</c:v>
                </c:pt>
                <c:pt idx="357">
                  <c:v>0.604330277442932</c:v>
                </c:pt>
                <c:pt idx="358">
                  <c:v>0.604860043525696</c:v>
                </c:pt>
                <c:pt idx="359">
                  <c:v>0.60536328554153396</c:v>
                </c:pt>
                <c:pt idx="360">
                  <c:v>0.60590342283248899</c:v>
                </c:pt>
                <c:pt idx="361">
                  <c:v>0.60643783807754503</c:v>
                </c:pt>
                <c:pt idx="362">
                  <c:v>0.60695431232452401</c:v>
                </c:pt>
                <c:pt idx="363">
                  <c:v>0.60744056701660198</c:v>
                </c:pt>
                <c:pt idx="364">
                  <c:v>0.607933914661407</c:v>
                </c:pt>
                <c:pt idx="365">
                  <c:v>0.60844430923461901</c:v>
                </c:pt>
                <c:pt idx="366">
                  <c:v>0.608971631526947</c:v>
                </c:pt>
                <c:pt idx="367">
                  <c:v>0.60946694612503094</c:v>
                </c:pt>
                <c:pt idx="368">
                  <c:v>0.60993114709854102</c:v>
                </c:pt>
                <c:pt idx="369">
                  <c:v>0.61038914918899501</c:v>
                </c:pt>
                <c:pt idx="370">
                  <c:v>0.61091951131820699</c:v>
                </c:pt>
                <c:pt idx="371">
                  <c:v>0.61139771938323995</c:v>
                </c:pt>
                <c:pt idx="372">
                  <c:v>0.61186043024063097</c:v>
                </c:pt>
                <c:pt idx="373">
                  <c:v>0.61233118772506701</c:v>
                </c:pt>
                <c:pt idx="374">
                  <c:v>0.61279944181442303</c:v>
                </c:pt>
                <c:pt idx="375">
                  <c:v>0.613232946395874</c:v>
                </c:pt>
                <c:pt idx="376">
                  <c:v>0.61362347602844203</c:v>
                </c:pt>
                <c:pt idx="377">
                  <c:v>0.61408678293228103</c:v>
                </c:pt>
                <c:pt idx="378">
                  <c:v>0.61455849409103402</c:v>
                </c:pt>
                <c:pt idx="379">
                  <c:v>0.61502054929733296</c:v>
                </c:pt>
                <c:pt idx="380">
                  <c:v>0.61538360118865998</c:v>
                </c:pt>
                <c:pt idx="381">
                  <c:v>0.61571923494338998</c:v>
                </c:pt>
                <c:pt idx="382">
                  <c:v>0.61604723930358896</c:v>
                </c:pt>
                <c:pt idx="383">
                  <c:v>0.61638686656951902</c:v>
                </c:pt>
                <c:pt idx="384">
                  <c:v>0.616650855541229</c:v>
                </c:pt>
                <c:pt idx="385">
                  <c:v>0.61691657304763803</c:v>
                </c:pt>
                <c:pt idx="386">
                  <c:v>0.61720660924911497</c:v>
                </c:pt>
                <c:pt idx="387">
                  <c:v>0.61754039525985693</c:v>
                </c:pt>
                <c:pt idx="388">
                  <c:v>0.61793241500854501</c:v>
                </c:pt>
                <c:pt idx="389">
                  <c:v>0.61837050914764402</c:v>
                </c:pt>
                <c:pt idx="390">
                  <c:v>0.61878786087036097</c:v>
                </c:pt>
                <c:pt idx="391">
                  <c:v>0.619222855567932</c:v>
                </c:pt>
                <c:pt idx="392">
                  <c:v>0.619677639007568</c:v>
                </c:pt>
                <c:pt idx="393">
                  <c:v>0.62016794681549092</c:v>
                </c:pt>
                <c:pt idx="394">
                  <c:v>0.62056908607482897</c:v>
                </c:pt>
                <c:pt idx="395">
                  <c:v>0.62094882726669298</c:v>
                </c:pt>
                <c:pt idx="396">
                  <c:v>0.62132958173751796</c:v>
                </c:pt>
                <c:pt idx="397">
                  <c:v>0.62168565988540603</c:v>
                </c:pt>
                <c:pt idx="398">
                  <c:v>0.62208226919174203</c:v>
                </c:pt>
                <c:pt idx="399">
                  <c:v>0.62251607179641699</c:v>
                </c:pt>
                <c:pt idx="400">
                  <c:v>0.62288508415222199</c:v>
                </c:pt>
                <c:pt idx="401">
                  <c:v>0.62329730987548793</c:v>
                </c:pt>
                <c:pt idx="402">
                  <c:v>0.62374696731567403</c:v>
                </c:pt>
                <c:pt idx="403">
                  <c:v>0.62424907684326203</c:v>
                </c:pt>
                <c:pt idx="404">
                  <c:v>0.62465879917144795</c:v>
                </c:pt>
                <c:pt idx="405">
                  <c:v>0.62505826950073196</c:v>
                </c:pt>
                <c:pt idx="406">
                  <c:v>0.62549159526824993</c:v>
                </c:pt>
                <c:pt idx="407">
                  <c:v>0.62588343620300302</c:v>
                </c:pt>
                <c:pt idx="408">
                  <c:v>0.62629917860031092</c:v>
                </c:pt>
                <c:pt idx="409">
                  <c:v>0.62674531936645494</c:v>
                </c:pt>
                <c:pt idx="410">
                  <c:v>0.62714598178863501</c:v>
                </c:pt>
                <c:pt idx="411">
                  <c:v>0.62754700183868395</c:v>
                </c:pt>
                <c:pt idx="412">
                  <c:v>0.62792978286743195</c:v>
                </c:pt>
                <c:pt idx="413">
                  <c:v>0.62822095155715896</c:v>
                </c:pt>
                <c:pt idx="414">
                  <c:v>0.62852863073348997</c:v>
                </c:pt>
                <c:pt idx="415">
                  <c:v>0.62886402606964098</c:v>
                </c:pt>
                <c:pt idx="416">
                  <c:v>0.62925032377242995</c:v>
                </c:pt>
                <c:pt idx="417">
                  <c:v>0.62964532375335702</c:v>
                </c:pt>
                <c:pt idx="418">
                  <c:v>0.63000187873840297</c:v>
                </c:pt>
                <c:pt idx="419">
                  <c:v>0.63030753135681195</c:v>
                </c:pt>
                <c:pt idx="420">
                  <c:v>0.63055411577224696</c:v>
                </c:pt>
                <c:pt idx="421">
                  <c:v>0.63082340955734295</c:v>
                </c:pt>
                <c:pt idx="422">
                  <c:v>0.63111934661865199</c:v>
                </c:pt>
                <c:pt idx="423">
                  <c:v>0.63147077560424802</c:v>
                </c:pt>
                <c:pt idx="424">
                  <c:v>0.63172463178634597</c:v>
                </c:pt>
                <c:pt idx="425">
                  <c:v>0.63194791078567503</c:v>
                </c:pt>
                <c:pt idx="426">
                  <c:v>0.63220164775848398</c:v>
                </c:pt>
                <c:pt idx="427">
                  <c:v>0.63239011764526398</c:v>
                </c:pt>
                <c:pt idx="428">
                  <c:v>0.63260236978530893</c:v>
                </c:pt>
                <c:pt idx="429">
                  <c:v>0.63286898136138903</c:v>
                </c:pt>
                <c:pt idx="430">
                  <c:v>0.63301155567169198</c:v>
                </c:pt>
                <c:pt idx="431">
                  <c:v>0.63320431709289593</c:v>
                </c:pt>
                <c:pt idx="432">
                  <c:v>0.63343313932418799</c:v>
                </c:pt>
                <c:pt idx="433">
                  <c:v>0.63356707096099896</c:v>
                </c:pt>
                <c:pt idx="434">
                  <c:v>0.63371798992157002</c:v>
                </c:pt>
                <c:pt idx="435">
                  <c:v>0.63387731313705398</c:v>
                </c:pt>
                <c:pt idx="436">
                  <c:v>0.63403598070144696</c:v>
                </c:pt>
                <c:pt idx="437">
                  <c:v>0.63423446416854901</c:v>
                </c:pt>
                <c:pt idx="438">
                  <c:v>0.634381687641144</c:v>
                </c:pt>
                <c:pt idx="439">
                  <c:v>0.63442293405532801</c:v>
                </c:pt>
                <c:pt idx="440">
                  <c:v>0.63453183174133299</c:v>
                </c:pt>
                <c:pt idx="441">
                  <c:v>0.63468877077102703</c:v>
                </c:pt>
                <c:pt idx="442">
                  <c:v>0.63488689661025999</c:v>
                </c:pt>
                <c:pt idx="443">
                  <c:v>0.63504604101180995</c:v>
                </c:pt>
                <c:pt idx="444">
                  <c:v>0.63515547513961801</c:v>
                </c:pt>
                <c:pt idx="445">
                  <c:v>0.63525459766387893</c:v>
                </c:pt>
                <c:pt idx="446">
                  <c:v>0.63542536497116098</c:v>
                </c:pt>
                <c:pt idx="447">
                  <c:v>0.63555691242217993</c:v>
                </c:pt>
                <c:pt idx="448">
                  <c:v>0.63572297096252395</c:v>
                </c:pt>
                <c:pt idx="449">
                  <c:v>0.63597933053970301</c:v>
                </c:pt>
                <c:pt idx="450">
                  <c:v>0.63618037700653096</c:v>
                </c:pt>
                <c:pt idx="451">
                  <c:v>0.63632342815399201</c:v>
                </c:pt>
                <c:pt idx="452">
                  <c:v>0.63640913963317902</c:v>
                </c:pt>
                <c:pt idx="453">
                  <c:v>0.63653699159622201</c:v>
                </c:pt>
                <c:pt idx="454">
                  <c:v>0.63658664226532002</c:v>
                </c:pt>
                <c:pt idx="455">
                  <c:v>0.63659898042678797</c:v>
                </c:pt>
                <c:pt idx="456">
                  <c:v>0.63668731451034499</c:v>
                </c:pt>
                <c:pt idx="457">
                  <c:v>0.63684359788894696</c:v>
                </c:pt>
                <c:pt idx="458">
                  <c:v>0.63705769777297994</c:v>
                </c:pt>
                <c:pt idx="459">
                  <c:v>0.637350118160248</c:v>
                </c:pt>
                <c:pt idx="460">
                  <c:v>0.63771215677261395</c:v>
                </c:pt>
                <c:pt idx="461">
                  <c:v>0.63807371854782102</c:v>
                </c:pt>
                <c:pt idx="462">
                  <c:v>0.63842067718505902</c:v>
                </c:pt>
                <c:pt idx="463">
                  <c:v>0.63870642185211202</c:v>
                </c:pt>
                <c:pt idx="464">
                  <c:v>0.63895306587219203</c:v>
                </c:pt>
                <c:pt idx="465">
                  <c:v>0.639167463779449</c:v>
                </c:pt>
                <c:pt idx="466">
                  <c:v>0.63936415910720801</c:v>
                </c:pt>
                <c:pt idx="467">
                  <c:v>0.63959435224533101</c:v>
                </c:pt>
                <c:pt idx="468">
                  <c:v>0.639819240570068</c:v>
                </c:pt>
                <c:pt idx="469">
                  <c:v>0.63998839855194101</c:v>
                </c:pt>
                <c:pt idx="470">
                  <c:v>0.64014873504638703</c:v>
                </c:pt>
                <c:pt idx="471">
                  <c:v>0.64029607772827102</c:v>
                </c:pt>
                <c:pt idx="472">
                  <c:v>0.64042589664459193</c:v>
                </c:pt>
                <c:pt idx="473">
                  <c:v>0.64057240486144995</c:v>
                </c:pt>
                <c:pt idx="474">
                  <c:v>0.64075294733047494</c:v>
                </c:pt>
                <c:pt idx="475">
                  <c:v>0.64096055030822796</c:v>
                </c:pt>
                <c:pt idx="476">
                  <c:v>0.64115074872970601</c:v>
                </c:pt>
                <c:pt idx="477">
                  <c:v>0.64132461547851594</c:v>
                </c:pt>
                <c:pt idx="478">
                  <c:v>0.64147458076477093</c:v>
                </c:pt>
                <c:pt idx="479">
                  <c:v>0.64157280921936</c:v>
                </c:pt>
                <c:pt idx="480">
                  <c:v>0.64171758890151998</c:v>
                </c:pt>
                <c:pt idx="481">
                  <c:v>0.64188597202301001</c:v>
                </c:pt>
                <c:pt idx="482">
                  <c:v>0.64207462072372401</c:v>
                </c:pt>
                <c:pt idx="483">
                  <c:v>0.64224103689193701</c:v>
                </c:pt>
                <c:pt idx="484">
                  <c:v>0.64242259263992296</c:v>
                </c:pt>
                <c:pt idx="485">
                  <c:v>0.64262208938598597</c:v>
                </c:pt>
                <c:pt idx="486">
                  <c:v>0.64283523559570299</c:v>
                </c:pt>
                <c:pt idx="487">
                  <c:v>0.64304325580596899</c:v>
                </c:pt>
                <c:pt idx="488">
                  <c:v>0.64324448108673093</c:v>
                </c:pt>
                <c:pt idx="489">
                  <c:v>0.643428719043732</c:v>
                </c:pt>
                <c:pt idx="490">
                  <c:v>0.64357773065567003</c:v>
                </c:pt>
                <c:pt idx="491">
                  <c:v>0.64371082782745392</c:v>
                </c:pt>
                <c:pt idx="492">
                  <c:v>0.64383331537246702</c:v>
                </c:pt>
                <c:pt idx="493">
                  <c:v>0.64399210214614899</c:v>
                </c:pt>
                <c:pt idx="494">
                  <c:v>0.64416072368621802</c:v>
                </c:pt>
                <c:pt idx="495">
                  <c:v>0.64433435201644895</c:v>
                </c:pt>
                <c:pt idx="496">
                  <c:v>0.64446291923522903</c:v>
                </c:pt>
                <c:pt idx="497">
                  <c:v>0.64461205005645794</c:v>
                </c:pt>
                <c:pt idx="498">
                  <c:v>0.64476559162139901</c:v>
                </c:pt>
                <c:pt idx="499">
                  <c:v>0.64487329721450792</c:v>
                </c:pt>
                <c:pt idx="500">
                  <c:v>0.64502606391906703</c:v>
                </c:pt>
                <c:pt idx="501">
                  <c:v>0.64517775774002095</c:v>
                </c:pt>
                <c:pt idx="502">
                  <c:v>0.64529005289077801</c:v>
                </c:pt>
                <c:pt idx="503">
                  <c:v>0.64545354843139602</c:v>
                </c:pt>
                <c:pt idx="504">
                  <c:v>0.64558366537094103</c:v>
                </c:pt>
                <c:pt idx="505">
                  <c:v>0.64566037654876696</c:v>
                </c:pt>
                <c:pt idx="506">
                  <c:v>0.64573565721511794</c:v>
                </c:pt>
                <c:pt idx="507">
                  <c:v>0.64584848880767798</c:v>
                </c:pt>
                <c:pt idx="508">
                  <c:v>0.64598569869995093</c:v>
                </c:pt>
                <c:pt idx="509">
                  <c:v>0.64609423875808702</c:v>
                </c:pt>
                <c:pt idx="510">
                  <c:v>0.64622107744216895</c:v>
                </c:pt>
                <c:pt idx="511">
                  <c:v>0.64636055231094403</c:v>
                </c:pt>
                <c:pt idx="512">
                  <c:v>0.64651331901550302</c:v>
                </c:pt>
                <c:pt idx="513">
                  <c:v>0.64661059379577601</c:v>
                </c:pt>
                <c:pt idx="514">
                  <c:v>0.64667824506759597</c:v>
                </c:pt>
                <c:pt idx="515">
                  <c:v>0.64671812057495093</c:v>
                </c:pt>
                <c:pt idx="516">
                  <c:v>0.64689425230026198</c:v>
                </c:pt>
                <c:pt idx="517">
                  <c:v>0.64709994792938197</c:v>
                </c:pt>
                <c:pt idx="518">
                  <c:v>0.64731458425521893</c:v>
                </c:pt>
                <c:pt idx="519">
                  <c:v>0.64742354154586801</c:v>
                </c:pt>
                <c:pt idx="520">
                  <c:v>0.64752612113952601</c:v>
                </c:pt>
                <c:pt idx="521">
                  <c:v>0.64765790700912496</c:v>
                </c:pt>
                <c:pt idx="522">
                  <c:v>0.64789263010025</c:v>
                </c:pt>
                <c:pt idx="523">
                  <c:v>0.64808461666107198</c:v>
                </c:pt>
                <c:pt idx="524">
                  <c:v>0.64827642440795896</c:v>
                </c:pt>
                <c:pt idx="525">
                  <c:v>0.64848462343215896</c:v>
                </c:pt>
                <c:pt idx="526">
                  <c:v>0.64861754179000897</c:v>
                </c:pt>
                <c:pt idx="527">
                  <c:v>0.64882162809371902</c:v>
                </c:pt>
                <c:pt idx="528">
                  <c:v>0.64908949136733995</c:v>
                </c:pt>
                <c:pt idx="529">
                  <c:v>0.64921472072601294</c:v>
                </c:pt>
                <c:pt idx="530">
                  <c:v>0.64940658807754503</c:v>
                </c:pt>
                <c:pt idx="531">
                  <c:v>0.64964298009872401</c:v>
                </c:pt>
                <c:pt idx="532">
                  <c:v>0.64990178346633898</c:v>
                </c:pt>
                <c:pt idx="533">
                  <c:v>0.65012309551239</c:v>
                </c:pt>
                <c:pt idx="534">
                  <c:v>0.65036687850952102</c:v>
                </c:pt>
                <c:pt idx="535">
                  <c:v>0.65067592859268197</c:v>
                </c:pt>
                <c:pt idx="536">
                  <c:v>0.65082213878631601</c:v>
                </c:pt>
                <c:pt idx="537">
                  <c:v>0.65105298757553098</c:v>
                </c:pt>
                <c:pt idx="538">
                  <c:v>0.65139493942260696</c:v>
                </c:pt>
                <c:pt idx="539">
                  <c:v>0.65162334442138703</c:v>
                </c:pt>
                <c:pt idx="540">
                  <c:v>0.65177730321884197</c:v>
                </c:pt>
                <c:pt idx="541">
                  <c:v>0.651895976066589</c:v>
                </c:pt>
                <c:pt idx="542">
                  <c:v>0.65207782983779894</c:v>
                </c:pt>
                <c:pt idx="543">
                  <c:v>0.65237603187561</c:v>
                </c:pt>
                <c:pt idx="544">
                  <c:v>0.65266654491424603</c:v>
                </c:pt>
                <c:pt idx="545">
                  <c:v>0.65284428596496602</c:v>
                </c:pt>
                <c:pt idx="546">
                  <c:v>0.65300134420394895</c:v>
                </c:pt>
                <c:pt idx="547">
                  <c:v>0.65317252874374399</c:v>
                </c:pt>
                <c:pt idx="548">
                  <c:v>0.65336558818817103</c:v>
                </c:pt>
                <c:pt idx="549">
                  <c:v>0.65355405807495093</c:v>
                </c:pt>
                <c:pt idx="550">
                  <c:v>0.653749263286591</c:v>
                </c:pt>
                <c:pt idx="551">
                  <c:v>0.65394327640533401</c:v>
                </c:pt>
                <c:pt idx="552">
                  <c:v>0.65409580469131501</c:v>
                </c:pt>
                <c:pt idx="553">
                  <c:v>0.65427008867263803</c:v>
                </c:pt>
                <c:pt idx="554">
                  <c:v>0.65446118116378793</c:v>
                </c:pt>
                <c:pt idx="555">
                  <c:v>0.65467182397842394</c:v>
                </c:pt>
                <c:pt idx="556">
                  <c:v>0.65484628677368195</c:v>
                </c:pt>
                <c:pt idx="557">
                  <c:v>0.65499887466430695</c:v>
                </c:pt>
                <c:pt idx="558">
                  <c:v>0.65512905120849596</c:v>
                </c:pt>
                <c:pt idx="559">
                  <c:v>0.65533528327941892</c:v>
                </c:pt>
                <c:pt idx="560">
                  <c:v>0.65556535720825193</c:v>
                </c:pt>
                <c:pt idx="561">
                  <c:v>0.65581116676330597</c:v>
                </c:pt>
                <c:pt idx="562">
                  <c:v>0.65603277683258099</c:v>
                </c:pt>
                <c:pt idx="563">
                  <c:v>0.65633109807968093</c:v>
                </c:pt>
                <c:pt idx="564">
                  <c:v>0.65662536621093803</c:v>
                </c:pt>
                <c:pt idx="565">
                  <c:v>0.65677986145019496</c:v>
                </c:pt>
                <c:pt idx="566">
                  <c:v>0.65695557594299303</c:v>
                </c:pt>
                <c:pt idx="567">
                  <c:v>0.65717122554779095</c:v>
                </c:pt>
                <c:pt idx="568">
                  <c:v>0.65744671821594203</c:v>
                </c:pt>
                <c:pt idx="569">
                  <c:v>0.65757761001586901</c:v>
                </c:pt>
                <c:pt idx="570">
                  <c:v>0.65777657032012893</c:v>
                </c:pt>
                <c:pt idx="571">
                  <c:v>0.65804693698883099</c:v>
                </c:pt>
                <c:pt idx="572">
                  <c:v>0.65825155973434402</c:v>
                </c:pt>
                <c:pt idx="573">
                  <c:v>0.65853837728500397</c:v>
                </c:pt>
                <c:pt idx="574">
                  <c:v>0.65885720252990698</c:v>
                </c:pt>
                <c:pt idx="575">
                  <c:v>0.65911386013030993</c:v>
                </c:pt>
                <c:pt idx="576">
                  <c:v>0.65935746431350695</c:v>
                </c:pt>
                <c:pt idx="577">
                  <c:v>0.65959492921829199</c:v>
                </c:pt>
                <c:pt idx="578">
                  <c:v>0.65982702970504803</c:v>
                </c:pt>
                <c:pt idx="579">
                  <c:v>0.66006127595901498</c:v>
                </c:pt>
                <c:pt idx="580">
                  <c:v>0.66032389402389502</c:v>
                </c:pt>
                <c:pt idx="581">
                  <c:v>0.66061792373657202</c:v>
                </c:pt>
                <c:pt idx="582">
                  <c:v>0.660887634754181</c:v>
                </c:pt>
                <c:pt idx="583">
                  <c:v>0.66112527847289992</c:v>
                </c:pt>
                <c:pt idx="584">
                  <c:v>0.66135171651840197</c:v>
                </c:pt>
                <c:pt idx="585">
                  <c:v>0.66162339448928797</c:v>
                </c:pt>
                <c:pt idx="586">
                  <c:v>0.66184375286102293</c:v>
                </c:pt>
                <c:pt idx="587">
                  <c:v>0.66206595897674603</c:v>
                </c:pt>
                <c:pt idx="588">
                  <c:v>0.66233233213424703</c:v>
                </c:pt>
                <c:pt idx="589">
                  <c:v>0.66256800889968903</c:v>
                </c:pt>
                <c:pt idx="590">
                  <c:v>0.66277477741241497</c:v>
                </c:pt>
                <c:pt idx="591">
                  <c:v>0.66294971704482997</c:v>
                </c:pt>
                <c:pt idx="592">
                  <c:v>0.66316548585891699</c:v>
                </c:pt>
                <c:pt idx="593">
                  <c:v>0.663345670700073</c:v>
                </c:pt>
                <c:pt idx="594">
                  <c:v>0.663500881195068</c:v>
                </c:pt>
                <c:pt idx="595">
                  <c:v>0.66367069482803298</c:v>
                </c:pt>
                <c:pt idx="596">
                  <c:v>0.66388258934020994</c:v>
                </c:pt>
                <c:pt idx="597">
                  <c:v>0.66409209966659499</c:v>
                </c:pt>
                <c:pt idx="598">
                  <c:v>0.66424367427825903</c:v>
                </c:pt>
                <c:pt idx="599">
                  <c:v>0.66441789865493794</c:v>
                </c:pt>
                <c:pt idx="600">
                  <c:v>0.66458139419555695</c:v>
                </c:pt>
                <c:pt idx="601">
                  <c:v>0.664721643924713</c:v>
                </c:pt>
                <c:pt idx="602">
                  <c:v>0.66475865840911896</c:v>
                </c:pt>
                <c:pt idx="603">
                  <c:v>0.66486183404922494</c:v>
                </c:pt>
                <c:pt idx="604">
                  <c:v>0.66503027677535997</c:v>
                </c:pt>
                <c:pt idx="605">
                  <c:v>0.66523317098617596</c:v>
                </c:pt>
                <c:pt idx="606">
                  <c:v>0.66531834602355999</c:v>
                </c:pt>
                <c:pt idx="607">
                  <c:v>0.66536233425140401</c:v>
                </c:pt>
                <c:pt idx="608">
                  <c:v>0.66546449661254903</c:v>
                </c:pt>
                <c:pt idx="609">
                  <c:v>0.66569427251815794</c:v>
                </c:pt>
                <c:pt idx="610">
                  <c:v>0.66585657596588099</c:v>
                </c:pt>
                <c:pt idx="611">
                  <c:v>0.66584566831588698</c:v>
                </c:pt>
                <c:pt idx="612">
                  <c:v>0.66597352027893097</c:v>
                </c:pt>
                <c:pt idx="613">
                  <c:v>0.666175520420074</c:v>
                </c:pt>
                <c:pt idx="614">
                  <c:v>0.66643801927566493</c:v>
                </c:pt>
                <c:pt idx="615">
                  <c:v>0.66664234399795497</c:v>
                </c:pt>
                <c:pt idx="616">
                  <c:v>0.66689339876174902</c:v>
                </c:pt>
                <c:pt idx="617">
                  <c:v>0.66718587875366198</c:v>
                </c:pt>
                <c:pt idx="618">
                  <c:v>0.66752818822860693</c:v>
                </c:pt>
                <c:pt idx="619">
                  <c:v>0.66781673431396493</c:v>
                </c:pt>
                <c:pt idx="620">
                  <c:v>0.66812191009521493</c:v>
                </c:pt>
                <c:pt idx="621">
                  <c:v>0.66849098205566393</c:v>
                </c:pt>
                <c:pt idx="622">
                  <c:v>0.66886851787567103</c:v>
                </c:pt>
                <c:pt idx="623">
                  <c:v>0.66923133134841895</c:v>
                </c:pt>
                <c:pt idx="624">
                  <c:v>0.66957441568374598</c:v>
                </c:pt>
                <c:pt idx="625">
                  <c:v>0.66989037990570099</c:v>
                </c:pt>
                <c:pt idx="626">
                  <c:v>0.670212125778198</c:v>
                </c:pt>
                <c:pt idx="627">
                  <c:v>0.670528388023376</c:v>
                </c:pt>
                <c:pt idx="628">
                  <c:v>0.67079166173934901</c:v>
                </c:pt>
                <c:pt idx="629">
                  <c:v>0.671022272109985</c:v>
                </c:pt>
                <c:pt idx="630">
                  <c:v>0.67131248712539693</c:v>
                </c:pt>
                <c:pt idx="631">
                  <c:v>0.67176309823989899</c:v>
                </c:pt>
                <c:pt idx="632">
                  <c:v>0.67079786062240598</c:v>
                </c:pt>
                <c:pt idx="633">
                  <c:v>0.67087773084640501</c:v>
                </c:pt>
                <c:pt idx="634">
                  <c:v>0.67104593515396094</c:v>
                </c:pt>
                <c:pt idx="635">
                  <c:v>0.67125377655029295</c:v>
                </c:pt>
                <c:pt idx="636">
                  <c:v>0.67144260406494094</c:v>
                </c:pt>
                <c:pt idx="637">
                  <c:v>0.67159328460693402</c:v>
                </c:pt>
                <c:pt idx="638">
                  <c:v>0.67174998521804796</c:v>
                </c:pt>
                <c:pt idx="639">
                  <c:v>0.671921110153198</c:v>
                </c:pt>
                <c:pt idx="640">
                  <c:v>0.67205009460449194</c:v>
                </c:pt>
                <c:pt idx="641">
                  <c:v>0.67209002971649201</c:v>
                </c:pt>
                <c:pt idx="642">
                  <c:v>0.67216268777847299</c:v>
                </c:pt>
                <c:pt idx="643">
                  <c:v>0.67234632968902597</c:v>
                </c:pt>
                <c:pt idx="644">
                  <c:v>0.67252961397170996</c:v>
                </c:pt>
                <c:pt idx="645">
                  <c:v>0.67266271114349396</c:v>
                </c:pt>
                <c:pt idx="646">
                  <c:v>0.67277214527130103</c:v>
                </c:pt>
                <c:pt idx="647">
                  <c:v>0.67286727428436299</c:v>
                </c:pt>
                <c:pt idx="648">
                  <c:v>0.67293599843978902</c:v>
                </c:pt>
                <c:pt idx="649">
                  <c:v>0.67297068834304796</c:v>
                </c:pt>
                <c:pt idx="650">
                  <c:v>0.67300996780395494</c:v>
                </c:pt>
                <c:pt idx="651">
                  <c:v>0.67309633493423493</c:v>
                </c:pt>
                <c:pt idx="652">
                  <c:v>0.67320934534072896</c:v>
                </c:pt>
                <c:pt idx="653">
                  <c:v>0.67335239648819001</c:v>
                </c:pt>
                <c:pt idx="654">
                  <c:v>0.67346898317337001</c:v>
                </c:pt>
                <c:pt idx="655">
                  <c:v>0.67357233762741098</c:v>
                </c:pt>
                <c:pt idx="656">
                  <c:v>0.67366633415222199</c:v>
                </c:pt>
                <c:pt idx="657">
                  <c:v>0.67371830940246602</c:v>
                </c:pt>
                <c:pt idx="658">
                  <c:v>0.67376295328140301</c:v>
                </c:pt>
                <c:pt idx="659">
                  <c:v>0.67383930683135995</c:v>
                </c:pt>
                <c:pt idx="660">
                  <c:v>0.67398027181625397</c:v>
                </c:pt>
                <c:pt idx="661">
                  <c:v>0.67415181398391699</c:v>
                </c:pt>
                <c:pt idx="662">
                  <c:v>0.67426029443740798</c:v>
                </c:pt>
                <c:pt idx="663">
                  <c:v>0.67429814338684102</c:v>
                </c:pt>
                <c:pt idx="664">
                  <c:v>0.67439154386520395</c:v>
                </c:pt>
                <c:pt idx="665">
                  <c:v>0.67457530498504603</c:v>
                </c:pt>
                <c:pt idx="666">
                  <c:v>0.67471972703933702</c:v>
                </c:pt>
                <c:pt idx="667">
                  <c:v>0.674856281280518</c:v>
                </c:pt>
                <c:pt idx="668">
                  <c:v>0.67502388954162595</c:v>
                </c:pt>
                <c:pt idx="669">
                  <c:v>0.67514613866805995</c:v>
                </c:pt>
                <c:pt idx="670">
                  <c:v>0.67529157400131201</c:v>
                </c:pt>
                <c:pt idx="671">
                  <c:v>0.67548701763153096</c:v>
                </c:pt>
                <c:pt idx="672">
                  <c:v>0.67566457986831696</c:v>
                </c:pt>
                <c:pt idx="673">
                  <c:v>0.67578468322753893</c:v>
                </c:pt>
                <c:pt idx="674">
                  <c:v>0.67588785886764502</c:v>
                </c:pt>
                <c:pt idx="675">
                  <c:v>0.67602757215499898</c:v>
                </c:pt>
                <c:pt idx="676">
                  <c:v>0.67620155811309801</c:v>
                </c:pt>
                <c:pt idx="677">
                  <c:v>0.67636255025863601</c:v>
                </c:pt>
                <c:pt idx="678">
                  <c:v>0.67647883892059302</c:v>
                </c:pt>
                <c:pt idx="679">
                  <c:v>0.67660526037216195</c:v>
                </c:pt>
                <c:pt idx="680">
                  <c:v>0.67674485445022603</c:v>
                </c:pt>
                <c:pt idx="681">
                  <c:v>0.676892614364624</c:v>
                </c:pt>
                <c:pt idx="682">
                  <c:v>0.67708925008773801</c:v>
                </c:pt>
                <c:pt idx="683">
                  <c:v>0.67721322774887094</c:v>
                </c:pt>
                <c:pt idx="684">
                  <c:v>0.67733011245727492</c:v>
                </c:pt>
                <c:pt idx="685">
                  <c:v>0.67748448848724396</c:v>
                </c:pt>
                <c:pt idx="686">
                  <c:v>0.67762199640274001</c:v>
                </c:pt>
                <c:pt idx="687">
                  <c:v>0.67774257659912096</c:v>
                </c:pt>
                <c:pt idx="688">
                  <c:v>0.67786577939987203</c:v>
                </c:pt>
                <c:pt idx="689">
                  <c:v>0.67798475027084393</c:v>
                </c:pt>
                <c:pt idx="690">
                  <c:v>0.67809287309646593</c:v>
                </c:pt>
                <c:pt idx="691">
                  <c:v>0.67816475629806494</c:v>
                </c:pt>
                <c:pt idx="692">
                  <c:v>0.67821911573409999</c:v>
                </c:pt>
                <c:pt idx="693">
                  <c:v>0.67830560207366897</c:v>
                </c:pt>
                <c:pt idx="694">
                  <c:v>0.67838398218154894</c:v>
                </c:pt>
                <c:pt idx="695">
                  <c:v>0.67841765880584692</c:v>
                </c:pt>
                <c:pt idx="696">
                  <c:v>0.67845944166183503</c:v>
                </c:pt>
                <c:pt idx="697">
                  <c:v>0.67855874300003094</c:v>
                </c:pt>
                <c:pt idx="698">
                  <c:v>0.67869207859039293</c:v>
                </c:pt>
                <c:pt idx="699">
                  <c:v>0.67877862453460702</c:v>
                </c:pt>
                <c:pt idx="700">
                  <c:v>0.67882553339004503</c:v>
                </c:pt>
                <c:pt idx="701">
                  <c:v>0.67887607812881501</c:v>
                </c:pt>
                <c:pt idx="702">
                  <c:v>0.67893037796020494</c:v>
                </c:pt>
                <c:pt idx="703">
                  <c:v>0.67897686958312997</c:v>
                </c:pt>
                <c:pt idx="704">
                  <c:v>0.67898551225662196</c:v>
                </c:pt>
                <c:pt idx="705">
                  <c:v>0.67897555828094502</c:v>
                </c:pt>
                <c:pt idx="706">
                  <c:v>0.67893949747085602</c:v>
                </c:pt>
                <c:pt idx="707">
                  <c:v>0.67886558771133398</c:v>
                </c:pt>
                <c:pt idx="708">
                  <c:v>0.67881617546081496</c:v>
                </c:pt>
                <c:pt idx="709">
                  <c:v>0.67883298397064196</c:v>
                </c:pt>
                <c:pt idx="710">
                  <c:v>0.67889044284820599</c:v>
                </c:pt>
                <c:pt idx="711">
                  <c:v>0.67895153760909999</c:v>
                </c:pt>
                <c:pt idx="712">
                  <c:v>0.67895863056182892</c:v>
                </c:pt>
                <c:pt idx="713">
                  <c:v>0.67888430356979401</c:v>
                </c:pt>
                <c:pt idx="714">
                  <c:v>0.67882213592529295</c:v>
                </c:pt>
                <c:pt idx="715">
                  <c:v>0.67879966497421296</c:v>
                </c:pt>
                <c:pt idx="716">
                  <c:v>0.67878792285919198</c:v>
                </c:pt>
                <c:pt idx="717">
                  <c:v>0.67880640029907202</c:v>
                </c:pt>
                <c:pt idx="718">
                  <c:v>0.67883650064468393</c:v>
                </c:pt>
                <c:pt idx="719">
                  <c:v>0.67885986566543599</c:v>
                </c:pt>
                <c:pt idx="720">
                  <c:v>0.67886683940887493</c:v>
                </c:pt>
                <c:pt idx="721">
                  <c:v>0.67884395122528096</c:v>
                </c:pt>
                <c:pt idx="722">
                  <c:v>0.67881975173950193</c:v>
                </c:pt>
                <c:pt idx="723">
                  <c:v>0.67885450124740598</c:v>
                </c:pt>
                <c:pt idx="724">
                  <c:v>0.678956663608551</c:v>
                </c:pt>
                <c:pt idx="725">
                  <c:v>0.67904565334320099</c:v>
                </c:pt>
                <c:pt idx="726">
                  <c:v>0.67906305789947496</c:v>
                </c:pt>
                <c:pt idx="727">
                  <c:v>0.67910460233688397</c:v>
                </c:pt>
                <c:pt idx="728">
                  <c:v>0.67918769121169997</c:v>
                </c:pt>
                <c:pt idx="729">
                  <c:v>0.67924199104309102</c:v>
                </c:pt>
                <c:pt idx="730">
                  <c:v>0.67930433750152597</c:v>
                </c:pt>
                <c:pt idx="731">
                  <c:v>0.67938092947006201</c:v>
                </c:pt>
                <c:pt idx="732">
                  <c:v>0.67946556806564296</c:v>
                </c:pt>
                <c:pt idx="733">
                  <c:v>0.67955008745193501</c:v>
                </c:pt>
                <c:pt idx="734">
                  <c:v>0.67966184616088898</c:v>
                </c:pt>
                <c:pt idx="735">
                  <c:v>0.67977437973022503</c:v>
                </c:pt>
                <c:pt idx="736">
                  <c:v>0.67990074157714797</c:v>
                </c:pt>
                <c:pt idx="737">
                  <c:v>0.68001440763473497</c:v>
                </c:pt>
                <c:pt idx="738">
                  <c:v>0.68011150360107397</c:v>
                </c:pt>
                <c:pt idx="739">
                  <c:v>0.68022814989089997</c:v>
                </c:pt>
                <c:pt idx="740">
                  <c:v>0.68035367727279694</c:v>
                </c:pt>
                <c:pt idx="741">
                  <c:v>0.68048415184020994</c:v>
                </c:pt>
                <c:pt idx="742">
                  <c:v>0.680613017082214</c:v>
                </c:pt>
                <c:pt idx="743">
                  <c:v>0.68074605464935301</c:v>
                </c:pt>
                <c:pt idx="744">
                  <c:v>0.68087038993835403</c:v>
                </c:pt>
                <c:pt idx="745">
                  <c:v>0.68096712827682493</c:v>
                </c:pt>
                <c:pt idx="746">
                  <c:v>0.68107239007949794</c:v>
                </c:pt>
                <c:pt idx="747">
                  <c:v>0.68118909597396893</c:v>
                </c:pt>
                <c:pt idx="748">
                  <c:v>0.68129572868347199</c:v>
                </c:pt>
                <c:pt idx="749">
                  <c:v>0.68137547969818102</c:v>
                </c:pt>
                <c:pt idx="750">
                  <c:v>0.68145672082900999</c:v>
                </c:pt>
                <c:pt idx="751">
                  <c:v>0.68158183097839398</c:v>
                </c:pt>
                <c:pt idx="752">
                  <c:v>0.68171516656875597</c:v>
                </c:pt>
                <c:pt idx="753">
                  <c:v>0.68182466030120903</c:v>
                </c:pt>
                <c:pt idx="754">
                  <c:v>0.68191728591918899</c:v>
                </c:pt>
                <c:pt idx="755">
                  <c:v>0.68197730779647803</c:v>
                </c:pt>
                <c:pt idx="756">
                  <c:v>0.68200925588607797</c:v>
                </c:pt>
                <c:pt idx="757">
                  <c:v>0.68204770088195799</c:v>
                </c:pt>
                <c:pt idx="758">
                  <c:v>0.68209431171417201</c:v>
                </c:pt>
                <c:pt idx="759">
                  <c:v>0.68213770389556894</c:v>
                </c:pt>
                <c:pt idx="760">
                  <c:v>0.68220195770263703</c:v>
                </c:pt>
                <c:pt idx="761">
                  <c:v>0.68226788043975795</c:v>
                </c:pt>
                <c:pt idx="762">
                  <c:v>0.68231198787689196</c:v>
                </c:pt>
                <c:pt idx="763">
                  <c:v>0.68234792947769196</c:v>
                </c:pt>
                <c:pt idx="764">
                  <c:v>0.68235269784927399</c:v>
                </c:pt>
                <c:pt idx="765">
                  <c:v>0.68235573768615698</c:v>
                </c:pt>
                <c:pt idx="766">
                  <c:v>0.68235931396484395</c:v>
                </c:pt>
                <c:pt idx="767">
                  <c:v>0.68235931396484395</c:v>
                </c:pt>
                <c:pt idx="768">
                  <c:v>0.68236187696456896</c:v>
                </c:pt>
                <c:pt idx="769">
                  <c:v>0.68236736059188796</c:v>
                </c:pt>
                <c:pt idx="770">
                  <c:v>0.68233964443206796</c:v>
                </c:pt>
                <c:pt idx="771">
                  <c:v>0.68229935169220002</c:v>
                </c:pt>
                <c:pt idx="772">
                  <c:v>0.68225846290588399</c:v>
                </c:pt>
                <c:pt idx="773">
                  <c:v>0.68219277858734095</c:v>
                </c:pt>
                <c:pt idx="774">
                  <c:v>0.68214223384857198</c:v>
                </c:pt>
                <c:pt idx="775">
                  <c:v>0.68215892314910898</c:v>
                </c:pt>
                <c:pt idx="776">
                  <c:v>0.68217966556549092</c:v>
                </c:pt>
                <c:pt idx="777">
                  <c:v>0.68218222856521593</c:v>
                </c:pt>
                <c:pt idx="778">
                  <c:v>0.68217567205429097</c:v>
                </c:pt>
                <c:pt idx="779">
                  <c:v>0.68210903406143197</c:v>
                </c:pt>
                <c:pt idx="780">
                  <c:v>0.68204197883605999</c:v>
                </c:pt>
                <c:pt idx="781">
                  <c:v>0.68198338747024501</c:v>
                </c:pt>
                <c:pt idx="782">
                  <c:v>0.68192336559295696</c:v>
                </c:pt>
                <c:pt idx="783">
                  <c:v>0.68187359571456896</c:v>
                </c:pt>
                <c:pt idx="784">
                  <c:v>0.68182978630065894</c:v>
                </c:pt>
                <c:pt idx="785">
                  <c:v>0.681775486469269</c:v>
                </c:pt>
                <c:pt idx="786">
                  <c:v>0.68173155784606898</c:v>
                </c:pt>
                <c:pt idx="787">
                  <c:v>0.68172076940536497</c:v>
                </c:pt>
                <c:pt idx="788">
                  <c:v>0.68171230554580697</c:v>
                </c:pt>
                <c:pt idx="789">
                  <c:v>0.68170402050018297</c:v>
                </c:pt>
                <c:pt idx="790">
                  <c:v>0.68170008659362802</c:v>
                </c:pt>
                <c:pt idx="791">
                  <c:v>0.68167892694473298</c:v>
                </c:pt>
                <c:pt idx="792">
                  <c:v>0.681639468669891</c:v>
                </c:pt>
                <c:pt idx="793">
                  <c:v>0.68161008358001696</c:v>
                </c:pt>
                <c:pt idx="794">
                  <c:v>0.68160489797592194</c:v>
                </c:pt>
                <c:pt idx="795">
                  <c:v>0.68159869909286497</c:v>
                </c:pt>
                <c:pt idx="796">
                  <c:v>0.68156430721283001</c:v>
                </c:pt>
                <c:pt idx="797">
                  <c:v>0.681531405448914</c:v>
                </c:pt>
                <c:pt idx="798">
                  <c:v>0.681586718559265</c:v>
                </c:pt>
                <c:pt idx="799">
                  <c:v>0.68165287971496602</c:v>
                </c:pt>
                <c:pt idx="800">
                  <c:v>0.68169108629226693</c:v>
                </c:pt>
                <c:pt idx="801">
                  <c:v>0.68172345161437997</c:v>
                </c:pt>
                <c:pt idx="802">
                  <c:v>0.68177912235259996</c:v>
                </c:pt>
                <c:pt idx="803">
                  <c:v>0.68183866739273102</c:v>
                </c:pt>
                <c:pt idx="804">
                  <c:v>0.68189398050308203</c:v>
                </c:pt>
                <c:pt idx="805">
                  <c:v>0.68194994926452601</c:v>
                </c:pt>
                <c:pt idx="806">
                  <c:v>0.681989169120789</c:v>
                </c:pt>
                <c:pt idx="807">
                  <c:v>0.68201342821121202</c:v>
                </c:pt>
                <c:pt idx="808">
                  <c:v>0.68205676078796396</c:v>
                </c:pt>
                <c:pt idx="809">
                  <c:v>0.68213269710540803</c:v>
                </c:pt>
                <c:pt idx="810">
                  <c:v>0.68219712972641</c:v>
                </c:pt>
                <c:pt idx="811">
                  <c:v>0.68221811056137094</c:v>
                </c:pt>
                <c:pt idx="812">
                  <c:v>0.68224606513977093</c:v>
                </c:pt>
                <c:pt idx="813">
                  <c:v>0.68233469724655194</c:v>
                </c:pt>
                <c:pt idx="814">
                  <c:v>0.68241975307464597</c:v>
                </c:pt>
                <c:pt idx="815">
                  <c:v>0.68246964216232298</c:v>
                </c:pt>
                <c:pt idx="816">
                  <c:v>0.68251768350601194</c:v>
                </c:pt>
                <c:pt idx="817">
                  <c:v>0.68259123563766499</c:v>
                </c:pt>
                <c:pt idx="818">
                  <c:v>0.68266931772232098</c:v>
                </c:pt>
                <c:pt idx="819">
                  <c:v>0.68272784948348997</c:v>
                </c:pt>
                <c:pt idx="820">
                  <c:v>0.68277881145477293</c:v>
                </c:pt>
                <c:pt idx="821">
                  <c:v>0.68282643556594802</c:v>
                </c:pt>
                <c:pt idx="822">
                  <c:v>0.68286076784133898</c:v>
                </c:pt>
                <c:pt idx="823">
                  <c:v>0.68289551734924303</c:v>
                </c:pt>
                <c:pt idx="824">
                  <c:v>0.68294546604156503</c:v>
                </c:pt>
                <c:pt idx="825">
                  <c:v>0.68299756050109894</c:v>
                </c:pt>
                <c:pt idx="826">
                  <c:v>0.68305031061172494</c:v>
                </c:pt>
                <c:pt idx="827">
                  <c:v>0.68310240507125897</c:v>
                </c:pt>
                <c:pt idx="828">
                  <c:v>0.68314985036849996</c:v>
                </c:pt>
                <c:pt idx="829">
                  <c:v>0.68319211006164593</c:v>
                </c:pt>
                <c:pt idx="830">
                  <c:v>0.68321911096572896</c:v>
                </c:pt>
                <c:pt idx="831">
                  <c:v>0.68324903249740598</c:v>
                </c:pt>
                <c:pt idx="832">
                  <c:v>0.68329820632934601</c:v>
                </c:pt>
                <c:pt idx="833">
                  <c:v>0.68334618806838998</c:v>
                </c:pt>
                <c:pt idx="834">
                  <c:v>0.68338487148284899</c:v>
                </c:pt>
                <c:pt idx="835">
                  <c:v>0.68342254161834692</c:v>
                </c:pt>
                <c:pt idx="836">
                  <c:v>0.68347368240356399</c:v>
                </c:pt>
                <c:pt idx="837">
                  <c:v>0.68352828025817902</c:v>
                </c:pt>
                <c:pt idx="838">
                  <c:v>0.68353686332702601</c:v>
                </c:pt>
                <c:pt idx="839">
                  <c:v>0.68352714776992796</c:v>
                </c:pt>
                <c:pt idx="840">
                  <c:v>0.68352315425872801</c:v>
                </c:pt>
                <c:pt idx="841">
                  <c:v>0.683520591259003</c:v>
                </c:pt>
                <c:pt idx="842">
                  <c:v>0.68352774381637593</c:v>
                </c:pt>
                <c:pt idx="843">
                  <c:v>0.68355134725570699</c:v>
                </c:pt>
                <c:pt idx="844">
                  <c:v>0.68356934785842893</c:v>
                </c:pt>
                <c:pt idx="845">
                  <c:v>0.683575904369354</c:v>
                </c:pt>
                <c:pt idx="846">
                  <c:v>0.683578646183014</c:v>
                </c:pt>
                <c:pt idx="847">
                  <c:v>0.68356994390487702</c:v>
                </c:pt>
                <c:pt idx="848">
                  <c:v>0.68356422185897803</c:v>
                </c:pt>
                <c:pt idx="849">
                  <c:v>0.68356338739395095</c:v>
                </c:pt>
                <c:pt idx="850">
                  <c:v>0.68356320858001696</c:v>
                </c:pt>
                <c:pt idx="851">
                  <c:v>0.68358925580978402</c:v>
                </c:pt>
                <c:pt idx="852">
                  <c:v>0.68361524343490598</c:v>
                </c:pt>
                <c:pt idx="853">
                  <c:v>0.68362555503845202</c:v>
                </c:pt>
                <c:pt idx="854">
                  <c:v>0.68363497257232697</c:v>
                </c:pt>
                <c:pt idx="855">
                  <c:v>0.68360236883163494</c:v>
                </c:pt>
                <c:pt idx="856">
                  <c:v>0.68355987071990998</c:v>
                </c:pt>
                <c:pt idx="857">
                  <c:v>0.68352804183960003</c:v>
                </c:pt>
                <c:pt idx="858">
                  <c:v>0.68350074291229201</c:v>
                </c:pt>
                <c:pt idx="859">
                  <c:v>0.68348673582077002</c:v>
                </c:pt>
                <c:pt idx="860">
                  <c:v>0.68348345756530793</c:v>
                </c:pt>
                <c:pt idx="861">
                  <c:v>0.683451211452484</c:v>
                </c:pt>
                <c:pt idx="862">
                  <c:v>0.68338868618011495</c:v>
                </c:pt>
                <c:pt idx="863">
                  <c:v>0.68333861827850295</c:v>
                </c:pt>
                <c:pt idx="864">
                  <c:v>0.68330726623535198</c:v>
                </c:pt>
                <c:pt idx="865">
                  <c:v>0.68327156305313097</c:v>
                </c:pt>
                <c:pt idx="866">
                  <c:v>0.68322441577911397</c:v>
                </c:pt>
                <c:pt idx="867">
                  <c:v>0.68317780494689895</c:v>
                </c:pt>
                <c:pt idx="868">
                  <c:v>0.68312952518463099</c:v>
                </c:pt>
                <c:pt idx="869">
                  <c:v>0.68308148384094203</c:v>
                </c:pt>
                <c:pt idx="870">
                  <c:v>0.68303415775299092</c:v>
                </c:pt>
                <c:pt idx="871">
                  <c:v>0.68298707008361803</c:v>
                </c:pt>
                <c:pt idx="872">
                  <c:v>0.68294463157653795</c:v>
                </c:pt>
                <c:pt idx="873">
                  <c:v>0.68290284872055096</c:v>
                </c:pt>
                <c:pt idx="874">
                  <c:v>0.68286559581756601</c:v>
                </c:pt>
                <c:pt idx="875">
                  <c:v>0.682829594612122</c:v>
                </c:pt>
                <c:pt idx="876">
                  <c:v>0.68278393745422394</c:v>
                </c:pt>
                <c:pt idx="877">
                  <c:v>0.68273416757583594</c:v>
                </c:pt>
                <c:pt idx="878">
                  <c:v>0.68270931243896493</c:v>
                </c:pt>
                <c:pt idx="879">
                  <c:v>0.68269840478897093</c:v>
                </c:pt>
                <c:pt idx="880">
                  <c:v>0.68266556262970002</c:v>
                </c:pt>
                <c:pt idx="881">
                  <c:v>0.68261471986770594</c:v>
                </c:pt>
                <c:pt idx="882">
                  <c:v>0.68256059885025</c:v>
                </c:pt>
                <c:pt idx="883">
                  <c:v>0.68250308036804197</c:v>
                </c:pt>
                <c:pt idx="884">
                  <c:v>0.68244365453720102</c:v>
                </c:pt>
                <c:pt idx="885">
                  <c:v>0.68237969875335702</c:v>
                </c:pt>
                <c:pt idx="886">
                  <c:v>0.682327425479889</c:v>
                </c:pt>
                <c:pt idx="887">
                  <c:v>0.682310855388641</c:v>
                </c:pt>
                <c:pt idx="888">
                  <c:v>0.68229178190231299</c:v>
                </c:pt>
                <c:pt idx="889">
                  <c:v>0.68225780725479102</c:v>
                </c:pt>
                <c:pt idx="890">
                  <c:v>0.68222693204879803</c:v>
                </c:pt>
                <c:pt idx="891">
                  <c:v>0.68224487304687498</c:v>
                </c:pt>
                <c:pt idx="892">
                  <c:v>0.68226269483566293</c:v>
                </c:pt>
                <c:pt idx="893">
                  <c:v>0.68229547739028895</c:v>
                </c:pt>
                <c:pt idx="894">
                  <c:v>0.68232909440994294</c:v>
                </c:pt>
                <c:pt idx="895">
                  <c:v>0.68237606287002595</c:v>
                </c:pt>
                <c:pt idx="896">
                  <c:v>0.68242517709732098</c:v>
                </c:pt>
                <c:pt idx="897">
                  <c:v>0.68245825767517099</c:v>
                </c:pt>
                <c:pt idx="898">
                  <c:v>0.68248603343963599</c:v>
                </c:pt>
                <c:pt idx="899">
                  <c:v>0.68254569768905593</c:v>
                </c:pt>
                <c:pt idx="900">
                  <c:v>0.68262145519256601</c:v>
                </c:pt>
                <c:pt idx="901">
                  <c:v>0.68267509937286397</c:v>
                </c:pt>
                <c:pt idx="902">
                  <c:v>0.68271157741546595</c:v>
                </c:pt>
                <c:pt idx="903">
                  <c:v>0.682757651805878</c:v>
                </c:pt>
                <c:pt idx="904">
                  <c:v>0.68281451463699294</c:v>
                </c:pt>
                <c:pt idx="905">
                  <c:v>0.68286625146865798</c:v>
                </c:pt>
                <c:pt idx="906">
                  <c:v>0.68290946483612103</c:v>
                </c:pt>
                <c:pt idx="907">
                  <c:v>0.682954585552216</c:v>
                </c:pt>
                <c:pt idx="908">
                  <c:v>0.68300507068633998</c:v>
                </c:pt>
                <c:pt idx="909">
                  <c:v>0.68305370807647703</c:v>
                </c:pt>
                <c:pt idx="910">
                  <c:v>0.68309543132782002</c:v>
                </c:pt>
                <c:pt idx="911">
                  <c:v>0.68313965797424303</c:v>
                </c:pt>
                <c:pt idx="912">
                  <c:v>0.68321112394332895</c:v>
                </c:pt>
                <c:pt idx="913">
                  <c:v>0.68328223228454599</c:v>
                </c:pt>
                <c:pt idx="914">
                  <c:v>0.68333230018615698</c:v>
                </c:pt>
                <c:pt idx="915">
                  <c:v>0.68338195085525499</c:v>
                </c:pt>
                <c:pt idx="916">
                  <c:v>0.68341735601425202</c:v>
                </c:pt>
                <c:pt idx="917">
                  <c:v>0.68345133066177399</c:v>
                </c:pt>
                <c:pt idx="918">
                  <c:v>0.68349710702896094</c:v>
                </c:pt>
                <c:pt idx="919">
                  <c:v>0.683545446395874</c:v>
                </c:pt>
                <c:pt idx="920">
                  <c:v>0.68358579874038694</c:v>
                </c:pt>
                <c:pt idx="921">
                  <c:v>0.68362269401550302</c:v>
                </c:pt>
                <c:pt idx="922">
                  <c:v>0.68365148305892898</c:v>
                </c:pt>
                <c:pt idx="923">
                  <c:v>0.68367568254470801</c:v>
                </c:pt>
                <c:pt idx="924">
                  <c:v>0.683709120750427</c:v>
                </c:pt>
                <c:pt idx="925">
                  <c:v>0.68375090360641499</c:v>
                </c:pt>
                <c:pt idx="926">
                  <c:v>0.68376443386077901</c:v>
                </c:pt>
                <c:pt idx="927">
                  <c:v>0.68374226093292201</c:v>
                </c:pt>
                <c:pt idx="928">
                  <c:v>0.68373796939849896</c:v>
                </c:pt>
                <c:pt idx="929">
                  <c:v>0.68376663923263603</c:v>
                </c:pt>
                <c:pt idx="930">
                  <c:v>0.68378899097442603</c:v>
                </c:pt>
                <c:pt idx="931">
                  <c:v>0.68379352092742895</c:v>
                </c:pt>
                <c:pt idx="932">
                  <c:v>0.68379542827606199</c:v>
                </c:pt>
                <c:pt idx="933">
                  <c:v>0.68378165960311899</c:v>
                </c:pt>
                <c:pt idx="934">
                  <c:v>0.68376652002334593</c:v>
                </c:pt>
                <c:pt idx="935">
                  <c:v>0.68374887704849197</c:v>
                </c:pt>
                <c:pt idx="936">
                  <c:v>0.683731293678284</c:v>
                </c:pt>
                <c:pt idx="937">
                  <c:v>0.68370625972747801</c:v>
                </c:pt>
                <c:pt idx="938">
                  <c:v>0.68368086814880402</c:v>
                </c:pt>
                <c:pt idx="939">
                  <c:v>0.68364659547805795</c:v>
                </c:pt>
                <c:pt idx="940">
                  <c:v>0.68361142873764003</c:v>
                </c:pt>
                <c:pt idx="941">
                  <c:v>0.683573162555695</c:v>
                </c:pt>
                <c:pt idx="942">
                  <c:v>0.68353346586227393</c:v>
                </c:pt>
                <c:pt idx="943">
                  <c:v>0.68346539735794098</c:v>
                </c:pt>
                <c:pt idx="944">
                  <c:v>0.68338701725006101</c:v>
                </c:pt>
                <c:pt idx="945">
                  <c:v>0.68332866430282602</c:v>
                </c:pt>
                <c:pt idx="946">
                  <c:v>0.68328163623809801</c:v>
                </c:pt>
                <c:pt idx="947">
                  <c:v>0.68321553468704199</c:v>
                </c:pt>
                <c:pt idx="948">
                  <c:v>0.68313512802123999</c:v>
                </c:pt>
                <c:pt idx="949">
                  <c:v>0.68307516574859595</c:v>
                </c:pt>
                <c:pt idx="950">
                  <c:v>0.68303564786910997</c:v>
                </c:pt>
                <c:pt idx="951">
                  <c:v>0.68298838138580298</c:v>
                </c:pt>
                <c:pt idx="952">
                  <c:v>0.68293044567108196</c:v>
                </c:pt>
                <c:pt idx="953">
                  <c:v>0.68286887407302899</c:v>
                </c:pt>
                <c:pt idx="954">
                  <c:v>0.68280074596404994</c:v>
                </c:pt>
                <c:pt idx="955">
                  <c:v>0.68272790908813497</c:v>
                </c:pt>
                <c:pt idx="956">
                  <c:v>0.682641065120697</c:v>
                </c:pt>
                <c:pt idx="957">
                  <c:v>0.68256232738494893</c:v>
                </c:pt>
                <c:pt idx="958">
                  <c:v>0.68252370357513403</c:v>
                </c:pt>
                <c:pt idx="959">
                  <c:v>0.68248347043991098</c:v>
                </c:pt>
                <c:pt idx="960">
                  <c:v>0.68242827653884897</c:v>
                </c:pt>
                <c:pt idx="961">
                  <c:v>0.68237332105636594</c:v>
                </c:pt>
                <c:pt idx="962">
                  <c:v>0.68235335350036597</c:v>
                </c:pt>
                <c:pt idx="963">
                  <c:v>0.68233386278152497</c:v>
                </c:pt>
                <c:pt idx="964">
                  <c:v>0.68231604099273702</c:v>
                </c:pt>
                <c:pt idx="965">
                  <c:v>0.68229786157607997</c:v>
                </c:pt>
                <c:pt idx="966">
                  <c:v>0.68229219913482697</c:v>
                </c:pt>
                <c:pt idx="967">
                  <c:v>0.68228838443756101</c:v>
                </c:pt>
                <c:pt idx="968">
                  <c:v>0.68224499225616497</c:v>
                </c:pt>
                <c:pt idx="969">
                  <c:v>0.68219003677368195</c:v>
                </c:pt>
                <c:pt idx="970">
                  <c:v>0.68212023973464997</c:v>
                </c:pt>
                <c:pt idx="971">
                  <c:v>0.68204430341720601</c:v>
                </c:pt>
                <c:pt idx="972">
                  <c:v>0.68201336860656703</c:v>
                </c:pt>
                <c:pt idx="973">
                  <c:v>0.68201009035110494</c:v>
                </c:pt>
                <c:pt idx="974">
                  <c:v>0.68199876546859695</c:v>
                </c:pt>
                <c:pt idx="975">
                  <c:v>0.68198231458663894</c:v>
                </c:pt>
                <c:pt idx="976">
                  <c:v>0.68196449279785198</c:v>
                </c:pt>
                <c:pt idx="977">
                  <c:v>0.68194416761398302</c:v>
                </c:pt>
                <c:pt idx="978">
                  <c:v>0.68193582296371502</c:v>
                </c:pt>
                <c:pt idx="979">
                  <c:v>0.68194667100906403</c:v>
                </c:pt>
                <c:pt idx="980">
                  <c:v>0.681961452960968</c:v>
                </c:pt>
                <c:pt idx="981">
                  <c:v>0.681986308097839</c:v>
                </c:pt>
                <c:pt idx="982">
                  <c:v>0.68201020956039393</c:v>
                </c:pt>
                <c:pt idx="983">
                  <c:v>0.68203285932540902</c:v>
                </c:pt>
                <c:pt idx="984">
                  <c:v>0.682055568695068</c:v>
                </c:pt>
                <c:pt idx="985">
                  <c:v>0.68207458257675202</c:v>
                </c:pt>
                <c:pt idx="986">
                  <c:v>0.68209604024887094</c:v>
                </c:pt>
                <c:pt idx="987">
                  <c:v>0.68215457201003993</c:v>
                </c:pt>
                <c:pt idx="988">
                  <c:v>0.68221268653869593</c:v>
                </c:pt>
                <c:pt idx="989">
                  <c:v>0.68226388692855799</c:v>
                </c:pt>
                <c:pt idx="990">
                  <c:v>0.68231461048126196</c:v>
                </c:pt>
                <c:pt idx="991">
                  <c:v>0.682338631153107</c:v>
                </c:pt>
                <c:pt idx="992">
                  <c:v>0.68236032724380502</c:v>
                </c:pt>
                <c:pt idx="993">
                  <c:v>0.68240282535552998</c:v>
                </c:pt>
                <c:pt idx="994">
                  <c:v>0.68244806528091395</c:v>
                </c:pt>
                <c:pt idx="995">
                  <c:v>0.68247989416122401</c:v>
                </c:pt>
                <c:pt idx="996">
                  <c:v>0.682507967948914</c:v>
                </c:pt>
                <c:pt idx="997">
                  <c:v>0.68253169059753394</c:v>
                </c:pt>
                <c:pt idx="998">
                  <c:v>0.68255410194396993</c:v>
                </c:pt>
                <c:pt idx="999">
                  <c:v>0.68255922794341994</c:v>
                </c:pt>
                <c:pt idx="1000">
                  <c:v>0.68255523443221999</c:v>
                </c:pt>
                <c:pt idx="1001">
                  <c:v>0.68253175020217893</c:v>
                </c:pt>
                <c:pt idx="1002">
                  <c:v>0.68249288797378493</c:v>
                </c:pt>
                <c:pt idx="1003">
                  <c:v>0.68246648311614999</c:v>
                </c:pt>
                <c:pt idx="1004">
                  <c:v>0.68245217800140401</c:v>
                </c:pt>
                <c:pt idx="1005">
                  <c:v>0.68241790533065794</c:v>
                </c:pt>
                <c:pt idx="1006">
                  <c:v>0.68235973119735693</c:v>
                </c:pt>
                <c:pt idx="1007">
                  <c:v>0.68229112625122101</c:v>
                </c:pt>
                <c:pt idx="1008">
                  <c:v>0.68220392465591395</c:v>
                </c:pt>
                <c:pt idx="1009">
                  <c:v>0.682116663455963</c:v>
                </c:pt>
                <c:pt idx="1010">
                  <c:v>0.68202689886093093</c:v>
                </c:pt>
                <c:pt idx="1011">
                  <c:v>0.68192878961563097</c:v>
                </c:pt>
                <c:pt idx="1012">
                  <c:v>0.68179920911788894</c:v>
                </c:pt>
                <c:pt idx="1013">
                  <c:v>0.68166581392288195</c:v>
                </c:pt>
                <c:pt idx="1014">
                  <c:v>0.68150696754455597</c:v>
                </c:pt>
                <c:pt idx="1015">
                  <c:v>0.68134168386459393</c:v>
                </c:pt>
                <c:pt idx="1016">
                  <c:v>0.68110374212265001</c:v>
                </c:pt>
                <c:pt idx="1017">
                  <c:v>0.68086812496185301</c:v>
                </c:pt>
                <c:pt idx="1018">
                  <c:v>0.68057922124862702</c:v>
                </c:pt>
                <c:pt idx="1019">
                  <c:v>0.680294013023376</c:v>
                </c:pt>
                <c:pt idx="1020">
                  <c:v>0.67992678880691493</c:v>
                </c:pt>
                <c:pt idx="1021">
                  <c:v>0.67956069707870492</c:v>
                </c:pt>
                <c:pt idx="1022">
                  <c:v>0.67911103963851893</c:v>
                </c:pt>
                <c:pt idx="1023">
                  <c:v>0.67865613698959393</c:v>
                </c:pt>
                <c:pt idx="1024">
                  <c:v>0.67805401086807293</c:v>
                </c:pt>
                <c:pt idx="1025">
                  <c:v>0.67742714881896993</c:v>
                </c:pt>
                <c:pt idx="1026">
                  <c:v>0.67670134305953999</c:v>
                </c:pt>
                <c:pt idx="1027">
                  <c:v>0.67594889402389502</c:v>
                </c:pt>
                <c:pt idx="1028">
                  <c:v>0.67497960329055795</c:v>
                </c:pt>
                <c:pt idx="1029">
                  <c:v>0.67392543554305995</c:v>
                </c:pt>
                <c:pt idx="1030">
                  <c:v>0.67270354032516499</c:v>
                </c:pt>
                <c:pt idx="1031">
                  <c:v>0.67139253616332994</c:v>
                </c:pt>
                <c:pt idx="1032">
                  <c:v>0.66982898712158201</c:v>
                </c:pt>
                <c:pt idx="1033">
                  <c:v>0.66809020042419398</c:v>
                </c:pt>
                <c:pt idx="1034">
                  <c:v>0.66620198488235494</c:v>
                </c:pt>
                <c:pt idx="1035">
                  <c:v>0.66418251991271993</c:v>
                </c:pt>
                <c:pt idx="1036">
                  <c:v>0.66197035312652597</c:v>
                </c:pt>
                <c:pt idx="1037">
                  <c:v>0.65953562259674092</c:v>
                </c:pt>
                <c:pt idx="1038">
                  <c:v>0.65702084302902197</c:v>
                </c:pt>
                <c:pt idx="1039">
                  <c:v>0.65437797307968093</c:v>
                </c:pt>
                <c:pt idx="1040">
                  <c:v>0.65164176225662196</c:v>
                </c:pt>
                <c:pt idx="1041">
                  <c:v>0.64870933294296296</c:v>
                </c:pt>
                <c:pt idx="1042">
                  <c:v>0.64579865932464597</c:v>
                </c:pt>
                <c:pt idx="1043">
                  <c:v>0.642907178401947</c:v>
                </c:pt>
                <c:pt idx="1044">
                  <c:v>0.63999936580658001</c:v>
                </c:pt>
                <c:pt idx="1045">
                  <c:v>0.63699535131454499</c:v>
                </c:pt>
                <c:pt idx="1046">
                  <c:v>0.63404855728149401</c:v>
                </c:pt>
                <c:pt idx="1047">
                  <c:v>0.63132408857345601</c:v>
                </c:pt>
                <c:pt idx="1048">
                  <c:v>0.62863359451293899</c:v>
                </c:pt>
                <c:pt idx="1049">
                  <c:v>0.62613294124603303</c:v>
                </c:pt>
                <c:pt idx="1050">
                  <c:v>0.62367055416107198</c:v>
                </c:pt>
                <c:pt idx="1051">
                  <c:v>0.621744668483734</c:v>
                </c:pt>
                <c:pt idx="1052">
                  <c:v>0.61982492208480799</c:v>
                </c:pt>
                <c:pt idx="1053">
                  <c:v>0.61835942268371602</c:v>
                </c:pt>
                <c:pt idx="1054">
                  <c:v>0.616900658607483</c:v>
                </c:pt>
                <c:pt idx="1055">
                  <c:v>0.61603031158447297</c:v>
                </c:pt>
                <c:pt idx="1056">
                  <c:v>0.61519984006881701</c:v>
                </c:pt>
                <c:pt idx="1057">
                  <c:v>0.61490074396133398</c:v>
                </c:pt>
                <c:pt idx="1058">
                  <c:v>0.61467198133468592</c:v>
                </c:pt>
                <c:pt idx="1059">
                  <c:v>0.61494038105010995</c:v>
                </c:pt>
                <c:pt idx="1060">
                  <c:v>0.61531112194061299</c:v>
                </c:pt>
                <c:pt idx="1061">
                  <c:v>0.61614588499069201</c:v>
                </c:pt>
                <c:pt idx="1062">
                  <c:v>0.61711559295654295</c:v>
                </c:pt>
                <c:pt idx="1063">
                  <c:v>0.61843965053558403</c:v>
                </c:pt>
                <c:pt idx="1064">
                  <c:v>0.61990139484405493</c:v>
                </c:pt>
                <c:pt idx="1065">
                  <c:v>0.62172672748565694</c:v>
                </c:pt>
                <c:pt idx="1066">
                  <c:v>0.62373415231704699</c:v>
                </c:pt>
                <c:pt idx="1067">
                  <c:v>0.62590250968933103</c:v>
                </c:pt>
                <c:pt idx="1068">
                  <c:v>0.62817338705062897</c:v>
                </c:pt>
                <c:pt idx="1069">
                  <c:v>0.63059953451156603</c:v>
                </c:pt>
                <c:pt idx="1070">
                  <c:v>0.63314858675003094</c:v>
                </c:pt>
                <c:pt idx="1071">
                  <c:v>0.63565579652786297</c:v>
                </c:pt>
                <c:pt idx="1072">
                  <c:v>0.638124322891235</c:v>
                </c:pt>
                <c:pt idx="1073">
                  <c:v>0.64057657718658401</c:v>
                </c:pt>
                <c:pt idx="1074">
                  <c:v>0.64300951957702601</c:v>
                </c:pt>
                <c:pt idx="1075">
                  <c:v>0.64530996084213299</c:v>
                </c:pt>
                <c:pt idx="1076">
                  <c:v>0.64741686582565294</c:v>
                </c:pt>
                <c:pt idx="1077">
                  <c:v>0.64945248365402197</c:v>
                </c:pt>
                <c:pt idx="1078">
                  <c:v>0.65135750770568801</c:v>
                </c:pt>
                <c:pt idx="1079">
                  <c:v>0.653158342838287</c:v>
                </c:pt>
                <c:pt idx="1080">
                  <c:v>0.65471915006637593</c:v>
                </c:pt>
                <c:pt idx="1081">
                  <c:v>0.65623108148574794</c:v>
                </c:pt>
                <c:pt idx="1082">
                  <c:v>0.65759549140930196</c:v>
                </c:pt>
                <c:pt idx="1083">
                  <c:v>0.658906674385071</c:v>
                </c:pt>
                <c:pt idx="1084">
                  <c:v>0.66000709533691393</c:v>
                </c:pt>
                <c:pt idx="1085">
                  <c:v>0.66108158826828001</c:v>
                </c:pt>
                <c:pt idx="1086">
                  <c:v>0.66200951337814296</c:v>
                </c:pt>
                <c:pt idx="1087">
                  <c:v>0.66291955709457395</c:v>
                </c:pt>
                <c:pt idx="1088">
                  <c:v>0.66367266178131101</c:v>
                </c:pt>
                <c:pt idx="1089">
                  <c:v>0.66442183256149301</c:v>
                </c:pt>
                <c:pt idx="1090">
                  <c:v>0.66508135795593293</c:v>
                </c:pt>
                <c:pt idx="1091">
                  <c:v>0.66573969125747701</c:v>
                </c:pt>
                <c:pt idx="1092">
                  <c:v>0.66624543666839597</c:v>
                </c:pt>
                <c:pt idx="1093">
                  <c:v>0.66675308942794798</c:v>
                </c:pt>
                <c:pt idx="1094">
                  <c:v>0.66718951463699294</c:v>
                </c:pt>
                <c:pt idx="1095">
                  <c:v>0.66762659549713099</c:v>
                </c:pt>
                <c:pt idx="1096">
                  <c:v>0.66799209117889402</c:v>
                </c:pt>
                <c:pt idx="1097">
                  <c:v>0.66835412979125997</c:v>
                </c:pt>
                <c:pt idx="1098">
                  <c:v>0.66866765022277797</c:v>
                </c:pt>
                <c:pt idx="1099">
                  <c:v>0.66897550821304297</c:v>
                </c:pt>
                <c:pt idx="1100">
                  <c:v>0.669266140460968</c:v>
                </c:pt>
                <c:pt idx="1101">
                  <c:v>0.669554448127747</c:v>
                </c:pt>
                <c:pt idx="1102">
                  <c:v>0.66978929042816193</c:v>
                </c:pt>
                <c:pt idx="1103">
                  <c:v>0.67001179456710802</c:v>
                </c:pt>
                <c:pt idx="1104">
                  <c:v>0.67023364305496202</c:v>
                </c:pt>
                <c:pt idx="1105">
                  <c:v>0.67045584917068501</c:v>
                </c:pt>
                <c:pt idx="1106">
                  <c:v>0.67067221403121902</c:v>
                </c:pt>
                <c:pt idx="1107">
                  <c:v>0.67088696956634497</c:v>
                </c:pt>
                <c:pt idx="1108">
                  <c:v>0.67108610868453999</c:v>
                </c:pt>
                <c:pt idx="1109">
                  <c:v>0.67127672433853103</c:v>
                </c:pt>
                <c:pt idx="1110">
                  <c:v>0.67145434617996202</c:v>
                </c:pt>
                <c:pt idx="1111">
                  <c:v>0.67162612676620492</c:v>
                </c:pt>
                <c:pt idx="1112">
                  <c:v>0.67181257009506201</c:v>
                </c:pt>
                <c:pt idx="1113">
                  <c:v>0.67200962305069001</c:v>
                </c:pt>
                <c:pt idx="1114">
                  <c:v>0.67220357656478902</c:v>
                </c:pt>
                <c:pt idx="1115">
                  <c:v>0.67239431142806994</c:v>
                </c:pt>
                <c:pt idx="1116">
                  <c:v>0.67259553670883199</c:v>
                </c:pt>
                <c:pt idx="1117">
                  <c:v>0.67280486822128294</c:v>
                </c:pt>
                <c:pt idx="1118">
                  <c:v>0.67301825284957895</c:v>
                </c:pt>
                <c:pt idx="1119">
                  <c:v>0.67323777675628693</c:v>
                </c:pt>
                <c:pt idx="1120">
                  <c:v>0.67346010208129903</c:v>
                </c:pt>
                <c:pt idx="1121">
                  <c:v>0.67368636131286597</c:v>
                </c:pt>
                <c:pt idx="1122">
                  <c:v>0.67393133640289293</c:v>
                </c:pt>
                <c:pt idx="1123">
                  <c:v>0.67420325279235793</c:v>
                </c:pt>
                <c:pt idx="1124">
                  <c:v>0.67446348667144795</c:v>
                </c:pt>
                <c:pt idx="1125">
                  <c:v>0.67470309734344502</c:v>
                </c:pt>
                <c:pt idx="1126">
                  <c:v>0.67495790719985993</c:v>
                </c:pt>
                <c:pt idx="1127">
                  <c:v>0.67524448633194001</c:v>
                </c:pt>
                <c:pt idx="1128">
                  <c:v>0.67552134990692103</c:v>
                </c:pt>
                <c:pt idx="1129">
                  <c:v>0.67577008008956896</c:v>
                </c:pt>
                <c:pt idx="1130">
                  <c:v>0.676027035713196</c:v>
                </c:pt>
                <c:pt idx="1131">
                  <c:v>0.67630801200866697</c:v>
                </c:pt>
                <c:pt idx="1132">
                  <c:v>0.67658922672271693</c:v>
                </c:pt>
                <c:pt idx="1133">
                  <c:v>0.67686418294906603</c:v>
                </c:pt>
                <c:pt idx="1134">
                  <c:v>0.677139496803284</c:v>
                </c:pt>
                <c:pt idx="1135">
                  <c:v>0.67742047309875497</c:v>
                </c:pt>
                <c:pt idx="1136">
                  <c:v>0.677705442905426</c:v>
                </c:pt>
                <c:pt idx="1137">
                  <c:v>0.67801187038421595</c:v>
                </c:pt>
                <c:pt idx="1138">
                  <c:v>0.678315794467926</c:v>
                </c:pt>
                <c:pt idx="1139">
                  <c:v>0.67858616113662695</c:v>
                </c:pt>
                <c:pt idx="1140">
                  <c:v>0.678859627246857</c:v>
                </c:pt>
                <c:pt idx="1141">
                  <c:v>0.67916367053985593</c:v>
                </c:pt>
                <c:pt idx="1142">
                  <c:v>0.67946819067001296</c:v>
                </c:pt>
                <c:pt idx="1143">
                  <c:v>0.67976186275482198</c:v>
                </c:pt>
                <c:pt idx="1144">
                  <c:v>0.68005642890930196</c:v>
                </c:pt>
                <c:pt idx="1145">
                  <c:v>0.68034574985504193</c:v>
                </c:pt>
                <c:pt idx="1146">
                  <c:v>0.680635249614716</c:v>
                </c:pt>
                <c:pt idx="1147">
                  <c:v>0.680901503562927</c:v>
                </c:pt>
                <c:pt idx="1148">
                  <c:v>0.68116805553436299</c:v>
                </c:pt>
                <c:pt idx="1149">
                  <c:v>0.68147239685058603</c:v>
                </c:pt>
                <c:pt idx="1150">
                  <c:v>0.68177989721298193</c:v>
                </c:pt>
                <c:pt idx="1151">
                  <c:v>0.68203303813934302</c:v>
                </c:pt>
                <c:pt idx="1152">
                  <c:v>0.68228403329849197</c:v>
                </c:pt>
                <c:pt idx="1153">
                  <c:v>0.68252424001693701</c:v>
                </c:pt>
                <c:pt idx="1154">
                  <c:v>0.68276140689849896</c:v>
                </c:pt>
                <c:pt idx="1155">
                  <c:v>0.68299183845519995</c:v>
                </c:pt>
                <c:pt idx="1156">
                  <c:v>0.68322197198867796</c:v>
                </c:pt>
                <c:pt idx="1157">
                  <c:v>0.68347010612487802</c:v>
                </c:pt>
                <c:pt idx="1158">
                  <c:v>0.68372223377227803</c:v>
                </c:pt>
                <c:pt idx="1159">
                  <c:v>0.68396321535110494</c:v>
                </c:pt>
                <c:pt idx="1160">
                  <c:v>0.68420449495315594</c:v>
                </c:pt>
                <c:pt idx="1161">
                  <c:v>0.68442330360412595</c:v>
                </c:pt>
                <c:pt idx="1162">
                  <c:v>0.68463466167449993</c:v>
                </c:pt>
                <c:pt idx="1163">
                  <c:v>0.68485054969787595</c:v>
                </c:pt>
                <c:pt idx="1164">
                  <c:v>0.68506798744201702</c:v>
                </c:pt>
                <c:pt idx="1165">
                  <c:v>0.68526533842086801</c:v>
                </c:pt>
                <c:pt idx="1166">
                  <c:v>0.68545678853988601</c:v>
                </c:pt>
                <c:pt idx="1167">
                  <c:v>0.68563566207885696</c:v>
                </c:pt>
                <c:pt idx="1168">
                  <c:v>0.68581036329269396</c:v>
                </c:pt>
                <c:pt idx="1169">
                  <c:v>0.686000680923462</c:v>
                </c:pt>
                <c:pt idx="1170">
                  <c:v>0.68619749546051001</c:v>
                </c:pt>
                <c:pt idx="1171">
                  <c:v>0.686364150047302</c:v>
                </c:pt>
                <c:pt idx="1172">
                  <c:v>0.68651584386825593</c:v>
                </c:pt>
                <c:pt idx="1173">
                  <c:v>0.68666306734085103</c:v>
                </c:pt>
                <c:pt idx="1174">
                  <c:v>0.68680671453475994</c:v>
                </c:pt>
                <c:pt idx="1175">
                  <c:v>0.68695453405380202</c:v>
                </c:pt>
                <c:pt idx="1176">
                  <c:v>0.68710539340972898</c:v>
                </c:pt>
                <c:pt idx="1177">
                  <c:v>0.68724856376647903</c:v>
                </c:pt>
                <c:pt idx="1178">
                  <c:v>0.68738702535629292</c:v>
                </c:pt>
                <c:pt idx="1179">
                  <c:v>0.68752804994583094</c:v>
                </c:pt>
                <c:pt idx="1180">
                  <c:v>0.68767247200012194</c:v>
                </c:pt>
                <c:pt idx="1181">
                  <c:v>0.68779805898666402</c:v>
                </c:pt>
                <c:pt idx="1182">
                  <c:v>0.68790498971939096</c:v>
                </c:pt>
                <c:pt idx="1183">
                  <c:v>0.68801871538162196</c:v>
                </c:pt>
                <c:pt idx="1184">
                  <c:v>0.68813858032226594</c:v>
                </c:pt>
                <c:pt idx="1185">
                  <c:v>0.68824717998504603</c:v>
                </c:pt>
                <c:pt idx="1186">
                  <c:v>0.68834815025329599</c:v>
                </c:pt>
                <c:pt idx="1187">
                  <c:v>0.68845549821853602</c:v>
                </c:pt>
                <c:pt idx="1188">
                  <c:v>0.68856594562530493</c:v>
                </c:pt>
                <c:pt idx="1189">
                  <c:v>0.68865278959274301</c:v>
                </c:pt>
                <c:pt idx="1190">
                  <c:v>0.688711202144623</c:v>
                </c:pt>
                <c:pt idx="1191">
                  <c:v>0.688761150836945</c:v>
                </c:pt>
                <c:pt idx="1192">
                  <c:v>0.68880525827407801</c:v>
                </c:pt>
                <c:pt idx="1193">
                  <c:v>0.688852643966675</c:v>
                </c:pt>
                <c:pt idx="1194">
                  <c:v>0.68890330791473398</c:v>
                </c:pt>
                <c:pt idx="1195">
                  <c:v>0.68894342184066792</c:v>
                </c:pt>
                <c:pt idx="1196">
                  <c:v>0.68896285295486492</c:v>
                </c:pt>
                <c:pt idx="1197">
                  <c:v>0.68899301290512094</c:v>
                </c:pt>
                <c:pt idx="1198">
                  <c:v>0.68904075622558603</c:v>
                </c:pt>
                <c:pt idx="1199">
                  <c:v>0.68908122777938796</c:v>
                </c:pt>
                <c:pt idx="1200">
                  <c:v>0.68911448717117296</c:v>
                </c:pt>
                <c:pt idx="1201">
                  <c:v>0.68914309740066493</c:v>
                </c:pt>
                <c:pt idx="1202">
                  <c:v>0.68915984630584692</c:v>
                </c:pt>
                <c:pt idx="1203">
                  <c:v>0.689169025421143</c:v>
                </c:pt>
                <c:pt idx="1204">
                  <c:v>0.68916759490966795</c:v>
                </c:pt>
                <c:pt idx="1205">
                  <c:v>0.68918827772140501</c:v>
                </c:pt>
                <c:pt idx="1206">
                  <c:v>0.68924442529678298</c:v>
                </c:pt>
                <c:pt idx="1207">
                  <c:v>0.68929157257080098</c:v>
                </c:pt>
                <c:pt idx="1208">
                  <c:v>0.68933508396148702</c:v>
                </c:pt>
                <c:pt idx="1209">
                  <c:v>0.68938032388687098</c:v>
                </c:pt>
                <c:pt idx="1210">
                  <c:v>0.68941447734832795</c:v>
                </c:pt>
                <c:pt idx="1211">
                  <c:v>0.689449226856232</c:v>
                </c:pt>
                <c:pt idx="1212">
                  <c:v>0.689493751525879</c:v>
                </c:pt>
                <c:pt idx="1213">
                  <c:v>0.68954447507858296</c:v>
                </c:pt>
                <c:pt idx="1214">
                  <c:v>0.68960938453674303</c:v>
                </c:pt>
                <c:pt idx="1215">
                  <c:v>0.68966678380966195</c:v>
                </c:pt>
                <c:pt idx="1216">
                  <c:v>0.68970028162002595</c:v>
                </c:pt>
                <c:pt idx="1217">
                  <c:v>0.68973675966262793</c:v>
                </c:pt>
                <c:pt idx="1218">
                  <c:v>0.68978021144866897</c:v>
                </c:pt>
                <c:pt idx="1219">
                  <c:v>0.68981943130493195</c:v>
                </c:pt>
                <c:pt idx="1220">
                  <c:v>0.689851558208466</c:v>
                </c:pt>
                <c:pt idx="1221">
                  <c:v>0.68989220857620193</c:v>
                </c:pt>
                <c:pt idx="1222">
                  <c:v>0.68994615077972399</c:v>
                </c:pt>
                <c:pt idx="1223">
                  <c:v>0.689993059635162</c:v>
                </c:pt>
                <c:pt idx="1224">
                  <c:v>0.69002327919006301</c:v>
                </c:pt>
                <c:pt idx="1225">
                  <c:v>0.69005475044250497</c:v>
                </c:pt>
                <c:pt idx="1226">
                  <c:v>0.69008663892746003</c:v>
                </c:pt>
                <c:pt idx="1227">
                  <c:v>0.69011751413345301</c:v>
                </c:pt>
                <c:pt idx="1228">
                  <c:v>0.69015035629272503</c:v>
                </c:pt>
                <c:pt idx="1229">
                  <c:v>0.690192854404449</c:v>
                </c:pt>
                <c:pt idx="1230">
                  <c:v>0.69027379751205398</c:v>
                </c:pt>
                <c:pt idx="1231">
                  <c:v>0.69034836292266799</c:v>
                </c:pt>
                <c:pt idx="1232">
                  <c:v>0.69038835763931294</c:v>
                </c:pt>
                <c:pt idx="1233">
                  <c:v>0.69041845798492396</c:v>
                </c:pt>
                <c:pt idx="1234">
                  <c:v>0.69040904045105</c:v>
                </c:pt>
                <c:pt idx="1235">
                  <c:v>0.690409100055695</c:v>
                </c:pt>
                <c:pt idx="1236">
                  <c:v>0.69043878316879292</c:v>
                </c:pt>
                <c:pt idx="1237">
                  <c:v>0.69046494960784899</c:v>
                </c:pt>
                <c:pt idx="1238">
                  <c:v>0.69047037363052399</c:v>
                </c:pt>
                <c:pt idx="1239">
                  <c:v>0.69047907590866098</c:v>
                </c:pt>
                <c:pt idx="1240">
                  <c:v>0.69052687883377095</c:v>
                </c:pt>
                <c:pt idx="1241">
                  <c:v>0.69057694673538195</c:v>
                </c:pt>
                <c:pt idx="1242">
                  <c:v>0.69063410758972199</c:v>
                </c:pt>
                <c:pt idx="1243">
                  <c:v>0.69068840742111193</c:v>
                </c:pt>
                <c:pt idx="1244">
                  <c:v>0.69071052074432393</c:v>
                </c:pt>
                <c:pt idx="1245">
                  <c:v>0.69073388576507599</c:v>
                </c:pt>
                <c:pt idx="1246">
                  <c:v>0.69078133106231698</c:v>
                </c:pt>
                <c:pt idx="1247">
                  <c:v>0.690833723545074</c:v>
                </c:pt>
                <c:pt idx="1248">
                  <c:v>0.690886354446411</c:v>
                </c:pt>
                <c:pt idx="1249">
                  <c:v>0.69093481302261395</c:v>
                </c:pt>
                <c:pt idx="1250">
                  <c:v>0.69098136425018297</c:v>
                </c:pt>
                <c:pt idx="1251">
                  <c:v>0.69102582931518597</c:v>
                </c:pt>
                <c:pt idx="1252">
                  <c:v>0.69107828140258798</c:v>
                </c:pt>
                <c:pt idx="1253">
                  <c:v>0.69113734960555995</c:v>
                </c:pt>
                <c:pt idx="1254">
                  <c:v>0.69118431806564296</c:v>
                </c:pt>
                <c:pt idx="1255">
                  <c:v>0.69122306108474696</c:v>
                </c:pt>
                <c:pt idx="1256">
                  <c:v>0.69122896194457994</c:v>
                </c:pt>
                <c:pt idx="1257">
                  <c:v>0.69124058485031092</c:v>
                </c:pt>
                <c:pt idx="1258">
                  <c:v>0.69129768610000597</c:v>
                </c:pt>
                <c:pt idx="1259">
                  <c:v>0.69134966135025</c:v>
                </c:pt>
                <c:pt idx="1260">
                  <c:v>0.69135669469833394</c:v>
                </c:pt>
                <c:pt idx="1261">
                  <c:v>0.69136700630187997</c:v>
                </c:pt>
                <c:pt idx="1262">
                  <c:v>0.691405093669891</c:v>
                </c:pt>
                <c:pt idx="1263">
                  <c:v>0.69144908189773602</c:v>
                </c:pt>
                <c:pt idx="1264">
                  <c:v>0.69153521060943601</c:v>
                </c:pt>
                <c:pt idx="1265">
                  <c:v>0.69162080287933403</c:v>
                </c:pt>
                <c:pt idx="1266">
                  <c:v>0.69169155359268197</c:v>
                </c:pt>
                <c:pt idx="1267">
                  <c:v>0.69176468849182093</c:v>
                </c:pt>
                <c:pt idx="1268">
                  <c:v>0.69185439348220801</c:v>
                </c:pt>
                <c:pt idx="1269">
                  <c:v>0.69193861484527597</c:v>
                </c:pt>
                <c:pt idx="1270">
                  <c:v>0.69198725223541302</c:v>
                </c:pt>
                <c:pt idx="1271">
                  <c:v>0.69203875064849896</c:v>
                </c:pt>
                <c:pt idx="1272">
                  <c:v>0.69209054708480799</c:v>
                </c:pt>
                <c:pt idx="1273">
                  <c:v>0.69214699268341096</c:v>
                </c:pt>
                <c:pt idx="1274">
                  <c:v>0.69224164485931394</c:v>
                </c:pt>
                <c:pt idx="1275">
                  <c:v>0.69233218431472798</c:v>
                </c:pt>
                <c:pt idx="1276">
                  <c:v>0.69239089488983196</c:v>
                </c:pt>
                <c:pt idx="1277">
                  <c:v>0.69245610237121602</c:v>
                </c:pt>
                <c:pt idx="1278">
                  <c:v>0.69254395961761495</c:v>
                </c:pt>
                <c:pt idx="1279">
                  <c:v>0.69262907505035398</c:v>
                </c:pt>
                <c:pt idx="1280">
                  <c:v>0.69268933534622201</c:v>
                </c:pt>
                <c:pt idx="1281">
                  <c:v>0.69274935722351094</c:v>
                </c:pt>
                <c:pt idx="1282">
                  <c:v>0.69282648563384996</c:v>
                </c:pt>
                <c:pt idx="1283">
                  <c:v>0.69290564060211202</c:v>
                </c:pt>
                <c:pt idx="1284">
                  <c:v>0.69299165010452302</c:v>
                </c:pt>
                <c:pt idx="1285">
                  <c:v>0.69307473897934002</c:v>
                </c:pt>
                <c:pt idx="1286">
                  <c:v>0.69313881397247301</c:v>
                </c:pt>
                <c:pt idx="1287">
                  <c:v>0.693205690383911</c:v>
                </c:pt>
                <c:pt idx="1288">
                  <c:v>0.69328794479370093</c:v>
                </c:pt>
                <c:pt idx="1289">
                  <c:v>0.69337180852890001</c:v>
                </c:pt>
                <c:pt idx="1290">
                  <c:v>0.693455374240875</c:v>
                </c:pt>
                <c:pt idx="1291">
                  <c:v>0.69354364871978802</c:v>
                </c:pt>
                <c:pt idx="1292">
                  <c:v>0.69365582466125497</c:v>
                </c:pt>
                <c:pt idx="1293">
                  <c:v>0.69376984834670996</c:v>
                </c:pt>
                <c:pt idx="1294">
                  <c:v>0.69387373924255402</c:v>
                </c:pt>
                <c:pt idx="1295">
                  <c:v>0.69397041797637893</c:v>
                </c:pt>
                <c:pt idx="1296">
                  <c:v>0.69405028820037795</c:v>
                </c:pt>
                <c:pt idx="1297">
                  <c:v>0.69412884712219203</c:v>
                </c:pt>
                <c:pt idx="1298">
                  <c:v>0.69420895576477093</c:v>
                </c:pt>
                <c:pt idx="1299">
                  <c:v>0.69429502487182593</c:v>
                </c:pt>
                <c:pt idx="1300">
                  <c:v>0.69438884258270295</c:v>
                </c:pt>
                <c:pt idx="1301">
                  <c:v>0.69449094533920297</c:v>
                </c:pt>
                <c:pt idx="1302">
                  <c:v>0.69460842609405493</c:v>
                </c:pt>
                <c:pt idx="1303">
                  <c:v>0.69472221136093093</c:v>
                </c:pt>
                <c:pt idx="1304">
                  <c:v>0.694837069511414</c:v>
                </c:pt>
                <c:pt idx="1305">
                  <c:v>0.69494990110397292</c:v>
                </c:pt>
                <c:pt idx="1306">
                  <c:v>0.69503936767578101</c:v>
                </c:pt>
                <c:pt idx="1307">
                  <c:v>0.69513533115386994</c:v>
                </c:pt>
                <c:pt idx="1308">
                  <c:v>0.69525281190872201</c:v>
                </c:pt>
                <c:pt idx="1309">
                  <c:v>0.69536546468734695</c:v>
                </c:pt>
                <c:pt idx="1310">
                  <c:v>0.69546589851379392</c:v>
                </c:pt>
                <c:pt idx="1311">
                  <c:v>0.69555894136428797</c:v>
                </c:pt>
                <c:pt idx="1312">
                  <c:v>0.69563934803008998</c:v>
                </c:pt>
                <c:pt idx="1313">
                  <c:v>0.69573185443878194</c:v>
                </c:pt>
                <c:pt idx="1314">
                  <c:v>0.69584319591522192</c:v>
                </c:pt>
                <c:pt idx="1315">
                  <c:v>0.69594428539276099</c:v>
                </c:pt>
                <c:pt idx="1316">
                  <c:v>0.69602516889572097</c:v>
                </c:pt>
                <c:pt idx="1317">
                  <c:v>0.69611672163009597</c:v>
                </c:pt>
                <c:pt idx="1318">
                  <c:v>0.69622734785079998</c:v>
                </c:pt>
                <c:pt idx="1319">
                  <c:v>0.69633129835128793</c:v>
                </c:pt>
                <c:pt idx="1320">
                  <c:v>0.69642177820205697</c:v>
                </c:pt>
                <c:pt idx="1321">
                  <c:v>0.696518158912659</c:v>
                </c:pt>
                <c:pt idx="1322">
                  <c:v>0.69662741422653196</c:v>
                </c:pt>
                <c:pt idx="1323">
                  <c:v>0.69674316644668599</c:v>
                </c:pt>
                <c:pt idx="1324">
                  <c:v>0.69686487913131701</c:v>
                </c:pt>
                <c:pt idx="1325">
                  <c:v>0.69697890281677199</c:v>
                </c:pt>
                <c:pt idx="1326">
                  <c:v>0.69708458185195898</c:v>
                </c:pt>
                <c:pt idx="1327">
                  <c:v>0.69719085693359395</c:v>
                </c:pt>
                <c:pt idx="1328">
                  <c:v>0.69730154275894196</c:v>
                </c:pt>
                <c:pt idx="1329">
                  <c:v>0.69740561246871902</c:v>
                </c:pt>
                <c:pt idx="1330">
                  <c:v>0.69749543666839597</c:v>
                </c:pt>
                <c:pt idx="1331">
                  <c:v>0.69758108854293799</c:v>
                </c:pt>
                <c:pt idx="1332">
                  <c:v>0.69765732288360593</c:v>
                </c:pt>
                <c:pt idx="1333">
                  <c:v>0.69775096178054796</c:v>
                </c:pt>
                <c:pt idx="1334">
                  <c:v>0.69786778688430795</c:v>
                </c:pt>
                <c:pt idx="1335">
                  <c:v>0.69798449277877794</c:v>
                </c:pt>
                <c:pt idx="1336">
                  <c:v>0.69810036420822097</c:v>
                </c:pt>
                <c:pt idx="1337">
                  <c:v>0.69821099042892498</c:v>
                </c:pt>
                <c:pt idx="1338">
                  <c:v>0.69831696748733496</c:v>
                </c:pt>
                <c:pt idx="1339">
                  <c:v>0.69841406345367396</c:v>
                </c:pt>
                <c:pt idx="1340">
                  <c:v>0.69850615262985194</c:v>
                </c:pt>
                <c:pt idx="1341">
                  <c:v>0.69859466552734395</c:v>
                </c:pt>
                <c:pt idx="1342">
                  <c:v>0.69867888689041102</c:v>
                </c:pt>
                <c:pt idx="1343">
                  <c:v>0.69875726699829099</c:v>
                </c:pt>
                <c:pt idx="1344">
                  <c:v>0.69883040189742995</c:v>
                </c:pt>
                <c:pt idx="1345">
                  <c:v>0.69890359640121502</c:v>
                </c:pt>
                <c:pt idx="1346">
                  <c:v>0.69898042678832994</c:v>
                </c:pt>
                <c:pt idx="1347">
                  <c:v>0.69898930788040203</c:v>
                </c:pt>
                <c:pt idx="1348">
                  <c:v>0.69896278381347698</c:v>
                </c:pt>
                <c:pt idx="1349">
                  <c:v>0.69900254011154195</c:v>
                </c:pt>
                <c:pt idx="1350">
                  <c:v>0.69907007217407202</c:v>
                </c:pt>
                <c:pt idx="1351">
                  <c:v>0.69913837909698495</c:v>
                </c:pt>
                <c:pt idx="1352">
                  <c:v>0.69920859336853003</c:v>
                </c:pt>
                <c:pt idx="1353">
                  <c:v>0.69928774833679197</c:v>
                </c:pt>
                <c:pt idx="1354">
                  <c:v>0.69937179088592494</c:v>
                </c:pt>
                <c:pt idx="1355">
                  <c:v>0.69945541620254503</c:v>
                </c:pt>
                <c:pt idx="1356">
                  <c:v>0.69954071044921895</c:v>
                </c:pt>
                <c:pt idx="1357">
                  <c:v>0.69961366653442403</c:v>
                </c:pt>
                <c:pt idx="1358">
                  <c:v>0.69968018531799303</c:v>
                </c:pt>
                <c:pt idx="1359">
                  <c:v>0.69974098205566393</c:v>
                </c:pt>
                <c:pt idx="1360">
                  <c:v>0.69980201721191393</c:v>
                </c:pt>
                <c:pt idx="1361">
                  <c:v>0.69982460737228402</c:v>
                </c:pt>
                <c:pt idx="1362">
                  <c:v>0.69984099864959692</c:v>
                </c:pt>
                <c:pt idx="1363">
                  <c:v>0.699886298179626</c:v>
                </c:pt>
                <c:pt idx="1364">
                  <c:v>0.69993505477905293</c:v>
                </c:pt>
                <c:pt idx="1365">
                  <c:v>0.69996008872985793</c:v>
                </c:pt>
                <c:pt idx="1366">
                  <c:v>0.69998369216918899</c:v>
                </c:pt>
                <c:pt idx="1367">
                  <c:v>0.69993773698806794</c:v>
                </c:pt>
                <c:pt idx="1368">
                  <c:v>0.69988546371460003</c:v>
                </c:pt>
                <c:pt idx="1369">
                  <c:v>0.69988439083099396</c:v>
                </c:pt>
                <c:pt idx="1370">
                  <c:v>0.69988528490066493</c:v>
                </c:pt>
                <c:pt idx="1371">
                  <c:v>0.69989386796951303</c:v>
                </c:pt>
                <c:pt idx="1372">
                  <c:v>0.699902868270874</c:v>
                </c:pt>
                <c:pt idx="1373">
                  <c:v>0.69992307424545297</c:v>
                </c:pt>
                <c:pt idx="1374">
                  <c:v>0.69994292259216295</c:v>
                </c:pt>
                <c:pt idx="1375">
                  <c:v>0.69995949268341096</c:v>
                </c:pt>
                <c:pt idx="1376">
                  <c:v>0.699972307682037</c:v>
                </c:pt>
                <c:pt idx="1377">
                  <c:v>0.69993582963943501</c:v>
                </c:pt>
                <c:pt idx="1378">
                  <c:v>0.69990245103836102</c:v>
                </c:pt>
                <c:pt idx="1379">
                  <c:v>0.69989553689956696</c:v>
                </c:pt>
                <c:pt idx="1380">
                  <c:v>0.69988510608673093</c:v>
                </c:pt>
                <c:pt idx="1381">
                  <c:v>0.69984833002090496</c:v>
                </c:pt>
                <c:pt idx="1382">
                  <c:v>0.699811315536499</c:v>
                </c:pt>
                <c:pt idx="1383">
                  <c:v>0.69977394342422494</c:v>
                </c:pt>
                <c:pt idx="1384">
                  <c:v>0.69972625970840496</c:v>
                </c:pt>
                <c:pt idx="1385">
                  <c:v>0.69964722394943202</c:v>
                </c:pt>
                <c:pt idx="1386">
                  <c:v>0.69955728054046595</c:v>
                </c:pt>
                <c:pt idx="1387">
                  <c:v>0.69943157434463499</c:v>
                </c:pt>
                <c:pt idx="1388">
                  <c:v>0.69932351112365698</c:v>
                </c:pt>
                <c:pt idx="1389">
                  <c:v>0.69926611185073895</c:v>
                </c:pt>
                <c:pt idx="1390">
                  <c:v>0.69920024871826203</c:v>
                </c:pt>
                <c:pt idx="1391">
                  <c:v>0.69911328554153396</c:v>
                </c:pt>
                <c:pt idx="1392">
                  <c:v>0.69903967380523702</c:v>
                </c:pt>
                <c:pt idx="1393">
                  <c:v>0.69899359941482497</c:v>
                </c:pt>
                <c:pt idx="1394">
                  <c:v>0.69891635179519696</c:v>
                </c:pt>
                <c:pt idx="1395">
                  <c:v>0.69878867864608796</c:v>
                </c:pt>
                <c:pt idx="1396">
                  <c:v>0.69864979982376096</c:v>
                </c:pt>
                <c:pt idx="1397">
                  <c:v>0.69849560260772703</c:v>
                </c:pt>
                <c:pt idx="1398">
                  <c:v>0.69838134050369294</c:v>
                </c:pt>
                <c:pt idx="1399">
                  <c:v>0.69831553697586102</c:v>
                </c:pt>
                <c:pt idx="1400">
                  <c:v>0.69822916984558103</c:v>
                </c:pt>
                <c:pt idx="1401">
                  <c:v>0.69812194108962999</c:v>
                </c:pt>
                <c:pt idx="1402">
                  <c:v>0.69803068637847898</c:v>
                </c:pt>
                <c:pt idx="1403">
                  <c:v>0.69795325994491597</c:v>
                </c:pt>
                <c:pt idx="1404">
                  <c:v>0.69789508581161497</c:v>
                </c:pt>
                <c:pt idx="1405">
                  <c:v>0.69785073995590197</c:v>
                </c:pt>
                <c:pt idx="1406">
                  <c:v>0.69775876998901398</c:v>
                </c:pt>
                <c:pt idx="1407">
                  <c:v>0.697636342048645</c:v>
                </c:pt>
                <c:pt idx="1408">
                  <c:v>0.69753006696701103</c:v>
                </c:pt>
                <c:pt idx="1409">
                  <c:v>0.69743177890777597</c:v>
                </c:pt>
                <c:pt idx="1410">
                  <c:v>0.69733074903488201</c:v>
                </c:pt>
                <c:pt idx="1411">
                  <c:v>0.697228407859802</c:v>
                </c:pt>
                <c:pt idx="1412">
                  <c:v>0.69711426496505702</c:v>
                </c:pt>
                <c:pt idx="1413">
                  <c:v>0.69699481725692702</c:v>
                </c:pt>
                <c:pt idx="1414">
                  <c:v>0.69697252511978103</c:v>
                </c:pt>
                <c:pt idx="1415">
                  <c:v>0.69697699546813996</c:v>
                </c:pt>
                <c:pt idx="1416">
                  <c:v>0.69692203998565694</c:v>
                </c:pt>
                <c:pt idx="1417">
                  <c:v>0.69685426950454699</c:v>
                </c:pt>
                <c:pt idx="1418">
                  <c:v>0.69676671028137194</c:v>
                </c:pt>
                <c:pt idx="1419">
                  <c:v>0.69667503833770794</c:v>
                </c:pt>
                <c:pt idx="1420">
                  <c:v>0.696609711647034</c:v>
                </c:pt>
                <c:pt idx="1421">
                  <c:v>0.69654736518859894</c:v>
                </c:pt>
                <c:pt idx="1422">
                  <c:v>0.69644758701324494</c:v>
                </c:pt>
                <c:pt idx="1423">
                  <c:v>0.69634494781494094</c:v>
                </c:pt>
                <c:pt idx="1424">
                  <c:v>0.69627771377563497</c:v>
                </c:pt>
                <c:pt idx="1425">
                  <c:v>0.69620356559753394</c:v>
                </c:pt>
                <c:pt idx="1426">
                  <c:v>0.69609711170196498</c:v>
                </c:pt>
                <c:pt idx="1427">
                  <c:v>0.69599757194518996</c:v>
                </c:pt>
                <c:pt idx="1428">
                  <c:v>0.69593087434768697</c:v>
                </c:pt>
                <c:pt idx="1429">
                  <c:v>0.69585469961166402</c:v>
                </c:pt>
                <c:pt idx="1430">
                  <c:v>0.69574919939041102</c:v>
                </c:pt>
                <c:pt idx="1431">
                  <c:v>0.69566873311996502</c:v>
                </c:pt>
                <c:pt idx="1432">
                  <c:v>0.69584349393844602</c:v>
                </c:pt>
                <c:pt idx="1433">
                  <c:v>0.69583103656768797</c:v>
                </c:pt>
                <c:pt idx="1434">
                  <c:v>0.69582763910293599</c:v>
                </c:pt>
                <c:pt idx="1435">
                  <c:v>0.69583663940429696</c:v>
                </c:pt>
                <c:pt idx="1436">
                  <c:v>0.69586226940154994</c:v>
                </c:pt>
                <c:pt idx="1437">
                  <c:v>0.69588611125945998</c:v>
                </c:pt>
                <c:pt idx="1438">
                  <c:v>0.69589552879333494</c:v>
                </c:pt>
                <c:pt idx="1439">
                  <c:v>0.69587681293487502</c:v>
                </c:pt>
                <c:pt idx="1440">
                  <c:v>0.695858037471771</c:v>
                </c:pt>
                <c:pt idx="1441">
                  <c:v>0.69585648775100695</c:v>
                </c:pt>
                <c:pt idx="1442">
                  <c:v>0.69584891796112103</c:v>
                </c:pt>
                <c:pt idx="1443">
                  <c:v>0.69579992294311499</c:v>
                </c:pt>
                <c:pt idx="1444">
                  <c:v>0.69574866294860793</c:v>
                </c:pt>
                <c:pt idx="1445">
                  <c:v>0.69576135873794598</c:v>
                </c:pt>
                <c:pt idx="1446">
                  <c:v>0.69578329324722299</c:v>
                </c:pt>
                <c:pt idx="1447">
                  <c:v>0.69582060575485194</c:v>
                </c:pt>
                <c:pt idx="1448">
                  <c:v>0.69589219093322796</c:v>
                </c:pt>
                <c:pt idx="1449">
                  <c:v>0.69595584869384797</c:v>
                </c:pt>
                <c:pt idx="1450">
                  <c:v>0.69596812725067103</c:v>
                </c:pt>
                <c:pt idx="1451">
                  <c:v>0.69599292278289793</c:v>
                </c:pt>
                <c:pt idx="1452">
                  <c:v>0.69606188535690294</c:v>
                </c:pt>
                <c:pt idx="1453">
                  <c:v>0.696138060092926</c:v>
                </c:pt>
                <c:pt idx="1454">
                  <c:v>0.69628379344940194</c:v>
                </c:pt>
                <c:pt idx="1455">
                  <c:v>0.69644389152526898</c:v>
                </c:pt>
                <c:pt idx="1456">
                  <c:v>0.69656959772109994</c:v>
                </c:pt>
                <c:pt idx="1457">
                  <c:v>0.69668320417404195</c:v>
                </c:pt>
                <c:pt idx="1458">
                  <c:v>0.69676080942153895</c:v>
                </c:pt>
                <c:pt idx="1459">
                  <c:v>0.69680765867233296</c:v>
                </c:pt>
                <c:pt idx="1460">
                  <c:v>0.69685462713241597</c:v>
                </c:pt>
                <c:pt idx="1461">
                  <c:v>0.69691637754440294</c:v>
                </c:pt>
                <c:pt idx="1462">
                  <c:v>0.69698224067687997</c:v>
                </c:pt>
                <c:pt idx="1463">
                  <c:v>0.69707379341125497</c:v>
                </c:pt>
                <c:pt idx="1464">
                  <c:v>0.69716153144836401</c:v>
                </c:pt>
                <c:pt idx="1465">
                  <c:v>0.69720712900161697</c:v>
                </c:pt>
                <c:pt idx="1466">
                  <c:v>0.69724682569503793</c:v>
                </c:pt>
                <c:pt idx="1467">
                  <c:v>0.69729641675949094</c:v>
                </c:pt>
                <c:pt idx="1468">
                  <c:v>0.69734481573104901</c:v>
                </c:pt>
                <c:pt idx="1469">
                  <c:v>0.69737139940261794</c:v>
                </c:pt>
                <c:pt idx="1470">
                  <c:v>0.69737491607666002</c:v>
                </c:pt>
                <c:pt idx="1471">
                  <c:v>0.69738737344741797</c:v>
                </c:pt>
                <c:pt idx="1472">
                  <c:v>0.69739708900451702</c:v>
                </c:pt>
                <c:pt idx="1473">
                  <c:v>0.69739708900451702</c:v>
                </c:pt>
                <c:pt idx="1474">
                  <c:v>0.69739029407501196</c:v>
                </c:pt>
                <c:pt idx="1475">
                  <c:v>0.69738326072692902</c:v>
                </c:pt>
                <c:pt idx="1476">
                  <c:v>0.69733843803405793</c:v>
                </c:pt>
                <c:pt idx="1477">
                  <c:v>0.69728521108627295</c:v>
                </c:pt>
                <c:pt idx="1478">
                  <c:v>0.69725940227508498</c:v>
                </c:pt>
                <c:pt idx="1479">
                  <c:v>0.69723854064941393</c:v>
                </c:pt>
                <c:pt idx="1480">
                  <c:v>0.697220242023468</c:v>
                </c:pt>
                <c:pt idx="1481">
                  <c:v>0.69718471765518197</c:v>
                </c:pt>
                <c:pt idx="1482">
                  <c:v>0.69714168310165403</c:v>
                </c:pt>
                <c:pt idx="1483">
                  <c:v>0.69712743759155293</c:v>
                </c:pt>
                <c:pt idx="1484">
                  <c:v>0.69710603952407801</c:v>
                </c:pt>
                <c:pt idx="1485">
                  <c:v>0.69704655408859295</c:v>
                </c:pt>
                <c:pt idx="1486">
                  <c:v>0.69698617458343493</c:v>
                </c:pt>
                <c:pt idx="1487">
                  <c:v>0.69694677591323895</c:v>
                </c:pt>
                <c:pt idx="1488">
                  <c:v>0.69690642356872601</c:v>
                </c:pt>
                <c:pt idx="1489">
                  <c:v>0.69686088562011694</c:v>
                </c:pt>
                <c:pt idx="1490">
                  <c:v>0.69680831432342494</c:v>
                </c:pt>
                <c:pt idx="1491">
                  <c:v>0.69673976898193402</c:v>
                </c:pt>
                <c:pt idx="1492">
                  <c:v>0.696681833267212</c:v>
                </c:pt>
                <c:pt idx="1493">
                  <c:v>0.69663999080658001</c:v>
                </c:pt>
                <c:pt idx="1494">
                  <c:v>0.69661877155303997</c:v>
                </c:pt>
                <c:pt idx="1495">
                  <c:v>0.696590280532837</c:v>
                </c:pt>
                <c:pt idx="1496">
                  <c:v>0.69649431705474896</c:v>
                </c:pt>
                <c:pt idx="1497">
                  <c:v>0.69638798236846899</c:v>
                </c:pt>
                <c:pt idx="1498">
                  <c:v>0.69625619649887094</c:v>
                </c:pt>
                <c:pt idx="1499">
                  <c:v>0.69613674879074094</c:v>
                </c:pt>
                <c:pt idx="1500">
                  <c:v>0.69601211547851594</c:v>
                </c:pt>
                <c:pt idx="1501">
                  <c:v>0.69587210416793799</c:v>
                </c:pt>
                <c:pt idx="1502">
                  <c:v>0.69571397304534899</c:v>
                </c:pt>
                <c:pt idx="1503">
                  <c:v>0.69555053710937498</c:v>
                </c:pt>
                <c:pt idx="1504">
                  <c:v>0.69537476301193202</c:v>
                </c:pt>
                <c:pt idx="1505">
                  <c:v>0.69514790773391699</c:v>
                </c:pt>
                <c:pt idx="1506">
                  <c:v>0.69490770101547195</c:v>
                </c:pt>
                <c:pt idx="1507">
                  <c:v>0.69461605548858596</c:v>
                </c:pt>
                <c:pt idx="1508">
                  <c:v>0.69432005882263192</c:v>
                </c:pt>
                <c:pt idx="1509">
                  <c:v>0.693968629837036</c:v>
                </c:pt>
                <c:pt idx="1510">
                  <c:v>0.69361201524734495</c:v>
                </c:pt>
                <c:pt idx="1511">
                  <c:v>0.69323924779891999</c:v>
                </c:pt>
                <c:pt idx="1512">
                  <c:v>0.69285128116607697</c:v>
                </c:pt>
                <c:pt idx="1513">
                  <c:v>0.69244054555892898</c:v>
                </c:pt>
                <c:pt idx="1514">
                  <c:v>0.69200233221054097</c:v>
                </c:pt>
                <c:pt idx="1515">
                  <c:v>0.69153729677200293</c:v>
                </c:pt>
                <c:pt idx="1516">
                  <c:v>0.69102636575698895</c:v>
                </c:pt>
                <c:pt idx="1517">
                  <c:v>0.69050303697586102</c:v>
                </c:pt>
                <c:pt idx="1518">
                  <c:v>0.689943170547485</c:v>
                </c:pt>
                <c:pt idx="1519">
                  <c:v>0.68937907218933103</c:v>
                </c:pt>
                <c:pt idx="1520">
                  <c:v>0.68871328830719003</c:v>
                </c:pt>
                <c:pt idx="1521">
                  <c:v>0.68802729845046995</c:v>
                </c:pt>
                <c:pt idx="1522">
                  <c:v>0.68733224868774401</c:v>
                </c:pt>
                <c:pt idx="1523">
                  <c:v>0.68664792776107797</c:v>
                </c:pt>
                <c:pt idx="1524">
                  <c:v>0.68591616153716994</c:v>
                </c:pt>
                <c:pt idx="1525">
                  <c:v>0.68514577150344802</c:v>
                </c:pt>
                <c:pt idx="1526">
                  <c:v>0.68438748121261594</c:v>
                </c:pt>
                <c:pt idx="1527">
                  <c:v>0.68362603187561</c:v>
                </c:pt>
                <c:pt idx="1528">
                  <c:v>0.68281922340393097</c:v>
                </c:pt>
                <c:pt idx="1529">
                  <c:v>0.68183562755584692</c:v>
                </c:pt>
                <c:pt idx="1530">
                  <c:v>0.68085298538207994</c:v>
                </c:pt>
                <c:pt idx="1531">
                  <c:v>0.67984602451324494</c:v>
                </c:pt>
                <c:pt idx="1532">
                  <c:v>0.67884180545806894</c:v>
                </c:pt>
                <c:pt idx="1533">
                  <c:v>0.67773083448409999</c:v>
                </c:pt>
                <c:pt idx="1534">
                  <c:v>0.67660305500030493</c:v>
                </c:pt>
                <c:pt idx="1535">
                  <c:v>0.67543396949768097</c:v>
                </c:pt>
                <c:pt idx="1536">
                  <c:v>0.67423090934753394</c:v>
                </c:pt>
                <c:pt idx="1537">
                  <c:v>0.67295471429824794</c:v>
                </c:pt>
                <c:pt idx="1538">
                  <c:v>0.67156187295913694</c:v>
                </c:pt>
                <c:pt idx="1539">
                  <c:v>0.67016235589981099</c:v>
                </c:pt>
                <c:pt idx="1540">
                  <c:v>0.66875038146972698</c:v>
                </c:pt>
                <c:pt idx="1541">
                  <c:v>0.66732434034347499</c:v>
                </c:pt>
                <c:pt idx="1542">
                  <c:v>0.66578499078750597</c:v>
                </c:pt>
                <c:pt idx="1543">
                  <c:v>0.66423842906951902</c:v>
                </c:pt>
                <c:pt idx="1544">
                  <c:v>0.66273114681243894</c:v>
                </c:pt>
                <c:pt idx="1545">
                  <c:v>0.66121873855590796</c:v>
                </c:pt>
                <c:pt idx="1546">
                  <c:v>0.65966824293136594</c:v>
                </c:pt>
                <c:pt idx="1547">
                  <c:v>0.65807399749755902</c:v>
                </c:pt>
                <c:pt idx="1548">
                  <c:v>0.65659979581832895</c:v>
                </c:pt>
                <c:pt idx="1549">
                  <c:v>0.65520343780517598</c:v>
                </c:pt>
                <c:pt idx="1550">
                  <c:v>0.65385369062423693</c:v>
                </c:pt>
                <c:pt idx="1551">
                  <c:v>0.65259621143341096</c:v>
                </c:pt>
                <c:pt idx="1552">
                  <c:v>0.65139207839965796</c:v>
                </c:pt>
                <c:pt idx="1553">
                  <c:v>0.65039989948272703</c:v>
                </c:pt>
                <c:pt idx="1554">
                  <c:v>0.64942107200622601</c:v>
                </c:pt>
                <c:pt idx="1555">
                  <c:v>0.64865235090255702</c:v>
                </c:pt>
                <c:pt idx="1556">
                  <c:v>0.64790419340133698</c:v>
                </c:pt>
                <c:pt idx="1557">
                  <c:v>0.64740124940872201</c:v>
                </c:pt>
                <c:pt idx="1558">
                  <c:v>0.64697036743164094</c:v>
                </c:pt>
                <c:pt idx="1559">
                  <c:v>0.64666614532470701</c:v>
                </c:pt>
                <c:pt idx="1560">
                  <c:v>0.64644316434860194</c:v>
                </c:pt>
                <c:pt idx="1561">
                  <c:v>0.64628276824951203</c:v>
                </c:pt>
                <c:pt idx="1562">
                  <c:v>0.64622942209243794</c:v>
                </c:pt>
                <c:pt idx="1563">
                  <c:v>0.64621708393096899</c:v>
                </c:pt>
                <c:pt idx="1564">
                  <c:v>0.64635053873062098</c:v>
                </c:pt>
                <c:pt idx="1565">
                  <c:v>0.64649037122726394</c:v>
                </c:pt>
                <c:pt idx="1566">
                  <c:v>0.64669934511184701</c:v>
                </c:pt>
                <c:pt idx="1567">
                  <c:v>0.64691064357757599</c:v>
                </c:pt>
                <c:pt idx="1568">
                  <c:v>0.64718327522277797</c:v>
                </c:pt>
                <c:pt idx="1569">
                  <c:v>0.64746717214584393</c:v>
                </c:pt>
                <c:pt idx="1570">
                  <c:v>0.64775458574294997</c:v>
                </c:pt>
                <c:pt idx="1571">
                  <c:v>0.64805421829223597</c:v>
                </c:pt>
                <c:pt idx="1572">
                  <c:v>0.64836463928222698</c:v>
                </c:pt>
                <c:pt idx="1573">
                  <c:v>0.648686146736145</c:v>
                </c:pt>
                <c:pt idx="1574">
                  <c:v>0.64898399114608796</c:v>
                </c:pt>
                <c:pt idx="1575">
                  <c:v>0.64924464225768996</c:v>
                </c:pt>
                <c:pt idx="1576">
                  <c:v>0.64949814081192003</c:v>
                </c:pt>
                <c:pt idx="1577">
                  <c:v>0.64974627494811998</c:v>
                </c:pt>
                <c:pt idx="1578">
                  <c:v>0.64999536275863601</c:v>
                </c:pt>
                <c:pt idx="1579">
                  <c:v>0.65022120475768996</c:v>
                </c:pt>
                <c:pt idx="1580">
                  <c:v>0.65044466257095301</c:v>
                </c:pt>
                <c:pt idx="1581">
                  <c:v>0.650650358200073</c:v>
                </c:pt>
                <c:pt idx="1582">
                  <c:v>0.65085581541061399</c:v>
                </c:pt>
                <c:pt idx="1583">
                  <c:v>0.65103147029876696</c:v>
                </c:pt>
                <c:pt idx="1584">
                  <c:v>0.65118930339813197</c:v>
                </c:pt>
                <c:pt idx="1585">
                  <c:v>0.65132961273193402</c:v>
                </c:pt>
                <c:pt idx="1586">
                  <c:v>0.65146092176437398</c:v>
                </c:pt>
                <c:pt idx="1587">
                  <c:v>0.651588118076324</c:v>
                </c:pt>
                <c:pt idx="1588">
                  <c:v>0.65170112848281903</c:v>
                </c:pt>
                <c:pt idx="1589">
                  <c:v>0.65181527137756301</c:v>
                </c:pt>
                <c:pt idx="1590">
                  <c:v>0.65193167924881001</c:v>
                </c:pt>
                <c:pt idx="1591">
                  <c:v>0.65204528570175202</c:v>
                </c:pt>
                <c:pt idx="1592">
                  <c:v>0.65216783285141</c:v>
                </c:pt>
                <c:pt idx="1593">
                  <c:v>0.65229216814041102</c:v>
                </c:pt>
                <c:pt idx="1594">
                  <c:v>0.65240219831466695</c:v>
                </c:pt>
                <c:pt idx="1595">
                  <c:v>0.652506327629089</c:v>
                </c:pt>
                <c:pt idx="1596">
                  <c:v>0.65260169506072996</c:v>
                </c:pt>
                <c:pt idx="1597">
                  <c:v>0.65269110202789293</c:v>
                </c:pt>
                <c:pt idx="1598">
                  <c:v>0.65277866125106798</c:v>
                </c:pt>
                <c:pt idx="1599">
                  <c:v>0.65286246538162196</c:v>
                </c:pt>
                <c:pt idx="1600">
                  <c:v>0.65298370122909499</c:v>
                </c:pt>
                <c:pt idx="1601">
                  <c:v>0.65315887928008998</c:v>
                </c:pt>
                <c:pt idx="1602">
                  <c:v>0.65333656072616597</c:v>
                </c:pt>
                <c:pt idx="1603">
                  <c:v>0.65352795124053997</c:v>
                </c:pt>
                <c:pt idx="1604">
                  <c:v>0.65372107028961202</c:v>
                </c:pt>
                <c:pt idx="1605">
                  <c:v>0.65393654108047494</c:v>
                </c:pt>
                <c:pt idx="1606">
                  <c:v>0.65415242910385096</c:v>
                </c:pt>
                <c:pt idx="1607">
                  <c:v>0.65436152219772292</c:v>
                </c:pt>
                <c:pt idx="1608">
                  <c:v>0.65457025766372701</c:v>
                </c:pt>
                <c:pt idx="1609">
                  <c:v>0.65482685565948495</c:v>
                </c:pt>
                <c:pt idx="1610">
                  <c:v>0.65510121583938596</c:v>
                </c:pt>
                <c:pt idx="1611">
                  <c:v>0.65537968873977703</c:v>
                </c:pt>
                <c:pt idx="1612">
                  <c:v>0.65566859245300302</c:v>
                </c:pt>
                <c:pt idx="1613">
                  <c:v>0.65594468116760296</c:v>
                </c:pt>
                <c:pt idx="1614">
                  <c:v>0.65620193481445299</c:v>
                </c:pt>
                <c:pt idx="1615">
                  <c:v>0.656462466716766</c:v>
                </c:pt>
                <c:pt idx="1616">
                  <c:v>0.65673253536224396</c:v>
                </c:pt>
                <c:pt idx="1617">
                  <c:v>0.65700445175170896</c:v>
                </c:pt>
                <c:pt idx="1618">
                  <c:v>0.65727785825729401</c:v>
                </c:pt>
                <c:pt idx="1619">
                  <c:v>0.65755150318145794</c:v>
                </c:pt>
                <c:pt idx="1620">
                  <c:v>0.657816386222839</c:v>
                </c:pt>
                <c:pt idx="1621">
                  <c:v>0.65808210372924802</c:v>
                </c:pt>
                <c:pt idx="1622">
                  <c:v>0.65836111307144196</c:v>
                </c:pt>
                <c:pt idx="1623">
                  <c:v>0.65864286422729501</c:v>
                </c:pt>
                <c:pt idx="1624">
                  <c:v>0.658948278427124</c:v>
                </c:pt>
                <c:pt idx="1625">
                  <c:v>0.65927103757858296</c:v>
                </c:pt>
                <c:pt idx="1626">
                  <c:v>0.65958187580108596</c:v>
                </c:pt>
                <c:pt idx="1627">
                  <c:v>0.65987519025802599</c:v>
                </c:pt>
                <c:pt idx="1628">
                  <c:v>0.66017929315567003</c:v>
                </c:pt>
                <c:pt idx="1629">
                  <c:v>0.66050980091095002</c:v>
                </c:pt>
                <c:pt idx="1630">
                  <c:v>0.66083983182907102</c:v>
                </c:pt>
                <c:pt idx="1631">
                  <c:v>0.66115442514419598</c:v>
                </c:pt>
                <c:pt idx="1632">
                  <c:v>0.66146752834320099</c:v>
                </c:pt>
                <c:pt idx="1633">
                  <c:v>0.66176608800888093</c:v>
                </c:pt>
                <c:pt idx="1634">
                  <c:v>0.66206619739532502</c:v>
                </c:pt>
                <c:pt idx="1635">
                  <c:v>0.66242275238037096</c:v>
                </c:pt>
                <c:pt idx="1636">
                  <c:v>0.66278520822525</c:v>
                </c:pt>
                <c:pt idx="1637">
                  <c:v>0.66315547227859495</c:v>
                </c:pt>
                <c:pt idx="1638">
                  <c:v>0.66353330612182593</c:v>
                </c:pt>
                <c:pt idx="1639">
                  <c:v>0.66392216682434102</c:v>
                </c:pt>
                <c:pt idx="1640">
                  <c:v>0.66431615352630602</c:v>
                </c:pt>
                <c:pt idx="1641">
                  <c:v>0.66473028659820599</c:v>
                </c:pt>
                <c:pt idx="1642">
                  <c:v>0.66517404317855799</c:v>
                </c:pt>
                <c:pt idx="1643">
                  <c:v>0.66561988592147803</c:v>
                </c:pt>
                <c:pt idx="1644">
                  <c:v>0.666072821617126</c:v>
                </c:pt>
                <c:pt idx="1645">
                  <c:v>0.66653004884719802</c:v>
                </c:pt>
                <c:pt idx="1646">
                  <c:v>0.66703692674636794</c:v>
                </c:pt>
                <c:pt idx="1647">
                  <c:v>0.66754487752914393</c:v>
                </c:pt>
                <c:pt idx="1648">
                  <c:v>0.66806010007858296</c:v>
                </c:pt>
                <c:pt idx="1649">
                  <c:v>0.66857538223266599</c:v>
                </c:pt>
                <c:pt idx="1650">
                  <c:v>0.66911164522170996</c:v>
                </c:pt>
                <c:pt idx="1651">
                  <c:v>0.66965500116348298</c:v>
                </c:pt>
                <c:pt idx="1652">
                  <c:v>0.67019776105880702</c:v>
                </c:pt>
                <c:pt idx="1653">
                  <c:v>0.67073891162872301</c:v>
                </c:pt>
                <c:pt idx="1654">
                  <c:v>0.67130140066146893</c:v>
                </c:pt>
                <c:pt idx="1655">
                  <c:v>0.67188594341278096</c:v>
                </c:pt>
                <c:pt idx="1656">
                  <c:v>0.67246601581573495</c:v>
                </c:pt>
                <c:pt idx="1657">
                  <c:v>0.67303750514984095</c:v>
                </c:pt>
                <c:pt idx="1658">
                  <c:v>0.67361650466918899</c:v>
                </c:pt>
                <c:pt idx="1659">
                  <c:v>0.67422077655792201</c:v>
                </c:pt>
                <c:pt idx="1660">
                  <c:v>0.674823081493378</c:v>
                </c:pt>
                <c:pt idx="1661">
                  <c:v>0.67539260387420696</c:v>
                </c:pt>
                <c:pt idx="1662">
                  <c:v>0.67596355676650999</c:v>
                </c:pt>
                <c:pt idx="1663">
                  <c:v>0.67652992010116597</c:v>
                </c:pt>
                <c:pt idx="1664">
                  <c:v>0.67709676027297994</c:v>
                </c:pt>
                <c:pt idx="1665">
                  <c:v>0.67770055532455398</c:v>
                </c:pt>
                <c:pt idx="1666">
                  <c:v>0.67831525802612302</c:v>
                </c:pt>
                <c:pt idx="1667">
                  <c:v>0.67891821861267099</c:v>
                </c:pt>
                <c:pt idx="1668">
                  <c:v>0.67951563596725495</c:v>
                </c:pt>
                <c:pt idx="1669">
                  <c:v>0.68011490106582595</c:v>
                </c:pt>
                <c:pt idx="1670">
                  <c:v>0.68071613311767598</c:v>
                </c:pt>
                <c:pt idx="1671">
                  <c:v>0.68132642507553098</c:v>
                </c:pt>
                <c:pt idx="1672">
                  <c:v>0.68195054531097399</c:v>
                </c:pt>
                <c:pt idx="1673">
                  <c:v>0.68257561922073395</c:v>
                </c:pt>
                <c:pt idx="1674">
                  <c:v>0.68320033550262493</c:v>
                </c:pt>
                <c:pt idx="1675">
                  <c:v>0.68382654190063497</c:v>
                </c:pt>
                <c:pt idx="1676">
                  <c:v>0.68445030450820898</c:v>
                </c:pt>
                <c:pt idx="1677">
                  <c:v>0.68507603406906092</c:v>
                </c:pt>
                <c:pt idx="1678">
                  <c:v>0.685645735263824</c:v>
                </c:pt>
                <c:pt idx="1679">
                  <c:v>0.68621507883071897</c:v>
                </c:pt>
                <c:pt idx="1680">
                  <c:v>0.68678352832794198</c:v>
                </c:pt>
                <c:pt idx="1681">
                  <c:v>0.68735263347625697</c:v>
                </c:pt>
                <c:pt idx="1682">
                  <c:v>0.68790481090545696</c:v>
                </c:pt>
                <c:pt idx="1683">
                  <c:v>0.68845055103302</c:v>
                </c:pt>
                <c:pt idx="1684">
                  <c:v>0.68899474143981898</c:v>
                </c:pt>
                <c:pt idx="1685">
                  <c:v>0.68953833580017099</c:v>
                </c:pt>
                <c:pt idx="1686">
                  <c:v>0.69006047248840297</c:v>
                </c:pt>
                <c:pt idx="1687">
                  <c:v>0.69055292606353802</c:v>
                </c:pt>
                <c:pt idx="1688">
                  <c:v>0.69105783700943002</c:v>
                </c:pt>
                <c:pt idx="1689">
                  <c:v>0.69159040451049802</c:v>
                </c:pt>
                <c:pt idx="1690">
                  <c:v>0.69211200475692702</c:v>
                </c:pt>
                <c:pt idx="1691">
                  <c:v>0.69257036447525</c:v>
                </c:pt>
                <c:pt idx="1692">
                  <c:v>0.693030869960785</c:v>
                </c:pt>
                <c:pt idx="1693">
                  <c:v>0.69351807832717893</c:v>
                </c:pt>
                <c:pt idx="1694">
                  <c:v>0.69400665760040303</c:v>
                </c:pt>
                <c:pt idx="1695">
                  <c:v>0.69448426961898801</c:v>
                </c:pt>
                <c:pt idx="1696">
                  <c:v>0.69496223926544198</c:v>
                </c:pt>
                <c:pt idx="1697">
                  <c:v>0.695422387123108</c:v>
                </c:pt>
                <c:pt idx="1698">
                  <c:v>0.695877230167389</c:v>
                </c:pt>
                <c:pt idx="1699">
                  <c:v>0.69627372026443501</c:v>
                </c:pt>
                <c:pt idx="1700">
                  <c:v>0.69663867950439495</c:v>
                </c:pt>
                <c:pt idx="1701">
                  <c:v>0.69702956676483196</c:v>
                </c:pt>
                <c:pt idx="1702">
                  <c:v>0.69744507074356099</c:v>
                </c:pt>
                <c:pt idx="1703">
                  <c:v>0.69784173965454099</c:v>
                </c:pt>
                <c:pt idx="1704">
                  <c:v>0.69820640087127694</c:v>
                </c:pt>
                <c:pt idx="1705">
                  <c:v>0.69856349229812598</c:v>
                </c:pt>
                <c:pt idx="1706">
                  <c:v>0.69889632463455198</c:v>
                </c:pt>
                <c:pt idx="1707">
                  <c:v>0.69922057390212999</c:v>
                </c:pt>
                <c:pt idx="1708">
                  <c:v>0.69947901964187598</c:v>
                </c:pt>
                <c:pt idx="1709">
                  <c:v>0.69973865747451802</c:v>
                </c:pt>
                <c:pt idx="1710">
                  <c:v>0.70001826286315894</c:v>
                </c:pt>
                <c:pt idx="1711">
                  <c:v>0.70029876232147192</c:v>
                </c:pt>
                <c:pt idx="1712">
                  <c:v>0.70054004192352293</c:v>
                </c:pt>
                <c:pt idx="1713">
                  <c:v>0.70077792406082196</c:v>
                </c:pt>
                <c:pt idx="1714">
                  <c:v>0.70102730989456197</c:v>
                </c:pt>
                <c:pt idx="1715">
                  <c:v>0.70128110647201503</c:v>
                </c:pt>
                <c:pt idx="1716">
                  <c:v>0.701525843143463</c:v>
                </c:pt>
                <c:pt idx="1717">
                  <c:v>0.70176384449005103</c:v>
                </c:pt>
                <c:pt idx="1718">
                  <c:v>0.70199588537216195</c:v>
                </c:pt>
                <c:pt idx="1719">
                  <c:v>0.70222351551055895</c:v>
                </c:pt>
                <c:pt idx="1720">
                  <c:v>0.702422058582306</c:v>
                </c:pt>
                <c:pt idx="1721">
                  <c:v>0.70257601737976094</c:v>
                </c:pt>
                <c:pt idx="1722">
                  <c:v>0.70271936655044598</c:v>
                </c:pt>
                <c:pt idx="1723">
                  <c:v>0.70282450914382899</c:v>
                </c:pt>
                <c:pt idx="1724">
                  <c:v>0.70292792320251496</c:v>
                </c:pt>
                <c:pt idx="1725">
                  <c:v>0.703015720844269</c:v>
                </c:pt>
                <c:pt idx="1726">
                  <c:v>0.70310083627700792</c:v>
                </c:pt>
                <c:pt idx="1727">
                  <c:v>0.70316705703735394</c:v>
                </c:pt>
                <c:pt idx="1728">
                  <c:v>0.70323375463485693</c:v>
                </c:pt>
                <c:pt idx="1729">
                  <c:v>0.70326707363128693</c:v>
                </c:pt>
                <c:pt idx="1730">
                  <c:v>0.70329264402389502</c:v>
                </c:pt>
                <c:pt idx="1731">
                  <c:v>0.70330772399902297</c:v>
                </c:pt>
                <c:pt idx="1732">
                  <c:v>0.70332393646240199</c:v>
                </c:pt>
                <c:pt idx="1733">
                  <c:v>0.70325384140014602</c:v>
                </c:pt>
                <c:pt idx="1734">
                  <c:v>0.70314118862152097</c:v>
                </c:pt>
                <c:pt idx="1735">
                  <c:v>0.70305279493331896</c:v>
                </c:pt>
                <c:pt idx="1736">
                  <c:v>0.70298460721969602</c:v>
                </c:pt>
                <c:pt idx="1737">
                  <c:v>0.70291266441345202</c:v>
                </c:pt>
                <c:pt idx="1738">
                  <c:v>0.70283696651458694</c:v>
                </c:pt>
                <c:pt idx="1739">
                  <c:v>0.70275131464004503</c:v>
                </c:pt>
                <c:pt idx="1740">
                  <c:v>0.70265403985977193</c:v>
                </c:pt>
                <c:pt idx="1741">
                  <c:v>0.70254609584808403</c:v>
                </c:pt>
                <c:pt idx="1742">
                  <c:v>0.70238963365554796</c:v>
                </c:pt>
                <c:pt idx="1743">
                  <c:v>0.70222911834716795</c:v>
                </c:pt>
                <c:pt idx="1744">
                  <c:v>0.70203206539154095</c:v>
                </c:pt>
                <c:pt idx="1745">
                  <c:v>0.70183477401733396</c:v>
                </c:pt>
                <c:pt idx="1746">
                  <c:v>0.70167640447616597</c:v>
                </c:pt>
                <c:pt idx="1747">
                  <c:v>0.70151988267898602</c:v>
                </c:pt>
                <c:pt idx="1748">
                  <c:v>0.70131019353866597</c:v>
                </c:pt>
                <c:pt idx="1749">
                  <c:v>0.70109406709670996</c:v>
                </c:pt>
                <c:pt idx="1750">
                  <c:v>0.70089904069900499</c:v>
                </c:pt>
                <c:pt idx="1751">
                  <c:v>0.70071271657943701</c:v>
                </c:pt>
                <c:pt idx="1752">
                  <c:v>0.70056000947952302</c:v>
                </c:pt>
                <c:pt idx="1753">
                  <c:v>0.70042250156402597</c:v>
                </c:pt>
                <c:pt idx="1754">
                  <c:v>0.70027897357940694</c:v>
                </c:pt>
                <c:pt idx="1755">
                  <c:v>0.70013407468795796</c:v>
                </c:pt>
                <c:pt idx="1756">
                  <c:v>0.700005567073822</c:v>
                </c:pt>
                <c:pt idx="1757">
                  <c:v>0.69989690780639602</c:v>
                </c:pt>
                <c:pt idx="1758">
                  <c:v>0.69980630874633798</c:v>
                </c:pt>
                <c:pt idx="1759">
                  <c:v>0.69974628686904894</c:v>
                </c:pt>
                <c:pt idx="1760">
                  <c:v>0.69968906641006501</c:v>
                </c:pt>
                <c:pt idx="1761">
                  <c:v>0.69965085983276398</c:v>
                </c:pt>
                <c:pt idx="1762">
                  <c:v>0.69961473941802998</c:v>
                </c:pt>
                <c:pt idx="1763">
                  <c:v>0.69960424900054896</c:v>
                </c:pt>
                <c:pt idx="1764">
                  <c:v>0.69959721565246602</c:v>
                </c:pt>
                <c:pt idx="1765">
                  <c:v>0.69964257478713998</c:v>
                </c:pt>
                <c:pt idx="1766">
                  <c:v>0.699689364433289</c:v>
                </c:pt>
                <c:pt idx="1767">
                  <c:v>0.69976214170455897</c:v>
                </c:pt>
                <c:pt idx="1768">
                  <c:v>0.699838972091675</c:v>
                </c:pt>
                <c:pt idx="1769">
                  <c:v>0.69995543956756601</c:v>
                </c:pt>
                <c:pt idx="1770">
                  <c:v>0.70006982088088998</c:v>
                </c:pt>
                <c:pt idx="1771">
                  <c:v>0.70013526678085303</c:v>
                </c:pt>
                <c:pt idx="1772">
                  <c:v>0.70018175840377794</c:v>
                </c:pt>
                <c:pt idx="1773">
                  <c:v>0.70021460056304896</c:v>
                </c:pt>
                <c:pt idx="1774">
                  <c:v>0.70024154186248799</c:v>
                </c:pt>
                <c:pt idx="1775">
                  <c:v>0.70025829076766999</c:v>
                </c:pt>
                <c:pt idx="1776">
                  <c:v>0.70025304555892898</c:v>
                </c:pt>
                <c:pt idx="1777">
                  <c:v>0.70024255514144895</c:v>
                </c:pt>
                <c:pt idx="1778">
                  <c:v>0.70022383928298992</c:v>
                </c:pt>
                <c:pt idx="1779">
                  <c:v>0.70016381740570099</c:v>
                </c:pt>
                <c:pt idx="1780">
                  <c:v>0.70001784563064595</c:v>
                </c:pt>
                <c:pt idx="1781">
                  <c:v>0.699850118160248</c:v>
                </c:pt>
                <c:pt idx="1782">
                  <c:v>0.699586665630341</c:v>
                </c:pt>
                <c:pt idx="1783">
                  <c:v>0.69931033849716195</c:v>
                </c:pt>
                <c:pt idx="1784">
                  <c:v>0.69897118806838998</c:v>
                </c:pt>
                <c:pt idx="1785">
                  <c:v>0.69862905740737902</c:v>
                </c:pt>
                <c:pt idx="1786">
                  <c:v>0.69818732738494893</c:v>
                </c:pt>
                <c:pt idx="1787">
                  <c:v>0.69773689508438097</c:v>
                </c:pt>
                <c:pt idx="1788">
                  <c:v>0.69718042612075792</c:v>
                </c:pt>
                <c:pt idx="1789">
                  <c:v>0.69660857915878294</c:v>
                </c:pt>
                <c:pt idx="1790">
                  <c:v>0.69588819742202801</c:v>
                </c:pt>
                <c:pt idx="1791">
                  <c:v>0.69513759613037096</c:v>
                </c:pt>
                <c:pt idx="1792">
                  <c:v>0.69433227777481099</c:v>
                </c:pt>
                <c:pt idx="1793">
                  <c:v>0.69350574016570998</c:v>
                </c:pt>
                <c:pt idx="1794">
                  <c:v>0.69254026412963898</c:v>
                </c:pt>
                <c:pt idx="1795">
                  <c:v>0.69149235486984295</c:v>
                </c:pt>
                <c:pt idx="1796">
                  <c:v>0.69037768840789793</c:v>
                </c:pt>
                <c:pt idx="1797">
                  <c:v>0.68918243646621702</c:v>
                </c:pt>
                <c:pt idx="1798">
                  <c:v>0.68786135911941493</c:v>
                </c:pt>
                <c:pt idx="1799">
                  <c:v>0.68637624979019196</c:v>
                </c:pt>
                <c:pt idx="1800">
                  <c:v>0.68481121063232397</c:v>
                </c:pt>
                <c:pt idx="1801">
                  <c:v>0.68311057090759297</c:v>
                </c:pt>
                <c:pt idx="1802">
                  <c:v>0.68129298686981199</c:v>
                </c:pt>
                <c:pt idx="1803">
                  <c:v>0.67914990186691293</c:v>
                </c:pt>
                <c:pt idx="1804">
                  <c:v>0.67695591449737502</c:v>
                </c:pt>
                <c:pt idx="1805">
                  <c:v>0.67454955577850295</c:v>
                </c:pt>
                <c:pt idx="1806">
                  <c:v>0.67209205627441393</c:v>
                </c:pt>
                <c:pt idx="1807">
                  <c:v>0.66929039955139202</c:v>
                </c:pt>
                <c:pt idx="1808">
                  <c:v>0.66646090745925901</c:v>
                </c:pt>
                <c:pt idx="1809">
                  <c:v>0.66340104341507</c:v>
                </c:pt>
                <c:pt idx="1810">
                  <c:v>0.66031697988510096</c:v>
                </c:pt>
                <c:pt idx="1811">
                  <c:v>0.65682277679443402</c:v>
                </c:pt>
                <c:pt idx="1812">
                  <c:v>0.65328130722045896</c:v>
                </c:pt>
                <c:pt idx="1813">
                  <c:v>0.64974538087844802</c:v>
                </c:pt>
                <c:pt idx="1814">
                  <c:v>0.64622298479080198</c:v>
                </c:pt>
                <c:pt idx="1815">
                  <c:v>0.64255229234695399</c:v>
                </c:pt>
                <c:pt idx="1816">
                  <c:v>0.63883665800094602</c:v>
                </c:pt>
                <c:pt idx="1817">
                  <c:v>0.63523325920105</c:v>
                </c:pt>
                <c:pt idx="1818">
                  <c:v>0.63171098232269296</c:v>
                </c:pt>
                <c:pt idx="1819">
                  <c:v>0.62813583612442003</c:v>
                </c:pt>
                <c:pt idx="1820">
                  <c:v>0.62453052997589098</c:v>
                </c:pt>
                <c:pt idx="1821">
                  <c:v>0.62105695009231598</c:v>
                </c:pt>
                <c:pt idx="1822">
                  <c:v>0.61773130893707295</c:v>
                </c:pt>
                <c:pt idx="1823">
                  <c:v>0.61444876194000198</c:v>
                </c:pt>
                <c:pt idx="1824">
                  <c:v>0.61124453544616697</c:v>
                </c:pt>
                <c:pt idx="1825">
                  <c:v>0.60814932584762593</c:v>
                </c:pt>
                <c:pt idx="1826">
                  <c:v>0.60528639554977393</c:v>
                </c:pt>
                <c:pt idx="1827">
                  <c:v>0.60244140624999998</c:v>
                </c:pt>
                <c:pt idx="1828">
                  <c:v>0.59967229366302499</c:v>
                </c:pt>
                <c:pt idx="1829">
                  <c:v>0.59695786833763098</c:v>
                </c:pt>
                <c:pt idx="1830">
                  <c:v>0.59454146623611503</c:v>
                </c:pt>
                <c:pt idx="1831">
                  <c:v>0.59213606119155904</c:v>
                </c:pt>
                <c:pt idx="1832">
                  <c:v>0.58992133140563996</c:v>
                </c:pt>
                <c:pt idx="1833">
                  <c:v>0.58771503567695604</c:v>
                </c:pt>
                <c:pt idx="1834">
                  <c:v>0.58578852415084803</c:v>
                </c:pt>
                <c:pt idx="1835">
                  <c:v>0.58387062549591096</c:v>
                </c:pt>
                <c:pt idx="1836">
                  <c:v>0.58213958740234406</c:v>
                </c:pt>
                <c:pt idx="1837">
                  <c:v>0.58041796684265101</c:v>
                </c:pt>
                <c:pt idx="1838">
                  <c:v>0.57897613048553498</c:v>
                </c:pt>
                <c:pt idx="1839">
                  <c:v>0.57757416963577302</c:v>
                </c:pt>
                <c:pt idx="1840">
                  <c:v>0.57636401653289804</c:v>
                </c:pt>
                <c:pt idx="1841">
                  <c:v>0.57519248723983796</c:v>
                </c:pt>
                <c:pt idx="1842">
                  <c:v>0.57419780492782602</c:v>
                </c:pt>
                <c:pt idx="1843">
                  <c:v>0.57327682375907896</c:v>
                </c:pt>
                <c:pt idx="1844">
                  <c:v>0.57251692414283806</c:v>
                </c:pt>
                <c:pt idx="1845">
                  <c:v>0.57184070944786103</c:v>
                </c:pt>
                <c:pt idx="1846">
                  <c:v>0.57129714488983196</c:v>
                </c:pt>
                <c:pt idx="1847">
                  <c:v>0.57085928916931206</c:v>
                </c:pt>
                <c:pt idx="1848">
                  <c:v>0.57052896022796595</c:v>
                </c:pt>
                <c:pt idx="1849">
                  <c:v>0.570307320356369</c:v>
                </c:pt>
                <c:pt idx="1850">
                  <c:v>0.57018894553184496</c:v>
                </c:pt>
                <c:pt idx="1851">
                  <c:v>0.570222651958466</c:v>
                </c:pt>
                <c:pt idx="1852">
                  <c:v>0.57034299373626696</c:v>
                </c:pt>
                <c:pt idx="1853">
                  <c:v>0.57063639760017404</c:v>
                </c:pt>
                <c:pt idx="1854">
                  <c:v>0.57101753950119005</c:v>
                </c:pt>
                <c:pt idx="1855">
                  <c:v>0.57161796689033506</c:v>
                </c:pt>
                <c:pt idx="1856">
                  <c:v>0.57228059172630297</c:v>
                </c:pt>
                <c:pt idx="1857">
                  <c:v>0.57318363189697297</c:v>
                </c:pt>
                <c:pt idx="1858">
                  <c:v>0.57412225604057299</c:v>
                </c:pt>
                <c:pt idx="1859">
                  <c:v>0.575263595581055</c:v>
                </c:pt>
                <c:pt idx="1860">
                  <c:v>0.57645130753517204</c:v>
                </c:pt>
                <c:pt idx="1861">
                  <c:v>0.57793054580688497</c:v>
                </c:pt>
                <c:pt idx="1862">
                  <c:v>0.57943186759948706</c:v>
                </c:pt>
                <c:pt idx="1863">
                  <c:v>0.58099368810653695</c:v>
                </c:pt>
                <c:pt idx="1864">
                  <c:v>0.58256251215934796</c:v>
                </c:pt>
                <c:pt idx="1865">
                  <c:v>0.58417568206787096</c:v>
                </c:pt>
                <c:pt idx="1866">
                  <c:v>0.58578557372093198</c:v>
                </c:pt>
                <c:pt idx="1867">
                  <c:v>0.58728188872337306</c:v>
                </c:pt>
                <c:pt idx="1868">
                  <c:v>0.58875802755355799</c:v>
                </c:pt>
                <c:pt idx="1869">
                  <c:v>0.59022763967514003</c:v>
                </c:pt>
                <c:pt idx="1870">
                  <c:v>0.59168622493743905</c:v>
                </c:pt>
                <c:pt idx="1871">
                  <c:v>0.59290794134140001</c:v>
                </c:pt>
                <c:pt idx="1872">
                  <c:v>0.59405041337013198</c:v>
                </c:pt>
                <c:pt idx="1873">
                  <c:v>0.59501338601112397</c:v>
                </c:pt>
                <c:pt idx="1874">
                  <c:v>0.59590140581131001</c:v>
                </c:pt>
                <c:pt idx="1875">
                  <c:v>0.596649354696274</c:v>
                </c:pt>
                <c:pt idx="1876">
                  <c:v>0.59731576442718504</c:v>
                </c:pt>
                <c:pt idx="1877">
                  <c:v>0.59786248803138697</c:v>
                </c:pt>
                <c:pt idx="1878">
                  <c:v>0.59831238389015196</c:v>
                </c:pt>
                <c:pt idx="1879">
                  <c:v>0.59866575002670297</c:v>
                </c:pt>
                <c:pt idx="1880">
                  <c:v>0.59892920255660997</c:v>
                </c:pt>
                <c:pt idx="1881">
                  <c:v>0.59909710884094203</c:v>
                </c:pt>
                <c:pt idx="1882">
                  <c:v>0.59915903806686399</c:v>
                </c:pt>
                <c:pt idx="1883">
                  <c:v>0.59918007850647004</c:v>
                </c:pt>
                <c:pt idx="1884">
                  <c:v>0.59915775656700099</c:v>
                </c:pt>
                <c:pt idx="1885">
                  <c:v>0.59907678365707395</c:v>
                </c:pt>
                <c:pt idx="1886">
                  <c:v>0.59890407919883704</c:v>
                </c:pt>
                <c:pt idx="1887">
                  <c:v>0.59873176217079205</c:v>
                </c:pt>
                <c:pt idx="1888">
                  <c:v>0.59859213829040503</c:v>
                </c:pt>
                <c:pt idx="1889">
                  <c:v>0.59845236539840696</c:v>
                </c:pt>
                <c:pt idx="1890">
                  <c:v>0.59830099940299997</c:v>
                </c:pt>
                <c:pt idx="1891">
                  <c:v>0.59816372990608202</c:v>
                </c:pt>
                <c:pt idx="1892">
                  <c:v>0.59813327193260202</c:v>
                </c:pt>
                <c:pt idx="1893">
                  <c:v>0.59810957908630402</c:v>
                </c:pt>
                <c:pt idx="1894">
                  <c:v>0.59816900491714498</c:v>
                </c:pt>
                <c:pt idx="1895">
                  <c:v>0.59823927879333505</c:v>
                </c:pt>
                <c:pt idx="1896">
                  <c:v>0.59846145510673499</c:v>
                </c:pt>
                <c:pt idx="1897">
                  <c:v>0.59869045615196204</c:v>
                </c:pt>
                <c:pt idx="1898">
                  <c:v>0.59895322322845501</c:v>
                </c:pt>
                <c:pt idx="1899">
                  <c:v>0.59922001361846899</c:v>
                </c:pt>
                <c:pt idx="1900">
                  <c:v>0.599594390392303</c:v>
                </c:pt>
                <c:pt idx="1901">
                  <c:v>0.59997740983962999</c:v>
                </c:pt>
                <c:pt idx="1902">
                  <c:v>0.60039744377136195</c:v>
                </c:pt>
                <c:pt idx="1903">
                  <c:v>0.60082141160964997</c:v>
                </c:pt>
                <c:pt idx="1904">
                  <c:v>0.60125300884246802</c:v>
                </c:pt>
                <c:pt idx="1905">
                  <c:v>0.60168460607528695</c:v>
                </c:pt>
                <c:pt idx="1906">
                  <c:v>0.60216668844222998</c:v>
                </c:pt>
                <c:pt idx="1907">
                  <c:v>0.60266432762145994</c:v>
                </c:pt>
                <c:pt idx="1908">
                  <c:v>0.60310772657394396</c:v>
                </c:pt>
                <c:pt idx="1909">
                  <c:v>0.60353580713272093</c:v>
                </c:pt>
                <c:pt idx="1910">
                  <c:v>0.60397914648055995</c:v>
                </c:pt>
                <c:pt idx="1911">
                  <c:v>0.60444024801254292</c:v>
                </c:pt>
                <c:pt idx="1912">
                  <c:v>0.60487965345382699</c:v>
                </c:pt>
                <c:pt idx="1913">
                  <c:v>0.60529438257217394</c:v>
                </c:pt>
                <c:pt idx="1914">
                  <c:v>0.60571221113204998</c:v>
                </c:pt>
                <c:pt idx="1915">
                  <c:v>0.60613784790039094</c:v>
                </c:pt>
                <c:pt idx="1916">
                  <c:v>0.60650548934936499</c:v>
                </c:pt>
                <c:pt idx="1917">
                  <c:v>0.60683081150054896</c:v>
                </c:pt>
                <c:pt idx="1918">
                  <c:v>0.60716441869735693</c:v>
                </c:pt>
                <c:pt idx="1919">
                  <c:v>0.60751477479934701</c:v>
                </c:pt>
                <c:pt idx="1920">
                  <c:v>0.60784611701965297</c:v>
                </c:pt>
                <c:pt idx="1921">
                  <c:v>0.60814980268478402</c:v>
                </c:pt>
                <c:pt idx="1922">
                  <c:v>0.60844204425811799</c:v>
                </c:pt>
                <c:pt idx="1923">
                  <c:v>0.60872296094894396</c:v>
                </c:pt>
                <c:pt idx="1924">
                  <c:v>0.60899529457092294</c:v>
                </c:pt>
                <c:pt idx="1925">
                  <c:v>0.60924718379974396</c:v>
                </c:pt>
                <c:pt idx="1926">
                  <c:v>0.60949752330779994</c:v>
                </c:pt>
                <c:pt idx="1927">
                  <c:v>0.609742796421051</c:v>
                </c:pt>
                <c:pt idx="1928">
                  <c:v>0.60998461246490498</c:v>
                </c:pt>
                <c:pt idx="1929">
                  <c:v>0.61020920276641799</c:v>
                </c:pt>
                <c:pt idx="1930">
                  <c:v>0.61042294502258299</c:v>
                </c:pt>
                <c:pt idx="1931">
                  <c:v>0.61060229539871202</c:v>
                </c:pt>
                <c:pt idx="1932">
                  <c:v>0.61076477766036996</c:v>
                </c:pt>
                <c:pt idx="1933">
                  <c:v>0.61087689399719203</c:v>
                </c:pt>
                <c:pt idx="1934">
                  <c:v>0.61096969842910798</c:v>
                </c:pt>
                <c:pt idx="1935">
                  <c:v>0.61097440719604501</c:v>
                </c:pt>
                <c:pt idx="1936">
                  <c:v>0.61096427440643297</c:v>
                </c:pt>
                <c:pt idx="1937">
                  <c:v>0.61088333129882799</c:v>
                </c:pt>
                <c:pt idx="1938">
                  <c:v>0.61078939437866198</c:v>
                </c:pt>
                <c:pt idx="1939">
                  <c:v>0.61061505079269396</c:v>
                </c:pt>
                <c:pt idx="1940">
                  <c:v>0.61042628288268996</c:v>
                </c:pt>
                <c:pt idx="1941">
                  <c:v>0.610109126567841</c:v>
                </c:pt>
                <c:pt idx="1942">
                  <c:v>0.60978070497512793</c:v>
                </c:pt>
                <c:pt idx="1943">
                  <c:v>0.60937557220458993</c:v>
                </c:pt>
                <c:pt idx="1944">
                  <c:v>0.60896161794662496</c:v>
                </c:pt>
                <c:pt idx="1945">
                  <c:v>0.608463978767395</c:v>
                </c:pt>
                <c:pt idx="1946">
                  <c:v>0.60795727968215896</c:v>
                </c:pt>
                <c:pt idx="1947">
                  <c:v>0.60733852386474596</c:v>
                </c:pt>
                <c:pt idx="1948">
                  <c:v>0.60671017169952401</c:v>
                </c:pt>
                <c:pt idx="1949">
                  <c:v>0.60603175163268996</c:v>
                </c:pt>
                <c:pt idx="1950">
                  <c:v>0.60534218549728402</c:v>
                </c:pt>
                <c:pt idx="1951">
                  <c:v>0.60456315279007</c:v>
                </c:pt>
                <c:pt idx="1952">
                  <c:v>0.60376784801483196</c:v>
                </c:pt>
                <c:pt idx="1953">
                  <c:v>0.60285518169403096</c:v>
                </c:pt>
                <c:pt idx="1954">
                  <c:v>0.60191819667816193</c:v>
                </c:pt>
                <c:pt idx="1955">
                  <c:v>0.60086355209350595</c:v>
                </c:pt>
                <c:pt idx="1956">
                  <c:v>0.59978148937225295</c:v>
                </c:pt>
                <c:pt idx="1957">
                  <c:v>0.59877905845642099</c:v>
                </c:pt>
                <c:pt idx="1958">
                  <c:v>0.59778082966804502</c:v>
                </c:pt>
                <c:pt idx="1959">
                  <c:v>0.59667230248451197</c:v>
                </c:pt>
                <c:pt idx="1960">
                  <c:v>0.59553036689758299</c:v>
                </c:pt>
                <c:pt idx="1961">
                  <c:v>0.59437999725341806</c:v>
                </c:pt>
                <c:pt idx="1962">
                  <c:v>0.59321857094764696</c:v>
                </c:pt>
                <c:pt idx="1963">
                  <c:v>0.59202436208724996</c:v>
                </c:pt>
                <c:pt idx="1964">
                  <c:v>0.59081262946128799</c:v>
                </c:pt>
                <c:pt idx="1965">
                  <c:v>0.58952102661132799</c:v>
                </c:pt>
                <c:pt idx="1966">
                  <c:v>0.58819375038147004</c:v>
                </c:pt>
                <c:pt idx="1967">
                  <c:v>0.58682582378387504</c:v>
                </c:pt>
                <c:pt idx="1968">
                  <c:v>0.58543357849121103</c:v>
                </c:pt>
                <c:pt idx="1969">
                  <c:v>0.58421820998191798</c:v>
                </c:pt>
                <c:pt idx="1970">
                  <c:v>0.58306801915168804</c:v>
                </c:pt>
                <c:pt idx="1971">
                  <c:v>0.58185503482818601</c:v>
                </c:pt>
                <c:pt idx="1972">
                  <c:v>0.58060846328735405</c:v>
                </c:pt>
                <c:pt idx="1973">
                  <c:v>0.57944816946983302</c:v>
                </c:pt>
                <c:pt idx="1974">
                  <c:v>0.57832280397415203</c:v>
                </c:pt>
                <c:pt idx="1975">
                  <c:v>0.57721624374389602</c:v>
                </c:pt>
                <c:pt idx="1976">
                  <c:v>0.576108342409134</c:v>
                </c:pt>
                <c:pt idx="1977">
                  <c:v>0.57502872347831702</c:v>
                </c:pt>
                <c:pt idx="1978">
                  <c:v>0.57396439313888603</c:v>
                </c:pt>
                <c:pt idx="1979">
                  <c:v>0.57301244735717805</c:v>
                </c:pt>
                <c:pt idx="1980">
                  <c:v>0.57212556004524195</c:v>
                </c:pt>
                <c:pt idx="1981">
                  <c:v>0.57128990292549098</c:v>
                </c:pt>
                <c:pt idx="1982">
                  <c:v>0.57048950195312498</c:v>
                </c:pt>
                <c:pt idx="1983">
                  <c:v>0.56973854303360005</c:v>
                </c:pt>
                <c:pt idx="1984">
                  <c:v>0.56902123093605006</c:v>
                </c:pt>
                <c:pt idx="1985">
                  <c:v>0.56839794516563402</c:v>
                </c:pt>
                <c:pt idx="1986">
                  <c:v>0.56784785389900205</c:v>
                </c:pt>
                <c:pt idx="1987">
                  <c:v>0.56730354428291296</c:v>
                </c:pt>
                <c:pt idx="1988">
                  <c:v>0.56677020192146299</c:v>
                </c:pt>
                <c:pt idx="1989">
                  <c:v>0.56634128689765906</c:v>
                </c:pt>
                <c:pt idx="1990">
                  <c:v>0.56599256992340097</c:v>
                </c:pt>
                <c:pt idx="1991">
                  <c:v>0.56565237641334498</c:v>
                </c:pt>
                <c:pt idx="1992">
                  <c:v>0.56531254053115798</c:v>
                </c:pt>
                <c:pt idx="1993">
                  <c:v>0.56509137749671901</c:v>
                </c:pt>
                <c:pt idx="1994">
                  <c:v>0.56499970555305501</c:v>
                </c:pt>
                <c:pt idx="1995">
                  <c:v>0.56501716971397398</c:v>
                </c:pt>
                <c:pt idx="1996">
                  <c:v>0.56515503525733901</c:v>
                </c:pt>
                <c:pt idx="1997">
                  <c:v>0.56524631977081297</c:v>
                </c:pt>
                <c:pt idx="1998">
                  <c:v>0.56528589725494405</c:v>
                </c:pt>
                <c:pt idx="1999">
                  <c:v>0.56545949578285204</c:v>
                </c:pt>
                <c:pt idx="2000">
                  <c:v>0.56577680110931405</c:v>
                </c:pt>
                <c:pt idx="2001">
                  <c:v>0.56615245938301095</c:v>
                </c:pt>
                <c:pt idx="2002">
                  <c:v>0.566599404811859</c:v>
                </c:pt>
                <c:pt idx="2003">
                  <c:v>0.56705362200736997</c:v>
                </c:pt>
                <c:pt idx="2004">
                  <c:v>0.56752405166625997</c:v>
                </c:pt>
                <c:pt idx="2005">
                  <c:v>0.56802628040313696</c:v>
                </c:pt>
                <c:pt idx="2006">
                  <c:v>0.56857997775077795</c:v>
                </c:pt>
                <c:pt idx="2007">
                  <c:v>0.56917968988418599</c:v>
                </c:pt>
                <c:pt idx="2008">
                  <c:v>0.56984028816223098</c:v>
                </c:pt>
                <c:pt idx="2009">
                  <c:v>0.57053402662277197</c:v>
                </c:pt>
                <c:pt idx="2010">
                  <c:v>0.57128045558929397</c:v>
                </c:pt>
                <c:pt idx="2011">
                  <c:v>0.57198879718780504</c:v>
                </c:pt>
                <c:pt idx="2012">
                  <c:v>0.57263216972351105</c:v>
                </c:pt>
                <c:pt idx="2013">
                  <c:v>0.57325074672699006</c:v>
                </c:pt>
                <c:pt idx="2014">
                  <c:v>0.57387832403183003</c:v>
                </c:pt>
                <c:pt idx="2015">
                  <c:v>0.57454714775085403</c:v>
                </c:pt>
                <c:pt idx="2016">
                  <c:v>0.57522944211959803</c:v>
                </c:pt>
                <c:pt idx="2017">
                  <c:v>0.575894838571548</c:v>
                </c:pt>
                <c:pt idx="2018">
                  <c:v>0.57655576467514003</c:v>
                </c:pt>
                <c:pt idx="2019">
                  <c:v>0.57713279724121103</c:v>
                </c:pt>
                <c:pt idx="2020">
                  <c:v>0.57759601473808297</c:v>
                </c:pt>
                <c:pt idx="2021">
                  <c:v>0.57803273797035204</c:v>
                </c:pt>
                <c:pt idx="2022">
                  <c:v>0.57840681672096306</c:v>
                </c:pt>
                <c:pt idx="2023">
                  <c:v>0.57881767153739905</c:v>
                </c:pt>
                <c:pt idx="2024">
                  <c:v>0.57929003834724402</c:v>
                </c:pt>
                <c:pt idx="2025">
                  <c:v>0.57972720861434901</c:v>
                </c:pt>
                <c:pt idx="2026">
                  <c:v>0.58015025258064301</c:v>
                </c:pt>
                <c:pt idx="2027">
                  <c:v>0.58049911856651304</c:v>
                </c:pt>
                <c:pt idx="2028">
                  <c:v>0.58074683547020001</c:v>
                </c:pt>
                <c:pt idx="2029">
                  <c:v>0.58098373413085902</c:v>
                </c:pt>
                <c:pt idx="2030">
                  <c:v>0.58116984963417095</c:v>
                </c:pt>
                <c:pt idx="2031">
                  <c:v>0.58142373561859095</c:v>
                </c:pt>
                <c:pt idx="2032">
                  <c:v>0.58174667358398402</c:v>
                </c:pt>
                <c:pt idx="2033">
                  <c:v>0.58199936747550995</c:v>
                </c:pt>
                <c:pt idx="2034">
                  <c:v>0.58214784264564501</c:v>
                </c:pt>
                <c:pt idx="2035">
                  <c:v>0.58229426145553598</c:v>
                </c:pt>
                <c:pt idx="2036">
                  <c:v>0.58243173956870997</c:v>
                </c:pt>
                <c:pt idx="2037">
                  <c:v>0.58254886269569406</c:v>
                </c:pt>
                <c:pt idx="2038">
                  <c:v>0.58264595866203306</c:v>
                </c:pt>
                <c:pt idx="2039">
                  <c:v>0.58277360200882</c:v>
                </c:pt>
                <c:pt idx="2040">
                  <c:v>0.58294955492019696</c:v>
                </c:pt>
                <c:pt idx="2041">
                  <c:v>0.58306676745414698</c:v>
                </c:pt>
                <c:pt idx="2042">
                  <c:v>0.58315393924713099</c:v>
                </c:pt>
                <c:pt idx="2043">
                  <c:v>0.58319646716117901</c:v>
                </c:pt>
                <c:pt idx="2044">
                  <c:v>0.58319485783576996</c:v>
                </c:pt>
                <c:pt idx="2045">
                  <c:v>0.58314842581749005</c:v>
                </c:pt>
                <c:pt idx="2046">
                  <c:v>0.58304241895675701</c:v>
                </c:pt>
                <c:pt idx="2047">
                  <c:v>0.58296445608139003</c:v>
                </c:pt>
                <c:pt idx="2048">
                  <c:v>0.58293855786323501</c:v>
                </c:pt>
                <c:pt idx="2049">
                  <c:v>0.58285517096519501</c:v>
                </c:pt>
                <c:pt idx="2050">
                  <c:v>0.58261752724647498</c:v>
                </c:pt>
                <c:pt idx="2051">
                  <c:v>0.58231598734855705</c:v>
                </c:pt>
                <c:pt idx="2052">
                  <c:v>0.58203790187835702</c:v>
                </c:pt>
                <c:pt idx="2053">
                  <c:v>0.58172551393508898</c:v>
                </c:pt>
                <c:pt idx="2054">
                  <c:v>0.581404572725296</c:v>
                </c:pt>
                <c:pt idx="2055">
                  <c:v>0.58108452558517498</c:v>
                </c:pt>
                <c:pt idx="2056">
                  <c:v>0.58071682453155504</c:v>
                </c:pt>
                <c:pt idx="2057">
                  <c:v>0.58031106591224701</c:v>
                </c:pt>
                <c:pt idx="2058">
                  <c:v>0.579870289564133</c:v>
                </c:pt>
                <c:pt idx="2059">
                  <c:v>0.57936895489692697</c:v>
                </c:pt>
                <c:pt idx="2060">
                  <c:v>0.578855043649673</c:v>
                </c:pt>
                <c:pt idx="2061">
                  <c:v>0.57836416959762604</c:v>
                </c:pt>
                <c:pt idx="2062">
                  <c:v>0.57787228226661702</c:v>
                </c:pt>
                <c:pt idx="2063">
                  <c:v>0.57726482152938796</c:v>
                </c:pt>
                <c:pt idx="2064">
                  <c:v>0.57666651010513303</c:v>
                </c:pt>
                <c:pt idx="2065">
                  <c:v>0.57624355554580697</c:v>
                </c:pt>
                <c:pt idx="2066">
                  <c:v>0.57569280862808203</c:v>
                </c:pt>
                <c:pt idx="2067">
                  <c:v>0.57488662600517304</c:v>
                </c:pt>
                <c:pt idx="2068">
                  <c:v>0.57406071424484295</c:v>
                </c:pt>
                <c:pt idx="2069">
                  <c:v>0.57329151630401598</c:v>
                </c:pt>
                <c:pt idx="2070">
                  <c:v>0.57261062264442397</c:v>
                </c:pt>
                <c:pt idx="2071">
                  <c:v>0.57173711657524096</c:v>
                </c:pt>
                <c:pt idx="2072">
                  <c:v>0.57070249915123006</c:v>
                </c:pt>
                <c:pt idx="2073">
                  <c:v>0.56976462006568895</c:v>
                </c:pt>
                <c:pt idx="2074">
                  <c:v>0.56890673041343698</c:v>
                </c:pt>
                <c:pt idx="2075">
                  <c:v>0.56801868081092799</c:v>
                </c:pt>
                <c:pt idx="2076">
                  <c:v>0.56709600090980505</c:v>
                </c:pt>
                <c:pt idx="2077">
                  <c:v>0.56617177128791796</c:v>
                </c:pt>
                <c:pt idx="2078">
                  <c:v>0.56516016125679003</c:v>
                </c:pt>
                <c:pt idx="2079">
                  <c:v>0.56416991949081396</c:v>
                </c:pt>
                <c:pt idx="2080">
                  <c:v>0.56317189931869505</c:v>
                </c:pt>
                <c:pt idx="2081">
                  <c:v>0.56206647157669098</c:v>
                </c:pt>
                <c:pt idx="2082">
                  <c:v>0.56089652180671701</c:v>
                </c:pt>
                <c:pt idx="2083">
                  <c:v>0.55977798104286203</c:v>
                </c:pt>
                <c:pt idx="2084">
                  <c:v>0.55880475640296901</c:v>
                </c:pt>
                <c:pt idx="2085">
                  <c:v>0.55798155665397597</c:v>
                </c:pt>
                <c:pt idx="2086">
                  <c:v>0.55705199241638204</c:v>
                </c:pt>
                <c:pt idx="2087">
                  <c:v>0.55604488253593398</c:v>
                </c:pt>
                <c:pt idx="2088">
                  <c:v>0.555105423927307</c:v>
                </c:pt>
                <c:pt idx="2089">
                  <c:v>0.55432364940643297</c:v>
                </c:pt>
                <c:pt idx="2090">
                  <c:v>0.55354112982749903</c:v>
                </c:pt>
                <c:pt idx="2091">
                  <c:v>0.55271438360214198</c:v>
                </c:pt>
                <c:pt idx="2092">
                  <c:v>0.55203763246536297</c:v>
                </c:pt>
                <c:pt idx="2093">
                  <c:v>0.55162883400917095</c:v>
                </c:pt>
                <c:pt idx="2094">
                  <c:v>0.55118203759193396</c:v>
                </c:pt>
                <c:pt idx="2095">
                  <c:v>0.55057123899459803</c:v>
                </c:pt>
                <c:pt idx="2096">
                  <c:v>0.54993314146995498</c:v>
                </c:pt>
                <c:pt idx="2097">
                  <c:v>0.54930511713027996</c:v>
                </c:pt>
                <c:pt idx="2098">
                  <c:v>0.54871941208839403</c:v>
                </c:pt>
                <c:pt idx="2099">
                  <c:v>0.54835919141769396</c:v>
                </c:pt>
                <c:pt idx="2100">
                  <c:v>0.54791880249977098</c:v>
                </c:pt>
                <c:pt idx="2101">
                  <c:v>0.54731664657592805</c:v>
                </c:pt>
                <c:pt idx="2102">
                  <c:v>0.54681581854820305</c:v>
                </c:pt>
                <c:pt idx="2103">
                  <c:v>0.54645050168037401</c:v>
                </c:pt>
                <c:pt idx="2104">
                  <c:v>0.546302354335785</c:v>
                </c:pt>
                <c:pt idx="2105">
                  <c:v>0.54612187147140501</c:v>
                </c:pt>
                <c:pt idx="2106">
                  <c:v>0.54571724534034705</c:v>
                </c:pt>
                <c:pt idx="2107">
                  <c:v>0.54532319903373705</c:v>
                </c:pt>
                <c:pt idx="2108">
                  <c:v>0.54485941529273996</c:v>
                </c:pt>
                <c:pt idx="2109">
                  <c:v>0.54467133283615099</c:v>
                </c:pt>
                <c:pt idx="2110">
                  <c:v>0.54468042254447901</c:v>
                </c:pt>
                <c:pt idx="2111">
                  <c:v>0.54444367289543205</c:v>
                </c:pt>
                <c:pt idx="2112">
                  <c:v>0.54438323378562903</c:v>
                </c:pt>
                <c:pt idx="2113">
                  <c:v>0.54453439116477997</c:v>
                </c:pt>
                <c:pt idx="2114">
                  <c:v>0.54446036219596905</c:v>
                </c:pt>
                <c:pt idx="2115">
                  <c:v>0.54398772716522203</c:v>
                </c:pt>
                <c:pt idx="2116">
                  <c:v>0.54316780567169198</c:v>
                </c:pt>
                <c:pt idx="2117">
                  <c:v>0.54263383746147198</c:v>
                </c:pt>
                <c:pt idx="2118">
                  <c:v>0.54256243109703095</c:v>
                </c:pt>
                <c:pt idx="2119">
                  <c:v>0.54260725378990204</c:v>
                </c:pt>
                <c:pt idx="2120">
                  <c:v>0.54248986244201702</c:v>
                </c:pt>
                <c:pt idx="2121">
                  <c:v>0.54242995977401698</c:v>
                </c:pt>
                <c:pt idx="2122">
                  <c:v>0.54217577576637299</c:v>
                </c:pt>
                <c:pt idx="2123">
                  <c:v>0.54156625866889996</c:v>
                </c:pt>
                <c:pt idx="2124">
                  <c:v>0.54148334860801706</c:v>
                </c:pt>
                <c:pt idx="2125">
                  <c:v>0.54177150726318402</c:v>
                </c:pt>
                <c:pt idx="2126">
                  <c:v>0.54191187620163006</c:v>
                </c:pt>
                <c:pt idx="2127">
                  <c:v>0.54155982136726399</c:v>
                </c:pt>
                <c:pt idx="2128">
                  <c:v>0.54119131565094003</c:v>
                </c:pt>
                <c:pt idx="2129">
                  <c:v>0.54199538230896005</c:v>
                </c:pt>
                <c:pt idx="2130">
                  <c:v>0.54225457310676606</c:v>
                </c:pt>
                <c:pt idx="2131">
                  <c:v>0.54138672947883604</c:v>
                </c:pt>
                <c:pt idx="2132">
                  <c:v>0.54086250662803703</c:v>
                </c:pt>
                <c:pt idx="2133">
                  <c:v>0.54026416540145905</c:v>
                </c:pt>
                <c:pt idx="2134">
                  <c:v>0.53982404470443701</c:v>
                </c:pt>
                <c:pt idx="2135">
                  <c:v>0.54033074378967305</c:v>
                </c:pt>
                <c:pt idx="2136">
                  <c:v>0.54048616290092499</c:v>
                </c:pt>
                <c:pt idx="2137">
                  <c:v>0.54003978371620198</c:v>
                </c:pt>
                <c:pt idx="2138">
                  <c:v>0.53978229165077196</c:v>
                </c:pt>
                <c:pt idx="2139">
                  <c:v>0.53840891122818002</c:v>
                </c:pt>
                <c:pt idx="2140">
                  <c:v>0.53727421760559102</c:v>
                </c:pt>
                <c:pt idx="2141">
                  <c:v>0.53762648105621302</c:v>
                </c:pt>
                <c:pt idx="2142">
                  <c:v>0.53798550963401803</c:v>
                </c:pt>
                <c:pt idx="2143">
                  <c:v>0.537972456216812</c:v>
                </c:pt>
                <c:pt idx="2144">
                  <c:v>0.53761676549911497</c:v>
                </c:pt>
                <c:pt idx="2145">
                  <c:v>0.53886345624923704</c:v>
                </c:pt>
                <c:pt idx="2146">
                  <c:v>0.53999561667442297</c:v>
                </c:pt>
                <c:pt idx="2147">
                  <c:v>0.53906766176223797</c:v>
                </c:pt>
                <c:pt idx="2148">
                  <c:v>0.53777281045913705</c:v>
                </c:pt>
                <c:pt idx="2149">
                  <c:v>0.53643334507942197</c:v>
                </c:pt>
                <c:pt idx="2150">
                  <c:v>0.53609020113945005</c:v>
                </c:pt>
              </c:numCache>
            </c:numRef>
          </c:yVal>
          <c:smooth val="0"/>
          <c:extLst>
            <c:ext xmlns:c16="http://schemas.microsoft.com/office/drawing/2014/chart" uri="{C3380CC4-5D6E-409C-BE32-E72D297353CC}">
              <c16:uniqueId val="{00000001-E050-4648-AC9C-6A9386370CB2}"/>
            </c:ext>
          </c:extLst>
        </c:ser>
        <c:ser>
          <c:idx val="2"/>
          <c:order val="2"/>
          <c:tx>
            <c:strRef>
              <c:f>'Ill+Chl'!$G$1</c:f>
              <c:strCache>
                <c:ptCount val="1"/>
                <c:pt idx="0">
                  <c:v>I-C 80:20</c:v>
                </c:pt>
              </c:strCache>
            </c:strRef>
          </c:tx>
          <c:spPr>
            <a:ln w="19050" cap="rnd">
              <a:solidFill>
                <a:schemeClr val="accent3"/>
              </a:solidFill>
              <a:round/>
            </a:ln>
            <a:effectLst/>
          </c:spPr>
          <c:marker>
            <c:symbol val="none"/>
          </c:marker>
          <c:xVal>
            <c:numRef>
              <c:f>'Ill+Chl'!$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Chl'!$G$2:$G$2152</c:f>
              <c:numCache>
                <c:formatCode>0.00000</c:formatCode>
                <c:ptCount val="2151"/>
                <c:pt idx="0">
                  <c:v>0.32513245642185201</c:v>
                </c:pt>
                <c:pt idx="1">
                  <c:v>0.32741090357303604</c:v>
                </c:pt>
                <c:pt idx="2">
                  <c:v>0.32933743000030502</c:v>
                </c:pt>
                <c:pt idx="3">
                  <c:v>0.34987531304359398</c:v>
                </c:pt>
                <c:pt idx="4">
                  <c:v>0.35577238798141497</c:v>
                </c:pt>
                <c:pt idx="5">
                  <c:v>0.35765531361103098</c:v>
                </c:pt>
                <c:pt idx="6">
                  <c:v>0.368450996279716</c:v>
                </c:pt>
                <c:pt idx="7">
                  <c:v>0.38407578766346001</c:v>
                </c:pt>
                <c:pt idx="8">
                  <c:v>0.39481559097766905</c:v>
                </c:pt>
                <c:pt idx="9">
                  <c:v>0.39552509486675302</c:v>
                </c:pt>
                <c:pt idx="10">
                  <c:v>0.40029363036155702</c:v>
                </c:pt>
                <c:pt idx="11">
                  <c:v>0.40350599288940403</c:v>
                </c:pt>
                <c:pt idx="12">
                  <c:v>0.40512929558754002</c:v>
                </c:pt>
                <c:pt idx="13">
                  <c:v>0.40962385833263404</c:v>
                </c:pt>
                <c:pt idx="14">
                  <c:v>0.41591150760650597</c:v>
                </c:pt>
                <c:pt idx="15">
                  <c:v>0.42456748783588405</c:v>
                </c:pt>
                <c:pt idx="16">
                  <c:v>0.43900415003299698</c:v>
                </c:pt>
                <c:pt idx="17">
                  <c:v>0.43693686723709102</c:v>
                </c:pt>
                <c:pt idx="18">
                  <c:v>0.43324704170227102</c:v>
                </c:pt>
                <c:pt idx="19">
                  <c:v>0.435770791769028</c:v>
                </c:pt>
                <c:pt idx="20">
                  <c:v>0.44335269629955298</c:v>
                </c:pt>
                <c:pt idx="21">
                  <c:v>0.44789932370185903</c:v>
                </c:pt>
                <c:pt idx="22">
                  <c:v>0.44870707094669304</c:v>
                </c:pt>
                <c:pt idx="23">
                  <c:v>0.45067272782325701</c:v>
                </c:pt>
                <c:pt idx="24">
                  <c:v>0.45253501534461998</c:v>
                </c:pt>
                <c:pt idx="25">
                  <c:v>0.45354212522506704</c:v>
                </c:pt>
                <c:pt idx="26">
                  <c:v>0.450650942325592</c:v>
                </c:pt>
                <c:pt idx="27">
                  <c:v>0.45325161218643201</c:v>
                </c:pt>
                <c:pt idx="28">
                  <c:v>0.456974965333939</c:v>
                </c:pt>
                <c:pt idx="29">
                  <c:v>0.45914651155471803</c:v>
                </c:pt>
                <c:pt idx="30">
                  <c:v>0.45910216569900503</c:v>
                </c:pt>
                <c:pt idx="31">
                  <c:v>0.45923526287078903</c:v>
                </c:pt>
                <c:pt idx="32">
                  <c:v>0.45997275114059399</c:v>
                </c:pt>
                <c:pt idx="33">
                  <c:v>0.46328185200691202</c:v>
                </c:pt>
                <c:pt idx="34">
                  <c:v>0.46455503702163703</c:v>
                </c:pt>
                <c:pt idx="35">
                  <c:v>0.464783263206482</c:v>
                </c:pt>
                <c:pt idx="36">
                  <c:v>0.46737755537033099</c:v>
                </c:pt>
                <c:pt idx="37">
                  <c:v>0.47055957913398699</c:v>
                </c:pt>
                <c:pt idx="38">
                  <c:v>0.47248403429985003</c:v>
                </c:pt>
                <c:pt idx="39">
                  <c:v>0.47069082856178301</c:v>
                </c:pt>
                <c:pt idx="40">
                  <c:v>0.47342844009399399</c:v>
                </c:pt>
                <c:pt idx="41">
                  <c:v>0.47649816870689399</c:v>
                </c:pt>
                <c:pt idx="42">
                  <c:v>0.47890211343765299</c:v>
                </c:pt>
                <c:pt idx="43">
                  <c:v>0.47750298380851702</c:v>
                </c:pt>
                <c:pt idx="44">
                  <c:v>0.47921405434608499</c:v>
                </c:pt>
                <c:pt idx="45">
                  <c:v>0.48298670053482101</c:v>
                </c:pt>
                <c:pt idx="46">
                  <c:v>0.48267177939415001</c:v>
                </c:pt>
                <c:pt idx="47">
                  <c:v>0.48143444657325701</c:v>
                </c:pt>
                <c:pt idx="48">
                  <c:v>0.48079339861869802</c:v>
                </c:pt>
                <c:pt idx="49">
                  <c:v>0.48322857618331899</c:v>
                </c:pt>
                <c:pt idx="50">
                  <c:v>0.48510424494743304</c:v>
                </c:pt>
                <c:pt idx="51">
                  <c:v>0.48612631559371899</c:v>
                </c:pt>
                <c:pt idx="52">
                  <c:v>0.48604045510292099</c:v>
                </c:pt>
                <c:pt idx="53">
                  <c:v>0.487897616624832</c:v>
                </c:pt>
                <c:pt idx="54">
                  <c:v>0.48923964500427203</c:v>
                </c:pt>
                <c:pt idx="55">
                  <c:v>0.489885282516479</c:v>
                </c:pt>
                <c:pt idx="56">
                  <c:v>0.489220988750458</c:v>
                </c:pt>
                <c:pt idx="57">
                  <c:v>0.490047585964203</c:v>
                </c:pt>
                <c:pt idx="58">
                  <c:v>0.49156610369682302</c:v>
                </c:pt>
                <c:pt idx="59">
                  <c:v>0.492744249105453</c:v>
                </c:pt>
                <c:pt idx="60">
                  <c:v>0.49330712556839001</c:v>
                </c:pt>
                <c:pt idx="61">
                  <c:v>0.49392907023429899</c:v>
                </c:pt>
                <c:pt idx="62">
                  <c:v>0.49501843452453603</c:v>
                </c:pt>
                <c:pt idx="63">
                  <c:v>0.49518726468086199</c:v>
                </c:pt>
                <c:pt idx="64">
                  <c:v>0.49545134305954003</c:v>
                </c:pt>
                <c:pt idx="65">
                  <c:v>0.49597455263137802</c:v>
                </c:pt>
                <c:pt idx="66">
                  <c:v>0.498043370246887</c:v>
                </c:pt>
                <c:pt idx="67">
                  <c:v>0.499133479595184</c:v>
                </c:pt>
                <c:pt idx="68">
                  <c:v>0.49958608746528599</c:v>
                </c:pt>
                <c:pt idx="69">
                  <c:v>0.49989725351333603</c:v>
                </c:pt>
                <c:pt idx="70">
                  <c:v>0.500602555274963</c:v>
                </c:pt>
                <c:pt idx="71">
                  <c:v>0.50112847685813899</c:v>
                </c:pt>
                <c:pt idx="72">
                  <c:v>0.50096417665481607</c:v>
                </c:pt>
                <c:pt idx="73">
                  <c:v>0.50240792036056503</c:v>
                </c:pt>
                <c:pt idx="74">
                  <c:v>0.50416849255561802</c:v>
                </c:pt>
                <c:pt idx="75">
                  <c:v>0.50601757764816302</c:v>
                </c:pt>
                <c:pt idx="76">
                  <c:v>0.50613997578620906</c:v>
                </c:pt>
                <c:pt idx="77">
                  <c:v>0.50659082531929001</c:v>
                </c:pt>
                <c:pt idx="78">
                  <c:v>0.50732840299606297</c:v>
                </c:pt>
                <c:pt idx="79">
                  <c:v>0.50834329128265399</c:v>
                </c:pt>
                <c:pt idx="80">
                  <c:v>0.50897179245948809</c:v>
                </c:pt>
                <c:pt idx="81">
                  <c:v>0.50961963534355204</c:v>
                </c:pt>
                <c:pt idx="82">
                  <c:v>0.51077426671981807</c:v>
                </c:pt>
                <c:pt idx="83">
                  <c:v>0.51246888637542698</c:v>
                </c:pt>
                <c:pt idx="84">
                  <c:v>0.51388273835182208</c:v>
                </c:pt>
                <c:pt idx="85">
                  <c:v>0.51474557518958997</c:v>
                </c:pt>
                <c:pt idx="86">
                  <c:v>0.51566420197486895</c:v>
                </c:pt>
                <c:pt idx="87">
                  <c:v>0.51645429134368903</c:v>
                </c:pt>
                <c:pt idx="88">
                  <c:v>0.51714236736297603</c:v>
                </c:pt>
                <c:pt idx="89">
                  <c:v>0.51793037056922908</c:v>
                </c:pt>
                <c:pt idx="90">
                  <c:v>0.51861311197280902</c:v>
                </c:pt>
                <c:pt idx="91">
                  <c:v>0.519333344697952</c:v>
                </c:pt>
                <c:pt idx="92">
                  <c:v>0.52036173343658398</c:v>
                </c:pt>
                <c:pt idx="93">
                  <c:v>0.52090729475021402</c:v>
                </c:pt>
                <c:pt idx="94">
                  <c:v>0.52149854302406307</c:v>
                </c:pt>
                <c:pt idx="95">
                  <c:v>0.522375535964966</c:v>
                </c:pt>
                <c:pt idx="96">
                  <c:v>0.52347863912582393</c:v>
                </c:pt>
                <c:pt idx="97">
                  <c:v>0.52448369264602701</c:v>
                </c:pt>
                <c:pt idx="98">
                  <c:v>0.52534793019294701</c:v>
                </c:pt>
                <c:pt idx="99">
                  <c:v>0.525760185718536</c:v>
                </c:pt>
                <c:pt idx="100">
                  <c:v>0.52661622762680094</c:v>
                </c:pt>
                <c:pt idx="101">
                  <c:v>0.52760024070739697</c:v>
                </c:pt>
                <c:pt idx="102">
                  <c:v>0.52812026143074009</c:v>
                </c:pt>
                <c:pt idx="103">
                  <c:v>0.52910761237144499</c:v>
                </c:pt>
                <c:pt idx="104">
                  <c:v>0.53028319478035002</c:v>
                </c:pt>
                <c:pt idx="105">
                  <c:v>0.53155742287635799</c:v>
                </c:pt>
                <c:pt idx="106">
                  <c:v>0.53184620738029498</c:v>
                </c:pt>
                <c:pt idx="107">
                  <c:v>0.53229583501815803</c:v>
                </c:pt>
                <c:pt idx="108">
                  <c:v>0.53305370807647701</c:v>
                </c:pt>
                <c:pt idx="109">
                  <c:v>0.53400520682334895</c:v>
                </c:pt>
                <c:pt idx="110">
                  <c:v>0.53467671275138895</c:v>
                </c:pt>
                <c:pt idx="111">
                  <c:v>0.53515542745590206</c:v>
                </c:pt>
                <c:pt idx="112">
                  <c:v>0.53557447791099499</c:v>
                </c:pt>
                <c:pt idx="113">
                  <c:v>0.53635011315345804</c:v>
                </c:pt>
                <c:pt idx="114">
                  <c:v>0.53716633915901202</c:v>
                </c:pt>
                <c:pt idx="115">
                  <c:v>0.53779796957969705</c:v>
                </c:pt>
                <c:pt idx="116">
                  <c:v>0.53845233917236301</c:v>
                </c:pt>
                <c:pt idx="117">
                  <c:v>0.53909541368484504</c:v>
                </c:pt>
                <c:pt idx="118">
                  <c:v>0.53972176909446701</c:v>
                </c:pt>
                <c:pt idx="119">
                  <c:v>0.54024503827095005</c:v>
                </c:pt>
                <c:pt idx="120">
                  <c:v>0.54084641933441202</c:v>
                </c:pt>
                <c:pt idx="121">
                  <c:v>0.54149542450904797</c:v>
                </c:pt>
                <c:pt idx="122">
                  <c:v>0.54208875894546504</c:v>
                </c:pt>
                <c:pt idx="123">
                  <c:v>0.54247517585754401</c:v>
                </c:pt>
                <c:pt idx="124">
                  <c:v>0.54289053082466099</c:v>
                </c:pt>
                <c:pt idx="125">
                  <c:v>0.54362611174583408</c:v>
                </c:pt>
                <c:pt idx="126">
                  <c:v>0.54414777159690897</c:v>
                </c:pt>
                <c:pt idx="127">
                  <c:v>0.54465250372886698</c:v>
                </c:pt>
                <c:pt idx="128">
                  <c:v>0.54519687294959995</c:v>
                </c:pt>
                <c:pt idx="129">
                  <c:v>0.54605813026428196</c:v>
                </c:pt>
                <c:pt idx="130">
                  <c:v>0.54675931930541999</c:v>
                </c:pt>
                <c:pt idx="131">
                  <c:v>0.54732303023338302</c:v>
                </c:pt>
                <c:pt idx="132">
                  <c:v>0.54795537590980503</c:v>
                </c:pt>
                <c:pt idx="133">
                  <c:v>0.54886959195136997</c:v>
                </c:pt>
                <c:pt idx="134">
                  <c:v>0.54977784752845804</c:v>
                </c:pt>
                <c:pt idx="135">
                  <c:v>0.55025012493133496</c:v>
                </c:pt>
                <c:pt idx="136">
                  <c:v>0.55095158219337503</c:v>
                </c:pt>
                <c:pt idx="137">
                  <c:v>0.55173770785331699</c:v>
                </c:pt>
                <c:pt idx="138">
                  <c:v>0.55258489847183201</c:v>
                </c:pt>
                <c:pt idx="139">
                  <c:v>0.55335171222686808</c:v>
                </c:pt>
                <c:pt idx="140">
                  <c:v>0.55404413938522301</c:v>
                </c:pt>
                <c:pt idx="141">
                  <c:v>0.55468706488609298</c:v>
                </c:pt>
                <c:pt idx="142">
                  <c:v>0.55556796193122904</c:v>
                </c:pt>
                <c:pt idx="143">
                  <c:v>0.55625550150871295</c:v>
                </c:pt>
                <c:pt idx="144">
                  <c:v>0.55684281587600704</c:v>
                </c:pt>
                <c:pt idx="145">
                  <c:v>0.55747599601745601</c:v>
                </c:pt>
                <c:pt idx="146">
                  <c:v>0.55826691985130306</c:v>
                </c:pt>
                <c:pt idx="147">
                  <c:v>0.55906872153282205</c:v>
                </c:pt>
                <c:pt idx="148">
                  <c:v>0.55981166362762502</c:v>
                </c:pt>
                <c:pt idx="149">
                  <c:v>0.56056625843048102</c:v>
                </c:pt>
                <c:pt idx="150">
                  <c:v>0.56133190989494297</c:v>
                </c:pt>
                <c:pt idx="151">
                  <c:v>0.56210995912551898</c:v>
                </c:pt>
                <c:pt idx="152">
                  <c:v>0.56289662122726403</c:v>
                </c:pt>
                <c:pt idx="153">
                  <c:v>0.56365497112274199</c:v>
                </c:pt>
                <c:pt idx="154">
                  <c:v>0.56439609527587908</c:v>
                </c:pt>
                <c:pt idx="155">
                  <c:v>0.56516547203064005</c:v>
                </c:pt>
                <c:pt idx="156">
                  <c:v>0.56590859293937701</c:v>
                </c:pt>
                <c:pt idx="157">
                  <c:v>0.56661827564239498</c:v>
                </c:pt>
                <c:pt idx="158">
                  <c:v>0.567287546396255</c:v>
                </c:pt>
                <c:pt idx="159">
                  <c:v>0.56815077066421504</c:v>
                </c:pt>
                <c:pt idx="160">
                  <c:v>0.56897751688957199</c:v>
                </c:pt>
                <c:pt idx="161">
                  <c:v>0.56972305178642302</c:v>
                </c:pt>
                <c:pt idx="162">
                  <c:v>0.57036001682281501</c:v>
                </c:pt>
                <c:pt idx="163">
                  <c:v>0.57119361758232101</c:v>
                </c:pt>
                <c:pt idx="164">
                  <c:v>0.57214323878288309</c:v>
                </c:pt>
                <c:pt idx="165">
                  <c:v>0.57290939688682596</c:v>
                </c:pt>
                <c:pt idx="166">
                  <c:v>0.57367779016494802</c:v>
                </c:pt>
                <c:pt idx="167">
                  <c:v>0.57446635961532599</c:v>
                </c:pt>
                <c:pt idx="168">
                  <c:v>0.57532508373260494</c:v>
                </c:pt>
                <c:pt idx="169">
                  <c:v>0.57605887651443499</c:v>
                </c:pt>
                <c:pt idx="170">
                  <c:v>0.57681728601455706</c:v>
                </c:pt>
                <c:pt idx="171">
                  <c:v>0.57765210866928096</c:v>
                </c:pt>
                <c:pt idx="172">
                  <c:v>0.57843787670135494</c:v>
                </c:pt>
                <c:pt idx="173">
                  <c:v>0.57911090254783604</c:v>
                </c:pt>
                <c:pt idx="174">
                  <c:v>0.57969937920570402</c:v>
                </c:pt>
                <c:pt idx="175">
                  <c:v>0.58037675619125406</c:v>
                </c:pt>
                <c:pt idx="176">
                  <c:v>0.58114911317825302</c:v>
                </c:pt>
                <c:pt idx="177">
                  <c:v>0.58195452094078104</c:v>
                </c:pt>
                <c:pt idx="178">
                  <c:v>0.58272929191589395</c:v>
                </c:pt>
                <c:pt idx="179">
                  <c:v>0.58354438543319698</c:v>
                </c:pt>
                <c:pt idx="180">
                  <c:v>0.58436380028724699</c:v>
                </c:pt>
                <c:pt idx="181">
                  <c:v>0.58518241047859199</c:v>
                </c:pt>
                <c:pt idx="182">
                  <c:v>0.585946333408356</c:v>
                </c:pt>
                <c:pt idx="183">
                  <c:v>0.58669422268867499</c:v>
                </c:pt>
                <c:pt idx="184">
                  <c:v>0.58744187355041499</c:v>
                </c:pt>
                <c:pt idx="185">
                  <c:v>0.58836878538131709</c:v>
                </c:pt>
                <c:pt idx="186">
                  <c:v>0.58925322890281695</c:v>
                </c:pt>
                <c:pt idx="187">
                  <c:v>0.59013651013374302</c:v>
                </c:pt>
                <c:pt idx="188">
                  <c:v>0.59112389087676998</c:v>
                </c:pt>
                <c:pt idx="189">
                  <c:v>0.59220041036605808</c:v>
                </c:pt>
                <c:pt idx="190">
                  <c:v>0.59331036806106607</c:v>
                </c:pt>
                <c:pt idx="191">
                  <c:v>0.59444091916084307</c:v>
                </c:pt>
                <c:pt idx="192">
                  <c:v>0.59567995071411106</c:v>
                </c:pt>
                <c:pt idx="193">
                  <c:v>0.59681708812713596</c:v>
                </c:pt>
                <c:pt idx="194">
                  <c:v>0.59781770110130306</c:v>
                </c:pt>
                <c:pt idx="195">
                  <c:v>0.59857318997383102</c:v>
                </c:pt>
                <c:pt idx="196">
                  <c:v>0.59920580387115496</c:v>
                </c:pt>
                <c:pt idx="197">
                  <c:v>0.59974626898765604</c:v>
                </c:pt>
                <c:pt idx="198">
                  <c:v>0.60023064613342303</c:v>
                </c:pt>
                <c:pt idx="199">
                  <c:v>0.600758624076843</c:v>
                </c:pt>
                <c:pt idx="200">
                  <c:v>0.60137782692909203</c:v>
                </c:pt>
                <c:pt idx="201">
                  <c:v>0.60217471122741695</c:v>
                </c:pt>
                <c:pt idx="202">
                  <c:v>0.602961432933807</c:v>
                </c:pt>
                <c:pt idx="203">
                  <c:v>0.60376138687133807</c:v>
                </c:pt>
                <c:pt idx="204">
                  <c:v>0.60458241105079702</c:v>
                </c:pt>
                <c:pt idx="205">
                  <c:v>0.60542846918106097</c:v>
                </c:pt>
                <c:pt idx="206">
                  <c:v>0.60625604987144499</c:v>
                </c:pt>
                <c:pt idx="207">
                  <c:v>0.60707889199256904</c:v>
                </c:pt>
                <c:pt idx="208">
                  <c:v>0.60796718001365702</c:v>
                </c:pt>
                <c:pt idx="209">
                  <c:v>0.60887823700904797</c:v>
                </c:pt>
                <c:pt idx="210">
                  <c:v>0.60980222821235697</c:v>
                </c:pt>
                <c:pt idx="211">
                  <c:v>0.61074123978614803</c:v>
                </c:pt>
                <c:pt idx="212">
                  <c:v>0.611743551492691</c:v>
                </c:pt>
                <c:pt idx="213">
                  <c:v>0.61271507740020803</c:v>
                </c:pt>
                <c:pt idx="214">
                  <c:v>0.61362383961677602</c:v>
                </c:pt>
                <c:pt idx="215">
                  <c:v>0.61453403234481807</c:v>
                </c:pt>
                <c:pt idx="216">
                  <c:v>0.615393054485321</c:v>
                </c:pt>
                <c:pt idx="217">
                  <c:v>0.61619732975959796</c:v>
                </c:pt>
                <c:pt idx="218">
                  <c:v>0.61691157221794102</c:v>
                </c:pt>
                <c:pt idx="219">
                  <c:v>0.61759592294693</c:v>
                </c:pt>
                <c:pt idx="220">
                  <c:v>0.61826972365379307</c:v>
                </c:pt>
                <c:pt idx="221">
                  <c:v>0.61895976662635799</c:v>
                </c:pt>
                <c:pt idx="222">
                  <c:v>0.61971606016159098</c:v>
                </c:pt>
                <c:pt idx="223">
                  <c:v>0.620522809028625</c:v>
                </c:pt>
                <c:pt idx="224">
                  <c:v>0.621388447284698</c:v>
                </c:pt>
                <c:pt idx="225">
                  <c:v>0.62244702577590894</c:v>
                </c:pt>
                <c:pt idx="226">
                  <c:v>0.62355465888977102</c:v>
                </c:pt>
                <c:pt idx="227">
                  <c:v>0.62468208074569698</c:v>
                </c:pt>
                <c:pt idx="228">
                  <c:v>0.62561876773834202</c:v>
                </c:pt>
                <c:pt idx="229">
                  <c:v>0.62658984661102302</c:v>
                </c:pt>
                <c:pt idx="230">
                  <c:v>0.62755183577537499</c:v>
                </c:pt>
                <c:pt idx="231">
                  <c:v>0.62840185761451695</c:v>
                </c:pt>
                <c:pt idx="232">
                  <c:v>0.62911556363105803</c:v>
                </c:pt>
                <c:pt idx="233">
                  <c:v>0.6298055768013</c:v>
                </c:pt>
                <c:pt idx="234">
                  <c:v>0.63053126335143994</c:v>
                </c:pt>
                <c:pt idx="235">
                  <c:v>0.63137371540069598</c:v>
                </c:pt>
                <c:pt idx="236">
                  <c:v>0.63226677179336499</c:v>
                </c:pt>
                <c:pt idx="237">
                  <c:v>0.63320327997207604</c:v>
                </c:pt>
                <c:pt idx="238">
                  <c:v>0.63419358134269699</c:v>
                </c:pt>
                <c:pt idx="239">
                  <c:v>0.63523824214935298</c:v>
                </c:pt>
                <c:pt idx="240">
                  <c:v>0.63627983331680293</c:v>
                </c:pt>
                <c:pt idx="241">
                  <c:v>0.63713447451591498</c:v>
                </c:pt>
                <c:pt idx="242">
                  <c:v>0.63812951445579502</c:v>
                </c:pt>
                <c:pt idx="243">
                  <c:v>0.63913936614990208</c:v>
                </c:pt>
                <c:pt idx="244">
                  <c:v>0.64006493687629695</c:v>
                </c:pt>
                <c:pt idx="245">
                  <c:v>0.64094043970108006</c:v>
                </c:pt>
                <c:pt idx="246">
                  <c:v>0.64182562828064005</c:v>
                </c:pt>
                <c:pt idx="247">
                  <c:v>0.64273453950881998</c:v>
                </c:pt>
                <c:pt idx="248">
                  <c:v>0.64359794259071401</c:v>
                </c:pt>
                <c:pt idx="249">
                  <c:v>0.64436338543891902</c:v>
                </c:pt>
                <c:pt idx="250">
                  <c:v>0.64507125020027201</c:v>
                </c:pt>
                <c:pt idx="251">
                  <c:v>0.64588866829872105</c:v>
                </c:pt>
                <c:pt idx="252">
                  <c:v>0.64662523269653294</c:v>
                </c:pt>
                <c:pt idx="253">
                  <c:v>0.64736620783805798</c:v>
                </c:pt>
                <c:pt idx="254">
                  <c:v>0.64821497797965999</c:v>
                </c:pt>
                <c:pt idx="255">
                  <c:v>0.64898596405983</c:v>
                </c:pt>
                <c:pt idx="256">
                  <c:v>0.64972589612007103</c:v>
                </c:pt>
                <c:pt idx="257">
                  <c:v>0.65044302940368703</c:v>
                </c:pt>
                <c:pt idx="258">
                  <c:v>0.65116475224494907</c:v>
                </c:pt>
                <c:pt idx="259">
                  <c:v>0.65192268490791294</c:v>
                </c:pt>
                <c:pt idx="260">
                  <c:v>0.65269641280174295</c:v>
                </c:pt>
                <c:pt idx="261">
                  <c:v>0.65332127809524498</c:v>
                </c:pt>
                <c:pt idx="262">
                  <c:v>0.65366850495338402</c:v>
                </c:pt>
                <c:pt idx="263">
                  <c:v>0.653845322132111</c:v>
                </c:pt>
                <c:pt idx="264">
                  <c:v>0.65391213893890399</c:v>
                </c:pt>
                <c:pt idx="265">
                  <c:v>0.65414885878562901</c:v>
                </c:pt>
                <c:pt idx="266">
                  <c:v>0.65446911454200696</c:v>
                </c:pt>
                <c:pt idx="267">
                  <c:v>0.65485851168632503</c:v>
                </c:pt>
                <c:pt idx="268">
                  <c:v>0.65528832077980004</c:v>
                </c:pt>
                <c:pt idx="269">
                  <c:v>0.65572659373283404</c:v>
                </c:pt>
                <c:pt idx="270">
                  <c:v>0.65617103576660196</c:v>
                </c:pt>
                <c:pt idx="271">
                  <c:v>0.65663297176361102</c:v>
                </c:pt>
                <c:pt idx="272">
                  <c:v>0.65706292986869808</c:v>
                </c:pt>
                <c:pt idx="273">
                  <c:v>0.65747599005699198</c:v>
                </c:pt>
                <c:pt idx="274">
                  <c:v>0.65789894461631804</c:v>
                </c:pt>
                <c:pt idx="275">
                  <c:v>0.65826441049575801</c:v>
                </c:pt>
                <c:pt idx="276">
                  <c:v>0.65861560106277506</c:v>
                </c:pt>
                <c:pt idx="277">
                  <c:v>0.65897501707077</c:v>
                </c:pt>
                <c:pt idx="278">
                  <c:v>0.65933634042739908</c:v>
                </c:pt>
                <c:pt idx="279">
                  <c:v>0.65972084999084502</c:v>
                </c:pt>
                <c:pt idx="280">
                  <c:v>0.66013236045837398</c:v>
                </c:pt>
                <c:pt idx="281">
                  <c:v>0.66061384677887003</c:v>
                </c:pt>
                <c:pt idx="282">
                  <c:v>0.66104323863983194</c:v>
                </c:pt>
                <c:pt idx="283">
                  <c:v>0.66143838763236995</c:v>
                </c:pt>
                <c:pt idx="284">
                  <c:v>0.66184071898460406</c:v>
                </c:pt>
                <c:pt idx="285">
                  <c:v>0.662287604808807</c:v>
                </c:pt>
                <c:pt idx="286">
                  <c:v>0.66271806955337498</c:v>
                </c:pt>
                <c:pt idx="287">
                  <c:v>0.663081002235413</c:v>
                </c:pt>
                <c:pt idx="288">
                  <c:v>0.66355018019676204</c:v>
                </c:pt>
                <c:pt idx="289">
                  <c:v>0.66404376626014705</c:v>
                </c:pt>
                <c:pt idx="290">
                  <c:v>0.66454882621765099</c:v>
                </c:pt>
                <c:pt idx="291">
                  <c:v>0.66501645445823709</c:v>
                </c:pt>
                <c:pt idx="292">
                  <c:v>0.66551856398582498</c:v>
                </c:pt>
                <c:pt idx="293">
                  <c:v>0.66604746580123897</c:v>
                </c:pt>
                <c:pt idx="294">
                  <c:v>0.66660456061363194</c:v>
                </c:pt>
                <c:pt idx="295">
                  <c:v>0.66715372800827</c:v>
                </c:pt>
                <c:pt idx="296">
                  <c:v>0.66768563985824603</c:v>
                </c:pt>
                <c:pt idx="297">
                  <c:v>0.66819198131561297</c:v>
                </c:pt>
                <c:pt idx="298">
                  <c:v>0.66870842576026901</c:v>
                </c:pt>
                <c:pt idx="299">
                  <c:v>0.66922799944877598</c:v>
                </c:pt>
                <c:pt idx="300">
                  <c:v>0.66975344419479399</c:v>
                </c:pt>
                <c:pt idx="301">
                  <c:v>0.67030434012412998</c:v>
                </c:pt>
                <c:pt idx="302">
                  <c:v>0.67083058953285202</c:v>
                </c:pt>
                <c:pt idx="303">
                  <c:v>0.67133749723434399</c:v>
                </c:pt>
                <c:pt idx="304">
                  <c:v>0.67186145186424295</c:v>
                </c:pt>
                <c:pt idx="305">
                  <c:v>0.67239577770233194</c:v>
                </c:pt>
                <c:pt idx="306">
                  <c:v>0.67291558980941801</c:v>
                </c:pt>
                <c:pt idx="307">
                  <c:v>0.67337692975997898</c:v>
                </c:pt>
                <c:pt idx="308">
                  <c:v>0.67390916943550105</c:v>
                </c:pt>
                <c:pt idx="309">
                  <c:v>0.67445231676101702</c:v>
                </c:pt>
                <c:pt idx="310">
                  <c:v>0.674987000226974</c:v>
                </c:pt>
                <c:pt idx="311">
                  <c:v>0.67549828886985797</c:v>
                </c:pt>
                <c:pt idx="312">
                  <c:v>0.67603553533554095</c:v>
                </c:pt>
                <c:pt idx="313">
                  <c:v>0.67659835219383202</c:v>
                </c:pt>
                <c:pt idx="314">
                  <c:v>0.67713631391525309</c:v>
                </c:pt>
                <c:pt idx="315">
                  <c:v>0.67769644856452893</c:v>
                </c:pt>
                <c:pt idx="316">
                  <c:v>0.67826862335205096</c:v>
                </c:pt>
                <c:pt idx="317">
                  <c:v>0.67884440422058101</c:v>
                </c:pt>
                <c:pt idx="318">
                  <c:v>0.67942811250686597</c:v>
                </c:pt>
                <c:pt idx="319">
                  <c:v>0.68001146316528294</c:v>
                </c:pt>
                <c:pt idx="320">
                  <c:v>0.68059293627739004</c:v>
                </c:pt>
                <c:pt idx="321">
                  <c:v>0.68119452595710794</c:v>
                </c:pt>
                <c:pt idx="322">
                  <c:v>0.68179185390472408</c:v>
                </c:pt>
                <c:pt idx="323">
                  <c:v>0.68238343000412005</c:v>
                </c:pt>
                <c:pt idx="324">
                  <c:v>0.68300582170486501</c:v>
                </c:pt>
                <c:pt idx="325">
                  <c:v>0.68357594013214107</c:v>
                </c:pt>
                <c:pt idx="326">
                  <c:v>0.68412883281707804</c:v>
                </c:pt>
                <c:pt idx="327">
                  <c:v>0.68477056622505206</c:v>
                </c:pt>
                <c:pt idx="328">
                  <c:v>0.68538732528686497</c:v>
                </c:pt>
                <c:pt idx="329">
                  <c:v>0.68597756028175394</c:v>
                </c:pt>
                <c:pt idx="330">
                  <c:v>0.686532270908356</c:v>
                </c:pt>
                <c:pt idx="331">
                  <c:v>0.68717036843299906</c:v>
                </c:pt>
                <c:pt idx="332">
                  <c:v>0.68778274655342098</c:v>
                </c:pt>
                <c:pt idx="333">
                  <c:v>0.68834732174873403</c:v>
                </c:pt>
                <c:pt idx="334">
                  <c:v>0.68886838555335994</c:v>
                </c:pt>
                <c:pt idx="335">
                  <c:v>0.68943802714347802</c:v>
                </c:pt>
                <c:pt idx="336">
                  <c:v>0.69003741145134001</c:v>
                </c:pt>
                <c:pt idx="337">
                  <c:v>0.69060198664665196</c:v>
                </c:pt>
                <c:pt idx="338">
                  <c:v>0.69121031165123004</c:v>
                </c:pt>
                <c:pt idx="339">
                  <c:v>0.69182802438736002</c:v>
                </c:pt>
                <c:pt idx="340">
                  <c:v>0.69242559075355503</c:v>
                </c:pt>
                <c:pt idx="341">
                  <c:v>0.69305033683776895</c:v>
                </c:pt>
                <c:pt idx="342">
                  <c:v>0.69367684125900309</c:v>
                </c:pt>
                <c:pt idx="343">
                  <c:v>0.69429976940155003</c:v>
                </c:pt>
                <c:pt idx="344">
                  <c:v>0.69487006664276096</c:v>
                </c:pt>
                <c:pt idx="345">
                  <c:v>0.69545198678970299</c:v>
                </c:pt>
                <c:pt idx="346">
                  <c:v>0.696048271656036</c:v>
                </c:pt>
                <c:pt idx="347">
                  <c:v>0.69666771292686502</c:v>
                </c:pt>
                <c:pt idx="348">
                  <c:v>0.69728038907051104</c:v>
                </c:pt>
                <c:pt idx="349">
                  <c:v>0.69788168072700496</c:v>
                </c:pt>
                <c:pt idx="350">
                  <c:v>0.69846145510673496</c:v>
                </c:pt>
                <c:pt idx="351">
                  <c:v>0.69906980991363499</c:v>
                </c:pt>
                <c:pt idx="352">
                  <c:v>0.69966403841972402</c:v>
                </c:pt>
                <c:pt idx="353">
                  <c:v>0.700223696231842</c:v>
                </c:pt>
                <c:pt idx="354">
                  <c:v>0.70091361999511692</c:v>
                </c:pt>
                <c:pt idx="355">
                  <c:v>0.70154054164886492</c:v>
                </c:pt>
                <c:pt idx="356">
                  <c:v>0.70209963321685809</c:v>
                </c:pt>
                <c:pt idx="357">
                  <c:v>0.70270247459411594</c:v>
                </c:pt>
                <c:pt idx="358">
                  <c:v>0.70326776504516597</c:v>
                </c:pt>
                <c:pt idx="359">
                  <c:v>0.70379693508148211</c:v>
                </c:pt>
                <c:pt idx="360">
                  <c:v>0.70426942110061597</c:v>
                </c:pt>
                <c:pt idx="361">
                  <c:v>0.70480681657791111</c:v>
                </c:pt>
                <c:pt idx="362">
                  <c:v>0.70533854961395304</c:v>
                </c:pt>
                <c:pt idx="363">
                  <c:v>0.70582319498062107</c:v>
                </c:pt>
                <c:pt idx="364">
                  <c:v>0.70632554292678806</c:v>
                </c:pt>
                <c:pt idx="365">
                  <c:v>0.70684452056884806</c:v>
                </c:pt>
                <c:pt idx="366">
                  <c:v>0.70737893581390399</c:v>
                </c:pt>
                <c:pt idx="367">
                  <c:v>0.7078921914100651</c:v>
                </c:pt>
                <c:pt idx="368">
                  <c:v>0.70839138031005899</c:v>
                </c:pt>
                <c:pt idx="369">
                  <c:v>0.70888836383819598</c:v>
                </c:pt>
                <c:pt idx="370">
                  <c:v>0.70942146778106707</c:v>
                </c:pt>
                <c:pt idx="371">
                  <c:v>0.70997275114059399</c:v>
                </c:pt>
                <c:pt idx="372">
                  <c:v>0.71051157712936397</c:v>
                </c:pt>
                <c:pt idx="373">
                  <c:v>0.71100838184356707</c:v>
                </c:pt>
                <c:pt idx="374">
                  <c:v>0.71153105497360203</c:v>
                </c:pt>
                <c:pt idx="375">
                  <c:v>0.71203960180282611</c:v>
                </c:pt>
                <c:pt idx="376">
                  <c:v>0.71252615451812695</c:v>
                </c:pt>
                <c:pt idx="377">
                  <c:v>0.713007760047913</c:v>
                </c:pt>
                <c:pt idx="378">
                  <c:v>0.71351881027221697</c:v>
                </c:pt>
                <c:pt idx="379">
                  <c:v>0.71403796672820996</c:v>
                </c:pt>
                <c:pt idx="380">
                  <c:v>0.71446759700775098</c:v>
                </c:pt>
                <c:pt idx="381">
                  <c:v>0.71483947038650508</c:v>
                </c:pt>
                <c:pt idx="382">
                  <c:v>0.71519155502319309</c:v>
                </c:pt>
                <c:pt idx="383">
                  <c:v>0.71555746793746899</c:v>
                </c:pt>
                <c:pt idx="384">
                  <c:v>0.71589465141296404</c:v>
                </c:pt>
                <c:pt idx="385">
                  <c:v>0.71622110605239908</c:v>
                </c:pt>
                <c:pt idx="386">
                  <c:v>0.7165397524833681</c:v>
                </c:pt>
                <c:pt idx="387">
                  <c:v>0.71688611507415811</c:v>
                </c:pt>
                <c:pt idx="388">
                  <c:v>0.71732355356216404</c:v>
                </c:pt>
                <c:pt idx="389">
                  <c:v>0.71783448457717891</c:v>
                </c:pt>
                <c:pt idx="390">
                  <c:v>0.71831620931625406</c:v>
                </c:pt>
                <c:pt idx="391">
                  <c:v>0.71877349615096997</c:v>
                </c:pt>
                <c:pt idx="392">
                  <c:v>0.71923900842666599</c:v>
                </c:pt>
                <c:pt idx="393">
                  <c:v>0.71976877450943011</c:v>
                </c:pt>
                <c:pt idx="394">
                  <c:v>0.72026784420013401</c:v>
                </c:pt>
                <c:pt idx="395">
                  <c:v>0.72073317766189593</c:v>
                </c:pt>
                <c:pt idx="396">
                  <c:v>0.72115398645400997</c:v>
                </c:pt>
                <c:pt idx="397">
                  <c:v>0.72159190177917498</c:v>
                </c:pt>
                <c:pt idx="398">
                  <c:v>0.72204024791717503</c:v>
                </c:pt>
                <c:pt idx="399">
                  <c:v>0.72250212430953997</c:v>
                </c:pt>
                <c:pt idx="400">
                  <c:v>0.72302145957946795</c:v>
                </c:pt>
                <c:pt idx="401">
                  <c:v>0.72355676889419596</c:v>
                </c:pt>
                <c:pt idx="402">
                  <c:v>0.72409929037094112</c:v>
                </c:pt>
                <c:pt idx="403">
                  <c:v>0.7246351361274721</c:v>
                </c:pt>
                <c:pt idx="404">
                  <c:v>0.72509993314742993</c:v>
                </c:pt>
                <c:pt idx="405">
                  <c:v>0.7255729556083681</c:v>
                </c:pt>
                <c:pt idx="406">
                  <c:v>0.72610343694686907</c:v>
                </c:pt>
                <c:pt idx="407">
                  <c:v>0.72661991119384806</c:v>
                </c:pt>
                <c:pt idx="408">
                  <c:v>0.72715748548507708</c:v>
                </c:pt>
                <c:pt idx="409">
                  <c:v>0.72771627902984592</c:v>
                </c:pt>
                <c:pt idx="410">
                  <c:v>0.72816808223724405</c:v>
                </c:pt>
                <c:pt idx="411">
                  <c:v>0.72867519855499308</c:v>
                </c:pt>
                <c:pt idx="412">
                  <c:v>0.7291962623596191</c:v>
                </c:pt>
                <c:pt idx="413">
                  <c:v>0.72960228919982906</c:v>
                </c:pt>
                <c:pt idx="414">
                  <c:v>0.73001582622528094</c:v>
                </c:pt>
                <c:pt idx="415">
                  <c:v>0.73043878078460711</c:v>
                </c:pt>
                <c:pt idx="416">
                  <c:v>0.73087699413299601</c:v>
                </c:pt>
                <c:pt idx="417">
                  <c:v>0.73136062622070308</c:v>
                </c:pt>
                <c:pt idx="418">
                  <c:v>0.731825959682465</c:v>
                </c:pt>
                <c:pt idx="419">
                  <c:v>0.732258868217468</c:v>
                </c:pt>
                <c:pt idx="420">
                  <c:v>0.73261154890060398</c:v>
                </c:pt>
                <c:pt idx="421">
                  <c:v>0.73296655416488599</c:v>
                </c:pt>
                <c:pt idx="422">
                  <c:v>0.73333598375320408</c:v>
                </c:pt>
                <c:pt idx="423">
                  <c:v>0.73378230333328198</c:v>
                </c:pt>
                <c:pt idx="424">
                  <c:v>0.73418093919754002</c:v>
                </c:pt>
                <c:pt idx="425">
                  <c:v>0.73455662727355997</c:v>
                </c:pt>
                <c:pt idx="426">
                  <c:v>0.73492450714111301</c:v>
                </c:pt>
                <c:pt idx="427">
                  <c:v>0.73521496057510394</c:v>
                </c:pt>
                <c:pt idx="428">
                  <c:v>0.735543620586395</c:v>
                </c:pt>
                <c:pt idx="429">
                  <c:v>0.73595185279846209</c:v>
                </c:pt>
                <c:pt idx="430">
                  <c:v>0.73620713949203509</c:v>
                </c:pt>
                <c:pt idx="431">
                  <c:v>0.73651082515716593</c:v>
                </c:pt>
                <c:pt idx="432">
                  <c:v>0.73685379028320308</c:v>
                </c:pt>
                <c:pt idx="433">
                  <c:v>0.73713858127594012</c:v>
                </c:pt>
                <c:pt idx="434">
                  <c:v>0.73741264343261692</c:v>
                </c:pt>
                <c:pt idx="435">
                  <c:v>0.737688076496124</c:v>
                </c:pt>
                <c:pt idx="436">
                  <c:v>0.73798353672027606</c:v>
                </c:pt>
                <c:pt idx="437">
                  <c:v>0.73834897279739398</c:v>
                </c:pt>
                <c:pt idx="438">
                  <c:v>0.73866535425186197</c:v>
                </c:pt>
                <c:pt idx="439">
                  <c:v>0.73886646032333392</c:v>
                </c:pt>
                <c:pt idx="440">
                  <c:v>0.73910225629806492</c:v>
                </c:pt>
                <c:pt idx="441">
                  <c:v>0.739397060871124</c:v>
                </c:pt>
                <c:pt idx="442">
                  <c:v>0.73974157571792598</c:v>
                </c:pt>
                <c:pt idx="443">
                  <c:v>0.73998476266861002</c:v>
                </c:pt>
                <c:pt idx="444">
                  <c:v>0.74023164510726902</c:v>
                </c:pt>
                <c:pt idx="445">
                  <c:v>0.74049193859100293</c:v>
                </c:pt>
                <c:pt idx="446">
                  <c:v>0.74079627990722696</c:v>
                </c:pt>
                <c:pt idx="447">
                  <c:v>0.74111307859420794</c:v>
                </c:pt>
                <c:pt idx="448">
                  <c:v>0.74144561290741007</c:v>
                </c:pt>
                <c:pt idx="449">
                  <c:v>0.74180073738098096</c:v>
                </c:pt>
                <c:pt idx="450">
                  <c:v>0.74215753078460711</c:v>
                </c:pt>
                <c:pt idx="451">
                  <c:v>0.74249280691146891</c:v>
                </c:pt>
                <c:pt idx="452">
                  <c:v>0.74280203580856297</c:v>
                </c:pt>
                <c:pt idx="453">
                  <c:v>0.74307985305786106</c:v>
                </c:pt>
                <c:pt idx="454">
                  <c:v>0.74324030876159708</c:v>
                </c:pt>
                <c:pt idx="455">
                  <c:v>0.74334717988967891</c:v>
                </c:pt>
                <c:pt idx="456">
                  <c:v>0.74357814788818399</c:v>
                </c:pt>
                <c:pt idx="457">
                  <c:v>0.74388993978500406</c:v>
                </c:pt>
                <c:pt idx="458">
                  <c:v>0.74425919055938694</c:v>
                </c:pt>
                <c:pt idx="459">
                  <c:v>0.74469412565231297</c:v>
                </c:pt>
                <c:pt idx="460">
                  <c:v>0.74517775774002093</c:v>
                </c:pt>
                <c:pt idx="461">
                  <c:v>0.74564428329467791</c:v>
                </c:pt>
                <c:pt idx="462">
                  <c:v>0.74607868194580096</c:v>
                </c:pt>
                <c:pt idx="463">
                  <c:v>0.74650729894638101</c:v>
                </c:pt>
                <c:pt idx="464">
                  <c:v>0.74689133167266797</c:v>
                </c:pt>
                <c:pt idx="465">
                  <c:v>0.74724574089050311</c:v>
                </c:pt>
                <c:pt idx="466">
                  <c:v>0.74762464761734004</c:v>
                </c:pt>
                <c:pt idx="467">
                  <c:v>0.7479423403739931</c:v>
                </c:pt>
                <c:pt idx="468">
                  <c:v>0.74824447631835911</c:v>
                </c:pt>
                <c:pt idx="469">
                  <c:v>0.74857480525970499</c:v>
                </c:pt>
                <c:pt idx="470">
                  <c:v>0.7489382743835451</c:v>
                </c:pt>
                <c:pt idx="471">
                  <c:v>0.74929149150848406</c:v>
                </c:pt>
                <c:pt idx="472">
                  <c:v>0.74961854219436597</c:v>
                </c:pt>
                <c:pt idx="473">
                  <c:v>0.74991549253463696</c:v>
                </c:pt>
                <c:pt idx="474">
                  <c:v>0.75020588636398311</c:v>
                </c:pt>
                <c:pt idx="475">
                  <c:v>0.75049329996109004</c:v>
                </c:pt>
                <c:pt idx="476">
                  <c:v>0.7507997274398801</c:v>
                </c:pt>
                <c:pt idx="477">
                  <c:v>0.751162958145142</c:v>
                </c:pt>
                <c:pt idx="478">
                  <c:v>0.75152773857116695</c:v>
                </c:pt>
                <c:pt idx="479">
                  <c:v>0.75180418491363499</c:v>
                </c:pt>
                <c:pt idx="480">
                  <c:v>0.75209779739379901</c:v>
                </c:pt>
                <c:pt idx="481">
                  <c:v>0.75239427089691202</c:v>
                </c:pt>
                <c:pt idx="482">
                  <c:v>0.75268752574920694</c:v>
                </c:pt>
                <c:pt idx="483">
                  <c:v>0.75303740501403804</c:v>
                </c:pt>
                <c:pt idx="484">
                  <c:v>0.75339533090591404</c:v>
                </c:pt>
                <c:pt idx="485">
                  <c:v>0.753759694099426</c:v>
                </c:pt>
                <c:pt idx="486">
                  <c:v>0.75414950847625706</c:v>
                </c:pt>
                <c:pt idx="487">
                  <c:v>0.75446666479110691</c:v>
                </c:pt>
                <c:pt idx="488">
                  <c:v>0.7547559857368471</c:v>
                </c:pt>
                <c:pt idx="489">
                  <c:v>0.75509775876998897</c:v>
                </c:pt>
                <c:pt idx="490">
                  <c:v>0.75544143915176409</c:v>
                </c:pt>
                <c:pt idx="491">
                  <c:v>0.75577349662780802</c:v>
                </c:pt>
                <c:pt idx="492">
                  <c:v>0.75608016252517696</c:v>
                </c:pt>
                <c:pt idx="493">
                  <c:v>0.75634945631027195</c:v>
                </c:pt>
                <c:pt idx="494">
                  <c:v>0.75660134553909297</c:v>
                </c:pt>
                <c:pt idx="495">
                  <c:v>0.75683803558349605</c:v>
                </c:pt>
                <c:pt idx="496">
                  <c:v>0.7570864677429201</c:v>
                </c:pt>
                <c:pt idx="497">
                  <c:v>0.75739480257034297</c:v>
                </c:pt>
                <c:pt idx="498">
                  <c:v>0.75772531032562296</c:v>
                </c:pt>
                <c:pt idx="499">
                  <c:v>0.75797010660171504</c:v>
                </c:pt>
                <c:pt idx="500">
                  <c:v>0.7582543611526491</c:v>
                </c:pt>
                <c:pt idx="501">
                  <c:v>0.75854487419128391</c:v>
                </c:pt>
                <c:pt idx="502">
                  <c:v>0.75881625413894693</c:v>
                </c:pt>
                <c:pt idx="503">
                  <c:v>0.7590361952781679</c:v>
                </c:pt>
                <c:pt idx="504">
                  <c:v>0.75926835536956805</c:v>
                </c:pt>
                <c:pt idx="505">
                  <c:v>0.75952554941177408</c:v>
                </c:pt>
                <c:pt idx="506">
                  <c:v>0.75974495410919207</c:v>
                </c:pt>
                <c:pt idx="507">
                  <c:v>0.75998396873474094</c:v>
                </c:pt>
                <c:pt idx="508">
                  <c:v>0.76023484468460101</c:v>
                </c:pt>
                <c:pt idx="509">
                  <c:v>0.76046330928802508</c:v>
                </c:pt>
                <c:pt idx="510">
                  <c:v>0.76069600582122798</c:v>
                </c:pt>
                <c:pt idx="511">
                  <c:v>0.76093913316726702</c:v>
                </c:pt>
                <c:pt idx="512">
                  <c:v>0.76120431423187296</c:v>
                </c:pt>
                <c:pt idx="513">
                  <c:v>0.7615113973617551</c:v>
                </c:pt>
                <c:pt idx="514">
                  <c:v>0.76178116798400897</c:v>
                </c:pt>
                <c:pt idx="515">
                  <c:v>0.76198418140411395</c:v>
                </c:pt>
                <c:pt idx="516">
                  <c:v>0.76219798326492305</c:v>
                </c:pt>
                <c:pt idx="517">
                  <c:v>0.76251448392867993</c:v>
                </c:pt>
                <c:pt idx="518">
                  <c:v>0.76290215253829996</c:v>
                </c:pt>
                <c:pt idx="519">
                  <c:v>0.763145220279694</c:v>
                </c:pt>
                <c:pt idx="520">
                  <c:v>0.76340897083282511</c:v>
                </c:pt>
                <c:pt idx="521">
                  <c:v>0.76371068954467791</c:v>
                </c:pt>
                <c:pt idx="522">
                  <c:v>0.76409949064254801</c:v>
                </c:pt>
                <c:pt idx="523">
                  <c:v>0.76442910432815592</c:v>
                </c:pt>
                <c:pt idx="524">
                  <c:v>0.76473857164382908</c:v>
                </c:pt>
                <c:pt idx="525">
                  <c:v>0.76503611803054805</c:v>
                </c:pt>
                <c:pt idx="526">
                  <c:v>0.76529331207275408</c:v>
                </c:pt>
                <c:pt idx="527">
                  <c:v>0.76560891866684</c:v>
                </c:pt>
                <c:pt idx="528">
                  <c:v>0.76597715616226192</c:v>
                </c:pt>
                <c:pt idx="529">
                  <c:v>0.76624954938888612</c:v>
                </c:pt>
                <c:pt idx="530">
                  <c:v>0.76658613681793208</c:v>
                </c:pt>
                <c:pt idx="531">
                  <c:v>0.76694966554641697</c:v>
                </c:pt>
                <c:pt idx="532">
                  <c:v>0.76727308034896891</c:v>
                </c:pt>
                <c:pt idx="533">
                  <c:v>0.7676255226135249</c:v>
                </c:pt>
                <c:pt idx="534">
                  <c:v>0.76800991296768206</c:v>
                </c:pt>
                <c:pt idx="535">
                  <c:v>0.76843817234039302</c:v>
                </c:pt>
                <c:pt idx="536">
                  <c:v>0.76874042749404903</c:v>
                </c:pt>
                <c:pt idx="537">
                  <c:v>0.76908124685287493</c:v>
                </c:pt>
                <c:pt idx="538">
                  <c:v>0.76947797536849993</c:v>
                </c:pt>
                <c:pt idx="539">
                  <c:v>0.76980973482131998</c:v>
                </c:pt>
                <c:pt idx="540">
                  <c:v>0.77007771730422991</c:v>
                </c:pt>
                <c:pt idx="541">
                  <c:v>0.77032829523086499</c:v>
                </c:pt>
                <c:pt idx="542">
                  <c:v>0.77069402933120701</c:v>
                </c:pt>
                <c:pt idx="543">
                  <c:v>0.77106417417526196</c:v>
                </c:pt>
                <c:pt idx="544">
                  <c:v>0.77139289379119891</c:v>
                </c:pt>
                <c:pt idx="545">
                  <c:v>0.77162189483642596</c:v>
                </c:pt>
                <c:pt idx="546">
                  <c:v>0.77194650173187296</c:v>
                </c:pt>
                <c:pt idx="547">
                  <c:v>0.77223850488662693</c:v>
                </c:pt>
                <c:pt idx="548">
                  <c:v>0.77247000932693499</c:v>
                </c:pt>
                <c:pt idx="549">
                  <c:v>0.77276767492294307</c:v>
                </c:pt>
                <c:pt idx="550">
                  <c:v>0.77304209470748897</c:v>
                </c:pt>
                <c:pt idx="551">
                  <c:v>0.7733107328414921</c:v>
                </c:pt>
                <c:pt idx="552">
                  <c:v>0.77365387678146402</c:v>
                </c:pt>
                <c:pt idx="553">
                  <c:v>0.77391721010208103</c:v>
                </c:pt>
                <c:pt idx="554">
                  <c:v>0.77418286800384495</c:v>
                </c:pt>
                <c:pt idx="555">
                  <c:v>0.77454288005828897</c:v>
                </c:pt>
                <c:pt idx="556">
                  <c:v>0.77483226060867305</c:v>
                </c:pt>
                <c:pt idx="557">
                  <c:v>0.77509690523147601</c:v>
                </c:pt>
                <c:pt idx="558">
                  <c:v>0.77534444332122798</c:v>
                </c:pt>
                <c:pt idx="559">
                  <c:v>0.77571673393249507</c:v>
                </c:pt>
                <c:pt idx="560">
                  <c:v>0.77607650756835911</c:v>
                </c:pt>
                <c:pt idx="561">
                  <c:v>0.77641464471817012</c:v>
                </c:pt>
                <c:pt idx="562">
                  <c:v>0.77669323682785008</c:v>
                </c:pt>
                <c:pt idx="563">
                  <c:v>0.77704997062683101</c:v>
                </c:pt>
                <c:pt idx="564">
                  <c:v>0.77742136716842691</c:v>
                </c:pt>
                <c:pt idx="565">
                  <c:v>0.77770997285842891</c:v>
                </c:pt>
                <c:pt idx="566">
                  <c:v>0.77800680398940991</c:v>
                </c:pt>
                <c:pt idx="567">
                  <c:v>0.77832747697830196</c:v>
                </c:pt>
                <c:pt idx="568">
                  <c:v>0.77868498563766497</c:v>
                </c:pt>
                <c:pt idx="569">
                  <c:v>0.77896602153778094</c:v>
                </c:pt>
                <c:pt idx="570">
                  <c:v>0.77928115129470799</c:v>
                </c:pt>
                <c:pt idx="571">
                  <c:v>0.77963466644287105</c:v>
                </c:pt>
                <c:pt idx="572">
                  <c:v>0.77998627424240108</c:v>
                </c:pt>
                <c:pt idx="573">
                  <c:v>0.78040004968643206</c:v>
                </c:pt>
                <c:pt idx="574">
                  <c:v>0.78083635568618792</c:v>
                </c:pt>
                <c:pt idx="575">
                  <c:v>0.781217348575592</c:v>
                </c:pt>
                <c:pt idx="576">
                  <c:v>0.78159840106964107</c:v>
                </c:pt>
                <c:pt idx="577">
                  <c:v>0.78196854591369602</c:v>
                </c:pt>
                <c:pt idx="578">
                  <c:v>0.78231484889984104</c:v>
                </c:pt>
                <c:pt idx="579">
                  <c:v>0.78262890577316302</c:v>
                </c:pt>
                <c:pt idx="580">
                  <c:v>0.78300948143005411</c:v>
                </c:pt>
                <c:pt idx="581">
                  <c:v>0.78346283435821507</c:v>
                </c:pt>
                <c:pt idx="582">
                  <c:v>0.78373618125915501</c:v>
                </c:pt>
                <c:pt idx="583">
                  <c:v>0.784044396877289</c:v>
                </c:pt>
                <c:pt idx="584">
                  <c:v>0.78439499139785807</c:v>
                </c:pt>
                <c:pt idx="585">
                  <c:v>0.78483666181564304</c:v>
                </c:pt>
                <c:pt idx="586">
                  <c:v>0.78516067266464207</c:v>
                </c:pt>
                <c:pt idx="587">
                  <c:v>0.7854866504669189</c:v>
                </c:pt>
                <c:pt idx="588">
                  <c:v>0.78591002225875894</c:v>
                </c:pt>
                <c:pt idx="589">
                  <c:v>0.78625084161758396</c:v>
                </c:pt>
                <c:pt idx="590">
                  <c:v>0.78651751279830906</c:v>
                </c:pt>
                <c:pt idx="591">
                  <c:v>0.7867044925689699</c:v>
                </c:pt>
                <c:pt idx="592">
                  <c:v>0.78704996109008807</c:v>
                </c:pt>
                <c:pt idx="593">
                  <c:v>0.78734422922134395</c:v>
                </c:pt>
                <c:pt idx="594">
                  <c:v>0.78760875463485691</c:v>
                </c:pt>
                <c:pt idx="595">
                  <c:v>0.78793199062347408</c:v>
                </c:pt>
                <c:pt idx="596">
                  <c:v>0.78820050954818699</c:v>
                </c:pt>
                <c:pt idx="597">
                  <c:v>0.78843374252319309</c:v>
                </c:pt>
                <c:pt idx="598">
                  <c:v>0.78862960338592503</c:v>
                </c:pt>
                <c:pt idx="599">
                  <c:v>0.78887648582458492</c:v>
                </c:pt>
                <c:pt idx="600">
                  <c:v>0.78914178609847996</c:v>
                </c:pt>
                <c:pt idx="601">
                  <c:v>0.78941841125488299</c:v>
                </c:pt>
                <c:pt idx="602">
                  <c:v>0.78954429626464795</c:v>
                </c:pt>
                <c:pt idx="603">
                  <c:v>0.78969891071319598</c:v>
                </c:pt>
                <c:pt idx="604">
                  <c:v>0.78989059925079297</c:v>
                </c:pt>
                <c:pt idx="605">
                  <c:v>0.79014481306076112</c:v>
                </c:pt>
                <c:pt idx="606">
                  <c:v>0.79033429622650098</c:v>
                </c:pt>
                <c:pt idx="607">
                  <c:v>0.79048110246658299</c:v>
                </c:pt>
                <c:pt idx="608">
                  <c:v>0.79059321880340594</c:v>
                </c:pt>
                <c:pt idx="609">
                  <c:v>0.79084022045135494</c:v>
                </c:pt>
                <c:pt idx="610">
                  <c:v>0.79101969003677408</c:v>
                </c:pt>
                <c:pt idx="611">
                  <c:v>0.79102261066436808</c:v>
                </c:pt>
                <c:pt idx="612">
                  <c:v>0.79130269289016697</c:v>
                </c:pt>
                <c:pt idx="613">
                  <c:v>0.79163528680801409</c:v>
                </c:pt>
                <c:pt idx="614">
                  <c:v>0.791987192630768</c:v>
                </c:pt>
                <c:pt idx="615">
                  <c:v>0.79213405847549412</c:v>
                </c:pt>
                <c:pt idx="616">
                  <c:v>0.79241229295730609</c:v>
                </c:pt>
                <c:pt idx="617">
                  <c:v>0.79278589487075801</c:v>
                </c:pt>
                <c:pt idx="618">
                  <c:v>0.79322738647460911</c:v>
                </c:pt>
                <c:pt idx="619">
                  <c:v>0.79368354082107495</c:v>
                </c:pt>
                <c:pt idx="620">
                  <c:v>0.79415209293365496</c:v>
                </c:pt>
                <c:pt idx="621">
                  <c:v>0.79463268518447894</c:v>
                </c:pt>
                <c:pt idx="622">
                  <c:v>0.79514302015304605</c:v>
                </c:pt>
                <c:pt idx="623">
                  <c:v>0.79562802314758296</c:v>
                </c:pt>
                <c:pt idx="624">
                  <c:v>0.79608566761016797</c:v>
                </c:pt>
                <c:pt idx="625">
                  <c:v>0.79669470787048291</c:v>
                </c:pt>
                <c:pt idx="626">
                  <c:v>0.79727227687835711</c:v>
                </c:pt>
                <c:pt idx="627">
                  <c:v>0.79780073165893595</c:v>
                </c:pt>
                <c:pt idx="628">
                  <c:v>0.79817659854888912</c:v>
                </c:pt>
                <c:pt idx="629">
                  <c:v>0.79856665134429905</c:v>
                </c:pt>
                <c:pt idx="630">
                  <c:v>0.79901350736617993</c:v>
                </c:pt>
                <c:pt idx="631">
                  <c:v>0.79957313537597696</c:v>
                </c:pt>
                <c:pt idx="632">
                  <c:v>0.79808814525604199</c:v>
                </c:pt>
                <c:pt idx="633">
                  <c:v>0.79835523366928096</c:v>
                </c:pt>
                <c:pt idx="634">
                  <c:v>0.79865260124206494</c:v>
                </c:pt>
                <c:pt idx="635">
                  <c:v>0.79890466928482096</c:v>
                </c:pt>
                <c:pt idx="636">
                  <c:v>0.79912997484207193</c:v>
                </c:pt>
                <c:pt idx="637">
                  <c:v>0.79937006235122698</c:v>
                </c:pt>
                <c:pt idx="638">
                  <c:v>0.79957712888717691</c:v>
                </c:pt>
                <c:pt idx="639">
                  <c:v>0.79978473186492893</c:v>
                </c:pt>
                <c:pt idx="640">
                  <c:v>0.79994906187057491</c:v>
                </c:pt>
                <c:pt idx="641">
                  <c:v>0.80003602504730198</c:v>
                </c:pt>
                <c:pt idx="642">
                  <c:v>0.80020244121551509</c:v>
                </c:pt>
                <c:pt idx="643">
                  <c:v>0.80047769546508807</c:v>
                </c:pt>
                <c:pt idx="644">
                  <c:v>0.80070389509201112</c:v>
                </c:pt>
                <c:pt idx="645">
                  <c:v>0.80080355405807491</c:v>
                </c:pt>
                <c:pt idx="646">
                  <c:v>0.80087543725967403</c:v>
                </c:pt>
                <c:pt idx="647">
                  <c:v>0.80100471973419207</c:v>
                </c:pt>
                <c:pt idx="648">
                  <c:v>0.80116362571716304</c:v>
                </c:pt>
                <c:pt idx="649">
                  <c:v>0.80128235816955606</c:v>
                </c:pt>
                <c:pt idx="650">
                  <c:v>0.80136079788208003</c:v>
                </c:pt>
                <c:pt idx="651">
                  <c:v>0.80146313905715894</c:v>
                </c:pt>
                <c:pt idx="652">
                  <c:v>0.80163408517837498</c:v>
                </c:pt>
                <c:pt idx="653">
                  <c:v>0.80186505317688006</c:v>
                </c:pt>
                <c:pt idx="654">
                  <c:v>0.80211122035980198</c:v>
                </c:pt>
                <c:pt idx="655">
                  <c:v>0.80231262445449802</c:v>
                </c:pt>
                <c:pt idx="656">
                  <c:v>0.80246759653091404</c:v>
                </c:pt>
                <c:pt idx="657">
                  <c:v>0.80262823104858394</c:v>
                </c:pt>
                <c:pt idx="658">
                  <c:v>0.80278838872909497</c:v>
                </c:pt>
                <c:pt idx="659">
                  <c:v>0.8029155254364011</c:v>
                </c:pt>
                <c:pt idx="660">
                  <c:v>0.80304504632949802</c:v>
                </c:pt>
                <c:pt idx="661">
                  <c:v>0.80323590040206905</c:v>
                </c:pt>
                <c:pt idx="662">
                  <c:v>0.80346555709838907</c:v>
                </c:pt>
                <c:pt idx="663">
                  <c:v>0.80368448495864908</c:v>
                </c:pt>
                <c:pt idx="664">
                  <c:v>0.80393857955932591</c:v>
                </c:pt>
                <c:pt idx="665">
                  <c:v>0.80427612066268894</c:v>
                </c:pt>
                <c:pt idx="666">
                  <c:v>0.80455840826034497</c:v>
                </c:pt>
                <c:pt idx="667">
                  <c:v>0.80477644205093402</c:v>
                </c:pt>
                <c:pt idx="668">
                  <c:v>0.80498851537704508</c:v>
                </c:pt>
                <c:pt idx="669">
                  <c:v>0.80525637865066502</c:v>
                </c:pt>
                <c:pt idx="670">
                  <c:v>0.80562413930892895</c:v>
                </c:pt>
                <c:pt idx="671">
                  <c:v>0.80598576068878192</c:v>
                </c:pt>
                <c:pt idx="672">
                  <c:v>0.80630422830581705</c:v>
                </c:pt>
                <c:pt idx="673">
                  <c:v>0.8065825223922729</c:v>
                </c:pt>
                <c:pt idx="674">
                  <c:v>0.80682225227355997</c:v>
                </c:pt>
                <c:pt idx="675">
                  <c:v>0.80706424713134806</c:v>
                </c:pt>
                <c:pt idx="676">
                  <c:v>0.80736328363418597</c:v>
                </c:pt>
                <c:pt idx="677">
                  <c:v>0.80770291090011592</c:v>
                </c:pt>
                <c:pt idx="678">
                  <c:v>0.80803043842315692</c:v>
                </c:pt>
                <c:pt idx="679">
                  <c:v>0.808322322368622</c:v>
                </c:pt>
                <c:pt idx="680">
                  <c:v>0.80856324434280391</c:v>
                </c:pt>
                <c:pt idx="681">
                  <c:v>0.80879182815551798</c:v>
                </c:pt>
                <c:pt idx="682">
                  <c:v>0.80911649465560909</c:v>
                </c:pt>
                <c:pt idx="683">
                  <c:v>0.80942876338958691</c:v>
                </c:pt>
                <c:pt idx="684">
                  <c:v>0.80966920852661106</c:v>
                </c:pt>
                <c:pt idx="685">
                  <c:v>0.80991138219833392</c:v>
                </c:pt>
                <c:pt idx="686">
                  <c:v>0.81016160249710101</c:v>
                </c:pt>
                <c:pt idx="687">
                  <c:v>0.81040830612182591</c:v>
                </c:pt>
                <c:pt idx="688">
                  <c:v>0.81064058542251605</c:v>
                </c:pt>
                <c:pt idx="689">
                  <c:v>0.81082047224044795</c:v>
                </c:pt>
                <c:pt idx="690">
                  <c:v>0.81096483469009395</c:v>
                </c:pt>
                <c:pt idx="691">
                  <c:v>0.81109602451324503</c:v>
                </c:pt>
                <c:pt idx="692">
                  <c:v>0.81123228073120091</c:v>
                </c:pt>
                <c:pt idx="693">
                  <c:v>0.81138701438903804</c:v>
                </c:pt>
                <c:pt idx="694">
                  <c:v>0.81152040958404492</c:v>
                </c:pt>
                <c:pt idx="695">
                  <c:v>0.81160099506378192</c:v>
                </c:pt>
                <c:pt idx="696">
                  <c:v>0.81171555519103999</c:v>
                </c:pt>
                <c:pt idx="697">
                  <c:v>0.81185204982757608</c:v>
                </c:pt>
                <c:pt idx="698">
                  <c:v>0.8119481921195979</c:v>
                </c:pt>
                <c:pt idx="699">
                  <c:v>0.81201423406600992</c:v>
                </c:pt>
                <c:pt idx="700">
                  <c:v>0.81206018924713108</c:v>
                </c:pt>
                <c:pt idx="701">
                  <c:v>0.812106502056122</c:v>
                </c:pt>
                <c:pt idx="702">
                  <c:v>0.81213761568069498</c:v>
                </c:pt>
                <c:pt idx="703">
                  <c:v>0.81216270923614498</c:v>
                </c:pt>
                <c:pt idx="704">
                  <c:v>0.81218017339706394</c:v>
                </c:pt>
                <c:pt idx="705">
                  <c:v>0.81218255758285496</c:v>
                </c:pt>
                <c:pt idx="706">
                  <c:v>0.81214137077331494</c:v>
                </c:pt>
                <c:pt idx="707">
                  <c:v>0.81207383871078509</c:v>
                </c:pt>
                <c:pt idx="708">
                  <c:v>0.81201089620590206</c:v>
                </c:pt>
                <c:pt idx="709">
                  <c:v>0.81198616027832005</c:v>
                </c:pt>
                <c:pt idx="710">
                  <c:v>0.81199927330017108</c:v>
                </c:pt>
                <c:pt idx="711">
                  <c:v>0.812009584903717</c:v>
                </c:pt>
                <c:pt idx="712">
                  <c:v>0.81197817325591992</c:v>
                </c:pt>
                <c:pt idx="713">
                  <c:v>0.81190438270568799</c:v>
                </c:pt>
                <c:pt idx="714">
                  <c:v>0.8118348836898801</c:v>
                </c:pt>
                <c:pt idx="715">
                  <c:v>0.81180579662322994</c:v>
                </c:pt>
                <c:pt idx="716">
                  <c:v>0.81179643869399998</c:v>
                </c:pt>
                <c:pt idx="717">
                  <c:v>0.81183410882949802</c:v>
                </c:pt>
                <c:pt idx="718">
                  <c:v>0.81187988519668597</c:v>
                </c:pt>
                <c:pt idx="719">
                  <c:v>0.81189663410186808</c:v>
                </c:pt>
                <c:pt idx="720">
                  <c:v>0.81189734935760494</c:v>
                </c:pt>
                <c:pt idx="721">
                  <c:v>0.81191129684448193</c:v>
                </c:pt>
                <c:pt idx="722">
                  <c:v>0.81192739009857195</c:v>
                </c:pt>
                <c:pt idx="723">
                  <c:v>0.81200487613677996</c:v>
                </c:pt>
                <c:pt idx="724">
                  <c:v>0.81214321851730298</c:v>
                </c:pt>
                <c:pt idx="725">
                  <c:v>0.81228245496749896</c:v>
                </c:pt>
                <c:pt idx="726">
                  <c:v>0.81239635944366495</c:v>
                </c:pt>
                <c:pt idx="727">
                  <c:v>0.81252450942993204</c:v>
                </c:pt>
                <c:pt idx="728">
                  <c:v>0.81266255378723096</c:v>
                </c:pt>
                <c:pt idx="729">
                  <c:v>0.81277735233306903</c:v>
                </c:pt>
                <c:pt idx="730">
                  <c:v>0.81291903257369991</c:v>
                </c:pt>
                <c:pt idx="731">
                  <c:v>0.81308884620666499</c:v>
                </c:pt>
                <c:pt idx="732">
                  <c:v>0.81326390504837009</c:v>
                </c:pt>
                <c:pt idx="733">
                  <c:v>0.81342543363571207</c:v>
                </c:pt>
                <c:pt idx="734">
                  <c:v>0.81363255977630611</c:v>
                </c:pt>
                <c:pt idx="735">
                  <c:v>0.81385679244995091</c:v>
                </c:pt>
                <c:pt idx="736">
                  <c:v>0.81405658721923801</c:v>
                </c:pt>
                <c:pt idx="737">
                  <c:v>0.8142680644989011</c:v>
                </c:pt>
                <c:pt idx="738">
                  <c:v>0.81448949575424212</c:v>
                </c:pt>
                <c:pt idx="739">
                  <c:v>0.81468470096588108</c:v>
                </c:pt>
                <c:pt idx="740">
                  <c:v>0.81488449573516797</c:v>
                </c:pt>
                <c:pt idx="741">
                  <c:v>0.81510944366455096</c:v>
                </c:pt>
                <c:pt idx="742">
                  <c:v>0.81534595489501993</c:v>
                </c:pt>
                <c:pt idx="743">
                  <c:v>0.81562079191207904</c:v>
                </c:pt>
                <c:pt idx="744">
                  <c:v>0.81587035655975293</c:v>
                </c:pt>
                <c:pt idx="745">
                  <c:v>0.81606699228286694</c:v>
                </c:pt>
                <c:pt idx="746">
                  <c:v>0.816282045841217</c:v>
                </c:pt>
                <c:pt idx="747">
                  <c:v>0.81650574207305904</c:v>
                </c:pt>
                <c:pt idx="748">
                  <c:v>0.81670970916747998</c:v>
                </c:pt>
                <c:pt idx="749">
                  <c:v>0.81690115928649898</c:v>
                </c:pt>
                <c:pt idx="750">
                  <c:v>0.8171033978462221</c:v>
                </c:pt>
                <c:pt idx="751">
                  <c:v>0.81730718612670894</c:v>
                </c:pt>
                <c:pt idx="752">
                  <c:v>0.81750429868698093</c:v>
                </c:pt>
                <c:pt idx="753">
                  <c:v>0.81766791343689005</c:v>
                </c:pt>
                <c:pt idx="754">
                  <c:v>0.81781001091003391</c:v>
                </c:pt>
                <c:pt idx="755">
                  <c:v>0.81790400743484493</c:v>
                </c:pt>
                <c:pt idx="756">
                  <c:v>0.81796849966049212</c:v>
                </c:pt>
                <c:pt idx="757">
                  <c:v>0.8180494427680971</c:v>
                </c:pt>
                <c:pt idx="758">
                  <c:v>0.81813867092132608</c:v>
                </c:pt>
                <c:pt idx="759">
                  <c:v>0.81822122335434</c:v>
                </c:pt>
                <c:pt idx="760">
                  <c:v>0.81828231811523411</c:v>
                </c:pt>
                <c:pt idx="761">
                  <c:v>0.81832708120346109</c:v>
                </c:pt>
                <c:pt idx="762">
                  <c:v>0.81830836534500095</c:v>
                </c:pt>
                <c:pt idx="763">
                  <c:v>0.8182902455329899</c:v>
                </c:pt>
                <c:pt idx="764">
                  <c:v>0.81830323934555094</c:v>
                </c:pt>
                <c:pt idx="765">
                  <c:v>0.81832046508789102</c:v>
                </c:pt>
                <c:pt idx="766">
                  <c:v>0.81830395460128802</c:v>
                </c:pt>
                <c:pt idx="767">
                  <c:v>0.81827182769775408</c:v>
                </c:pt>
                <c:pt idx="768">
                  <c:v>0.81822259426116895</c:v>
                </c:pt>
                <c:pt idx="769">
                  <c:v>0.81817294359207193</c:v>
                </c:pt>
                <c:pt idx="770">
                  <c:v>0.81808407306671094</c:v>
                </c:pt>
                <c:pt idx="771">
                  <c:v>0.81797106266021702</c:v>
                </c:pt>
                <c:pt idx="772">
                  <c:v>0.8178634762763981</c:v>
                </c:pt>
                <c:pt idx="773">
                  <c:v>0.81777752637863199</c:v>
                </c:pt>
                <c:pt idx="774">
                  <c:v>0.817705285549164</c:v>
                </c:pt>
                <c:pt idx="775">
                  <c:v>0.81764991283416699</c:v>
                </c:pt>
                <c:pt idx="776">
                  <c:v>0.81759787797927896</c:v>
                </c:pt>
                <c:pt idx="777">
                  <c:v>0.81755317449569698</c:v>
                </c:pt>
                <c:pt idx="778">
                  <c:v>0.81750602722168009</c:v>
                </c:pt>
                <c:pt idx="779">
                  <c:v>0.81742979288101192</c:v>
                </c:pt>
                <c:pt idx="780">
                  <c:v>0.81735349893569897</c:v>
                </c:pt>
                <c:pt idx="781">
                  <c:v>0.81726266145706195</c:v>
                </c:pt>
                <c:pt idx="782">
                  <c:v>0.81716645956039402</c:v>
                </c:pt>
                <c:pt idx="783">
                  <c:v>0.81709630489349405</c:v>
                </c:pt>
                <c:pt idx="784">
                  <c:v>0.81703610420227091</c:v>
                </c:pt>
                <c:pt idx="785">
                  <c:v>0.81696273088455196</c:v>
                </c:pt>
                <c:pt idx="786">
                  <c:v>0.81689954996109004</c:v>
                </c:pt>
                <c:pt idx="787">
                  <c:v>0.81686772108077998</c:v>
                </c:pt>
                <c:pt idx="788">
                  <c:v>0.81683839559555094</c:v>
                </c:pt>
                <c:pt idx="789">
                  <c:v>0.816820096969604</c:v>
                </c:pt>
                <c:pt idx="790">
                  <c:v>0.81682164669036905</c:v>
                </c:pt>
                <c:pt idx="791">
                  <c:v>0.816806268692017</c:v>
                </c:pt>
                <c:pt idx="792">
                  <c:v>0.81677777767181392</c:v>
                </c:pt>
                <c:pt idx="793">
                  <c:v>0.81676853895187396</c:v>
                </c:pt>
                <c:pt idx="794">
                  <c:v>0.816809070110321</c:v>
                </c:pt>
                <c:pt idx="795">
                  <c:v>0.81685055494308512</c:v>
                </c:pt>
                <c:pt idx="796">
                  <c:v>0.81688578128814693</c:v>
                </c:pt>
                <c:pt idx="797">
                  <c:v>0.81692130565643306</c:v>
                </c:pt>
                <c:pt idx="798">
                  <c:v>0.81702758073806803</c:v>
                </c:pt>
                <c:pt idx="799">
                  <c:v>0.81714285612106297</c:v>
                </c:pt>
                <c:pt idx="800">
                  <c:v>0.81724472045898411</c:v>
                </c:pt>
                <c:pt idx="801">
                  <c:v>0.81734247207641597</c:v>
                </c:pt>
                <c:pt idx="802">
                  <c:v>0.81743515729904193</c:v>
                </c:pt>
                <c:pt idx="803">
                  <c:v>0.81752045154571507</c:v>
                </c:pt>
                <c:pt idx="804">
                  <c:v>0.81759823560714695</c:v>
                </c:pt>
                <c:pt idx="805">
                  <c:v>0.81767005920410196</c:v>
                </c:pt>
                <c:pt idx="806">
                  <c:v>0.81776506900787393</c:v>
                </c:pt>
                <c:pt idx="807">
                  <c:v>0.81789733171463008</c:v>
                </c:pt>
                <c:pt idx="808">
                  <c:v>0.818021488189697</c:v>
                </c:pt>
                <c:pt idx="809">
                  <c:v>0.81811679601669307</c:v>
                </c:pt>
                <c:pt idx="810">
                  <c:v>0.81820846796035807</c:v>
                </c:pt>
                <c:pt idx="811">
                  <c:v>0.81831092834472696</c:v>
                </c:pt>
                <c:pt idx="812">
                  <c:v>0.81841922998428296</c:v>
                </c:pt>
                <c:pt idx="813">
                  <c:v>0.81857962608337398</c:v>
                </c:pt>
                <c:pt idx="814">
                  <c:v>0.81873608827590894</c:v>
                </c:pt>
                <c:pt idx="815">
                  <c:v>0.81886686086654703</c:v>
                </c:pt>
                <c:pt idx="816">
                  <c:v>0.81899387836456294</c:v>
                </c:pt>
                <c:pt idx="817">
                  <c:v>0.81911869049072306</c:v>
                </c:pt>
                <c:pt idx="818">
                  <c:v>0.8192396283149721</c:v>
                </c:pt>
                <c:pt idx="819">
                  <c:v>0.81930930614471409</c:v>
                </c:pt>
                <c:pt idx="820">
                  <c:v>0.81936402320861812</c:v>
                </c:pt>
                <c:pt idx="821">
                  <c:v>0.8194198727607731</c:v>
                </c:pt>
                <c:pt idx="822">
                  <c:v>0.81947011947631809</c:v>
                </c:pt>
                <c:pt idx="823">
                  <c:v>0.81955749988555904</c:v>
                </c:pt>
                <c:pt idx="824">
                  <c:v>0.81968463659286495</c:v>
                </c:pt>
                <c:pt idx="825">
                  <c:v>0.8197994947433469</c:v>
                </c:pt>
                <c:pt idx="826">
                  <c:v>0.81990153789520304</c:v>
                </c:pt>
                <c:pt idx="827">
                  <c:v>0.82000674009323093</c:v>
                </c:pt>
                <c:pt idx="828">
                  <c:v>0.82010318040847796</c:v>
                </c:pt>
                <c:pt idx="829">
                  <c:v>0.82018251419067401</c:v>
                </c:pt>
                <c:pt idx="830">
                  <c:v>0.82021958827972408</c:v>
                </c:pt>
                <c:pt idx="831">
                  <c:v>0.8202607154846191</c:v>
                </c:pt>
                <c:pt idx="832">
                  <c:v>0.82033057212829608</c:v>
                </c:pt>
                <c:pt idx="833">
                  <c:v>0.82039887905120912</c:v>
                </c:pt>
                <c:pt idx="834">
                  <c:v>0.82042909860611002</c:v>
                </c:pt>
                <c:pt idx="835">
                  <c:v>0.82045645713806192</c:v>
                </c:pt>
                <c:pt idx="836">
                  <c:v>0.82050896883010904</c:v>
                </c:pt>
                <c:pt idx="837">
                  <c:v>0.82056535482406612</c:v>
                </c:pt>
                <c:pt idx="838">
                  <c:v>0.82057483196258496</c:v>
                </c:pt>
                <c:pt idx="839">
                  <c:v>0.82056732177734393</c:v>
                </c:pt>
                <c:pt idx="840">
                  <c:v>0.82057977914810198</c:v>
                </c:pt>
                <c:pt idx="841">
                  <c:v>0.82060356140136692</c:v>
                </c:pt>
                <c:pt idx="842">
                  <c:v>0.820631992816925</c:v>
                </c:pt>
                <c:pt idx="843">
                  <c:v>0.82066990137100193</c:v>
                </c:pt>
                <c:pt idx="844">
                  <c:v>0.82068927288055393</c:v>
                </c:pt>
                <c:pt idx="845">
                  <c:v>0.82067157030105609</c:v>
                </c:pt>
                <c:pt idx="846">
                  <c:v>0.82065643072128291</c:v>
                </c:pt>
                <c:pt idx="847">
                  <c:v>0.82065362930297892</c:v>
                </c:pt>
                <c:pt idx="848">
                  <c:v>0.82065243721008296</c:v>
                </c:pt>
                <c:pt idx="849">
                  <c:v>0.82065333127975504</c:v>
                </c:pt>
                <c:pt idx="850">
                  <c:v>0.82065333127975504</c:v>
                </c:pt>
                <c:pt idx="851">
                  <c:v>0.82063300609588596</c:v>
                </c:pt>
                <c:pt idx="852">
                  <c:v>0.820612740516663</c:v>
                </c:pt>
                <c:pt idx="853">
                  <c:v>0.82061119079589795</c:v>
                </c:pt>
                <c:pt idx="854">
                  <c:v>0.82061184644699092</c:v>
                </c:pt>
                <c:pt idx="855">
                  <c:v>0.82056797742843601</c:v>
                </c:pt>
                <c:pt idx="856">
                  <c:v>0.82051361799240108</c:v>
                </c:pt>
                <c:pt idx="857">
                  <c:v>0.82043935060501094</c:v>
                </c:pt>
                <c:pt idx="858">
                  <c:v>0.82035822868347208</c:v>
                </c:pt>
                <c:pt idx="859">
                  <c:v>0.82032610177993792</c:v>
                </c:pt>
                <c:pt idx="860">
                  <c:v>0.82032562494277994</c:v>
                </c:pt>
                <c:pt idx="861">
                  <c:v>0.82030243873596209</c:v>
                </c:pt>
                <c:pt idx="862">
                  <c:v>0.82025618553161594</c:v>
                </c:pt>
                <c:pt idx="863">
                  <c:v>0.82020409107208292</c:v>
                </c:pt>
                <c:pt idx="864">
                  <c:v>0.82014186382293697</c:v>
                </c:pt>
                <c:pt idx="865">
                  <c:v>0.82008637189865108</c:v>
                </c:pt>
                <c:pt idx="866">
                  <c:v>0.82005043029785196</c:v>
                </c:pt>
                <c:pt idx="867">
                  <c:v>0.82001502513885494</c:v>
                </c:pt>
                <c:pt idx="868">
                  <c:v>0.81997514963149998</c:v>
                </c:pt>
                <c:pt idx="869">
                  <c:v>0.81993473768234293</c:v>
                </c:pt>
                <c:pt idx="870">
                  <c:v>0.81989557743072505</c:v>
                </c:pt>
                <c:pt idx="871">
                  <c:v>0.81985659599304195</c:v>
                </c:pt>
                <c:pt idx="872">
                  <c:v>0.81982536315918009</c:v>
                </c:pt>
                <c:pt idx="873">
                  <c:v>0.81979454755783099</c:v>
                </c:pt>
                <c:pt idx="874">
                  <c:v>0.81975193023681592</c:v>
                </c:pt>
                <c:pt idx="875">
                  <c:v>0.81970752477645892</c:v>
                </c:pt>
                <c:pt idx="876">
                  <c:v>0.81967259645462009</c:v>
                </c:pt>
                <c:pt idx="877">
                  <c:v>0.81964017152786295</c:v>
                </c:pt>
                <c:pt idx="878">
                  <c:v>0.81961013078689593</c:v>
                </c:pt>
                <c:pt idx="879">
                  <c:v>0.81958205699920694</c:v>
                </c:pt>
                <c:pt idx="880">
                  <c:v>0.81954998970031712</c:v>
                </c:pt>
                <c:pt idx="881">
                  <c:v>0.8195143461227421</c:v>
                </c:pt>
                <c:pt idx="882">
                  <c:v>0.81948055028915401</c:v>
                </c:pt>
                <c:pt idx="883">
                  <c:v>0.81944949626922603</c:v>
                </c:pt>
                <c:pt idx="884">
                  <c:v>0.81941981315612811</c:v>
                </c:pt>
                <c:pt idx="885">
                  <c:v>0.8193916797637939</c:v>
                </c:pt>
                <c:pt idx="886">
                  <c:v>0.81936610937118504</c:v>
                </c:pt>
                <c:pt idx="887">
                  <c:v>0.81934953927993792</c:v>
                </c:pt>
                <c:pt idx="888">
                  <c:v>0.81932945251464795</c:v>
                </c:pt>
                <c:pt idx="889">
                  <c:v>0.81928766965866107</c:v>
                </c:pt>
                <c:pt idx="890">
                  <c:v>0.81924952268600504</c:v>
                </c:pt>
                <c:pt idx="891">
                  <c:v>0.81927497386932391</c:v>
                </c:pt>
                <c:pt idx="892">
                  <c:v>0.81930030584335301</c:v>
                </c:pt>
                <c:pt idx="893">
                  <c:v>0.81934572458267207</c:v>
                </c:pt>
                <c:pt idx="894">
                  <c:v>0.81939209699630711</c:v>
                </c:pt>
                <c:pt idx="895">
                  <c:v>0.81942929029464695</c:v>
                </c:pt>
                <c:pt idx="896">
                  <c:v>0.81946487426757808</c:v>
                </c:pt>
                <c:pt idx="897">
                  <c:v>0.81951589584350604</c:v>
                </c:pt>
                <c:pt idx="898">
                  <c:v>0.81957150697708103</c:v>
                </c:pt>
                <c:pt idx="899">
                  <c:v>0.81963474750518794</c:v>
                </c:pt>
                <c:pt idx="900">
                  <c:v>0.81970174312591593</c:v>
                </c:pt>
                <c:pt idx="901">
                  <c:v>0.81977720260620091</c:v>
                </c:pt>
                <c:pt idx="902">
                  <c:v>0.81985903978347796</c:v>
                </c:pt>
                <c:pt idx="903">
                  <c:v>0.81993706226348895</c:v>
                </c:pt>
                <c:pt idx="904">
                  <c:v>0.82001073360443111</c:v>
                </c:pt>
                <c:pt idx="905">
                  <c:v>0.82008124589919995</c:v>
                </c:pt>
                <c:pt idx="906">
                  <c:v>0.820146572589874</c:v>
                </c:pt>
                <c:pt idx="907">
                  <c:v>0.8202189922332761</c:v>
                </c:pt>
                <c:pt idx="908">
                  <c:v>0.82031126022338907</c:v>
                </c:pt>
                <c:pt idx="909">
                  <c:v>0.82039977312088008</c:v>
                </c:pt>
                <c:pt idx="910">
                  <c:v>0.82047284841537493</c:v>
                </c:pt>
                <c:pt idx="911">
                  <c:v>0.820546162128448</c:v>
                </c:pt>
                <c:pt idx="912">
                  <c:v>0.82062555551528904</c:v>
                </c:pt>
                <c:pt idx="913">
                  <c:v>0.8207045316696171</c:v>
                </c:pt>
                <c:pt idx="914">
                  <c:v>0.82080252170562695</c:v>
                </c:pt>
                <c:pt idx="915">
                  <c:v>0.82090015411376993</c:v>
                </c:pt>
                <c:pt idx="916">
                  <c:v>0.82097668647766109</c:v>
                </c:pt>
                <c:pt idx="917">
                  <c:v>0.82105089426040601</c:v>
                </c:pt>
                <c:pt idx="918">
                  <c:v>0.8211262941360471</c:v>
                </c:pt>
                <c:pt idx="919">
                  <c:v>0.82120151519775408</c:v>
                </c:pt>
                <c:pt idx="920">
                  <c:v>0.82126243114471409</c:v>
                </c:pt>
                <c:pt idx="921">
                  <c:v>0.82131792306899998</c:v>
                </c:pt>
                <c:pt idx="922">
                  <c:v>0.82136822938919107</c:v>
                </c:pt>
                <c:pt idx="923">
                  <c:v>0.82141531705856297</c:v>
                </c:pt>
                <c:pt idx="924">
                  <c:v>0.82146872282028194</c:v>
                </c:pt>
                <c:pt idx="925">
                  <c:v>0.82152731418609592</c:v>
                </c:pt>
                <c:pt idx="926">
                  <c:v>0.82156516313552896</c:v>
                </c:pt>
                <c:pt idx="927">
                  <c:v>0.82157750129699703</c:v>
                </c:pt>
                <c:pt idx="928">
                  <c:v>0.82159323692321795</c:v>
                </c:pt>
                <c:pt idx="929">
                  <c:v>0.82161546945571895</c:v>
                </c:pt>
                <c:pt idx="930">
                  <c:v>0.8216282844543461</c:v>
                </c:pt>
                <c:pt idx="931">
                  <c:v>0.821614336967468</c:v>
                </c:pt>
                <c:pt idx="932">
                  <c:v>0.8216006875038151</c:v>
                </c:pt>
                <c:pt idx="933">
                  <c:v>0.82158632278442401</c:v>
                </c:pt>
                <c:pt idx="934">
                  <c:v>0.82157022953033398</c:v>
                </c:pt>
                <c:pt idx="935">
                  <c:v>0.82154179811477701</c:v>
                </c:pt>
                <c:pt idx="936">
                  <c:v>0.82151271104812595</c:v>
                </c:pt>
                <c:pt idx="937">
                  <c:v>0.82145954370498697</c:v>
                </c:pt>
                <c:pt idx="938">
                  <c:v>0.821406078338623</c:v>
                </c:pt>
                <c:pt idx="939">
                  <c:v>0.821314585208893</c:v>
                </c:pt>
                <c:pt idx="940">
                  <c:v>0.82121897935867305</c:v>
                </c:pt>
                <c:pt idx="941">
                  <c:v>0.82113374471664402</c:v>
                </c:pt>
                <c:pt idx="942">
                  <c:v>0.82105011940002393</c:v>
                </c:pt>
                <c:pt idx="943">
                  <c:v>0.82094211578369092</c:v>
                </c:pt>
                <c:pt idx="944">
                  <c:v>0.82082487344741795</c:v>
                </c:pt>
                <c:pt idx="945">
                  <c:v>0.82072241306304905</c:v>
                </c:pt>
                <c:pt idx="946">
                  <c:v>0.82062859535217303</c:v>
                </c:pt>
                <c:pt idx="947">
                  <c:v>0.82052518129348795</c:v>
                </c:pt>
                <c:pt idx="948">
                  <c:v>0.82041378021240208</c:v>
                </c:pt>
                <c:pt idx="949">
                  <c:v>0.82030649185180704</c:v>
                </c:pt>
                <c:pt idx="950">
                  <c:v>0.82020343542098995</c:v>
                </c:pt>
                <c:pt idx="951">
                  <c:v>0.82011122703552197</c:v>
                </c:pt>
                <c:pt idx="952">
                  <c:v>0.82003445625305194</c:v>
                </c:pt>
                <c:pt idx="953">
                  <c:v>0.81994946002960201</c:v>
                </c:pt>
                <c:pt idx="954">
                  <c:v>0.819849681854248</c:v>
                </c:pt>
                <c:pt idx="955">
                  <c:v>0.81974346637725803</c:v>
                </c:pt>
                <c:pt idx="956">
                  <c:v>0.81961859464645404</c:v>
                </c:pt>
                <c:pt idx="957">
                  <c:v>0.81950236558914202</c:v>
                </c:pt>
                <c:pt idx="958">
                  <c:v>0.81942714452743504</c:v>
                </c:pt>
                <c:pt idx="959">
                  <c:v>0.81934888362884495</c:v>
                </c:pt>
                <c:pt idx="960">
                  <c:v>0.819239449501038</c:v>
                </c:pt>
                <c:pt idx="961">
                  <c:v>0.81912959814071695</c:v>
                </c:pt>
                <c:pt idx="962">
                  <c:v>0.81902171373367305</c:v>
                </c:pt>
                <c:pt idx="963">
                  <c:v>0.81891406774520892</c:v>
                </c:pt>
                <c:pt idx="964">
                  <c:v>0.81883592605590794</c:v>
                </c:pt>
                <c:pt idx="965">
                  <c:v>0.81875987052917498</c:v>
                </c:pt>
                <c:pt idx="966">
                  <c:v>0.81869245767593402</c:v>
                </c:pt>
                <c:pt idx="967">
                  <c:v>0.81862635612487811</c:v>
                </c:pt>
                <c:pt idx="968">
                  <c:v>0.81856210231781001</c:v>
                </c:pt>
                <c:pt idx="969">
                  <c:v>0.818498623371124</c:v>
                </c:pt>
                <c:pt idx="970">
                  <c:v>0.81844229698181192</c:v>
                </c:pt>
                <c:pt idx="971">
                  <c:v>0.81839032173156712</c:v>
                </c:pt>
                <c:pt idx="972">
                  <c:v>0.818365526199341</c:v>
                </c:pt>
                <c:pt idx="973">
                  <c:v>0.818357181549072</c:v>
                </c:pt>
                <c:pt idx="974">
                  <c:v>0.81832588911056492</c:v>
                </c:pt>
                <c:pt idx="975">
                  <c:v>0.81827588081359903</c:v>
                </c:pt>
                <c:pt idx="976">
                  <c:v>0.81823618412017796</c:v>
                </c:pt>
                <c:pt idx="977">
                  <c:v>0.81820709705352801</c:v>
                </c:pt>
                <c:pt idx="978">
                  <c:v>0.81819928884506199</c:v>
                </c:pt>
                <c:pt idx="979">
                  <c:v>0.81822670698165911</c:v>
                </c:pt>
                <c:pt idx="980">
                  <c:v>0.81824488639831494</c:v>
                </c:pt>
                <c:pt idx="981">
                  <c:v>0.81824268102645892</c:v>
                </c:pt>
                <c:pt idx="982">
                  <c:v>0.81824822425842303</c:v>
                </c:pt>
                <c:pt idx="983">
                  <c:v>0.81828136444091792</c:v>
                </c:pt>
                <c:pt idx="984">
                  <c:v>0.818312656879425</c:v>
                </c:pt>
                <c:pt idx="985">
                  <c:v>0.81832946538925211</c:v>
                </c:pt>
                <c:pt idx="986">
                  <c:v>0.81834734678268406</c:v>
                </c:pt>
                <c:pt idx="987">
                  <c:v>0.8183879375457761</c:v>
                </c:pt>
                <c:pt idx="988">
                  <c:v>0.81842834949493404</c:v>
                </c:pt>
                <c:pt idx="989">
                  <c:v>0.81846160888671893</c:v>
                </c:pt>
                <c:pt idx="990">
                  <c:v>0.81849445104598995</c:v>
                </c:pt>
                <c:pt idx="991">
                  <c:v>0.81851465702056903</c:v>
                </c:pt>
                <c:pt idx="992">
                  <c:v>0.81853367090225193</c:v>
                </c:pt>
                <c:pt idx="993">
                  <c:v>0.81857444047927896</c:v>
                </c:pt>
                <c:pt idx="994">
                  <c:v>0.81861824989318799</c:v>
                </c:pt>
                <c:pt idx="995">
                  <c:v>0.81863148212432901</c:v>
                </c:pt>
                <c:pt idx="996">
                  <c:v>0.81863565444946307</c:v>
                </c:pt>
                <c:pt idx="997">
                  <c:v>0.81863046884536694</c:v>
                </c:pt>
                <c:pt idx="998">
                  <c:v>0.81862295866012591</c:v>
                </c:pt>
                <c:pt idx="999">
                  <c:v>0.81859977245330806</c:v>
                </c:pt>
                <c:pt idx="1000">
                  <c:v>0.8185677051544189</c:v>
                </c:pt>
                <c:pt idx="1001">
                  <c:v>0.81853116750717203</c:v>
                </c:pt>
                <c:pt idx="1002">
                  <c:v>0.81849075555801409</c:v>
                </c:pt>
                <c:pt idx="1003">
                  <c:v>0.81843800544738809</c:v>
                </c:pt>
                <c:pt idx="1004">
                  <c:v>0.818373692035675</c:v>
                </c:pt>
                <c:pt idx="1005">
                  <c:v>0.81829745769500706</c:v>
                </c:pt>
                <c:pt idx="1006">
                  <c:v>0.81820632219314593</c:v>
                </c:pt>
                <c:pt idx="1007">
                  <c:v>0.81810308694839495</c:v>
                </c:pt>
                <c:pt idx="1008">
                  <c:v>0.81797904968261692</c:v>
                </c:pt>
                <c:pt idx="1009">
                  <c:v>0.81785876750945996</c:v>
                </c:pt>
                <c:pt idx="1010">
                  <c:v>0.81774349212646502</c:v>
                </c:pt>
                <c:pt idx="1011">
                  <c:v>0.81761033535003702</c:v>
                </c:pt>
                <c:pt idx="1012">
                  <c:v>0.81741447448730509</c:v>
                </c:pt>
                <c:pt idx="1013">
                  <c:v>0.81721539497375506</c:v>
                </c:pt>
                <c:pt idx="1014">
                  <c:v>0.81698812246322605</c:v>
                </c:pt>
                <c:pt idx="1015">
                  <c:v>0.81675530672073404</c:v>
                </c:pt>
                <c:pt idx="1016">
                  <c:v>0.81644941568374607</c:v>
                </c:pt>
                <c:pt idx="1017">
                  <c:v>0.81614662408828709</c:v>
                </c:pt>
                <c:pt idx="1018">
                  <c:v>0.81579328775405902</c:v>
                </c:pt>
                <c:pt idx="1019">
                  <c:v>0.81544448137283299</c:v>
                </c:pt>
                <c:pt idx="1020">
                  <c:v>0.81497902870178196</c:v>
                </c:pt>
                <c:pt idx="1021">
                  <c:v>0.81451458930969212</c:v>
                </c:pt>
                <c:pt idx="1022">
                  <c:v>0.81400693655014011</c:v>
                </c:pt>
                <c:pt idx="1023">
                  <c:v>0.81349886655807491</c:v>
                </c:pt>
                <c:pt idx="1024">
                  <c:v>0.81282014846801798</c:v>
                </c:pt>
                <c:pt idx="1025">
                  <c:v>0.81211282014846797</c:v>
                </c:pt>
                <c:pt idx="1026">
                  <c:v>0.81133706569671604</c:v>
                </c:pt>
                <c:pt idx="1027">
                  <c:v>0.81054348945617694</c:v>
                </c:pt>
                <c:pt idx="1028">
                  <c:v>0.80954803228378291</c:v>
                </c:pt>
                <c:pt idx="1029">
                  <c:v>0.80847401618957493</c:v>
                </c:pt>
                <c:pt idx="1030">
                  <c:v>0.80726892948150608</c:v>
                </c:pt>
                <c:pt idx="1031">
                  <c:v>0.8059944629669189</c:v>
                </c:pt>
                <c:pt idx="1032">
                  <c:v>0.80444748401641797</c:v>
                </c:pt>
                <c:pt idx="1033">
                  <c:v>0.80271108150482195</c:v>
                </c:pt>
                <c:pt idx="1034">
                  <c:v>0.80079890489578198</c:v>
                </c:pt>
                <c:pt idx="1035">
                  <c:v>0.798731517791748</c:v>
                </c:pt>
                <c:pt idx="1036">
                  <c:v>0.79642839431762691</c:v>
                </c:pt>
                <c:pt idx="1037">
                  <c:v>0.79385317564010593</c:v>
                </c:pt>
                <c:pt idx="1038">
                  <c:v>0.79114140272140498</c:v>
                </c:pt>
                <c:pt idx="1039">
                  <c:v>0.7882172584533691</c:v>
                </c:pt>
                <c:pt idx="1040">
                  <c:v>0.78513468503952</c:v>
                </c:pt>
                <c:pt idx="1041">
                  <c:v>0.78172887563705395</c:v>
                </c:pt>
                <c:pt idx="1042">
                  <c:v>0.77829910516738909</c:v>
                </c:pt>
                <c:pt idx="1043">
                  <c:v>0.77476836442947405</c:v>
                </c:pt>
                <c:pt idx="1044">
                  <c:v>0.77118332386016797</c:v>
                </c:pt>
                <c:pt idx="1045">
                  <c:v>0.76736117601394693</c:v>
                </c:pt>
                <c:pt idx="1046">
                  <c:v>0.76358224153518695</c:v>
                </c:pt>
                <c:pt idx="1047">
                  <c:v>0.75993759632110591</c:v>
                </c:pt>
                <c:pt idx="1048">
                  <c:v>0.756314945220947</c:v>
                </c:pt>
                <c:pt idx="1049">
                  <c:v>0.75275481939315791</c:v>
                </c:pt>
                <c:pt idx="1050">
                  <c:v>0.74923361539840694</c:v>
                </c:pt>
                <c:pt idx="1051">
                  <c:v>0.74618877172470111</c:v>
                </c:pt>
                <c:pt idx="1052">
                  <c:v>0.74315370321273799</c:v>
                </c:pt>
                <c:pt idx="1053">
                  <c:v>0.74043906927108805</c:v>
                </c:pt>
                <c:pt idx="1054">
                  <c:v>0.73773432970046993</c:v>
                </c:pt>
                <c:pt idx="1055">
                  <c:v>0.73565871715545694</c:v>
                </c:pt>
                <c:pt idx="1056">
                  <c:v>0.73362804651260394</c:v>
                </c:pt>
                <c:pt idx="1057">
                  <c:v>0.73210604190826412</c:v>
                </c:pt>
                <c:pt idx="1058">
                  <c:v>0.73065299987793009</c:v>
                </c:pt>
                <c:pt idx="1059">
                  <c:v>0.729861629009247</c:v>
                </c:pt>
                <c:pt idx="1060">
                  <c:v>0.72920758724212598</c:v>
                </c:pt>
                <c:pt idx="1061">
                  <c:v>0.7292378664016721</c:v>
                </c:pt>
                <c:pt idx="1062">
                  <c:v>0.7294674634933469</c:v>
                </c:pt>
                <c:pt idx="1063">
                  <c:v>0.73033679723739597</c:v>
                </c:pt>
                <c:pt idx="1064">
                  <c:v>0.73145444393157999</c:v>
                </c:pt>
                <c:pt idx="1065">
                  <c:v>0.7332661867141721</c:v>
                </c:pt>
                <c:pt idx="1066">
                  <c:v>0.73542488813400309</c:v>
                </c:pt>
                <c:pt idx="1067">
                  <c:v>0.73805750608444209</c:v>
                </c:pt>
                <c:pt idx="1068">
                  <c:v>0.740989458560944</c:v>
                </c:pt>
                <c:pt idx="1069">
                  <c:v>0.7443107485771181</c:v>
                </c:pt>
                <c:pt idx="1070">
                  <c:v>0.74793822765350293</c:v>
                </c:pt>
                <c:pt idx="1071">
                  <c:v>0.75164057016372698</c:v>
                </c:pt>
                <c:pt idx="1072">
                  <c:v>0.75541688203811597</c:v>
                </c:pt>
                <c:pt idx="1073">
                  <c:v>0.75925488471984903</c:v>
                </c:pt>
                <c:pt idx="1074">
                  <c:v>0.76316584348678607</c:v>
                </c:pt>
                <c:pt idx="1075">
                  <c:v>0.76691759824752803</c:v>
                </c:pt>
                <c:pt idx="1076">
                  <c:v>0.77043612003326412</c:v>
                </c:pt>
                <c:pt idx="1077">
                  <c:v>0.77385963201522801</c:v>
                </c:pt>
                <c:pt idx="1078">
                  <c:v>0.77710790634155291</c:v>
                </c:pt>
                <c:pt idx="1079">
                  <c:v>0.78018094301223795</c:v>
                </c:pt>
                <c:pt idx="1080">
                  <c:v>0.78285081386566202</c:v>
                </c:pt>
                <c:pt idx="1081">
                  <c:v>0.78543068170547503</c:v>
                </c:pt>
                <c:pt idx="1082">
                  <c:v>0.78773928880691502</c:v>
                </c:pt>
                <c:pt idx="1083">
                  <c:v>0.78994573354721109</c:v>
                </c:pt>
                <c:pt idx="1084">
                  <c:v>0.79175115823745701</c:v>
                </c:pt>
                <c:pt idx="1085">
                  <c:v>0.79350550174713108</c:v>
                </c:pt>
                <c:pt idx="1086">
                  <c:v>0.79497684240341204</c:v>
                </c:pt>
                <c:pt idx="1087">
                  <c:v>0.79641182422637891</c:v>
                </c:pt>
                <c:pt idx="1088">
                  <c:v>0.79753710031509395</c:v>
                </c:pt>
                <c:pt idx="1089">
                  <c:v>0.79865307807922403</c:v>
                </c:pt>
                <c:pt idx="1090">
                  <c:v>0.79959095716476392</c:v>
                </c:pt>
                <c:pt idx="1091">
                  <c:v>0.80052651166915911</c:v>
                </c:pt>
                <c:pt idx="1092">
                  <c:v>0.80122108459472696</c:v>
                </c:pt>
                <c:pt idx="1093">
                  <c:v>0.80191839933395404</c:v>
                </c:pt>
                <c:pt idx="1094">
                  <c:v>0.80249471664428706</c:v>
                </c:pt>
                <c:pt idx="1095">
                  <c:v>0.80307079553604099</c:v>
                </c:pt>
                <c:pt idx="1096">
                  <c:v>0.803525698184967</c:v>
                </c:pt>
                <c:pt idx="1097">
                  <c:v>0.80397380590438794</c:v>
                </c:pt>
                <c:pt idx="1098">
                  <c:v>0.80435771942138712</c:v>
                </c:pt>
                <c:pt idx="1099">
                  <c:v>0.80473495721817012</c:v>
                </c:pt>
                <c:pt idx="1100">
                  <c:v>0.80505199432372998</c:v>
                </c:pt>
                <c:pt idx="1101">
                  <c:v>0.80535913705825801</c:v>
                </c:pt>
                <c:pt idx="1102">
                  <c:v>0.80562348365783709</c:v>
                </c:pt>
                <c:pt idx="1103">
                  <c:v>0.80587769746780391</c:v>
                </c:pt>
                <c:pt idx="1104">
                  <c:v>0.80612523555755611</c:v>
                </c:pt>
                <c:pt idx="1105">
                  <c:v>0.806372117996216</c:v>
                </c:pt>
                <c:pt idx="1106">
                  <c:v>0.80658782720565791</c:v>
                </c:pt>
                <c:pt idx="1107">
                  <c:v>0.80679084062576312</c:v>
                </c:pt>
                <c:pt idx="1108">
                  <c:v>0.8069909930229191</c:v>
                </c:pt>
                <c:pt idx="1109">
                  <c:v>0.80718983411788892</c:v>
                </c:pt>
                <c:pt idx="1110">
                  <c:v>0.80736072063445996</c:v>
                </c:pt>
                <c:pt idx="1111">
                  <c:v>0.80751664638519305</c:v>
                </c:pt>
                <c:pt idx="1112">
                  <c:v>0.80769712924957293</c:v>
                </c:pt>
                <c:pt idx="1113">
                  <c:v>0.80789465904235791</c:v>
                </c:pt>
                <c:pt idx="1114">
                  <c:v>0.80809415578842203</c:v>
                </c:pt>
                <c:pt idx="1115">
                  <c:v>0.80829401016235392</c:v>
                </c:pt>
                <c:pt idx="1116">
                  <c:v>0.808491778373718</c:v>
                </c:pt>
                <c:pt idx="1117">
                  <c:v>0.80868752002716104</c:v>
                </c:pt>
                <c:pt idx="1118">
                  <c:v>0.80889714956283609</c:v>
                </c:pt>
                <c:pt idx="1119">
                  <c:v>0.80912066698074292</c:v>
                </c:pt>
                <c:pt idx="1120">
                  <c:v>0.80934501886367793</c:v>
                </c:pt>
                <c:pt idx="1121">
                  <c:v>0.80957229137420694</c:v>
                </c:pt>
                <c:pt idx="1122">
                  <c:v>0.80981404781341593</c:v>
                </c:pt>
                <c:pt idx="1123">
                  <c:v>0.81007773876190203</c:v>
                </c:pt>
                <c:pt idx="1124">
                  <c:v>0.8103250980377199</c:v>
                </c:pt>
                <c:pt idx="1125">
                  <c:v>0.810541880130768</c:v>
                </c:pt>
                <c:pt idx="1126">
                  <c:v>0.81077713966369602</c:v>
                </c:pt>
                <c:pt idx="1127">
                  <c:v>0.811049592494965</c:v>
                </c:pt>
                <c:pt idx="1128">
                  <c:v>0.81131173372268695</c:v>
                </c:pt>
                <c:pt idx="1129">
                  <c:v>0.81154812574386592</c:v>
                </c:pt>
                <c:pt idx="1130">
                  <c:v>0.81179167032241795</c:v>
                </c:pt>
                <c:pt idx="1131">
                  <c:v>0.81205470561981197</c:v>
                </c:pt>
                <c:pt idx="1132">
                  <c:v>0.81231374740600604</c:v>
                </c:pt>
                <c:pt idx="1133">
                  <c:v>0.81255204677581805</c:v>
                </c:pt>
                <c:pt idx="1134">
                  <c:v>0.81279535293579097</c:v>
                </c:pt>
                <c:pt idx="1135">
                  <c:v>0.81306518316268894</c:v>
                </c:pt>
                <c:pt idx="1136">
                  <c:v>0.81333769559860203</c:v>
                </c:pt>
                <c:pt idx="1137">
                  <c:v>0.81362046003341693</c:v>
                </c:pt>
                <c:pt idx="1138">
                  <c:v>0.81390012502670306</c:v>
                </c:pt>
                <c:pt idx="1139">
                  <c:v>0.81414426565170306</c:v>
                </c:pt>
                <c:pt idx="1140">
                  <c:v>0.81439108848571795</c:v>
                </c:pt>
                <c:pt idx="1141">
                  <c:v>0.81466443538665811</c:v>
                </c:pt>
                <c:pt idx="1142">
                  <c:v>0.81493712663650508</c:v>
                </c:pt>
                <c:pt idx="1143">
                  <c:v>0.81519581079483006</c:v>
                </c:pt>
                <c:pt idx="1144">
                  <c:v>0.81545634269714395</c:v>
                </c:pt>
                <c:pt idx="1145">
                  <c:v>0.81572617292404193</c:v>
                </c:pt>
                <c:pt idx="1146">
                  <c:v>0.81599606275558512</c:v>
                </c:pt>
                <c:pt idx="1147">
                  <c:v>0.81623424291610691</c:v>
                </c:pt>
                <c:pt idx="1148">
                  <c:v>0.81647206544876094</c:v>
                </c:pt>
                <c:pt idx="1149">
                  <c:v>0.81672973632812496</c:v>
                </c:pt>
                <c:pt idx="1150">
                  <c:v>0.81699038743972796</c:v>
                </c:pt>
                <c:pt idx="1151">
                  <c:v>0.81726057529449503</c:v>
                </c:pt>
                <c:pt idx="1152">
                  <c:v>0.81753147840499896</c:v>
                </c:pt>
                <c:pt idx="1153">
                  <c:v>0.81777025461196895</c:v>
                </c:pt>
                <c:pt idx="1154">
                  <c:v>0.81800497770309399</c:v>
                </c:pt>
                <c:pt idx="1155">
                  <c:v>0.81826378107070896</c:v>
                </c:pt>
                <c:pt idx="1156">
                  <c:v>0.81852788925170894</c:v>
                </c:pt>
                <c:pt idx="1157">
                  <c:v>0.81876279115676898</c:v>
                </c:pt>
                <c:pt idx="1158">
                  <c:v>0.818992388248444</c:v>
                </c:pt>
                <c:pt idx="1159">
                  <c:v>0.81923861503601092</c:v>
                </c:pt>
                <c:pt idx="1160">
                  <c:v>0.81949074268341104</c:v>
                </c:pt>
                <c:pt idx="1161">
                  <c:v>0.81972409486770603</c:v>
                </c:pt>
                <c:pt idx="1162">
                  <c:v>0.81995023488998409</c:v>
                </c:pt>
                <c:pt idx="1163">
                  <c:v>0.82017905712127703</c:v>
                </c:pt>
                <c:pt idx="1164">
                  <c:v>0.8204104423522951</c:v>
                </c:pt>
                <c:pt idx="1165">
                  <c:v>0.82063795328140299</c:v>
                </c:pt>
                <c:pt idx="1166">
                  <c:v>0.82086409330367993</c:v>
                </c:pt>
                <c:pt idx="1167">
                  <c:v>0.82108844518661495</c:v>
                </c:pt>
                <c:pt idx="1168">
                  <c:v>0.8213142275810239</c:v>
                </c:pt>
                <c:pt idx="1169">
                  <c:v>0.82155264616012591</c:v>
                </c:pt>
                <c:pt idx="1170">
                  <c:v>0.82179690599441502</c:v>
                </c:pt>
                <c:pt idx="1171">
                  <c:v>0.82202197313308711</c:v>
                </c:pt>
                <c:pt idx="1172">
                  <c:v>0.82223678827285807</c:v>
                </c:pt>
                <c:pt idx="1173">
                  <c:v>0.82244802713394205</c:v>
                </c:pt>
                <c:pt idx="1174">
                  <c:v>0.82265604734420794</c:v>
                </c:pt>
                <c:pt idx="1175">
                  <c:v>0.82285935878753702</c:v>
                </c:pt>
                <c:pt idx="1176">
                  <c:v>0.82306076288223307</c:v>
                </c:pt>
                <c:pt idx="1177">
                  <c:v>0.82327313423156712</c:v>
                </c:pt>
                <c:pt idx="1178">
                  <c:v>0.82349510192871112</c:v>
                </c:pt>
                <c:pt idx="1179">
                  <c:v>0.82370723485946695</c:v>
                </c:pt>
                <c:pt idx="1180">
                  <c:v>0.82391006946563694</c:v>
                </c:pt>
                <c:pt idx="1181">
                  <c:v>0.82409913539886492</c:v>
                </c:pt>
                <c:pt idx="1182">
                  <c:v>0.82427937984466593</c:v>
                </c:pt>
                <c:pt idx="1183">
                  <c:v>0.82446302175521891</c:v>
                </c:pt>
                <c:pt idx="1184">
                  <c:v>0.82464553117752093</c:v>
                </c:pt>
                <c:pt idx="1185">
                  <c:v>0.82480896711349505</c:v>
                </c:pt>
                <c:pt idx="1186">
                  <c:v>0.82495613098144505</c:v>
                </c:pt>
                <c:pt idx="1187">
                  <c:v>0.82512320280075091</c:v>
                </c:pt>
                <c:pt idx="1188">
                  <c:v>0.82531048059463497</c:v>
                </c:pt>
                <c:pt idx="1189">
                  <c:v>0.82547689676284808</c:v>
                </c:pt>
                <c:pt idx="1190">
                  <c:v>0.82561732530593912</c:v>
                </c:pt>
                <c:pt idx="1191">
                  <c:v>0.82575674057006809</c:v>
                </c:pt>
                <c:pt idx="1192">
                  <c:v>0.82589865922927896</c:v>
                </c:pt>
                <c:pt idx="1193">
                  <c:v>0.82603485584259007</c:v>
                </c:pt>
                <c:pt idx="1194">
                  <c:v>0.82616348266601602</c:v>
                </c:pt>
                <c:pt idx="1195">
                  <c:v>0.82628823518753092</c:v>
                </c:pt>
                <c:pt idx="1196">
                  <c:v>0.82640225887298602</c:v>
                </c:pt>
                <c:pt idx="1197">
                  <c:v>0.82652742862701412</c:v>
                </c:pt>
                <c:pt idx="1198">
                  <c:v>0.82667125463485691</c:v>
                </c:pt>
                <c:pt idx="1199">
                  <c:v>0.82680244445800799</c:v>
                </c:pt>
                <c:pt idx="1200">
                  <c:v>0.82691241502761792</c:v>
                </c:pt>
                <c:pt idx="1201">
                  <c:v>0.82702643871307391</c:v>
                </c:pt>
                <c:pt idx="1202">
                  <c:v>0.82714880704879801</c:v>
                </c:pt>
                <c:pt idx="1203">
                  <c:v>0.82725979089736912</c:v>
                </c:pt>
                <c:pt idx="1204">
                  <c:v>0.82735176086425799</c:v>
                </c:pt>
                <c:pt idx="1205">
                  <c:v>0.82744933366775508</c:v>
                </c:pt>
                <c:pt idx="1206">
                  <c:v>0.82755304574966404</c:v>
                </c:pt>
                <c:pt idx="1207">
                  <c:v>0.82765163183212298</c:v>
                </c:pt>
                <c:pt idx="1208">
                  <c:v>0.82774050235748309</c:v>
                </c:pt>
                <c:pt idx="1209">
                  <c:v>0.82782758474349993</c:v>
                </c:pt>
                <c:pt idx="1210">
                  <c:v>0.82790787220001194</c:v>
                </c:pt>
                <c:pt idx="1211">
                  <c:v>0.82798559665679905</c:v>
                </c:pt>
                <c:pt idx="1212">
                  <c:v>0.82805849313736002</c:v>
                </c:pt>
                <c:pt idx="1213">
                  <c:v>0.82814754247665401</c:v>
                </c:pt>
                <c:pt idx="1214">
                  <c:v>0.82827372550964395</c:v>
                </c:pt>
                <c:pt idx="1215">
                  <c:v>0.82839162349700901</c:v>
                </c:pt>
                <c:pt idx="1216">
                  <c:v>0.82849301099777195</c:v>
                </c:pt>
                <c:pt idx="1217">
                  <c:v>0.82859535217285196</c:v>
                </c:pt>
                <c:pt idx="1218">
                  <c:v>0.82869006395340006</c:v>
                </c:pt>
                <c:pt idx="1219">
                  <c:v>0.8287800073623659</c:v>
                </c:pt>
                <c:pt idx="1220">
                  <c:v>0.82885940074920694</c:v>
                </c:pt>
                <c:pt idx="1221">
                  <c:v>0.82893927097320597</c:v>
                </c:pt>
                <c:pt idx="1222">
                  <c:v>0.82901061773300211</c:v>
                </c:pt>
                <c:pt idx="1223">
                  <c:v>0.82907791137695308</c:v>
                </c:pt>
                <c:pt idx="1224">
                  <c:v>0.82913596630096409</c:v>
                </c:pt>
                <c:pt idx="1225">
                  <c:v>0.82919551134109493</c:v>
                </c:pt>
                <c:pt idx="1226">
                  <c:v>0.82925106287002603</c:v>
                </c:pt>
                <c:pt idx="1227">
                  <c:v>0.829301786422729</c:v>
                </c:pt>
                <c:pt idx="1228">
                  <c:v>0.82934583425521891</c:v>
                </c:pt>
                <c:pt idx="1229">
                  <c:v>0.8293936371803281</c:v>
                </c:pt>
                <c:pt idx="1230">
                  <c:v>0.8294429898262019</c:v>
                </c:pt>
                <c:pt idx="1231">
                  <c:v>0.82948864698410008</c:v>
                </c:pt>
                <c:pt idx="1232">
                  <c:v>0.82952983379364009</c:v>
                </c:pt>
                <c:pt idx="1233">
                  <c:v>0.82957197427749607</c:v>
                </c:pt>
                <c:pt idx="1234">
                  <c:v>0.82960797548294107</c:v>
                </c:pt>
                <c:pt idx="1235">
                  <c:v>0.82964487075805704</c:v>
                </c:pt>
                <c:pt idx="1236">
                  <c:v>0.82968695163726802</c:v>
                </c:pt>
                <c:pt idx="1237">
                  <c:v>0.82972503900527994</c:v>
                </c:pt>
                <c:pt idx="1238">
                  <c:v>0.82971717119216892</c:v>
                </c:pt>
                <c:pt idx="1239">
                  <c:v>0.829709720611572</c:v>
                </c:pt>
                <c:pt idx="1240">
                  <c:v>0.82972527742385904</c:v>
                </c:pt>
                <c:pt idx="1241">
                  <c:v>0.82974405288696307</c:v>
                </c:pt>
                <c:pt idx="1242">
                  <c:v>0.82979263067245501</c:v>
                </c:pt>
                <c:pt idx="1243">
                  <c:v>0.82983661890029903</c:v>
                </c:pt>
                <c:pt idx="1244">
                  <c:v>0.82984246015548702</c:v>
                </c:pt>
                <c:pt idx="1245">
                  <c:v>0.82984853982925411</c:v>
                </c:pt>
                <c:pt idx="1246">
                  <c:v>0.82986797094345111</c:v>
                </c:pt>
                <c:pt idx="1247">
                  <c:v>0.82990027666091892</c:v>
                </c:pt>
                <c:pt idx="1248">
                  <c:v>0.82998056411743204</c:v>
                </c:pt>
                <c:pt idx="1249">
                  <c:v>0.83004487752914402</c:v>
                </c:pt>
                <c:pt idx="1250">
                  <c:v>0.83003754615783709</c:v>
                </c:pt>
                <c:pt idx="1251">
                  <c:v>0.83003373146057102</c:v>
                </c:pt>
                <c:pt idx="1252">
                  <c:v>0.83004648685455296</c:v>
                </c:pt>
                <c:pt idx="1253">
                  <c:v>0.83005983829498309</c:v>
                </c:pt>
                <c:pt idx="1254">
                  <c:v>0.83005036115646402</c:v>
                </c:pt>
                <c:pt idx="1255">
                  <c:v>0.8300339698791499</c:v>
                </c:pt>
                <c:pt idx="1256">
                  <c:v>0.8299978494644169</c:v>
                </c:pt>
                <c:pt idx="1257">
                  <c:v>0.82996613979339595</c:v>
                </c:pt>
                <c:pt idx="1258">
                  <c:v>0.82995725870132397</c:v>
                </c:pt>
                <c:pt idx="1259">
                  <c:v>0.82994050979614298</c:v>
                </c:pt>
                <c:pt idx="1260">
                  <c:v>0.82987822294235203</c:v>
                </c:pt>
                <c:pt idx="1261">
                  <c:v>0.82982237339019793</c:v>
                </c:pt>
                <c:pt idx="1262">
                  <c:v>0.82981402873992893</c:v>
                </c:pt>
                <c:pt idx="1263">
                  <c:v>0.82981021404266397</c:v>
                </c:pt>
                <c:pt idx="1264">
                  <c:v>0.82981611490249607</c:v>
                </c:pt>
                <c:pt idx="1265">
                  <c:v>0.82981843948364298</c:v>
                </c:pt>
                <c:pt idx="1266">
                  <c:v>0.82980943918228101</c:v>
                </c:pt>
                <c:pt idx="1267">
                  <c:v>0.82980324029922503</c:v>
                </c:pt>
                <c:pt idx="1268">
                  <c:v>0.82982982397079508</c:v>
                </c:pt>
                <c:pt idx="1269">
                  <c:v>0.82985223531722996</c:v>
                </c:pt>
                <c:pt idx="1270">
                  <c:v>0.82984311580657999</c:v>
                </c:pt>
                <c:pt idx="1271">
                  <c:v>0.82983679771423291</c:v>
                </c:pt>
                <c:pt idx="1272">
                  <c:v>0.82983536720275897</c:v>
                </c:pt>
                <c:pt idx="1273">
                  <c:v>0.82984150648117105</c:v>
                </c:pt>
                <c:pt idx="1274">
                  <c:v>0.82989413738250706</c:v>
                </c:pt>
                <c:pt idx="1275">
                  <c:v>0.82994170188903804</c:v>
                </c:pt>
                <c:pt idx="1276">
                  <c:v>0.82996059656143206</c:v>
                </c:pt>
                <c:pt idx="1277">
                  <c:v>0.82998330593109104</c:v>
                </c:pt>
                <c:pt idx="1278">
                  <c:v>0.83001042604446407</c:v>
                </c:pt>
                <c:pt idx="1279">
                  <c:v>0.83003683090210001</c:v>
                </c:pt>
                <c:pt idx="1280">
                  <c:v>0.83007354736328098</c:v>
                </c:pt>
                <c:pt idx="1281">
                  <c:v>0.83011103868484493</c:v>
                </c:pt>
                <c:pt idx="1282">
                  <c:v>0.83014107942581195</c:v>
                </c:pt>
                <c:pt idx="1283">
                  <c:v>0.83017219305038492</c:v>
                </c:pt>
                <c:pt idx="1284">
                  <c:v>0.83020986318588297</c:v>
                </c:pt>
                <c:pt idx="1285">
                  <c:v>0.83024163246154803</c:v>
                </c:pt>
                <c:pt idx="1286">
                  <c:v>0.83025981187820408</c:v>
                </c:pt>
                <c:pt idx="1287">
                  <c:v>0.83028621673584002</c:v>
                </c:pt>
                <c:pt idx="1288">
                  <c:v>0.83033890724182102</c:v>
                </c:pt>
                <c:pt idx="1289">
                  <c:v>0.83038462400436397</c:v>
                </c:pt>
                <c:pt idx="1290">
                  <c:v>0.83041108846664402</c:v>
                </c:pt>
                <c:pt idx="1291">
                  <c:v>0.83044804334640498</c:v>
                </c:pt>
                <c:pt idx="1292">
                  <c:v>0.83050794601440403</c:v>
                </c:pt>
                <c:pt idx="1293">
                  <c:v>0.8305727362632751</c:v>
                </c:pt>
                <c:pt idx="1294">
                  <c:v>0.83066941499710101</c:v>
                </c:pt>
                <c:pt idx="1295">
                  <c:v>0.8307557821273801</c:v>
                </c:pt>
                <c:pt idx="1296">
                  <c:v>0.83080596923828098</c:v>
                </c:pt>
                <c:pt idx="1297">
                  <c:v>0.83085639476776096</c:v>
                </c:pt>
                <c:pt idx="1298">
                  <c:v>0.83090586662292498</c:v>
                </c:pt>
                <c:pt idx="1299">
                  <c:v>0.83096195459365796</c:v>
                </c:pt>
                <c:pt idx="1300">
                  <c:v>0.83103574514389011</c:v>
                </c:pt>
                <c:pt idx="1301">
                  <c:v>0.83111907243728611</c:v>
                </c:pt>
                <c:pt idx="1302">
                  <c:v>0.83121914863586399</c:v>
                </c:pt>
                <c:pt idx="1303">
                  <c:v>0.83131660223007198</c:v>
                </c:pt>
                <c:pt idx="1304">
                  <c:v>0.83140988349914591</c:v>
                </c:pt>
                <c:pt idx="1305">
                  <c:v>0.831501972675323</c:v>
                </c:pt>
                <c:pt idx="1306">
                  <c:v>0.83159847259521502</c:v>
                </c:pt>
                <c:pt idx="1307">
                  <c:v>0.83170933723449703</c:v>
                </c:pt>
                <c:pt idx="1308">
                  <c:v>0.83185000419616695</c:v>
                </c:pt>
                <c:pt idx="1309">
                  <c:v>0.83197547197341892</c:v>
                </c:pt>
                <c:pt idx="1310">
                  <c:v>0.83205754756927508</c:v>
                </c:pt>
                <c:pt idx="1311">
                  <c:v>0.83214367628097508</c:v>
                </c:pt>
                <c:pt idx="1312">
                  <c:v>0.83224792480468812</c:v>
                </c:pt>
                <c:pt idx="1313">
                  <c:v>0.83234615325927708</c:v>
                </c:pt>
                <c:pt idx="1314">
                  <c:v>0.83242727518081705</c:v>
                </c:pt>
                <c:pt idx="1315">
                  <c:v>0.83252043724060099</c:v>
                </c:pt>
                <c:pt idx="1316">
                  <c:v>0.83263279199600193</c:v>
                </c:pt>
                <c:pt idx="1317">
                  <c:v>0.83274288177490208</c:v>
                </c:pt>
                <c:pt idx="1318">
                  <c:v>0.83284665346145603</c:v>
                </c:pt>
                <c:pt idx="1319">
                  <c:v>0.83296240568161006</c:v>
                </c:pt>
                <c:pt idx="1320">
                  <c:v>0.83310343027114908</c:v>
                </c:pt>
                <c:pt idx="1321">
                  <c:v>0.83323324918746899</c:v>
                </c:pt>
                <c:pt idx="1322">
                  <c:v>0.83334178924560498</c:v>
                </c:pt>
                <c:pt idx="1323">
                  <c:v>0.83347393274307291</c:v>
                </c:pt>
                <c:pt idx="1324">
                  <c:v>0.83364636898040811</c:v>
                </c:pt>
                <c:pt idx="1325">
                  <c:v>0.83378715515136692</c:v>
                </c:pt>
                <c:pt idx="1326">
                  <c:v>0.83387763500213596</c:v>
                </c:pt>
                <c:pt idx="1327">
                  <c:v>0.83397008180618304</c:v>
                </c:pt>
                <c:pt idx="1328">
                  <c:v>0.83407278060913104</c:v>
                </c:pt>
                <c:pt idx="1329">
                  <c:v>0.83419359922409098</c:v>
                </c:pt>
                <c:pt idx="1330">
                  <c:v>0.834328961372375</c:v>
                </c:pt>
                <c:pt idx="1331">
                  <c:v>0.83443762063980098</c:v>
                </c:pt>
                <c:pt idx="1332">
                  <c:v>0.83451194763183612</c:v>
                </c:pt>
                <c:pt idx="1333">
                  <c:v>0.8346088051795959</c:v>
                </c:pt>
                <c:pt idx="1334">
                  <c:v>0.83472914695739697</c:v>
                </c:pt>
                <c:pt idx="1335">
                  <c:v>0.83485664129257198</c:v>
                </c:pt>
                <c:pt idx="1336">
                  <c:v>0.8349949836730961</c:v>
                </c:pt>
                <c:pt idx="1337">
                  <c:v>0.83513010740280191</c:v>
                </c:pt>
                <c:pt idx="1338">
                  <c:v>0.83526147603988599</c:v>
                </c:pt>
                <c:pt idx="1339">
                  <c:v>0.83540101051330606</c:v>
                </c:pt>
                <c:pt idx="1340">
                  <c:v>0.83554745912551898</c:v>
                </c:pt>
                <c:pt idx="1341">
                  <c:v>0.83566279411315891</c:v>
                </c:pt>
                <c:pt idx="1342">
                  <c:v>0.835757625102997</c:v>
                </c:pt>
                <c:pt idx="1343">
                  <c:v>0.83585674762725803</c:v>
                </c:pt>
                <c:pt idx="1344">
                  <c:v>0.83595861196517895</c:v>
                </c:pt>
                <c:pt idx="1345">
                  <c:v>0.83609164953231807</c:v>
                </c:pt>
                <c:pt idx="1346">
                  <c:v>0.83624209165573093</c:v>
                </c:pt>
                <c:pt idx="1347">
                  <c:v>0.83630217313766497</c:v>
                </c:pt>
                <c:pt idx="1348">
                  <c:v>0.83631963729858394</c:v>
                </c:pt>
                <c:pt idx="1349">
                  <c:v>0.83643634319305393</c:v>
                </c:pt>
                <c:pt idx="1350">
                  <c:v>0.83659727573394793</c:v>
                </c:pt>
                <c:pt idx="1351">
                  <c:v>0.83669621944427508</c:v>
                </c:pt>
                <c:pt idx="1352">
                  <c:v>0.83676482439041111</c:v>
                </c:pt>
                <c:pt idx="1353">
                  <c:v>0.83686025142669695</c:v>
                </c:pt>
                <c:pt idx="1354">
                  <c:v>0.83697254657745401</c:v>
                </c:pt>
                <c:pt idx="1355">
                  <c:v>0.83709932565689105</c:v>
                </c:pt>
                <c:pt idx="1356">
                  <c:v>0.83723075389862101</c:v>
                </c:pt>
                <c:pt idx="1357">
                  <c:v>0.83735508918762203</c:v>
                </c:pt>
                <c:pt idx="1358">
                  <c:v>0.83747727870941202</c:v>
                </c:pt>
                <c:pt idx="1359">
                  <c:v>0.83757663965225193</c:v>
                </c:pt>
                <c:pt idx="1360">
                  <c:v>0.83767153024673502</c:v>
                </c:pt>
                <c:pt idx="1361">
                  <c:v>0.83773900270462009</c:v>
                </c:pt>
                <c:pt idx="1362">
                  <c:v>0.83779950141906712</c:v>
                </c:pt>
                <c:pt idx="1363">
                  <c:v>0.83786715269088696</c:v>
                </c:pt>
                <c:pt idx="1364">
                  <c:v>0.83794165849685709</c:v>
                </c:pt>
                <c:pt idx="1365">
                  <c:v>0.83798093795776407</c:v>
                </c:pt>
                <c:pt idx="1366">
                  <c:v>0.83801294565200801</c:v>
                </c:pt>
                <c:pt idx="1367">
                  <c:v>0.83802015781402606</c:v>
                </c:pt>
                <c:pt idx="1368">
                  <c:v>0.83802605867385904</c:v>
                </c:pt>
                <c:pt idx="1369">
                  <c:v>0.83802295923233006</c:v>
                </c:pt>
                <c:pt idx="1370">
                  <c:v>0.8380189657211301</c:v>
                </c:pt>
                <c:pt idx="1371">
                  <c:v>0.83805979490280191</c:v>
                </c:pt>
                <c:pt idx="1372">
                  <c:v>0.83810062408447306</c:v>
                </c:pt>
                <c:pt idx="1373">
                  <c:v>0.83809466361999507</c:v>
                </c:pt>
                <c:pt idx="1374">
                  <c:v>0.83808870315551798</c:v>
                </c:pt>
                <c:pt idx="1375">
                  <c:v>0.83810431957244891</c:v>
                </c:pt>
                <c:pt idx="1376">
                  <c:v>0.83812011480331394</c:v>
                </c:pt>
                <c:pt idx="1377">
                  <c:v>0.83811618089675899</c:v>
                </c:pt>
                <c:pt idx="1378">
                  <c:v>0.83810855150222796</c:v>
                </c:pt>
                <c:pt idx="1379">
                  <c:v>0.83809496164321895</c:v>
                </c:pt>
                <c:pt idx="1380">
                  <c:v>0.83808161020278904</c:v>
                </c:pt>
                <c:pt idx="1381">
                  <c:v>0.83805520534515399</c:v>
                </c:pt>
                <c:pt idx="1382">
                  <c:v>0.83801819086074802</c:v>
                </c:pt>
                <c:pt idx="1383">
                  <c:v>0.83792353868484493</c:v>
                </c:pt>
                <c:pt idx="1384">
                  <c:v>0.83782989978790301</c:v>
                </c:pt>
                <c:pt idx="1385">
                  <c:v>0.83775134086608904</c:v>
                </c:pt>
                <c:pt idx="1386">
                  <c:v>0.83765925168991107</c:v>
                </c:pt>
                <c:pt idx="1387">
                  <c:v>0.83752567768096897</c:v>
                </c:pt>
                <c:pt idx="1388">
                  <c:v>0.83741743564605708</c:v>
                </c:pt>
                <c:pt idx="1389">
                  <c:v>0.83737970590591404</c:v>
                </c:pt>
                <c:pt idx="1390">
                  <c:v>0.83731127977371211</c:v>
                </c:pt>
                <c:pt idx="1391">
                  <c:v>0.83717043399810809</c:v>
                </c:pt>
                <c:pt idx="1392">
                  <c:v>0.83703233003616306</c:v>
                </c:pt>
                <c:pt idx="1393">
                  <c:v>0.83690382242202799</c:v>
                </c:pt>
                <c:pt idx="1394">
                  <c:v>0.83678902387618992</c:v>
                </c:pt>
                <c:pt idx="1395">
                  <c:v>0.83669604063034098</c:v>
                </c:pt>
                <c:pt idx="1396">
                  <c:v>0.83658171892166111</c:v>
                </c:pt>
                <c:pt idx="1397">
                  <c:v>0.83643866777419995</c:v>
                </c:pt>
                <c:pt idx="1398">
                  <c:v>0.836307001113892</c:v>
                </c:pt>
                <c:pt idx="1399">
                  <c:v>0.83618928194045994</c:v>
                </c:pt>
                <c:pt idx="1400">
                  <c:v>0.83610035181045506</c:v>
                </c:pt>
                <c:pt idx="1401">
                  <c:v>0.83604134321212809</c:v>
                </c:pt>
                <c:pt idx="1402">
                  <c:v>0.83596314191818211</c:v>
                </c:pt>
                <c:pt idx="1403">
                  <c:v>0.83586813211440991</c:v>
                </c:pt>
                <c:pt idx="1404">
                  <c:v>0.83577359914779703</c:v>
                </c:pt>
                <c:pt idx="1405">
                  <c:v>0.83567858934402506</c:v>
                </c:pt>
                <c:pt idx="1406">
                  <c:v>0.83556969165801998</c:v>
                </c:pt>
                <c:pt idx="1407">
                  <c:v>0.83545143604278604</c:v>
                </c:pt>
                <c:pt idx="1408">
                  <c:v>0.83530600070953409</c:v>
                </c:pt>
                <c:pt idx="1409">
                  <c:v>0.83514584302902195</c:v>
                </c:pt>
                <c:pt idx="1410">
                  <c:v>0.83502973318099993</c:v>
                </c:pt>
                <c:pt idx="1411">
                  <c:v>0.83493192195892307</c:v>
                </c:pt>
                <c:pt idx="1412">
                  <c:v>0.83479703664779703</c:v>
                </c:pt>
                <c:pt idx="1413">
                  <c:v>0.8346481442451481</c:v>
                </c:pt>
                <c:pt idx="1414">
                  <c:v>0.83454192876815791</c:v>
                </c:pt>
                <c:pt idx="1415">
                  <c:v>0.83444703817367594</c:v>
                </c:pt>
                <c:pt idx="1416">
                  <c:v>0.83436710834503192</c:v>
                </c:pt>
                <c:pt idx="1417">
                  <c:v>0.83428968191146891</c:v>
                </c:pt>
                <c:pt idx="1418">
                  <c:v>0.83413405418395992</c:v>
                </c:pt>
                <c:pt idx="1419">
                  <c:v>0.83396364450454707</c:v>
                </c:pt>
                <c:pt idx="1420">
                  <c:v>0.83382023572921793</c:v>
                </c:pt>
                <c:pt idx="1421">
                  <c:v>0.83367927074432391</c:v>
                </c:pt>
                <c:pt idx="1422">
                  <c:v>0.83356178998947095</c:v>
                </c:pt>
                <c:pt idx="1423">
                  <c:v>0.83344371318817112</c:v>
                </c:pt>
                <c:pt idx="1424">
                  <c:v>0.83328719139099094</c:v>
                </c:pt>
                <c:pt idx="1425">
                  <c:v>0.83312584161758396</c:v>
                </c:pt>
                <c:pt idx="1426">
                  <c:v>0.83297462463378902</c:v>
                </c:pt>
                <c:pt idx="1427">
                  <c:v>0.83282442092895503</c:v>
                </c:pt>
                <c:pt idx="1428">
                  <c:v>0.83268685340881299</c:v>
                </c:pt>
                <c:pt idx="1429">
                  <c:v>0.83255256414413492</c:v>
                </c:pt>
                <c:pt idx="1430">
                  <c:v>0.83245761394500706</c:v>
                </c:pt>
                <c:pt idx="1431">
                  <c:v>0.83236516714096109</c:v>
                </c:pt>
                <c:pt idx="1432">
                  <c:v>0.83263767957687396</c:v>
                </c:pt>
                <c:pt idx="1433">
                  <c:v>0.83262337446212809</c:v>
                </c:pt>
                <c:pt idx="1434">
                  <c:v>0.83257056474685709</c:v>
                </c:pt>
                <c:pt idx="1435">
                  <c:v>0.83252365589141797</c:v>
                </c:pt>
                <c:pt idx="1436">
                  <c:v>0.83253134489059399</c:v>
                </c:pt>
                <c:pt idx="1437">
                  <c:v>0.83255381584167498</c:v>
                </c:pt>
                <c:pt idx="1438">
                  <c:v>0.83252270221710201</c:v>
                </c:pt>
                <c:pt idx="1439">
                  <c:v>0.832436871528625</c:v>
                </c:pt>
                <c:pt idx="1440">
                  <c:v>0.83236707448959391</c:v>
                </c:pt>
                <c:pt idx="1441">
                  <c:v>0.83230031728744502</c:v>
                </c:pt>
                <c:pt idx="1442">
                  <c:v>0.83223654031753491</c:v>
                </c:pt>
                <c:pt idx="1443">
                  <c:v>0.83218075037002603</c:v>
                </c:pt>
                <c:pt idx="1444">
                  <c:v>0.832128953933716</c:v>
                </c:pt>
                <c:pt idx="1445">
                  <c:v>0.83213145732879612</c:v>
                </c:pt>
                <c:pt idx="1446">
                  <c:v>0.83214874267578098</c:v>
                </c:pt>
                <c:pt idx="1447">
                  <c:v>0.83216161727905291</c:v>
                </c:pt>
                <c:pt idx="1448">
                  <c:v>0.83217669725418109</c:v>
                </c:pt>
                <c:pt idx="1449">
                  <c:v>0.83218802213668797</c:v>
                </c:pt>
                <c:pt idx="1450">
                  <c:v>0.83217628002166699</c:v>
                </c:pt>
                <c:pt idx="1451">
                  <c:v>0.83217467069625894</c:v>
                </c:pt>
                <c:pt idx="1452">
                  <c:v>0.83222992420196507</c:v>
                </c:pt>
                <c:pt idx="1453">
                  <c:v>0.83230186700820896</c:v>
                </c:pt>
                <c:pt idx="1454">
                  <c:v>0.832467448711395</c:v>
                </c:pt>
                <c:pt idx="1455">
                  <c:v>0.8326445341110229</c:v>
                </c:pt>
                <c:pt idx="1456">
                  <c:v>0.83274985551834102</c:v>
                </c:pt>
                <c:pt idx="1457">
                  <c:v>0.83282978534698504</c:v>
                </c:pt>
                <c:pt idx="1458">
                  <c:v>0.83288176059722896</c:v>
                </c:pt>
                <c:pt idx="1459">
                  <c:v>0.83293671607971209</c:v>
                </c:pt>
                <c:pt idx="1460">
                  <c:v>0.83300675153732295</c:v>
                </c:pt>
                <c:pt idx="1461">
                  <c:v>0.83310658931732195</c:v>
                </c:pt>
                <c:pt idx="1462">
                  <c:v>0.83319897651672403</c:v>
                </c:pt>
                <c:pt idx="1463">
                  <c:v>0.83321566581726092</c:v>
                </c:pt>
                <c:pt idx="1464">
                  <c:v>0.83322567939758296</c:v>
                </c:pt>
                <c:pt idx="1465">
                  <c:v>0.8332576870918269</c:v>
                </c:pt>
                <c:pt idx="1466">
                  <c:v>0.83329827785491895</c:v>
                </c:pt>
                <c:pt idx="1467">
                  <c:v>0.83334262371063206</c:v>
                </c:pt>
                <c:pt idx="1468">
                  <c:v>0.83340145349502603</c:v>
                </c:pt>
                <c:pt idx="1469">
                  <c:v>0.83344210386276196</c:v>
                </c:pt>
                <c:pt idx="1470">
                  <c:v>0.83344538211822505</c:v>
                </c:pt>
                <c:pt idx="1471">
                  <c:v>0.83345485925674412</c:v>
                </c:pt>
                <c:pt idx="1472">
                  <c:v>0.83346570730209391</c:v>
                </c:pt>
                <c:pt idx="1473">
                  <c:v>0.83346934318542498</c:v>
                </c:pt>
                <c:pt idx="1474">
                  <c:v>0.83347864151000994</c:v>
                </c:pt>
                <c:pt idx="1475">
                  <c:v>0.83348942995071407</c:v>
                </c:pt>
                <c:pt idx="1476">
                  <c:v>0.83347488641738909</c:v>
                </c:pt>
                <c:pt idx="1477">
                  <c:v>0.83345432281494092</c:v>
                </c:pt>
                <c:pt idx="1478">
                  <c:v>0.8334297060966489</c:v>
                </c:pt>
                <c:pt idx="1479">
                  <c:v>0.83339757919311497</c:v>
                </c:pt>
                <c:pt idx="1480">
                  <c:v>0.83339573144912693</c:v>
                </c:pt>
                <c:pt idx="1481">
                  <c:v>0.83339531421661395</c:v>
                </c:pt>
                <c:pt idx="1482">
                  <c:v>0.83336628675460811</c:v>
                </c:pt>
                <c:pt idx="1483">
                  <c:v>0.83333445787429805</c:v>
                </c:pt>
                <c:pt idx="1484">
                  <c:v>0.83330209255218501</c:v>
                </c:pt>
                <c:pt idx="1485">
                  <c:v>0.833266270160675</c:v>
                </c:pt>
                <c:pt idx="1486">
                  <c:v>0.83323479890823404</c:v>
                </c:pt>
                <c:pt idx="1487">
                  <c:v>0.83324260711669895</c:v>
                </c:pt>
                <c:pt idx="1488">
                  <c:v>0.83324528932571407</c:v>
                </c:pt>
                <c:pt idx="1489">
                  <c:v>0.83322222232818599</c:v>
                </c:pt>
                <c:pt idx="1490">
                  <c:v>0.83320136070251505</c:v>
                </c:pt>
                <c:pt idx="1491">
                  <c:v>0.83317573070526096</c:v>
                </c:pt>
                <c:pt idx="1492">
                  <c:v>0.83313716650009195</c:v>
                </c:pt>
                <c:pt idx="1493">
                  <c:v>0.83308948278427097</c:v>
                </c:pt>
                <c:pt idx="1494">
                  <c:v>0.83305217027664202</c:v>
                </c:pt>
                <c:pt idx="1495">
                  <c:v>0.83301837444305393</c:v>
                </c:pt>
                <c:pt idx="1496">
                  <c:v>0.83295012712478611</c:v>
                </c:pt>
                <c:pt idx="1497">
                  <c:v>0.83287365436553995</c:v>
                </c:pt>
                <c:pt idx="1498">
                  <c:v>0.83279855251312296</c:v>
                </c:pt>
                <c:pt idx="1499">
                  <c:v>0.83273847103118892</c:v>
                </c:pt>
                <c:pt idx="1500">
                  <c:v>0.83268059492111202</c:v>
                </c:pt>
                <c:pt idx="1501">
                  <c:v>0.83261449337005611</c:v>
                </c:pt>
                <c:pt idx="1502">
                  <c:v>0.83251322507858294</c:v>
                </c:pt>
                <c:pt idx="1503">
                  <c:v>0.83240575790405291</c:v>
                </c:pt>
                <c:pt idx="1504">
                  <c:v>0.83228279352188106</c:v>
                </c:pt>
                <c:pt idx="1505">
                  <c:v>0.83209074735641497</c:v>
                </c:pt>
                <c:pt idx="1506">
                  <c:v>0.83189572095871012</c:v>
                </c:pt>
                <c:pt idx="1507">
                  <c:v>0.83164710998535196</c:v>
                </c:pt>
                <c:pt idx="1508">
                  <c:v>0.83138979673385593</c:v>
                </c:pt>
                <c:pt idx="1509">
                  <c:v>0.83109058141708392</c:v>
                </c:pt>
                <c:pt idx="1510">
                  <c:v>0.83079595565795894</c:v>
                </c:pt>
                <c:pt idx="1511">
                  <c:v>0.83045501708984393</c:v>
                </c:pt>
                <c:pt idx="1512">
                  <c:v>0.83009488582611102</c:v>
                </c:pt>
                <c:pt idx="1513">
                  <c:v>0.82969917058944698</c:v>
                </c:pt>
                <c:pt idx="1514">
                  <c:v>0.82926751375198404</c:v>
                </c:pt>
                <c:pt idx="1515">
                  <c:v>0.82879300117492694</c:v>
                </c:pt>
                <c:pt idx="1516">
                  <c:v>0.82824672460556004</c:v>
                </c:pt>
                <c:pt idx="1517">
                  <c:v>0.82768352031707804</c:v>
                </c:pt>
                <c:pt idx="1518">
                  <c:v>0.82703156471252393</c:v>
                </c:pt>
                <c:pt idx="1519">
                  <c:v>0.8263690590858459</c:v>
                </c:pt>
                <c:pt idx="1520">
                  <c:v>0.82558776140213008</c:v>
                </c:pt>
                <c:pt idx="1521">
                  <c:v>0.82479156255721997</c:v>
                </c:pt>
                <c:pt idx="1522">
                  <c:v>0.82396627664565991</c:v>
                </c:pt>
                <c:pt idx="1523">
                  <c:v>0.82312895059585611</c:v>
                </c:pt>
                <c:pt idx="1524">
                  <c:v>0.82219333648681592</c:v>
                </c:pt>
                <c:pt idx="1525">
                  <c:v>0.82118035554885904</c:v>
                </c:pt>
                <c:pt idx="1526">
                  <c:v>0.82015342712402295</c:v>
                </c:pt>
                <c:pt idx="1527">
                  <c:v>0.81909180879592891</c:v>
                </c:pt>
                <c:pt idx="1528">
                  <c:v>0.81798995733261104</c:v>
                </c:pt>
                <c:pt idx="1529">
                  <c:v>0.81674195528030391</c:v>
                </c:pt>
                <c:pt idx="1530">
                  <c:v>0.81549896001815791</c:v>
                </c:pt>
                <c:pt idx="1531">
                  <c:v>0.81422812938690203</c:v>
                </c:pt>
                <c:pt idx="1532">
                  <c:v>0.81295688152313206</c:v>
                </c:pt>
                <c:pt idx="1533">
                  <c:v>0.81153936386108394</c:v>
                </c:pt>
                <c:pt idx="1534">
                  <c:v>0.81009138822555493</c:v>
                </c:pt>
                <c:pt idx="1535">
                  <c:v>0.80857206583023111</c:v>
                </c:pt>
                <c:pt idx="1536">
                  <c:v>0.80700970888137791</c:v>
                </c:pt>
                <c:pt idx="1537">
                  <c:v>0.80538876056671094</c:v>
                </c:pt>
                <c:pt idx="1538">
                  <c:v>0.80367071628570597</c:v>
                </c:pt>
                <c:pt idx="1539">
                  <c:v>0.80194474458694498</c:v>
                </c:pt>
                <c:pt idx="1540">
                  <c:v>0.80017490386962908</c:v>
                </c:pt>
                <c:pt idx="1541">
                  <c:v>0.79839022159576412</c:v>
                </c:pt>
                <c:pt idx="1542">
                  <c:v>0.79645301103591892</c:v>
                </c:pt>
                <c:pt idx="1543">
                  <c:v>0.79450441598892207</c:v>
                </c:pt>
                <c:pt idx="1544">
                  <c:v>0.79259653091430704</c:v>
                </c:pt>
                <c:pt idx="1545">
                  <c:v>0.79068101644516009</c:v>
                </c:pt>
                <c:pt idx="1546">
                  <c:v>0.78877527713775608</c:v>
                </c:pt>
                <c:pt idx="1547">
                  <c:v>0.7868571400642399</c:v>
                </c:pt>
                <c:pt idx="1548">
                  <c:v>0.78506733179092403</c:v>
                </c:pt>
                <c:pt idx="1549">
                  <c:v>0.78336329460143994</c:v>
                </c:pt>
                <c:pt idx="1550">
                  <c:v>0.78172345161438006</c:v>
                </c:pt>
                <c:pt idx="1551">
                  <c:v>0.78019268512725803</c:v>
                </c:pt>
                <c:pt idx="1552">
                  <c:v>0.77871669530868504</c:v>
                </c:pt>
                <c:pt idx="1553">
                  <c:v>0.777491343021393</c:v>
                </c:pt>
                <c:pt idx="1554">
                  <c:v>0.77628440856933612</c:v>
                </c:pt>
                <c:pt idx="1555">
                  <c:v>0.775330257415771</c:v>
                </c:pt>
                <c:pt idx="1556">
                  <c:v>0.77439720630645792</c:v>
                </c:pt>
                <c:pt idx="1557">
                  <c:v>0.77375687360763612</c:v>
                </c:pt>
                <c:pt idx="1558">
                  <c:v>0.77319730520248409</c:v>
                </c:pt>
                <c:pt idx="1559">
                  <c:v>0.77276958227157611</c:v>
                </c:pt>
                <c:pt idx="1560">
                  <c:v>0.77243859767913792</c:v>
                </c:pt>
                <c:pt idx="1561">
                  <c:v>0.77219970226287793</c:v>
                </c:pt>
                <c:pt idx="1562">
                  <c:v>0.77209682464599605</c:v>
                </c:pt>
                <c:pt idx="1563">
                  <c:v>0.7720394849777219</c:v>
                </c:pt>
                <c:pt idx="1564">
                  <c:v>0.7721504092216489</c:v>
                </c:pt>
                <c:pt idx="1565">
                  <c:v>0.7722641944885249</c:v>
                </c:pt>
                <c:pt idx="1566">
                  <c:v>0.77246476411819498</c:v>
                </c:pt>
                <c:pt idx="1567">
                  <c:v>0.7726692676544189</c:v>
                </c:pt>
                <c:pt idx="1568">
                  <c:v>0.77293951511383097</c:v>
                </c:pt>
                <c:pt idx="1569">
                  <c:v>0.77321983575820896</c:v>
                </c:pt>
                <c:pt idx="1570">
                  <c:v>0.77350581884384195</c:v>
                </c:pt>
                <c:pt idx="1571">
                  <c:v>0.77380014657974194</c:v>
                </c:pt>
                <c:pt idx="1572">
                  <c:v>0.77411164045333902</c:v>
                </c:pt>
                <c:pt idx="1573">
                  <c:v>0.77444143295288104</c:v>
                </c:pt>
                <c:pt idx="1574">
                  <c:v>0.77474219799041699</c:v>
                </c:pt>
                <c:pt idx="1575">
                  <c:v>0.77500666379928607</c:v>
                </c:pt>
                <c:pt idx="1576">
                  <c:v>0.77527673244476292</c:v>
                </c:pt>
                <c:pt idx="1577">
                  <c:v>0.77557135820388812</c:v>
                </c:pt>
                <c:pt idx="1578">
                  <c:v>0.77585978507995601</c:v>
                </c:pt>
                <c:pt idx="1579">
                  <c:v>0.77607138156890909</c:v>
                </c:pt>
                <c:pt idx="1580">
                  <c:v>0.77627946138381998</c:v>
                </c:pt>
                <c:pt idx="1581">
                  <c:v>0.77651996612548801</c:v>
                </c:pt>
                <c:pt idx="1582">
                  <c:v>0.77676488161087009</c:v>
                </c:pt>
                <c:pt idx="1583">
                  <c:v>0.7769921541213991</c:v>
                </c:pt>
                <c:pt idx="1584">
                  <c:v>0.77720631361007708</c:v>
                </c:pt>
                <c:pt idx="1585">
                  <c:v>0.77740199565887491</c:v>
                </c:pt>
                <c:pt idx="1586">
                  <c:v>0.77758867740631099</c:v>
                </c:pt>
                <c:pt idx="1587">
                  <c:v>0.77777988910675</c:v>
                </c:pt>
                <c:pt idx="1588">
                  <c:v>0.7779687762260441</c:v>
                </c:pt>
                <c:pt idx="1589">
                  <c:v>0.77816332578659098</c:v>
                </c:pt>
                <c:pt idx="1590">
                  <c:v>0.77836025953292798</c:v>
                </c:pt>
                <c:pt idx="1591">
                  <c:v>0.77855451107025098</c:v>
                </c:pt>
                <c:pt idx="1592">
                  <c:v>0.77876414060592691</c:v>
                </c:pt>
                <c:pt idx="1593">
                  <c:v>0.7789757966995241</c:v>
                </c:pt>
                <c:pt idx="1594">
                  <c:v>0.77920974493026707</c:v>
                </c:pt>
                <c:pt idx="1595">
                  <c:v>0.77944798469543497</c:v>
                </c:pt>
                <c:pt idx="1596">
                  <c:v>0.77967871427536006</c:v>
                </c:pt>
                <c:pt idx="1597">
                  <c:v>0.77990199327468912</c:v>
                </c:pt>
                <c:pt idx="1598">
                  <c:v>0.78013999462127703</c:v>
                </c:pt>
                <c:pt idx="1599">
                  <c:v>0.780390572547913</c:v>
                </c:pt>
                <c:pt idx="1600">
                  <c:v>0.78066505193710301</c:v>
                </c:pt>
                <c:pt idx="1601">
                  <c:v>0.78097875118255611</c:v>
                </c:pt>
                <c:pt idx="1602">
                  <c:v>0.78129262924194309</c:v>
                </c:pt>
                <c:pt idx="1603">
                  <c:v>0.78159965276718091</c:v>
                </c:pt>
                <c:pt idx="1604">
                  <c:v>0.78190697431564304</c:v>
                </c:pt>
                <c:pt idx="1605">
                  <c:v>0.78223956823348995</c:v>
                </c:pt>
                <c:pt idx="1606">
                  <c:v>0.78257275819778394</c:v>
                </c:pt>
                <c:pt idx="1607">
                  <c:v>0.78290541172027606</c:v>
                </c:pt>
                <c:pt idx="1608">
                  <c:v>0.78323955535888712</c:v>
                </c:pt>
                <c:pt idx="1609">
                  <c:v>0.78359885215759295</c:v>
                </c:pt>
                <c:pt idx="1610">
                  <c:v>0.78396160602569598</c:v>
                </c:pt>
                <c:pt idx="1611">
                  <c:v>0.78432632684707593</c:v>
                </c:pt>
                <c:pt idx="1612">
                  <c:v>0.78470374345779392</c:v>
                </c:pt>
                <c:pt idx="1613">
                  <c:v>0.78508020639419596</c:v>
                </c:pt>
                <c:pt idx="1614">
                  <c:v>0.78545058965683001</c:v>
                </c:pt>
                <c:pt idx="1615">
                  <c:v>0.78582109212875406</c:v>
                </c:pt>
                <c:pt idx="1616">
                  <c:v>0.7861920118331911</c:v>
                </c:pt>
                <c:pt idx="1617">
                  <c:v>0.78656316995620701</c:v>
                </c:pt>
                <c:pt idx="1618">
                  <c:v>0.78694469928741495</c:v>
                </c:pt>
                <c:pt idx="1619">
                  <c:v>0.78732664585113499</c:v>
                </c:pt>
                <c:pt idx="1620">
                  <c:v>0.78770012855529803</c:v>
                </c:pt>
                <c:pt idx="1621">
                  <c:v>0.78807206153869602</c:v>
                </c:pt>
                <c:pt idx="1622">
                  <c:v>0.78847594261169407</c:v>
                </c:pt>
                <c:pt idx="1623">
                  <c:v>0.78888816833496112</c:v>
                </c:pt>
                <c:pt idx="1624">
                  <c:v>0.789309871196747</c:v>
                </c:pt>
                <c:pt idx="1625">
                  <c:v>0.78974194526672403</c:v>
                </c:pt>
                <c:pt idx="1626">
                  <c:v>0.7901758074760441</c:v>
                </c:pt>
                <c:pt idx="1627">
                  <c:v>0.79060746431350704</c:v>
                </c:pt>
                <c:pt idx="1628">
                  <c:v>0.79105509519577</c:v>
                </c:pt>
                <c:pt idx="1629">
                  <c:v>0.79154576063156101</c:v>
                </c:pt>
                <c:pt idx="1630">
                  <c:v>0.79203082323074292</c:v>
                </c:pt>
                <c:pt idx="1631">
                  <c:v>0.79246605634689304</c:v>
                </c:pt>
                <c:pt idx="1632">
                  <c:v>0.79290093183517496</c:v>
                </c:pt>
                <c:pt idx="1633">
                  <c:v>0.79332281351089495</c:v>
                </c:pt>
                <c:pt idx="1634">
                  <c:v>0.79374564886093091</c:v>
                </c:pt>
                <c:pt idx="1635">
                  <c:v>0.79418064355850193</c:v>
                </c:pt>
                <c:pt idx="1636">
                  <c:v>0.79461754560470599</c:v>
                </c:pt>
                <c:pt idx="1637">
                  <c:v>0.79506791830062906</c:v>
                </c:pt>
                <c:pt idx="1638">
                  <c:v>0.79552562236785906</c:v>
                </c:pt>
                <c:pt idx="1639">
                  <c:v>0.79601420164108294</c:v>
                </c:pt>
                <c:pt idx="1640">
                  <c:v>0.79652411937713596</c:v>
                </c:pt>
                <c:pt idx="1641">
                  <c:v>0.79703707695007298</c:v>
                </c:pt>
                <c:pt idx="1642">
                  <c:v>0.79755522012710611</c:v>
                </c:pt>
                <c:pt idx="1643">
                  <c:v>0.79808123111724893</c:v>
                </c:pt>
                <c:pt idx="1644">
                  <c:v>0.79863382577896092</c:v>
                </c:pt>
                <c:pt idx="1645">
                  <c:v>0.79919118881225604</c:v>
                </c:pt>
                <c:pt idx="1646">
                  <c:v>0.79978091716766397</c:v>
                </c:pt>
                <c:pt idx="1647">
                  <c:v>0.80037183761596697</c:v>
                </c:pt>
                <c:pt idx="1648">
                  <c:v>0.80093760490417498</c:v>
                </c:pt>
                <c:pt idx="1649">
                  <c:v>0.80150331258773799</c:v>
                </c:pt>
                <c:pt idx="1650">
                  <c:v>0.80208284854888912</c:v>
                </c:pt>
                <c:pt idx="1651">
                  <c:v>0.80266768932342503</c:v>
                </c:pt>
                <c:pt idx="1652">
                  <c:v>0.80325521230697605</c:v>
                </c:pt>
                <c:pt idx="1653">
                  <c:v>0.80384345054626505</c:v>
                </c:pt>
                <c:pt idx="1654">
                  <c:v>0.80444027185440103</c:v>
                </c:pt>
                <c:pt idx="1655">
                  <c:v>0.80504615306854199</c:v>
                </c:pt>
                <c:pt idx="1656">
                  <c:v>0.8056448221206669</c:v>
                </c:pt>
                <c:pt idx="1657">
                  <c:v>0.80623246431350704</c:v>
                </c:pt>
                <c:pt idx="1658">
                  <c:v>0.80683381557464595</c:v>
                </c:pt>
                <c:pt idx="1659">
                  <c:v>0.80747665166854898</c:v>
                </c:pt>
                <c:pt idx="1660">
                  <c:v>0.80812079906463596</c:v>
                </c:pt>
                <c:pt idx="1661">
                  <c:v>0.80877037048339795</c:v>
                </c:pt>
                <c:pt idx="1662">
                  <c:v>0.80942161083221409</c:v>
                </c:pt>
                <c:pt idx="1663">
                  <c:v>0.81000901460647601</c:v>
                </c:pt>
                <c:pt idx="1664">
                  <c:v>0.81059302091598506</c:v>
                </c:pt>
                <c:pt idx="1665">
                  <c:v>0.81118453741073604</c:v>
                </c:pt>
                <c:pt idx="1666">
                  <c:v>0.81177998781204197</c:v>
                </c:pt>
                <c:pt idx="1667">
                  <c:v>0.81236822605133097</c:v>
                </c:pt>
                <c:pt idx="1668">
                  <c:v>0.812952828407288</c:v>
                </c:pt>
                <c:pt idx="1669">
                  <c:v>0.81354500055313106</c:v>
                </c:pt>
                <c:pt idx="1670">
                  <c:v>0.81414480209350604</c:v>
                </c:pt>
                <c:pt idx="1671">
                  <c:v>0.8147342324256901</c:v>
                </c:pt>
                <c:pt idx="1672">
                  <c:v>0.81530494689941402</c:v>
                </c:pt>
                <c:pt idx="1673">
                  <c:v>0.81588478088378902</c:v>
                </c:pt>
                <c:pt idx="1674">
                  <c:v>0.81649054288864109</c:v>
                </c:pt>
                <c:pt idx="1675">
                  <c:v>0.81709421873092691</c:v>
                </c:pt>
                <c:pt idx="1676">
                  <c:v>0.81766427755355808</c:v>
                </c:pt>
                <c:pt idx="1677">
                  <c:v>0.81823612451553296</c:v>
                </c:pt>
                <c:pt idx="1678">
                  <c:v>0.81878734827041599</c:v>
                </c:pt>
                <c:pt idx="1679">
                  <c:v>0.81933964490890498</c:v>
                </c:pt>
                <c:pt idx="1680">
                  <c:v>0.81984753608703609</c:v>
                </c:pt>
                <c:pt idx="1681">
                  <c:v>0.82034672498702998</c:v>
                </c:pt>
                <c:pt idx="1682">
                  <c:v>0.82084072828292798</c:v>
                </c:pt>
                <c:pt idx="1683">
                  <c:v>0.82133347988128702</c:v>
                </c:pt>
                <c:pt idx="1684">
                  <c:v>0.82183761596679705</c:v>
                </c:pt>
                <c:pt idx="1685">
                  <c:v>0.82235105037689205</c:v>
                </c:pt>
                <c:pt idx="1686">
                  <c:v>0.8228435039520261</c:v>
                </c:pt>
                <c:pt idx="1687">
                  <c:v>0.82330728769302408</c:v>
                </c:pt>
                <c:pt idx="1688">
                  <c:v>0.82377661466598506</c:v>
                </c:pt>
                <c:pt idx="1689">
                  <c:v>0.8242555975914001</c:v>
                </c:pt>
                <c:pt idx="1690">
                  <c:v>0.82473201751709002</c:v>
                </c:pt>
                <c:pt idx="1691">
                  <c:v>0.82519150972366306</c:v>
                </c:pt>
                <c:pt idx="1692">
                  <c:v>0.82565159797668497</c:v>
                </c:pt>
                <c:pt idx="1693">
                  <c:v>0.82608975172042798</c:v>
                </c:pt>
                <c:pt idx="1694">
                  <c:v>0.82652909755706805</c:v>
                </c:pt>
                <c:pt idx="1695">
                  <c:v>0.82699472904205296</c:v>
                </c:pt>
                <c:pt idx="1696">
                  <c:v>0.82746381759643595</c:v>
                </c:pt>
                <c:pt idx="1697">
                  <c:v>0.82788069248199503</c:v>
                </c:pt>
                <c:pt idx="1698">
                  <c:v>0.8282833218574519</c:v>
                </c:pt>
                <c:pt idx="1699">
                  <c:v>0.82864518165588397</c:v>
                </c:pt>
                <c:pt idx="1700">
                  <c:v>0.82898510694503802</c:v>
                </c:pt>
                <c:pt idx="1701">
                  <c:v>0.82935316562652606</c:v>
                </c:pt>
                <c:pt idx="1702">
                  <c:v>0.82974631786346409</c:v>
                </c:pt>
                <c:pt idx="1703">
                  <c:v>0.83011944293975803</c:v>
                </c:pt>
                <c:pt idx="1704">
                  <c:v>0.83045787811279292</c:v>
                </c:pt>
                <c:pt idx="1705">
                  <c:v>0.8307864785194401</c:v>
                </c:pt>
                <c:pt idx="1706">
                  <c:v>0.83108634948730509</c:v>
                </c:pt>
                <c:pt idx="1707">
                  <c:v>0.83138395547866795</c:v>
                </c:pt>
                <c:pt idx="1708">
                  <c:v>0.83165521621704097</c:v>
                </c:pt>
                <c:pt idx="1709">
                  <c:v>0.831926417350769</c:v>
                </c:pt>
                <c:pt idx="1710">
                  <c:v>0.83218146562576312</c:v>
                </c:pt>
                <c:pt idx="1711">
                  <c:v>0.8324372291564941</c:v>
                </c:pt>
                <c:pt idx="1712">
                  <c:v>0.83262498378753702</c:v>
                </c:pt>
                <c:pt idx="1713">
                  <c:v>0.83280302286148111</c:v>
                </c:pt>
                <c:pt idx="1714">
                  <c:v>0.83303184509277295</c:v>
                </c:pt>
                <c:pt idx="1715">
                  <c:v>0.83327866792678806</c:v>
                </c:pt>
                <c:pt idx="1716">
                  <c:v>0.83349509239196795</c:v>
                </c:pt>
                <c:pt idx="1717">
                  <c:v>0.83369345664978001</c:v>
                </c:pt>
                <c:pt idx="1718">
                  <c:v>0.83387715816497798</c:v>
                </c:pt>
                <c:pt idx="1719">
                  <c:v>0.83404625654220599</c:v>
                </c:pt>
                <c:pt idx="1720">
                  <c:v>0.8342072486877441</c:v>
                </c:pt>
                <c:pt idx="1721">
                  <c:v>0.83435864448547403</c:v>
                </c:pt>
                <c:pt idx="1722">
                  <c:v>0.83450306653976392</c:v>
                </c:pt>
                <c:pt idx="1723">
                  <c:v>0.83461840152740496</c:v>
                </c:pt>
                <c:pt idx="1724">
                  <c:v>0.83472884893417398</c:v>
                </c:pt>
                <c:pt idx="1725">
                  <c:v>0.83479840755462598</c:v>
                </c:pt>
                <c:pt idx="1726">
                  <c:v>0.8348646879196171</c:v>
                </c:pt>
                <c:pt idx="1727">
                  <c:v>0.83489747047424312</c:v>
                </c:pt>
                <c:pt idx="1728">
                  <c:v>0.83493049144744891</c:v>
                </c:pt>
                <c:pt idx="1729">
                  <c:v>0.83491916656494092</c:v>
                </c:pt>
                <c:pt idx="1730">
                  <c:v>0.83490098714828509</c:v>
                </c:pt>
                <c:pt idx="1731">
                  <c:v>0.83485467433929395</c:v>
                </c:pt>
                <c:pt idx="1732">
                  <c:v>0.83480532169341992</c:v>
                </c:pt>
                <c:pt idx="1733">
                  <c:v>0.83469851016998309</c:v>
                </c:pt>
                <c:pt idx="1734">
                  <c:v>0.83455933332443211</c:v>
                </c:pt>
                <c:pt idx="1735">
                  <c:v>0.83443475961685198</c:v>
                </c:pt>
                <c:pt idx="1736">
                  <c:v>0.83432234525680493</c:v>
                </c:pt>
                <c:pt idx="1737">
                  <c:v>0.83420742750167798</c:v>
                </c:pt>
                <c:pt idx="1738">
                  <c:v>0.83409084081649798</c:v>
                </c:pt>
                <c:pt idx="1739">
                  <c:v>0.83394242525100704</c:v>
                </c:pt>
                <c:pt idx="1740">
                  <c:v>0.83374453783035296</c:v>
                </c:pt>
                <c:pt idx="1741">
                  <c:v>0.83354980945587198</c:v>
                </c:pt>
                <c:pt idx="1742">
                  <c:v>0.83335043191909808</c:v>
                </c:pt>
                <c:pt idx="1743">
                  <c:v>0.833147001266479</c:v>
                </c:pt>
                <c:pt idx="1744">
                  <c:v>0.83291490077972408</c:v>
                </c:pt>
                <c:pt idx="1745">
                  <c:v>0.8326833963394169</c:v>
                </c:pt>
                <c:pt idx="1746">
                  <c:v>0.83251990079879801</c:v>
                </c:pt>
                <c:pt idx="1747">
                  <c:v>0.83235950469970699</c:v>
                </c:pt>
                <c:pt idx="1748">
                  <c:v>0.8321181058883671</c:v>
                </c:pt>
                <c:pt idx="1749">
                  <c:v>0.83186597824096697</c:v>
                </c:pt>
                <c:pt idx="1750">
                  <c:v>0.8316409707069401</c:v>
                </c:pt>
                <c:pt idx="1751">
                  <c:v>0.83142371177673291</c:v>
                </c:pt>
                <c:pt idx="1752">
                  <c:v>0.83122749328613299</c:v>
                </c:pt>
                <c:pt idx="1753">
                  <c:v>0.8310417056083681</c:v>
                </c:pt>
                <c:pt idx="1754">
                  <c:v>0.83084495067596409</c:v>
                </c:pt>
                <c:pt idx="1755">
                  <c:v>0.83063919544220011</c:v>
                </c:pt>
                <c:pt idx="1756">
                  <c:v>0.83042944669723506</c:v>
                </c:pt>
                <c:pt idx="1757">
                  <c:v>0.83021951913833592</c:v>
                </c:pt>
                <c:pt idx="1758">
                  <c:v>0.83003087043762203</c:v>
                </c:pt>
                <c:pt idx="1759">
                  <c:v>0.82988644838333103</c:v>
                </c:pt>
                <c:pt idx="1760">
                  <c:v>0.82974488735198992</c:v>
                </c:pt>
                <c:pt idx="1761">
                  <c:v>0.82962305545806903</c:v>
                </c:pt>
                <c:pt idx="1762">
                  <c:v>0.82951070070266697</c:v>
                </c:pt>
                <c:pt idx="1763">
                  <c:v>0.82944430112838696</c:v>
                </c:pt>
                <c:pt idx="1764">
                  <c:v>0.82937885522842403</c:v>
                </c:pt>
                <c:pt idx="1765">
                  <c:v>0.82935113906860392</c:v>
                </c:pt>
                <c:pt idx="1766">
                  <c:v>0.82932479381561297</c:v>
                </c:pt>
                <c:pt idx="1767">
                  <c:v>0.82933313846588108</c:v>
                </c:pt>
                <c:pt idx="1768">
                  <c:v>0.82934535741806004</c:v>
                </c:pt>
                <c:pt idx="1769">
                  <c:v>0.82942481040954608</c:v>
                </c:pt>
                <c:pt idx="1770">
                  <c:v>0.82951248884201112</c:v>
                </c:pt>
                <c:pt idx="1771">
                  <c:v>0.82955009937286395</c:v>
                </c:pt>
                <c:pt idx="1772">
                  <c:v>0.82956643104553196</c:v>
                </c:pt>
                <c:pt idx="1773">
                  <c:v>0.8295956373214719</c:v>
                </c:pt>
                <c:pt idx="1774">
                  <c:v>0.82963140010833691</c:v>
                </c:pt>
                <c:pt idx="1775">
                  <c:v>0.82965005636215206</c:v>
                </c:pt>
                <c:pt idx="1776">
                  <c:v>0.82964665889740008</c:v>
                </c:pt>
                <c:pt idx="1777">
                  <c:v>0.82963068485260005</c:v>
                </c:pt>
                <c:pt idx="1778">
                  <c:v>0.82959444522857706</c:v>
                </c:pt>
                <c:pt idx="1779">
                  <c:v>0.82954211235046404</c:v>
                </c:pt>
                <c:pt idx="1780">
                  <c:v>0.82945836782455395</c:v>
                </c:pt>
                <c:pt idx="1781">
                  <c:v>0.82934011220932002</c:v>
                </c:pt>
                <c:pt idx="1782">
                  <c:v>0.82906527519226092</c:v>
                </c:pt>
                <c:pt idx="1783">
                  <c:v>0.82878882884979199</c:v>
                </c:pt>
                <c:pt idx="1784">
                  <c:v>0.82850159406662005</c:v>
                </c:pt>
                <c:pt idx="1785">
                  <c:v>0.82820595502853411</c:v>
                </c:pt>
                <c:pt idx="1786">
                  <c:v>0.82775021791458103</c:v>
                </c:pt>
                <c:pt idx="1787">
                  <c:v>0.82728476524353001</c:v>
                </c:pt>
                <c:pt idx="1788">
                  <c:v>0.82672358751296993</c:v>
                </c:pt>
                <c:pt idx="1789">
                  <c:v>0.826147508621216</c:v>
                </c:pt>
                <c:pt idx="1790">
                  <c:v>0.825365018844604</c:v>
                </c:pt>
                <c:pt idx="1791">
                  <c:v>0.82453478574752803</c:v>
                </c:pt>
                <c:pt idx="1792">
                  <c:v>0.82363564968109104</c:v>
                </c:pt>
                <c:pt idx="1793">
                  <c:v>0.82271434068679805</c:v>
                </c:pt>
                <c:pt idx="1794">
                  <c:v>0.8216116547584531</c:v>
                </c:pt>
                <c:pt idx="1795">
                  <c:v>0.82039828300476092</c:v>
                </c:pt>
                <c:pt idx="1796">
                  <c:v>0.81913353204727191</c:v>
                </c:pt>
                <c:pt idx="1797">
                  <c:v>0.81782175302505511</c:v>
                </c:pt>
                <c:pt idx="1798">
                  <c:v>0.81637991666793797</c:v>
                </c:pt>
                <c:pt idx="1799">
                  <c:v>0.81476981639862101</c:v>
                </c:pt>
                <c:pt idx="1800">
                  <c:v>0.81308163404464695</c:v>
                </c:pt>
                <c:pt idx="1801">
                  <c:v>0.81126333475112911</c:v>
                </c:pt>
                <c:pt idx="1802">
                  <c:v>0.80936969518661495</c:v>
                </c:pt>
                <c:pt idx="1803">
                  <c:v>0.80726159811019893</c:v>
                </c:pt>
                <c:pt idx="1804">
                  <c:v>0.80509514808654803</c:v>
                </c:pt>
                <c:pt idx="1805">
                  <c:v>0.80271251201629612</c:v>
                </c:pt>
                <c:pt idx="1806">
                  <c:v>0.80028934478759806</c:v>
                </c:pt>
                <c:pt idx="1807">
                  <c:v>0.79757840633392307</c:v>
                </c:pt>
                <c:pt idx="1808">
                  <c:v>0.79484922885894793</c:v>
                </c:pt>
                <c:pt idx="1809">
                  <c:v>0.79199726581573504</c:v>
                </c:pt>
                <c:pt idx="1810">
                  <c:v>0.78912473917007397</c:v>
                </c:pt>
                <c:pt idx="1811">
                  <c:v>0.78585125207900997</c:v>
                </c:pt>
                <c:pt idx="1812">
                  <c:v>0.78253204822540301</c:v>
                </c:pt>
                <c:pt idx="1813">
                  <c:v>0.77918047904968302</c:v>
                </c:pt>
                <c:pt idx="1814">
                  <c:v>0.77582879066467303</c:v>
                </c:pt>
                <c:pt idx="1815">
                  <c:v>0.7722842812538151</c:v>
                </c:pt>
                <c:pt idx="1816">
                  <c:v>0.76866812705993692</c:v>
                </c:pt>
                <c:pt idx="1817">
                  <c:v>0.76507879495620701</c:v>
                </c:pt>
                <c:pt idx="1818">
                  <c:v>0.76152051687240596</c:v>
                </c:pt>
                <c:pt idx="1819">
                  <c:v>0.75785632133483904</c:v>
                </c:pt>
                <c:pt idx="1820">
                  <c:v>0.75411142110824603</c:v>
                </c:pt>
                <c:pt idx="1821">
                  <c:v>0.75039381980895992</c:v>
                </c:pt>
                <c:pt idx="1822">
                  <c:v>0.7467209815978999</c:v>
                </c:pt>
                <c:pt idx="1823">
                  <c:v>0.74301625490188594</c:v>
                </c:pt>
                <c:pt idx="1824">
                  <c:v>0.73926849365234393</c:v>
                </c:pt>
                <c:pt idx="1825">
                  <c:v>0.73556495904922503</c:v>
                </c:pt>
                <c:pt idx="1826">
                  <c:v>0.73196573257446307</c:v>
                </c:pt>
                <c:pt idx="1827">
                  <c:v>0.72832221984863299</c:v>
                </c:pt>
                <c:pt idx="1828">
                  <c:v>0.72457934617996211</c:v>
                </c:pt>
                <c:pt idx="1829">
                  <c:v>0.72085328102111812</c:v>
                </c:pt>
                <c:pt idx="1830">
                  <c:v>0.71731657981872599</c:v>
                </c:pt>
                <c:pt idx="1831">
                  <c:v>0.713770639896393</c:v>
                </c:pt>
                <c:pt idx="1832">
                  <c:v>0.71029330492019693</c:v>
                </c:pt>
                <c:pt idx="1833">
                  <c:v>0.70681328773498509</c:v>
                </c:pt>
                <c:pt idx="1834">
                  <c:v>0.70358110666274998</c:v>
                </c:pt>
                <c:pt idx="1835">
                  <c:v>0.70034916400909397</c:v>
                </c:pt>
                <c:pt idx="1836">
                  <c:v>0.69718627333641103</c:v>
                </c:pt>
                <c:pt idx="1837">
                  <c:v>0.69401828646659902</c:v>
                </c:pt>
                <c:pt idx="1838">
                  <c:v>0.69119827151298496</c:v>
                </c:pt>
                <c:pt idx="1839">
                  <c:v>0.68843514919281001</c:v>
                </c:pt>
                <c:pt idx="1840">
                  <c:v>0.68584976792335506</c:v>
                </c:pt>
                <c:pt idx="1841">
                  <c:v>0.68330363631248503</c:v>
                </c:pt>
                <c:pt idx="1842">
                  <c:v>0.68105046153068494</c:v>
                </c:pt>
                <c:pt idx="1843">
                  <c:v>0.67890958189964301</c:v>
                </c:pt>
                <c:pt idx="1844">
                  <c:v>0.67699734568595904</c:v>
                </c:pt>
                <c:pt idx="1845">
                  <c:v>0.67521629929542504</c:v>
                </c:pt>
                <c:pt idx="1846">
                  <c:v>0.67366279363632198</c:v>
                </c:pt>
                <c:pt idx="1847">
                  <c:v>0.67228980064392108</c:v>
                </c:pt>
                <c:pt idx="1848">
                  <c:v>0.67111442685127298</c:v>
                </c:pt>
                <c:pt idx="1849">
                  <c:v>0.67014966607093807</c:v>
                </c:pt>
                <c:pt idx="1850">
                  <c:v>0.66933367848396297</c:v>
                </c:pt>
                <c:pt idx="1851">
                  <c:v>0.66873688697814904</c:v>
                </c:pt>
                <c:pt idx="1852">
                  <c:v>0.66831083297729499</c:v>
                </c:pt>
                <c:pt idx="1853">
                  <c:v>0.66823650598525997</c:v>
                </c:pt>
                <c:pt idx="1854">
                  <c:v>0.66829450130462598</c:v>
                </c:pt>
                <c:pt idx="1855">
                  <c:v>0.66869936585426304</c:v>
                </c:pt>
                <c:pt idx="1856">
                  <c:v>0.669233065843582</c:v>
                </c:pt>
                <c:pt idx="1857">
                  <c:v>0.67024995088577299</c:v>
                </c:pt>
                <c:pt idx="1858">
                  <c:v>0.67133916616439804</c:v>
                </c:pt>
                <c:pt idx="1859">
                  <c:v>0.67281116247177097</c:v>
                </c:pt>
                <c:pt idx="1860">
                  <c:v>0.67434157133102401</c:v>
                </c:pt>
                <c:pt idx="1861">
                  <c:v>0.67632279992103594</c:v>
                </c:pt>
                <c:pt idx="1862">
                  <c:v>0.67834816575050394</c:v>
                </c:pt>
                <c:pt idx="1863">
                  <c:v>0.68061060905456494</c:v>
                </c:pt>
                <c:pt idx="1864">
                  <c:v>0.68288929462432901</c:v>
                </c:pt>
                <c:pt idx="1865">
                  <c:v>0.68539546132087703</c:v>
                </c:pt>
                <c:pt idx="1866">
                  <c:v>0.68792135715484604</c:v>
                </c:pt>
                <c:pt idx="1867">
                  <c:v>0.69044215679168697</c:v>
                </c:pt>
                <c:pt idx="1868">
                  <c:v>0.69295660853385899</c:v>
                </c:pt>
                <c:pt idx="1869">
                  <c:v>0.69554929137229893</c:v>
                </c:pt>
                <c:pt idx="1870">
                  <c:v>0.69814790487289402</c:v>
                </c:pt>
                <c:pt idx="1871">
                  <c:v>0.7005561709403989</c:v>
                </c:pt>
                <c:pt idx="1872">
                  <c:v>0.70290268659591693</c:v>
                </c:pt>
                <c:pt idx="1873">
                  <c:v>0.70510257482528704</c:v>
                </c:pt>
                <c:pt idx="1874">
                  <c:v>0.707234394550323</c:v>
                </c:pt>
                <c:pt idx="1875">
                  <c:v>0.70925600528716992</c:v>
                </c:pt>
                <c:pt idx="1876">
                  <c:v>0.7112264752388</c:v>
                </c:pt>
                <c:pt idx="1877">
                  <c:v>0.71311296224594112</c:v>
                </c:pt>
                <c:pt idx="1878">
                  <c:v>0.71492536067962598</c:v>
                </c:pt>
                <c:pt idx="1879">
                  <c:v>0.71659423112869303</c:v>
                </c:pt>
                <c:pt idx="1880">
                  <c:v>0.71811903715133707</c:v>
                </c:pt>
                <c:pt idx="1881">
                  <c:v>0.71954782009124796</c:v>
                </c:pt>
                <c:pt idx="1882">
                  <c:v>0.72086102962493892</c:v>
                </c:pt>
                <c:pt idx="1883">
                  <c:v>0.72210283279418896</c:v>
                </c:pt>
                <c:pt idx="1884">
                  <c:v>0.72323198318481396</c:v>
                </c:pt>
                <c:pt idx="1885">
                  <c:v>0.72431792020797703</c:v>
                </c:pt>
                <c:pt idx="1886">
                  <c:v>0.72532756328582804</c:v>
                </c:pt>
                <c:pt idx="1887">
                  <c:v>0.72627819776535008</c:v>
                </c:pt>
                <c:pt idx="1888">
                  <c:v>0.72708941698074292</c:v>
                </c:pt>
                <c:pt idx="1889">
                  <c:v>0.72788186073303196</c:v>
                </c:pt>
                <c:pt idx="1890">
                  <c:v>0.72860200405120912</c:v>
                </c:pt>
                <c:pt idx="1891">
                  <c:v>0.72931374311447095</c:v>
                </c:pt>
                <c:pt idx="1892">
                  <c:v>0.72998292446136492</c:v>
                </c:pt>
                <c:pt idx="1893">
                  <c:v>0.73066343069076511</c:v>
                </c:pt>
                <c:pt idx="1894">
                  <c:v>0.73140687942504901</c:v>
                </c:pt>
                <c:pt idx="1895">
                  <c:v>0.73215259313583392</c:v>
                </c:pt>
                <c:pt idx="1896">
                  <c:v>0.73288328647613499</c:v>
                </c:pt>
                <c:pt idx="1897">
                  <c:v>0.73361946344375606</c:v>
                </c:pt>
                <c:pt idx="1898">
                  <c:v>0.734342348575592</c:v>
                </c:pt>
                <c:pt idx="1899">
                  <c:v>0.73507137298584002</c:v>
                </c:pt>
                <c:pt idx="1900">
                  <c:v>0.73585529327392596</c:v>
                </c:pt>
                <c:pt idx="1901">
                  <c:v>0.73665137290954608</c:v>
                </c:pt>
                <c:pt idx="1902">
                  <c:v>0.73743833303451511</c:v>
                </c:pt>
                <c:pt idx="1903">
                  <c:v>0.73822755813598606</c:v>
                </c:pt>
                <c:pt idx="1904">
                  <c:v>0.73900378942489597</c:v>
                </c:pt>
                <c:pt idx="1905">
                  <c:v>0.73977775573730509</c:v>
                </c:pt>
                <c:pt idx="1906">
                  <c:v>0.74050207138061497</c:v>
                </c:pt>
                <c:pt idx="1907">
                  <c:v>0.74121750593185398</c:v>
                </c:pt>
                <c:pt idx="1908">
                  <c:v>0.74192960262298602</c:v>
                </c:pt>
                <c:pt idx="1909">
                  <c:v>0.74265004396438594</c:v>
                </c:pt>
                <c:pt idx="1910">
                  <c:v>0.7433307886123659</c:v>
                </c:pt>
                <c:pt idx="1911">
                  <c:v>0.74400300979614298</c:v>
                </c:pt>
                <c:pt idx="1912">
                  <c:v>0.74462242126464795</c:v>
                </c:pt>
                <c:pt idx="1913">
                  <c:v>0.74520642757415811</c:v>
                </c:pt>
                <c:pt idx="1914">
                  <c:v>0.74577666521072405</c:v>
                </c:pt>
                <c:pt idx="1915">
                  <c:v>0.74634326696395892</c:v>
                </c:pt>
                <c:pt idx="1916">
                  <c:v>0.74680985212326112</c:v>
                </c:pt>
                <c:pt idx="1917">
                  <c:v>0.74719990491867105</c:v>
                </c:pt>
                <c:pt idx="1918">
                  <c:v>0.74757100343704197</c:v>
                </c:pt>
                <c:pt idx="1919">
                  <c:v>0.74793447256088297</c:v>
                </c:pt>
                <c:pt idx="1920">
                  <c:v>0.74828161001205395</c:v>
                </c:pt>
                <c:pt idx="1921">
                  <c:v>0.74860752820968601</c:v>
                </c:pt>
                <c:pt idx="1922">
                  <c:v>0.74891800880432102</c:v>
                </c:pt>
                <c:pt idx="1923">
                  <c:v>0.74920715093612711</c:v>
                </c:pt>
                <c:pt idx="1924">
                  <c:v>0.74942929744720499</c:v>
                </c:pt>
                <c:pt idx="1925">
                  <c:v>0.749551129341125</c:v>
                </c:pt>
                <c:pt idx="1926">
                  <c:v>0.74966390132904093</c:v>
                </c:pt>
                <c:pt idx="1927">
                  <c:v>0.74975569248199503</c:v>
                </c:pt>
                <c:pt idx="1928">
                  <c:v>0.74983001947402994</c:v>
                </c:pt>
                <c:pt idx="1929">
                  <c:v>0.74985767602920506</c:v>
                </c:pt>
                <c:pt idx="1930">
                  <c:v>0.74986780881881709</c:v>
                </c:pt>
                <c:pt idx="1931">
                  <c:v>0.74983782768249507</c:v>
                </c:pt>
                <c:pt idx="1932">
                  <c:v>0.74978024959564205</c:v>
                </c:pt>
                <c:pt idx="1933">
                  <c:v>0.74965293407440203</c:v>
                </c:pt>
                <c:pt idx="1934">
                  <c:v>0.74950296878814693</c:v>
                </c:pt>
                <c:pt idx="1935">
                  <c:v>0.74925805330276507</c:v>
                </c:pt>
                <c:pt idx="1936">
                  <c:v>0.74900467395782511</c:v>
                </c:pt>
                <c:pt idx="1937">
                  <c:v>0.74872363805770892</c:v>
                </c:pt>
                <c:pt idx="1938">
                  <c:v>0.74842847585678096</c:v>
                </c:pt>
                <c:pt idx="1939">
                  <c:v>0.748064112663269</c:v>
                </c:pt>
                <c:pt idx="1940">
                  <c:v>0.74768860340118404</c:v>
                </c:pt>
                <c:pt idx="1941">
                  <c:v>0.7472264289855961</c:v>
                </c:pt>
                <c:pt idx="1942">
                  <c:v>0.74674237966537493</c:v>
                </c:pt>
                <c:pt idx="1943">
                  <c:v>0.74606628417968812</c:v>
                </c:pt>
                <c:pt idx="1944">
                  <c:v>0.74538065195083592</c:v>
                </c:pt>
                <c:pt idx="1945">
                  <c:v>0.74472249746322605</c:v>
                </c:pt>
                <c:pt idx="1946">
                  <c:v>0.74405325651168797</c:v>
                </c:pt>
                <c:pt idx="1947">
                  <c:v>0.74330307245254512</c:v>
                </c:pt>
                <c:pt idx="1948">
                  <c:v>0.74254156351089495</c:v>
                </c:pt>
                <c:pt idx="1949">
                  <c:v>0.74172605276107806</c:v>
                </c:pt>
                <c:pt idx="1950">
                  <c:v>0.74089796543121311</c:v>
                </c:pt>
                <c:pt idx="1951">
                  <c:v>0.73998285531997698</c:v>
                </c:pt>
                <c:pt idx="1952">
                  <c:v>0.73904891014099094</c:v>
                </c:pt>
                <c:pt idx="1953">
                  <c:v>0.73807932138443011</c:v>
                </c:pt>
                <c:pt idx="1954">
                  <c:v>0.73709286451339695</c:v>
                </c:pt>
                <c:pt idx="1955">
                  <c:v>0.73602981567382808</c:v>
                </c:pt>
                <c:pt idx="1956">
                  <c:v>0.73494524955749507</c:v>
                </c:pt>
                <c:pt idx="1957">
                  <c:v>0.73391003608703609</c:v>
                </c:pt>
                <c:pt idx="1958">
                  <c:v>0.73287315368652295</c:v>
                </c:pt>
                <c:pt idx="1959">
                  <c:v>0.73166073560714695</c:v>
                </c:pt>
                <c:pt idx="1960">
                  <c:v>0.73040027618408199</c:v>
                </c:pt>
                <c:pt idx="1961">
                  <c:v>0.72923715114593501</c:v>
                </c:pt>
                <c:pt idx="1962">
                  <c:v>0.728089046478271</c:v>
                </c:pt>
                <c:pt idx="1963">
                  <c:v>0.72684521675109903</c:v>
                </c:pt>
                <c:pt idx="1964">
                  <c:v>0.72556538581848096</c:v>
                </c:pt>
                <c:pt idx="1965">
                  <c:v>0.72437353134155291</c:v>
                </c:pt>
                <c:pt idx="1966">
                  <c:v>0.72320289611816402</c:v>
                </c:pt>
                <c:pt idx="1967">
                  <c:v>0.72192538976669307</c:v>
                </c:pt>
                <c:pt idx="1968">
                  <c:v>0.72059942483901995</c:v>
                </c:pt>
                <c:pt idx="1969">
                  <c:v>0.71940059661865208</c:v>
                </c:pt>
                <c:pt idx="1970">
                  <c:v>0.71824599504470799</c:v>
                </c:pt>
                <c:pt idx="1971">
                  <c:v>0.7171438455581669</c:v>
                </c:pt>
                <c:pt idx="1972">
                  <c:v>0.71606184244155902</c:v>
                </c:pt>
                <c:pt idx="1973">
                  <c:v>0.71503455638885494</c:v>
                </c:pt>
                <c:pt idx="1974">
                  <c:v>0.71402664184570308</c:v>
                </c:pt>
                <c:pt idx="1975">
                  <c:v>0.71298916339874308</c:v>
                </c:pt>
                <c:pt idx="1976">
                  <c:v>0.71193100214004512</c:v>
                </c:pt>
                <c:pt idx="1977">
                  <c:v>0.7109294056892399</c:v>
                </c:pt>
                <c:pt idx="1978">
                  <c:v>0.70995433330535906</c:v>
                </c:pt>
                <c:pt idx="1979">
                  <c:v>0.70902575254440303</c:v>
                </c:pt>
                <c:pt idx="1980">
                  <c:v>0.70812077522277805</c:v>
                </c:pt>
                <c:pt idx="1981">
                  <c:v>0.70723540782928507</c:v>
                </c:pt>
                <c:pt idx="1982">
                  <c:v>0.70637078285217303</c:v>
                </c:pt>
                <c:pt idx="1983">
                  <c:v>0.70557816028595011</c:v>
                </c:pt>
                <c:pt idx="1984">
                  <c:v>0.70483256578445408</c:v>
                </c:pt>
                <c:pt idx="1985">
                  <c:v>0.70412350893020603</c:v>
                </c:pt>
                <c:pt idx="1986">
                  <c:v>0.70343441963195796</c:v>
                </c:pt>
                <c:pt idx="1987">
                  <c:v>0.70273376703262302</c:v>
                </c:pt>
                <c:pt idx="1988">
                  <c:v>0.70202196836471598</c:v>
                </c:pt>
                <c:pt idx="1989">
                  <c:v>0.70140637159347508</c:v>
                </c:pt>
                <c:pt idx="1990">
                  <c:v>0.70087469816207904</c:v>
                </c:pt>
                <c:pt idx="1991">
                  <c:v>0.70038528442382808</c:v>
                </c:pt>
                <c:pt idx="1992">
                  <c:v>0.69991905689239498</c:v>
                </c:pt>
                <c:pt idx="1993">
                  <c:v>0.69950188398361202</c:v>
                </c:pt>
                <c:pt idx="1994">
                  <c:v>0.69915462732315103</c:v>
                </c:pt>
                <c:pt idx="1995">
                  <c:v>0.69884784221649199</c:v>
                </c:pt>
                <c:pt idx="1996">
                  <c:v>0.69858748912811297</c:v>
                </c:pt>
                <c:pt idx="1997">
                  <c:v>0.698367488384247</c:v>
                </c:pt>
                <c:pt idx="1998">
                  <c:v>0.69818816781044002</c:v>
                </c:pt>
                <c:pt idx="1999">
                  <c:v>0.69805924296379107</c:v>
                </c:pt>
                <c:pt idx="2000">
                  <c:v>0.69796697497367899</c:v>
                </c:pt>
                <c:pt idx="2001">
                  <c:v>0.69790623784065198</c:v>
                </c:pt>
                <c:pt idx="2002">
                  <c:v>0.69790635704994197</c:v>
                </c:pt>
                <c:pt idx="2003">
                  <c:v>0.69799075722694404</c:v>
                </c:pt>
                <c:pt idx="2004">
                  <c:v>0.69818408489227302</c:v>
                </c:pt>
                <c:pt idx="2005">
                  <c:v>0.69839130043983499</c:v>
                </c:pt>
                <c:pt idx="2006">
                  <c:v>0.69860605597496006</c:v>
                </c:pt>
                <c:pt idx="2007">
                  <c:v>0.698858571052551</c:v>
                </c:pt>
                <c:pt idx="2008">
                  <c:v>0.69916645884513895</c:v>
                </c:pt>
                <c:pt idx="2009">
                  <c:v>0.69952712655067395</c:v>
                </c:pt>
                <c:pt idx="2010">
                  <c:v>0.69997851252555798</c:v>
                </c:pt>
                <c:pt idx="2011">
                  <c:v>0.70037664175033609</c:v>
                </c:pt>
                <c:pt idx="2012">
                  <c:v>0.70071120262145992</c:v>
                </c:pt>
                <c:pt idx="2013">
                  <c:v>0.70102168321609493</c:v>
                </c:pt>
                <c:pt idx="2014">
                  <c:v>0.70129777193069498</c:v>
                </c:pt>
                <c:pt idx="2015">
                  <c:v>0.70164949893951412</c:v>
                </c:pt>
                <c:pt idx="2016">
                  <c:v>0.70207740068435709</c:v>
                </c:pt>
                <c:pt idx="2017">
                  <c:v>0.70239759683609004</c:v>
                </c:pt>
                <c:pt idx="2018">
                  <c:v>0.70259768962860103</c:v>
                </c:pt>
                <c:pt idx="2019">
                  <c:v>0.70277072191238399</c:v>
                </c:pt>
                <c:pt idx="2020">
                  <c:v>0.70289112329483006</c:v>
                </c:pt>
                <c:pt idx="2021">
                  <c:v>0.70300091505050699</c:v>
                </c:pt>
                <c:pt idx="2022">
                  <c:v>0.70314021110534708</c:v>
                </c:pt>
                <c:pt idx="2023">
                  <c:v>0.70330352783203098</c:v>
                </c:pt>
                <c:pt idx="2024">
                  <c:v>0.7034475922584531</c:v>
                </c:pt>
                <c:pt idx="2025">
                  <c:v>0.70351756811142008</c:v>
                </c:pt>
                <c:pt idx="2026">
                  <c:v>0.70351887941360491</c:v>
                </c:pt>
                <c:pt idx="2027">
                  <c:v>0.70348097085952799</c:v>
                </c:pt>
                <c:pt idx="2028">
                  <c:v>0.70339418649673502</c:v>
                </c:pt>
                <c:pt idx="2029">
                  <c:v>0.703344655036926</c:v>
                </c:pt>
                <c:pt idx="2030">
                  <c:v>0.70331169366836499</c:v>
                </c:pt>
                <c:pt idx="2031">
                  <c:v>0.70330203771591204</c:v>
                </c:pt>
                <c:pt idx="2032">
                  <c:v>0.70334310531616206</c:v>
                </c:pt>
                <c:pt idx="2033">
                  <c:v>0.70335794687271092</c:v>
                </c:pt>
                <c:pt idx="2034">
                  <c:v>0.70328147411346409</c:v>
                </c:pt>
                <c:pt idx="2035">
                  <c:v>0.70319600105285596</c:v>
                </c:pt>
                <c:pt idx="2036">
                  <c:v>0.70315088033676099</c:v>
                </c:pt>
                <c:pt idx="2037">
                  <c:v>0.70307619571685809</c:v>
                </c:pt>
                <c:pt idx="2038">
                  <c:v>0.70292456150054905</c:v>
                </c:pt>
                <c:pt idx="2039">
                  <c:v>0.70281584262847896</c:v>
                </c:pt>
                <c:pt idx="2040">
                  <c:v>0.70276809930801409</c:v>
                </c:pt>
                <c:pt idx="2041">
                  <c:v>0.70265973806381199</c:v>
                </c:pt>
                <c:pt idx="2042">
                  <c:v>0.70252997875213596</c:v>
                </c:pt>
                <c:pt idx="2043">
                  <c:v>0.70240767002105708</c:v>
                </c:pt>
                <c:pt idx="2044">
                  <c:v>0.70233751535415601</c:v>
                </c:pt>
                <c:pt idx="2045">
                  <c:v>0.70219720602035496</c:v>
                </c:pt>
                <c:pt idx="2046">
                  <c:v>0.70187146663665811</c:v>
                </c:pt>
                <c:pt idx="2047">
                  <c:v>0.70158023834228511</c:v>
                </c:pt>
                <c:pt idx="2048">
                  <c:v>0.70135153532028194</c:v>
                </c:pt>
                <c:pt idx="2049">
                  <c:v>0.70105690956115696</c:v>
                </c:pt>
                <c:pt idx="2050">
                  <c:v>0.7007509589195251</c:v>
                </c:pt>
                <c:pt idx="2051">
                  <c:v>0.70048387050628702</c:v>
                </c:pt>
                <c:pt idx="2052">
                  <c:v>0.70019228458404492</c:v>
                </c:pt>
                <c:pt idx="2053">
                  <c:v>0.69971073865890498</c:v>
                </c:pt>
                <c:pt idx="2054">
                  <c:v>0.69913614988327</c:v>
                </c:pt>
                <c:pt idx="2055">
                  <c:v>0.69863603711128208</c:v>
                </c:pt>
                <c:pt idx="2056">
                  <c:v>0.69816879630088802</c:v>
                </c:pt>
                <c:pt idx="2057">
                  <c:v>0.69764728546142596</c:v>
                </c:pt>
                <c:pt idx="2058">
                  <c:v>0.69704393744468707</c:v>
                </c:pt>
                <c:pt idx="2059">
                  <c:v>0.69638009071350093</c:v>
                </c:pt>
                <c:pt idx="2060">
                  <c:v>0.69578249454498309</c:v>
                </c:pt>
                <c:pt idx="2061">
                  <c:v>0.69514213204383901</c:v>
                </c:pt>
                <c:pt idx="2062">
                  <c:v>0.69435162544250506</c:v>
                </c:pt>
                <c:pt idx="2063">
                  <c:v>0.69356999993324298</c:v>
                </c:pt>
                <c:pt idx="2064">
                  <c:v>0.69284964799880999</c:v>
                </c:pt>
                <c:pt idx="2065">
                  <c:v>0.692266774177551</c:v>
                </c:pt>
                <c:pt idx="2066">
                  <c:v>0.69161690473556503</c:v>
                </c:pt>
                <c:pt idx="2067">
                  <c:v>0.69072217941284197</c:v>
                </c:pt>
                <c:pt idx="2068">
                  <c:v>0.68979708552360508</c:v>
                </c:pt>
                <c:pt idx="2069">
                  <c:v>0.68879173398017901</c:v>
                </c:pt>
                <c:pt idx="2070">
                  <c:v>0.68781731724739104</c:v>
                </c:pt>
                <c:pt idx="2071">
                  <c:v>0.68688411712646502</c:v>
                </c:pt>
                <c:pt idx="2072">
                  <c:v>0.68591694235801703</c:v>
                </c:pt>
                <c:pt idx="2073">
                  <c:v>0.68498493432998697</c:v>
                </c:pt>
                <c:pt idx="2074">
                  <c:v>0.68401832580566402</c:v>
                </c:pt>
                <c:pt idx="2075">
                  <c:v>0.68308888077735896</c:v>
                </c:pt>
                <c:pt idx="2076">
                  <c:v>0.68213452100753802</c:v>
                </c:pt>
                <c:pt idx="2077">
                  <c:v>0.68111033439636204</c:v>
                </c:pt>
                <c:pt idx="2078">
                  <c:v>0.68005557060241695</c:v>
                </c:pt>
                <c:pt idx="2079">
                  <c:v>0.67895488142967197</c:v>
                </c:pt>
                <c:pt idx="2080">
                  <c:v>0.67780996561050399</c:v>
                </c:pt>
                <c:pt idx="2081">
                  <c:v>0.67662571072578404</c:v>
                </c:pt>
                <c:pt idx="2082">
                  <c:v>0.67549882531166094</c:v>
                </c:pt>
                <c:pt idx="2083">
                  <c:v>0.67473147511482201</c:v>
                </c:pt>
                <c:pt idx="2084">
                  <c:v>0.67406414151191707</c:v>
                </c:pt>
                <c:pt idx="2085">
                  <c:v>0.67328138351440403</c:v>
                </c:pt>
                <c:pt idx="2086">
                  <c:v>0.67244954109191901</c:v>
                </c:pt>
                <c:pt idx="2087">
                  <c:v>0.67164362668991107</c:v>
                </c:pt>
                <c:pt idx="2088">
                  <c:v>0.67077843546867399</c:v>
                </c:pt>
                <c:pt idx="2089">
                  <c:v>0.670003008842468</c:v>
                </c:pt>
                <c:pt idx="2090">
                  <c:v>0.66935433149337809</c:v>
                </c:pt>
                <c:pt idx="2091">
                  <c:v>0.66868550777435298</c:v>
                </c:pt>
                <c:pt idx="2092">
                  <c:v>0.66810063719749502</c:v>
                </c:pt>
                <c:pt idx="2093">
                  <c:v>0.66775862574577305</c:v>
                </c:pt>
                <c:pt idx="2094">
                  <c:v>0.66731087565422098</c:v>
                </c:pt>
                <c:pt idx="2095">
                  <c:v>0.66675747632980298</c:v>
                </c:pt>
                <c:pt idx="2096">
                  <c:v>0.66633121371269199</c:v>
                </c:pt>
                <c:pt idx="2097">
                  <c:v>0.66595382690429705</c:v>
                </c:pt>
                <c:pt idx="2098">
                  <c:v>0.66549561619758602</c:v>
                </c:pt>
                <c:pt idx="2099">
                  <c:v>0.66525138616561907</c:v>
                </c:pt>
                <c:pt idx="2100">
                  <c:v>0.66503391861915606</c:v>
                </c:pt>
                <c:pt idx="2101">
                  <c:v>0.66469020843505899</c:v>
                </c:pt>
                <c:pt idx="2102">
                  <c:v>0.66452420949935909</c:v>
                </c:pt>
                <c:pt idx="2103">
                  <c:v>0.66431112289428706</c:v>
                </c:pt>
                <c:pt idx="2104">
                  <c:v>0.66398782730102501</c:v>
                </c:pt>
                <c:pt idx="2105">
                  <c:v>0.663795393705368</c:v>
                </c:pt>
                <c:pt idx="2106">
                  <c:v>0.66371120214462298</c:v>
                </c:pt>
                <c:pt idx="2107">
                  <c:v>0.66379378437995906</c:v>
                </c:pt>
                <c:pt idx="2108">
                  <c:v>0.66379515528678901</c:v>
                </c:pt>
                <c:pt idx="2109">
                  <c:v>0.66391621232032794</c:v>
                </c:pt>
                <c:pt idx="2110">
                  <c:v>0.66405419707298297</c:v>
                </c:pt>
                <c:pt idx="2111">
                  <c:v>0.66394398808479305</c:v>
                </c:pt>
                <c:pt idx="2112">
                  <c:v>0.66400284767150897</c:v>
                </c:pt>
                <c:pt idx="2113">
                  <c:v>0.66395260095596309</c:v>
                </c:pt>
                <c:pt idx="2114">
                  <c:v>0.66367746591568</c:v>
                </c:pt>
                <c:pt idx="2115">
                  <c:v>0.66364331245422403</c:v>
                </c:pt>
                <c:pt idx="2116">
                  <c:v>0.66379441022872898</c:v>
                </c:pt>
                <c:pt idx="2117">
                  <c:v>0.66370556950569193</c:v>
                </c:pt>
                <c:pt idx="2118">
                  <c:v>0.663608145713806</c:v>
                </c:pt>
                <c:pt idx="2119">
                  <c:v>0.66365290880203198</c:v>
                </c:pt>
                <c:pt idx="2120">
                  <c:v>0.66365556120872493</c:v>
                </c:pt>
                <c:pt idx="2121">
                  <c:v>0.66379303932189904</c:v>
                </c:pt>
                <c:pt idx="2122">
                  <c:v>0.66402946114540096</c:v>
                </c:pt>
                <c:pt idx="2123">
                  <c:v>0.66430918574333209</c:v>
                </c:pt>
                <c:pt idx="2124">
                  <c:v>0.66443170309066801</c:v>
                </c:pt>
                <c:pt idx="2125">
                  <c:v>0.66469852328300494</c:v>
                </c:pt>
                <c:pt idx="2126">
                  <c:v>0.66551772952079802</c:v>
                </c:pt>
                <c:pt idx="2127">
                  <c:v>0.66584585309028599</c:v>
                </c:pt>
                <c:pt idx="2128">
                  <c:v>0.66558186411857601</c:v>
                </c:pt>
                <c:pt idx="2129">
                  <c:v>0.66532362699508707</c:v>
                </c:pt>
                <c:pt idx="2130">
                  <c:v>0.66449759602546699</c:v>
                </c:pt>
                <c:pt idx="2131">
                  <c:v>0.66398329734802197</c:v>
                </c:pt>
                <c:pt idx="2132">
                  <c:v>0.66409967541694603</c:v>
                </c:pt>
                <c:pt idx="2133">
                  <c:v>0.66398219466209407</c:v>
                </c:pt>
                <c:pt idx="2134">
                  <c:v>0.66414712071418802</c:v>
                </c:pt>
                <c:pt idx="2135">
                  <c:v>0.66455329656601003</c:v>
                </c:pt>
                <c:pt idx="2136">
                  <c:v>0.66447351574897806</c:v>
                </c:pt>
                <c:pt idx="2137">
                  <c:v>0.66455091238021902</c:v>
                </c:pt>
                <c:pt idx="2138">
                  <c:v>0.66481746435165401</c:v>
                </c:pt>
                <c:pt idx="2139">
                  <c:v>0.66438053250312801</c:v>
                </c:pt>
                <c:pt idx="2140">
                  <c:v>0.66379822492599505</c:v>
                </c:pt>
                <c:pt idx="2141">
                  <c:v>0.66415597200393695</c:v>
                </c:pt>
                <c:pt idx="2142">
                  <c:v>0.66517160534858699</c:v>
                </c:pt>
                <c:pt idx="2143">
                  <c:v>0.66525779366493198</c:v>
                </c:pt>
                <c:pt idx="2144">
                  <c:v>0.66432030200958303</c:v>
                </c:pt>
                <c:pt idx="2145">
                  <c:v>0.66472495794296305</c:v>
                </c:pt>
                <c:pt idx="2146">
                  <c:v>0.66554577350616495</c:v>
                </c:pt>
                <c:pt idx="2147">
                  <c:v>0.66442866325378402</c:v>
                </c:pt>
                <c:pt idx="2148">
                  <c:v>0.663640064001083</c:v>
                </c:pt>
                <c:pt idx="2149">
                  <c:v>0.664044958353043</c:v>
                </c:pt>
                <c:pt idx="2150">
                  <c:v>0.66475088596344001</c:v>
                </c:pt>
              </c:numCache>
            </c:numRef>
          </c:yVal>
          <c:smooth val="0"/>
          <c:extLst>
            <c:ext xmlns:c16="http://schemas.microsoft.com/office/drawing/2014/chart" uri="{C3380CC4-5D6E-409C-BE32-E72D297353CC}">
              <c16:uniqueId val="{00000002-E050-4648-AC9C-6A9386370CB2}"/>
            </c:ext>
          </c:extLst>
        </c:ser>
        <c:dLbls>
          <c:showLegendKey val="0"/>
          <c:showVal val="0"/>
          <c:showCatName val="0"/>
          <c:showSerName val="0"/>
          <c:showPercent val="0"/>
          <c:showBubbleSize val="0"/>
        </c:dLbls>
        <c:axId val="535504392"/>
        <c:axId val="535508328"/>
      </c:scatterChart>
      <c:valAx>
        <c:axId val="535504392"/>
        <c:scaling>
          <c:orientation val="minMax"/>
          <c:max val="2500"/>
          <c:min val="3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US" sz="1200" b="1">
                    <a:solidFill>
                      <a:schemeClr val="tx1"/>
                    </a:solidFill>
                    <a:latin typeface="Arial" panose="020B0604020202020204" pitchFamily="34" charset="0"/>
                    <a:cs typeface="Arial" panose="020B0604020202020204" pitchFamily="34" charset="0"/>
                  </a:rPr>
                  <a:t>Wavelength (nm)</a:t>
                </a:r>
              </a:p>
            </c:rich>
          </c:tx>
          <c:layout>
            <c:manualLayout>
              <c:xMode val="edge"/>
              <c:yMode val="edge"/>
              <c:x val="0.41309820647419071"/>
              <c:y val="0.82370297462817144"/>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w="9525" cap="flat" cmpd="sng" algn="ctr">
            <a:solidFill>
              <a:schemeClr val="tx1"/>
            </a:solidFill>
            <a:round/>
          </a:ln>
          <a:effectLst/>
        </c:spPr>
        <c:txPr>
          <a:bodyPr rot="5400000" spcFirstLastPara="1" vertOverflow="ellipsis"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5508328"/>
        <c:crosses val="autoZero"/>
        <c:crossBetween val="midCat"/>
        <c:majorUnit val="100"/>
        <c:minorUnit val="50"/>
      </c:valAx>
      <c:valAx>
        <c:axId val="535508328"/>
        <c:scaling>
          <c:orientation val="minMax"/>
          <c:min val="0.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US" sz="1200" b="1">
                    <a:solidFill>
                      <a:schemeClr val="tx1"/>
                    </a:solidFill>
                    <a:latin typeface="Arial" panose="020B0604020202020204" pitchFamily="34" charset="0"/>
                    <a:cs typeface="Arial" panose="020B0604020202020204" pitchFamily="34" charset="0"/>
                  </a:rPr>
                  <a:t>Stacked Reflectance</a:t>
                </a:r>
              </a:p>
            </c:rich>
          </c:tx>
          <c:layout>
            <c:manualLayout>
              <c:xMode val="edge"/>
              <c:yMode val="edge"/>
              <c:x val="1.3888888888888888E-2"/>
              <c:y val="0.1671296296296296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35504392"/>
        <c:crosses val="autoZero"/>
        <c:crossBetween val="midCat"/>
        <c:majorUnit val="0.1"/>
      </c:valAx>
      <c:spPr>
        <a:noFill/>
        <a:ln>
          <a:noFill/>
        </a:ln>
        <a:effectLst/>
      </c:spPr>
    </c:plotArea>
    <c:legend>
      <c:legendPos val="b"/>
      <c:layout>
        <c:manualLayout>
          <c:xMode val="edge"/>
          <c:yMode val="edge"/>
          <c:x val="0.25078302712160983"/>
          <c:y val="0.56539297171186931"/>
          <c:w val="0.65679986876640417"/>
          <c:h val="7.899642752989209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b="1">
                <a:solidFill>
                  <a:schemeClr val="tx1"/>
                </a:solidFill>
                <a:latin typeface="Arial" panose="020B0604020202020204" pitchFamily="34" charset="0"/>
                <a:cs typeface="Arial" panose="020B0604020202020204" pitchFamily="34" charset="0"/>
              </a:rPr>
              <a:t>Illite-Dickite Mixtures</a:t>
            </a:r>
          </a:p>
        </c:rich>
      </c:tx>
      <c:layout>
        <c:manualLayout>
          <c:xMode val="edge"/>
          <c:yMode val="edge"/>
          <c:x val="0.36107633420822399"/>
          <c:y val="6.481481481481481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Ill+Dik'!$B$1</c:f>
              <c:strCache>
                <c:ptCount val="1"/>
                <c:pt idx="0">
                  <c:v>I-D 20:80</c:v>
                </c:pt>
              </c:strCache>
            </c:strRef>
          </c:tx>
          <c:spPr>
            <a:ln w="19050" cap="rnd">
              <a:solidFill>
                <a:schemeClr val="accent1"/>
              </a:solidFill>
              <a:round/>
            </a:ln>
            <a:effectLst/>
          </c:spPr>
          <c:marker>
            <c:symbol val="none"/>
          </c:marker>
          <c:xVal>
            <c:numRef>
              <c:f>'Ill+Dik'!$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Dik'!$B$2:$B$2152</c:f>
              <c:numCache>
                <c:formatCode>0.00000</c:formatCode>
                <c:ptCount val="2151"/>
                <c:pt idx="0">
                  <c:v>0.122883766889572</c:v>
                </c:pt>
                <c:pt idx="1">
                  <c:v>0.122617445886135</c:v>
                </c:pt>
                <c:pt idx="2">
                  <c:v>0.121833525598049</c:v>
                </c:pt>
                <c:pt idx="3">
                  <c:v>0.142584294080734</c:v>
                </c:pt>
                <c:pt idx="4">
                  <c:v>0.150160327553749</c:v>
                </c:pt>
                <c:pt idx="5">
                  <c:v>0.15264181792736101</c:v>
                </c:pt>
                <c:pt idx="6">
                  <c:v>0.158513233065605</c:v>
                </c:pt>
                <c:pt idx="7">
                  <c:v>0.17190843820571899</c:v>
                </c:pt>
                <c:pt idx="8">
                  <c:v>0.182081654667854</c:v>
                </c:pt>
                <c:pt idx="9">
                  <c:v>0.183860138058662</c:v>
                </c:pt>
                <c:pt idx="10">
                  <c:v>0.18710014224052399</c:v>
                </c:pt>
                <c:pt idx="11">
                  <c:v>0.19022560119628901</c:v>
                </c:pt>
                <c:pt idx="12">
                  <c:v>0.193360105156898</c:v>
                </c:pt>
                <c:pt idx="13">
                  <c:v>0.199792921543121</c:v>
                </c:pt>
                <c:pt idx="14">
                  <c:v>0.20413088798522899</c:v>
                </c:pt>
                <c:pt idx="15">
                  <c:v>0.20939274132251701</c:v>
                </c:pt>
                <c:pt idx="16">
                  <c:v>0.22306433320045499</c:v>
                </c:pt>
                <c:pt idx="17">
                  <c:v>0.223100155591965</c:v>
                </c:pt>
                <c:pt idx="18">
                  <c:v>0.22092953324317899</c:v>
                </c:pt>
                <c:pt idx="19">
                  <c:v>0.222267732024193</c:v>
                </c:pt>
                <c:pt idx="20">
                  <c:v>0.230868875980377</c:v>
                </c:pt>
                <c:pt idx="21">
                  <c:v>0.23589096963405601</c:v>
                </c:pt>
                <c:pt idx="22">
                  <c:v>0.23631605505943301</c:v>
                </c:pt>
                <c:pt idx="23">
                  <c:v>0.23742926120758101</c:v>
                </c:pt>
                <c:pt idx="24">
                  <c:v>0.23921918869018599</c:v>
                </c:pt>
                <c:pt idx="25">
                  <c:v>0.240395903587341</c:v>
                </c:pt>
                <c:pt idx="26">
                  <c:v>0.23646213114261599</c:v>
                </c:pt>
                <c:pt idx="27">
                  <c:v>0.237842261791229</c:v>
                </c:pt>
                <c:pt idx="28">
                  <c:v>0.24098128080368</c:v>
                </c:pt>
                <c:pt idx="29">
                  <c:v>0.24406763911247301</c:v>
                </c:pt>
                <c:pt idx="30">
                  <c:v>0.24435721337795299</c:v>
                </c:pt>
                <c:pt idx="31">
                  <c:v>0.24424347281455999</c:v>
                </c:pt>
                <c:pt idx="32">
                  <c:v>0.244155898690224</c:v>
                </c:pt>
                <c:pt idx="33">
                  <c:v>0.24655963480472601</c:v>
                </c:pt>
                <c:pt idx="34">
                  <c:v>0.24811388552188901</c:v>
                </c:pt>
                <c:pt idx="35">
                  <c:v>0.249400675296783</c:v>
                </c:pt>
                <c:pt idx="36">
                  <c:v>0.25280377268791199</c:v>
                </c:pt>
                <c:pt idx="37">
                  <c:v>0.254375010728836</c:v>
                </c:pt>
                <c:pt idx="38">
                  <c:v>0.25450676679611201</c:v>
                </c:pt>
                <c:pt idx="39">
                  <c:v>0.25288823246955899</c:v>
                </c:pt>
                <c:pt idx="40">
                  <c:v>0.25441208481788602</c:v>
                </c:pt>
                <c:pt idx="41">
                  <c:v>0.25674235820770303</c:v>
                </c:pt>
                <c:pt idx="42">
                  <c:v>0.25940376520156899</c:v>
                </c:pt>
                <c:pt idx="43">
                  <c:v>0.25950872898101801</c:v>
                </c:pt>
                <c:pt idx="44">
                  <c:v>0.260593861341476</c:v>
                </c:pt>
                <c:pt idx="45">
                  <c:v>0.26240208745002702</c:v>
                </c:pt>
                <c:pt idx="46">
                  <c:v>0.26330444216728199</c:v>
                </c:pt>
                <c:pt idx="47">
                  <c:v>0.26336446404457098</c:v>
                </c:pt>
                <c:pt idx="48">
                  <c:v>0.26344782114028897</c:v>
                </c:pt>
                <c:pt idx="49">
                  <c:v>0.26480305194854697</c:v>
                </c:pt>
                <c:pt idx="50">
                  <c:v>0.26571080088615401</c:v>
                </c:pt>
                <c:pt idx="51">
                  <c:v>0.26648986339569097</c:v>
                </c:pt>
                <c:pt idx="52">
                  <c:v>0.26725894212722801</c:v>
                </c:pt>
                <c:pt idx="53">
                  <c:v>0.26807537674903897</c:v>
                </c:pt>
                <c:pt idx="54">
                  <c:v>0.268697649240494</c:v>
                </c:pt>
                <c:pt idx="55">
                  <c:v>0.26909679174423201</c:v>
                </c:pt>
                <c:pt idx="56">
                  <c:v>0.26892408728599498</c:v>
                </c:pt>
                <c:pt idx="57">
                  <c:v>0.26943659782409701</c:v>
                </c:pt>
                <c:pt idx="58">
                  <c:v>0.27022650837898299</c:v>
                </c:pt>
                <c:pt idx="59">
                  <c:v>0.27070522308349598</c:v>
                </c:pt>
                <c:pt idx="60">
                  <c:v>0.27106747031211897</c:v>
                </c:pt>
                <c:pt idx="61">
                  <c:v>0.27182611823081998</c:v>
                </c:pt>
                <c:pt idx="62">
                  <c:v>0.27340868115425099</c:v>
                </c:pt>
                <c:pt idx="63">
                  <c:v>0.273283630609512</c:v>
                </c:pt>
                <c:pt idx="64">
                  <c:v>0.27331781387329102</c:v>
                </c:pt>
                <c:pt idx="65">
                  <c:v>0.27373123168945301</c:v>
                </c:pt>
                <c:pt idx="66">
                  <c:v>0.27452754974365201</c:v>
                </c:pt>
                <c:pt idx="67">
                  <c:v>0.27518603205680803</c:v>
                </c:pt>
                <c:pt idx="68">
                  <c:v>0.27582851052284202</c:v>
                </c:pt>
                <c:pt idx="69">
                  <c:v>0.27684089541435197</c:v>
                </c:pt>
                <c:pt idx="70">
                  <c:v>0.27761209011077898</c:v>
                </c:pt>
                <c:pt idx="71">
                  <c:v>0.27780741453170799</c:v>
                </c:pt>
                <c:pt idx="72">
                  <c:v>0.27692249417304998</c:v>
                </c:pt>
                <c:pt idx="73">
                  <c:v>0.27788430452346802</c:v>
                </c:pt>
                <c:pt idx="74">
                  <c:v>0.27920442819595298</c:v>
                </c:pt>
                <c:pt idx="75">
                  <c:v>0.28061512112617498</c:v>
                </c:pt>
                <c:pt idx="76">
                  <c:v>0.28123679757118197</c:v>
                </c:pt>
                <c:pt idx="77">
                  <c:v>0.282004714012146</c:v>
                </c:pt>
                <c:pt idx="78">
                  <c:v>0.28290104866027799</c:v>
                </c:pt>
                <c:pt idx="79">
                  <c:v>0.28392931818962103</c:v>
                </c:pt>
                <c:pt idx="80">
                  <c:v>0.284243524074554</c:v>
                </c:pt>
                <c:pt idx="81">
                  <c:v>0.28458830714225802</c:v>
                </c:pt>
                <c:pt idx="82">
                  <c:v>0.28583803772926297</c:v>
                </c:pt>
                <c:pt idx="83">
                  <c:v>0.28688183426857</c:v>
                </c:pt>
                <c:pt idx="84">
                  <c:v>0.28786364197731001</c:v>
                </c:pt>
                <c:pt idx="85">
                  <c:v>0.28882154822349498</c:v>
                </c:pt>
                <c:pt idx="86">
                  <c:v>0.28968873620033297</c:v>
                </c:pt>
                <c:pt idx="87">
                  <c:v>0.290459334850311</c:v>
                </c:pt>
                <c:pt idx="88">
                  <c:v>0.29115667939186102</c:v>
                </c:pt>
                <c:pt idx="89">
                  <c:v>0.29192090034484902</c:v>
                </c:pt>
                <c:pt idx="90">
                  <c:v>0.29256969690322898</c:v>
                </c:pt>
                <c:pt idx="91">
                  <c:v>0.29318201541900601</c:v>
                </c:pt>
                <c:pt idx="92">
                  <c:v>0.29387670755386402</c:v>
                </c:pt>
                <c:pt idx="93">
                  <c:v>0.29451167583465598</c:v>
                </c:pt>
                <c:pt idx="94">
                  <c:v>0.295228391885757</c:v>
                </c:pt>
                <c:pt idx="95">
                  <c:v>0.29611587524414101</c:v>
                </c:pt>
                <c:pt idx="96">
                  <c:v>0.29680332541465798</c:v>
                </c:pt>
                <c:pt idx="97">
                  <c:v>0.29744738340377802</c:v>
                </c:pt>
                <c:pt idx="98">
                  <c:v>0.29802972078323398</c:v>
                </c:pt>
                <c:pt idx="99">
                  <c:v>0.29809346795082098</c:v>
                </c:pt>
                <c:pt idx="100">
                  <c:v>0.29884970188140902</c:v>
                </c:pt>
                <c:pt idx="101">
                  <c:v>0.29981338977813698</c:v>
                </c:pt>
                <c:pt idx="102">
                  <c:v>0.30006989836692799</c:v>
                </c:pt>
                <c:pt idx="103">
                  <c:v>0.30078831315040599</c:v>
                </c:pt>
                <c:pt idx="104">
                  <c:v>0.30157393217086798</c:v>
                </c:pt>
                <c:pt idx="105">
                  <c:v>0.30222019553184498</c:v>
                </c:pt>
                <c:pt idx="106">
                  <c:v>0.30223184823989901</c:v>
                </c:pt>
                <c:pt idx="107">
                  <c:v>0.302497059106827</c:v>
                </c:pt>
                <c:pt idx="108">
                  <c:v>0.30312895774841297</c:v>
                </c:pt>
                <c:pt idx="109">
                  <c:v>0.30386960506439198</c:v>
                </c:pt>
                <c:pt idx="110">
                  <c:v>0.304089576005936</c:v>
                </c:pt>
                <c:pt idx="111">
                  <c:v>0.30406576395034801</c:v>
                </c:pt>
                <c:pt idx="112">
                  <c:v>0.30450117588043202</c:v>
                </c:pt>
                <c:pt idx="113">
                  <c:v>0.30495980381965598</c:v>
                </c:pt>
                <c:pt idx="114">
                  <c:v>0.30538481473922702</c:v>
                </c:pt>
                <c:pt idx="115">
                  <c:v>0.30572155117988598</c:v>
                </c:pt>
                <c:pt idx="116">
                  <c:v>0.30633059144020103</c:v>
                </c:pt>
                <c:pt idx="117">
                  <c:v>0.30674847960472101</c:v>
                </c:pt>
                <c:pt idx="118">
                  <c:v>0.30687257647514299</c:v>
                </c:pt>
                <c:pt idx="119">
                  <c:v>0.30729931592941301</c:v>
                </c:pt>
                <c:pt idx="120">
                  <c:v>0.30776503682136502</c:v>
                </c:pt>
                <c:pt idx="121">
                  <c:v>0.30819636583328203</c:v>
                </c:pt>
                <c:pt idx="122">
                  <c:v>0.30822494626045199</c:v>
                </c:pt>
                <c:pt idx="123">
                  <c:v>0.308375895023346</c:v>
                </c:pt>
                <c:pt idx="124">
                  <c:v>0.30868032574653598</c:v>
                </c:pt>
                <c:pt idx="125">
                  <c:v>0.30927160382270802</c:v>
                </c:pt>
                <c:pt idx="126">
                  <c:v>0.30993553996086098</c:v>
                </c:pt>
                <c:pt idx="127">
                  <c:v>0.31033119559288003</c:v>
                </c:pt>
                <c:pt idx="128">
                  <c:v>0.31032818555831898</c:v>
                </c:pt>
                <c:pt idx="129">
                  <c:v>0.31127771735191301</c:v>
                </c:pt>
                <c:pt idx="130">
                  <c:v>0.31187596917152399</c:v>
                </c:pt>
                <c:pt idx="131">
                  <c:v>0.31218335032463101</c:v>
                </c:pt>
                <c:pt idx="132">
                  <c:v>0.31280276179313699</c:v>
                </c:pt>
                <c:pt idx="133">
                  <c:v>0.31349927186965898</c:v>
                </c:pt>
                <c:pt idx="134">
                  <c:v>0.31413918733596802</c:v>
                </c:pt>
                <c:pt idx="135">
                  <c:v>0.314496010541916</c:v>
                </c:pt>
                <c:pt idx="136">
                  <c:v>0.31503078341484098</c:v>
                </c:pt>
                <c:pt idx="137">
                  <c:v>0.31568178534507801</c:v>
                </c:pt>
                <c:pt idx="138">
                  <c:v>0.31646555662155201</c:v>
                </c:pt>
                <c:pt idx="139">
                  <c:v>0.317078977823257</c:v>
                </c:pt>
                <c:pt idx="140">
                  <c:v>0.31761610507965099</c:v>
                </c:pt>
                <c:pt idx="141">
                  <c:v>0.31811055541038502</c:v>
                </c:pt>
                <c:pt idx="142">
                  <c:v>0.31887707114219699</c:v>
                </c:pt>
                <c:pt idx="143">
                  <c:v>0.319431692361832</c:v>
                </c:pt>
                <c:pt idx="144">
                  <c:v>0.31988325715065002</c:v>
                </c:pt>
                <c:pt idx="145">
                  <c:v>0.32040581107139599</c:v>
                </c:pt>
                <c:pt idx="146">
                  <c:v>0.32125356793403598</c:v>
                </c:pt>
                <c:pt idx="147">
                  <c:v>0.32210528850555398</c:v>
                </c:pt>
                <c:pt idx="148">
                  <c:v>0.32278752326965299</c:v>
                </c:pt>
                <c:pt idx="149">
                  <c:v>0.32338625192642201</c:v>
                </c:pt>
                <c:pt idx="150">
                  <c:v>0.32406082749366799</c:v>
                </c:pt>
                <c:pt idx="151">
                  <c:v>0.32482850551605202</c:v>
                </c:pt>
                <c:pt idx="152">
                  <c:v>0.32553732395172102</c:v>
                </c:pt>
                <c:pt idx="153">
                  <c:v>0.32623031735420199</c:v>
                </c:pt>
                <c:pt idx="154">
                  <c:v>0.326920926570892</c:v>
                </c:pt>
                <c:pt idx="155">
                  <c:v>0.32767319679260298</c:v>
                </c:pt>
                <c:pt idx="156">
                  <c:v>0.32838326692581199</c:v>
                </c:pt>
                <c:pt idx="157">
                  <c:v>0.32907444238662698</c:v>
                </c:pt>
                <c:pt idx="158">
                  <c:v>0.329770058393478</c:v>
                </c:pt>
                <c:pt idx="159">
                  <c:v>0.330472111701965</c:v>
                </c:pt>
                <c:pt idx="160">
                  <c:v>0.33113422989845298</c:v>
                </c:pt>
                <c:pt idx="161">
                  <c:v>0.33174750208854697</c:v>
                </c:pt>
                <c:pt idx="162">
                  <c:v>0.33245745301246599</c:v>
                </c:pt>
                <c:pt idx="163">
                  <c:v>0.33329689502716098</c:v>
                </c:pt>
                <c:pt idx="164">
                  <c:v>0.33420726656913802</c:v>
                </c:pt>
                <c:pt idx="165">
                  <c:v>0.33496701717376698</c:v>
                </c:pt>
                <c:pt idx="166">
                  <c:v>0.33565968275070202</c:v>
                </c:pt>
                <c:pt idx="167">
                  <c:v>0.33638358116149902</c:v>
                </c:pt>
                <c:pt idx="168">
                  <c:v>0.33728498220443698</c:v>
                </c:pt>
                <c:pt idx="169">
                  <c:v>0.33803021907806402</c:v>
                </c:pt>
                <c:pt idx="170">
                  <c:v>0.338740915060043</c:v>
                </c:pt>
                <c:pt idx="171">
                  <c:v>0.33945167064666698</c:v>
                </c:pt>
                <c:pt idx="172">
                  <c:v>0.34012743830680803</c:v>
                </c:pt>
                <c:pt idx="173">
                  <c:v>0.34079098701477101</c:v>
                </c:pt>
                <c:pt idx="174">
                  <c:v>0.341455638408661</c:v>
                </c:pt>
                <c:pt idx="175">
                  <c:v>0.34221664071083102</c:v>
                </c:pt>
                <c:pt idx="176">
                  <c:v>0.34294921159744302</c:v>
                </c:pt>
                <c:pt idx="177">
                  <c:v>0.34366148710250899</c:v>
                </c:pt>
                <c:pt idx="178">
                  <c:v>0.34436830878257801</c:v>
                </c:pt>
                <c:pt idx="179">
                  <c:v>0.34524866938590998</c:v>
                </c:pt>
                <c:pt idx="180">
                  <c:v>0.34612578153610202</c:v>
                </c:pt>
                <c:pt idx="181">
                  <c:v>0.34693399071693398</c:v>
                </c:pt>
                <c:pt idx="182">
                  <c:v>0.34771671891212502</c:v>
                </c:pt>
                <c:pt idx="183">
                  <c:v>0.34847539663314803</c:v>
                </c:pt>
                <c:pt idx="184">
                  <c:v>0.34921756386756903</c:v>
                </c:pt>
                <c:pt idx="185">
                  <c:v>0.35003891587257402</c:v>
                </c:pt>
                <c:pt idx="186">
                  <c:v>0.350887000560761</c:v>
                </c:pt>
                <c:pt idx="187">
                  <c:v>0.35175991058349598</c:v>
                </c:pt>
                <c:pt idx="188">
                  <c:v>0.352683365345001</c:v>
                </c:pt>
                <c:pt idx="189">
                  <c:v>0.35371708869934099</c:v>
                </c:pt>
                <c:pt idx="190">
                  <c:v>0.35477128624916099</c:v>
                </c:pt>
                <c:pt idx="191">
                  <c:v>0.355807095766068</c:v>
                </c:pt>
                <c:pt idx="192">
                  <c:v>0.35687032341957098</c:v>
                </c:pt>
                <c:pt idx="193">
                  <c:v>0.35786515474319502</c:v>
                </c:pt>
                <c:pt idx="194">
                  <c:v>0.35877311229705799</c:v>
                </c:pt>
                <c:pt idx="195">
                  <c:v>0.35948094725608798</c:v>
                </c:pt>
                <c:pt idx="196">
                  <c:v>0.360133856534958</c:v>
                </c:pt>
                <c:pt idx="197">
                  <c:v>0.36074477434158297</c:v>
                </c:pt>
                <c:pt idx="198">
                  <c:v>0.361331015825272</c:v>
                </c:pt>
                <c:pt idx="199">
                  <c:v>0.36187767982482899</c:v>
                </c:pt>
                <c:pt idx="200">
                  <c:v>0.36248654127120999</c:v>
                </c:pt>
                <c:pt idx="201">
                  <c:v>0.363275647163391</c:v>
                </c:pt>
                <c:pt idx="202">
                  <c:v>0.364020496606827</c:v>
                </c:pt>
                <c:pt idx="203">
                  <c:v>0.36477506160736101</c:v>
                </c:pt>
                <c:pt idx="204">
                  <c:v>0.36555305123329201</c:v>
                </c:pt>
                <c:pt idx="205">
                  <c:v>0.36636382341384899</c:v>
                </c:pt>
                <c:pt idx="206">
                  <c:v>0.36717382073402399</c:v>
                </c:pt>
                <c:pt idx="207">
                  <c:v>0.36798298358917197</c:v>
                </c:pt>
                <c:pt idx="208">
                  <c:v>0.36879605054855302</c:v>
                </c:pt>
                <c:pt idx="209">
                  <c:v>0.36969611048698398</c:v>
                </c:pt>
                <c:pt idx="210">
                  <c:v>0.37062406539916998</c:v>
                </c:pt>
                <c:pt idx="211">
                  <c:v>0.37153404951095598</c:v>
                </c:pt>
                <c:pt idx="212">
                  <c:v>0.37250071763992298</c:v>
                </c:pt>
                <c:pt idx="213">
                  <c:v>0.37343546748161299</c:v>
                </c:pt>
                <c:pt idx="214">
                  <c:v>0.374307721853256</c:v>
                </c:pt>
                <c:pt idx="215">
                  <c:v>0.37515756487846402</c:v>
                </c:pt>
                <c:pt idx="216">
                  <c:v>0.37598413228988598</c:v>
                </c:pt>
                <c:pt idx="217">
                  <c:v>0.37677994370460499</c:v>
                </c:pt>
                <c:pt idx="218">
                  <c:v>0.37747487425804099</c:v>
                </c:pt>
                <c:pt idx="219">
                  <c:v>0.378164052963257</c:v>
                </c:pt>
                <c:pt idx="220">
                  <c:v>0.37884959578514099</c:v>
                </c:pt>
                <c:pt idx="221">
                  <c:v>0.37953540682792702</c:v>
                </c:pt>
                <c:pt idx="222">
                  <c:v>0.38031780719757102</c:v>
                </c:pt>
                <c:pt idx="223">
                  <c:v>0.38116076588630698</c:v>
                </c:pt>
                <c:pt idx="224">
                  <c:v>0.38206720352172902</c:v>
                </c:pt>
                <c:pt idx="225">
                  <c:v>0.38311469554901101</c:v>
                </c:pt>
                <c:pt idx="226">
                  <c:v>0.38420590758323703</c:v>
                </c:pt>
                <c:pt idx="227">
                  <c:v>0.38532531261444097</c:v>
                </c:pt>
                <c:pt idx="228">
                  <c:v>0.38638347387313798</c:v>
                </c:pt>
                <c:pt idx="229">
                  <c:v>0.38739192485809298</c:v>
                </c:pt>
                <c:pt idx="230">
                  <c:v>0.388362437486649</c:v>
                </c:pt>
                <c:pt idx="231">
                  <c:v>0.38930082321166998</c:v>
                </c:pt>
                <c:pt idx="232">
                  <c:v>0.39011073112487799</c:v>
                </c:pt>
                <c:pt idx="233">
                  <c:v>0.390877485275269</c:v>
                </c:pt>
                <c:pt idx="234">
                  <c:v>0.39163613319397</c:v>
                </c:pt>
                <c:pt idx="235">
                  <c:v>0.39250683784484902</c:v>
                </c:pt>
                <c:pt idx="236">
                  <c:v>0.39343217015266402</c:v>
                </c:pt>
                <c:pt idx="237">
                  <c:v>0.39440536499023399</c:v>
                </c:pt>
                <c:pt idx="238">
                  <c:v>0.39541235566139199</c:v>
                </c:pt>
                <c:pt idx="239">
                  <c:v>0.39641848206520103</c:v>
                </c:pt>
                <c:pt idx="240">
                  <c:v>0.397397130727768</c:v>
                </c:pt>
                <c:pt idx="241">
                  <c:v>0.398247420787811</c:v>
                </c:pt>
                <c:pt idx="242">
                  <c:v>0.39922925829887401</c:v>
                </c:pt>
                <c:pt idx="243">
                  <c:v>0.40022504329681402</c:v>
                </c:pt>
                <c:pt idx="244">
                  <c:v>0.40114206075668302</c:v>
                </c:pt>
                <c:pt idx="245">
                  <c:v>0.40201297402381903</c:v>
                </c:pt>
                <c:pt idx="246">
                  <c:v>0.40287703275680498</c:v>
                </c:pt>
                <c:pt idx="247">
                  <c:v>0.403742045164108</c:v>
                </c:pt>
                <c:pt idx="248">
                  <c:v>0.40457600355148299</c:v>
                </c:pt>
                <c:pt idx="249">
                  <c:v>0.40534609556198098</c:v>
                </c:pt>
                <c:pt idx="250">
                  <c:v>0.40607053041458102</c:v>
                </c:pt>
                <c:pt idx="251">
                  <c:v>0.406813085079193</c:v>
                </c:pt>
                <c:pt idx="252">
                  <c:v>0.407497137784958</c:v>
                </c:pt>
                <c:pt idx="253">
                  <c:v>0.40816327929496798</c:v>
                </c:pt>
                <c:pt idx="254">
                  <c:v>0.40885049104690602</c:v>
                </c:pt>
                <c:pt idx="255">
                  <c:v>0.40948554873466497</c:v>
                </c:pt>
                <c:pt idx="256">
                  <c:v>0.41014537215232799</c:v>
                </c:pt>
                <c:pt idx="257">
                  <c:v>0.41085907816886902</c:v>
                </c:pt>
                <c:pt idx="258">
                  <c:v>0.41152334213256803</c:v>
                </c:pt>
                <c:pt idx="259">
                  <c:v>0.41224858164787298</c:v>
                </c:pt>
                <c:pt idx="260">
                  <c:v>0.41301614046096802</c:v>
                </c:pt>
                <c:pt idx="261">
                  <c:v>0.41365984082222002</c:v>
                </c:pt>
                <c:pt idx="262">
                  <c:v>0.41404876112937899</c:v>
                </c:pt>
                <c:pt idx="263">
                  <c:v>0.41429230570793202</c:v>
                </c:pt>
                <c:pt idx="264">
                  <c:v>0.41447132825851402</c:v>
                </c:pt>
                <c:pt idx="265">
                  <c:v>0.414752036333084</c:v>
                </c:pt>
                <c:pt idx="266">
                  <c:v>0.41504901647567699</c:v>
                </c:pt>
                <c:pt idx="267">
                  <c:v>0.41532945632934598</c:v>
                </c:pt>
                <c:pt idx="268">
                  <c:v>0.415706306695938</c:v>
                </c:pt>
                <c:pt idx="269">
                  <c:v>0.41608825325965898</c:v>
                </c:pt>
                <c:pt idx="270">
                  <c:v>0.41646555066108698</c:v>
                </c:pt>
                <c:pt idx="271">
                  <c:v>0.41681647300720198</c:v>
                </c:pt>
                <c:pt idx="272">
                  <c:v>0.41715276241302501</c:v>
                </c:pt>
                <c:pt idx="273">
                  <c:v>0.41749420762062101</c:v>
                </c:pt>
                <c:pt idx="274">
                  <c:v>0.41789188981056202</c:v>
                </c:pt>
                <c:pt idx="275">
                  <c:v>0.41825914382934598</c:v>
                </c:pt>
                <c:pt idx="276">
                  <c:v>0.418633311986923</c:v>
                </c:pt>
                <c:pt idx="277">
                  <c:v>0.41904205083847001</c:v>
                </c:pt>
                <c:pt idx="278">
                  <c:v>0.41947323083877602</c:v>
                </c:pt>
                <c:pt idx="279">
                  <c:v>0.41991990804672202</c:v>
                </c:pt>
                <c:pt idx="280">
                  <c:v>0.420382499694824</c:v>
                </c:pt>
                <c:pt idx="281">
                  <c:v>0.42090979218482999</c:v>
                </c:pt>
                <c:pt idx="282">
                  <c:v>0.42138507962226901</c:v>
                </c:pt>
                <c:pt idx="283">
                  <c:v>0.42182713747024497</c:v>
                </c:pt>
                <c:pt idx="284">
                  <c:v>0.42228192090988198</c:v>
                </c:pt>
                <c:pt idx="285">
                  <c:v>0.42270505428314198</c:v>
                </c:pt>
                <c:pt idx="286">
                  <c:v>0.42306879162788402</c:v>
                </c:pt>
                <c:pt idx="287">
                  <c:v>0.42332938313484197</c:v>
                </c:pt>
                <c:pt idx="288">
                  <c:v>0.42367085814476002</c:v>
                </c:pt>
                <c:pt idx="289">
                  <c:v>0.42399138212204002</c:v>
                </c:pt>
                <c:pt idx="290">
                  <c:v>0.42427039146423301</c:v>
                </c:pt>
                <c:pt idx="291">
                  <c:v>0.42451834678649902</c:v>
                </c:pt>
                <c:pt idx="292">
                  <c:v>0.42481544613838201</c:v>
                </c:pt>
                <c:pt idx="293">
                  <c:v>0.42513409256935097</c:v>
                </c:pt>
                <c:pt idx="294">
                  <c:v>0.42537221312522899</c:v>
                </c:pt>
                <c:pt idx="295">
                  <c:v>0.42561933398246798</c:v>
                </c:pt>
                <c:pt idx="296">
                  <c:v>0.42588272690772999</c:v>
                </c:pt>
                <c:pt idx="297">
                  <c:v>0.42618402838706998</c:v>
                </c:pt>
                <c:pt idx="298">
                  <c:v>0.42649805545806901</c:v>
                </c:pt>
                <c:pt idx="299">
                  <c:v>0.42682176828384399</c:v>
                </c:pt>
                <c:pt idx="300">
                  <c:v>0.42715844511985801</c:v>
                </c:pt>
                <c:pt idx="301">
                  <c:v>0.42747724056243902</c:v>
                </c:pt>
                <c:pt idx="302">
                  <c:v>0.42784005403518699</c:v>
                </c:pt>
                <c:pt idx="303">
                  <c:v>0.42823436856269798</c:v>
                </c:pt>
                <c:pt idx="304">
                  <c:v>0.428565263748169</c:v>
                </c:pt>
                <c:pt idx="305">
                  <c:v>0.428971707820892</c:v>
                </c:pt>
                <c:pt idx="306">
                  <c:v>0.42939946055412298</c:v>
                </c:pt>
                <c:pt idx="307">
                  <c:v>0.42978245019912698</c:v>
                </c:pt>
                <c:pt idx="308">
                  <c:v>0.430209189653397</c:v>
                </c:pt>
                <c:pt idx="309">
                  <c:v>0.43063557147979697</c:v>
                </c:pt>
                <c:pt idx="310">
                  <c:v>0.43104523420333901</c:v>
                </c:pt>
                <c:pt idx="311">
                  <c:v>0.43147310614585899</c:v>
                </c:pt>
                <c:pt idx="312">
                  <c:v>0.43191134929656999</c:v>
                </c:pt>
                <c:pt idx="313">
                  <c:v>0.43236038088798501</c:v>
                </c:pt>
                <c:pt idx="314">
                  <c:v>0.43283075094223</c:v>
                </c:pt>
                <c:pt idx="315">
                  <c:v>0.43327900767326399</c:v>
                </c:pt>
                <c:pt idx="316">
                  <c:v>0.43371349573135398</c:v>
                </c:pt>
                <c:pt idx="317">
                  <c:v>0.43414887785911599</c:v>
                </c:pt>
                <c:pt idx="318">
                  <c:v>0.43461549282074002</c:v>
                </c:pt>
                <c:pt idx="319">
                  <c:v>0.435096025466919</c:v>
                </c:pt>
                <c:pt idx="320">
                  <c:v>0.43558883666992199</c:v>
                </c:pt>
                <c:pt idx="321">
                  <c:v>0.43606796860694902</c:v>
                </c:pt>
                <c:pt idx="322">
                  <c:v>0.43655776977539101</c:v>
                </c:pt>
                <c:pt idx="323">
                  <c:v>0.43706223368644698</c:v>
                </c:pt>
                <c:pt idx="324">
                  <c:v>0.43759682774543801</c:v>
                </c:pt>
                <c:pt idx="325">
                  <c:v>0.43809717893600503</c:v>
                </c:pt>
                <c:pt idx="326">
                  <c:v>0.43858769536018399</c:v>
                </c:pt>
                <c:pt idx="327">
                  <c:v>0.439145058393478</c:v>
                </c:pt>
                <c:pt idx="328">
                  <c:v>0.43966588377952598</c:v>
                </c:pt>
                <c:pt idx="329">
                  <c:v>0.44018116593360901</c:v>
                </c:pt>
                <c:pt idx="330">
                  <c:v>0.44071802496910101</c:v>
                </c:pt>
                <c:pt idx="331">
                  <c:v>0.44125589728355402</c:v>
                </c:pt>
                <c:pt idx="332">
                  <c:v>0.44176393747329701</c:v>
                </c:pt>
                <c:pt idx="333">
                  <c:v>0.442234337329865</c:v>
                </c:pt>
                <c:pt idx="334">
                  <c:v>0.44271659851074202</c:v>
                </c:pt>
                <c:pt idx="335">
                  <c:v>0.44323983788490301</c:v>
                </c:pt>
                <c:pt idx="336">
                  <c:v>0.44378730654716497</c:v>
                </c:pt>
                <c:pt idx="337">
                  <c:v>0.4442999958992</c:v>
                </c:pt>
                <c:pt idx="338">
                  <c:v>0.44484490156173701</c:v>
                </c:pt>
                <c:pt idx="339">
                  <c:v>0.44540065526962302</c:v>
                </c:pt>
                <c:pt idx="340">
                  <c:v>0.44595289230346702</c:v>
                </c:pt>
                <c:pt idx="341">
                  <c:v>0.44651877880096402</c:v>
                </c:pt>
                <c:pt idx="342">
                  <c:v>0.44707182049751298</c:v>
                </c:pt>
                <c:pt idx="343">
                  <c:v>0.44760355353355402</c:v>
                </c:pt>
                <c:pt idx="344">
                  <c:v>0.44811999797821001</c:v>
                </c:pt>
                <c:pt idx="345">
                  <c:v>0.448641747236252</c:v>
                </c:pt>
                <c:pt idx="346">
                  <c:v>0.44917005300521901</c:v>
                </c:pt>
                <c:pt idx="347">
                  <c:v>0.44971004128456099</c:v>
                </c:pt>
                <c:pt idx="348">
                  <c:v>0.450271636247635</c:v>
                </c:pt>
                <c:pt idx="349">
                  <c:v>0.45082488656044001</c:v>
                </c:pt>
                <c:pt idx="350">
                  <c:v>0.45132243633270303</c:v>
                </c:pt>
                <c:pt idx="351">
                  <c:v>0.45185530185699502</c:v>
                </c:pt>
                <c:pt idx="352">
                  <c:v>0.452382832765579</c:v>
                </c:pt>
                <c:pt idx="353">
                  <c:v>0.45288756489753701</c:v>
                </c:pt>
                <c:pt idx="354">
                  <c:v>0.45349714159965498</c:v>
                </c:pt>
                <c:pt idx="355">
                  <c:v>0.454075187444687</c:v>
                </c:pt>
                <c:pt idx="356">
                  <c:v>0.45461225509643599</c:v>
                </c:pt>
                <c:pt idx="357">
                  <c:v>0.455115526914597</c:v>
                </c:pt>
                <c:pt idx="358">
                  <c:v>0.45563620328903198</c:v>
                </c:pt>
                <c:pt idx="359">
                  <c:v>0.45615771412849399</c:v>
                </c:pt>
                <c:pt idx="360">
                  <c:v>0.4566470682621</c:v>
                </c:pt>
                <c:pt idx="361">
                  <c:v>0.457135200500488</c:v>
                </c:pt>
                <c:pt idx="362">
                  <c:v>0.45761305093765298</c:v>
                </c:pt>
                <c:pt idx="363">
                  <c:v>0.458072990179062</c:v>
                </c:pt>
                <c:pt idx="364">
                  <c:v>0.45851245522499101</c:v>
                </c:pt>
                <c:pt idx="365">
                  <c:v>0.45896598696708701</c:v>
                </c:pt>
                <c:pt idx="366">
                  <c:v>0.45943757891655002</c:v>
                </c:pt>
                <c:pt idx="367">
                  <c:v>0.45990577340125999</c:v>
                </c:pt>
                <c:pt idx="368">
                  <c:v>0.46035051345825201</c:v>
                </c:pt>
                <c:pt idx="369">
                  <c:v>0.46079072356224099</c:v>
                </c:pt>
                <c:pt idx="370">
                  <c:v>0.46128636598586997</c:v>
                </c:pt>
                <c:pt idx="371">
                  <c:v>0.46173596382141102</c:v>
                </c:pt>
                <c:pt idx="372">
                  <c:v>0.46217176318168601</c:v>
                </c:pt>
                <c:pt idx="373">
                  <c:v>0.46261405944824202</c:v>
                </c:pt>
                <c:pt idx="374">
                  <c:v>0.46305736899375899</c:v>
                </c:pt>
                <c:pt idx="375">
                  <c:v>0.463473230600357</c:v>
                </c:pt>
                <c:pt idx="376">
                  <c:v>0.46385458111763</c:v>
                </c:pt>
                <c:pt idx="377">
                  <c:v>0.46433380246162398</c:v>
                </c:pt>
                <c:pt idx="378">
                  <c:v>0.46478646993637102</c:v>
                </c:pt>
                <c:pt idx="379">
                  <c:v>0.46520626544952398</c:v>
                </c:pt>
                <c:pt idx="380">
                  <c:v>0.46554502844810502</c:v>
                </c:pt>
                <c:pt idx="381">
                  <c:v>0.465882688760757</c:v>
                </c:pt>
                <c:pt idx="382">
                  <c:v>0.466207414865494</c:v>
                </c:pt>
                <c:pt idx="383">
                  <c:v>0.46649906039237998</c:v>
                </c:pt>
                <c:pt idx="384">
                  <c:v>0.46677768230438199</c:v>
                </c:pt>
                <c:pt idx="385">
                  <c:v>0.46705681085586498</c:v>
                </c:pt>
                <c:pt idx="386">
                  <c:v>0.46734040975570701</c:v>
                </c:pt>
                <c:pt idx="387">
                  <c:v>0.467584908008575</c:v>
                </c:pt>
                <c:pt idx="388">
                  <c:v>0.46790590882301297</c:v>
                </c:pt>
                <c:pt idx="389">
                  <c:v>0.46829378604888899</c:v>
                </c:pt>
                <c:pt idx="390">
                  <c:v>0.46868896484375</c:v>
                </c:pt>
                <c:pt idx="391">
                  <c:v>0.46906828880310097</c:v>
                </c:pt>
                <c:pt idx="392">
                  <c:v>0.46945071220397899</c:v>
                </c:pt>
                <c:pt idx="393">
                  <c:v>0.469868063926697</c:v>
                </c:pt>
                <c:pt idx="394">
                  <c:v>0.47022578120231601</c:v>
                </c:pt>
                <c:pt idx="395">
                  <c:v>0.47055900096893299</c:v>
                </c:pt>
                <c:pt idx="396">
                  <c:v>0.47087582945823703</c:v>
                </c:pt>
                <c:pt idx="397">
                  <c:v>0.47117999196052601</c:v>
                </c:pt>
                <c:pt idx="398">
                  <c:v>0.47150731086731001</c:v>
                </c:pt>
                <c:pt idx="399">
                  <c:v>0.47185465693473799</c:v>
                </c:pt>
                <c:pt idx="400">
                  <c:v>0.47215017676353499</c:v>
                </c:pt>
                <c:pt idx="401">
                  <c:v>0.47250559926032998</c:v>
                </c:pt>
                <c:pt idx="402">
                  <c:v>0.47290635108947798</c:v>
                </c:pt>
                <c:pt idx="403">
                  <c:v>0.47335344552993802</c:v>
                </c:pt>
                <c:pt idx="404">
                  <c:v>0.47369039058685303</c:v>
                </c:pt>
                <c:pt idx="405">
                  <c:v>0.47399404644966098</c:v>
                </c:pt>
                <c:pt idx="406">
                  <c:v>0.47429692745208701</c:v>
                </c:pt>
                <c:pt idx="407">
                  <c:v>0.47461396455764798</c:v>
                </c:pt>
                <c:pt idx="408">
                  <c:v>0.47496810555458102</c:v>
                </c:pt>
                <c:pt idx="409">
                  <c:v>0.47535771131515497</c:v>
                </c:pt>
                <c:pt idx="410">
                  <c:v>0.47563213109970098</c:v>
                </c:pt>
                <c:pt idx="411">
                  <c:v>0.47593337297439597</c:v>
                </c:pt>
                <c:pt idx="412">
                  <c:v>0.47624185681343101</c:v>
                </c:pt>
                <c:pt idx="413">
                  <c:v>0.47649678587913502</c:v>
                </c:pt>
                <c:pt idx="414">
                  <c:v>0.47673982381820701</c:v>
                </c:pt>
                <c:pt idx="415">
                  <c:v>0.47699278593063399</c:v>
                </c:pt>
                <c:pt idx="416">
                  <c:v>0.47727844119071999</c:v>
                </c:pt>
                <c:pt idx="417">
                  <c:v>0.47756433486938499</c:v>
                </c:pt>
                <c:pt idx="418">
                  <c:v>0.47781106829643299</c:v>
                </c:pt>
                <c:pt idx="419">
                  <c:v>0.47800743579864502</c:v>
                </c:pt>
                <c:pt idx="420">
                  <c:v>0.47815036773681602</c:v>
                </c:pt>
                <c:pt idx="421">
                  <c:v>0.47833469510078402</c:v>
                </c:pt>
                <c:pt idx="422">
                  <c:v>0.47855257987976102</c:v>
                </c:pt>
                <c:pt idx="423">
                  <c:v>0.47878286242485002</c:v>
                </c:pt>
                <c:pt idx="424">
                  <c:v>0.47893625497817999</c:v>
                </c:pt>
                <c:pt idx="425">
                  <c:v>0.47907000780105602</c:v>
                </c:pt>
                <c:pt idx="426">
                  <c:v>0.479239702224731</c:v>
                </c:pt>
                <c:pt idx="427">
                  <c:v>0.47933873534202598</c:v>
                </c:pt>
                <c:pt idx="428">
                  <c:v>0.479431092739105</c:v>
                </c:pt>
                <c:pt idx="429">
                  <c:v>0.479533702135086</c:v>
                </c:pt>
                <c:pt idx="430">
                  <c:v>0.47957345843315102</c:v>
                </c:pt>
                <c:pt idx="431">
                  <c:v>0.47967922687530501</c:v>
                </c:pt>
                <c:pt idx="432">
                  <c:v>0.47983041405677801</c:v>
                </c:pt>
                <c:pt idx="433">
                  <c:v>0.47986316680908198</c:v>
                </c:pt>
                <c:pt idx="434">
                  <c:v>0.479904115200043</c:v>
                </c:pt>
                <c:pt idx="435">
                  <c:v>0.479951292276382</c:v>
                </c:pt>
                <c:pt idx="436">
                  <c:v>0.48000502586364702</c:v>
                </c:pt>
                <c:pt idx="437">
                  <c:v>0.48011729121208202</c:v>
                </c:pt>
                <c:pt idx="438">
                  <c:v>0.48016834259033198</c:v>
                </c:pt>
                <c:pt idx="439">
                  <c:v>0.480088621377945</c:v>
                </c:pt>
                <c:pt idx="440">
                  <c:v>0.480117738246918</c:v>
                </c:pt>
                <c:pt idx="441">
                  <c:v>0.48020443320274397</c:v>
                </c:pt>
                <c:pt idx="442">
                  <c:v>0.480334132909775</c:v>
                </c:pt>
                <c:pt idx="443">
                  <c:v>0.48035481572151201</c:v>
                </c:pt>
                <c:pt idx="444">
                  <c:v>0.48035895824432401</c:v>
                </c:pt>
                <c:pt idx="445">
                  <c:v>0.48036444187164301</c:v>
                </c:pt>
                <c:pt idx="446">
                  <c:v>0.48041296005249001</c:v>
                </c:pt>
                <c:pt idx="447">
                  <c:v>0.48048093914985701</c:v>
                </c:pt>
                <c:pt idx="448">
                  <c:v>0.48057019710540799</c:v>
                </c:pt>
                <c:pt idx="449">
                  <c:v>0.48068946599960299</c:v>
                </c:pt>
                <c:pt idx="450">
                  <c:v>0.48070549964904802</c:v>
                </c:pt>
                <c:pt idx="451">
                  <c:v>0.48073822259902999</c:v>
                </c:pt>
                <c:pt idx="452">
                  <c:v>0.48080056905746499</c:v>
                </c:pt>
                <c:pt idx="453">
                  <c:v>0.48080003261566201</c:v>
                </c:pt>
                <c:pt idx="454">
                  <c:v>0.480729550123215</c:v>
                </c:pt>
                <c:pt idx="455">
                  <c:v>0.48063054680824302</c:v>
                </c:pt>
                <c:pt idx="456">
                  <c:v>0.48062425851821899</c:v>
                </c:pt>
                <c:pt idx="457">
                  <c:v>0.480701893568039</c:v>
                </c:pt>
                <c:pt idx="458">
                  <c:v>0.48082956671714799</c:v>
                </c:pt>
                <c:pt idx="459">
                  <c:v>0.48100465536117598</c:v>
                </c:pt>
                <c:pt idx="460">
                  <c:v>0.48118761181831399</c:v>
                </c:pt>
                <c:pt idx="461">
                  <c:v>0.481385707855225</c:v>
                </c:pt>
                <c:pt idx="462">
                  <c:v>0.48160153627395602</c:v>
                </c:pt>
                <c:pt idx="463">
                  <c:v>0.481762945652008</c:v>
                </c:pt>
                <c:pt idx="464">
                  <c:v>0.48188489675521901</c:v>
                </c:pt>
                <c:pt idx="465">
                  <c:v>0.481970936059952</c:v>
                </c:pt>
                <c:pt idx="466">
                  <c:v>0.482021003961563</c:v>
                </c:pt>
                <c:pt idx="467">
                  <c:v>0.48212739825248702</c:v>
                </c:pt>
                <c:pt idx="468">
                  <c:v>0.48224866390228299</c:v>
                </c:pt>
                <c:pt idx="469">
                  <c:v>0.48234319686889598</c:v>
                </c:pt>
                <c:pt idx="470">
                  <c:v>0.482388615608215</c:v>
                </c:pt>
                <c:pt idx="471">
                  <c:v>0.48241597414016701</c:v>
                </c:pt>
                <c:pt idx="472">
                  <c:v>0.482430189847946</c:v>
                </c:pt>
                <c:pt idx="473">
                  <c:v>0.48254218697547901</c:v>
                </c:pt>
                <c:pt idx="474">
                  <c:v>0.48261210322380099</c:v>
                </c:pt>
                <c:pt idx="475">
                  <c:v>0.48264834284782399</c:v>
                </c:pt>
                <c:pt idx="476">
                  <c:v>0.48273316025733898</c:v>
                </c:pt>
                <c:pt idx="477">
                  <c:v>0.482824146747589</c:v>
                </c:pt>
                <c:pt idx="478">
                  <c:v>0.48289173841476402</c:v>
                </c:pt>
                <c:pt idx="479">
                  <c:v>0.482874125242233</c:v>
                </c:pt>
                <c:pt idx="480">
                  <c:v>0.48291060328483598</c:v>
                </c:pt>
                <c:pt idx="481">
                  <c:v>0.482986509799957</c:v>
                </c:pt>
                <c:pt idx="482">
                  <c:v>0.48310676217079201</c:v>
                </c:pt>
                <c:pt idx="483">
                  <c:v>0.48319652676582298</c:v>
                </c:pt>
                <c:pt idx="484">
                  <c:v>0.48327723145484902</c:v>
                </c:pt>
                <c:pt idx="485">
                  <c:v>0.48335319757461498</c:v>
                </c:pt>
                <c:pt idx="486">
                  <c:v>0.48346158862114003</c:v>
                </c:pt>
                <c:pt idx="487">
                  <c:v>0.48355290293693498</c:v>
                </c:pt>
                <c:pt idx="488">
                  <c:v>0.48362976312637301</c:v>
                </c:pt>
                <c:pt idx="489">
                  <c:v>0.48368725180625899</c:v>
                </c:pt>
                <c:pt idx="490">
                  <c:v>0.483785450458527</c:v>
                </c:pt>
                <c:pt idx="491">
                  <c:v>0.483888030052185</c:v>
                </c:pt>
                <c:pt idx="492">
                  <c:v>0.48397469520568798</c:v>
                </c:pt>
                <c:pt idx="493">
                  <c:v>0.48403742909431502</c:v>
                </c:pt>
                <c:pt idx="494">
                  <c:v>0.48408529162406899</c:v>
                </c:pt>
                <c:pt idx="495">
                  <c:v>0.48412024974822998</c:v>
                </c:pt>
                <c:pt idx="496">
                  <c:v>0.48418807983398399</c:v>
                </c:pt>
                <c:pt idx="497">
                  <c:v>0.484250068664551</c:v>
                </c:pt>
                <c:pt idx="498">
                  <c:v>0.48430627584457397</c:v>
                </c:pt>
                <c:pt idx="499">
                  <c:v>0.48435193300247198</c:v>
                </c:pt>
                <c:pt idx="500">
                  <c:v>0.48441267013549799</c:v>
                </c:pt>
                <c:pt idx="501">
                  <c:v>0.48449483513832098</c:v>
                </c:pt>
                <c:pt idx="502">
                  <c:v>0.48461294174194303</c:v>
                </c:pt>
                <c:pt idx="503">
                  <c:v>0.484638512134552</c:v>
                </c:pt>
                <c:pt idx="504">
                  <c:v>0.48468291759491</c:v>
                </c:pt>
                <c:pt idx="505">
                  <c:v>0.484768867492676</c:v>
                </c:pt>
                <c:pt idx="506">
                  <c:v>0.48476842045784002</c:v>
                </c:pt>
                <c:pt idx="507">
                  <c:v>0.48481518030166598</c:v>
                </c:pt>
                <c:pt idx="508">
                  <c:v>0.48489579558372498</c:v>
                </c:pt>
                <c:pt idx="509">
                  <c:v>0.48496115207672102</c:v>
                </c:pt>
                <c:pt idx="510">
                  <c:v>0.48500972986221302</c:v>
                </c:pt>
                <c:pt idx="511">
                  <c:v>0.48505866527557401</c:v>
                </c:pt>
                <c:pt idx="512">
                  <c:v>0.48512732982635498</c:v>
                </c:pt>
                <c:pt idx="513">
                  <c:v>0.485221117734909</c:v>
                </c:pt>
                <c:pt idx="514">
                  <c:v>0.48529639840125999</c:v>
                </c:pt>
                <c:pt idx="515">
                  <c:v>0.48533746600151101</c:v>
                </c:pt>
                <c:pt idx="516">
                  <c:v>0.48540204763412498</c:v>
                </c:pt>
                <c:pt idx="517">
                  <c:v>0.48553824424743702</c:v>
                </c:pt>
                <c:pt idx="518">
                  <c:v>0.48571893572807301</c:v>
                </c:pt>
                <c:pt idx="519">
                  <c:v>0.485762268304825</c:v>
                </c:pt>
                <c:pt idx="520">
                  <c:v>0.485831618309021</c:v>
                </c:pt>
                <c:pt idx="521">
                  <c:v>0.48594349622726402</c:v>
                </c:pt>
                <c:pt idx="522">
                  <c:v>0.48614951968193099</c:v>
                </c:pt>
                <c:pt idx="523">
                  <c:v>0.48625704646110501</c:v>
                </c:pt>
                <c:pt idx="524">
                  <c:v>0.486368387937546</c:v>
                </c:pt>
                <c:pt idx="525">
                  <c:v>0.486526370048523</c:v>
                </c:pt>
                <c:pt idx="526">
                  <c:v>0.48665642738342302</c:v>
                </c:pt>
                <c:pt idx="527">
                  <c:v>0.48682266473770103</c:v>
                </c:pt>
                <c:pt idx="528">
                  <c:v>0.48701968789100603</c:v>
                </c:pt>
                <c:pt idx="529">
                  <c:v>0.48712924122810403</c:v>
                </c:pt>
                <c:pt idx="530">
                  <c:v>0.48728844523429898</c:v>
                </c:pt>
                <c:pt idx="531">
                  <c:v>0.48747846484184298</c:v>
                </c:pt>
                <c:pt idx="532">
                  <c:v>0.48767626285553001</c:v>
                </c:pt>
                <c:pt idx="533">
                  <c:v>0.48786461353302002</c:v>
                </c:pt>
                <c:pt idx="534">
                  <c:v>0.48806938529014599</c:v>
                </c:pt>
                <c:pt idx="535">
                  <c:v>0.48831135034561202</c:v>
                </c:pt>
                <c:pt idx="536">
                  <c:v>0.48849362134933499</c:v>
                </c:pt>
                <c:pt idx="537">
                  <c:v>0.48870474100112898</c:v>
                </c:pt>
                <c:pt idx="538">
                  <c:v>0.48895379900932301</c:v>
                </c:pt>
                <c:pt idx="539">
                  <c:v>0.48915591835975603</c:v>
                </c:pt>
                <c:pt idx="540">
                  <c:v>0.48930117487907399</c:v>
                </c:pt>
                <c:pt idx="541">
                  <c:v>0.48943424224853499</c:v>
                </c:pt>
                <c:pt idx="542">
                  <c:v>0.489687919616699</c:v>
                </c:pt>
                <c:pt idx="543">
                  <c:v>0.48991441726684598</c:v>
                </c:pt>
                <c:pt idx="544">
                  <c:v>0.49011886119842502</c:v>
                </c:pt>
                <c:pt idx="545">
                  <c:v>0.49029386043548601</c:v>
                </c:pt>
                <c:pt idx="546">
                  <c:v>0.49048209190368702</c:v>
                </c:pt>
                <c:pt idx="547">
                  <c:v>0.49065122008323703</c:v>
                </c:pt>
                <c:pt idx="548">
                  <c:v>0.490793466567993</c:v>
                </c:pt>
                <c:pt idx="549">
                  <c:v>0.49099829792976402</c:v>
                </c:pt>
                <c:pt idx="550">
                  <c:v>0.49119663238525402</c:v>
                </c:pt>
                <c:pt idx="551">
                  <c:v>0.491384446620941</c:v>
                </c:pt>
                <c:pt idx="552">
                  <c:v>0.49153622984886203</c:v>
                </c:pt>
                <c:pt idx="553">
                  <c:v>0.49167531728744501</c:v>
                </c:pt>
                <c:pt idx="554">
                  <c:v>0.49185386300086997</c:v>
                </c:pt>
                <c:pt idx="555">
                  <c:v>0.49215346574783297</c:v>
                </c:pt>
                <c:pt idx="556">
                  <c:v>0.49235886335372903</c:v>
                </c:pt>
                <c:pt idx="557">
                  <c:v>0.492531478404999</c:v>
                </c:pt>
                <c:pt idx="558">
                  <c:v>0.49268209934234602</c:v>
                </c:pt>
                <c:pt idx="559">
                  <c:v>0.49291366338729897</c:v>
                </c:pt>
                <c:pt idx="560">
                  <c:v>0.49315962195396401</c:v>
                </c:pt>
                <c:pt idx="561">
                  <c:v>0.49341297149658198</c:v>
                </c:pt>
                <c:pt idx="562">
                  <c:v>0.49364161491393999</c:v>
                </c:pt>
                <c:pt idx="563">
                  <c:v>0.49394068121910101</c:v>
                </c:pt>
                <c:pt idx="564">
                  <c:v>0.494239121675491</c:v>
                </c:pt>
                <c:pt idx="565">
                  <c:v>0.494419395923615</c:v>
                </c:pt>
                <c:pt idx="566">
                  <c:v>0.49459362030029302</c:v>
                </c:pt>
                <c:pt idx="567">
                  <c:v>0.494816064834595</c:v>
                </c:pt>
                <c:pt idx="568">
                  <c:v>0.49512392282486001</c:v>
                </c:pt>
                <c:pt idx="569">
                  <c:v>0.49531871080398598</c:v>
                </c:pt>
                <c:pt idx="570">
                  <c:v>0.49557626247406</c:v>
                </c:pt>
                <c:pt idx="571">
                  <c:v>0.495899558067322</c:v>
                </c:pt>
                <c:pt idx="572">
                  <c:v>0.49617817997932401</c:v>
                </c:pt>
                <c:pt idx="573">
                  <c:v>0.496446013450623</c:v>
                </c:pt>
                <c:pt idx="574">
                  <c:v>0.496698528528214</c:v>
                </c:pt>
                <c:pt idx="575">
                  <c:v>0.49691310524940502</c:v>
                </c:pt>
                <c:pt idx="576">
                  <c:v>0.497239470481873</c:v>
                </c:pt>
                <c:pt idx="577">
                  <c:v>0.49757549166679399</c:v>
                </c:pt>
                <c:pt idx="578">
                  <c:v>0.49786159396171598</c:v>
                </c:pt>
                <c:pt idx="579">
                  <c:v>0.49820345640182501</c:v>
                </c:pt>
                <c:pt idx="580">
                  <c:v>0.498512834310532</c:v>
                </c:pt>
                <c:pt idx="581">
                  <c:v>0.498777806758881</c:v>
                </c:pt>
                <c:pt idx="582">
                  <c:v>0.49903774261474598</c:v>
                </c:pt>
                <c:pt idx="583">
                  <c:v>0.49934336543083202</c:v>
                </c:pt>
                <c:pt idx="584">
                  <c:v>0.49967753887176503</c:v>
                </c:pt>
                <c:pt idx="585">
                  <c:v>0.49999964237213101</c:v>
                </c:pt>
                <c:pt idx="586">
                  <c:v>0.50026959180831898</c:v>
                </c:pt>
                <c:pt idx="587">
                  <c:v>0.50055575370788596</c:v>
                </c:pt>
                <c:pt idx="588">
                  <c:v>0.50091844797134399</c:v>
                </c:pt>
                <c:pt idx="589">
                  <c:v>0.50115007162094105</c:v>
                </c:pt>
                <c:pt idx="590">
                  <c:v>0.50136667490005504</c:v>
                </c:pt>
                <c:pt idx="591">
                  <c:v>0.50158953666687001</c:v>
                </c:pt>
                <c:pt idx="592">
                  <c:v>0.50184941291809104</c:v>
                </c:pt>
                <c:pt idx="593">
                  <c:v>0.50212627649307295</c:v>
                </c:pt>
                <c:pt idx="594">
                  <c:v>0.50241410732269298</c:v>
                </c:pt>
                <c:pt idx="595">
                  <c:v>0.50268667936325095</c:v>
                </c:pt>
                <c:pt idx="596">
                  <c:v>0.50294005870819103</c:v>
                </c:pt>
                <c:pt idx="597">
                  <c:v>0.50322049856185902</c:v>
                </c:pt>
                <c:pt idx="598">
                  <c:v>0.50359416007995605</c:v>
                </c:pt>
                <c:pt idx="599">
                  <c:v>0.50388574600219704</c:v>
                </c:pt>
                <c:pt idx="600">
                  <c:v>0.50420469045639005</c:v>
                </c:pt>
                <c:pt idx="601">
                  <c:v>0.504585981369019</c:v>
                </c:pt>
                <c:pt idx="602">
                  <c:v>0.504746794700623</c:v>
                </c:pt>
                <c:pt idx="603">
                  <c:v>0.50498318672180198</c:v>
                </c:pt>
                <c:pt idx="604">
                  <c:v>0.50529509782791104</c:v>
                </c:pt>
                <c:pt idx="605">
                  <c:v>0.50563037395477295</c:v>
                </c:pt>
                <c:pt idx="606">
                  <c:v>0.50591903924942005</c:v>
                </c:pt>
                <c:pt idx="607">
                  <c:v>0.50617116689681996</c:v>
                </c:pt>
                <c:pt idx="608">
                  <c:v>0.50637733936309803</c:v>
                </c:pt>
                <c:pt idx="609">
                  <c:v>0.50670582056045499</c:v>
                </c:pt>
                <c:pt idx="610">
                  <c:v>0.50697666406631503</c:v>
                </c:pt>
                <c:pt idx="611">
                  <c:v>0.50709283351898204</c:v>
                </c:pt>
                <c:pt idx="612">
                  <c:v>0.50737804174423196</c:v>
                </c:pt>
                <c:pt idx="613">
                  <c:v>0.50765180587768599</c:v>
                </c:pt>
                <c:pt idx="614">
                  <c:v>0.50790029764175404</c:v>
                </c:pt>
                <c:pt idx="615">
                  <c:v>0.50810819864273105</c:v>
                </c:pt>
                <c:pt idx="616">
                  <c:v>0.50826925039291404</c:v>
                </c:pt>
                <c:pt idx="617">
                  <c:v>0.50842863321304299</c:v>
                </c:pt>
                <c:pt idx="618">
                  <c:v>0.50868320465087902</c:v>
                </c:pt>
                <c:pt idx="619">
                  <c:v>0.50896751880645796</c:v>
                </c:pt>
                <c:pt idx="620">
                  <c:v>0.50925850868225098</c:v>
                </c:pt>
                <c:pt idx="621">
                  <c:v>0.50954198837280296</c:v>
                </c:pt>
                <c:pt idx="622">
                  <c:v>0.51005363464355502</c:v>
                </c:pt>
                <c:pt idx="623">
                  <c:v>0.51051175594329801</c:v>
                </c:pt>
                <c:pt idx="624">
                  <c:v>0.51088213920593295</c:v>
                </c:pt>
                <c:pt idx="625">
                  <c:v>0.51130855083465598</c:v>
                </c:pt>
                <c:pt idx="626">
                  <c:v>0.51172924041748002</c:v>
                </c:pt>
                <c:pt idx="627">
                  <c:v>0.51211762428283703</c:v>
                </c:pt>
                <c:pt idx="628">
                  <c:v>0.51235496997833296</c:v>
                </c:pt>
                <c:pt idx="629">
                  <c:v>0.51267719268798795</c:v>
                </c:pt>
                <c:pt idx="630">
                  <c:v>0.51305550336837802</c:v>
                </c:pt>
                <c:pt idx="631">
                  <c:v>0.51348721981048595</c:v>
                </c:pt>
                <c:pt idx="632">
                  <c:v>0.512193083763123</c:v>
                </c:pt>
                <c:pt idx="633">
                  <c:v>0.51247644424438499</c:v>
                </c:pt>
                <c:pt idx="634">
                  <c:v>0.51274460554122903</c:v>
                </c:pt>
                <c:pt idx="635">
                  <c:v>0.51301378011703502</c:v>
                </c:pt>
                <c:pt idx="636">
                  <c:v>0.51326459646224998</c:v>
                </c:pt>
                <c:pt idx="637">
                  <c:v>0.51345944404602095</c:v>
                </c:pt>
                <c:pt idx="638">
                  <c:v>0.51365822553634599</c:v>
                </c:pt>
                <c:pt idx="639">
                  <c:v>0.51390820741653398</c:v>
                </c:pt>
                <c:pt idx="640">
                  <c:v>0.51415622234344505</c:v>
                </c:pt>
                <c:pt idx="641">
                  <c:v>0.51441621780395497</c:v>
                </c:pt>
                <c:pt idx="642">
                  <c:v>0.51471030712127697</c:v>
                </c:pt>
                <c:pt idx="643">
                  <c:v>0.51496374607086204</c:v>
                </c:pt>
                <c:pt idx="644">
                  <c:v>0.51518177986144997</c:v>
                </c:pt>
                <c:pt idx="645">
                  <c:v>0.51540267467498802</c:v>
                </c:pt>
                <c:pt idx="646">
                  <c:v>0.51560968160629295</c:v>
                </c:pt>
                <c:pt idx="647">
                  <c:v>0.51578462123870905</c:v>
                </c:pt>
                <c:pt idx="648">
                  <c:v>0.51594656705856301</c:v>
                </c:pt>
                <c:pt idx="649">
                  <c:v>0.51609778404235795</c:v>
                </c:pt>
                <c:pt idx="650">
                  <c:v>0.51624333858490001</c:v>
                </c:pt>
                <c:pt idx="651">
                  <c:v>0.51640611886978105</c:v>
                </c:pt>
                <c:pt idx="652">
                  <c:v>0.51658236980438199</c:v>
                </c:pt>
                <c:pt idx="653">
                  <c:v>0.51677787303924605</c:v>
                </c:pt>
                <c:pt idx="654">
                  <c:v>0.51695799827575695</c:v>
                </c:pt>
                <c:pt idx="655">
                  <c:v>0.51710885763168302</c:v>
                </c:pt>
                <c:pt idx="656">
                  <c:v>0.51723104715347301</c:v>
                </c:pt>
                <c:pt idx="657">
                  <c:v>0.51734799146652199</c:v>
                </c:pt>
                <c:pt idx="658">
                  <c:v>0.51747673749923695</c:v>
                </c:pt>
                <c:pt idx="659">
                  <c:v>0.51757884025573697</c:v>
                </c:pt>
                <c:pt idx="660">
                  <c:v>0.51767039299011197</c:v>
                </c:pt>
                <c:pt idx="661">
                  <c:v>0.51778864860534701</c:v>
                </c:pt>
                <c:pt idx="662">
                  <c:v>0.51790398359298695</c:v>
                </c:pt>
                <c:pt idx="663">
                  <c:v>0.517986059188843</c:v>
                </c:pt>
                <c:pt idx="664">
                  <c:v>0.51808995008468595</c:v>
                </c:pt>
                <c:pt idx="665">
                  <c:v>0.51821112632751498</c:v>
                </c:pt>
                <c:pt idx="666">
                  <c:v>0.51829683780670199</c:v>
                </c:pt>
                <c:pt idx="667">
                  <c:v>0.51841223239898704</c:v>
                </c:pt>
                <c:pt idx="668">
                  <c:v>0.518532395362854</c:v>
                </c:pt>
                <c:pt idx="669">
                  <c:v>0.51860553026199296</c:v>
                </c:pt>
                <c:pt idx="670">
                  <c:v>0.51870137453079201</c:v>
                </c:pt>
                <c:pt idx="671">
                  <c:v>0.51884484291076705</c:v>
                </c:pt>
                <c:pt idx="672">
                  <c:v>0.51899558305740401</c:v>
                </c:pt>
                <c:pt idx="673">
                  <c:v>0.51909548044204701</c:v>
                </c:pt>
                <c:pt idx="674">
                  <c:v>0.51913392543792702</c:v>
                </c:pt>
                <c:pt idx="675">
                  <c:v>0.51918381452560403</c:v>
                </c:pt>
                <c:pt idx="676">
                  <c:v>0.51931494474411</c:v>
                </c:pt>
                <c:pt idx="677">
                  <c:v>0.51947617530822798</c:v>
                </c:pt>
                <c:pt idx="678">
                  <c:v>0.51955318450927701</c:v>
                </c:pt>
                <c:pt idx="679">
                  <c:v>0.519586682319641</c:v>
                </c:pt>
                <c:pt idx="680">
                  <c:v>0.51966845989227295</c:v>
                </c:pt>
                <c:pt idx="681">
                  <c:v>0.51976174116134599</c:v>
                </c:pt>
                <c:pt idx="682">
                  <c:v>0.51986855268478405</c:v>
                </c:pt>
                <c:pt idx="683">
                  <c:v>0.51998829841613803</c:v>
                </c:pt>
                <c:pt idx="684">
                  <c:v>0.52010977268219005</c:v>
                </c:pt>
                <c:pt idx="685">
                  <c:v>0.520197033882141</c:v>
                </c:pt>
                <c:pt idx="686">
                  <c:v>0.52026379108428999</c:v>
                </c:pt>
                <c:pt idx="687">
                  <c:v>0.52035158872604403</c:v>
                </c:pt>
                <c:pt idx="688">
                  <c:v>0.52045989036560103</c:v>
                </c:pt>
                <c:pt idx="689">
                  <c:v>0.52057027816772505</c:v>
                </c:pt>
                <c:pt idx="690">
                  <c:v>0.52066904306411699</c:v>
                </c:pt>
                <c:pt idx="691">
                  <c:v>0.52073663473129295</c:v>
                </c:pt>
                <c:pt idx="692">
                  <c:v>0.52078747749328602</c:v>
                </c:pt>
                <c:pt idx="693">
                  <c:v>0.52088552713394198</c:v>
                </c:pt>
                <c:pt idx="694">
                  <c:v>0.52100700139999401</c:v>
                </c:pt>
                <c:pt idx="695">
                  <c:v>0.52108544111251798</c:v>
                </c:pt>
                <c:pt idx="696">
                  <c:v>0.52117317914962802</c:v>
                </c:pt>
                <c:pt idx="697">
                  <c:v>0.52127647399902299</c:v>
                </c:pt>
                <c:pt idx="698">
                  <c:v>0.52136379480361905</c:v>
                </c:pt>
                <c:pt idx="699">
                  <c:v>0.52144569158554099</c:v>
                </c:pt>
                <c:pt idx="700">
                  <c:v>0.52152693271636996</c:v>
                </c:pt>
                <c:pt idx="701">
                  <c:v>0.52160292863845803</c:v>
                </c:pt>
                <c:pt idx="702">
                  <c:v>0.52167499065399203</c:v>
                </c:pt>
                <c:pt idx="703">
                  <c:v>0.52175265550613403</c:v>
                </c:pt>
                <c:pt idx="704">
                  <c:v>0.52183282375335704</c:v>
                </c:pt>
                <c:pt idx="705">
                  <c:v>0.52190017700195301</c:v>
                </c:pt>
                <c:pt idx="706">
                  <c:v>0.52191144227981601</c:v>
                </c:pt>
                <c:pt idx="707">
                  <c:v>0.52188909053802501</c:v>
                </c:pt>
                <c:pt idx="708">
                  <c:v>0.52186787128448497</c:v>
                </c:pt>
                <c:pt idx="709">
                  <c:v>0.52188003063201904</c:v>
                </c:pt>
                <c:pt idx="710">
                  <c:v>0.52195078134536699</c:v>
                </c:pt>
                <c:pt idx="711">
                  <c:v>0.52203571796417203</c:v>
                </c:pt>
                <c:pt idx="712">
                  <c:v>0.52206379175186202</c:v>
                </c:pt>
                <c:pt idx="713">
                  <c:v>0.52203309535980202</c:v>
                </c:pt>
                <c:pt idx="714">
                  <c:v>0.52200210094451904</c:v>
                </c:pt>
                <c:pt idx="715">
                  <c:v>0.52193951606750499</c:v>
                </c:pt>
                <c:pt idx="716">
                  <c:v>0.52187126874923695</c:v>
                </c:pt>
                <c:pt idx="717">
                  <c:v>0.52184343338012695</c:v>
                </c:pt>
                <c:pt idx="718">
                  <c:v>0.52183789014816295</c:v>
                </c:pt>
                <c:pt idx="719">
                  <c:v>0.52183574438095104</c:v>
                </c:pt>
                <c:pt idx="720">
                  <c:v>0.52181845903396595</c:v>
                </c:pt>
                <c:pt idx="721">
                  <c:v>0.52176403999328602</c:v>
                </c:pt>
                <c:pt idx="722">
                  <c:v>0.52171486616134599</c:v>
                </c:pt>
                <c:pt idx="723">
                  <c:v>0.52170288562774703</c:v>
                </c:pt>
                <c:pt idx="724">
                  <c:v>0.52170830965042103</c:v>
                </c:pt>
                <c:pt idx="725">
                  <c:v>0.52170228958129905</c:v>
                </c:pt>
                <c:pt idx="726">
                  <c:v>0.52166616916656505</c:v>
                </c:pt>
                <c:pt idx="727">
                  <c:v>0.52163749933242798</c:v>
                </c:pt>
                <c:pt idx="728">
                  <c:v>0.52161031961440996</c:v>
                </c:pt>
                <c:pt idx="729">
                  <c:v>0.52155572175979603</c:v>
                </c:pt>
                <c:pt idx="730">
                  <c:v>0.52150321006774902</c:v>
                </c:pt>
                <c:pt idx="731">
                  <c:v>0.52146708965301503</c:v>
                </c:pt>
                <c:pt idx="732">
                  <c:v>0.52142310142517101</c:v>
                </c:pt>
                <c:pt idx="733">
                  <c:v>0.52137142419815097</c:v>
                </c:pt>
                <c:pt idx="734">
                  <c:v>0.52134090662002597</c:v>
                </c:pt>
                <c:pt idx="735">
                  <c:v>0.52131271362304699</c:v>
                </c:pt>
                <c:pt idx="736">
                  <c:v>0.52128070592880205</c:v>
                </c:pt>
                <c:pt idx="737">
                  <c:v>0.52125233411788896</c:v>
                </c:pt>
                <c:pt idx="738">
                  <c:v>0.52124202251434304</c:v>
                </c:pt>
                <c:pt idx="739">
                  <c:v>0.52123296260833696</c:v>
                </c:pt>
                <c:pt idx="740">
                  <c:v>0.52121329307556197</c:v>
                </c:pt>
                <c:pt idx="741">
                  <c:v>0.52121043205261197</c:v>
                </c:pt>
                <c:pt idx="742">
                  <c:v>0.52120333909988403</c:v>
                </c:pt>
                <c:pt idx="743">
                  <c:v>0.52118629217147805</c:v>
                </c:pt>
                <c:pt idx="744">
                  <c:v>0.52116161584854104</c:v>
                </c:pt>
                <c:pt idx="745">
                  <c:v>0.52115678787231401</c:v>
                </c:pt>
                <c:pt idx="746">
                  <c:v>0.52117103338241599</c:v>
                </c:pt>
                <c:pt idx="747">
                  <c:v>0.52117836475372303</c:v>
                </c:pt>
                <c:pt idx="748">
                  <c:v>0.52117061614990201</c:v>
                </c:pt>
                <c:pt idx="749">
                  <c:v>0.52113997936248802</c:v>
                </c:pt>
                <c:pt idx="750">
                  <c:v>0.521109938621521</c:v>
                </c:pt>
                <c:pt idx="751">
                  <c:v>0.52111566066741899</c:v>
                </c:pt>
                <c:pt idx="752">
                  <c:v>0.52113866806030296</c:v>
                </c:pt>
                <c:pt idx="753">
                  <c:v>0.52115225791931197</c:v>
                </c:pt>
                <c:pt idx="754">
                  <c:v>0.52116203308105502</c:v>
                </c:pt>
                <c:pt idx="755">
                  <c:v>0.52115398645401001</c:v>
                </c:pt>
                <c:pt idx="756">
                  <c:v>0.52111709117889404</c:v>
                </c:pt>
                <c:pt idx="757">
                  <c:v>0.52108949422836304</c:v>
                </c:pt>
                <c:pt idx="758">
                  <c:v>0.52108711004257202</c:v>
                </c:pt>
                <c:pt idx="759">
                  <c:v>0.52107483148574796</c:v>
                </c:pt>
                <c:pt idx="760">
                  <c:v>0.52107459306716897</c:v>
                </c:pt>
                <c:pt idx="761">
                  <c:v>0.52109032869339</c:v>
                </c:pt>
                <c:pt idx="762">
                  <c:v>0.52114129066467296</c:v>
                </c:pt>
                <c:pt idx="763">
                  <c:v>0.52118808031082198</c:v>
                </c:pt>
                <c:pt idx="764">
                  <c:v>0.52119487524032604</c:v>
                </c:pt>
                <c:pt idx="765">
                  <c:v>0.52119565010070801</c:v>
                </c:pt>
                <c:pt idx="766">
                  <c:v>0.52121049165725697</c:v>
                </c:pt>
                <c:pt idx="767">
                  <c:v>0.52122861146926902</c:v>
                </c:pt>
                <c:pt idx="768">
                  <c:v>0.52123057842254605</c:v>
                </c:pt>
                <c:pt idx="769">
                  <c:v>0.52122771739959695</c:v>
                </c:pt>
                <c:pt idx="770">
                  <c:v>0.521212518215179</c:v>
                </c:pt>
                <c:pt idx="771">
                  <c:v>0.52118372917175304</c:v>
                </c:pt>
                <c:pt idx="772">
                  <c:v>0.52115380764007602</c:v>
                </c:pt>
                <c:pt idx="773">
                  <c:v>0.52112549543380704</c:v>
                </c:pt>
                <c:pt idx="774">
                  <c:v>0.52110558748245195</c:v>
                </c:pt>
                <c:pt idx="775">
                  <c:v>0.52112591266632102</c:v>
                </c:pt>
                <c:pt idx="776">
                  <c:v>0.52114254236221302</c:v>
                </c:pt>
                <c:pt idx="777">
                  <c:v>0.52114677429199197</c:v>
                </c:pt>
                <c:pt idx="778">
                  <c:v>0.52115362882614102</c:v>
                </c:pt>
                <c:pt idx="779">
                  <c:v>0.52114170789718595</c:v>
                </c:pt>
                <c:pt idx="780">
                  <c:v>0.52112603187561002</c:v>
                </c:pt>
                <c:pt idx="781">
                  <c:v>0.52107363939285301</c:v>
                </c:pt>
                <c:pt idx="782">
                  <c:v>0.52101504802703902</c:v>
                </c:pt>
                <c:pt idx="783">
                  <c:v>0.52095478773117099</c:v>
                </c:pt>
                <c:pt idx="784">
                  <c:v>0.52089935541152999</c:v>
                </c:pt>
                <c:pt idx="785">
                  <c:v>0.520865797996521</c:v>
                </c:pt>
                <c:pt idx="786">
                  <c:v>0.52084982395172097</c:v>
                </c:pt>
                <c:pt idx="787">
                  <c:v>0.52082377672195401</c:v>
                </c:pt>
                <c:pt idx="788">
                  <c:v>0.52077531814575195</c:v>
                </c:pt>
                <c:pt idx="789">
                  <c:v>0.52073001861572299</c:v>
                </c:pt>
                <c:pt idx="790">
                  <c:v>0.52069735527038596</c:v>
                </c:pt>
                <c:pt idx="791">
                  <c:v>0.52064323425293002</c:v>
                </c:pt>
                <c:pt idx="792">
                  <c:v>0.52054733037948597</c:v>
                </c:pt>
                <c:pt idx="793">
                  <c:v>0.52046579122543302</c:v>
                </c:pt>
                <c:pt idx="794">
                  <c:v>0.52042770385742199</c:v>
                </c:pt>
                <c:pt idx="795">
                  <c:v>0.52039062976837203</c:v>
                </c:pt>
                <c:pt idx="796">
                  <c:v>0.52034771442413297</c:v>
                </c:pt>
                <c:pt idx="797">
                  <c:v>0.52030497789382901</c:v>
                </c:pt>
                <c:pt idx="798">
                  <c:v>0.52028530836105302</c:v>
                </c:pt>
                <c:pt idx="799">
                  <c:v>0.52027088403701804</c:v>
                </c:pt>
                <c:pt idx="800">
                  <c:v>0.52023917436599698</c:v>
                </c:pt>
                <c:pt idx="801">
                  <c:v>0.52020758390426602</c:v>
                </c:pt>
                <c:pt idx="802">
                  <c:v>0.52018487453460704</c:v>
                </c:pt>
                <c:pt idx="803">
                  <c:v>0.52015328407287598</c:v>
                </c:pt>
                <c:pt idx="804">
                  <c:v>0.52010595798492398</c:v>
                </c:pt>
                <c:pt idx="805">
                  <c:v>0.52005320787429798</c:v>
                </c:pt>
                <c:pt idx="806">
                  <c:v>0.52001136541366599</c:v>
                </c:pt>
                <c:pt idx="807">
                  <c:v>0.51998883485794101</c:v>
                </c:pt>
                <c:pt idx="808">
                  <c:v>0.51995044946670499</c:v>
                </c:pt>
                <c:pt idx="809">
                  <c:v>0.51988029479980502</c:v>
                </c:pt>
                <c:pt idx="810">
                  <c:v>0.51981848478317305</c:v>
                </c:pt>
                <c:pt idx="811">
                  <c:v>0.51978075504303001</c:v>
                </c:pt>
                <c:pt idx="812">
                  <c:v>0.519750535488129</c:v>
                </c:pt>
                <c:pt idx="813">
                  <c:v>0.51977604627609297</c:v>
                </c:pt>
                <c:pt idx="814">
                  <c:v>0.51979899406433105</c:v>
                </c:pt>
                <c:pt idx="815">
                  <c:v>0.51975977420806896</c:v>
                </c:pt>
                <c:pt idx="816">
                  <c:v>0.51971697807312001</c:v>
                </c:pt>
                <c:pt idx="817">
                  <c:v>0.519694864749908</c:v>
                </c:pt>
                <c:pt idx="818">
                  <c:v>0.51967722177505504</c:v>
                </c:pt>
                <c:pt idx="819">
                  <c:v>0.51963567733764604</c:v>
                </c:pt>
                <c:pt idx="820">
                  <c:v>0.51958656311035201</c:v>
                </c:pt>
                <c:pt idx="821">
                  <c:v>0.519559025764465</c:v>
                </c:pt>
                <c:pt idx="822">
                  <c:v>0.51954084634780895</c:v>
                </c:pt>
                <c:pt idx="823">
                  <c:v>0.51952230930328402</c:v>
                </c:pt>
                <c:pt idx="824">
                  <c:v>0.51951229572296098</c:v>
                </c:pt>
                <c:pt idx="825">
                  <c:v>0.51949840784072898</c:v>
                </c:pt>
                <c:pt idx="826">
                  <c:v>0.51947659254074097</c:v>
                </c:pt>
                <c:pt idx="827">
                  <c:v>0.51946806907653797</c:v>
                </c:pt>
                <c:pt idx="828">
                  <c:v>0.51947903633117698</c:v>
                </c:pt>
                <c:pt idx="829">
                  <c:v>0.51947802305221602</c:v>
                </c:pt>
                <c:pt idx="830">
                  <c:v>0.519436895847321</c:v>
                </c:pt>
                <c:pt idx="831">
                  <c:v>0.51940053701400801</c:v>
                </c:pt>
                <c:pt idx="832">
                  <c:v>0.51941651105880704</c:v>
                </c:pt>
                <c:pt idx="833">
                  <c:v>0.51943278312683105</c:v>
                </c:pt>
                <c:pt idx="834">
                  <c:v>0.51941537857055697</c:v>
                </c:pt>
                <c:pt idx="835">
                  <c:v>0.51939421892166104</c:v>
                </c:pt>
                <c:pt idx="836">
                  <c:v>0.519398212432861</c:v>
                </c:pt>
                <c:pt idx="837">
                  <c:v>0.51940935850143399</c:v>
                </c:pt>
                <c:pt idx="838">
                  <c:v>0.51939052343368497</c:v>
                </c:pt>
                <c:pt idx="839">
                  <c:v>0.51936030387878396</c:v>
                </c:pt>
                <c:pt idx="840">
                  <c:v>0.51932775974273704</c:v>
                </c:pt>
                <c:pt idx="841">
                  <c:v>0.51929235458374001</c:v>
                </c:pt>
                <c:pt idx="842">
                  <c:v>0.51926273107528698</c:v>
                </c:pt>
                <c:pt idx="843">
                  <c:v>0.519242823123932</c:v>
                </c:pt>
                <c:pt idx="844">
                  <c:v>0.51922357082366899</c:v>
                </c:pt>
                <c:pt idx="845">
                  <c:v>0.51920163631439198</c:v>
                </c:pt>
                <c:pt idx="846">
                  <c:v>0.51917695999145497</c:v>
                </c:pt>
                <c:pt idx="847">
                  <c:v>0.51914370059966997</c:v>
                </c:pt>
                <c:pt idx="848">
                  <c:v>0.519115209579468</c:v>
                </c:pt>
                <c:pt idx="849">
                  <c:v>0.51910781860351596</c:v>
                </c:pt>
                <c:pt idx="850">
                  <c:v>0.51909756660461404</c:v>
                </c:pt>
                <c:pt idx="851">
                  <c:v>0.51903700828552202</c:v>
                </c:pt>
                <c:pt idx="852">
                  <c:v>0.51897680759429898</c:v>
                </c:pt>
                <c:pt idx="853">
                  <c:v>0.51895266771316495</c:v>
                </c:pt>
                <c:pt idx="854">
                  <c:v>0.51893252134323098</c:v>
                </c:pt>
                <c:pt idx="855">
                  <c:v>0.518868207931519</c:v>
                </c:pt>
                <c:pt idx="856">
                  <c:v>0.51879221200943004</c:v>
                </c:pt>
                <c:pt idx="857">
                  <c:v>0.51873838901519798</c:v>
                </c:pt>
                <c:pt idx="858">
                  <c:v>0.51869404315948497</c:v>
                </c:pt>
                <c:pt idx="859">
                  <c:v>0.51865005493164096</c:v>
                </c:pt>
                <c:pt idx="860">
                  <c:v>0.51860886812210105</c:v>
                </c:pt>
                <c:pt idx="861">
                  <c:v>0.51854997873306297</c:v>
                </c:pt>
                <c:pt idx="862">
                  <c:v>0.51847124099731401</c:v>
                </c:pt>
                <c:pt idx="863">
                  <c:v>0.51839476823806796</c:v>
                </c:pt>
                <c:pt idx="864">
                  <c:v>0.51832199096679699</c:v>
                </c:pt>
                <c:pt idx="865">
                  <c:v>0.51825034618377697</c:v>
                </c:pt>
                <c:pt idx="866">
                  <c:v>0.51818108558654796</c:v>
                </c:pt>
                <c:pt idx="867">
                  <c:v>0.51811152696609497</c:v>
                </c:pt>
                <c:pt idx="868">
                  <c:v>0.51803624629974399</c:v>
                </c:pt>
                <c:pt idx="869">
                  <c:v>0.517960965633392</c:v>
                </c:pt>
                <c:pt idx="870">
                  <c:v>0.51788914203643799</c:v>
                </c:pt>
                <c:pt idx="871">
                  <c:v>0.51781761646270796</c:v>
                </c:pt>
                <c:pt idx="872">
                  <c:v>0.51772600412368797</c:v>
                </c:pt>
                <c:pt idx="873">
                  <c:v>0.51763409376144398</c:v>
                </c:pt>
                <c:pt idx="874">
                  <c:v>0.51755744218826305</c:v>
                </c:pt>
                <c:pt idx="875">
                  <c:v>0.51748365163803101</c:v>
                </c:pt>
                <c:pt idx="876">
                  <c:v>0.51740866899490401</c:v>
                </c:pt>
                <c:pt idx="877">
                  <c:v>0.51733320951461803</c:v>
                </c:pt>
                <c:pt idx="878">
                  <c:v>0.51726609468460105</c:v>
                </c:pt>
                <c:pt idx="879">
                  <c:v>0.517203629016876</c:v>
                </c:pt>
                <c:pt idx="880">
                  <c:v>0.51713055372238204</c:v>
                </c:pt>
                <c:pt idx="881">
                  <c:v>0.51704865694045998</c:v>
                </c:pt>
                <c:pt idx="882">
                  <c:v>0.51696825027465798</c:v>
                </c:pt>
                <c:pt idx="883">
                  <c:v>0.51688975095748901</c:v>
                </c:pt>
                <c:pt idx="884">
                  <c:v>0.51681041717529297</c:v>
                </c:pt>
                <c:pt idx="885">
                  <c:v>0.51672899723053001</c:v>
                </c:pt>
                <c:pt idx="886">
                  <c:v>0.51664817333221402</c:v>
                </c:pt>
                <c:pt idx="887">
                  <c:v>0.51656812429428101</c:v>
                </c:pt>
                <c:pt idx="888">
                  <c:v>0.51648902893066395</c:v>
                </c:pt>
                <c:pt idx="889">
                  <c:v>0.51641482114791903</c:v>
                </c:pt>
                <c:pt idx="890">
                  <c:v>0.51634174585342396</c:v>
                </c:pt>
                <c:pt idx="891">
                  <c:v>0.51628130674362205</c:v>
                </c:pt>
                <c:pt idx="892">
                  <c:v>0.51622110605239901</c:v>
                </c:pt>
                <c:pt idx="893">
                  <c:v>0.51621353626251198</c:v>
                </c:pt>
                <c:pt idx="894">
                  <c:v>0.51620870828628496</c:v>
                </c:pt>
                <c:pt idx="895">
                  <c:v>0.51616436243057295</c:v>
                </c:pt>
                <c:pt idx="896">
                  <c:v>0.51611351966857899</c:v>
                </c:pt>
                <c:pt idx="897">
                  <c:v>0.51609337329864502</c:v>
                </c:pt>
                <c:pt idx="898">
                  <c:v>0.51608318090438798</c:v>
                </c:pt>
                <c:pt idx="899">
                  <c:v>0.51606941223144498</c:v>
                </c:pt>
                <c:pt idx="900">
                  <c:v>0.51605373620986905</c:v>
                </c:pt>
                <c:pt idx="901">
                  <c:v>0.51604044437408403</c:v>
                </c:pt>
                <c:pt idx="902">
                  <c:v>0.51602905988693204</c:v>
                </c:pt>
                <c:pt idx="903">
                  <c:v>0.51601964235305797</c:v>
                </c:pt>
                <c:pt idx="904">
                  <c:v>0.51601237058639504</c:v>
                </c:pt>
                <c:pt idx="905">
                  <c:v>0.51600831747055098</c:v>
                </c:pt>
                <c:pt idx="906">
                  <c:v>0.51600956916809104</c:v>
                </c:pt>
                <c:pt idx="907">
                  <c:v>0.51601219177246105</c:v>
                </c:pt>
                <c:pt idx="908">
                  <c:v>0.516018986701965</c:v>
                </c:pt>
                <c:pt idx="909">
                  <c:v>0.51602840423583995</c:v>
                </c:pt>
                <c:pt idx="910">
                  <c:v>0.51604932546615601</c:v>
                </c:pt>
                <c:pt idx="911">
                  <c:v>0.51607006788253795</c:v>
                </c:pt>
                <c:pt idx="912">
                  <c:v>0.51608943939208995</c:v>
                </c:pt>
                <c:pt idx="913">
                  <c:v>0.51610875129699696</c:v>
                </c:pt>
                <c:pt idx="914">
                  <c:v>0.51612383127212502</c:v>
                </c:pt>
                <c:pt idx="915">
                  <c:v>0.51613873243331898</c:v>
                </c:pt>
                <c:pt idx="916">
                  <c:v>0.516140937805176</c:v>
                </c:pt>
                <c:pt idx="917">
                  <c:v>0.51614201068878196</c:v>
                </c:pt>
                <c:pt idx="918">
                  <c:v>0.51615130901336703</c:v>
                </c:pt>
                <c:pt idx="919">
                  <c:v>0.51616227626800504</c:v>
                </c:pt>
                <c:pt idx="920">
                  <c:v>0.51615971326828003</c:v>
                </c:pt>
                <c:pt idx="921">
                  <c:v>0.51615226268768299</c:v>
                </c:pt>
                <c:pt idx="922">
                  <c:v>0.51613688468933105</c:v>
                </c:pt>
                <c:pt idx="923">
                  <c:v>0.51611655950546298</c:v>
                </c:pt>
                <c:pt idx="924">
                  <c:v>0.516102075576782</c:v>
                </c:pt>
                <c:pt idx="925">
                  <c:v>0.51609277725219704</c:v>
                </c:pt>
                <c:pt idx="926">
                  <c:v>0.51607263088226296</c:v>
                </c:pt>
                <c:pt idx="927">
                  <c:v>0.516038417816162</c:v>
                </c:pt>
                <c:pt idx="928">
                  <c:v>0.51601541042327903</c:v>
                </c:pt>
                <c:pt idx="929">
                  <c:v>0.51601374149322499</c:v>
                </c:pt>
                <c:pt idx="930">
                  <c:v>0.516007959842682</c:v>
                </c:pt>
                <c:pt idx="931">
                  <c:v>0.51598954200744596</c:v>
                </c:pt>
                <c:pt idx="932">
                  <c:v>0.51596856117248502</c:v>
                </c:pt>
                <c:pt idx="933">
                  <c:v>0.515935599803925</c:v>
                </c:pt>
                <c:pt idx="934">
                  <c:v>0.51590317487716697</c:v>
                </c:pt>
                <c:pt idx="935">
                  <c:v>0.51588171720504805</c:v>
                </c:pt>
                <c:pt idx="936">
                  <c:v>0.51585996150970503</c:v>
                </c:pt>
                <c:pt idx="937">
                  <c:v>0.51583075523376498</c:v>
                </c:pt>
                <c:pt idx="938">
                  <c:v>0.51580142974853505</c:v>
                </c:pt>
                <c:pt idx="939">
                  <c:v>0.51576310396194502</c:v>
                </c:pt>
                <c:pt idx="940">
                  <c:v>0.51572352647781405</c:v>
                </c:pt>
                <c:pt idx="941">
                  <c:v>0.51567655801773105</c:v>
                </c:pt>
                <c:pt idx="942">
                  <c:v>0.515627682209015</c:v>
                </c:pt>
                <c:pt idx="943">
                  <c:v>0.51556634902954102</c:v>
                </c:pt>
                <c:pt idx="944">
                  <c:v>0.51550066471099898</c:v>
                </c:pt>
                <c:pt idx="945">
                  <c:v>0.51544493436813399</c:v>
                </c:pt>
                <c:pt idx="946">
                  <c:v>0.515394806861877</c:v>
                </c:pt>
                <c:pt idx="947">
                  <c:v>0.51532018184661899</c:v>
                </c:pt>
                <c:pt idx="948">
                  <c:v>0.51522660255432096</c:v>
                </c:pt>
                <c:pt idx="949">
                  <c:v>0.51513522863388095</c:v>
                </c:pt>
                <c:pt idx="950">
                  <c:v>0.51504713296890303</c:v>
                </c:pt>
                <c:pt idx="951">
                  <c:v>0.51496076583862305</c:v>
                </c:pt>
                <c:pt idx="952">
                  <c:v>0.51487535238266002</c:v>
                </c:pt>
                <c:pt idx="953">
                  <c:v>0.51478248834609996</c:v>
                </c:pt>
                <c:pt idx="954">
                  <c:v>0.514676153659821</c:v>
                </c:pt>
                <c:pt idx="955">
                  <c:v>0.51457476615905795</c:v>
                </c:pt>
                <c:pt idx="956">
                  <c:v>0.51449012756347701</c:v>
                </c:pt>
                <c:pt idx="957">
                  <c:v>0.51441067457199097</c:v>
                </c:pt>
                <c:pt idx="958">
                  <c:v>0.51435667276382402</c:v>
                </c:pt>
                <c:pt idx="959">
                  <c:v>0.51429843902587902</c:v>
                </c:pt>
                <c:pt idx="960">
                  <c:v>0.51419842243194602</c:v>
                </c:pt>
                <c:pt idx="961">
                  <c:v>0.51409894227981601</c:v>
                </c:pt>
                <c:pt idx="962">
                  <c:v>0.51404476165771495</c:v>
                </c:pt>
                <c:pt idx="963">
                  <c:v>0.513990819454193</c:v>
                </c:pt>
                <c:pt idx="964">
                  <c:v>0.51395225524902299</c:v>
                </c:pt>
                <c:pt idx="965">
                  <c:v>0.51391535997390703</c:v>
                </c:pt>
                <c:pt idx="966">
                  <c:v>0.51386529207229603</c:v>
                </c:pt>
                <c:pt idx="967">
                  <c:v>0.51381218433380105</c:v>
                </c:pt>
                <c:pt idx="968">
                  <c:v>0.51374512910842896</c:v>
                </c:pt>
                <c:pt idx="969">
                  <c:v>0.51367408037185702</c:v>
                </c:pt>
                <c:pt idx="970">
                  <c:v>0.51358300447464</c:v>
                </c:pt>
                <c:pt idx="971">
                  <c:v>0.51348274946212802</c:v>
                </c:pt>
                <c:pt idx="972">
                  <c:v>0.51340568065643299</c:v>
                </c:pt>
                <c:pt idx="973">
                  <c:v>0.51334345340728804</c:v>
                </c:pt>
                <c:pt idx="974">
                  <c:v>0.51325964927673295</c:v>
                </c:pt>
                <c:pt idx="975">
                  <c:v>0.51315772533416704</c:v>
                </c:pt>
                <c:pt idx="976">
                  <c:v>0.51307326555252097</c:v>
                </c:pt>
                <c:pt idx="977">
                  <c:v>0.513008832931519</c:v>
                </c:pt>
                <c:pt idx="978">
                  <c:v>0.51294934749603305</c:v>
                </c:pt>
                <c:pt idx="979">
                  <c:v>0.51289808750152599</c:v>
                </c:pt>
                <c:pt idx="980">
                  <c:v>0.51284605264663696</c:v>
                </c:pt>
                <c:pt idx="981">
                  <c:v>0.51279163360595703</c:v>
                </c:pt>
                <c:pt idx="982">
                  <c:v>0.51273798942565896</c:v>
                </c:pt>
                <c:pt idx="983">
                  <c:v>0.51268923282623302</c:v>
                </c:pt>
                <c:pt idx="984">
                  <c:v>0.51264005899429299</c:v>
                </c:pt>
                <c:pt idx="985">
                  <c:v>0.51258367300033603</c:v>
                </c:pt>
                <c:pt idx="986">
                  <c:v>0.51252728700637795</c:v>
                </c:pt>
                <c:pt idx="987">
                  <c:v>0.51246929168701205</c:v>
                </c:pt>
                <c:pt idx="988">
                  <c:v>0.51241135597229004</c:v>
                </c:pt>
                <c:pt idx="989">
                  <c:v>0.51234227418899503</c:v>
                </c:pt>
                <c:pt idx="990">
                  <c:v>0.512273550033569</c:v>
                </c:pt>
                <c:pt idx="991">
                  <c:v>0.51219773292541504</c:v>
                </c:pt>
                <c:pt idx="992">
                  <c:v>0.51212126016616799</c:v>
                </c:pt>
                <c:pt idx="993">
                  <c:v>0.51203697919845603</c:v>
                </c:pt>
                <c:pt idx="994">
                  <c:v>0.51195228099822998</c:v>
                </c:pt>
                <c:pt idx="995">
                  <c:v>0.51183825731277499</c:v>
                </c:pt>
                <c:pt idx="996">
                  <c:v>0.51171630620956399</c:v>
                </c:pt>
                <c:pt idx="997">
                  <c:v>0.51157277822494496</c:v>
                </c:pt>
                <c:pt idx="998">
                  <c:v>0.51142221689224199</c:v>
                </c:pt>
                <c:pt idx="999">
                  <c:v>0.51123964786529497</c:v>
                </c:pt>
                <c:pt idx="1000">
                  <c:v>0.51104062795639005</c:v>
                </c:pt>
                <c:pt idx="1001">
                  <c:v>0.51084619760513295</c:v>
                </c:pt>
                <c:pt idx="1002">
                  <c:v>0.51065433025360096</c:v>
                </c:pt>
                <c:pt idx="1003">
                  <c:v>0.510442495346069</c:v>
                </c:pt>
                <c:pt idx="1004">
                  <c:v>0.510212361812592</c:v>
                </c:pt>
                <c:pt idx="1005">
                  <c:v>0.51000547409057595</c:v>
                </c:pt>
                <c:pt idx="1006">
                  <c:v>0.50982886552810702</c:v>
                </c:pt>
                <c:pt idx="1007">
                  <c:v>0.50965923070907604</c:v>
                </c:pt>
                <c:pt idx="1008">
                  <c:v>0.50950032472610496</c:v>
                </c:pt>
                <c:pt idx="1009">
                  <c:v>0.50935912132263195</c:v>
                </c:pt>
                <c:pt idx="1010">
                  <c:v>0.50925415754318204</c:v>
                </c:pt>
                <c:pt idx="1011">
                  <c:v>0.50915086269378695</c:v>
                </c:pt>
                <c:pt idx="1012">
                  <c:v>0.50905311107635498</c:v>
                </c:pt>
                <c:pt idx="1013">
                  <c:v>0.50895303487777699</c:v>
                </c:pt>
                <c:pt idx="1014">
                  <c:v>0.50883138179779097</c:v>
                </c:pt>
                <c:pt idx="1015">
                  <c:v>0.50869810581207298</c:v>
                </c:pt>
                <c:pt idx="1016">
                  <c:v>0.50844520330429099</c:v>
                </c:pt>
                <c:pt idx="1017">
                  <c:v>0.50819081068038896</c:v>
                </c:pt>
                <c:pt idx="1018">
                  <c:v>0.50775933265686002</c:v>
                </c:pt>
                <c:pt idx="1019">
                  <c:v>0.50733345746993996</c:v>
                </c:pt>
                <c:pt idx="1020">
                  <c:v>0.50662088394164995</c:v>
                </c:pt>
                <c:pt idx="1021">
                  <c:v>0.50590628385543801</c:v>
                </c:pt>
                <c:pt idx="1022">
                  <c:v>0.50498300790786699</c:v>
                </c:pt>
                <c:pt idx="1023">
                  <c:v>0.50404536724090598</c:v>
                </c:pt>
                <c:pt idx="1024">
                  <c:v>0.502885282039642</c:v>
                </c:pt>
                <c:pt idx="1025">
                  <c:v>0.50169014930725098</c:v>
                </c:pt>
                <c:pt idx="1026">
                  <c:v>0.50053358078002896</c:v>
                </c:pt>
                <c:pt idx="1027">
                  <c:v>0.49939274787902799</c:v>
                </c:pt>
                <c:pt idx="1028">
                  <c:v>0.49833509325981101</c:v>
                </c:pt>
                <c:pt idx="1029">
                  <c:v>0.497315734624863</c:v>
                </c:pt>
                <c:pt idx="1030">
                  <c:v>0.496544659137726</c:v>
                </c:pt>
                <c:pt idx="1031">
                  <c:v>0.49590981006622298</c:v>
                </c:pt>
                <c:pt idx="1032">
                  <c:v>0.49551314115524298</c:v>
                </c:pt>
                <c:pt idx="1033">
                  <c:v>0.495284914970398</c:v>
                </c:pt>
                <c:pt idx="1034">
                  <c:v>0.495264291763306</c:v>
                </c:pt>
                <c:pt idx="1035">
                  <c:v>0.49543178081512501</c:v>
                </c:pt>
                <c:pt idx="1036">
                  <c:v>0.49571147561073298</c:v>
                </c:pt>
                <c:pt idx="1037">
                  <c:v>0.496120005846024</c:v>
                </c:pt>
                <c:pt idx="1038">
                  <c:v>0.49651923775672901</c:v>
                </c:pt>
                <c:pt idx="1039">
                  <c:v>0.49690446257591198</c:v>
                </c:pt>
                <c:pt idx="1040">
                  <c:v>0.49726369976997398</c:v>
                </c:pt>
                <c:pt idx="1041">
                  <c:v>0.497576743364334</c:v>
                </c:pt>
                <c:pt idx="1042">
                  <c:v>0.497845739126205</c:v>
                </c:pt>
                <c:pt idx="1043">
                  <c:v>0.49800613522529602</c:v>
                </c:pt>
                <c:pt idx="1044">
                  <c:v>0.49811998009681702</c:v>
                </c:pt>
                <c:pt idx="1045">
                  <c:v>0.498076021671295</c:v>
                </c:pt>
                <c:pt idx="1046">
                  <c:v>0.498003989458084</c:v>
                </c:pt>
                <c:pt idx="1047">
                  <c:v>0.49778917431831399</c:v>
                </c:pt>
                <c:pt idx="1048">
                  <c:v>0.49755781888961798</c:v>
                </c:pt>
                <c:pt idx="1049">
                  <c:v>0.49718344211578402</c:v>
                </c:pt>
                <c:pt idx="1050">
                  <c:v>0.49680104851722701</c:v>
                </c:pt>
                <c:pt idx="1051">
                  <c:v>0.49624040722847002</c:v>
                </c:pt>
                <c:pt idx="1052">
                  <c:v>0.49568158388137801</c:v>
                </c:pt>
                <c:pt idx="1053">
                  <c:v>0.49464103579521201</c:v>
                </c:pt>
                <c:pt idx="1054">
                  <c:v>0.493601083755493</c:v>
                </c:pt>
                <c:pt idx="1055">
                  <c:v>0.49197611212730402</c:v>
                </c:pt>
                <c:pt idx="1056">
                  <c:v>0.49031642079353299</c:v>
                </c:pt>
                <c:pt idx="1057">
                  <c:v>0.48812466859817499</c:v>
                </c:pt>
                <c:pt idx="1058">
                  <c:v>0.48586574196815502</c:v>
                </c:pt>
                <c:pt idx="1059">
                  <c:v>0.48367333412170399</c:v>
                </c:pt>
                <c:pt idx="1060">
                  <c:v>0.481496661901474</c:v>
                </c:pt>
                <c:pt idx="1061">
                  <c:v>0.47952720522880599</c:v>
                </c:pt>
                <c:pt idx="1062">
                  <c:v>0.47761863470077498</c:v>
                </c:pt>
                <c:pt idx="1063">
                  <c:v>0.47642731666564903</c:v>
                </c:pt>
                <c:pt idx="1064">
                  <c:v>0.475513935089111</c:v>
                </c:pt>
                <c:pt idx="1065">
                  <c:v>0.47569069266319303</c:v>
                </c:pt>
                <c:pt idx="1066">
                  <c:v>0.47641116380691501</c:v>
                </c:pt>
                <c:pt idx="1067">
                  <c:v>0.477955102920532</c:v>
                </c:pt>
                <c:pt idx="1068">
                  <c:v>0.48001700639724698</c:v>
                </c:pt>
                <c:pt idx="1069">
                  <c:v>0.48249855637550398</c:v>
                </c:pt>
                <c:pt idx="1070">
                  <c:v>0.48530951142311102</c:v>
                </c:pt>
                <c:pt idx="1071">
                  <c:v>0.48817095160484297</c:v>
                </c:pt>
                <c:pt idx="1072">
                  <c:v>0.49108314514160201</c:v>
                </c:pt>
                <c:pt idx="1073">
                  <c:v>0.49392744898796098</c:v>
                </c:pt>
                <c:pt idx="1074">
                  <c:v>0.49669209122657798</c:v>
                </c:pt>
                <c:pt idx="1075">
                  <c:v>0.49910414218902599</c:v>
                </c:pt>
                <c:pt idx="1076">
                  <c:v>0.50100451707839999</c:v>
                </c:pt>
                <c:pt idx="1077">
                  <c:v>0.50268983840942405</c:v>
                </c:pt>
                <c:pt idx="1078">
                  <c:v>0.50398844480514504</c:v>
                </c:pt>
                <c:pt idx="1079">
                  <c:v>0.50514137744903598</c:v>
                </c:pt>
                <c:pt idx="1080">
                  <c:v>0.50596255064010598</c:v>
                </c:pt>
                <c:pt idx="1081">
                  <c:v>0.50672280788421598</c:v>
                </c:pt>
                <c:pt idx="1082">
                  <c:v>0.507304847240448</c:v>
                </c:pt>
                <c:pt idx="1083">
                  <c:v>0.50784438848495495</c:v>
                </c:pt>
                <c:pt idx="1084">
                  <c:v>0.50821989774704002</c:v>
                </c:pt>
                <c:pt idx="1085">
                  <c:v>0.50857788324356101</c:v>
                </c:pt>
                <c:pt idx="1086">
                  <c:v>0.50883984565734897</c:v>
                </c:pt>
                <c:pt idx="1087">
                  <c:v>0.50909340381622303</c:v>
                </c:pt>
                <c:pt idx="1088">
                  <c:v>0.50927680730819702</c:v>
                </c:pt>
                <c:pt idx="1089">
                  <c:v>0.50945913791656505</c:v>
                </c:pt>
                <c:pt idx="1090">
                  <c:v>0.50962120294570901</c:v>
                </c:pt>
                <c:pt idx="1091">
                  <c:v>0.50978308916091897</c:v>
                </c:pt>
                <c:pt idx="1092">
                  <c:v>0.50989663600921598</c:v>
                </c:pt>
                <c:pt idx="1093">
                  <c:v>0.51001060009002697</c:v>
                </c:pt>
                <c:pt idx="1094">
                  <c:v>0.51009988784789995</c:v>
                </c:pt>
                <c:pt idx="1095">
                  <c:v>0.51018947362899802</c:v>
                </c:pt>
                <c:pt idx="1096">
                  <c:v>0.510273277759552</c:v>
                </c:pt>
                <c:pt idx="1097">
                  <c:v>0.51035678386688199</c:v>
                </c:pt>
                <c:pt idx="1098">
                  <c:v>0.51044327020645097</c:v>
                </c:pt>
                <c:pt idx="1099">
                  <c:v>0.51053005456924405</c:v>
                </c:pt>
                <c:pt idx="1100">
                  <c:v>0.51060581207275402</c:v>
                </c:pt>
                <c:pt idx="1101">
                  <c:v>0.51067996025085405</c:v>
                </c:pt>
                <c:pt idx="1102">
                  <c:v>0.51075100898742698</c:v>
                </c:pt>
                <c:pt idx="1103">
                  <c:v>0.51082140207290605</c:v>
                </c:pt>
                <c:pt idx="1104">
                  <c:v>0.51091265678405795</c:v>
                </c:pt>
                <c:pt idx="1105">
                  <c:v>0.51101112365722701</c:v>
                </c:pt>
                <c:pt idx="1106">
                  <c:v>0.51109063625335704</c:v>
                </c:pt>
                <c:pt idx="1107">
                  <c:v>0.51116287708282504</c:v>
                </c:pt>
                <c:pt idx="1108">
                  <c:v>0.51123851537704501</c:v>
                </c:pt>
                <c:pt idx="1109">
                  <c:v>0.51131528615951505</c:v>
                </c:pt>
                <c:pt idx="1110">
                  <c:v>0.51138067245483398</c:v>
                </c:pt>
                <c:pt idx="1111">
                  <c:v>0.51144057512283303</c:v>
                </c:pt>
                <c:pt idx="1112">
                  <c:v>0.51150035858154297</c:v>
                </c:pt>
                <c:pt idx="1113">
                  <c:v>0.51155990362167403</c:v>
                </c:pt>
                <c:pt idx="1114">
                  <c:v>0.51162862777710005</c:v>
                </c:pt>
                <c:pt idx="1115">
                  <c:v>0.51170408725738503</c:v>
                </c:pt>
                <c:pt idx="1116">
                  <c:v>0.51177996397018399</c:v>
                </c:pt>
                <c:pt idx="1117">
                  <c:v>0.51185572147369396</c:v>
                </c:pt>
                <c:pt idx="1118">
                  <c:v>0.51192075014114402</c:v>
                </c:pt>
                <c:pt idx="1119">
                  <c:v>0.51197469234466597</c:v>
                </c:pt>
                <c:pt idx="1120">
                  <c:v>0.51203298568725597</c:v>
                </c:pt>
                <c:pt idx="1121">
                  <c:v>0.51209753751754805</c:v>
                </c:pt>
                <c:pt idx="1122">
                  <c:v>0.51217561960220304</c:v>
                </c:pt>
                <c:pt idx="1123">
                  <c:v>0.51227265596389804</c:v>
                </c:pt>
                <c:pt idx="1124">
                  <c:v>0.51235544681549094</c:v>
                </c:pt>
                <c:pt idx="1125">
                  <c:v>0.51241421699523904</c:v>
                </c:pt>
                <c:pt idx="1126">
                  <c:v>0.51247972249984697</c:v>
                </c:pt>
                <c:pt idx="1127">
                  <c:v>0.51255756616592396</c:v>
                </c:pt>
                <c:pt idx="1128">
                  <c:v>0.51262730360031095</c:v>
                </c:pt>
                <c:pt idx="1129">
                  <c:v>0.51267951726913497</c:v>
                </c:pt>
                <c:pt idx="1130">
                  <c:v>0.51273304224014304</c:v>
                </c:pt>
                <c:pt idx="1131">
                  <c:v>0.51278877258300803</c:v>
                </c:pt>
                <c:pt idx="1132">
                  <c:v>0.51284301280975297</c:v>
                </c:pt>
                <c:pt idx="1133">
                  <c:v>0.51289045810699496</c:v>
                </c:pt>
                <c:pt idx="1134">
                  <c:v>0.51293760538101196</c:v>
                </c:pt>
                <c:pt idx="1135">
                  <c:v>0.51298540830612205</c:v>
                </c:pt>
                <c:pt idx="1136">
                  <c:v>0.513036608695984</c:v>
                </c:pt>
                <c:pt idx="1137">
                  <c:v>0.51310366392135598</c:v>
                </c:pt>
                <c:pt idx="1138">
                  <c:v>0.51316809654235795</c:v>
                </c:pt>
                <c:pt idx="1139">
                  <c:v>0.51320660114288297</c:v>
                </c:pt>
                <c:pt idx="1140">
                  <c:v>0.51324760913848899</c:v>
                </c:pt>
                <c:pt idx="1141">
                  <c:v>0.51332807540893599</c:v>
                </c:pt>
                <c:pt idx="1142">
                  <c:v>0.51340848207473799</c:v>
                </c:pt>
                <c:pt idx="1143">
                  <c:v>0.51346445083618197</c:v>
                </c:pt>
                <c:pt idx="1144">
                  <c:v>0.51352053880691495</c:v>
                </c:pt>
                <c:pt idx="1145">
                  <c:v>0.51357066631317105</c:v>
                </c:pt>
                <c:pt idx="1146">
                  <c:v>0.51362085342407204</c:v>
                </c:pt>
                <c:pt idx="1147">
                  <c:v>0.51368910074233998</c:v>
                </c:pt>
                <c:pt idx="1148">
                  <c:v>0.51375842094421398</c:v>
                </c:pt>
                <c:pt idx="1149">
                  <c:v>0.51383727788925204</c:v>
                </c:pt>
                <c:pt idx="1150">
                  <c:v>0.51391750574111905</c:v>
                </c:pt>
                <c:pt idx="1151">
                  <c:v>0.51397067308425903</c:v>
                </c:pt>
                <c:pt idx="1152">
                  <c:v>0.514021515846252</c:v>
                </c:pt>
                <c:pt idx="1153">
                  <c:v>0.51406729221344005</c:v>
                </c:pt>
                <c:pt idx="1154">
                  <c:v>0.51411241292953502</c:v>
                </c:pt>
                <c:pt idx="1155">
                  <c:v>0.514168441295624</c:v>
                </c:pt>
                <c:pt idx="1156">
                  <c:v>0.51422560214996305</c:v>
                </c:pt>
                <c:pt idx="1157">
                  <c:v>0.51429033279418901</c:v>
                </c:pt>
                <c:pt idx="1158">
                  <c:v>0.51435750722885099</c:v>
                </c:pt>
                <c:pt idx="1159">
                  <c:v>0.514409720897675</c:v>
                </c:pt>
                <c:pt idx="1160">
                  <c:v>0.51445823907852195</c:v>
                </c:pt>
                <c:pt idx="1161">
                  <c:v>0.51451390981674205</c:v>
                </c:pt>
                <c:pt idx="1162">
                  <c:v>0.51457059383392301</c:v>
                </c:pt>
                <c:pt idx="1163">
                  <c:v>0.51464068889617898</c:v>
                </c:pt>
                <c:pt idx="1164">
                  <c:v>0.51471650600433405</c:v>
                </c:pt>
                <c:pt idx="1165">
                  <c:v>0.51477843523025502</c:v>
                </c:pt>
                <c:pt idx="1166">
                  <c:v>0.51483631134033203</c:v>
                </c:pt>
                <c:pt idx="1167">
                  <c:v>0.51488780975341797</c:v>
                </c:pt>
                <c:pt idx="1168">
                  <c:v>0.51493579149246205</c:v>
                </c:pt>
                <c:pt idx="1169">
                  <c:v>0.51501137018203702</c:v>
                </c:pt>
                <c:pt idx="1170">
                  <c:v>0.51510024070739702</c:v>
                </c:pt>
                <c:pt idx="1171">
                  <c:v>0.51517897844314597</c:v>
                </c:pt>
                <c:pt idx="1172">
                  <c:v>0.51525223255157504</c:v>
                </c:pt>
                <c:pt idx="1173">
                  <c:v>0.51532691717147805</c:v>
                </c:pt>
                <c:pt idx="1174">
                  <c:v>0.51540374755859397</c:v>
                </c:pt>
                <c:pt idx="1175">
                  <c:v>0.51546901464462302</c:v>
                </c:pt>
                <c:pt idx="1176">
                  <c:v>0.51552695035934404</c:v>
                </c:pt>
                <c:pt idx="1177">
                  <c:v>0.515577912330627</c:v>
                </c:pt>
                <c:pt idx="1178">
                  <c:v>0.51562392711639404</c:v>
                </c:pt>
                <c:pt idx="1179">
                  <c:v>0.51569199562072798</c:v>
                </c:pt>
                <c:pt idx="1180">
                  <c:v>0.51577430963516202</c:v>
                </c:pt>
                <c:pt idx="1181">
                  <c:v>0.51583439111709595</c:v>
                </c:pt>
                <c:pt idx="1182">
                  <c:v>0.51587957143783603</c:v>
                </c:pt>
                <c:pt idx="1183">
                  <c:v>0.51592355966568004</c:v>
                </c:pt>
                <c:pt idx="1184">
                  <c:v>0.51596271991729703</c:v>
                </c:pt>
                <c:pt idx="1185">
                  <c:v>0.51600331068038896</c:v>
                </c:pt>
                <c:pt idx="1186">
                  <c:v>0.516046822071075</c:v>
                </c:pt>
                <c:pt idx="1187">
                  <c:v>0.516091048717499</c:v>
                </c:pt>
                <c:pt idx="1188">
                  <c:v>0.51613497734069802</c:v>
                </c:pt>
                <c:pt idx="1189">
                  <c:v>0.516171514987946</c:v>
                </c:pt>
                <c:pt idx="1190">
                  <c:v>0.51620155572891202</c:v>
                </c:pt>
                <c:pt idx="1191">
                  <c:v>0.51622754335403398</c:v>
                </c:pt>
                <c:pt idx="1192">
                  <c:v>0.51624822616577104</c:v>
                </c:pt>
                <c:pt idx="1193">
                  <c:v>0.51626652479171797</c:v>
                </c:pt>
                <c:pt idx="1194">
                  <c:v>0.51628130674362205</c:v>
                </c:pt>
                <c:pt idx="1195">
                  <c:v>0.51629215478897095</c:v>
                </c:pt>
                <c:pt idx="1196">
                  <c:v>0.51629525423049905</c:v>
                </c:pt>
                <c:pt idx="1197">
                  <c:v>0.51630830764770497</c:v>
                </c:pt>
                <c:pt idx="1198">
                  <c:v>0.51633971929550204</c:v>
                </c:pt>
                <c:pt idx="1199">
                  <c:v>0.51636266708374001</c:v>
                </c:pt>
                <c:pt idx="1200">
                  <c:v>0.51636958122253396</c:v>
                </c:pt>
                <c:pt idx="1201">
                  <c:v>0.51637506484985396</c:v>
                </c:pt>
                <c:pt idx="1202">
                  <c:v>0.51637846231460605</c:v>
                </c:pt>
                <c:pt idx="1203">
                  <c:v>0.51638060808181796</c:v>
                </c:pt>
                <c:pt idx="1204">
                  <c:v>0.51638478040695202</c:v>
                </c:pt>
                <c:pt idx="1205">
                  <c:v>0.51639527082443204</c:v>
                </c:pt>
                <c:pt idx="1206">
                  <c:v>0.51641333103179898</c:v>
                </c:pt>
                <c:pt idx="1207">
                  <c:v>0.51643121242523204</c:v>
                </c:pt>
                <c:pt idx="1208">
                  <c:v>0.51645410060882602</c:v>
                </c:pt>
                <c:pt idx="1209">
                  <c:v>0.51647102832794201</c:v>
                </c:pt>
                <c:pt idx="1210">
                  <c:v>0.51646649837493896</c:v>
                </c:pt>
                <c:pt idx="1211">
                  <c:v>0.51646625995635997</c:v>
                </c:pt>
                <c:pt idx="1212">
                  <c:v>0.51648122072219804</c:v>
                </c:pt>
                <c:pt idx="1213">
                  <c:v>0.51650583744049094</c:v>
                </c:pt>
                <c:pt idx="1214">
                  <c:v>0.51655095815658603</c:v>
                </c:pt>
                <c:pt idx="1215">
                  <c:v>0.51658469438552901</c:v>
                </c:pt>
                <c:pt idx="1216">
                  <c:v>0.51659345626831099</c:v>
                </c:pt>
                <c:pt idx="1217">
                  <c:v>0.51661318540573098</c:v>
                </c:pt>
                <c:pt idx="1218">
                  <c:v>0.51666343212127697</c:v>
                </c:pt>
                <c:pt idx="1219">
                  <c:v>0.51670610904693604</c:v>
                </c:pt>
                <c:pt idx="1220">
                  <c:v>0.51671892404556297</c:v>
                </c:pt>
                <c:pt idx="1221">
                  <c:v>0.51673525571823098</c:v>
                </c:pt>
                <c:pt idx="1222">
                  <c:v>0.51676726341247603</c:v>
                </c:pt>
                <c:pt idx="1223">
                  <c:v>0.51679736375808705</c:v>
                </c:pt>
                <c:pt idx="1224">
                  <c:v>0.51681846380233798</c:v>
                </c:pt>
                <c:pt idx="1225">
                  <c:v>0.51684218645095803</c:v>
                </c:pt>
                <c:pt idx="1226">
                  <c:v>0.51686888933181796</c:v>
                </c:pt>
                <c:pt idx="1227">
                  <c:v>0.51689225435257002</c:v>
                </c:pt>
                <c:pt idx="1228">
                  <c:v>0.51691251993179299</c:v>
                </c:pt>
                <c:pt idx="1229">
                  <c:v>0.51693600416183505</c:v>
                </c:pt>
                <c:pt idx="1230">
                  <c:v>0.51696312427520796</c:v>
                </c:pt>
                <c:pt idx="1231">
                  <c:v>0.51698511838912997</c:v>
                </c:pt>
                <c:pt idx="1232">
                  <c:v>0.51699721813201904</c:v>
                </c:pt>
                <c:pt idx="1233">
                  <c:v>0.51701104640960704</c:v>
                </c:pt>
                <c:pt idx="1234">
                  <c:v>0.51702690124511697</c:v>
                </c:pt>
                <c:pt idx="1235">
                  <c:v>0.51704502105712902</c:v>
                </c:pt>
                <c:pt idx="1236">
                  <c:v>0.51707166433334395</c:v>
                </c:pt>
                <c:pt idx="1237">
                  <c:v>0.51709604263305697</c:v>
                </c:pt>
                <c:pt idx="1238">
                  <c:v>0.51709401607513406</c:v>
                </c:pt>
                <c:pt idx="1239">
                  <c:v>0.51708954572677601</c:v>
                </c:pt>
                <c:pt idx="1240">
                  <c:v>0.51709747314453103</c:v>
                </c:pt>
                <c:pt idx="1241">
                  <c:v>0.51711404323577903</c:v>
                </c:pt>
                <c:pt idx="1242">
                  <c:v>0.51716727018356301</c:v>
                </c:pt>
                <c:pt idx="1243">
                  <c:v>0.517214715480804</c:v>
                </c:pt>
                <c:pt idx="1244">
                  <c:v>0.51723170280456499</c:v>
                </c:pt>
                <c:pt idx="1245">
                  <c:v>0.51724892854690596</c:v>
                </c:pt>
                <c:pt idx="1246">
                  <c:v>0.51726090908050504</c:v>
                </c:pt>
                <c:pt idx="1247">
                  <c:v>0.51727509498596203</c:v>
                </c:pt>
                <c:pt idx="1248">
                  <c:v>0.51729452610015902</c:v>
                </c:pt>
                <c:pt idx="1249">
                  <c:v>0.51731115579605103</c:v>
                </c:pt>
                <c:pt idx="1250">
                  <c:v>0.51733285188674905</c:v>
                </c:pt>
                <c:pt idx="1251">
                  <c:v>0.51735675334930398</c:v>
                </c:pt>
                <c:pt idx="1252">
                  <c:v>0.51739019155502297</c:v>
                </c:pt>
                <c:pt idx="1253">
                  <c:v>0.51742422580719005</c:v>
                </c:pt>
                <c:pt idx="1254">
                  <c:v>0.517436742782593</c:v>
                </c:pt>
                <c:pt idx="1255">
                  <c:v>0.51744550466537498</c:v>
                </c:pt>
                <c:pt idx="1256">
                  <c:v>0.51745438575744596</c:v>
                </c:pt>
                <c:pt idx="1257">
                  <c:v>0.51746469736099199</c:v>
                </c:pt>
                <c:pt idx="1258">
                  <c:v>0.51746505498886097</c:v>
                </c:pt>
                <c:pt idx="1259">
                  <c:v>0.51746237277984597</c:v>
                </c:pt>
                <c:pt idx="1260">
                  <c:v>0.51745069026946999</c:v>
                </c:pt>
                <c:pt idx="1261">
                  <c:v>0.51744335889816295</c:v>
                </c:pt>
                <c:pt idx="1262">
                  <c:v>0.51746457815170299</c:v>
                </c:pt>
                <c:pt idx="1263">
                  <c:v>0.51748722791671797</c:v>
                </c:pt>
                <c:pt idx="1264">
                  <c:v>0.51752102375030495</c:v>
                </c:pt>
                <c:pt idx="1265">
                  <c:v>0.51755160093307495</c:v>
                </c:pt>
                <c:pt idx="1266">
                  <c:v>0.51754945516586304</c:v>
                </c:pt>
                <c:pt idx="1267">
                  <c:v>0.51755112409591697</c:v>
                </c:pt>
                <c:pt idx="1268">
                  <c:v>0.51758468151092496</c:v>
                </c:pt>
                <c:pt idx="1269">
                  <c:v>0.51761162281036399</c:v>
                </c:pt>
                <c:pt idx="1270">
                  <c:v>0.517614126205444</c:v>
                </c:pt>
                <c:pt idx="1271">
                  <c:v>0.51761817932128895</c:v>
                </c:pt>
                <c:pt idx="1272">
                  <c:v>0.51759880781173695</c:v>
                </c:pt>
                <c:pt idx="1273">
                  <c:v>0.51758533716201804</c:v>
                </c:pt>
                <c:pt idx="1274">
                  <c:v>0.51761996746063199</c:v>
                </c:pt>
                <c:pt idx="1275">
                  <c:v>0.51765429973602295</c:v>
                </c:pt>
                <c:pt idx="1276">
                  <c:v>0.51767987012863204</c:v>
                </c:pt>
                <c:pt idx="1277">
                  <c:v>0.51770150661468495</c:v>
                </c:pt>
                <c:pt idx="1278">
                  <c:v>0.51771152019500699</c:v>
                </c:pt>
                <c:pt idx="1279">
                  <c:v>0.51772904396057096</c:v>
                </c:pt>
                <c:pt idx="1280">
                  <c:v>0.51776635646820102</c:v>
                </c:pt>
                <c:pt idx="1281">
                  <c:v>0.51779949665069602</c:v>
                </c:pt>
                <c:pt idx="1282">
                  <c:v>0.51781088113784801</c:v>
                </c:pt>
                <c:pt idx="1283">
                  <c:v>0.51782274246215798</c:v>
                </c:pt>
                <c:pt idx="1284">
                  <c:v>0.51785802841186501</c:v>
                </c:pt>
                <c:pt idx="1285">
                  <c:v>0.51788955926895097</c:v>
                </c:pt>
                <c:pt idx="1286">
                  <c:v>0.51789259910583496</c:v>
                </c:pt>
                <c:pt idx="1287">
                  <c:v>0.51790112257003795</c:v>
                </c:pt>
                <c:pt idx="1288">
                  <c:v>0.517930448055267</c:v>
                </c:pt>
                <c:pt idx="1289">
                  <c:v>0.517955362796783</c:v>
                </c:pt>
                <c:pt idx="1290">
                  <c:v>0.51796156167983998</c:v>
                </c:pt>
                <c:pt idx="1291">
                  <c:v>0.51796907186508201</c:v>
                </c:pt>
                <c:pt idx="1292">
                  <c:v>0.51799190044403098</c:v>
                </c:pt>
                <c:pt idx="1293">
                  <c:v>0.51802122592926003</c:v>
                </c:pt>
                <c:pt idx="1294">
                  <c:v>0.51805865764617898</c:v>
                </c:pt>
                <c:pt idx="1295">
                  <c:v>0.51809293031692505</c:v>
                </c:pt>
                <c:pt idx="1296">
                  <c:v>0.51811981201171897</c:v>
                </c:pt>
                <c:pt idx="1297">
                  <c:v>0.51814055442810103</c:v>
                </c:pt>
                <c:pt idx="1298">
                  <c:v>0.51815104484558105</c:v>
                </c:pt>
                <c:pt idx="1299">
                  <c:v>0.51816546916961703</c:v>
                </c:pt>
                <c:pt idx="1300">
                  <c:v>0.51817888021469105</c:v>
                </c:pt>
                <c:pt idx="1301">
                  <c:v>0.51819461584091198</c:v>
                </c:pt>
                <c:pt idx="1302">
                  <c:v>0.51822590827941895</c:v>
                </c:pt>
                <c:pt idx="1303">
                  <c:v>0.51826351881027199</c:v>
                </c:pt>
                <c:pt idx="1304">
                  <c:v>0.518315970897675</c:v>
                </c:pt>
                <c:pt idx="1305">
                  <c:v>0.51836013793945301</c:v>
                </c:pt>
                <c:pt idx="1306">
                  <c:v>0.51838070154190097</c:v>
                </c:pt>
                <c:pt idx="1307">
                  <c:v>0.51840502023696899</c:v>
                </c:pt>
                <c:pt idx="1308">
                  <c:v>0.51843410730361905</c:v>
                </c:pt>
                <c:pt idx="1309">
                  <c:v>0.51845741271972701</c:v>
                </c:pt>
                <c:pt idx="1310">
                  <c:v>0.51846903562545799</c:v>
                </c:pt>
                <c:pt idx="1311">
                  <c:v>0.51847898960113503</c:v>
                </c:pt>
                <c:pt idx="1312">
                  <c:v>0.51848989725112904</c:v>
                </c:pt>
                <c:pt idx="1313">
                  <c:v>0.51850020885467496</c:v>
                </c:pt>
                <c:pt idx="1314">
                  <c:v>0.51850736141204801</c:v>
                </c:pt>
                <c:pt idx="1315">
                  <c:v>0.51852071285247803</c:v>
                </c:pt>
                <c:pt idx="1316">
                  <c:v>0.51854389905929599</c:v>
                </c:pt>
                <c:pt idx="1317">
                  <c:v>0.51856547594070401</c:v>
                </c:pt>
                <c:pt idx="1318">
                  <c:v>0.51858556270599399</c:v>
                </c:pt>
                <c:pt idx="1319">
                  <c:v>0.51861888170242298</c:v>
                </c:pt>
                <c:pt idx="1320">
                  <c:v>0.51867204904556297</c:v>
                </c:pt>
                <c:pt idx="1321">
                  <c:v>0.51870679855346702</c:v>
                </c:pt>
                <c:pt idx="1322">
                  <c:v>0.51871764659881603</c:v>
                </c:pt>
                <c:pt idx="1323">
                  <c:v>0.51873570680618297</c:v>
                </c:pt>
                <c:pt idx="1324">
                  <c:v>0.51876187324523904</c:v>
                </c:pt>
                <c:pt idx="1325">
                  <c:v>0.51878076791763295</c:v>
                </c:pt>
                <c:pt idx="1326">
                  <c:v>0.51878839731216397</c:v>
                </c:pt>
                <c:pt idx="1327">
                  <c:v>0.51880514621734597</c:v>
                </c:pt>
                <c:pt idx="1328">
                  <c:v>0.51883828639984098</c:v>
                </c:pt>
                <c:pt idx="1329">
                  <c:v>0.51886785030365001</c:v>
                </c:pt>
                <c:pt idx="1330">
                  <c:v>0.51888698339462302</c:v>
                </c:pt>
                <c:pt idx="1331">
                  <c:v>0.518887639045715</c:v>
                </c:pt>
                <c:pt idx="1332">
                  <c:v>0.51886612176895097</c:v>
                </c:pt>
                <c:pt idx="1333">
                  <c:v>0.51886796951293901</c:v>
                </c:pt>
                <c:pt idx="1334">
                  <c:v>0.51889646053314198</c:v>
                </c:pt>
                <c:pt idx="1335">
                  <c:v>0.518918037414551</c:v>
                </c:pt>
                <c:pt idx="1336">
                  <c:v>0.51893591880798295</c:v>
                </c:pt>
                <c:pt idx="1337">
                  <c:v>0.51895588636398304</c:v>
                </c:pt>
                <c:pt idx="1338">
                  <c:v>0.51897102594375599</c:v>
                </c:pt>
                <c:pt idx="1339">
                  <c:v>0.51898097991943404</c:v>
                </c:pt>
                <c:pt idx="1340">
                  <c:v>0.51899212598800704</c:v>
                </c:pt>
                <c:pt idx="1341">
                  <c:v>0.51900315284729004</c:v>
                </c:pt>
                <c:pt idx="1342">
                  <c:v>0.51901400089263905</c:v>
                </c:pt>
                <c:pt idx="1343">
                  <c:v>0.51902389526367199</c:v>
                </c:pt>
                <c:pt idx="1344">
                  <c:v>0.519029080867767</c:v>
                </c:pt>
                <c:pt idx="1345">
                  <c:v>0.51906377077102706</c:v>
                </c:pt>
                <c:pt idx="1346">
                  <c:v>0.51911944150924705</c:v>
                </c:pt>
                <c:pt idx="1347">
                  <c:v>0.51910299062728904</c:v>
                </c:pt>
                <c:pt idx="1348">
                  <c:v>0.519048571586609</c:v>
                </c:pt>
                <c:pt idx="1349">
                  <c:v>0.51903587579727195</c:v>
                </c:pt>
                <c:pt idx="1350">
                  <c:v>0.519042909145355</c:v>
                </c:pt>
                <c:pt idx="1351">
                  <c:v>0.51904326677322399</c:v>
                </c:pt>
                <c:pt idx="1352">
                  <c:v>0.51903933286666903</c:v>
                </c:pt>
                <c:pt idx="1353">
                  <c:v>0.51903605461120605</c:v>
                </c:pt>
                <c:pt idx="1354">
                  <c:v>0.519034564495087</c:v>
                </c:pt>
                <c:pt idx="1355">
                  <c:v>0.51905041933059703</c:v>
                </c:pt>
                <c:pt idx="1356">
                  <c:v>0.51907199621200595</c:v>
                </c:pt>
                <c:pt idx="1357">
                  <c:v>0.51908957958221402</c:v>
                </c:pt>
                <c:pt idx="1358">
                  <c:v>0.51910442113876298</c:v>
                </c:pt>
                <c:pt idx="1359">
                  <c:v>0.51910620927810702</c:v>
                </c:pt>
                <c:pt idx="1360">
                  <c:v>0.51910632848739602</c:v>
                </c:pt>
                <c:pt idx="1361">
                  <c:v>0.51910293102264404</c:v>
                </c:pt>
                <c:pt idx="1362">
                  <c:v>0.51909947395324696</c:v>
                </c:pt>
                <c:pt idx="1363">
                  <c:v>0.51910471916198697</c:v>
                </c:pt>
                <c:pt idx="1364">
                  <c:v>0.51911163330078103</c:v>
                </c:pt>
                <c:pt idx="1365">
                  <c:v>0.51911067962646495</c:v>
                </c:pt>
                <c:pt idx="1366">
                  <c:v>0.519106686115265</c:v>
                </c:pt>
                <c:pt idx="1367">
                  <c:v>0.51908993721008301</c:v>
                </c:pt>
                <c:pt idx="1368">
                  <c:v>0.51907306909561202</c:v>
                </c:pt>
                <c:pt idx="1369">
                  <c:v>0.51900893449783303</c:v>
                </c:pt>
                <c:pt idx="1370">
                  <c:v>0.51894176006317105</c:v>
                </c:pt>
                <c:pt idx="1371">
                  <c:v>0.51891452074050903</c:v>
                </c:pt>
                <c:pt idx="1372">
                  <c:v>0.51888829469680797</c:v>
                </c:pt>
                <c:pt idx="1373">
                  <c:v>0.51885080337524403</c:v>
                </c:pt>
                <c:pt idx="1374">
                  <c:v>0.518812656402588</c:v>
                </c:pt>
                <c:pt idx="1375">
                  <c:v>0.51880842447280895</c:v>
                </c:pt>
                <c:pt idx="1376">
                  <c:v>0.51880371570587203</c:v>
                </c:pt>
                <c:pt idx="1377">
                  <c:v>0.51877307891845703</c:v>
                </c:pt>
                <c:pt idx="1378">
                  <c:v>0.51873606443405196</c:v>
                </c:pt>
                <c:pt idx="1379">
                  <c:v>0.51866227388382002</c:v>
                </c:pt>
                <c:pt idx="1380">
                  <c:v>0.51859533786773704</c:v>
                </c:pt>
                <c:pt idx="1381">
                  <c:v>0.51856040954589799</c:v>
                </c:pt>
                <c:pt idx="1382">
                  <c:v>0.51851701736450195</c:v>
                </c:pt>
                <c:pt idx="1383">
                  <c:v>0.51843565702438399</c:v>
                </c:pt>
                <c:pt idx="1384">
                  <c:v>0.51835525035858199</c:v>
                </c:pt>
                <c:pt idx="1385">
                  <c:v>0.51828807592392001</c:v>
                </c:pt>
                <c:pt idx="1386">
                  <c:v>0.51821726560592696</c:v>
                </c:pt>
                <c:pt idx="1387">
                  <c:v>0.51813340187072798</c:v>
                </c:pt>
                <c:pt idx="1388">
                  <c:v>0.51806277036666903</c:v>
                </c:pt>
                <c:pt idx="1389">
                  <c:v>0.51803201436996504</c:v>
                </c:pt>
                <c:pt idx="1390">
                  <c:v>0.51798892021179199</c:v>
                </c:pt>
                <c:pt idx="1391">
                  <c:v>0.51791512966155995</c:v>
                </c:pt>
                <c:pt idx="1392">
                  <c:v>0.51785230636596702</c:v>
                </c:pt>
                <c:pt idx="1393">
                  <c:v>0.51781094074249301</c:v>
                </c:pt>
                <c:pt idx="1394">
                  <c:v>0.51776438951492298</c:v>
                </c:pt>
                <c:pt idx="1395">
                  <c:v>0.51771074533462502</c:v>
                </c:pt>
                <c:pt idx="1396">
                  <c:v>0.51764523983001698</c:v>
                </c:pt>
                <c:pt idx="1397">
                  <c:v>0.51756292581558205</c:v>
                </c:pt>
                <c:pt idx="1398">
                  <c:v>0.51749706268310502</c:v>
                </c:pt>
                <c:pt idx="1399">
                  <c:v>0.51745122671127297</c:v>
                </c:pt>
                <c:pt idx="1400">
                  <c:v>0.51741862297058105</c:v>
                </c:pt>
                <c:pt idx="1401">
                  <c:v>0.51739960908889804</c:v>
                </c:pt>
                <c:pt idx="1402">
                  <c:v>0.51738065481185902</c:v>
                </c:pt>
                <c:pt idx="1403">
                  <c:v>0.517361700534821</c:v>
                </c:pt>
                <c:pt idx="1404">
                  <c:v>0.51734626293182395</c:v>
                </c:pt>
                <c:pt idx="1405">
                  <c:v>0.51733303070068404</c:v>
                </c:pt>
                <c:pt idx="1406">
                  <c:v>0.51732057332992598</c:v>
                </c:pt>
                <c:pt idx="1407">
                  <c:v>0.51730865240097001</c:v>
                </c:pt>
                <c:pt idx="1408">
                  <c:v>0.51727432012557995</c:v>
                </c:pt>
                <c:pt idx="1409">
                  <c:v>0.51722818613052401</c:v>
                </c:pt>
                <c:pt idx="1410">
                  <c:v>0.51721382141113303</c:v>
                </c:pt>
                <c:pt idx="1411">
                  <c:v>0.51721310615539595</c:v>
                </c:pt>
                <c:pt idx="1412">
                  <c:v>0.51716572046279896</c:v>
                </c:pt>
                <c:pt idx="1413">
                  <c:v>0.51710164546966597</c:v>
                </c:pt>
                <c:pt idx="1414">
                  <c:v>0.51707476377487205</c:v>
                </c:pt>
                <c:pt idx="1415">
                  <c:v>0.51705747842788696</c:v>
                </c:pt>
                <c:pt idx="1416">
                  <c:v>0.51703208684921298</c:v>
                </c:pt>
                <c:pt idx="1417">
                  <c:v>0.517006695270538</c:v>
                </c:pt>
                <c:pt idx="1418">
                  <c:v>0.51695436239242598</c:v>
                </c:pt>
                <c:pt idx="1419">
                  <c:v>0.51689404249191295</c:v>
                </c:pt>
                <c:pt idx="1420">
                  <c:v>0.51687204837799094</c:v>
                </c:pt>
                <c:pt idx="1421">
                  <c:v>0.51685535907745395</c:v>
                </c:pt>
                <c:pt idx="1422">
                  <c:v>0.51682364940643299</c:v>
                </c:pt>
                <c:pt idx="1423">
                  <c:v>0.51679444313049305</c:v>
                </c:pt>
                <c:pt idx="1424">
                  <c:v>0.51672226190567005</c:v>
                </c:pt>
                <c:pt idx="1425">
                  <c:v>0.51664793491363503</c:v>
                </c:pt>
                <c:pt idx="1426">
                  <c:v>0.51662892103195202</c:v>
                </c:pt>
                <c:pt idx="1427">
                  <c:v>0.51660919189453103</c:v>
                </c:pt>
                <c:pt idx="1428">
                  <c:v>0.51657038927078203</c:v>
                </c:pt>
                <c:pt idx="1429">
                  <c:v>0.51653319597244296</c:v>
                </c:pt>
                <c:pt idx="1430">
                  <c:v>0.51652365922927901</c:v>
                </c:pt>
                <c:pt idx="1431">
                  <c:v>0.51652020215988204</c:v>
                </c:pt>
                <c:pt idx="1432">
                  <c:v>0.51661461591720603</c:v>
                </c:pt>
                <c:pt idx="1433">
                  <c:v>0.51659458875656095</c:v>
                </c:pt>
                <c:pt idx="1434">
                  <c:v>0.51654553413391102</c:v>
                </c:pt>
                <c:pt idx="1435">
                  <c:v>0.51649725437164296</c:v>
                </c:pt>
                <c:pt idx="1436">
                  <c:v>0.51650458574295</c:v>
                </c:pt>
                <c:pt idx="1437">
                  <c:v>0.51652801036834695</c:v>
                </c:pt>
                <c:pt idx="1438">
                  <c:v>0.51653861999511697</c:v>
                </c:pt>
                <c:pt idx="1439">
                  <c:v>0.51651030778884899</c:v>
                </c:pt>
                <c:pt idx="1440">
                  <c:v>0.51647758483886697</c:v>
                </c:pt>
                <c:pt idx="1441">
                  <c:v>0.51648408174514804</c:v>
                </c:pt>
                <c:pt idx="1442">
                  <c:v>0.51648956537246704</c:v>
                </c:pt>
                <c:pt idx="1443">
                  <c:v>0.51647275686264005</c:v>
                </c:pt>
                <c:pt idx="1444">
                  <c:v>0.51645469665527299</c:v>
                </c:pt>
                <c:pt idx="1445">
                  <c:v>0.51649785041809104</c:v>
                </c:pt>
                <c:pt idx="1446">
                  <c:v>0.51654922962188698</c:v>
                </c:pt>
                <c:pt idx="1447">
                  <c:v>0.516579389572144</c:v>
                </c:pt>
                <c:pt idx="1448">
                  <c:v>0.51660811901092496</c:v>
                </c:pt>
                <c:pt idx="1449">
                  <c:v>0.51664072275161699</c:v>
                </c:pt>
                <c:pt idx="1450">
                  <c:v>0.51667612791061401</c:v>
                </c:pt>
                <c:pt idx="1451">
                  <c:v>0.51673293113708496</c:v>
                </c:pt>
                <c:pt idx="1452">
                  <c:v>0.51683896780014005</c:v>
                </c:pt>
                <c:pt idx="1453">
                  <c:v>0.51694595813751198</c:v>
                </c:pt>
                <c:pt idx="1454">
                  <c:v>0.51707696914672896</c:v>
                </c:pt>
                <c:pt idx="1455">
                  <c:v>0.51721352338790905</c:v>
                </c:pt>
                <c:pt idx="1456">
                  <c:v>0.51734018325805697</c:v>
                </c:pt>
                <c:pt idx="1457">
                  <c:v>0.51745998859405495</c:v>
                </c:pt>
                <c:pt idx="1458">
                  <c:v>0.517544746398926</c:v>
                </c:pt>
                <c:pt idx="1459">
                  <c:v>0.51760965585708596</c:v>
                </c:pt>
                <c:pt idx="1460">
                  <c:v>0.51768958568572998</c:v>
                </c:pt>
                <c:pt idx="1461">
                  <c:v>0.51779425144195601</c:v>
                </c:pt>
                <c:pt idx="1462">
                  <c:v>0.51789861917495705</c:v>
                </c:pt>
                <c:pt idx="1463">
                  <c:v>0.51797908544540405</c:v>
                </c:pt>
                <c:pt idx="1464">
                  <c:v>0.518052577972412</c:v>
                </c:pt>
                <c:pt idx="1465">
                  <c:v>0.51812529563903797</c:v>
                </c:pt>
                <c:pt idx="1466">
                  <c:v>0.51820635795593295</c:v>
                </c:pt>
                <c:pt idx="1467">
                  <c:v>0.51831173896789595</c:v>
                </c:pt>
                <c:pt idx="1468">
                  <c:v>0.51842063665390004</c:v>
                </c:pt>
                <c:pt idx="1469">
                  <c:v>0.51851606369018599</c:v>
                </c:pt>
                <c:pt idx="1470">
                  <c:v>0.51861709356307995</c:v>
                </c:pt>
                <c:pt idx="1471">
                  <c:v>0.51872849464416504</c:v>
                </c:pt>
                <c:pt idx="1472">
                  <c:v>0.51881295442581199</c:v>
                </c:pt>
                <c:pt idx="1473">
                  <c:v>0.51889127492904696</c:v>
                </c:pt>
                <c:pt idx="1474">
                  <c:v>0.51896691322326705</c:v>
                </c:pt>
                <c:pt idx="1475">
                  <c:v>0.51903969049453702</c:v>
                </c:pt>
                <c:pt idx="1476">
                  <c:v>0.51908135414123502</c:v>
                </c:pt>
                <c:pt idx="1477">
                  <c:v>0.51912289857864402</c:v>
                </c:pt>
                <c:pt idx="1478">
                  <c:v>0.51922297477722201</c:v>
                </c:pt>
                <c:pt idx="1479">
                  <c:v>0.519331574440002</c:v>
                </c:pt>
                <c:pt idx="1480">
                  <c:v>0.51941770315170299</c:v>
                </c:pt>
                <c:pt idx="1481">
                  <c:v>0.51947617530822798</c:v>
                </c:pt>
                <c:pt idx="1482">
                  <c:v>0.51953768730163596</c:v>
                </c:pt>
                <c:pt idx="1483">
                  <c:v>0.51965039968490601</c:v>
                </c:pt>
                <c:pt idx="1484">
                  <c:v>0.519756078720093</c:v>
                </c:pt>
                <c:pt idx="1485">
                  <c:v>0.51981568336486805</c:v>
                </c:pt>
                <c:pt idx="1486">
                  <c:v>0.51987290382385298</c:v>
                </c:pt>
                <c:pt idx="1487">
                  <c:v>0.51996743679046598</c:v>
                </c:pt>
                <c:pt idx="1488">
                  <c:v>0.52006620168685902</c:v>
                </c:pt>
                <c:pt idx="1489">
                  <c:v>0.52016049623489402</c:v>
                </c:pt>
                <c:pt idx="1490">
                  <c:v>0.52024328708648704</c:v>
                </c:pt>
                <c:pt idx="1491">
                  <c:v>0.520341455936432</c:v>
                </c:pt>
                <c:pt idx="1492">
                  <c:v>0.52046263217926003</c:v>
                </c:pt>
                <c:pt idx="1493">
                  <c:v>0.52056568861007702</c:v>
                </c:pt>
                <c:pt idx="1494">
                  <c:v>0.52064573764801003</c:v>
                </c:pt>
                <c:pt idx="1495">
                  <c:v>0.52073192596435502</c:v>
                </c:pt>
                <c:pt idx="1496">
                  <c:v>0.52083301544189498</c:v>
                </c:pt>
                <c:pt idx="1497">
                  <c:v>0.52093178033828702</c:v>
                </c:pt>
                <c:pt idx="1498">
                  <c:v>0.52102577686309803</c:v>
                </c:pt>
                <c:pt idx="1499">
                  <c:v>0.52112519741058405</c:v>
                </c:pt>
                <c:pt idx="1500">
                  <c:v>0.52120941877365101</c:v>
                </c:pt>
                <c:pt idx="1501">
                  <c:v>0.52128088474273704</c:v>
                </c:pt>
                <c:pt idx="1502">
                  <c:v>0.52136558294296298</c:v>
                </c:pt>
                <c:pt idx="1503">
                  <c:v>0.52147400379180897</c:v>
                </c:pt>
                <c:pt idx="1504">
                  <c:v>0.52156364917755105</c:v>
                </c:pt>
                <c:pt idx="1505">
                  <c:v>0.52160203456878695</c:v>
                </c:pt>
                <c:pt idx="1506">
                  <c:v>0.52163583040237405</c:v>
                </c:pt>
                <c:pt idx="1507">
                  <c:v>0.52164089679717995</c:v>
                </c:pt>
                <c:pt idx="1508">
                  <c:v>0.52164214849472001</c:v>
                </c:pt>
                <c:pt idx="1509">
                  <c:v>0.52161723375320401</c:v>
                </c:pt>
                <c:pt idx="1510">
                  <c:v>0.52159017324447599</c:v>
                </c:pt>
                <c:pt idx="1511">
                  <c:v>0.52158999443054199</c:v>
                </c:pt>
                <c:pt idx="1512">
                  <c:v>0.52159929275512695</c:v>
                </c:pt>
                <c:pt idx="1513">
                  <c:v>0.52159565687179599</c:v>
                </c:pt>
                <c:pt idx="1514">
                  <c:v>0.52157169580459595</c:v>
                </c:pt>
                <c:pt idx="1515">
                  <c:v>0.52155447006225597</c:v>
                </c:pt>
                <c:pt idx="1516">
                  <c:v>0.52154505252838101</c:v>
                </c:pt>
                <c:pt idx="1517">
                  <c:v>0.52151131629943803</c:v>
                </c:pt>
                <c:pt idx="1518">
                  <c:v>0.52142119407653797</c:v>
                </c:pt>
                <c:pt idx="1519">
                  <c:v>0.52133184671402</c:v>
                </c:pt>
                <c:pt idx="1520">
                  <c:v>0.52121043205261197</c:v>
                </c:pt>
                <c:pt idx="1521">
                  <c:v>0.52107715606689498</c:v>
                </c:pt>
                <c:pt idx="1522">
                  <c:v>0.52093929052352905</c:v>
                </c:pt>
                <c:pt idx="1523">
                  <c:v>0.52080631256103505</c:v>
                </c:pt>
                <c:pt idx="1524">
                  <c:v>0.52064585685730003</c:v>
                </c:pt>
                <c:pt idx="1525">
                  <c:v>0.52046740055084195</c:v>
                </c:pt>
                <c:pt idx="1526">
                  <c:v>0.52028483152389504</c:v>
                </c:pt>
                <c:pt idx="1527">
                  <c:v>0.52006971836090099</c:v>
                </c:pt>
                <c:pt idx="1528">
                  <c:v>0.51983445882797197</c:v>
                </c:pt>
                <c:pt idx="1529">
                  <c:v>0.51955294609069802</c:v>
                </c:pt>
                <c:pt idx="1530">
                  <c:v>0.51927345991134599</c:v>
                </c:pt>
                <c:pt idx="1531">
                  <c:v>0.51900804042816195</c:v>
                </c:pt>
                <c:pt idx="1532">
                  <c:v>0.51874548196792603</c:v>
                </c:pt>
                <c:pt idx="1533">
                  <c:v>0.51842564344406095</c:v>
                </c:pt>
                <c:pt idx="1534">
                  <c:v>0.51809048652648904</c:v>
                </c:pt>
                <c:pt idx="1535">
                  <c:v>0.51774388551712003</c:v>
                </c:pt>
                <c:pt idx="1536">
                  <c:v>0.51738905906677202</c:v>
                </c:pt>
                <c:pt idx="1537">
                  <c:v>0.51700741052627597</c:v>
                </c:pt>
                <c:pt idx="1538">
                  <c:v>0.516582250595093</c:v>
                </c:pt>
                <c:pt idx="1539">
                  <c:v>0.516160488128662</c:v>
                </c:pt>
                <c:pt idx="1540">
                  <c:v>0.51575756072998002</c:v>
                </c:pt>
                <c:pt idx="1541">
                  <c:v>0.515344679355621</c:v>
                </c:pt>
                <c:pt idx="1542">
                  <c:v>0.51484763622283902</c:v>
                </c:pt>
                <c:pt idx="1543">
                  <c:v>0.51434481143951405</c:v>
                </c:pt>
                <c:pt idx="1544">
                  <c:v>0.51382553577423096</c:v>
                </c:pt>
                <c:pt idx="1545">
                  <c:v>0.51330214738845803</c:v>
                </c:pt>
                <c:pt idx="1546">
                  <c:v>0.51277834177017201</c:v>
                </c:pt>
                <c:pt idx="1547">
                  <c:v>0.512245833873749</c:v>
                </c:pt>
                <c:pt idx="1548">
                  <c:v>0.511738181114197</c:v>
                </c:pt>
                <c:pt idx="1549">
                  <c:v>0.51125329732894897</c:v>
                </c:pt>
                <c:pt idx="1550">
                  <c:v>0.51076400279998802</c:v>
                </c:pt>
                <c:pt idx="1551">
                  <c:v>0.51026439666748002</c:v>
                </c:pt>
                <c:pt idx="1552">
                  <c:v>0.50977039337158203</c:v>
                </c:pt>
                <c:pt idx="1553">
                  <c:v>0.50927346944809004</c:v>
                </c:pt>
                <c:pt idx="1554">
                  <c:v>0.508778095245361</c:v>
                </c:pt>
                <c:pt idx="1555">
                  <c:v>0.50832206010818504</c:v>
                </c:pt>
                <c:pt idx="1556">
                  <c:v>0.50787127017974898</c:v>
                </c:pt>
                <c:pt idx="1557">
                  <c:v>0.50749176740646396</c:v>
                </c:pt>
                <c:pt idx="1558">
                  <c:v>0.50712782144546498</c:v>
                </c:pt>
                <c:pt idx="1559">
                  <c:v>0.50675654411315896</c:v>
                </c:pt>
                <c:pt idx="1560">
                  <c:v>0.50638061761856101</c:v>
                </c:pt>
                <c:pt idx="1561">
                  <c:v>0.50602161884307895</c:v>
                </c:pt>
                <c:pt idx="1562">
                  <c:v>0.50569140911102295</c:v>
                </c:pt>
                <c:pt idx="1563">
                  <c:v>0.50538444519043002</c:v>
                </c:pt>
                <c:pt idx="1564">
                  <c:v>0.50513851642608598</c:v>
                </c:pt>
                <c:pt idx="1565">
                  <c:v>0.50489556789398204</c:v>
                </c:pt>
                <c:pt idx="1566">
                  <c:v>0.50467836856841997</c:v>
                </c:pt>
                <c:pt idx="1567">
                  <c:v>0.50446277856826804</c:v>
                </c:pt>
                <c:pt idx="1568">
                  <c:v>0.50427585840225198</c:v>
                </c:pt>
                <c:pt idx="1569">
                  <c:v>0.50409084558486905</c:v>
                </c:pt>
                <c:pt idx="1570">
                  <c:v>0.503947734832764</c:v>
                </c:pt>
                <c:pt idx="1571">
                  <c:v>0.50381892919540405</c:v>
                </c:pt>
                <c:pt idx="1572">
                  <c:v>0.50368899106979403</c:v>
                </c:pt>
                <c:pt idx="1573">
                  <c:v>0.50357168912887595</c:v>
                </c:pt>
                <c:pt idx="1574">
                  <c:v>0.50346833467483498</c:v>
                </c:pt>
                <c:pt idx="1575">
                  <c:v>0.50338000059127797</c:v>
                </c:pt>
                <c:pt idx="1576">
                  <c:v>0.50329792499542203</c:v>
                </c:pt>
                <c:pt idx="1577">
                  <c:v>0.50324499607086204</c:v>
                </c:pt>
                <c:pt idx="1578">
                  <c:v>0.50319653749465898</c:v>
                </c:pt>
                <c:pt idx="1579">
                  <c:v>0.50314545631408703</c:v>
                </c:pt>
                <c:pt idx="1580">
                  <c:v>0.50309258699417103</c:v>
                </c:pt>
                <c:pt idx="1581">
                  <c:v>0.50305134057998702</c:v>
                </c:pt>
                <c:pt idx="1582">
                  <c:v>0.50302159786224399</c:v>
                </c:pt>
                <c:pt idx="1583">
                  <c:v>0.50301307439804099</c:v>
                </c:pt>
                <c:pt idx="1584">
                  <c:v>0.50299876928329501</c:v>
                </c:pt>
                <c:pt idx="1585">
                  <c:v>0.50298321247100797</c:v>
                </c:pt>
                <c:pt idx="1586">
                  <c:v>0.50298297405242898</c:v>
                </c:pt>
                <c:pt idx="1587">
                  <c:v>0.50299441814422596</c:v>
                </c:pt>
                <c:pt idx="1588">
                  <c:v>0.50301986932754505</c:v>
                </c:pt>
                <c:pt idx="1589">
                  <c:v>0.50305402278900102</c:v>
                </c:pt>
                <c:pt idx="1590">
                  <c:v>0.50310033559799205</c:v>
                </c:pt>
                <c:pt idx="1591">
                  <c:v>0.50314337015152</c:v>
                </c:pt>
                <c:pt idx="1592">
                  <c:v>0.50320762395858798</c:v>
                </c:pt>
                <c:pt idx="1593">
                  <c:v>0.50327479839324996</c:v>
                </c:pt>
                <c:pt idx="1594">
                  <c:v>0.50337505340576205</c:v>
                </c:pt>
                <c:pt idx="1595">
                  <c:v>0.50348174571991</c:v>
                </c:pt>
                <c:pt idx="1596">
                  <c:v>0.50358879566192605</c:v>
                </c:pt>
                <c:pt idx="1597">
                  <c:v>0.50368899106979403</c:v>
                </c:pt>
                <c:pt idx="1598">
                  <c:v>0.50378024578094505</c:v>
                </c:pt>
                <c:pt idx="1599">
                  <c:v>0.503867328166962</c:v>
                </c:pt>
                <c:pt idx="1600">
                  <c:v>0.50398063659668002</c:v>
                </c:pt>
                <c:pt idx="1601">
                  <c:v>0.50412976741790805</c:v>
                </c:pt>
                <c:pt idx="1602">
                  <c:v>0.50427317619323697</c:v>
                </c:pt>
                <c:pt idx="1603">
                  <c:v>0.50440418720245395</c:v>
                </c:pt>
                <c:pt idx="1604">
                  <c:v>0.504538893699646</c:v>
                </c:pt>
                <c:pt idx="1605">
                  <c:v>0.50474357604980502</c:v>
                </c:pt>
                <c:pt idx="1606">
                  <c:v>0.50494986772537198</c:v>
                </c:pt>
                <c:pt idx="1607">
                  <c:v>0.505118548870087</c:v>
                </c:pt>
                <c:pt idx="1608">
                  <c:v>0.50528156757354703</c:v>
                </c:pt>
                <c:pt idx="1609">
                  <c:v>0.50545942783355702</c:v>
                </c:pt>
                <c:pt idx="1610">
                  <c:v>0.50564408302307096</c:v>
                </c:pt>
                <c:pt idx="1611">
                  <c:v>0.50584679841995195</c:v>
                </c:pt>
                <c:pt idx="1612">
                  <c:v>0.50606566667556796</c:v>
                </c:pt>
                <c:pt idx="1613">
                  <c:v>0.50626540184020996</c:v>
                </c:pt>
                <c:pt idx="1614">
                  <c:v>0.50643277168273904</c:v>
                </c:pt>
                <c:pt idx="1615">
                  <c:v>0.50660270452499401</c:v>
                </c:pt>
                <c:pt idx="1616">
                  <c:v>0.50678384304046598</c:v>
                </c:pt>
                <c:pt idx="1617">
                  <c:v>0.50697100162506104</c:v>
                </c:pt>
                <c:pt idx="1618">
                  <c:v>0.50721085071563698</c:v>
                </c:pt>
                <c:pt idx="1619">
                  <c:v>0.50745081901550304</c:v>
                </c:pt>
                <c:pt idx="1620">
                  <c:v>0.50765949487686202</c:v>
                </c:pt>
                <c:pt idx="1621">
                  <c:v>0.50786685943603505</c:v>
                </c:pt>
                <c:pt idx="1622">
                  <c:v>0.508095443248749</c:v>
                </c:pt>
                <c:pt idx="1623">
                  <c:v>0.50833010673522905</c:v>
                </c:pt>
                <c:pt idx="1624">
                  <c:v>0.50859296321868896</c:v>
                </c:pt>
                <c:pt idx="1625">
                  <c:v>0.50887322425842296</c:v>
                </c:pt>
                <c:pt idx="1626">
                  <c:v>0.50914227962493896</c:v>
                </c:pt>
                <c:pt idx="1627">
                  <c:v>0.50939977169036899</c:v>
                </c:pt>
                <c:pt idx="1628">
                  <c:v>0.50966227054595903</c:v>
                </c:pt>
                <c:pt idx="1629">
                  <c:v>0.50993853807449296</c:v>
                </c:pt>
                <c:pt idx="1630">
                  <c:v>0.51021474599838301</c:v>
                </c:pt>
                <c:pt idx="1631">
                  <c:v>0.510473132133484</c:v>
                </c:pt>
                <c:pt idx="1632">
                  <c:v>0.510730981826782</c:v>
                </c:pt>
                <c:pt idx="1633">
                  <c:v>0.51101231575012196</c:v>
                </c:pt>
                <c:pt idx="1634">
                  <c:v>0.51129615306854204</c:v>
                </c:pt>
                <c:pt idx="1635">
                  <c:v>0.51155686378479004</c:v>
                </c:pt>
                <c:pt idx="1636">
                  <c:v>0.51181167364120495</c:v>
                </c:pt>
                <c:pt idx="1637">
                  <c:v>0.51206731796264604</c:v>
                </c:pt>
                <c:pt idx="1638">
                  <c:v>0.51232635974884</c:v>
                </c:pt>
                <c:pt idx="1639">
                  <c:v>0.51261228322982799</c:v>
                </c:pt>
                <c:pt idx="1640">
                  <c:v>0.51291662454605103</c:v>
                </c:pt>
                <c:pt idx="1641">
                  <c:v>0.51322430372238204</c:v>
                </c:pt>
                <c:pt idx="1642">
                  <c:v>0.51353842020034801</c:v>
                </c:pt>
                <c:pt idx="1643">
                  <c:v>0.51384651660919201</c:v>
                </c:pt>
                <c:pt idx="1644">
                  <c:v>0.51413744688034102</c:v>
                </c:pt>
                <c:pt idx="1645">
                  <c:v>0.51443129777908303</c:v>
                </c:pt>
                <c:pt idx="1646">
                  <c:v>0.514745533466339</c:v>
                </c:pt>
                <c:pt idx="1647">
                  <c:v>0.51506042480468806</c:v>
                </c:pt>
                <c:pt idx="1648">
                  <c:v>0.515389144420624</c:v>
                </c:pt>
                <c:pt idx="1649">
                  <c:v>0.51571738719940197</c:v>
                </c:pt>
                <c:pt idx="1650">
                  <c:v>0.51603507995605502</c:v>
                </c:pt>
                <c:pt idx="1651">
                  <c:v>0.51635301113128695</c:v>
                </c:pt>
                <c:pt idx="1652">
                  <c:v>0.51664799451828003</c:v>
                </c:pt>
                <c:pt idx="1653">
                  <c:v>0.51693081855773904</c:v>
                </c:pt>
                <c:pt idx="1654">
                  <c:v>0.51723897457122803</c:v>
                </c:pt>
                <c:pt idx="1655">
                  <c:v>0.51757299900054898</c:v>
                </c:pt>
                <c:pt idx="1656">
                  <c:v>0.51789569854736295</c:v>
                </c:pt>
                <c:pt idx="1657">
                  <c:v>0.51819640398025502</c:v>
                </c:pt>
                <c:pt idx="1658">
                  <c:v>0.518504679203033</c:v>
                </c:pt>
                <c:pt idx="1659">
                  <c:v>0.518840432167053</c:v>
                </c:pt>
                <c:pt idx="1660">
                  <c:v>0.51917725801467896</c:v>
                </c:pt>
                <c:pt idx="1661">
                  <c:v>0.51950854063034102</c:v>
                </c:pt>
                <c:pt idx="1662">
                  <c:v>0.51984071731567405</c:v>
                </c:pt>
                <c:pt idx="1663">
                  <c:v>0.52009236812591597</c:v>
                </c:pt>
                <c:pt idx="1664">
                  <c:v>0.52033948898315396</c:v>
                </c:pt>
                <c:pt idx="1665">
                  <c:v>0.52063041925430298</c:v>
                </c:pt>
                <c:pt idx="1666">
                  <c:v>0.52093368768692005</c:v>
                </c:pt>
                <c:pt idx="1667">
                  <c:v>0.52121376991271995</c:v>
                </c:pt>
                <c:pt idx="1668">
                  <c:v>0.52148133516311601</c:v>
                </c:pt>
                <c:pt idx="1669">
                  <c:v>0.52176201343536399</c:v>
                </c:pt>
                <c:pt idx="1670">
                  <c:v>0.52205550670623802</c:v>
                </c:pt>
                <c:pt idx="1671">
                  <c:v>0.52236014604568504</c:v>
                </c:pt>
                <c:pt idx="1672">
                  <c:v>0.52268248796463002</c:v>
                </c:pt>
                <c:pt idx="1673">
                  <c:v>0.52299290895462003</c:v>
                </c:pt>
                <c:pt idx="1674">
                  <c:v>0.52326327562332198</c:v>
                </c:pt>
                <c:pt idx="1675">
                  <c:v>0.52353543043136597</c:v>
                </c:pt>
                <c:pt idx="1676">
                  <c:v>0.52381706237793002</c:v>
                </c:pt>
                <c:pt idx="1677">
                  <c:v>0.52409964799881004</c:v>
                </c:pt>
                <c:pt idx="1678">
                  <c:v>0.52438986301422097</c:v>
                </c:pt>
                <c:pt idx="1679">
                  <c:v>0.52468132972717296</c:v>
                </c:pt>
                <c:pt idx="1680">
                  <c:v>0.52492821216583296</c:v>
                </c:pt>
                <c:pt idx="1681">
                  <c:v>0.52516621351242099</c:v>
                </c:pt>
                <c:pt idx="1682">
                  <c:v>0.52541059255599998</c:v>
                </c:pt>
                <c:pt idx="1683">
                  <c:v>0.52565783262252797</c:v>
                </c:pt>
                <c:pt idx="1684">
                  <c:v>0.52588808536529497</c:v>
                </c:pt>
                <c:pt idx="1685">
                  <c:v>0.52610594034194902</c:v>
                </c:pt>
                <c:pt idx="1686">
                  <c:v>0.52632713317871105</c:v>
                </c:pt>
                <c:pt idx="1687">
                  <c:v>0.52655172348022505</c:v>
                </c:pt>
                <c:pt idx="1688">
                  <c:v>0.52677601575851396</c:v>
                </c:pt>
                <c:pt idx="1689">
                  <c:v>0.52699893712997403</c:v>
                </c:pt>
                <c:pt idx="1690">
                  <c:v>0.52721297740936302</c:v>
                </c:pt>
                <c:pt idx="1691">
                  <c:v>0.52738118171691895</c:v>
                </c:pt>
                <c:pt idx="1692">
                  <c:v>0.52755123376846302</c:v>
                </c:pt>
                <c:pt idx="1693">
                  <c:v>0.52773094177246105</c:v>
                </c:pt>
                <c:pt idx="1694">
                  <c:v>0.52791112661361705</c:v>
                </c:pt>
                <c:pt idx="1695">
                  <c:v>0.52807819843292203</c:v>
                </c:pt>
                <c:pt idx="1696">
                  <c:v>0.52824431657791104</c:v>
                </c:pt>
                <c:pt idx="1697">
                  <c:v>0.52840161323547397</c:v>
                </c:pt>
                <c:pt idx="1698">
                  <c:v>0.52855646610259999</c:v>
                </c:pt>
                <c:pt idx="1699">
                  <c:v>0.52868729829788197</c:v>
                </c:pt>
                <c:pt idx="1700">
                  <c:v>0.52880561351776101</c:v>
                </c:pt>
                <c:pt idx="1701">
                  <c:v>0.52892440557479903</c:v>
                </c:pt>
                <c:pt idx="1702">
                  <c:v>0.52904564142227195</c:v>
                </c:pt>
                <c:pt idx="1703">
                  <c:v>0.52916699647903398</c:v>
                </c:pt>
                <c:pt idx="1704">
                  <c:v>0.52928280830383301</c:v>
                </c:pt>
                <c:pt idx="1705">
                  <c:v>0.52938330173492398</c:v>
                </c:pt>
                <c:pt idx="1706">
                  <c:v>0.52944326400756803</c:v>
                </c:pt>
                <c:pt idx="1707">
                  <c:v>0.52950459718704201</c:v>
                </c:pt>
                <c:pt idx="1708">
                  <c:v>0.52957022190094005</c:v>
                </c:pt>
                <c:pt idx="1709">
                  <c:v>0.52963650226592995</c:v>
                </c:pt>
                <c:pt idx="1710">
                  <c:v>0.52973473072052002</c:v>
                </c:pt>
                <c:pt idx="1711">
                  <c:v>0.52983397245407104</c:v>
                </c:pt>
                <c:pt idx="1712">
                  <c:v>0.52989304065704301</c:v>
                </c:pt>
                <c:pt idx="1713">
                  <c:v>0.52994590997695901</c:v>
                </c:pt>
                <c:pt idx="1714">
                  <c:v>0.53003942966461204</c:v>
                </c:pt>
                <c:pt idx="1715">
                  <c:v>0.53014606237411499</c:v>
                </c:pt>
                <c:pt idx="1716">
                  <c:v>0.53024882078170799</c:v>
                </c:pt>
                <c:pt idx="1717">
                  <c:v>0.53035050630569502</c:v>
                </c:pt>
                <c:pt idx="1718">
                  <c:v>0.53043174743652299</c:v>
                </c:pt>
                <c:pt idx="1719">
                  <c:v>0.53049212694168102</c:v>
                </c:pt>
                <c:pt idx="1720">
                  <c:v>0.53054386377334595</c:v>
                </c:pt>
                <c:pt idx="1721">
                  <c:v>0.53058737516403198</c:v>
                </c:pt>
                <c:pt idx="1722">
                  <c:v>0.53063446283340499</c:v>
                </c:pt>
                <c:pt idx="1723">
                  <c:v>0.53068464994430498</c:v>
                </c:pt>
                <c:pt idx="1724">
                  <c:v>0.53072994947433505</c:v>
                </c:pt>
                <c:pt idx="1725">
                  <c:v>0.53073203563690197</c:v>
                </c:pt>
                <c:pt idx="1726">
                  <c:v>0.53073221445083596</c:v>
                </c:pt>
                <c:pt idx="1727">
                  <c:v>0.53074729442596402</c:v>
                </c:pt>
                <c:pt idx="1728">
                  <c:v>0.53076332807540905</c:v>
                </c:pt>
                <c:pt idx="1729">
                  <c:v>0.53075671195983898</c:v>
                </c:pt>
                <c:pt idx="1730">
                  <c:v>0.53074586391448997</c:v>
                </c:pt>
                <c:pt idx="1731">
                  <c:v>0.53073918819427501</c:v>
                </c:pt>
                <c:pt idx="1732">
                  <c:v>0.53073632717132602</c:v>
                </c:pt>
                <c:pt idx="1733">
                  <c:v>0.53074109554290805</c:v>
                </c:pt>
                <c:pt idx="1734">
                  <c:v>0.53074747323989901</c:v>
                </c:pt>
                <c:pt idx="1735">
                  <c:v>0.53075772523880005</c:v>
                </c:pt>
                <c:pt idx="1736">
                  <c:v>0.53077083826065097</c:v>
                </c:pt>
                <c:pt idx="1737">
                  <c:v>0.53078287839889504</c:v>
                </c:pt>
                <c:pt idx="1738">
                  <c:v>0.53079837560653698</c:v>
                </c:pt>
                <c:pt idx="1739">
                  <c:v>0.53081470727920499</c:v>
                </c:pt>
                <c:pt idx="1740">
                  <c:v>0.53083413839340199</c:v>
                </c:pt>
                <c:pt idx="1741">
                  <c:v>0.53085428476333596</c:v>
                </c:pt>
                <c:pt idx="1742">
                  <c:v>0.53086841106414795</c:v>
                </c:pt>
                <c:pt idx="1743">
                  <c:v>0.53088235855102495</c:v>
                </c:pt>
                <c:pt idx="1744">
                  <c:v>0.53090614080429099</c:v>
                </c:pt>
                <c:pt idx="1745">
                  <c:v>0.53093200922012296</c:v>
                </c:pt>
                <c:pt idx="1746">
                  <c:v>0.53099089860916104</c:v>
                </c:pt>
                <c:pt idx="1747">
                  <c:v>0.53104996681213401</c:v>
                </c:pt>
                <c:pt idx="1748">
                  <c:v>0.53106766939163197</c:v>
                </c:pt>
                <c:pt idx="1749">
                  <c:v>0.53107649087905895</c:v>
                </c:pt>
                <c:pt idx="1750">
                  <c:v>0.53101742267608598</c:v>
                </c:pt>
                <c:pt idx="1751">
                  <c:v>0.53094100952148404</c:v>
                </c:pt>
                <c:pt idx="1752">
                  <c:v>0.53089350461959794</c:v>
                </c:pt>
                <c:pt idx="1753">
                  <c:v>0.530856132507324</c:v>
                </c:pt>
                <c:pt idx="1754">
                  <c:v>0.53078633546829201</c:v>
                </c:pt>
                <c:pt idx="1755">
                  <c:v>0.530695021152496</c:v>
                </c:pt>
                <c:pt idx="1756">
                  <c:v>0.53057467937469505</c:v>
                </c:pt>
                <c:pt idx="1757">
                  <c:v>0.53042864799499501</c:v>
                </c:pt>
                <c:pt idx="1758">
                  <c:v>0.53030031919479403</c:v>
                </c:pt>
                <c:pt idx="1759">
                  <c:v>0.53020840883255005</c:v>
                </c:pt>
                <c:pt idx="1760">
                  <c:v>0.53012228012085005</c:v>
                </c:pt>
                <c:pt idx="1761">
                  <c:v>0.53008377552032504</c:v>
                </c:pt>
                <c:pt idx="1762">
                  <c:v>0.53005528450012196</c:v>
                </c:pt>
                <c:pt idx="1763">
                  <c:v>0.53009295463562001</c:v>
                </c:pt>
                <c:pt idx="1764">
                  <c:v>0.53013771772384599</c:v>
                </c:pt>
                <c:pt idx="1765">
                  <c:v>0.53025710582733199</c:v>
                </c:pt>
                <c:pt idx="1766">
                  <c:v>0.53037768602371205</c:v>
                </c:pt>
                <c:pt idx="1767">
                  <c:v>0.53054159879684404</c:v>
                </c:pt>
                <c:pt idx="1768">
                  <c:v>0.53070735931396495</c:v>
                </c:pt>
                <c:pt idx="1769">
                  <c:v>0.53089338541030895</c:v>
                </c:pt>
                <c:pt idx="1770">
                  <c:v>0.53107374906539895</c:v>
                </c:pt>
                <c:pt idx="1771">
                  <c:v>0.53113764524459794</c:v>
                </c:pt>
                <c:pt idx="1772">
                  <c:v>0.53114944696426403</c:v>
                </c:pt>
                <c:pt idx="1773">
                  <c:v>0.53113710880279497</c:v>
                </c:pt>
                <c:pt idx="1774">
                  <c:v>0.53110134601592995</c:v>
                </c:pt>
                <c:pt idx="1775">
                  <c:v>0.531014144420624</c:v>
                </c:pt>
                <c:pt idx="1776">
                  <c:v>0.53087741136550903</c:v>
                </c:pt>
                <c:pt idx="1777">
                  <c:v>0.53068995475768999</c:v>
                </c:pt>
                <c:pt idx="1778">
                  <c:v>0.53043746948242199</c:v>
                </c:pt>
                <c:pt idx="1779">
                  <c:v>0.53013843297958396</c:v>
                </c:pt>
                <c:pt idx="1780">
                  <c:v>0.52973759174346902</c:v>
                </c:pt>
                <c:pt idx="1781">
                  <c:v>0.52930331230163596</c:v>
                </c:pt>
                <c:pt idx="1782">
                  <c:v>0.52873837947845503</c:v>
                </c:pt>
                <c:pt idx="1783">
                  <c:v>0.52815914154052701</c:v>
                </c:pt>
                <c:pt idx="1784">
                  <c:v>0.52752244472503695</c:v>
                </c:pt>
                <c:pt idx="1785">
                  <c:v>0.52687382698059104</c:v>
                </c:pt>
                <c:pt idx="1786">
                  <c:v>0.52608907222747803</c:v>
                </c:pt>
                <c:pt idx="1787">
                  <c:v>0.52529686689376798</c:v>
                </c:pt>
                <c:pt idx="1788">
                  <c:v>0.52445632219314597</c:v>
                </c:pt>
                <c:pt idx="1789">
                  <c:v>0.52360373735427901</c:v>
                </c:pt>
                <c:pt idx="1790">
                  <c:v>0.52265387773513805</c:v>
                </c:pt>
                <c:pt idx="1791">
                  <c:v>0.52168899774551403</c:v>
                </c:pt>
                <c:pt idx="1792">
                  <c:v>0.52071803808212302</c:v>
                </c:pt>
                <c:pt idx="1793">
                  <c:v>0.51974666118621804</c:v>
                </c:pt>
                <c:pt idx="1794">
                  <c:v>0.51864397525787398</c:v>
                </c:pt>
                <c:pt idx="1795">
                  <c:v>0.51746231317520097</c:v>
                </c:pt>
                <c:pt idx="1796">
                  <c:v>0.51631122827529896</c:v>
                </c:pt>
                <c:pt idx="1797">
                  <c:v>0.51517111063003496</c:v>
                </c:pt>
                <c:pt idx="1798">
                  <c:v>0.51397740840911899</c:v>
                </c:pt>
                <c:pt idx="1799">
                  <c:v>0.51272284984588601</c:v>
                </c:pt>
                <c:pt idx="1800">
                  <c:v>0.51143676042556796</c:v>
                </c:pt>
                <c:pt idx="1801">
                  <c:v>0.51009440422058105</c:v>
                </c:pt>
                <c:pt idx="1802">
                  <c:v>0.50870543718338002</c:v>
                </c:pt>
                <c:pt idx="1803">
                  <c:v>0.507174432277679</c:v>
                </c:pt>
                <c:pt idx="1804">
                  <c:v>0.50561368465423595</c:v>
                </c:pt>
                <c:pt idx="1805">
                  <c:v>0.50394976139068604</c:v>
                </c:pt>
                <c:pt idx="1806">
                  <c:v>0.50226080417633101</c:v>
                </c:pt>
                <c:pt idx="1807">
                  <c:v>0.50040167570114102</c:v>
                </c:pt>
                <c:pt idx="1808">
                  <c:v>0.49852427840232799</c:v>
                </c:pt>
                <c:pt idx="1809">
                  <c:v>0.49655532836914101</c:v>
                </c:pt>
                <c:pt idx="1810">
                  <c:v>0.49457776546478299</c:v>
                </c:pt>
                <c:pt idx="1811">
                  <c:v>0.49245980381965598</c:v>
                </c:pt>
                <c:pt idx="1812">
                  <c:v>0.49032440781593301</c:v>
                </c:pt>
                <c:pt idx="1813">
                  <c:v>0.488260507583618</c:v>
                </c:pt>
                <c:pt idx="1814">
                  <c:v>0.486221224069595</c:v>
                </c:pt>
                <c:pt idx="1815">
                  <c:v>0.48418536782264698</c:v>
                </c:pt>
                <c:pt idx="1816">
                  <c:v>0.48215782642364502</c:v>
                </c:pt>
                <c:pt idx="1817">
                  <c:v>0.48025947809219399</c:v>
                </c:pt>
                <c:pt idx="1818">
                  <c:v>0.47844007611274703</c:v>
                </c:pt>
                <c:pt idx="1819">
                  <c:v>0.47667706012725802</c:v>
                </c:pt>
                <c:pt idx="1820">
                  <c:v>0.47495317459106401</c:v>
                </c:pt>
                <c:pt idx="1821">
                  <c:v>0.47334527969360402</c:v>
                </c:pt>
                <c:pt idx="1822">
                  <c:v>0.47186604142188998</c:v>
                </c:pt>
                <c:pt idx="1823">
                  <c:v>0.47045809030532798</c:v>
                </c:pt>
                <c:pt idx="1824">
                  <c:v>0.46915876865387002</c:v>
                </c:pt>
                <c:pt idx="1825">
                  <c:v>0.46794581413268999</c:v>
                </c:pt>
                <c:pt idx="1826">
                  <c:v>0.46692982316017201</c:v>
                </c:pt>
                <c:pt idx="1827">
                  <c:v>0.46597951650619501</c:v>
                </c:pt>
                <c:pt idx="1828">
                  <c:v>0.46527591347694403</c:v>
                </c:pt>
                <c:pt idx="1829">
                  <c:v>0.46463060379028298</c:v>
                </c:pt>
                <c:pt idx="1830">
                  <c:v>0.46428212523460399</c:v>
                </c:pt>
                <c:pt idx="1831">
                  <c:v>0.463972568511963</c:v>
                </c:pt>
                <c:pt idx="1832">
                  <c:v>0.46397361159324602</c:v>
                </c:pt>
                <c:pt idx="1833">
                  <c:v>0.46399584412574801</c:v>
                </c:pt>
                <c:pt idx="1834">
                  <c:v>0.46421489119529702</c:v>
                </c:pt>
                <c:pt idx="1835">
                  <c:v>0.464446932077408</c:v>
                </c:pt>
                <c:pt idx="1836">
                  <c:v>0.46485704183578502</c:v>
                </c:pt>
                <c:pt idx="1837">
                  <c:v>0.46526241302490201</c:v>
                </c:pt>
                <c:pt idx="1838">
                  <c:v>0.46560600399971003</c:v>
                </c:pt>
                <c:pt idx="1839">
                  <c:v>0.46591329574585</c:v>
                </c:pt>
                <c:pt idx="1840">
                  <c:v>0.46606069803237898</c:v>
                </c:pt>
                <c:pt idx="1841">
                  <c:v>0.46613192558288602</c:v>
                </c:pt>
                <c:pt idx="1842">
                  <c:v>0.46588513255119302</c:v>
                </c:pt>
                <c:pt idx="1843">
                  <c:v>0.46547320485115101</c:v>
                </c:pt>
                <c:pt idx="1844">
                  <c:v>0.46469715237617498</c:v>
                </c:pt>
                <c:pt idx="1845">
                  <c:v>0.46365535259246798</c:v>
                </c:pt>
                <c:pt idx="1846">
                  <c:v>0.46218922734260598</c:v>
                </c:pt>
                <c:pt idx="1847">
                  <c:v>0.46040067076683</c:v>
                </c:pt>
                <c:pt idx="1848">
                  <c:v>0.45827361941337602</c:v>
                </c:pt>
                <c:pt idx="1849">
                  <c:v>0.455843865871429</c:v>
                </c:pt>
                <c:pt idx="1850">
                  <c:v>0.453256815671921</c:v>
                </c:pt>
                <c:pt idx="1851">
                  <c:v>0.450612813234329</c:v>
                </c:pt>
                <c:pt idx="1852">
                  <c:v>0.44792607426643399</c:v>
                </c:pt>
                <c:pt idx="1853">
                  <c:v>0.44541534781455999</c:v>
                </c:pt>
                <c:pt idx="1854">
                  <c:v>0.44308456778526301</c:v>
                </c:pt>
                <c:pt idx="1855">
                  <c:v>0.44152200222015398</c:v>
                </c:pt>
                <c:pt idx="1856">
                  <c:v>0.44017699360847501</c:v>
                </c:pt>
                <c:pt idx="1857">
                  <c:v>0.439937323331833</c:v>
                </c:pt>
                <c:pt idx="1858">
                  <c:v>0.43991020321846003</c:v>
                </c:pt>
                <c:pt idx="1859">
                  <c:v>0.44111332297325101</c:v>
                </c:pt>
                <c:pt idx="1860">
                  <c:v>0.44248500466346702</c:v>
                </c:pt>
                <c:pt idx="1861">
                  <c:v>0.445049047470093</c:v>
                </c:pt>
                <c:pt idx="1862">
                  <c:v>0.44771897792816201</c:v>
                </c:pt>
                <c:pt idx="1863">
                  <c:v>0.45100247859954801</c:v>
                </c:pt>
                <c:pt idx="1864">
                  <c:v>0.45430853962898299</c:v>
                </c:pt>
                <c:pt idx="1865">
                  <c:v>0.45795002579688998</c:v>
                </c:pt>
                <c:pt idx="1866">
                  <c:v>0.46158218383789101</c:v>
                </c:pt>
                <c:pt idx="1867">
                  <c:v>0.46489998698234603</c:v>
                </c:pt>
                <c:pt idx="1868">
                  <c:v>0.46813309192657498</c:v>
                </c:pt>
                <c:pt idx="1869">
                  <c:v>0.471122115850449</c:v>
                </c:pt>
                <c:pt idx="1870">
                  <c:v>0.47404685616493197</c:v>
                </c:pt>
                <c:pt idx="1871">
                  <c:v>0.47647523880004899</c:v>
                </c:pt>
                <c:pt idx="1872">
                  <c:v>0.47875902056693997</c:v>
                </c:pt>
                <c:pt idx="1873">
                  <c:v>0.48074311017990101</c:v>
                </c:pt>
                <c:pt idx="1874">
                  <c:v>0.48262062668800398</c:v>
                </c:pt>
                <c:pt idx="1875">
                  <c:v>0.48423454165458701</c:v>
                </c:pt>
                <c:pt idx="1876">
                  <c:v>0.48570600152015703</c:v>
                </c:pt>
                <c:pt idx="1877">
                  <c:v>0.48702806234359702</c:v>
                </c:pt>
                <c:pt idx="1878">
                  <c:v>0.48824539780616799</c:v>
                </c:pt>
                <c:pt idx="1879">
                  <c:v>0.48933008313178999</c:v>
                </c:pt>
                <c:pt idx="1880">
                  <c:v>0.49028739333152799</c:v>
                </c:pt>
                <c:pt idx="1881">
                  <c:v>0.49113503098487898</c:v>
                </c:pt>
                <c:pt idx="1882">
                  <c:v>0.49185490608215299</c:v>
                </c:pt>
                <c:pt idx="1883">
                  <c:v>0.49250176548957803</c:v>
                </c:pt>
                <c:pt idx="1884">
                  <c:v>0.49304631352424599</c:v>
                </c:pt>
                <c:pt idx="1885">
                  <c:v>0.49352636933326699</c:v>
                </c:pt>
                <c:pt idx="1886">
                  <c:v>0.49389007687568698</c:v>
                </c:pt>
                <c:pt idx="1887">
                  <c:v>0.49422347545623802</c:v>
                </c:pt>
                <c:pt idx="1888">
                  <c:v>0.49448269605636602</c:v>
                </c:pt>
                <c:pt idx="1889">
                  <c:v>0.49471887946128801</c:v>
                </c:pt>
                <c:pt idx="1890">
                  <c:v>0.49484437704086298</c:v>
                </c:pt>
                <c:pt idx="1891">
                  <c:v>0.49494656920433</c:v>
                </c:pt>
                <c:pt idx="1892">
                  <c:v>0.49497100710868802</c:v>
                </c:pt>
                <c:pt idx="1893">
                  <c:v>0.494995027780533</c:v>
                </c:pt>
                <c:pt idx="1894">
                  <c:v>0.49498185515403698</c:v>
                </c:pt>
                <c:pt idx="1895">
                  <c:v>0.494959026575089</c:v>
                </c:pt>
                <c:pt idx="1896">
                  <c:v>0.49491170048713701</c:v>
                </c:pt>
                <c:pt idx="1897">
                  <c:v>0.49486279487609902</c:v>
                </c:pt>
                <c:pt idx="1898">
                  <c:v>0.49478867650031999</c:v>
                </c:pt>
                <c:pt idx="1899">
                  <c:v>0.49471405148506198</c:v>
                </c:pt>
                <c:pt idx="1900">
                  <c:v>0.49467903375625599</c:v>
                </c:pt>
                <c:pt idx="1901">
                  <c:v>0.494648456573486</c:v>
                </c:pt>
                <c:pt idx="1902">
                  <c:v>0.49457824230194097</c:v>
                </c:pt>
                <c:pt idx="1903">
                  <c:v>0.49450567364692699</c:v>
                </c:pt>
                <c:pt idx="1904">
                  <c:v>0.49447441101074202</c:v>
                </c:pt>
                <c:pt idx="1905">
                  <c:v>0.49444538354873702</c:v>
                </c:pt>
                <c:pt idx="1906">
                  <c:v>0.49446824193000799</c:v>
                </c:pt>
                <c:pt idx="1907">
                  <c:v>0.494508326053619</c:v>
                </c:pt>
                <c:pt idx="1908">
                  <c:v>0.49460217356681802</c:v>
                </c:pt>
                <c:pt idx="1909">
                  <c:v>0.49471291899681102</c:v>
                </c:pt>
                <c:pt idx="1910">
                  <c:v>0.49486550688743602</c:v>
                </c:pt>
                <c:pt idx="1911">
                  <c:v>0.49504059553146401</c:v>
                </c:pt>
                <c:pt idx="1912">
                  <c:v>0.49524798989295998</c:v>
                </c:pt>
                <c:pt idx="1913">
                  <c:v>0.49546015262603799</c:v>
                </c:pt>
                <c:pt idx="1914">
                  <c:v>0.49565753340721103</c:v>
                </c:pt>
                <c:pt idx="1915">
                  <c:v>0.49585008621215798</c:v>
                </c:pt>
                <c:pt idx="1916">
                  <c:v>0.49603211879730202</c:v>
                </c:pt>
                <c:pt idx="1917">
                  <c:v>0.496200501918793</c:v>
                </c:pt>
                <c:pt idx="1918">
                  <c:v>0.496357381343842</c:v>
                </c:pt>
                <c:pt idx="1919">
                  <c:v>0.496507167816162</c:v>
                </c:pt>
                <c:pt idx="1920">
                  <c:v>0.496616631746292</c:v>
                </c:pt>
                <c:pt idx="1921">
                  <c:v>0.49668088555335999</c:v>
                </c:pt>
                <c:pt idx="1922">
                  <c:v>0.49670377373695401</c:v>
                </c:pt>
                <c:pt idx="1923">
                  <c:v>0.49667000770568798</c:v>
                </c:pt>
                <c:pt idx="1924">
                  <c:v>0.49663731455802901</c:v>
                </c:pt>
                <c:pt idx="1925">
                  <c:v>0.49660122394561801</c:v>
                </c:pt>
                <c:pt idx="1926">
                  <c:v>0.49652701616287198</c:v>
                </c:pt>
                <c:pt idx="1927">
                  <c:v>0.49639305472374001</c:v>
                </c:pt>
                <c:pt idx="1928">
                  <c:v>0.49623677134513899</c:v>
                </c:pt>
                <c:pt idx="1929">
                  <c:v>0.49602636694908098</c:v>
                </c:pt>
                <c:pt idx="1930">
                  <c:v>0.49579429626464799</c:v>
                </c:pt>
                <c:pt idx="1931">
                  <c:v>0.49550774693489102</c:v>
                </c:pt>
                <c:pt idx="1932">
                  <c:v>0.49519750475883501</c:v>
                </c:pt>
                <c:pt idx="1933">
                  <c:v>0.494848072528839</c:v>
                </c:pt>
                <c:pt idx="1934">
                  <c:v>0.49448356032371499</c:v>
                </c:pt>
                <c:pt idx="1935">
                  <c:v>0.49405926465988198</c:v>
                </c:pt>
                <c:pt idx="1936">
                  <c:v>0.49363553524017301</c:v>
                </c:pt>
                <c:pt idx="1937">
                  <c:v>0.49323686957359297</c:v>
                </c:pt>
                <c:pt idx="1938">
                  <c:v>0.49281829595565801</c:v>
                </c:pt>
                <c:pt idx="1939">
                  <c:v>0.49233141541481001</c:v>
                </c:pt>
                <c:pt idx="1940">
                  <c:v>0.49184474349021901</c:v>
                </c:pt>
                <c:pt idx="1941">
                  <c:v>0.49140730500221302</c:v>
                </c:pt>
                <c:pt idx="1942">
                  <c:v>0.49096044898033098</c:v>
                </c:pt>
                <c:pt idx="1943">
                  <c:v>0.49046269059181202</c:v>
                </c:pt>
                <c:pt idx="1944">
                  <c:v>0.48995926976203902</c:v>
                </c:pt>
                <c:pt idx="1945">
                  <c:v>0.48957005143165599</c:v>
                </c:pt>
                <c:pt idx="1946">
                  <c:v>0.489176005125046</c:v>
                </c:pt>
                <c:pt idx="1947">
                  <c:v>0.48883572220802302</c:v>
                </c:pt>
                <c:pt idx="1948">
                  <c:v>0.48849084973335299</c:v>
                </c:pt>
                <c:pt idx="1949">
                  <c:v>0.48822048306465099</c:v>
                </c:pt>
                <c:pt idx="1950">
                  <c:v>0.487948209047318</c:v>
                </c:pt>
                <c:pt idx="1951">
                  <c:v>0.487826138734818</c:v>
                </c:pt>
                <c:pt idx="1952">
                  <c:v>0.48771226406097401</c:v>
                </c:pt>
                <c:pt idx="1953">
                  <c:v>0.48760604858398399</c:v>
                </c:pt>
                <c:pt idx="1954">
                  <c:v>0.48749792575836198</c:v>
                </c:pt>
                <c:pt idx="1955">
                  <c:v>0.48737862706184398</c:v>
                </c:pt>
                <c:pt idx="1956">
                  <c:v>0.48725655674934398</c:v>
                </c:pt>
                <c:pt idx="1957">
                  <c:v>0.48727214336395303</c:v>
                </c:pt>
                <c:pt idx="1958">
                  <c:v>0.487311720848084</c:v>
                </c:pt>
                <c:pt idx="1959">
                  <c:v>0.48736119270324701</c:v>
                </c:pt>
                <c:pt idx="1960">
                  <c:v>0.48741325736045799</c:v>
                </c:pt>
                <c:pt idx="1961">
                  <c:v>0.487475395202637</c:v>
                </c:pt>
                <c:pt idx="1962">
                  <c:v>0.487540543079376</c:v>
                </c:pt>
                <c:pt idx="1963">
                  <c:v>0.48765072226524397</c:v>
                </c:pt>
                <c:pt idx="1964">
                  <c:v>0.48777541518211398</c:v>
                </c:pt>
                <c:pt idx="1965">
                  <c:v>0.48782157897949202</c:v>
                </c:pt>
                <c:pt idx="1966">
                  <c:v>0.48784187436103799</c:v>
                </c:pt>
                <c:pt idx="1967">
                  <c:v>0.48790910840034502</c:v>
                </c:pt>
                <c:pt idx="1968">
                  <c:v>0.48799455165862998</c:v>
                </c:pt>
                <c:pt idx="1969">
                  <c:v>0.48807117342948902</c:v>
                </c:pt>
                <c:pt idx="1970">
                  <c:v>0.488144010305405</c:v>
                </c:pt>
                <c:pt idx="1971">
                  <c:v>0.48822337388992298</c:v>
                </c:pt>
                <c:pt idx="1972">
                  <c:v>0.48830729722976701</c:v>
                </c:pt>
                <c:pt idx="1973">
                  <c:v>0.48841065168380698</c:v>
                </c:pt>
                <c:pt idx="1974">
                  <c:v>0.48852217197418202</c:v>
                </c:pt>
                <c:pt idx="1975">
                  <c:v>0.488600313663483</c:v>
                </c:pt>
                <c:pt idx="1976">
                  <c:v>0.48866319656372098</c:v>
                </c:pt>
                <c:pt idx="1977">
                  <c:v>0.488766640424728</c:v>
                </c:pt>
                <c:pt idx="1978">
                  <c:v>0.48888799548149098</c:v>
                </c:pt>
                <c:pt idx="1979">
                  <c:v>0.48897874355316201</c:v>
                </c:pt>
                <c:pt idx="1980">
                  <c:v>0.48905536532402</c:v>
                </c:pt>
                <c:pt idx="1981">
                  <c:v>0.48908475041389499</c:v>
                </c:pt>
                <c:pt idx="1982">
                  <c:v>0.48908916115760798</c:v>
                </c:pt>
                <c:pt idx="1983">
                  <c:v>0.48914632201194802</c:v>
                </c:pt>
                <c:pt idx="1984">
                  <c:v>0.48924702405929599</c:v>
                </c:pt>
                <c:pt idx="1985">
                  <c:v>0.48927482962608299</c:v>
                </c:pt>
                <c:pt idx="1986">
                  <c:v>0.48924434185028098</c:v>
                </c:pt>
                <c:pt idx="1987">
                  <c:v>0.48909184336662298</c:v>
                </c:pt>
                <c:pt idx="1988">
                  <c:v>0.48883503675460799</c:v>
                </c:pt>
                <c:pt idx="1989">
                  <c:v>0.488615602254868</c:v>
                </c:pt>
                <c:pt idx="1990">
                  <c:v>0.48842850327491799</c:v>
                </c:pt>
                <c:pt idx="1991">
                  <c:v>0.488123178482056</c:v>
                </c:pt>
                <c:pt idx="1992">
                  <c:v>0.48769274353981001</c:v>
                </c:pt>
                <c:pt idx="1993">
                  <c:v>0.487207621335983</c:v>
                </c:pt>
                <c:pt idx="1994">
                  <c:v>0.48668092489242598</c:v>
                </c:pt>
                <c:pt idx="1995">
                  <c:v>0.48617634177207902</c:v>
                </c:pt>
                <c:pt idx="1996">
                  <c:v>0.48567095398902899</c:v>
                </c:pt>
                <c:pt idx="1997">
                  <c:v>0.48513036966323902</c:v>
                </c:pt>
                <c:pt idx="1998">
                  <c:v>0.484547138214111</c:v>
                </c:pt>
                <c:pt idx="1999">
                  <c:v>0.48403841257095298</c:v>
                </c:pt>
                <c:pt idx="2000">
                  <c:v>0.48359867930412298</c:v>
                </c:pt>
                <c:pt idx="2001">
                  <c:v>0.48318552970886203</c:v>
                </c:pt>
                <c:pt idx="2002">
                  <c:v>0.48279395699500999</c:v>
                </c:pt>
                <c:pt idx="2003">
                  <c:v>0.48249876499175998</c:v>
                </c:pt>
                <c:pt idx="2004">
                  <c:v>0.48233950138092002</c:v>
                </c:pt>
                <c:pt idx="2005">
                  <c:v>0.48224657773971602</c:v>
                </c:pt>
                <c:pt idx="2006">
                  <c:v>0.482230365276337</c:v>
                </c:pt>
                <c:pt idx="2007">
                  <c:v>0.482203990221024</c:v>
                </c:pt>
                <c:pt idx="2008">
                  <c:v>0.48216167092323298</c:v>
                </c:pt>
                <c:pt idx="2009">
                  <c:v>0.48216819763183599</c:v>
                </c:pt>
                <c:pt idx="2010">
                  <c:v>0.482291519641876</c:v>
                </c:pt>
                <c:pt idx="2011">
                  <c:v>0.48239022493362399</c:v>
                </c:pt>
                <c:pt idx="2012">
                  <c:v>0.48245593905448902</c:v>
                </c:pt>
                <c:pt idx="2013">
                  <c:v>0.482431530952454</c:v>
                </c:pt>
                <c:pt idx="2014">
                  <c:v>0.48235267400741599</c:v>
                </c:pt>
                <c:pt idx="2015">
                  <c:v>0.48216888308525102</c:v>
                </c:pt>
                <c:pt idx="2016">
                  <c:v>0.48180940747260997</c:v>
                </c:pt>
                <c:pt idx="2017">
                  <c:v>0.48143622279167197</c:v>
                </c:pt>
                <c:pt idx="2018">
                  <c:v>0.48100781440734902</c:v>
                </c:pt>
                <c:pt idx="2019">
                  <c:v>0.480432748794556</c:v>
                </c:pt>
                <c:pt idx="2020">
                  <c:v>0.47971990704536399</c:v>
                </c:pt>
                <c:pt idx="2021">
                  <c:v>0.47901287674903897</c:v>
                </c:pt>
                <c:pt idx="2022">
                  <c:v>0.47827780246734602</c:v>
                </c:pt>
                <c:pt idx="2023">
                  <c:v>0.47755110263824502</c:v>
                </c:pt>
                <c:pt idx="2024">
                  <c:v>0.47678077220916698</c:v>
                </c:pt>
                <c:pt idx="2025">
                  <c:v>0.47603163123130798</c:v>
                </c:pt>
                <c:pt idx="2026">
                  <c:v>0.47529572248458901</c:v>
                </c:pt>
                <c:pt idx="2027">
                  <c:v>0.47455984354019198</c:v>
                </c:pt>
                <c:pt idx="2028">
                  <c:v>0.47383892536163302</c:v>
                </c:pt>
                <c:pt idx="2029">
                  <c:v>0.47324144840240501</c:v>
                </c:pt>
                <c:pt idx="2030">
                  <c:v>0.472710251808167</c:v>
                </c:pt>
                <c:pt idx="2031">
                  <c:v>0.47228825092315702</c:v>
                </c:pt>
                <c:pt idx="2032">
                  <c:v>0.47204610705375699</c:v>
                </c:pt>
                <c:pt idx="2033">
                  <c:v>0.47193670272827098</c:v>
                </c:pt>
                <c:pt idx="2034">
                  <c:v>0.47195869684219399</c:v>
                </c:pt>
                <c:pt idx="2035">
                  <c:v>0.472039043903351</c:v>
                </c:pt>
                <c:pt idx="2036">
                  <c:v>0.47220379114151001</c:v>
                </c:pt>
                <c:pt idx="2037">
                  <c:v>0.47238638997077897</c:v>
                </c:pt>
                <c:pt idx="2038">
                  <c:v>0.472663193941116</c:v>
                </c:pt>
                <c:pt idx="2039">
                  <c:v>0.47310048341751099</c:v>
                </c:pt>
                <c:pt idx="2040">
                  <c:v>0.47369864583015397</c:v>
                </c:pt>
                <c:pt idx="2041">
                  <c:v>0.47425350546836897</c:v>
                </c:pt>
                <c:pt idx="2042">
                  <c:v>0.474817425012589</c:v>
                </c:pt>
                <c:pt idx="2043">
                  <c:v>0.47539788484573398</c:v>
                </c:pt>
                <c:pt idx="2044">
                  <c:v>0.47599694132804898</c:v>
                </c:pt>
                <c:pt idx="2045">
                  <c:v>0.476565271615982</c:v>
                </c:pt>
                <c:pt idx="2046">
                  <c:v>0.477118641138077</c:v>
                </c:pt>
                <c:pt idx="2047">
                  <c:v>0.47759151458740201</c:v>
                </c:pt>
                <c:pt idx="2048">
                  <c:v>0.47811165452003501</c:v>
                </c:pt>
                <c:pt idx="2049">
                  <c:v>0.47865346074104298</c:v>
                </c:pt>
                <c:pt idx="2050">
                  <c:v>0.47907426953315702</c:v>
                </c:pt>
                <c:pt idx="2051">
                  <c:v>0.47940453886985801</c:v>
                </c:pt>
                <c:pt idx="2052">
                  <c:v>0.47974154353141801</c:v>
                </c:pt>
                <c:pt idx="2053">
                  <c:v>0.47993561625480702</c:v>
                </c:pt>
                <c:pt idx="2054">
                  <c:v>0.48002523183822599</c:v>
                </c:pt>
                <c:pt idx="2055">
                  <c:v>0.48016062378883401</c:v>
                </c:pt>
                <c:pt idx="2056">
                  <c:v>0.48029965162277199</c:v>
                </c:pt>
                <c:pt idx="2057">
                  <c:v>0.48036098480224598</c:v>
                </c:pt>
                <c:pt idx="2058">
                  <c:v>0.480361849069595</c:v>
                </c:pt>
                <c:pt idx="2059">
                  <c:v>0.480332911014557</c:v>
                </c:pt>
                <c:pt idx="2060">
                  <c:v>0.480271816253662</c:v>
                </c:pt>
                <c:pt idx="2061">
                  <c:v>0.48015901446342502</c:v>
                </c:pt>
                <c:pt idx="2062">
                  <c:v>0.48004910349845897</c:v>
                </c:pt>
                <c:pt idx="2063">
                  <c:v>0.47986751794815102</c:v>
                </c:pt>
                <c:pt idx="2064">
                  <c:v>0.47960418462753301</c:v>
                </c:pt>
                <c:pt idx="2065">
                  <c:v>0.47947317361831698</c:v>
                </c:pt>
                <c:pt idx="2066">
                  <c:v>0.47931617498397799</c:v>
                </c:pt>
                <c:pt idx="2067">
                  <c:v>0.47890561819076499</c:v>
                </c:pt>
                <c:pt idx="2068">
                  <c:v>0.47842586040496798</c:v>
                </c:pt>
                <c:pt idx="2069">
                  <c:v>0.478010714054108</c:v>
                </c:pt>
                <c:pt idx="2070">
                  <c:v>0.47763079404830899</c:v>
                </c:pt>
                <c:pt idx="2071">
                  <c:v>0.47708883881568898</c:v>
                </c:pt>
                <c:pt idx="2072">
                  <c:v>0.47657138109207198</c:v>
                </c:pt>
                <c:pt idx="2073">
                  <c:v>0.47617793083190901</c:v>
                </c:pt>
                <c:pt idx="2074">
                  <c:v>0.475752413272858</c:v>
                </c:pt>
                <c:pt idx="2075">
                  <c:v>0.47519147396087602</c:v>
                </c:pt>
                <c:pt idx="2076">
                  <c:v>0.47456967830657998</c:v>
                </c:pt>
                <c:pt idx="2077">
                  <c:v>0.47388595342636097</c:v>
                </c:pt>
                <c:pt idx="2078">
                  <c:v>0.47315269708633401</c:v>
                </c:pt>
                <c:pt idx="2079">
                  <c:v>0.47241646051406899</c:v>
                </c:pt>
                <c:pt idx="2080">
                  <c:v>0.47162988781928999</c:v>
                </c:pt>
                <c:pt idx="2081">
                  <c:v>0.47078719735145602</c:v>
                </c:pt>
                <c:pt idx="2082">
                  <c:v>0.46992692351341198</c:v>
                </c:pt>
                <c:pt idx="2083">
                  <c:v>0.46916255354881298</c:v>
                </c:pt>
                <c:pt idx="2084">
                  <c:v>0.46850126981735202</c:v>
                </c:pt>
                <c:pt idx="2085">
                  <c:v>0.46783518791198703</c:v>
                </c:pt>
                <c:pt idx="2086">
                  <c:v>0.467090934514999</c:v>
                </c:pt>
                <c:pt idx="2087">
                  <c:v>0.46635764837264998</c:v>
                </c:pt>
                <c:pt idx="2088">
                  <c:v>0.46561306715011602</c:v>
                </c:pt>
                <c:pt idx="2089">
                  <c:v>0.46490228176116899</c:v>
                </c:pt>
                <c:pt idx="2090">
                  <c:v>0.464240282773972</c:v>
                </c:pt>
                <c:pt idx="2091">
                  <c:v>0.46363103389740001</c:v>
                </c:pt>
                <c:pt idx="2092">
                  <c:v>0.46316492557525601</c:v>
                </c:pt>
                <c:pt idx="2093">
                  <c:v>0.46289771795272799</c:v>
                </c:pt>
                <c:pt idx="2094">
                  <c:v>0.46260088682174699</c:v>
                </c:pt>
                <c:pt idx="2095">
                  <c:v>0.46230816841125499</c:v>
                </c:pt>
                <c:pt idx="2096">
                  <c:v>0.46203786134719799</c:v>
                </c:pt>
                <c:pt idx="2097">
                  <c:v>0.46177691221237199</c:v>
                </c:pt>
                <c:pt idx="2098">
                  <c:v>0.46144127845764199</c:v>
                </c:pt>
                <c:pt idx="2099">
                  <c:v>0.461147010326386</c:v>
                </c:pt>
                <c:pt idx="2100">
                  <c:v>0.460855543613434</c:v>
                </c:pt>
                <c:pt idx="2101">
                  <c:v>0.46044921875</c:v>
                </c:pt>
                <c:pt idx="2102">
                  <c:v>0.46005654335022</c:v>
                </c:pt>
                <c:pt idx="2103">
                  <c:v>0.45965370535850503</c:v>
                </c:pt>
                <c:pt idx="2104">
                  <c:v>0.45942503213882402</c:v>
                </c:pt>
                <c:pt idx="2105">
                  <c:v>0.45946243405342102</c:v>
                </c:pt>
                <c:pt idx="2106">
                  <c:v>0.45936042070388799</c:v>
                </c:pt>
                <c:pt idx="2107">
                  <c:v>0.45921191573143</c:v>
                </c:pt>
                <c:pt idx="2108">
                  <c:v>0.45911630988120999</c:v>
                </c:pt>
                <c:pt idx="2109">
                  <c:v>0.45902395248413103</c:v>
                </c:pt>
                <c:pt idx="2110">
                  <c:v>0.45881825685501099</c:v>
                </c:pt>
                <c:pt idx="2111">
                  <c:v>0.45837178826332098</c:v>
                </c:pt>
                <c:pt idx="2112">
                  <c:v>0.45825567841529802</c:v>
                </c:pt>
                <c:pt idx="2113">
                  <c:v>0.45849144458770802</c:v>
                </c:pt>
                <c:pt idx="2114">
                  <c:v>0.458443492650986</c:v>
                </c:pt>
                <c:pt idx="2115">
                  <c:v>0.45799055695533802</c:v>
                </c:pt>
                <c:pt idx="2116">
                  <c:v>0.45719155669212302</c:v>
                </c:pt>
                <c:pt idx="2117">
                  <c:v>0.45611694455146801</c:v>
                </c:pt>
                <c:pt idx="2118">
                  <c:v>0.455243229866028</c:v>
                </c:pt>
                <c:pt idx="2119">
                  <c:v>0.45477667450904802</c:v>
                </c:pt>
                <c:pt idx="2120">
                  <c:v>0.45441207289695701</c:v>
                </c:pt>
                <c:pt idx="2121">
                  <c:v>0.45395949482917802</c:v>
                </c:pt>
                <c:pt idx="2122">
                  <c:v>0.45350319147110002</c:v>
                </c:pt>
                <c:pt idx="2123">
                  <c:v>0.45321604609489402</c:v>
                </c:pt>
                <c:pt idx="2124">
                  <c:v>0.45272350311279302</c:v>
                </c:pt>
                <c:pt idx="2125">
                  <c:v>0.45236551761627197</c:v>
                </c:pt>
                <c:pt idx="2126">
                  <c:v>0.45234352350235002</c:v>
                </c:pt>
                <c:pt idx="2127">
                  <c:v>0.45192864537239102</c:v>
                </c:pt>
                <c:pt idx="2128">
                  <c:v>0.45112383365631098</c:v>
                </c:pt>
                <c:pt idx="2129">
                  <c:v>0.45053642988205</c:v>
                </c:pt>
                <c:pt idx="2130">
                  <c:v>0.44988656044006298</c:v>
                </c:pt>
                <c:pt idx="2131">
                  <c:v>0.448792845010757</c:v>
                </c:pt>
                <c:pt idx="2132">
                  <c:v>0.44742691516876198</c:v>
                </c:pt>
                <c:pt idx="2133">
                  <c:v>0.44628861546516402</c:v>
                </c:pt>
                <c:pt idx="2134">
                  <c:v>0.44584783911705</c:v>
                </c:pt>
                <c:pt idx="2135">
                  <c:v>0.44590938091278098</c:v>
                </c:pt>
                <c:pt idx="2136">
                  <c:v>0.44561803340911899</c:v>
                </c:pt>
                <c:pt idx="2137">
                  <c:v>0.445014148950577</c:v>
                </c:pt>
                <c:pt idx="2138">
                  <c:v>0.44420653581619302</c:v>
                </c:pt>
                <c:pt idx="2139">
                  <c:v>0.44254741072654702</c:v>
                </c:pt>
                <c:pt idx="2140">
                  <c:v>0.44124308228492698</c:v>
                </c:pt>
                <c:pt idx="2141">
                  <c:v>0.441948622465134</c:v>
                </c:pt>
                <c:pt idx="2142">
                  <c:v>0.44350624084472701</c:v>
                </c:pt>
                <c:pt idx="2143">
                  <c:v>0.44440877437591603</c:v>
                </c:pt>
                <c:pt idx="2144">
                  <c:v>0.44394868612289401</c:v>
                </c:pt>
                <c:pt idx="2145">
                  <c:v>0.44307610392570501</c:v>
                </c:pt>
                <c:pt idx="2146">
                  <c:v>0.44296088814735401</c:v>
                </c:pt>
                <c:pt idx="2147">
                  <c:v>0.44340679049491899</c:v>
                </c:pt>
                <c:pt idx="2148">
                  <c:v>0.44302594661712602</c:v>
                </c:pt>
                <c:pt idx="2149">
                  <c:v>0.44149565696716297</c:v>
                </c:pt>
                <c:pt idx="2150">
                  <c:v>0.44135475158691401</c:v>
                </c:pt>
              </c:numCache>
            </c:numRef>
          </c:yVal>
          <c:smooth val="0"/>
          <c:extLst>
            <c:ext xmlns:c16="http://schemas.microsoft.com/office/drawing/2014/chart" uri="{C3380CC4-5D6E-409C-BE32-E72D297353CC}">
              <c16:uniqueId val="{00000000-8FB3-46B9-92C2-D2B760B7C9DA}"/>
            </c:ext>
          </c:extLst>
        </c:ser>
        <c:ser>
          <c:idx val="1"/>
          <c:order val="1"/>
          <c:tx>
            <c:strRef>
              <c:f>'Ill+Dik'!$F$1</c:f>
              <c:strCache>
                <c:ptCount val="1"/>
                <c:pt idx="0">
                  <c:v>I-D 60:40</c:v>
                </c:pt>
              </c:strCache>
            </c:strRef>
          </c:tx>
          <c:spPr>
            <a:ln w="19050" cap="rnd">
              <a:solidFill>
                <a:schemeClr val="accent2"/>
              </a:solidFill>
              <a:round/>
            </a:ln>
            <a:effectLst/>
          </c:spPr>
          <c:marker>
            <c:symbol val="none"/>
          </c:marker>
          <c:xVal>
            <c:numRef>
              <c:f>'Ill+Dik'!$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Dik'!$F$2:$F$2152</c:f>
              <c:numCache>
                <c:formatCode>0.00000</c:formatCode>
                <c:ptCount val="2151"/>
                <c:pt idx="0">
                  <c:v>0.22912617623806</c:v>
                </c:pt>
                <c:pt idx="1">
                  <c:v>0.22868320941924999</c:v>
                </c:pt>
                <c:pt idx="2">
                  <c:v>0.22213633209466899</c:v>
                </c:pt>
                <c:pt idx="3">
                  <c:v>0.24286312460899401</c:v>
                </c:pt>
                <c:pt idx="4">
                  <c:v>0.25123853087425196</c:v>
                </c:pt>
                <c:pt idx="5">
                  <c:v>0.25641143918037401</c:v>
                </c:pt>
                <c:pt idx="6">
                  <c:v>0.269641047716141</c:v>
                </c:pt>
                <c:pt idx="7">
                  <c:v>0.28185231089592</c:v>
                </c:pt>
                <c:pt idx="8">
                  <c:v>0.28957830965519005</c:v>
                </c:pt>
                <c:pt idx="9">
                  <c:v>0.29032356142997701</c:v>
                </c:pt>
                <c:pt idx="10">
                  <c:v>0.291905662417412</c:v>
                </c:pt>
                <c:pt idx="11">
                  <c:v>0.297577208280563</c:v>
                </c:pt>
                <c:pt idx="12">
                  <c:v>0.30647497475147201</c:v>
                </c:pt>
                <c:pt idx="13">
                  <c:v>0.30547150075435603</c:v>
                </c:pt>
                <c:pt idx="14">
                  <c:v>0.30881566405296301</c:v>
                </c:pt>
                <c:pt idx="15">
                  <c:v>0.315518653392792</c:v>
                </c:pt>
                <c:pt idx="16">
                  <c:v>0.32636878490448001</c:v>
                </c:pt>
                <c:pt idx="17">
                  <c:v>0.326943373680115</c:v>
                </c:pt>
                <c:pt idx="18">
                  <c:v>0.32567124664783498</c:v>
                </c:pt>
                <c:pt idx="19">
                  <c:v>0.32669683396816301</c:v>
                </c:pt>
                <c:pt idx="20">
                  <c:v>0.33866058886051198</c:v>
                </c:pt>
                <c:pt idx="21">
                  <c:v>0.34428872764110602</c:v>
                </c:pt>
                <c:pt idx="22">
                  <c:v>0.34208098649978602</c:v>
                </c:pt>
                <c:pt idx="23">
                  <c:v>0.34451403319835699</c:v>
                </c:pt>
                <c:pt idx="24">
                  <c:v>0.34713709950447103</c:v>
                </c:pt>
                <c:pt idx="25">
                  <c:v>0.34843773245811505</c:v>
                </c:pt>
                <c:pt idx="26">
                  <c:v>0.34262043833732603</c:v>
                </c:pt>
                <c:pt idx="27">
                  <c:v>0.34323196709156001</c:v>
                </c:pt>
                <c:pt idx="28">
                  <c:v>0.346672257781029</c:v>
                </c:pt>
                <c:pt idx="29">
                  <c:v>0.35156390666961701</c:v>
                </c:pt>
                <c:pt idx="30">
                  <c:v>0.35413268804550202</c:v>
                </c:pt>
                <c:pt idx="31">
                  <c:v>0.35393685698509203</c:v>
                </c:pt>
                <c:pt idx="32">
                  <c:v>0.35090840458869899</c:v>
                </c:pt>
                <c:pt idx="33">
                  <c:v>0.35578311085700998</c:v>
                </c:pt>
                <c:pt idx="34">
                  <c:v>0.358150339126587</c:v>
                </c:pt>
                <c:pt idx="35">
                  <c:v>0.35918817520141599</c:v>
                </c:pt>
                <c:pt idx="36">
                  <c:v>0.36308062672615105</c:v>
                </c:pt>
                <c:pt idx="37">
                  <c:v>0.364878153800964</c:v>
                </c:pt>
                <c:pt idx="38">
                  <c:v>0.36561650633812004</c:v>
                </c:pt>
                <c:pt idx="39">
                  <c:v>0.365887916088104</c:v>
                </c:pt>
                <c:pt idx="40">
                  <c:v>0.36582679152488695</c:v>
                </c:pt>
                <c:pt idx="41">
                  <c:v>0.36681232452392598</c:v>
                </c:pt>
                <c:pt idx="42">
                  <c:v>0.36933893561363196</c:v>
                </c:pt>
                <c:pt idx="43">
                  <c:v>0.36960259675979601</c:v>
                </c:pt>
                <c:pt idx="44">
                  <c:v>0.37094605565071104</c:v>
                </c:pt>
                <c:pt idx="45">
                  <c:v>0.37304166555404705</c:v>
                </c:pt>
                <c:pt idx="46">
                  <c:v>0.37389624714851399</c:v>
                </c:pt>
                <c:pt idx="47">
                  <c:v>0.37392053604125997</c:v>
                </c:pt>
                <c:pt idx="48">
                  <c:v>0.37408641576766999</c:v>
                </c:pt>
                <c:pt idx="49">
                  <c:v>0.37586999535560606</c:v>
                </c:pt>
                <c:pt idx="50">
                  <c:v>0.37734512090683003</c:v>
                </c:pt>
                <c:pt idx="51">
                  <c:v>0.37832189202308697</c:v>
                </c:pt>
                <c:pt idx="52">
                  <c:v>0.37865388989448501</c:v>
                </c:pt>
                <c:pt idx="53">
                  <c:v>0.37967873215675396</c:v>
                </c:pt>
                <c:pt idx="54">
                  <c:v>0.38027999401092505</c:v>
                </c:pt>
                <c:pt idx="55">
                  <c:v>0.380440837144852</c:v>
                </c:pt>
                <c:pt idx="56">
                  <c:v>0.38057995438575698</c:v>
                </c:pt>
                <c:pt idx="57">
                  <c:v>0.38128799796104396</c:v>
                </c:pt>
                <c:pt idx="58">
                  <c:v>0.38222051262855505</c:v>
                </c:pt>
                <c:pt idx="59">
                  <c:v>0.38288814425468398</c:v>
                </c:pt>
                <c:pt idx="60">
                  <c:v>0.38351816534995997</c:v>
                </c:pt>
                <c:pt idx="61">
                  <c:v>0.384351170063019</c:v>
                </c:pt>
                <c:pt idx="62">
                  <c:v>0.38560698032379204</c:v>
                </c:pt>
                <c:pt idx="63">
                  <c:v>0.38573802113532996</c:v>
                </c:pt>
                <c:pt idx="64">
                  <c:v>0.38566631674766505</c:v>
                </c:pt>
                <c:pt idx="65">
                  <c:v>0.38556928038597105</c:v>
                </c:pt>
                <c:pt idx="66">
                  <c:v>0.38748974204063402</c:v>
                </c:pt>
                <c:pt idx="67">
                  <c:v>0.38837853670120204</c:v>
                </c:pt>
                <c:pt idx="68">
                  <c:v>0.38865760564804097</c:v>
                </c:pt>
                <c:pt idx="69">
                  <c:v>0.389093822240829</c:v>
                </c:pt>
                <c:pt idx="70">
                  <c:v>0.39001170396804796</c:v>
                </c:pt>
                <c:pt idx="71">
                  <c:v>0.39064366221427904</c:v>
                </c:pt>
                <c:pt idx="72">
                  <c:v>0.39028394818306</c:v>
                </c:pt>
                <c:pt idx="73">
                  <c:v>0.39125407338142404</c:v>
                </c:pt>
                <c:pt idx="74">
                  <c:v>0.392533904314041</c:v>
                </c:pt>
                <c:pt idx="75">
                  <c:v>0.39394549131393397</c:v>
                </c:pt>
                <c:pt idx="76">
                  <c:v>0.39448524117469796</c:v>
                </c:pt>
                <c:pt idx="77">
                  <c:v>0.39515004158019995</c:v>
                </c:pt>
                <c:pt idx="78">
                  <c:v>0.39595974087715102</c:v>
                </c:pt>
                <c:pt idx="79">
                  <c:v>0.39711282253265401</c:v>
                </c:pt>
                <c:pt idx="80">
                  <c:v>0.397716349363327</c:v>
                </c:pt>
                <c:pt idx="81">
                  <c:v>0.39824182391166696</c:v>
                </c:pt>
                <c:pt idx="82">
                  <c:v>0.39919022321701103</c:v>
                </c:pt>
                <c:pt idx="83">
                  <c:v>0.40078220367431605</c:v>
                </c:pt>
                <c:pt idx="84">
                  <c:v>0.40208665132522603</c:v>
                </c:pt>
                <c:pt idx="85">
                  <c:v>0.40279982089996302</c:v>
                </c:pt>
                <c:pt idx="86">
                  <c:v>0.40367791652679397</c:v>
                </c:pt>
                <c:pt idx="87">
                  <c:v>0.40459791421890301</c:v>
                </c:pt>
                <c:pt idx="88">
                  <c:v>0.40554121732711801</c:v>
                </c:pt>
                <c:pt idx="89">
                  <c:v>0.40644199252128599</c:v>
                </c:pt>
                <c:pt idx="90">
                  <c:v>0.40707117915153501</c:v>
                </c:pt>
                <c:pt idx="91">
                  <c:v>0.40765861272811899</c:v>
                </c:pt>
                <c:pt idx="92">
                  <c:v>0.40856505036354096</c:v>
                </c:pt>
                <c:pt idx="93">
                  <c:v>0.40896946787834199</c:v>
                </c:pt>
                <c:pt idx="94">
                  <c:v>0.40952331423759503</c:v>
                </c:pt>
                <c:pt idx="95">
                  <c:v>0.41054931879043599</c:v>
                </c:pt>
                <c:pt idx="96">
                  <c:v>0.41119966506958006</c:v>
                </c:pt>
                <c:pt idx="97">
                  <c:v>0.41181269884109506</c:v>
                </c:pt>
                <c:pt idx="98">
                  <c:v>0.41239920854568501</c:v>
                </c:pt>
                <c:pt idx="99">
                  <c:v>0.41272524595260596</c:v>
                </c:pt>
                <c:pt idx="100">
                  <c:v>0.41368064880371103</c:v>
                </c:pt>
                <c:pt idx="101">
                  <c:v>0.41485226750373805</c:v>
                </c:pt>
                <c:pt idx="102">
                  <c:v>0.41549596786498999</c:v>
                </c:pt>
                <c:pt idx="103">
                  <c:v>0.416129714250565</c:v>
                </c:pt>
                <c:pt idx="104">
                  <c:v>0.41683409214019795</c:v>
                </c:pt>
                <c:pt idx="105">
                  <c:v>0.41769043207168599</c:v>
                </c:pt>
                <c:pt idx="106">
                  <c:v>0.41789916753768896</c:v>
                </c:pt>
                <c:pt idx="107">
                  <c:v>0.41830012798309302</c:v>
                </c:pt>
                <c:pt idx="108">
                  <c:v>0.41900089979171795</c:v>
                </c:pt>
                <c:pt idx="109">
                  <c:v>0.41982660293579099</c:v>
                </c:pt>
                <c:pt idx="110">
                  <c:v>0.42029938697814906</c:v>
                </c:pt>
                <c:pt idx="111">
                  <c:v>0.42056871056556699</c:v>
                </c:pt>
                <c:pt idx="112">
                  <c:v>0.42095885276794398</c:v>
                </c:pt>
                <c:pt idx="113">
                  <c:v>0.421547895669937</c:v>
                </c:pt>
                <c:pt idx="114">
                  <c:v>0.42206743955612203</c:v>
                </c:pt>
                <c:pt idx="115">
                  <c:v>0.42227852940559396</c:v>
                </c:pt>
                <c:pt idx="116">
                  <c:v>0.42290104031562803</c:v>
                </c:pt>
                <c:pt idx="117">
                  <c:v>0.42349628210067702</c:v>
                </c:pt>
                <c:pt idx="118">
                  <c:v>0.423976755142212</c:v>
                </c:pt>
                <c:pt idx="119">
                  <c:v>0.42426163554191598</c:v>
                </c:pt>
                <c:pt idx="120">
                  <c:v>0.42476639747619604</c:v>
                </c:pt>
                <c:pt idx="121">
                  <c:v>0.42541191577911397</c:v>
                </c:pt>
                <c:pt idx="122">
                  <c:v>0.42591786980628998</c:v>
                </c:pt>
                <c:pt idx="123">
                  <c:v>0.42613524794578606</c:v>
                </c:pt>
                <c:pt idx="124">
                  <c:v>0.42639467716217005</c:v>
                </c:pt>
                <c:pt idx="125">
                  <c:v>0.42709848880767798</c:v>
                </c:pt>
                <c:pt idx="126">
                  <c:v>0.42764768600463898</c:v>
                </c:pt>
                <c:pt idx="127">
                  <c:v>0.428182637691498</c:v>
                </c:pt>
                <c:pt idx="128">
                  <c:v>0.42874453067779505</c:v>
                </c:pt>
                <c:pt idx="129">
                  <c:v>0.42946112751960797</c:v>
                </c:pt>
                <c:pt idx="130">
                  <c:v>0.430009549856186</c:v>
                </c:pt>
                <c:pt idx="131">
                  <c:v>0.43042833209037801</c:v>
                </c:pt>
                <c:pt idx="132">
                  <c:v>0.430993115901947</c:v>
                </c:pt>
                <c:pt idx="133">
                  <c:v>0.43182659745216401</c:v>
                </c:pt>
                <c:pt idx="134">
                  <c:v>0.43264410495758099</c:v>
                </c:pt>
                <c:pt idx="135">
                  <c:v>0.43301183581352198</c:v>
                </c:pt>
                <c:pt idx="136">
                  <c:v>0.43365768194198595</c:v>
                </c:pt>
                <c:pt idx="137">
                  <c:v>0.434384828805923</c:v>
                </c:pt>
                <c:pt idx="138">
                  <c:v>0.43514675498008704</c:v>
                </c:pt>
                <c:pt idx="139">
                  <c:v>0.43577746152877805</c:v>
                </c:pt>
                <c:pt idx="140">
                  <c:v>0.43648839592933697</c:v>
                </c:pt>
                <c:pt idx="141">
                  <c:v>0.43727681636810301</c:v>
                </c:pt>
                <c:pt idx="142">
                  <c:v>0.43797013759613002</c:v>
                </c:pt>
                <c:pt idx="143">
                  <c:v>0.43853483200073196</c:v>
                </c:pt>
                <c:pt idx="144">
                  <c:v>0.43902975916862497</c:v>
                </c:pt>
                <c:pt idx="145">
                  <c:v>0.439546263217926</c:v>
                </c:pt>
                <c:pt idx="146">
                  <c:v>0.44042480587959298</c:v>
                </c:pt>
                <c:pt idx="147">
                  <c:v>0.44130218625068696</c:v>
                </c:pt>
                <c:pt idx="148">
                  <c:v>0.44197887778282197</c:v>
                </c:pt>
                <c:pt idx="149">
                  <c:v>0.44258773922920203</c:v>
                </c:pt>
                <c:pt idx="150">
                  <c:v>0.44329655766487097</c:v>
                </c:pt>
                <c:pt idx="151">
                  <c:v>0.44412640333175701</c:v>
                </c:pt>
                <c:pt idx="152">
                  <c:v>0.44499493241310095</c:v>
                </c:pt>
                <c:pt idx="153">
                  <c:v>0.44570014476776099</c:v>
                </c:pt>
                <c:pt idx="154">
                  <c:v>0.44631764888763403</c:v>
                </c:pt>
                <c:pt idx="155">
                  <c:v>0.44703657031059296</c:v>
                </c:pt>
                <c:pt idx="156">
                  <c:v>0.44781724214553797</c:v>
                </c:pt>
                <c:pt idx="157">
                  <c:v>0.44857049584388697</c:v>
                </c:pt>
                <c:pt idx="158">
                  <c:v>0.44922775626182598</c:v>
                </c:pt>
                <c:pt idx="159">
                  <c:v>0.45007616877555801</c:v>
                </c:pt>
                <c:pt idx="160">
                  <c:v>0.45090374946594203</c:v>
                </c:pt>
                <c:pt idx="161">
                  <c:v>0.451670265197754</c:v>
                </c:pt>
                <c:pt idx="162">
                  <c:v>0.45237392783164998</c:v>
                </c:pt>
                <c:pt idx="163">
                  <c:v>0.45320475697517404</c:v>
                </c:pt>
                <c:pt idx="164">
                  <c:v>0.45410797595977803</c:v>
                </c:pt>
                <c:pt idx="165">
                  <c:v>0.45488098859786996</c:v>
                </c:pt>
                <c:pt idx="166">
                  <c:v>0.45556367039680501</c:v>
                </c:pt>
                <c:pt idx="167">
                  <c:v>0.45630482435226405</c:v>
                </c:pt>
                <c:pt idx="168">
                  <c:v>0.45732480883598303</c:v>
                </c:pt>
                <c:pt idx="169">
                  <c:v>0.45809040069580098</c:v>
                </c:pt>
                <c:pt idx="170">
                  <c:v>0.45882958769798299</c:v>
                </c:pt>
                <c:pt idx="171">
                  <c:v>0.45960862040519701</c:v>
                </c:pt>
                <c:pt idx="172">
                  <c:v>0.46039146780967699</c:v>
                </c:pt>
                <c:pt idx="173">
                  <c:v>0.46111807823181206</c:v>
                </c:pt>
                <c:pt idx="174">
                  <c:v>0.46179876327514602</c:v>
                </c:pt>
                <c:pt idx="175">
                  <c:v>0.46250272393226599</c:v>
                </c:pt>
                <c:pt idx="176">
                  <c:v>0.46327564716339098</c:v>
                </c:pt>
                <c:pt idx="177">
                  <c:v>0.46405646800994904</c:v>
                </c:pt>
                <c:pt idx="178">
                  <c:v>0.46476665735244804</c:v>
                </c:pt>
                <c:pt idx="179">
                  <c:v>0.46561134457588205</c:v>
                </c:pt>
                <c:pt idx="180">
                  <c:v>0.466471290588379</c:v>
                </c:pt>
                <c:pt idx="181">
                  <c:v>0.46731016635894795</c:v>
                </c:pt>
                <c:pt idx="182">
                  <c:v>0.46811640858650205</c:v>
                </c:pt>
                <c:pt idx="183">
                  <c:v>0.46893171072006201</c:v>
                </c:pt>
                <c:pt idx="184">
                  <c:v>0.46976090073585497</c:v>
                </c:pt>
                <c:pt idx="185">
                  <c:v>0.47063682079315206</c:v>
                </c:pt>
                <c:pt idx="186">
                  <c:v>0.47151786684989905</c:v>
                </c:pt>
                <c:pt idx="187">
                  <c:v>0.47241670489311205</c:v>
                </c:pt>
                <c:pt idx="188">
                  <c:v>0.47338703870773302</c:v>
                </c:pt>
                <c:pt idx="189">
                  <c:v>0.47445944547653196</c:v>
                </c:pt>
                <c:pt idx="190">
                  <c:v>0.47554779648780798</c:v>
                </c:pt>
                <c:pt idx="191">
                  <c:v>0.476614212989807</c:v>
                </c:pt>
                <c:pt idx="192">
                  <c:v>0.47783148884773297</c:v>
                </c:pt>
                <c:pt idx="193">
                  <c:v>0.47895810604095501</c:v>
                </c:pt>
                <c:pt idx="194">
                  <c:v>0.47995406985282896</c:v>
                </c:pt>
                <c:pt idx="195">
                  <c:v>0.48065588474273702</c:v>
                </c:pt>
                <c:pt idx="196">
                  <c:v>0.48124063611030599</c:v>
                </c:pt>
                <c:pt idx="197">
                  <c:v>0.48175004720687897</c:v>
                </c:pt>
                <c:pt idx="198">
                  <c:v>0.48227024674415597</c:v>
                </c:pt>
                <c:pt idx="199">
                  <c:v>0.48283714652061505</c:v>
                </c:pt>
                <c:pt idx="200">
                  <c:v>0.48348132371902497</c:v>
                </c:pt>
                <c:pt idx="201">
                  <c:v>0.48426890969276404</c:v>
                </c:pt>
                <c:pt idx="202">
                  <c:v>0.485070204734802</c:v>
                </c:pt>
                <c:pt idx="203">
                  <c:v>0.48583898544311499</c:v>
                </c:pt>
                <c:pt idx="204">
                  <c:v>0.48656431436538705</c:v>
                </c:pt>
                <c:pt idx="205">
                  <c:v>0.48742735981941199</c:v>
                </c:pt>
                <c:pt idx="206">
                  <c:v>0.48825777173042295</c:v>
                </c:pt>
                <c:pt idx="207">
                  <c:v>0.48906303048133903</c:v>
                </c:pt>
                <c:pt idx="208">
                  <c:v>0.48986682891845701</c:v>
                </c:pt>
                <c:pt idx="209">
                  <c:v>0.49072784781456003</c:v>
                </c:pt>
                <c:pt idx="210">
                  <c:v>0.49162248373031603</c:v>
                </c:pt>
                <c:pt idx="211">
                  <c:v>0.49254820346832295</c:v>
                </c:pt>
                <c:pt idx="212">
                  <c:v>0.493512487411499</c:v>
                </c:pt>
                <c:pt idx="213">
                  <c:v>0.49445394277572596</c:v>
                </c:pt>
                <c:pt idx="214">
                  <c:v>0.49535179734230006</c:v>
                </c:pt>
                <c:pt idx="215">
                  <c:v>0.49621594548225401</c:v>
                </c:pt>
                <c:pt idx="216">
                  <c:v>0.49705318212509197</c:v>
                </c:pt>
                <c:pt idx="217">
                  <c:v>0.49785730838775599</c:v>
                </c:pt>
                <c:pt idx="218">
                  <c:v>0.49856630563736004</c:v>
                </c:pt>
                <c:pt idx="219">
                  <c:v>0.49924052357673598</c:v>
                </c:pt>
                <c:pt idx="220">
                  <c:v>0.49990773797035204</c:v>
                </c:pt>
                <c:pt idx="221">
                  <c:v>0.50061116218566903</c:v>
                </c:pt>
                <c:pt idx="222">
                  <c:v>0.50138667821884197</c:v>
                </c:pt>
                <c:pt idx="223">
                  <c:v>0.50221345424652097</c:v>
                </c:pt>
                <c:pt idx="224">
                  <c:v>0.50309810638427699</c:v>
                </c:pt>
                <c:pt idx="225">
                  <c:v>0.50417316555976899</c:v>
                </c:pt>
                <c:pt idx="226">
                  <c:v>0.50527456998825104</c:v>
                </c:pt>
                <c:pt idx="227">
                  <c:v>0.50637952089309701</c:v>
                </c:pt>
                <c:pt idx="228">
                  <c:v>0.50737310051918005</c:v>
                </c:pt>
                <c:pt idx="229">
                  <c:v>0.50835338830947896</c:v>
                </c:pt>
                <c:pt idx="230">
                  <c:v>0.50930590033531198</c:v>
                </c:pt>
                <c:pt idx="231">
                  <c:v>0.51018256545066798</c:v>
                </c:pt>
                <c:pt idx="232">
                  <c:v>0.51094821691513104</c:v>
                </c:pt>
                <c:pt idx="233">
                  <c:v>0.51169342398643503</c:v>
                </c:pt>
                <c:pt idx="234">
                  <c:v>0.51246572136878998</c:v>
                </c:pt>
                <c:pt idx="235">
                  <c:v>0.51335132718086196</c:v>
                </c:pt>
                <c:pt idx="236">
                  <c:v>0.51427639126777602</c:v>
                </c:pt>
                <c:pt idx="237">
                  <c:v>0.51523414850235005</c:v>
                </c:pt>
                <c:pt idx="238">
                  <c:v>0.51628602147102398</c:v>
                </c:pt>
                <c:pt idx="239">
                  <c:v>0.51734564304351804</c:v>
                </c:pt>
                <c:pt idx="240">
                  <c:v>0.51839104890823395</c:v>
                </c:pt>
                <c:pt idx="241">
                  <c:v>0.51934520006179796</c:v>
                </c:pt>
                <c:pt idx="242">
                  <c:v>0.52037740349769601</c:v>
                </c:pt>
                <c:pt idx="243">
                  <c:v>0.52139339447021504</c:v>
                </c:pt>
                <c:pt idx="244">
                  <c:v>0.52230615019798299</c:v>
                </c:pt>
                <c:pt idx="245">
                  <c:v>0.52324182391166696</c:v>
                </c:pt>
                <c:pt idx="246">
                  <c:v>0.52417737841606105</c:v>
                </c:pt>
                <c:pt idx="247">
                  <c:v>0.52510923743248006</c:v>
                </c:pt>
                <c:pt idx="248">
                  <c:v>0.52597913742065405</c:v>
                </c:pt>
                <c:pt idx="249">
                  <c:v>0.52676496505737302</c:v>
                </c:pt>
                <c:pt idx="250">
                  <c:v>0.52749282717704804</c:v>
                </c:pt>
                <c:pt idx="251">
                  <c:v>0.52825785279273996</c:v>
                </c:pt>
                <c:pt idx="252">
                  <c:v>0.52900344729423499</c:v>
                </c:pt>
                <c:pt idx="253">
                  <c:v>0.52975503206253105</c:v>
                </c:pt>
                <c:pt idx="254">
                  <c:v>0.53054735660552998</c:v>
                </c:pt>
                <c:pt idx="255">
                  <c:v>0.53134620785713205</c:v>
                </c:pt>
                <c:pt idx="256">
                  <c:v>0.53215382099151598</c:v>
                </c:pt>
                <c:pt idx="257">
                  <c:v>0.53297275900840801</c:v>
                </c:pt>
                <c:pt idx="258">
                  <c:v>0.53366616964340197</c:v>
                </c:pt>
                <c:pt idx="259">
                  <c:v>0.53442779779434202</c:v>
                </c:pt>
                <c:pt idx="260">
                  <c:v>0.53523037433624299</c:v>
                </c:pt>
                <c:pt idx="261">
                  <c:v>0.53581902980804397</c:v>
                </c:pt>
                <c:pt idx="262">
                  <c:v>0.53614503741264297</c:v>
                </c:pt>
                <c:pt idx="263">
                  <c:v>0.53628853559494005</c:v>
                </c:pt>
                <c:pt idx="264">
                  <c:v>0.536256527900696</c:v>
                </c:pt>
                <c:pt idx="265">
                  <c:v>0.53644243478775</c:v>
                </c:pt>
                <c:pt idx="266">
                  <c:v>0.536692118644714</c:v>
                </c:pt>
                <c:pt idx="267">
                  <c:v>0.53695664405822796</c:v>
                </c:pt>
                <c:pt idx="268">
                  <c:v>0.537267810106277</c:v>
                </c:pt>
                <c:pt idx="269">
                  <c:v>0.53762746453285204</c:v>
                </c:pt>
                <c:pt idx="270">
                  <c:v>0.53802559375762904</c:v>
                </c:pt>
                <c:pt idx="271">
                  <c:v>0.53834620714187598</c:v>
                </c:pt>
                <c:pt idx="272">
                  <c:v>0.53859806656837506</c:v>
                </c:pt>
                <c:pt idx="273">
                  <c:v>0.53881484866142304</c:v>
                </c:pt>
                <c:pt idx="274">
                  <c:v>0.53905261158943196</c:v>
                </c:pt>
                <c:pt idx="275">
                  <c:v>0.53929350376129204</c:v>
                </c:pt>
                <c:pt idx="276">
                  <c:v>0.53954062461853003</c:v>
                </c:pt>
                <c:pt idx="277">
                  <c:v>0.53980026245117196</c:v>
                </c:pt>
                <c:pt idx="278">
                  <c:v>0.54006806612014802</c:v>
                </c:pt>
                <c:pt idx="279">
                  <c:v>0.54039860367775006</c:v>
                </c:pt>
                <c:pt idx="280">
                  <c:v>0.54079953432083105</c:v>
                </c:pt>
                <c:pt idx="281">
                  <c:v>0.54128382205963099</c:v>
                </c:pt>
                <c:pt idx="282">
                  <c:v>0.54168394804000897</c:v>
                </c:pt>
                <c:pt idx="283">
                  <c:v>0.54203567504882799</c:v>
                </c:pt>
                <c:pt idx="284">
                  <c:v>0.54242584705352803</c:v>
                </c:pt>
                <c:pt idx="285">
                  <c:v>0.54283446669578606</c:v>
                </c:pt>
                <c:pt idx="286">
                  <c:v>0.54319567084312403</c:v>
                </c:pt>
                <c:pt idx="287">
                  <c:v>0.54343975186348004</c:v>
                </c:pt>
                <c:pt idx="288">
                  <c:v>0.54379854202270506</c:v>
                </c:pt>
                <c:pt idx="289">
                  <c:v>0.54418454170227104</c:v>
                </c:pt>
                <c:pt idx="290">
                  <c:v>0.54458392262458799</c:v>
                </c:pt>
                <c:pt idx="291">
                  <c:v>0.54499060511589104</c:v>
                </c:pt>
                <c:pt idx="292">
                  <c:v>0.54545003771781897</c:v>
                </c:pt>
                <c:pt idx="293">
                  <c:v>0.54594401121139502</c:v>
                </c:pt>
                <c:pt idx="294">
                  <c:v>0.54643011689186105</c:v>
                </c:pt>
                <c:pt idx="295">
                  <c:v>0.54686514139175402</c:v>
                </c:pt>
                <c:pt idx="296">
                  <c:v>0.54729155302047705</c:v>
                </c:pt>
                <c:pt idx="297">
                  <c:v>0.54775936007499704</c:v>
                </c:pt>
                <c:pt idx="298">
                  <c:v>0.54822338223457301</c:v>
                </c:pt>
                <c:pt idx="299">
                  <c:v>0.54869747757911702</c:v>
                </c:pt>
                <c:pt idx="300">
                  <c:v>0.54919112324714703</c:v>
                </c:pt>
                <c:pt idx="301">
                  <c:v>0.54963422417640706</c:v>
                </c:pt>
                <c:pt idx="302">
                  <c:v>0.55009124279022203</c:v>
                </c:pt>
                <c:pt idx="303">
                  <c:v>0.55055800676345801</c:v>
                </c:pt>
                <c:pt idx="304">
                  <c:v>0.55098978281021105</c:v>
                </c:pt>
                <c:pt idx="305">
                  <c:v>0.55146286487579299</c:v>
                </c:pt>
                <c:pt idx="306">
                  <c:v>0.55193803310394296</c:v>
                </c:pt>
                <c:pt idx="307">
                  <c:v>0.55235979557037396</c:v>
                </c:pt>
                <c:pt idx="308">
                  <c:v>0.55275720953941299</c:v>
                </c:pt>
                <c:pt idx="309">
                  <c:v>0.55316794514656098</c:v>
                </c:pt>
                <c:pt idx="310">
                  <c:v>0.55361286401748699</c:v>
                </c:pt>
                <c:pt idx="311">
                  <c:v>0.55408514142036402</c:v>
                </c:pt>
                <c:pt idx="312">
                  <c:v>0.554533815383911</c:v>
                </c:pt>
                <c:pt idx="313">
                  <c:v>0.55495983958244299</c:v>
                </c:pt>
                <c:pt idx="314">
                  <c:v>0.55541435480117796</c:v>
                </c:pt>
                <c:pt idx="315">
                  <c:v>0.55588260889053298</c:v>
                </c:pt>
                <c:pt idx="316">
                  <c:v>0.55636811852455104</c:v>
                </c:pt>
                <c:pt idx="317">
                  <c:v>0.55689627528190599</c:v>
                </c:pt>
                <c:pt idx="318">
                  <c:v>0.55737704634666396</c:v>
                </c:pt>
                <c:pt idx="319">
                  <c:v>0.55785662531852698</c:v>
                </c:pt>
                <c:pt idx="320">
                  <c:v>0.55836454629898102</c:v>
                </c:pt>
                <c:pt idx="321">
                  <c:v>0.55884132385253904</c:v>
                </c:pt>
                <c:pt idx="322">
                  <c:v>0.55935812592506395</c:v>
                </c:pt>
                <c:pt idx="323">
                  <c:v>0.55992216467857403</c:v>
                </c:pt>
                <c:pt idx="324">
                  <c:v>0.56045213937759397</c:v>
                </c:pt>
                <c:pt idx="325">
                  <c:v>0.56096211671829199</c:v>
                </c:pt>
                <c:pt idx="326">
                  <c:v>0.56147498488426195</c:v>
                </c:pt>
                <c:pt idx="327">
                  <c:v>0.56207132935523996</c:v>
                </c:pt>
                <c:pt idx="328">
                  <c:v>0.56260410547256501</c:v>
                </c:pt>
                <c:pt idx="329">
                  <c:v>0.56311062574386606</c:v>
                </c:pt>
                <c:pt idx="330">
                  <c:v>0.56361377835273696</c:v>
                </c:pt>
                <c:pt idx="331">
                  <c:v>0.56420341730117796</c:v>
                </c:pt>
                <c:pt idx="332">
                  <c:v>0.56474733948707601</c:v>
                </c:pt>
                <c:pt idx="333">
                  <c:v>0.56521666646003699</c:v>
                </c:pt>
                <c:pt idx="334">
                  <c:v>0.56569436788559002</c:v>
                </c:pt>
                <c:pt idx="335">
                  <c:v>0.56621713042259203</c:v>
                </c:pt>
                <c:pt idx="336">
                  <c:v>0.56677082777023302</c:v>
                </c:pt>
                <c:pt idx="337">
                  <c:v>0.56731436252594003</c:v>
                </c:pt>
                <c:pt idx="338">
                  <c:v>0.56784144639968903</c:v>
                </c:pt>
                <c:pt idx="339">
                  <c:v>0.56837422251701397</c:v>
                </c:pt>
                <c:pt idx="340">
                  <c:v>0.56894416213035603</c:v>
                </c:pt>
                <c:pt idx="341">
                  <c:v>0.56951887011528002</c:v>
                </c:pt>
                <c:pt idx="342">
                  <c:v>0.57007653117179902</c:v>
                </c:pt>
                <c:pt idx="343">
                  <c:v>0.57060939669609101</c:v>
                </c:pt>
                <c:pt idx="344">
                  <c:v>0.57112092375755297</c:v>
                </c:pt>
                <c:pt idx="345">
                  <c:v>0.57162798047065699</c:v>
                </c:pt>
                <c:pt idx="346">
                  <c:v>0.57213739156722998</c:v>
                </c:pt>
                <c:pt idx="347">
                  <c:v>0.57269648313522303</c:v>
                </c:pt>
                <c:pt idx="348">
                  <c:v>0.57327712178230306</c:v>
                </c:pt>
                <c:pt idx="349">
                  <c:v>0.57384727001190206</c:v>
                </c:pt>
                <c:pt idx="350">
                  <c:v>0.57435522079467805</c:v>
                </c:pt>
                <c:pt idx="351">
                  <c:v>0.57493106126785298</c:v>
                </c:pt>
                <c:pt idx="352">
                  <c:v>0.57549971938133204</c:v>
                </c:pt>
                <c:pt idx="353">
                  <c:v>0.57602882981300396</c:v>
                </c:pt>
                <c:pt idx="354">
                  <c:v>0.57662687301635696</c:v>
                </c:pt>
                <c:pt idx="355">
                  <c:v>0.57719365358352703</c:v>
                </c:pt>
                <c:pt idx="356">
                  <c:v>0.57772252559661896</c:v>
                </c:pt>
                <c:pt idx="357">
                  <c:v>0.57822383046150205</c:v>
                </c:pt>
                <c:pt idx="358">
                  <c:v>0.57873723506927499</c:v>
                </c:pt>
                <c:pt idx="359">
                  <c:v>0.57924670577049298</c:v>
                </c:pt>
                <c:pt idx="360">
                  <c:v>0.57971716523170502</c:v>
                </c:pt>
                <c:pt idx="361">
                  <c:v>0.58021206259727498</c:v>
                </c:pt>
                <c:pt idx="362">
                  <c:v>0.58070317506790203</c:v>
                </c:pt>
                <c:pt idx="363">
                  <c:v>0.58117402195930501</c:v>
                </c:pt>
                <c:pt idx="364">
                  <c:v>0.58160201311111503</c:v>
                </c:pt>
                <c:pt idx="365">
                  <c:v>0.58205924034118706</c:v>
                </c:pt>
                <c:pt idx="366">
                  <c:v>0.582551634311676</c:v>
                </c:pt>
                <c:pt idx="367">
                  <c:v>0.582976138591766</c:v>
                </c:pt>
                <c:pt idx="368">
                  <c:v>0.58338964581489605</c:v>
                </c:pt>
                <c:pt idx="369">
                  <c:v>0.58381558060646099</c:v>
                </c:pt>
                <c:pt idx="370">
                  <c:v>0.58433873057365404</c:v>
                </c:pt>
                <c:pt idx="371">
                  <c:v>0.58480620980262799</c:v>
                </c:pt>
                <c:pt idx="372">
                  <c:v>0.58526477813720701</c:v>
                </c:pt>
                <c:pt idx="373">
                  <c:v>0.58574948310852104</c:v>
                </c:pt>
                <c:pt idx="374">
                  <c:v>0.58619312047958405</c:v>
                </c:pt>
                <c:pt idx="375">
                  <c:v>0.58659864068031298</c:v>
                </c:pt>
                <c:pt idx="376">
                  <c:v>0.58696416616439806</c:v>
                </c:pt>
                <c:pt idx="377">
                  <c:v>0.58745712637901304</c:v>
                </c:pt>
                <c:pt idx="378">
                  <c:v>0.58793855309486398</c:v>
                </c:pt>
                <c:pt idx="379">
                  <c:v>0.58839393258094796</c:v>
                </c:pt>
                <c:pt idx="380">
                  <c:v>0.58874044418335003</c:v>
                </c:pt>
                <c:pt idx="381">
                  <c:v>0.58907539248466501</c:v>
                </c:pt>
                <c:pt idx="382">
                  <c:v>0.58939576745033295</c:v>
                </c:pt>
                <c:pt idx="383">
                  <c:v>0.58969063162803703</c:v>
                </c:pt>
                <c:pt idx="384">
                  <c:v>0.58995983600616497</c:v>
                </c:pt>
                <c:pt idx="385">
                  <c:v>0.59022811651229901</c:v>
                </c:pt>
                <c:pt idx="386">
                  <c:v>0.59050238728523297</c:v>
                </c:pt>
                <c:pt idx="387">
                  <c:v>0.590787237882614</c:v>
                </c:pt>
                <c:pt idx="388">
                  <c:v>0.59114111065864605</c:v>
                </c:pt>
                <c:pt idx="389">
                  <c:v>0.59154901504516599</c:v>
                </c:pt>
                <c:pt idx="390">
                  <c:v>0.59191707372665403</c:v>
                </c:pt>
                <c:pt idx="391">
                  <c:v>0.59226433038711501</c:v>
                </c:pt>
                <c:pt idx="392">
                  <c:v>0.59262461066245997</c:v>
                </c:pt>
                <c:pt idx="393">
                  <c:v>0.59305871129036003</c:v>
                </c:pt>
                <c:pt idx="394">
                  <c:v>0.59348074197769196</c:v>
                </c:pt>
                <c:pt idx="395">
                  <c:v>0.59386602640151998</c:v>
                </c:pt>
                <c:pt idx="396">
                  <c:v>0.59419373273849496</c:v>
                </c:pt>
                <c:pt idx="397">
                  <c:v>0.59449664354324305</c:v>
                </c:pt>
                <c:pt idx="398">
                  <c:v>0.59484410881996197</c:v>
                </c:pt>
                <c:pt idx="399">
                  <c:v>0.59523535370826697</c:v>
                </c:pt>
                <c:pt idx="400">
                  <c:v>0.59559596180915797</c:v>
                </c:pt>
                <c:pt idx="401">
                  <c:v>0.59596509337425196</c:v>
                </c:pt>
                <c:pt idx="402">
                  <c:v>0.59635621905326797</c:v>
                </c:pt>
                <c:pt idx="403">
                  <c:v>0.596816009283066</c:v>
                </c:pt>
                <c:pt idx="404">
                  <c:v>0.59721747636794997</c:v>
                </c:pt>
                <c:pt idx="405">
                  <c:v>0.59759030342102104</c:v>
                </c:pt>
                <c:pt idx="406">
                  <c:v>0.59794131517410298</c:v>
                </c:pt>
                <c:pt idx="407">
                  <c:v>0.59831923842430101</c:v>
                </c:pt>
                <c:pt idx="408">
                  <c:v>0.59870142340660104</c:v>
                </c:pt>
                <c:pt idx="409">
                  <c:v>0.59908408522605905</c:v>
                </c:pt>
                <c:pt idx="410">
                  <c:v>0.59944490194320699</c:v>
                </c:pt>
                <c:pt idx="411">
                  <c:v>0.59981099367141699</c:v>
                </c:pt>
                <c:pt idx="412">
                  <c:v>0.60017118453979501</c:v>
                </c:pt>
                <c:pt idx="413">
                  <c:v>0.60048381090164193</c:v>
                </c:pt>
                <c:pt idx="414">
                  <c:v>0.60078064203262294</c:v>
                </c:pt>
                <c:pt idx="415">
                  <c:v>0.60108587741851793</c:v>
                </c:pt>
                <c:pt idx="416">
                  <c:v>0.60142347812652597</c:v>
                </c:pt>
                <c:pt idx="417">
                  <c:v>0.60172299146652197</c:v>
                </c:pt>
                <c:pt idx="418">
                  <c:v>0.60200551748275799</c:v>
                </c:pt>
                <c:pt idx="419">
                  <c:v>0.60227361917495703</c:v>
                </c:pt>
                <c:pt idx="420">
                  <c:v>0.60248062610626196</c:v>
                </c:pt>
                <c:pt idx="421">
                  <c:v>0.60268447399139402</c:v>
                </c:pt>
                <c:pt idx="422">
                  <c:v>0.60289815664291402</c:v>
                </c:pt>
                <c:pt idx="423">
                  <c:v>0.60318717956543</c:v>
                </c:pt>
                <c:pt idx="424">
                  <c:v>0.60338613986969003</c:v>
                </c:pt>
                <c:pt idx="425">
                  <c:v>0.60357162952423093</c:v>
                </c:pt>
                <c:pt idx="426">
                  <c:v>0.603825187683105</c:v>
                </c:pt>
                <c:pt idx="427">
                  <c:v>0.603922402858734</c:v>
                </c:pt>
                <c:pt idx="428">
                  <c:v>0.60405287742614699</c:v>
                </c:pt>
                <c:pt idx="429">
                  <c:v>0.60427889823913594</c:v>
                </c:pt>
                <c:pt idx="430">
                  <c:v>0.60434780120849596</c:v>
                </c:pt>
                <c:pt idx="431">
                  <c:v>0.60449258089065594</c:v>
                </c:pt>
                <c:pt idx="432">
                  <c:v>0.60469309091568002</c:v>
                </c:pt>
                <c:pt idx="433">
                  <c:v>0.60476831197738601</c:v>
                </c:pt>
                <c:pt idx="434">
                  <c:v>0.60486046075820898</c:v>
                </c:pt>
                <c:pt idx="435">
                  <c:v>0.60496131181716895</c:v>
                </c:pt>
                <c:pt idx="436">
                  <c:v>0.605062699317932</c:v>
                </c:pt>
                <c:pt idx="437">
                  <c:v>0.605251288414001</c:v>
                </c:pt>
                <c:pt idx="438">
                  <c:v>0.60539243221283001</c:v>
                </c:pt>
                <c:pt idx="439">
                  <c:v>0.60541365146636994</c:v>
                </c:pt>
                <c:pt idx="440">
                  <c:v>0.60553017854690594</c:v>
                </c:pt>
                <c:pt idx="441">
                  <c:v>0.60566023588180495</c:v>
                </c:pt>
                <c:pt idx="442">
                  <c:v>0.60579357147216795</c:v>
                </c:pt>
                <c:pt idx="443">
                  <c:v>0.60587105751037595</c:v>
                </c:pt>
                <c:pt idx="444">
                  <c:v>0.60594687461853003</c:v>
                </c:pt>
                <c:pt idx="445">
                  <c:v>0.60603151321411097</c:v>
                </c:pt>
                <c:pt idx="446">
                  <c:v>0.60615471601486193</c:v>
                </c:pt>
                <c:pt idx="447">
                  <c:v>0.60627356767654395</c:v>
                </c:pt>
                <c:pt idx="448">
                  <c:v>0.60642079114913894</c:v>
                </c:pt>
                <c:pt idx="449">
                  <c:v>0.60662565231323196</c:v>
                </c:pt>
                <c:pt idx="450">
                  <c:v>0.60676667690277097</c:v>
                </c:pt>
                <c:pt idx="451">
                  <c:v>0.60687807798385596</c:v>
                </c:pt>
                <c:pt idx="452">
                  <c:v>0.60696432590484595</c:v>
                </c:pt>
                <c:pt idx="453">
                  <c:v>0.60706303119659399</c:v>
                </c:pt>
                <c:pt idx="454">
                  <c:v>0.60704705715179397</c:v>
                </c:pt>
                <c:pt idx="455">
                  <c:v>0.60697278976440394</c:v>
                </c:pt>
                <c:pt idx="456">
                  <c:v>0.60699287652969403</c:v>
                </c:pt>
                <c:pt idx="457">
                  <c:v>0.60714570283889802</c:v>
                </c:pt>
                <c:pt idx="458">
                  <c:v>0.60736862421035798</c:v>
                </c:pt>
                <c:pt idx="459">
                  <c:v>0.60764465332031303</c:v>
                </c:pt>
                <c:pt idx="460">
                  <c:v>0.60787431001663195</c:v>
                </c:pt>
                <c:pt idx="461">
                  <c:v>0.608119881153107</c:v>
                </c:pt>
                <c:pt idx="462">
                  <c:v>0.60839442014694201</c:v>
                </c:pt>
                <c:pt idx="463">
                  <c:v>0.60858789682388292</c:v>
                </c:pt>
                <c:pt idx="464">
                  <c:v>0.60875329971313497</c:v>
                </c:pt>
                <c:pt idx="465">
                  <c:v>0.60889712572097798</c:v>
                </c:pt>
                <c:pt idx="466">
                  <c:v>0.60903922319412196</c:v>
                </c:pt>
                <c:pt idx="467">
                  <c:v>0.60918960571289094</c:v>
                </c:pt>
                <c:pt idx="468">
                  <c:v>0.60933611392974896</c:v>
                </c:pt>
                <c:pt idx="469">
                  <c:v>0.60946146249771094</c:v>
                </c:pt>
                <c:pt idx="470">
                  <c:v>0.609648501873016</c:v>
                </c:pt>
                <c:pt idx="471">
                  <c:v>0.60981402397155793</c:v>
                </c:pt>
                <c:pt idx="472">
                  <c:v>0.60992852449417101</c:v>
                </c:pt>
                <c:pt idx="473">
                  <c:v>0.61005011796951303</c:v>
                </c:pt>
                <c:pt idx="474">
                  <c:v>0.610147988796234</c:v>
                </c:pt>
                <c:pt idx="475">
                  <c:v>0.61023316383361803</c:v>
                </c:pt>
                <c:pt idx="476">
                  <c:v>0.61039159297943102</c:v>
                </c:pt>
                <c:pt idx="477">
                  <c:v>0.61055932044982897</c:v>
                </c:pt>
                <c:pt idx="478">
                  <c:v>0.61071035861969003</c:v>
                </c:pt>
                <c:pt idx="479">
                  <c:v>0.61079195737838698</c:v>
                </c:pt>
                <c:pt idx="480">
                  <c:v>0.61092576980590796</c:v>
                </c:pt>
                <c:pt idx="481">
                  <c:v>0.61107382774353003</c:v>
                </c:pt>
                <c:pt idx="482">
                  <c:v>0.61122325658798193</c:v>
                </c:pt>
                <c:pt idx="483">
                  <c:v>0.61137959957122801</c:v>
                </c:pt>
                <c:pt idx="484">
                  <c:v>0.61154899597168</c:v>
                </c:pt>
                <c:pt idx="485">
                  <c:v>0.61173007488250697</c:v>
                </c:pt>
                <c:pt idx="486">
                  <c:v>0.61189500093460103</c:v>
                </c:pt>
                <c:pt idx="487">
                  <c:v>0.61204091310501096</c:v>
                </c:pt>
                <c:pt idx="488">
                  <c:v>0.61216471195220901</c:v>
                </c:pt>
                <c:pt idx="489">
                  <c:v>0.61224172115325903</c:v>
                </c:pt>
                <c:pt idx="490">
                  <c:v>0.61240831613540603</c:v>
                </c:pt>
                <c:pt idx="491">
                  <c:v>0.61258778572082495</c:v>
                </c:pt>
                <c:pt idx="492">
                  <c:v>0.61273888349533101</c:v>
                </c:pt>
                <c:pt idx="493">
                  <c:v>0.61284295320510895</c:v>
                </c:pt>
                <c:pt idx="494">
                  <c:v>0.61294320821762094</c:v>
                </c:pt>
                <c:pt idx="495">
                  <c:v>0.61304316520690894</c:v>
                </c:pt>
                <c:pt idx="496">
                  <c:v>0.61311045885086102</c:v>
                </c:pt>
                <c:pt idx="497">
                  <c:v>0.61319473981857298</c:v>
                </c:pt>
                <c:pt idx="498">
                  <c:v>0.61329928636550901</c:v>
                </c:pt>
                <c:pt idx="499">
                  <c:v>0.61344811916351294</c:v>
                </c:pt>
                <c:pt idx="500">
                  <c:v>0.61355087757110593</c:v>
                </c:pt>
                <c:pt idx="501">
                  <c:v>0.61364117860794098</c:v>
                </c:pt>
                <c:pt idx="502">
                  <c:v>0.61373958587646493</c:v>
                </c:pt>
                <c:pt idx="503">
                  <c:v>0.61383322477340696</c:v>
                </c:pt>
                <c:pt idx="504">
                  <c:v>0.61394736766815194</c:v>
                </c:pt>
                <c:pt idx="505">
                  <c:v>0.61408821344375597</c:v>
                </c:pt>
                <c:pt idx="506">
                  <c:v>0.61417255401611293</c:v>
                </c:pt>
                <c:pt idx="507">
                  <c:v>0.61425933837890601</c:v>
                </c:pt>
                <c:pt idx="508">
                  <c:v>0.61434665918350195</c:v>
                </c:pt>
                <c:pt idx="509">
                  <c:v>0.61442480087280293</c:v>
                </c:pt>
                <c:pt idx="510">
                  <c:v>0.61452398300170896</c:v>
                </c:pt>
                <c:pt idx="511">
                  <c:v>0.61464825868606598</c:v>
                </c:pt>
                <c:pt idx="512">
                  <c:v>0.61481670141220102</c:v>
                </c:pt>
                <c:pt idx="513">
                  <c:v>0.61494139432907102</c:v>
                </c:pt>
                <c:pt idx="514">
                  <c:v>0.61504230499267598</c:v>
                </c:pt>
                <c:pt idx="515">
                  <c:v>0.61512056589126596</c:v>
                </c:pt>
                <c:pt idx="516">
                  <c:v>0.61520508527755702</c:v>
                </c:pt>
                <c:pt idx="517">
                  <c:v>0.61535564661025999</c:v>
                </c:pt>
                <c:pt idx="518">
                  <c:v>0.61555263996124299</c:v>
                </c:pt>
                <c:pt idx="519">
                  <c:v>0.61566243171691892</c:v>
                </c:pt>
                <c:pt idx="520">
                  <c:v>0.61580142974853502</c:v>
                </c:pt>
                <c:pt idx="521">
                  <c:v>0.61598602533340496</c:v>
                </c:pt>
                <c:pt idx="522">
                  <c:v>0.61626873016357397</c:v>
                </c:pt>
                <c:pt idx="523">
                  <c:v>0.61642793416976893</c:v>
                </c:pt>
                <c:pt idx="524">
                  <c:v>0.61658743619918799</c:v>
                </c:pt>
                <c:pt idx="525">
                  <c:v>0.61679712533950792</c:v>
                </c:pt>
                <c:pt idx="526">
                  <c:v>0.61693755388259897</c:v>
                </c:pt>
                <c:pt idx="527">
                  <c:v>0.617155885696411</c:v>
                </c:pt>
                <c:pt idx="528">
                  <c:v>0.617444372177124</c:v>
                </c:pt>
                <c:pt idx="529">
                  <c:v>0.61759445667266799</c:v>
                </c:pt>
                <c:pt idx="530">
                  <c:v>0.61777768135070799</c:v>
                </c:pt>
                <c:pt idx="531">
                  <c:v>0.61797282695770295</c:v>
                </c:pt>
                <c:pt idx="532">
                  <c:v>0.61813971996307393</c:v>
                </c:pt>
                <c:pt idx="533">
                  <c:v>0.61839792728424092</c:v>
                </c:pt>
                <c:pt idx="534">
                  <c:v>0.61868498325347898</c:v>
                </c:pt>
                <c:pt idx="535">
                  <c:v>0.618973112106323</c:v>
                </c:pt>
                <c:pt idx="536">
                  <c:v>0.61915144920349097</c:v>
                </c:pt>
                <c:pt idx="537">
                  <c:v>0.619400298595428</c:v>
                </c:pt>
                <c:pt idx="538">
                  <c:v>0.61973712444305395</c:v>
                </c:pt>
                <c:pt idx="539">
                  <c:v>0.61994270086288494</c:v>
                </c:pt>
                <c:pt idx="540">
                  <c:v>0.62007347345352193</c:v>
                </c:pt>
                <c:pt idx="541">
                  <c:v>0.62019113302230799</c:v>
                </c:pt>
                <c:pt idx="542">
                  <c:v>0.62048271894454998</c:v>
                </c:pt>
                <c:pt idx="543">
                  <c:v>0.62075576782226594</c:v>
                </c:pt>
                <c:pt idx="544">
                  <c:v>0.62099728584289593</c:v>
                </c:pt>
                <c:pt idx="545">
                  <c:v>0.62118062973022503</c:v>
                </c:pt>
                <c:pt idx="546">
                  <c:v>0.62140915393829299</c:v>
                </c:pt>
                <c:pt idx="547">
                  <c:v>0.62160477638244593</c:v>
                </c:pt>
                <c:pt idx="548">
                  <c:v>0.62174860239028895</c:v>
                </c:pt>
                <c:pt idx="549">
                  <c:v>0.62190226316452002</c:v>
                </c:pt>
                <c:pt idx="550">
                  <c:v>0.62210044860839797</c:v>
                </c:pt>
                <c:pt idx="551">
                  <c:v>0.62233171463012693</c:v>
                </c:pt>
                <c:pt idx="552">
                  <c:v>0.62255374193191493</c:v>
                </c:pt>
                <c:pt idx="553">
                  <c:v>0.62276015281677199</c:v>
                </c:pt>
                <c:pt idx="554">
                  <c:v>0.62296233177185101</c:v>
                </c:pt>
                <c:pt idx="555">
                  <c:v>0.62316915988922095</c:v>
                </c:pt>
                <c:pt idx="556">
                  <c:v>0.62342337369918799</c:v>
                </c:pt>
                <c:pt idx="557">
                  <c:v>0.62364748716354401</c:v>
                </c:pt>
                <c:pt idx="558">
                  <c:v>0.62381342649459792</c:v>
                </c:pt>
                <c:pt idx="559">
                  <c:v>0.62405232191085802</c:v>
                </c:pt>
                <c:pt idx="560">
                  <c:v>0.62436214685440095</c:v>
                </c:pt>
                <c:pt idx="561">
                  <c:v>0.62471673488616897</c:v>
                </c:pt>
                <c:pt idx="562">
                  <c:v>0.62494966983795197</c:v>
                </c:pt>
                <c:pt idx="563">
                  <c:v>0.625237560272217</c:v>
                </c:pt>
                <c:pt idx="564">
                  <c:v>0.62553039789199794</c:v>
                </c:pt>
                <c:pt idx="565">
                  <c:v>0.62574753761291502</c:v>
                </c:pt>
                <c:pt idx="566">
                  <c:v>0.62600955963134797</c:v>
                </c:pt>
                <c:pt idx="567">
                  <c:v>0.62628034353256201</c:v>
                </c:pt>
                <c:pt idx="568">
                  <c:v>0.62654665708541901</c:v>
                </c:pt>
                <c:pt idx="569">
                  <c:v>0.62674591541290303</c:v>
                </c:pt>
                <c:pt idx="570">
                  <c:v>0.62703595161437997</c:v>
                </c:pt>
                <c:pt idx="571">
                  <c:v>0.62741324901580797</c:v>
                </c:pt>
                <c:pt idx="572">
                  <c:v>0.62770352363586401</c:v>
                </c:pt>
                <c:pt idx="573">
                  <c:v>0.62798867225646993</c:v>
                </c:pt>
                <c:pt idx="574">
                  <c:v>0.62828168869018597</c:v>
                </c:pt>
                <c:pt idx="575">
                  <c:v>0.62861201763153096</c:v>
                </c:pt>
                <c:pt idx="576">
                  <c:v>0.62892094850540203</c:v>
                </c:pt>
                <c:pt idx="577">
                  <c:v>0.62922236919403096</c:v>
                </c:pt>
                <c:pt idx="578">
                  <c:v>0.62951991558074993</c:v>
                </c:pt>
                <c:pt idx="579">
                  <c:v>0.62985030412673992</c:v>
                </c:pt>
                <c:pt idx="580">
                  <c:v>0.63017413616180395</c:v>
                </c:pt>
                <c:pt idx="581">
                  <c:v>0.63048461675643896</c:v>
                </c:pt>
                <c:pt idx="582">
                  <c:v>0.63075474500656092</c:v>
                </c:pt>
                <c:pt idx="583">
                  <c:v>0.63109455108642598</c:v>
                </c:pt>
                <c:pt idx="584">
                  <c:v>0.63147006034851094</c:v>
                </c:pt>
                <c:pt idx="585">
                  <c:v>0.63179019689559901</c:v>
                </c:pt>
                <c:pt idx="586">
                  <c:v>0.63205078840255702</c:v>
                </c:pt>
                <c:pt idx="587">
                  <c:v>0.63232777118682892</c:v>
                </c:pt>
                <c:pt idx="588">
                  <c:v>0.63268784284591695</c:v>
                </c:pt>
                <c:pt idx="589">
                  <c:v>0.632952964305878</c:v>
                </c:pt>
                <c:pt idx="590">
                  <c:v>0.63318208456039393</c:v>
                </c:pt>
                <c:pt idx="591">
                  <c:v>0.63338342905044598</c:v>
                </c:pt>
                <c:pt idx="592">
                  <c:v>0.63366392850875897</c:v>
                </c:pt>
                <c:pt idx="593">
                  <c:v>0.63392630815506001</c:v>
                </c:pt>
                <c:pt idx="594">
                  <c:v>0.63418385982513403</c:v>
                </c:pt>
                <c:pt idx="595">
                  <c:v>0.63449571132659899</c:v>
                </c:pt>
                <c:pt idx="596">
                  <c:v>0.63473103046417201</c:v>
                </c:pt>
                <c:pt idx="597">
                  <c:v>0.63495639562606798</c:v>
                </c:pt>
                <c:pt idx="598">
                  <c:v>0.63523981571197496</c:v>
                </c:pt>
                <c:pt idx="599">
                  <c:v>0.63555488586425801</c:v>
                </c:pt>
                <c:pt idx="600">
                  <c:v>0.63586345911025999</c:v>
                </c:pt>
                <c:pt idx="601">
                  <c:v>0.63615182638168299</c:v>
                </c:pt>
                <c:pt idx="602">
                  <c:v>0.63641861677169798</c:v>
                </c:pt>
                <c:pt idx="603">
                  <c:v>0.63665786981582595</c:v>
                </c:pt>
                <c:pt idx="604">
                  <c:v>0.63687757253646893</c:v>
                </c:pt>
                <c:pt idx="605">
                  <c:v>0.63712838888168299</c:v>
                </c:pt>
                <c:pt idx="606">
                  <c:v>0.63741234540939296</c:v>
                </c:pt>
                <c:pt idx="607">
                  <c:v>0.63768557310104401</c:v>
                </c:pt>
                <c:pt idx="608">
                  <c:v>0.63786587715148901</c:v>
                </c:pt>
                <c:pt idx="609">
                  <c:v>0.63827530145645095</c:v>
                </c:pt>
                <c:pt idx="610">
                  <c:v>0.63858739137649501</c:v>
                </c:pt>
                <c:pt idx="611">
                  <c:v>0.63863048553466795</c:v>
                </c:pt>
                <c:pt idx="612">
                  <c:v>0.63884202241897603</c:v>
                </c:pt>
                <c:pt idx="613">
                  <c:v>0.63910398483276398</c:v>
                </c:pt>
                <c:pt idx="614">
                  <c:v>0.63938829898834193</c:v>
                </c:pt>
                <c:pt idx="615">
                  <c:v>0.63944295644760096</c:v>
                </c:pt>
                <c:pt idx="616">
                  <c:v>0.63962135314941393</c:v>
                </c:pt>
                <c:pt idx="617">
                  <c:v>0.63988909721374498</c:v>
                </c:pt>
                <c:pt idx="618">
                  <c:v>0.64022085666656503</c:v>
                </c:pt>
                <c:pt idx="619">
                  <c:v>0.64055315256118794</c:v>
                </c:pt>
                <c:pt idx="620">
                  <c:v>0.64088515043258698</c:v>
                </c:pt>
                <c:pt idx="621">
                  <c:v>0.64121291637420696</c:v>
                </c:pt>
                <c:pt idx="622">
                  <c:v>0.64169178009033201</c:v>
                </c:pt>
                <c:pt idx="623">
                  <c:v>0.64218161106109595</c:v>
                </c:pt>
                <c:pt idx="624">
                  <c:v>0.64266434907913195</c:v>
                </c:pt>
                <c:pt idx="625">
                  <c:v>0.64310894012451203</c:v>
                </c:pt>
                <c:pt idx="626">
                  <c:v>0.64359608888626096</c:v>
                </c:pt>
                <c:pt idx="627">
                  <c:v>0.64408967494964597</c:v>
                </c:pt>
                <c:pt idx="628">
                  <c:v>0.64446524381637593</c:v>
                </c:pt>
                <c:pt idx="629">
                  <c:v>0.64478114843368495</c:v>
                </c:pt>
                <c:pt idx="630">
                  <c:v>0.64513823986053498</c:v>
                </c:pt>
                <c:pt idx="631">
                  <c:v>0.64563498497009297</c:v>
                </c:pt>
                <c:pt idx="632">
                  <c:v>0.64417711496353103</c:v>
                </c:pt>
                <c:pt idx="633">
                  <c:v>0.64446721076965297</c:v>
                </c:pt>
                <c:pt idx="634">
                  <c:v>0.64481291770935101</c:v>
                </c:pt>
                <c:pt idx="635">
                  <c:v>0.64515022039413494</c:v>
                </c:pt>
                <c:pt idx="636">
                  <c:v>0.64550182819366497</c:v>
                </c:pt>
                <c:pt idx="637">
                  <c:v>0.64583883285522503</c:v>
                </c:pt>
                <c:pt idx="638">
                  <c:v>0.64613983631133998</c:v>
                </c:pt>
                <c:pt idx="639">
                  <c:v>0.64647195339202901</c:v>
                </c:pt>
                <c:pt idx="640">
                  <c:v>0.64673492908477803</c:v>
                </c:pt>
                <c:pt idx="641">
                  <c:v>0.64692304134368894</c:v>
                </c:pt>
                <c:pt idx="642">
                  <c:v>0.64717504978179896</c:v>
                </c:pt>
                <c:pt idx="643">
                  <c:v>0.64749989509582495</c:v>
                </c:pt>
                <c:pt idx="644">
                  <c:v>0.64779398441314695</c:v>
                </c:pt>
                <c:pt idx="645">
                  <c:v>0.64803568124771094</c:v>
                </c:pt>
                <c:pt idx="646">
                  <c:v>0.64824393987655593</c:v>
                </c:pt>
                <c:pt idx="647">
                  <c:v>0.64843044281005902</c:v>
                </c:pt>
                <c:pt idx="648">
                  <c:v>0.64861807823181195</c:v>
                </c:pt>
                <c:pt idx="649">
                  <c:v>0.64880595207214398</c:v>
                </c:pt>
                <c:pt idx="650">
                  <c:v>0.64897987842559801</c:v>
                </c:pt>
                <c:pt idx="651">
                  <c:v>0.64917263984680196</c:v>
                </c:pt>
                <c:pt idx="652">
                  <c:v>0.64937165975570699</c:v>
                </c:pt>
                <c:pt idx="653">
                  <c:v>0.64959130287170397</c:v>
                </c:pt>
                <c:pt idx="654">
                  <c:v>0.64980266094207795</c:v>
                </c:pt>
                <c:pt idx="655">
                  <c:v>0.64999381303787196</c:v>
                </c:pt>
                <c:pt idx="656">
                  <c:v>0.65014437437057493</c:v>
                </c:pt>
                <c:pt idx="657">
                  <c:v>0.650264596939087</c:v>
                </c:pt>
                <c:pt idx="658">
                  <c:v>0.65037599802017199</c:v>
                </c:pt>
                <c:pt idx="659">
                  <c:v>0.65046641826629603</c:v>
                </c:pt>
                <c:pt idx="660">
                  <c:v>0.65057066679000897</c:v>
                </c:pt>
                <c:pt idx="661">
                  <c:v>0.65069142580032302</c:v>
                </c:pt>
                <c:pt idx="662">
                  <c:v>0.65076611042022703</c:v>
                </c:pt>
                <c:pt idx="663">
                  <c:v>0.65079674720764202</c:v>
                </c:pt>
                <c:pt idx="664">
                  <c:v>0.65086708068847698</c:v>
                </c:pt>
                <c:pt idx="665">
                  <c:v>0.65099117755889901</c:v>
                </c:pt>
                <c:pt idx="666">
                  <c:v>0.65111438035964997</c:v>
                </c:pt>
                <c:pt idx="667">
                  <c:v>0.65124104022979701</c:v>
                </c:pt>
                <c:pt idx="668">
                  <c:v>0.65135864019393896</c:v>
                </c:pt>
                <c:pt idx="669">
                  <c:v>0.65142796039581297</c:v>
                </c:pt>
                <c:pt idx="670">
                  <c:v>0.65152285099029494</c:v>
                </c:pt>
                <c:pt idx="671">
                  <c:v>0.65164694786071797</c:v>
                </c:pt>
                <c:pt idx="672">
                  <c:v>0.65173981189727803</c:v>
                </c:pt>
                <c:pt idx="673">
                  <c:v>0.65181217193603502</c:v>
                </c:pt>
                <c:pt idx="674">
                  <c:v>0.65188930034637493</c:v>
                </c:pt>
                <c:pt idx="675">
                  <c:v>0.65197566747665403</c:v>
                </c:pt>
                <c:pt idx="676">
                  <c:v>0.65209887027740498</c:v>
                </c:pt>
                <c:pt idx="677">
                  <c:v>0.65225515365600595</c:v>
                </c:pt>
                <c:pt idx="678">
                  <c:v>0.65237060785293599</c:v>
                </c:pt>
                <c:pt idx="679">
                  <c:v>0.65246782302856399</c:v>
                </c:pt>
                <c:pt idx="680">
                  <c:v>0.65257350206375098</c:v>
                </c:pt>
                <c:pt idx="681">
                  <c:v>0.65267584323883099</c:v>
                </c:pt>
                <c:pt idx="682">
                  <c:v>0.65283045768737802</c:v>
                </c:pt>
                <c:pt idx="683">
                  <c:v>0.65295181274414094</c:v>
                </c:pt>
                <c:pt idx="684">
                  <c:v>0.65303883552551301</c:v>
                </c:pt>
                <c:pt idx="685">
                  <c:v>0.65316609144210802</c:v>
                </c:pt>
                <c:pt idx="686">
                  <c:v>0.65332618951797494</c:v>
                </c:pt>
                <c:pt idx="687">
                  <c:v>0.65348771810531603</c:v>
                </c:pt>
                <c:pt idx="688">
                  <c:v>0.65362147092819201</c:v>
                </c:pt>
                <c:pt idx="689">
                  <c:v>0.65374419689178498</c:v>
                </c:pt>
                <c:pt idx="690">
                  <c:v>0.65388545989990199</c:v>
                </c:pt>
                <c:pt idx="691">
                  <c:v>0.654012835025787</c:v>
                </c:pt>
                <c:pt idx="692">
                  <c:v>0.654118096828461</c:v>
                </c:pt>
                <c:pt idx="693">
                  <c:v>0.65428385734558103</c:v>
                </c:pt>
                <c:pt idx="694">
                  <c:v>0.654451048374176</c:v>
                </c:pt>
                <c:pt idx="695">
                  <c:v>0.65459219217300402</c:v>
                </c:pt>
                <c:pt idx="696">
                  <c:v>0.65479097366332994</c:v>
                </c:pt>
                <c:pt idx="697">
                  <c:v>0.65496352910995492</c:v>
                </c:pt>
                <c:pt idx="698">
                  <c:v>0.65506467819213898</c:v>
                </c:pt>
                <c:pt idx="699">
                  <c:v>0.655180728435516</c:v>
                </c:pt>
                <c:pt idx="700">
                  <c:v>0.65531477928161597</c:v>
                </c:pt>
                <c:pt idx="701">
                  <c:v>0.65544561147689795</c:v>
                </c:pt>
                <c:pt idx="702">
                  <c:v>0.65558276176452601</c:v>
                </c:pt>
                <c:pt idx="703">
                  <c:v>0.65571967363357497</c:v>
                </c:pt>
                <c:pt idx="704">
                  <c:v>0.65582314729690594</c:v>
                </c:pt>
                <c:pt idx="705">
                  <c:v>0.655910468101501</c:v>
                </c:pt>
                <c:pt idx="706">
                  <c:v>0.65598777532577501</c:v>
                </c:pt>
                <c:pt idx="707">
                  <c:v>0.65603814125061</c:v>
                </c:pt>
                <c:pt idx="708">
                  <c:v>0.656087970733643</c:v>
                </c:pt>
                <c:pt idx="709">
                  <c:v>0.656157231330872</c:v>
                </c:pt>
                <c:pt idx="710">
                  <c:v>0.65622100830078101</c:v>
                </c:pt>
                <c:pt idx="711">
                  <c:v>0.65625617504119893</c:v>
                </c:pt>
                <c:pt idx="712">
                  <c:v>0.65626666545867895</c:v>
                </c:pt>
                <c:pt idx="713">
                  <c:v>0.65627536773681594</c:v>
                </c:pt>
                <c:pt idx="714">
                  <c:v>0.65627220869064296</c:v>
                </c:pt>
                <c:pt idx="715">
                  <c:v>0.65623102188110394</c:v>
                </c:pt>
                <c:pt idx="716">
                  <c:v>0.65619096755981399</c:v>
                </c:pt>
                <c:pt idx="717">
                  <c:v>0.65617886781692503</c:v>
                </c:pt>
                <c:pt idx="718">
                  <c:v>0.65616903305053698</c:v>
                </c:pt>
                <c:pt idx="719">
                  <c:v>0.65611652135848997</c:v>
                </c:pt>
                <c:pt idx="720">
                  <c:v>0.65604702234268197</c:v>
                </c:pt>
                <c:pt idx="721">
                  <c:v>0.656004822254181</c:v>
                </c:pt>
                <c:pt idx="722">
                  <c:v>0.65597251653671296</c:v>
                </c:pt>
                <c:pt idx="723">
                  <c:v>0.65595028400421096</c:v>
                </c:pt>
                <c:pt idx="724">
                  <c:v>0.65595624446868894</c:v>
                </c:pt>
                <c:pt idx="725">
                  <c:v>0.65593317747116098</c:v>
                </c:pt>
                <c:pt idx="726">
                  <c:v>0.65584287643432593</c:v>
                </c:pt>
                <c:pt idx="727">
                  <c:v>0.65576264858245903</c:v>
                </c:pt>
                <c:pt idx="728">
                  <c:v>0.65568414926528895</c:v>
                </c:pt>
                <c:pt idx="729">
                  <c:v>0.65558341741561899</c:v>
                </c:pt>
                <c:pt idx="730">
                  <c:v>0.65552124977111803</c:v>
                </c:pt>
                <c:pt idx="731">
                  <c:v>0.65547785758972199</c:v>
                </c:pt>
                <c:pt idx="732">
                  <c:v>0.65540007352828999</c:v>
                </c:pt>
                <c:pt idx="733">
                  <c:v>0.65530744791030893</c:v>
                </c:pt>
                <c:pt idx="734">
                  <c:v>0.65524539947509797</c:v>
                </c:pt>
                <c:pt idx="735">
                  <c:v>0.65519139766693102</c:v>
                </c:pt>
                <c:pt idx="736">
                  <c:v>0.65511665344238301</c:v>
                </c:pt>
                <c:pt idx="737">
                  <c:v>0.65504131317138703</c:v>
                </c:pt>
                <c:pt idx="738">
                  <c:v>0.65499815940856898</c:v>
                </c:pt>
                <c:pt idx="739">
                  <c:v>0.65495554208755502</c:v>
                </c:pt>
                <c:pt idx="740">
                  <c:v>0.65487662553787196</c:v>
                </c:pt>
                <c:pt idx="741">
                  <c:v>0.65479091405868495</c:v>
                </c:pt>
                <c:pt idx="742">
                  <c:v>0.65472177267074594</c:v>
                </c:pt>
                <c:pt idx="743">
                  <c:v>0.65470204353332495</c:v>
                </c:pt>
                <c:pt idx="744">
                  <c:v>0.65467826128006001</c:v>
                </c:pt>
                <c:pt idx="745">
                  <c:v>0.65463087558746302</c:v>
                </c:pt>
                <c:pt idx="746">
                  <c:v>0.65458921194076503</c:v>
                </c:pt>
                <c:pt idx="747">
                  <c:v>0.654539978504181</c:v>
                </c:pt>
                <c:pt idx="748">
                  <c:v>0.65448514223098797</c:v>
                </c:pt>
                <c:pt idx="749">
                  <c:v>0.65444091558456396</c:v>
                </c:pt>
                <c:pt idx="750">
                  <c:v>0.65440586805343592</c:v>
                </c:pt>
                <c:pt idx="751">
                  <c:v>0.65445069074630702</c:v>
                </c:pt>
                <c:pt idx="752">
                  <c:v>0.65450701713561998</c:v>
                </c:pt>
                <c:pt idx="753">
                  <c:v>0.65451172590255702</c:v>
                </c:pt>
                <c:pt idx="754">
                  <c:v>0.654503738880157</c:v>
                </c:pt>
                <c:pt idx="755">
                  <c:v>0.65450886487960802</c:v>
                </c:pt>
                <c:pt idx="756">
                  <c:v>0.65450707674026498</c:v>
                </c:pt>
                <c:pt idx="757">
                  <c:v>0.65450850725173992</c:v>
                </c:pt>
                <c:pt idx="758">
                  <c:v>0.65453187227249099</c:v>
                </c:pt>
                <c:pt idx="759">
                  <c:v>0.65456668138503993</c:v>
                </c:pt>
                <c:pt idx="760">
                  <c:v>0.65461865663528396</c:v>
                </c:pt>
                <c:pt idx="761">
                  <c:v>0.65466812849044798</c:v>
                </c:pt>
                <c:pt idx="762">
                  <c:v>0.65474054813384996</c:v>
                </c:pt>
                <c:pt idx="763">
                  <c:v>0.65481547117233296</c:v>
                </c:pt>
                <c:pt idx="764">
                  <c:v>0.65489206314086901</c:v>
                </c:pt>
                <c:pt idx="765">
                  <c:v>0.65496805906295796</c:v>
                </c:pt>
                <c:pt idx="766">
                  <c:v>0.65503344535827601</c:v>
                </c:pt>
                <c:pt idx="767">
                  <c:v>0.65508500337600695</c:v>
                </c:pt>
                <c:pt idx="768">
                  <c:v>0.65515366792678797</c:v>
                </c:pt>
                <c:pt idx="769">
                  <c:v>0.65524313449859595</c:v>
                </c:pt>
                <c:pt idx="770">
                  <c:v>0.65530196428298992</c:v>
                </c:pt>
                <c:pt idx="771">
                  <c:v>0.65534547567367596</c:v>
                </c:pt>
                <c:pt idx="772">
                  <c:v>0.65538982152938796</c:v>
                </c:pt>
                <c:pt idx="773">
                  <c:v>0.65540680885314895</c:v>
                </c:pt>
                <c:pt idx="774">
                  <c:v>0.65543559789657602</c:v>
                </c:pt>
                <c:pt idx="775">
                  <c:v>0.65551528930664094</c:v>
                </c:pt>
                <c:pt idx="776">
                  <c:v>0.65559599399566693</c:v>
                </c:pt>
                <c:pt idx="777">
                  <c:v>0.65567479133605999</c:v>
                </c:pt>
                <c:pt idx="778">
                  <c:v>0.65574363470077501</c:v>
                </c:pt>
                <c:pt idx="779">
                  <c:v>0.65573815107345601</c:v>
                </c:pt>
                <c:pt idx="780">
                  <c:v>0.65572926998138403</c:v>
                </c:pt>
                <c:pt idx="781">
                  <c:v>0.65572271347045896</c:v>
                </c:pt>
                <c:pt idx="782">
                  <c:v>0.65571472644805895</c:v>
                </c:pt>
                <c:pt idx="783">
                  <c:v>0.65569285154342694</c:v>
                </c:pt>
                <c:pt idx="784">
                  <c:v>0.65567723512649501</c:v>
                </c:pt>
                <c:pt idx="785">
                  <c:v>0.65564761161804197</c:v>
                </c:pt>
                <c:pt idx="786">
                  <c:v>0.65561280250549303</c:v>
                </c:pt>
                <c:pt idx="787">
                  <c:v>0.65561321973800701</c:v>
                </c:pt>
                <c:pt idx="788">
                  <c:v>0.65562937259674092</c:v>
                </c:pt>
                <c:pt idx="789">
                  <c:v>0.65562269687652597</c:v>
                </c:pt>
                <c:pt idx="790">
                  <c:v>0.65558806657791102</c:v>
                </c:pt>
                <c:pt idx="791">
                  <c:v>0.65553233623504603</c:v>
                </c:pt>
                <c:pt idx="792">
                  <c:v>0.65544257164001496</c:v>
                </c:pt>
                <c:pt idx="793">
                  <c:v>0.65535817146301301</c:v>
                </c:pt>
                <c:pt idx="794">
                  <c:v>0.65528759956359894</c:v>
                </c:pt>
                <c:pt idx="795">
                  <c:v>0.65522060394287096</c:v>
                </c:pt>
                <c:pt idx="796">
                  <c:v>0.65514866113662695</c:v>
                </c:pt>
                <c:pt idx="797">
                  <c:v>0.65507886409759497</c:v>
                </c:pt>
                <c:pt idx="798">
                  <c:v>0.65509608983993495</c:v>
                </c:pt>
                <c:pt idx="799">
                  <c:v>0.65512595176696797</c:v>
                </c:pt>
                <c:pt idx="800">
                  <c:v>0.65509501695632899</c:v>
                </c:pt>
                <c:pt idx="801">
                  <c:v>0.65504953861236592</c:v>
                </c:pt>
                <c:pt idx="802">
                  <c:v>0.65502796173095701</c:v>
                </c:pt>
                <c:pt idx="803">
                  <c:v>0.65501592159271194</c:v>
                </c:pt>
                <c:pt idx="804">
                  <c:v>0.65497807264328001</c:v>
                </c:pt>
                <c:pt idx="805">
                  <c:v>0.65491781234741198</c:v>
                </c:pt>
                <c:pt idx="806">
                  <c:v>0.65486005544662496</c:v>
                </c:pt>
                <c:pt idx="807">
                  <c:v>0.65481714010238601</c:v>
                </c:pt>
                <c:pt idx="808">
                  <c:v>0.65477339029312098</c:v>
                </c:pt>
                <c:pt idx="809">
                  <c:v>0.65472683906555196</c:v>
                </c:pt>
                <c:pt idx="810">
                  <c:v>0.65468595027923593</c:v>
                </c:pt>
                <c:pt idx="811">
                  <c:v>0.65463862419128394</c:v>
                </c:pt>
                <c:pt idx="812">
                  <c:v>0.65459553003311199</c:v>
                </c:pt>
                <c:pt idx="813">
                  <c:v>0.65460214614868195</c:v>
                </c:pt>
                <c:pt idx="814">
                  <c:v>0.65460792779922494</c:v>
                </c:pt>
                <c:pt idx="815">
                  <c:v>0.65458074808120703</c:v>
                </c:pt>
                <c:pt idx="816">
                  <c:v>0.65455118417739899</c:v>
                </c:pt>
                <c:pt idx="817">
                  <c:v>0.65453610420227093</c:v>
                </c:pt>
                <c:pt idx="818">
                  <c:v>0.65452680587768597</c:v>
                </c:pt>
                <c:pt idx="819">
                  <c:v>0.65449426174163794</c:v>
                </c:pt>
                <c:pt idx="820">
                  <c:v>0.65445486307144196</c:v>
                </c:pt>
                <c:pt idx="821">
                  <c:v>0.65440819263458294</c:v>
                </c:pt>
                <c:pt idx="822">
                  <c:v>0.65435210466384897</c:v>
                </c:pt>
                <c:pt idx="823">
                  <c:v>0.65432277917861903</c:v>
                </c:pt>
                <c:pt idx="824">
                  <c:v>0.65432134866714498</c:v>
                </c:pt>
                <c:pt idx="825">
                  <c:v>0.65432295799255402</c:v>
                </c:pt>
                <c:pt idx="826">
                  <c:v>0.65433672666549703</c:v>
                </c:pt>
                <c:pt idx="827">
                  <c:v>0.65435299873352093</c:v>
                </c:pt>
                <c:pt idx="828">
                  <c:v>0.65436390638351394</c:v>
                </c:pt>
                <c:pt idx="829">
                  <c:v>0.65436909198760995</c:v>
                </c:pt>
                <c:pt idx="830">
                  <c:v>0.65435931682586701</c:v>
                </c:pt>
                <c:pt idx="831">
                  <c:v>0.65435234308242796</c:v>
                </c:pt>
                <c:pt idx="832">
                  <c:v>0.65437582731246902</c:v>
                </c:pt>
                <c:pt idx="833">
                  <c:v>0.65439925193786597</c:v>
                </c:pt>
                <c:pt idx="834">
                  <c:v>0.654387271404266</c:v>
                </c:pt>
                <c:pt idx="835">
                  <c:v>0.65437082052230799</c:v>
                </c:pt>
                <c:pt idx="836">
                  <c:v>0.65438709259033201</c:v>
                </c:pt>
                <c:pt idx="837">
                  <c:v>0.65441045761108396</c:v>
                </c:pt>
                <c:pt idx="838">
                  <c:v>0.65440264940261794</c:v>
                </c:pt>
                <c:pt idx="839">
                  <c:v>0.65438488721847499</c:v>
                </c:pt>
                <c:pt idx="840">
                  <c:v>0.65437099933624299</c:v>
                </c:pt>
                <c:pt idx="841">
                  <c:v>0.65435913801193202</c:v>
                </c:pt>
                <c:pt idx="842">
                  <c:v>0.65435639619827302</c:v>
                </c:pt>
                <c:pt idx="843">
                  <c:v>0.65436486005783101</c:v>
                </c:pt>
                <c:pt idx="844">
                  <c:v>0.65436086654663095</c:v>
                </c:pt>
                <c:pt idx="845">
                  <c:v>0.65433481931686399</c:v>
                </c:pt>
                <c:pt idx="846">
                  <c:v>0.65430948734283401</c:v>
                </c:pt>
                <c:pt idx="847">
                  <c:v>0.65428683757782002</c:v>
                </c:pt>
                <c:pt idx="848">
                  <c:v>0.65426645278930695</c:v>
                </c:pt>
                <c:pt idx="849">
                  <c:v>0.65424815416336102</c:v>
                </c:pt>
                <c:pt idx="850">
                  <c:v>0.654229080677032</c:v>
                </c:pt>
                <c:pt idx="851">
                  <c:v>0.65420869588851893</c:v>
                </c:pt>
                <c:pt idx="852">
                  <c:v>0.65418854951858496</c:v>
                </c:pt>
                <c:pt idx="853">
                  <c:v>0.65416667461395295</c:v>
                </c:pt>
                <c:pt idx="854">
                  <c:v>0.65414438247680695</c:v>
                </c:pt>
                <c:pt idx="855">
                  <c:v>0.65409699678420996</c:v>
                </c:pt>
                <c:pt idx="856">
                  <c:v>0.65404359102249099</c:v>
                </c:pt>
                <c:pt idx="857">
                  <c:v>0.65398041009902996</c:v>
                </c:pt>
                <c:pt idx="858">
                  <c:v>0.65391484498977703</c:v>
                </c:pt>
                <c:pt idx="859">
                  <c:v>0.65387020111083993</c:v>
                </c:pt>
                <c:pt idx="860">
                  <c:v>0.65383861064910898</c:v>
                </c:pt>
                <c:pt idx="861">
                  <c:v>0.65377888679504392</c:v>
                </c:pt>
                <c:pt idx="862">
                  <c:v>0.65369031429290803</c:v>
                </c:pt>
                <c:pt idx="863">
                  <c:v>0.65361247062683103</c:v>
                </c:pt>
                <c:pt idx="864">
                  <c:v>0.65355173349380502</c:v>
                </c:pt>
                <c:pt idx="865">
                  <c:v>0.65348521471023602</c:v>
                </c:pt>
                <c:pt idx="866">
                  <c:v>0.65340474843978902</c:v>
                </c:pt>
                <c:pt idx="867">
                  <c:v>0.65332350730895994</c:v>
                </c:pt>
                <c:pt idx="868">
                  <c:v>0.65323201417922994</c:v>
                </c:pt>
                <c:pt idx="869">
                  <c:v>0.65314135551452601</c:v>
                </c:pt>
                <c:pt idx="870">
                  <c:v>0.65306136608123799</c:v>
                </c:pt>
                <c:pt idx="871">
                  <c:v>0.65298173427581796</c:v>
                </c:pt>
                <c:pt idx="872">
                  <c:v>0.65290728807449294</c:v>
                </c:pt>
                <c:pt idx="873">
                  <c:v>0.652833676338196</c:v>
                </c:pt>
                <c:pt idx="874">
                  <c:v>0.65275350809097299</c:v>
                </c:pt>
                <c:pt idx="875">
                  <c:v>0.65267244577407801</c:v>
                </c:pt>
                <c:pt idx="876">
                  <c:v>0.65258136987686199</c:v>
                </c:pt>
                <c:pt idx="877">
                  <c:v>0.652486896514893</c:v>
                </c:pt>
                <c:pt idx="878">
                  <c:v>0.65240023136138903</c:v>
                </c:pt>
                <c:pt idx="879">
                  <c:v>0.65231773853302</c:v>
                </c:pt>
                <c:pt idx="880">
                  <c:v>0.65222380161285398</c:v>
                </c:pt>
                <c:pt idx="881">
                  <c:v>0.65212169885635396</c:v>
                </c:pt>
                <c:pt idx="882">
                  <c:v>0.65201977491378793</c:v>
                </c:pt>
                <c:pt idx="883">
                  <c:v>0.65191779136657702</c:v>
                </c:pt>
                <c:pt idx="884">
                  <c:v>0.65181312561035198</c:v>
                </c:pt>
                <c:pt idx="885">
                  <c:v>0.65170249938964797</c:v>
                </c:pt>
                <c:pt idx="886">
                  <c:v>0.65159401893615698</c:v>
                </c:pt>
                <c:pt idx="887">
                  <c:v>0.651490843296051</c:v>
                </c:pt>
                <c:pt idx="888">
                  <c:v>0.65138897895812997</c:v>
                </c:pt>
                <c:pt idx="889">
                  <c:v>0.65129253864288295</c:v>
                </c:pt>
                <c:pt idx="890">
                  <c:v>0.65119812488555895</c:v>
                </c:pt>
                <c:pt idx="891">
                  <c:v>0.65113500356674203</c:v>
                </c:pt>
                <c:pt idx="892">
                  <c:v>0.651072120666504</c:v>
                </c:pt>
                <c:pt idx="893">
                  <c:v>0.65101341009140001</c:v>
                </c:pt>
                <c:pt idx="894">
                  <c:v>0.65095517635345501</c:v>
                </c:pt>
                <c:pt idx="895">
                  <c:v>0.65089849233627295</c:v>
                </c:pt>
                <c:pt idx="896">
                  <c:v>0.65084234476089498</c:v>
                </c:pt>
                <c:pt idx="897">
                  <c:v>0.65080443620681794</c:v>
                </c:pt>
                <c:pt idx="898">
                  <c:v>0.650772488117218</c:v>
                </c:pt>
                <c:pt idx="899">
                  <c:v>0.65075240135192902</c:v>
                </c:pt>
                <c:pt idx="900">
                  <c:v>0.65073845386505103</c:v>
                </c:pt>
                <c:pt idx="901">
                  <c:v>0.65071306228637693</c:v>
                </c:pt>
                <c:pt idx="902">
                  <c:v>0.65067884922027597</c:v>
                </c:pt>
                <c:pt idx="903">
                  <c:v>0.65065125226974496</c:v>
                </c:pt>
                <c:pt idx="904">
                  <c:v>0.65063104629516599</c:v>
                </c:pt>
                <c:pt idx="905">
                  <c:v>0.65061149597168</c:v>
                </c:pt>
                <c:pt idx="906">
                  <c:v>0.65059325695037795</c:v>
                </c:pt>
                <c:pt idx="907">
                  <c:v>0.65057883262634297</c:v>
                </c:pt>
                <c:pt idx="908">
                  <c:v>0.65057448148727393</c:v>
                </c:pt>
                <c:pt idx="909">
                  <c:v>0.65056232213973997</c:v>
                </c:pt>
                <c:pt idx="910">
                  <c:v>0.65051553249359095</c:v>
                </c:pt>
                <c:pt idx="911">
                  <c:v>0.65047237873077401</c:v>
                </c:pt>
                <c:pt idx="912">
                  <c:v>0.65046391487121602</c:v>
                </c:pt>
                <c:pt idx="913">
                  <c:v>0.65045551061630202</c:v>
                </c:pt>
                <c:pt idx="914">
                  <c:v>0.65046635866165203</c:v>
                </c:pt>
                <c:pt idx="915">
                  <c:v>0.65047720670700093</c:v>
                </c:pt>
                <c:pt idx="916">
                  <c:v>0.65049431324005103</c:v>
                </c:pt>
                <c:pt idx="917">
                  <c:v>0.65051237344741797</c:v>
                </c:pt>
                <c:pt idx="918">
                  <c:v>0.65053281784057593</c:v>
                </c:pt>
                <c:pt idx="919">
                  <c:v>0.65055350065231299</c:v>
                </c:pt>
                <c:pt idx="920">
                  <c:v>0.65057322978973398</c:v>
                </c:pt>
                <c:pt idx="921">
                  <c:v>0.65059278011321997</c:v>
                </c:pt>
                <c:pt idx="922">
                  <c:v>0.650608575344086</c:v>
                </c:pt>
                <c:pt idx="923">
                  <c:v>0.65062192678451503</c:v>
                </c:pt>
                <c:pt idx="924">
                  <c:v>0.65063992738723797</c:v>
                </c:pt>
                <c:pt idx="925">
                  <c:v>0.65066215991973897</c:v>
                </c:pt>
                <c:pt idx="926">
                  <c:v>0.65066984891891499</c:v>
                </c:pt>
                <c:pt idx="927">
                  <c:v>0.65065882205963099</c:v>
                </c:pt>
                <c:pt idx="928">
                  <c:v>0.65065691471099896</c:v>
                </c:pt>
                <c:pt idx="929">
                  <c:v>0.65067229270935101</c:v>
                </c:pt>
                <c:pt idx="930">
                  <c:v>0.65068159103393597</c:v>
                </c:pt>
                <c:pt idx="931">
                  <c:v>0.65067408084869394</c:v>
                </c:pt>
                <c:pt idx="932">
                  <c:v>0.65066549777984595</c:v>
                </c:pt>
                <c:pt idx="933">
                  <c:v>0.65064886808395395</c:v>
                </c:pt>
                <c:pt idx="934">
                  <c:v>0.65063599348068202</c:v>
                </c:pt>
                <c:pt idx="935">
                  <c:v>0.65067044496536297</c:v>
                </c:pt>
                <c:pt idx="936">
                  <c:v>0.65070459842681894</c:v>
                </c:pt>
                <c:pt idx="937">
                  <c:v>0.65066889524459792</c:v>
                </c:pt>
                <c:pt idx="938">
                  <c:v>0.65063241720199594</c:v>
                </c:pt>
                <c:pt idx="939">
                  <c:v>0.65057436227798493</c:v>
                </c:pt>
                <c:pt idx="940">
                  <c:v>0.65051392316818202</c:v>
                </c:pt>
                <c:pt idx="941">
                  <c:v>0.65046200752258299</c:v>
                </c:pt>
                <c:pt idx="942">
                  <c:v>0.65041152238845801</c:v>
                </c:pt>
                <c:pt idx="943">
                  <c:v>0.65034464597702002</c:v>
                </c:pt>
                <c:pt idx="944">
                  <c:v>0.65027174949645994</c:v>
                </c:pt>
                <c:pt idx="945">
                  <c:v>0.65018317699432393</c:v>
                </c:pt>
                <c:pt idx="946">
                  <c:v>0.65008691549301101</c:v>
                </c:pt>
                <c:pt idx="947">
                  <c:v>0.64998660087585403</c:v>
                </c:pt>
                <c:pt idx="948">
                  <c:v>0.64988270998001096</c:v>
                </c:pt>
                <c:pt idx="949">
                  <c:v>0.64977464675903296</c:v>
                </c:pt>
                <c:pt idx="950">
                  <c:v>0.649662709236145</c:v>
                </c:pt>
                <c:pt idx="951">
                  <c:v>0.649557268619537</c:v>
                </c:pt>
                <c:pt idx="952">
                  <c:v>0.64946053028106698</c:v>
                </c:pt>
                <c:pt idx="953">
                  <c:v>0.64935300350189196</c:v>
                </c:pt>
                <c:pt idx="954">
                  <c:v>0.64922473430633498</c:v>
                </c:pt>
                <c:pt idx="955">
                  <c:v>0.64909694194793699</c:v>
                </c:pt>
                <c:pt idx="956">
                  <c:v>0.64897123575210602</c:v>
                </c:pt>
                <c:pt idx="957">
                  <c:v>0.64885160923004193</c:v>
                </c:pt>
                <c:pt idx="958">
                  <c:v>0.64876023530960103</c:v>
                </c:pt>
                <c:pt idx="959">
                  <c:v>0.64866731166839597</c:v>
                </c:pt>
                <c:pt idx="960">
                  <c:v>0.64857009649276698</c:v>
                </c:pt>
                <c:pt idx="961">
                  <c:v>0.64847306013107298</c:v>
                </c:pt>
                <c:pt idx="962">
                  <c:v>0.64839718341827401</c:v>
                </c:pt>
                <c:pt idx="963">
                  <c:v>0.64832142591476394</c:v>
                </c:pt>
                <c:pt idx="964">
                  <c:v>0.64824829101562498</c:v>
                </c:pt>
                <c:pt idx="965">
                  <c:v>0.64817527532577501</c:v>
                </c:pt>
                <c:pt idx="966">
                  <c:v>0.64811495542526198</c:v>
                </c:pt>
                <c:pt idx="967">
                  <c:v>0.648056364059448</c:v>
                </c:pt>
                <c:pt idx="968">
                  <c:v>0.64797494411468493</c:v>
                </c:pt>
                <c:pt idx="969">
                  <c:v>0.647887086868286</c:v>
                </c:pt>
                <c:pt idx="970">
                  <c:v>0.64778587818145794</c:v>
                </c:pt>
                <c:pt idx="971">
                  <c:v>0.64767918586730999</c:v>
                </c:pt>
                <c:pt idx="972">
                  <c:v>0.64758375883102393</c:v>
                </c:pt>
                <c:pt idx="973">
                  <c:v>0.64749387502670297</c:v>
                </c:pt>
                <c:pt idx="974">
                  <c:v>0.6473792552948</c:v>
                </c:pt>
                <c:pt idx="975">
                  <c:v>0.64724436998367296</c:v>
                </c:pt>
                <c:pt idx="976">
                  <c:v>0.64712390899658201</c:v>
                </c:pt>
                <c:pt idx="977">
                  <c:v>0.64702025651931794</c:v>
                </c:pt>
                <c:pt idx="978">
                  <c:v>0.64692077636718803</c:v>
                </c:pt>
                <c:pt idx="979">
                  <c:v>0.64682856798171995</c:v>
                </c:pt>
                <c:pt idx="980">
                  <c:v>0.64673570394516</c:v>
                </c:pt>
                <c:pt idx="981">
                  <c:v>0.64664236307144196</c:v>
                </c:pt>
                <c:pt idx="982">
                  <c:v>0.646547174453735</c:v>
                </c:pt>
                <c:pt idx="983">
                  <c:v>0.64644346237182593</c:v>
                </c:pt>
                <c:pt idx="984">
                  <c:v>0.64633957147598298</c:v>
                </c:pt>
                <c:pt idx="985">
                  <c:v>0.64623335599899301</c:v>
                </c:pt>
                <c:pt idx="986">
                  <c:v>0.64612886905670197</c:v>
                </c:pt>
                <c:pt idx="987">
                  <c:v>0.64604119062423693</c:v>
                </c:pt>
                <c:pt idx="988">
                  <c:v>0.64595381021499598</c:v>
                </c:pt>
                <c:pt idx="989">
                  <c:v>0.64583340883255003</c:v>
                </c:pt>
                <c:pt idx="990">
                  <c:v>0.64571330547332795</c:v>
                </c:pt>
                <c:pt idx="991">
                  <c:v>0.64557698965072596</c:v>
                </c:pt>
                <c:pt idx="992">
                  <c:v>0.64544055461883498</c:v>
                </c:pt>
                <c:pt idx="993">
                  <c:v>0.64531276226043699</c:v>
                </c:pt>
                <c:pt idx="994">
                  <c:v>0.64518735408783001</c:v>
                </c:pt>
                <c:pt idx="995">
                  <c:v>0.64504966735839797</c:v>
                </c:pt>
                <c:pt idx="996">
                  <c:v>0.64490834474563596</c:v>
                </c:pt>
                <c:pt idx="997">
                  <c:v>0.64472273588180495</c:v>
                </c:pt>
                <c:pt idx="998">
                  <c:v>0.64452145099639901</c:v>
                </c:pt>
                <c:pt idx="999">
                  <c:v>0.64430198669433603</c:v>
                </c:pt>
                <c:pt idx="1000">
                  <c:v>0.64407453536987302</c:v>
                </c:pt>
                <c:pt idx="1001">
                  <c:v>0.64385751485824594</c:v>
                </c:pt>
                <c:pt idx="1002">
                  <c:v>0.64364746809005702</c:v>
                </c:pt>
                <c:pt idx="1003">
                  <c:v>0.64342961311340297</c:v>
                </c:pt>
                <c:pt idx="1004">
                  <c:v>0.64320424795150799</c:v>
                </c:pt>
                <c:pt idx="1005">
                  <c:v>0.64299837350845301</c:v>
                </c:pt>
                <c:pt idx="1006">
                  <c:v>0.642818367481232</c:v>
                </c:pt>
                <c:pt idx="1007">
                  <c:v>0.64264962673187298</c:v>
                </c:pt>
                <c:pt idx="1008">
                  <c:v>0.64249793291091895</c:v>
                </c:pt>
                <c:pt idx="1009">
                  <c:v>0.64236745834350595</c:v>
                </c:pt>
                <c:pt idx="1010">
                  <c:v>0.64228395223617596</c:v>
                </c:pt>
                <c:pt idx="1011">
                  <c:v>0.64220098257064795</c:v>
                </c:pt>
                <c:pt idx="1012">
                  <c:v>0.64211610555648801</c:v>
                </c:pt>
                <c:pt idx="1013">
                  <c:v>0.64202890396118195</c:v>
                </c:pt>
                <c:pt idx="1014">
                  <c:v>0.641924953460693</c:v>
                </c:pt>
                <c:pt idx="1015">
                  <c:v>0.64180753231048593</c:v>
                </c:pt>
                <c:pt idx="1016">
                  <c:v>0.64155570268631001</c:v>
                </c:pt>
                <c:pt idx="1017">
                  <c:v>0.64130333662033101</c:v>
                </c:pt>
                <c:pt idx="1018">
                  <c:v>0.64090082645416302</c:v>
                </c:pt>
                <c:pt idx="1019">
                  <c:v>0.64050350189208993</c:v>
                </c:pt>
                <c:pt idx="1020">
                  <c:v>0.63981316089630103</c:v>
                </c:pt>
                <c:pt idx="1021">
                  <c:v>0.639120197296143</c:v>
                </c:pt>
                <c:pt idx="1022">
                  <c:v>0.63824681043624898</c:v>
                </c:pt>
                <c:pt idx="1023">
                  <c:v>0.63736168146133398</c:v>
                </c:pt>
                <c:pt idx="1024">
                  <c:v>0.63625631332397503</c:v>
                </c:pt>
                <c:pt idx="1025">
                  <c:v>0.63511554002761794</c:v>
                </c:pt>
                <c:pt idx="1026">
                  <c:v>0.63396868705749498</c:v>
                </c:pt>
                <c:pt idx="1027">
                  <c:v>0.63282493352890001</c:v>
                </c:pt>
                <c:pt idx="1028">
                  <c:v>0.63174114227294897</c:v>
                </c:pt>
                <c:pt idx="1029">
                  <c:v>0.63068596124649001</c:v>
                </c:pt>
                <c:pt idx="1030">
                  <c:v>0.62982246875762893</c:v>
                </c:pt>
                <c:pt idx="1031">
                  <c:v>0.62906453609466595</c:v>
                </c:pt>
                <c:pt idx="1032">
                  <c:v>0.62846825122833294</c:v>
                </c:pt>
                <c:pt idx="1033">
                  <c:v>0.627986764907837</c:v>
                </c:pt>
                <c:pt idx="1034">
                  <c:v>0.62763766050338698</c:v>
                </c:pt>
                <c:pt idx="1035">
                  <c:v>0.62740919589996302</c:v>
                </c:pt>
                <c:pt idx="1036">
                  <c:v>0.62721387147903396</c:v>
                </c:pt>
                <c:pt idx="1037">
                  <c:v>0.62705603837966895</c:v>
                </c:pt>
                <c:pt idx="1038">
                  <c:v>0.62685087919235194</c:v>
                </c:pt>
                <c:pt idx="1039">
                  <c:v>0.62657407522201503</c:v>
                </c:pt>
                <c:pt idx="1040">
                  <c:v>0.62622729539871202</c:v>
                </c:pt>
                <c:pt idx="1041">
                  <c:v>0.62574455738067603</c:v>
                </c:pt>
                <c:pt idx="1042">
                  <c:v>0.62520078420639003</c:v>
                </c:pt>
                <c:pt idx="1043">
                  <c:v>0.62449703216552699</c:v>
                </c:pt>
                <c:pt idx="1044">
                  <c:v>0.62372491359710702</c:v>
                </c:pt>
                <c:pt idx="1045">
                  <c:v>0.62270746231079099</c:v>
                </c:pt>
                <c:pt idx="1046">
                  <c:v>0.62166903018951403</c:v>
                </c:pt>
                <c:pt idx="1047">
                  <c:v>0.62050226926803598</c:v>
                </c:pt>
                <c:pt idx="1048">
                  <c:v>0.61932001113891599</c:v>
                </c:pt>
                <c:pt idx="1049">
                  <c:v>0.61797133684158301</c:v>
                </c:pt>
                <c:pt idx="1050">
                  <c:v>0.616623318195343</c:v>
                </c:pt>
                <c:pt idx="1051">
                  <c:v>0.61519292593002295</c:v>
                </c:pt>
                <c:pt idx="1052">
                  <c:v>0.61376712322235094</c:v>
                </c:pt>
                <c:pt idx="1053">
                  <c:v>0.612006819248199</c:v>
                </c:pt>
                <c:pt idx="1054">
                  <c:v>0.61024991273880003</c:v>
                </c:pt>
                <c:pt idx="1055">
                  <c:v>0.60814914703369094</c:v>
                </c:pt>
                <c:pt idx="1056">
                  <c:v>0.60603026151657102</c:v>
                </c:pt>
                <c:pt idx="1057">
                  <c:v>0.60358182191848797</c:v>
                </c:pt>
                <c:pt idx="1058">
                  <c:v>0.60109314918518097</c:v>
                </c:pt>
                <c:pt idx="1059">
                  <c:v>0.59887380003929103</c:v>
                </c:pt>
                <c:pt idx="1060">
                  <c:v>0.59671208858489999</c:v>
                </c:pt>
                <c:pt idx="1061">
                  <c:v>0.59492707848548898</c:v>
                </c:pt>
                <c:pt idx="1062">
                  <c:v>0.593252277374268</c:v>
                </c:pt>
                <c:pt idx="1063">
                  <c:v>0.59238824844360405</c:v>
                </c:pt>
                <c:pt idx="1064">
                  <c:v>0.59183845520019496</c:v>
                </c:pt>
                <c:pt idx="1065">
                  <c:v>0.59240583181381201</c:v>
                </c:pt>
                <c:pt idx="1066">
                  <c:v>0.59353063106536896</c:v>
                </c:pt>
                <c:pt idx="1067">
                  <c:v>0.595487064123154</c:v>
                </c:pt>
                <c:pt idx="1068">
                  <c:v>0.59796682596206696</c:v>
                </c:pt>
                <c:pt idx="1069">
                  <c:v>0.60092953443527197</c:v>
                </c:pt>
                <c:pt idx="1070">
                  <c:v>0.60427138805389402</c:v>
                </c:pt>
                <c:pt idx="1071">
                  <c:v>0.60768393278121902</c:v>
                </c:pt>
                <c:pt idx="1072">
                  <c:v>0.61116657257080098</c:v>
                </c:pt>
                <c:pt idx="1073">
                  <c:v>0.61461434364318801</c:v>
                </c:pt>
                <c:pt idx="1074">
                  <c:v>0.61802164316177399</c:v>
                </c:pt>
                <c:pt idx="1075">
                  <c:v>0.62110248804092394</c:v>
                </c:pt>
                <c:pt idx="1076">
                  <c:v>0.623708820343018</c:v>
                </c:pt>
                <c:pt idx="1077">
                  <c:v>0.62612501382827801</c:v>
                </c:pt>
                <c:pt idx="1078">
                  <c:v>0.62819788455963099</c:v>
                </c:pt>
                <c:pt idx="1079">
                  <c:v>0.63009366989135696</c:v>
                </c:pt>
                <c:pt idx="1080">
                  <c:v>0.63158497810363801</c:v>
                </c:pt>
                <c:pt idx="1081">
                  <c:v>0.63299957513809202</c:v>
                </c:pt>
                <c:pt idx="1082">
                  <c:v>0.63418773412704499</c:v>
                </c:pt>
                <c:pt idx="1083">
                  <c:v>0.63530931472778296</c:v>
                </c:pt>
                <c:pt idx="1084">
                  <c:v>0.63617149591445898</c:v>
                </c:pt>
                <c:pt idx="1085">
                  <c:v>0.63700166940689096</c:v>
                </c:pt>
                <c:pt idx="1086">
                  <c:v>0.63765648603439296</c:v>
                </c:pt>
                <c:pt idx="1087">
                  <c:v>0.63829485177993794</c:v>
                </c:pt>
                <c:pt idx="1088">
                  <c:v>0.63879308700561499</c:v>
                </c:pt>
                <c:pt idx="1089">
                  <c:v>0.639286553859711</c:v>
                </c:pt>
                <c:pt idx="1090">
                  <c:v>0.63969019651412995</c:v>
                </c:pt>
                <c:pt idx="1091">
                  <c:v>0.64009252786636395</c:v>
                </c:pt>
                <c:pt idx="1092">
                  <c:v>0.64038608074188197</c:v>
                </c:pt>
                <c:pt idx="1093">
                  <c:v>0.64068082571029694</c:v>
                </c:pt>
                <c:pt idx="1094">
                  <c:v>0.64092997312545796</c:v>
                </c:pt>
                <c:pt idx="1095">
                  <c:v>0.64117923974990798</c:v>
                </c:pt>
                <c:pt idx="1096">
                  <c:v>0.64138767719268797</c:v>
                </c:pt>
                <c:pt idx="1097">
                  <c:v>0.64159384965896593</c:v>
                </c:pt>
                <c:pt idx="1098">
                  <c:v>0.64178106784820599</c:v>
                </c:pt>
                <c:pt idx="1099">
                  <c:v>0.64196637868881201</c:v>
                </c:pt>
                <c:pt idx="1100">
                  <c:v>0.64212963581085203</c:v>
                </c:pt>
                <c:pt idx="1101">
                  <c:v>0.64228949546813996</c:v>
                </c:pt>
                <c:pt idx="1102">
                  <c:v>0.64243886470794698</c:v>
                </c:pt>
                <c:pt idx="1103">
                  <c:v>0.64258608818054197</c:v>
                </c:pt>
                <c:pt idx="1104">
                  <c:v>0.64274052381515501</c:v>
                </c:pt>
                <c:pt idx="1105">
                  <c:v>0.64289811849594103</c:v>
                </c:pt>
                <c:pt idx="1106">
                  <c:v>0.64304659366607697</c:v>
                </c:pt>
                <c:pt idx="1107">
                  <c:v>0.64319161176681494</c:v>
                </c:pt>
                <c:pt idx="1108">
                  <c:v>0.64333543777465796</c:v>
                </c:pt>
                <c:pt idx="1109">
                  <c:v>0.64347842931747401</c:v>
                </c:pt>
                <c:pt idx="1110">
                  <c:v>0.64360365867614699</c:v>
                </c:pt>
                <c:pt idx="1111">
                  <c:v>0.64371923208236703</c:v>
                </c:pt>
                <c:pt idx="1112">
                  <c:v>0.64384130239486703</c:v>
                </c:pt>
                <c:pt idx="1113">
                  <c:v>0.64396837949752794</c:v>
                </c:pt>
                <c:pt idx="1114">
                  <c:v>0.64411053657531703</c:v>
                </c:pt>
                <c:pt idx="1115">
                  <c:v>0.64426354169845601</c:v>
                </c:pt>
                <c:pt idx="1116">
                  <c:v>0.64440975189208993</c:v>
                </c:pt>
                <c:pt idx="1117">
                  <c:v>0.64454988241195699</c:v>
                </c:pt>
                <c:pt idx="1118">
                  <c:v>0.644688165187836</c:v>
                </c:pt>
                <c:pt idx="1119">
                  <c:v>0.64482460021972698</c:v>
                </c:pt>
                <c:pt idx="1120">
                  <c:v>0.64495716094970701</c:v>
                </c:pt>
                <c:pt idx="1121">
                  <c:v>0.64508519172668499</c:v>
                </c:pt>
                <c:pt idx="1122">
                  <c:v>0.64523223638534499</c:v>
                </c:pt>
                <c:pt idx="1123">
                  <c:v>0.64540753364562997</c:v>
                </c:pt>
                <c:pt idx="1124">
                  <c:v>0.64557418823242196</c:v>
                </c:pt>
                <c:pt idx="1125">
                  <c:v>0.64572480916976893</c:v>
                </c:pt>
                <c:pt idx="1126">
                  <c:v>0.64588007926940894</c:v>
                </c:pt>
                <c:pt idx="1127">
                  <c:v>0.64604566097259497</c:v>
                </c:pt>
                <c:pt idx="1128">
                  <c:v>0.64619622230529794</c:v>
                </c:pt>
                <c:pt idx="1129">
                  <c:v>0.64630917310714697</c:v>
                </c:pt>
                <c:pt idx="1130">
                  <c:v>0.64642552137374898</c:v>
                </c:pt>
                <c:pt idx="1131">
                  <c:v>0.646546995639801</c:v>
                </c:pt>
                <c:pt idx="1132">
                  <c:v>0.64667282104492196</c:v>
                </c:pt>
                <c:pt idx="1133">
                  <c:v>0.64681557416915902</c:v>
                </c:pt>
                <c:pt idx="1134">
                  <c:v>0.64695636034011794</c:v>
                </c:pt>
                <c:pt idx="1135">
                  <c:v>0.64708832502365099</c:v>
                </c:pt>
                <c:pt idx="1136">
                  <c:v>0.64721921682357797</c:v>
                </c:pt>
                <c:pt idx="1137">
                  <c:v>0.64734349250793499</c:v>
                </c:pt>
                <c:pt idx="1138">
                  <c:v>0.64746520519256601</c:v>
                </c:pt>
                <c:pt idx="1139">
                  <c:v>0.64756706953048693</c:v>
                </c:pt>
                <c:pt idx="1140">
                  <c:v>0.64767119884490998</c:v>
                </c:pt>
                <c:pt idx="1141">
                  <c:v>0.64779261350631701</c:v>
                </c:pt>
                <c:pt idx="1142">
                  <c:v>0.64791432619094802</c:v>
                </c:pt>
                <c:pt idx="1143">
                  <c:v>0.64802006483078001</c:v>
                </c:pt>
                <c:pt idx="1144">
                  <c:v>0.64812598228454599</c:v>
                </c:pt>
                <c:pt idx="1145">
                  <c:v>0.64823350906372101</c:v>
                </c:pt>
                <c:pt idx="1146">
                  <c:v>0.64834121465682992</c:v>
                </c:pt>
                <c:pt idx="1147">
                  <c:v>0.64843336343765301</c:v>
                </c:pt>
                <c:pt idx="1148">
                  <c:v>0.648525094985962</c:v>
                </c:pt>
                <c:pt idx="1149">
                  <c:v>0.64862338304519696</c:v>
                </c:pt>
                <c:pt idx="1150">
                  <c:v>0.64872357845306394</c:v>
                </c:pt>
                <c:pt idx="1151">
                  <c:v>0.64880982637405393</c:v>
                </c:pt>
                <c:pt idx="1152">
                  <c:v>0.64889428615570099</c:v>
                </c:pt>
                <c:pt idx="1153">
                  <c:v>0.64895997047424303</c:v>
                </c:pt>
                <c:pt idx="1154">
                  <c:v>0.64902380704879803</c:v>
                </c:pt>
                <c:pt idx="1155">
                  <c:v>0.64910874366760296</c:v>
                </c:pt>
                <c:pt idx="1156">
                  <c:v>0.64919737577438397</c:v>
                </c:pt>
                <c:pt idx="1157">
                  <c:v>0.64928302764892598</c:v>
                </c:pt>
                <c:pt idx="1158">
                  <c:v>0.64936766624450692</c:v>
                </c:pt>
                <c:pt idx="1159">
                  <c:v>0.64946231842041002</c:v>
                </c:pt>
                <c:pt idx="1160">
                  <c:v>0.649559891223907</c:v>
                </c:pt>
                <c:pt idx="1161">
                  <c:v>0.64962563514709493</c:v>
                </c:pt>
                <c:pt idx="1162">
                  <c:v>0.64968333244323695</c:v>
                </c:pt>
                <c:pt idx="1163">
                  <c:v>0.64977196455001796</c:v>
                </c:pt>
                <c:pt idx="1164">
                  <c:v>0.64986888170242296</c:v>
                </c:pt>
                <c:pt idx="1165">
                  <c:v>0.64994034767150899</c:v>
                </c:pt>
                <c:pt idx="1166">
                  <c:v>0.65000489950180096</c:v>
                </c:pt>
                <c:pt idx="1167">
                  <c:v>0.650084412097931</c:v>
                </c:pt>
                <c:pt idx="1168">
                  <c:v>0.65017012357711801</c:v>
                </c:pt>
                <c:pt idx="1169">
                  <c:v>0.65026954412460303</c:v>
                </c:pt>
                <c:pt idx="1170">
                  <c:v>0.65037528276443501</c:v>
                </c:pt>
                <c:pt idx="1171">
                  <c:v>0.65046653747558603</c:v>
                </c:pt>
                <c:pt idx="1172">
                  <c:v>0.65054903030395494</c:v>
                </c:pt>
                <c:pt idx="1173">
                  <c:v>0.65063682794570898</c:v>
                </c:pt>
                <c:pt idx="1174">
                  <c:v>0.65072784423828101</c:v>
                </c:pt>
                <c:pt idx="1175">
                  <c:v>0.650811111927032</c:v>
                </c:pt>
                <c:pt idx="1176">
                  <c:v>0.65089151859283401</c:v>
                </c:pt>
                <c:pt idx="1177">
                  <c:v>0.65096596479415902</c:v>
                </c:pt>
                <c:pt idx="1178">
                  <c:v>0.65103576183319101</c:v>
                </c:pt>
                <c:pt idx="1179">
                  <c:v>0.65110663175582895</c:v>
                </c:pt>
                <c:pt idx="1180">
                  <c:v>0.65117595195770295</c:v>
                </c:pt>
                <c:pt idx="1181">
                  <c:v>0.65124431848525999</c:v>
                </c:pt>
                <c:pt idx="1182">
                  <c:v>0.65131494998931894</c:v>
                </c:pt>
                <c:pt idx="1183">
                  <c:v>0.65136841535568202</c:v>
                </c:pt>
                <c:pt idx="1184">
                  <c:v>0.65140239000320399</c:v>
                </c:pt>
                <c:pt idx="1185">
                  <c:v>0.65145186185836801</c:v>
                </c:pt>
                <c:pt idx="1186">
                  <c:v>0.65151975154876696</c:v>
                </c:pt>
                <c:pt idx="1187">
                  <c:v>0.651593482494354</c:v>
                </c:pt>
                <c:pt idx="1188">
                  <c:v>0.65167180299758898</c:v>
                </c:pt>
                <c:pt idx="1189">
                  <c:v>0.65173122882842993</c:v>
                </c:pt>
                <c:pt idx="1190">
                  <c:v>0.65176949501037595</c:v>
                </c:pt>
                <c:pt idx="1191">
                  <c:v>0.65180919170379603</c:v>
                </c:pt>
                <c:pt idx="1192">
                  <c:v>0.65185413360595701</c:v>
                </c:pt>
                <c:pt idx="1193">
                  <c:v>0.65189323425293</c:v>
                </c:pt>
                <c:pt idx="1194">
                  <c:v>0.65192178487777697</c:v>
                </c:pt>
                <c:pt idx="1195">
                  <c:v>0.65194377899169897</c:v>
                </c:pt>
                <c:pt idx="1196">
                  <c:v>0.65195087194442702</c:v>
                </c:pt>
                <c:pt idx="1197">
                  <c:v>0.651970839500427</c:v>
                </c:pt>
                <c:pt idx="1198">
                  <c:v>0.65201548337936399</c:v>
                </c:pt>
                <c:pt idx="1199">
                  <c:v>0.65205512046813996</c:v>
                </c:pt>
                <c:pt idx="1200">
                  <c:v>0.65208623409271194</c:v>
                </c:pt>
                <c:pt idx="1201">
                  <c:v>0.65212366580963099</c:v>
                </c:pt>
                <c:pt idx="1202">
                  <c:v>0.65217325687408401</c:v>
                </c:pt>
                <c:pt idx="1203">
                  <c:v>0.65220866203308103</c:v>
                </c:pt>
                <c:pt idx="1204">
                  <c:v>0.65221688747405993</c:v>
                </c:pt>
                <c:pt idx="1205">
                  <c:v>0.65223751068115199</c:v>
                </c:pt>
                <c:pt idx="1206">
                  <c:v>0.65228370428085303</c:v>
                </c:pt>
                <c:pt idx="1207">
                  <c:v>0.65233770608901998</c:v>
                </c:pt>
                <c:pt idx="1208">
                  <c:v>0.65241096019744893</c:v>
                </c:pt>
                <c:pt idx="1209">
                  <c:v>0.65247628688812298</c:v>
                </c:pt>
                <c:pt idx="1210">
                  <c:v>0.65251759290695199</c:v>
                </c:pt>
                <c:pt idx="1211">
                  <c:v>0.65255526304244993</c:v>
                </c:pt>
                <c:pt idx="1212">
                  <c:v>0.652583932876587</c:v>
                </c:pt>
                <c:pt idx="1213">
                  <c:v>0.65262631177902197</c:v>
                </c:pt>
                <c:pt idx="1214">
                  <c:v>0.65270242691039992</c:v>
                </c:pt>
                <c:pt idx="1215">
                  <c:v>0.65276888608932493</c:v>
                </c:pt>
                <c:pt idx="1216">
                  <c:v>0.65281502008438097</c:v>
                </c:pt>
                <c:pt idx="1217">
                  <c:v>0.65287069082260096</c:v>
                </c:pt>
                <c:pt idx="1218">
                  <c:v>0.652944779396057</c:v>
                </c:pt>
                <c:pt idx="1219">
                  <c:v>0.65301249027252195</c:v>
                </c:pt>
                <c:pt idx="1220">
                  <c:v>0.65306708812713599</c:v>
                </c:pt>
                <c:pt idx="1221">
                  <c:v>0.65312246084213299</c:v>
                </c:pt>
                <c:pt idx="1222">
                  <c:v>0.65317753553390501</c:v>
                </c:pt>
                <c:pt idx="1223">
                  <c:v>0.65323761701583893</c:v>
                </c:pt>
                <c:pt idx="1224">
                  <c:v>0.65330789089202901</c:v>
                </c:pt>
                <c:pt idx="1225">
                  <c:v>0.65337679386138903</c:v>
                </c:pt>
                <c:pt idx="1226">
                  <c:v>0.65344831943511994</c:v>
                </c:pt>
                <c:pt idx="1227">
                  <c:v>0.65351758003234894</c:v>
                </c:pt>
                <c:pt idx="1228">
                  <c:v>0.65357331037521393</c:v>
                </c:pt>
                <c:pt idx="1229">
                  <c:v>0.65363363027572596</c:v>
                </c:pt>
                <c:pt idx="1230">
                  <c:v>0.65370169878006001</c:v>
                </c:pt>
                <c:pt idx="1231">
                  <c:v>0.65376678705215496</c:v>
                </c:pt>
                <c:pt idx="1232">
                  <c:v>0.65383867025375397</c:v>
                </c:pt>
                <c:pt idx="1233">
                  <c:v>0.65390983819961501</c:v>
                </c:pt>
                <c:pt idx="1234">
                  <c:v>0.65396318435668899</c:v>
                </c:pt>
                <c:pt idx="1235">
                  <c:v>0.65402058362960802</c:v>
                </c:pt>
                <c:pt idx="1236">
                  <c:v>0.65409020185470601</c:v>
                </c:pt>
                <c:pt idx="1237">
                  <c:v>0.65415797233581496</c:v>
                </c:pt>
                <c:pt idx="1238">
                  <c:v>0.65420786142349197</c:v>
                </c:pt>
                <c:pt idx="1239">
                  <c:v>0.65425357818603502</c:v>
                </c:pt>
                <c:pt idx="1240">
                  <c:v>0.65430454015731798</c:v>
                </c:pt>
                <c:pt idx="1241">
                  <c:v>0.65436491966247601</c:v>
                </c:pt>
                <c:pt idx="1242">
                  <c:v>0.65446255207061799</c:v>
                </c:pt>
                <c:pt idx="1243">
                  <c:v>0.654559350013733</c:v>
                </c:pt>
                <c:pt idx="1244">
                  <c:v>0.65463707447052</c:v>
                </c:pt>
                <c:pt idx="1245">
                  <c:v>0.65471307039260895</c:v>
                </c:pt>
                <c:pt idx="1246">
                  <c:v>0.65479705333709692</c:v>
                </c:pt>
                <c:pt idx="1247">
                  <c:v>0.65488359928131101</c:v>
                </c:pt>
                <c:pt idx="1248">
                  <c:v>0.65495160818099996</c:v>
                </c:pt>
                <c:pt idx="1249">
                  <c:v>0.65501532554626496</c:v>
                </c:pt>
                <c:pt idx="1250">
                  <c:v>0.65508983135223398</c:v>
                </c:pt>
                <c:pt idx="1251">
                  <c:v>0.65516612529754603</c:v>
                </c:pt>
                <c:pt idx="1252">
                  <c:v>0.65524152517318701</c:v>
                </c:pt>
                <c:pt idx="1253">
                  <c:v>0.65531895160675002</c:v>
                </c:pt>
                <c:pt idx="1254">
                  <c:v>0.65537468194961501</c:v>
                </c:pt>
                <c:pt idx="1255">
                  <c:v>0.65542606115341195</c:v>
                </c:pt>
                <c:pt idx="1256">
                  <c:v>0.65547070503234894</c:v>
                </c:pt>
                <c:pt idx="1257">
                  <c:v>0.65552029609680196</c:v>
                </c:pt>
                <c:pt idx="1258">
                  <c:v>0.65558514595031703</c:v>
                </c:pt>
                <c:pt idx="1259">
                  <c:v>0.65564063787460303</c:v>
                </c:pt>
                <c:pt idx="1260">
                  <c:v>0.65564504861831696</c:v>
                </c:pt>
                <c:pt idx="1261">
                  <c:v>0.65565750598907502</c:v>
                </c:pt>
                <c:pt idx="1262">
                  <c:v>0.65570703744888292</c:v>
                </c:pt>
                <c:pt idx="1263">
                  <c:v>0.65575740337371802</c:v>
                </c:pt>
                <c:pt idx="1264">
                  <c:v>0.65583083629608196</c:v>
                </c:pt>
                <c:pt idx="1265">
                  <c:v>0.65590289831161497</c:v>
                </c:pt>
                <c:pt idx="1266">
                  <c:v>0.65596095323562598</c:v>
                </c:pt>
                <c:pt idx="1267">
                  <c:v>0.65601888895034799</c:v>
                </c:pt>
                <c:pt idx="1268">
                  <c:v>0.656079745292664</c:v>
                </c:pt>
                <c:pt idx="1269">
                  <c:v>0.65613726377487203</c:v>
                </c:pt>
                <c:pt idx="1270">
                  <c:v>0.65616754293441792</c:v>
                </c:pt>
                <c:pt idx="1271">
                  <c:v>0.65619978904724097</c:v>
                </c:pt>
                <c:pt idx="1272">
                  <c:v>0.65623006820678698</c:v>
                </c:pt>
                <c:pt idx="1273">
                  <c:v>0.65626636743545497</c:v>
                </c:pt>
                <c:pt idx="1274">
                  <c:v>0.65633580684661896</c:v>
                </c:pt>
                <c:pt idx="1275">
                  <c:v>0.65640590190887493</c:v>
                </c:pt>
                <c:pt idx="1276">
                  <c:v>0.65647331476211501</c:v>
                </c:pt>
                <c:pt idx="1277">
                  <c:v>0.65653291940689096</c:v>
                </c:pt>
                <c:pt idx="1278">
                  <c:v>0.656556880474091</c:v>
                </c:pt>
                <c:pt idx="1279">
                  <c:v>0.65658710002899201</c:v>
                </c:pt>
                <c:pt idx="1280">
                  <c:v>0.65662810802459692</c:v>
                </c:pt>
                <c:pt idx="1281">
                  <c:v>0.656665062904358</c:v>
                </c:pt>
                <c:pt idx="1282">
                  <c:v>0.65670183897018397</c:v>
                </c:pt>
                <c:pt idx="1283">
                  <c:v>0.65674016475677499</c:v>
                </c:pt>
                <c:pt idx="1284">
                  <c:v>0.65679053068160997</c:v>
                </c:pt>
                <c:pt idx="1285">
                  <c:v>0.65683881044387793</c:v>
                </c:pt>
                <c:pt idx="1286">
                  <c:v>0.65686318874359095</c:v>
                </c:pt>
                <c:pt idx="1287">
                  <c:v>0.65688810348510696</c:v>
                </c:pt>
                <c:pt idx="1288">
                  <c:v>0.65691212415695199</c:v>
                </c:pt>
                <c:pt idx="1289">
                  <c:v>0.65693566799163794</c:v>
                </c:pt>
                <c:pt idx="1290">
                  <c:v>0.65696123838424703</c:v>
                </c:pt>
                <c:pt idx="1291">
                  <c:v>0.65699056386947596</c:v>
                </c:pt>
                <c:pt idx="1292">
                  <c:v>0.65702710151672394</c:v>
                </c:pt>
                <c:pt idx="1293">
                  <c:v>0.65705821514129603</c:v>
                </c:pt>
                <c:pt idx="1294">
                  <c:v>0.65706971883773801</c:v>
                </c:pt>
                <c:pt idx="1295">
                  <c:v>0.65708193778991697</c:v>
                </c:pt>
                <c:pt idx="1296">
                  <c:v>0.657103455066681</c:v>
                </c:pt>
                <c:pt idx="1297">
                  <c:v>0.65712676048278795</c:v>
                </c:pt>
                <c:pt idx="1298">
                  <c:v>0.65716592073440594</c:v>
                </c:pt>
                <c:pt idx="1299">
                  <c:v>0.65720025300979601</c:v>
                </c:pt>
                <c:pt idx="1300">
                  <c:v>0.657206034660339</c:v>
                </c:pt>
                <c:pt idx="1301">
                  <c:v>0.65721920728683503</c:v>
                </c:pt>
                <c:pt idx="1302">
                  <c:v>0.65724829435348497</c:v>
                </c:pt>
                <c:pt idx="1303">
                  <c:v>0.65727958679199194</c:v>
                </c:pt>
                <c:pt idx="1304">
                  <c:v>0.65733048915863002</c:v>
                </c:pt>
                <c:pt idx="1305">
                  <c:v>0.65737894773483296</c:v>
                </c:pt>
                <c:pt idx="1306">
                  <c:v>0.657405829429626</c:v>
                </c:pt>
                <c:pt idx="1307">
                  <c:v>0.65743676424026498</c:v>
                </c:pt>
                <c:pt idx="1308">
                  <c:v>0.65747729539871202</c:v>
                </c:pt>
                <c:pt idx="1309">
                  <c:v>0.65750930309295696</c:v>
                </c:pt>
                <c:pt idx="1310">
                  <c:v>0.65752390623092694</c:v>
                </c:pt>
                <c:pt idx="1311">
                  <c:v>0.65752938985824594</c:v>
                </c:pt>
                <c:pt idx="1312">
                  <c:v>0.65752664804458594</c:v>
                </c:pt>
                <c:pt idx="1313">
                  <c:v>0.65752718448638903</c:v>
                </c:pt>
                <c:pt idx="1314">
                  <c:v>0.65752348899841295</c:v>
                </c:pt>
                <c:pt idx="1315">
                  <c:v>0.65751538276672394</c:v>
                </c:pt>
                <c:pt idx="1316">
                  <c:v>0.65750209093093903</c:v>
                </c:pt>
                <c:pt idx="1317">
                  <c:v>0.65749559402465796</c:v>
                </c:pt>
                <c:pt idx="1318">
                  <c:v>0.65749440193176301</c:v>
                </c:pt>
                <c:pt idx="1319">
                  <c:v>0.65750060081481898</c:v>
                </c:pt>
                <c:pt idx="1320">
                  <c:v>0.65752384662628194</c:v>
                </c:pt>
                <c:pt idx="1321">
                  <c:v>0.65754750967025799</c:v>
                </c:pt>
                <c:pt idx="1322">
                  <c:v>0.65757433176040603</c:v>
                </c:pt>
                <c:pt idx="1323">
                  <c:v>0.65760735273361193</c:v>
                </c:pt>
                <c:pt idx="1324">
                  <c:v>0.65764973163604701</c:v>
                </c:pt>
                <c:pt idx="1325">
                  <c:v>0.65767595767974896</c:v>
                </c:pt>
                <c:pt idx="1326">
                  <c:v>0.65768114328384397</c:v>
                </c:pt>
                <c:pt idx="1327">
                  <c:v>0.65770206451416002</c:v>
                </c:pt>
                <c:pt idx="1328">
                  <c:v>0.65773961544036896</c:v>
                </c:pt>
                <c:pt idx="1329">
                  <c:v>0.65775684118270894</c:v>
                </c:pt>
                <c:pt idx="1330">
                  <c:v>0.65775040388107298</c:v>
                </c:pt>
                <c:pt idx="1331">
                  <c:v>0.65774241685867296</c:v>
                </c:pt>
                <c:pt idx="1332">
                  <c:v>0.65772799253463698</c:v>
                </c:pt>
                <c:pt idx="1333">
                  <c:v>0.65773639678955098</c:v>
                </c:pt>
                <c:pt idx="1334">
                  <c:v>0.65776840448379503</c:v>
                </c:pt>
                <c:pt idx="1335">
                  <c:v>0.65778986215591395</c:v>
                </c:pt>
                <c:pt idx="1336">
                  <c:v>0.65780678987503094</c:v>
                </c:pt>
                <c:pt idx="1337">
                  <c:v>0.65783152580261195</c:v>
                </c:pt>
                <c:pt idx="1338">
                  <c:v>0.65785751342773402</c:v>
                </c:pt>
                <c:pt idx="1339">
                  <c:v>0.65787801742553698</c:v>
                </c:pt>
                <c:pt idx="1340">
                  <c:v>0.65790054798126196</c:v>
                </c:pt>
                <c:pt idx="1341">
                  <c:v>0.65790317058563197</c:v>
                </c:pt>
                <c:pt idx="1342">
                  <c:v>0.65788880586624099</c:v>
                </c:pt>
                <c:pt idx="1343">
                  <c:v>0.65789715051650999</c:v>
                </c:pt>
                <c:pt idx="1344">
                  <c:v>0.65791753530502295</c:v>
                </c:pt>
                <c:pt idx="1345">
                  <c:v>0.65794435739517199</c:v>
                </c:pt>
                <c:pt idx="1346">
                  <c:v>0.65797559022903396</c:v>
                </c:pt>
                <c:pt idx="1347">
                  <c:v>0.65794006586074794</c:v>
                </c:pt>
                <c:pt idx="1348">
                  <c:v>0.65787509679794298</c:v>
                </c:pt>
                <c:pt idx="1349">
                  <c:v>0.65786931514739999</c:v>
                </c:pt>
                <c:pt idx="1350">
                  <c:v>0.65788600444793699</c:v>
                </c:pt>
                <c:pt idx="1351">
                  <c:v>0.65790060758590696</c:v>
                </c:pt>
                <c:pt idx="1352">
                  <c:v>0.657916283607483</c:v>
                </c:pt>
                <c:pt idx="1353">
                  <c:v>0.65791574716568002</c:v>
                </c:pt>
                <c:pt idx="1354">
                  <c:v>0.65790883302688596</c:v>
                </c:pt>
                <c:pt idx="1355">
                  <c:v>0.65795162916183503</c:v>
                </c:pt>
                <c:pt idx="1356">
                  <c:v>0.65801075696945199</c:v>
                </c:pt>
                <c:pt idx="1357">
                  <c:v>0.65804520845413195</c:v>
                </c:pt>
                <c:pt idx="1358">
                  <c:v>0.65807358026504503</c:v>
                </c:pt>
                <c:pt idx="1359">
                  <c:v>0.65807566642761195</c:v>
                </c:pt>
                <c:pt idx="1360">
                  <c:v>0.658068811893463</c:v>
                </c:pt>
                <c:pt idx="1361">
                  <c:v>0.65805027484893797</c:v>
                </c:pt>
                <c:pt idx="1362">
                  <c:v>0.65803096294403096</c:v>
                </c:pt>
                <c:pt idx="1363">
                  <c:v>0.65804026126861592</c:v>
                </c:pt>
                <c:pt idx="1364">
                  <c:v>0.65805546045303298</c:v>
                </c:pt>
                <c:pt idx="1365">
                  <c:v>0.65805099010467494</c:v>
                </c:pt>
                <c:pt idx="1366">
                  <c:v>0.65804139375686599</c:v>
                </c:pt>
                <c:pt idx="1367">
                  <c:v>0.65797278881072996</c:v>
                </c:pt>
                <c:pt idx="1368">
                  <c:v>0.65790126323699993</c:v>
                </c:pt>
                <c:pt idx="1369">
                  <c:v>0.65785614252090496</c:v>
                </c:pt>
                <c:pt idx="1370">
                  <c:v>0.657810842990875</c:v>
                </c:pt>
                <c:pt idx="1371">
                  <c:v>0.65779021978378294</c:v>
                </c:pt>
                <c:pt idx="1372">
                  <c:v>0.65776965618133498</c:v>
                </c:pt>
                <c:pt idx="1373">
                  <c:v>0.65777138471603402</c:v>
                </c:pt>
                <c:pt idx="1374">
                  <c:v>0.65777263641357397</c:v>
                </c:pt>
                <c:pt idx="1375">
                  <c:v>0.65775743722915603</c:v>
                </c:pt>
                <c:pt idx="1376">
                  <c:v>0.65774050951003993</c:v>
                </c:pt>
                <c:pt idx="1377">
                  <c:v>0.65768191814422594</c:v>
                </c:pt>
                <c:pt idx="1378">
                  <c:v>0.65762714147567702</c:v>
                </c:pt>
                <c:pt idx="1379">
                  <c:v>0.65762779712677</c:v>
                </c:pt>
                <c:pt idx="1380">
                  <c:v>0.65762112140655493</c:v>
                </c:pt>
                <c:pt idx="1381">
                  <c:v>0.65755317211151099</c:v>
                </c:pt>
                <c:pt idx="1382">
                  <c:v>0.65748319625854501</c:v>
                </c:pt>
                <c:pt idx="1383">
                  <c:v>0.65740779638290403</c:v>
                </c:pt>
                <c:pt idx="1384">
                  <c:v>0.65733543634414693</c:v>
                </c:pt>
                <c:pt idx="1385">
                  <c:v>0.65728220939636195</c:v>
                </c:pt>
                <c:pt idx="1386">
                  <c:v>0.65723398923873899</c:v>
                </c:pt>
                <c:pt idx="1387">
                  <c:v>0.65720227956771893</c:v>
                </c:pt>
                <c:pt idx="1388">
                  <c:v>0.65717378854751596</c:v>
                </c:pt>
                <c:pt idx="1389">
                  <c:v>0.65715686082839997</c:v>
                </c:pt>
                <c:pt idx="1390">
                  <c:v>0.65714195966720601</c:v>
                </c:pt>
                <c:pt idx="1391">
                  <c:v>0.65712753534317003</c:v>
                </c:pt>
                <c:pt idx="1392">
                  <c:v>0.65710822343826303</c:v>
                </c:pt>
                <c:pt idx="1393">
                  <c:v>0.65708163976669298</c:v>
                </c:pt>
                <c:pt idx="1394">
                  <c:v>0.65705440044403096</c:v>
                </c:pt>
                <c:pt idx="1395">
                  <c:v>0.65702519416809102</c:v>
                </c:pt>
                <c:pt idx="1396">
                  <c:v>0.65698925256729102</c:v>
                </c:pt>
                <c:pt idx="1397">
                  <c:v>0.65694490671157801</c:v>
                </c:pt>
                <c:pt idx="1398">
                  <c:v>0.65689638853073096</c:v>
                </c:pt>
                <c:pt idx="1399">
                  <c:v>0.65684298276901198</c:v>
                </c:pt>
                <c:pt idx="1400">
                  <c:v>0.65682516098022503</c:v>
                </c:pt>
                <c:pt idx="1401">
                  <c:v>0.65684405565261794</c:v>
                </c:pt>
                <c:pt idx="1402">
                  <c:v>0.65686098337173493</c:v>
                </c:pt>
                <c:pt idx="1403">
                  <c:v>0.65687624216079699</c:v>
                </c:pt>
                <c:pt idx="1404">
                  <c:v>0.65686354637145994</c:v>
                </c:pt>
                <c:pt idx="1405">
                  <c:v>0.65682986974716195</c:v>
                </c:pt>
                <c:pt idx="1406">
                  <c:v>0.65680513381957994</c:v>
                </c:pt>
                <c:pt idx="1407">
                  <c:v>0.65678594112396194</c:v>
                </c:pt>
                <c:pt idx="1408">
                  <c:v>0.65678230524063097</c:v>
                </c:pt>
                <c:pt idx="1409">
                  <c:v>0.656787192821503</c:v>
                </c:pt>
                <c:pt idx="1410">
                  <c:v>0.656784272193909</c:v>
                </c:pt>
                <c:pt idx="1411">
                  <c:v>0.65677819252014202</c:v>
                </c:pt>
                <c:pt idx="1412">
                  <c:v>0.65676370859146094</c:v>
                </c:pt>
                <c:pt idx="1413">
                  <c:v>0.65674529075622601</c:v>
                </c:pt>
                <c:pt idx="1414">
                  <c:v>0.65677843093872101</c:v>
                </c:pt>
                <c:pt idx="1415">
                  <c:v>0.65682778358459493</c:v>
                </c:pt>
                <c:pt idx="1416">
                  <c:v>0.65683577060699494</c:v>
                </c:pt>
                <c:pt idx="1417">
                  <c:v>0.65683404207229601</c:v>
                </c:pt>
                <c:pt idx="1418">
                  <c:v>0.65683594942092893</c:v>
                </c:pt>
                <c:pt idx="1419">
                  <c:v>0.65683767795562698</c:v>
                </c:pt>
                <c:pt idx="1420">
                  <c:v>0.656806445121765</c:v>
                </c:pt>
                <c:pt idx="1421">
                  <c:v>0.65677211284637493</c:v>
                </c:pt>
                <c:pt idx="1422">
                  <c:v>0.65679160356521593</c:v>
                </c:pt>
                <c:pt idx="1423">
                  <c:v>0.65681419372558603</c:v>
                </c:pt>
                <c:pt idx="1424">
                  <c:v>0.65682116746902497</c:v>
                </c:pt>
                <c:pt idx="1425">
                  <c:v>0.65682361125945998</c:v>
                </c:pt>
                <c:pt idx="1426">
                  <c:v>0.65680787563323995</c:v>
                </c:pt>
                <c:pt idx="1427">
                  <c:v>0.65680060386657702</c:v>
                </c:pt>
                <c:pt idx="1428">
                  <c:v>0.65683821439742995</c:v>
                </c:pt>
                <c:pt idx="1429">
                  <c:v>0.65686634778976394</c:v>
                </c:pt>
                <c:pt idx="1430">
                  <c:v>0.65683928728103602</c:v>
                </c:pt>
                <c:pt idx="1431">
                  <c:v>0.65682516098022503</c:v>
                </c:pt>
                <c:pt idx="1432">
                  <c:v>0.65687975883483896</c:v>
                </c:pt>
                <c:pt idx="1433">
                  <c:v>0.65684411525726294</c:v>
                </c:pt>
                <c:pt idx="1434">
                  <c:v>0.65682504177093493</c:v>
                </c:pt>
                <c:pt idx="1435">
                  <c:v>0.65680745840072596</c:v>
                </c:pt>
                <c:pt idx="1436">
                  <c:v>0.65681318044662496</c:v>
                </c:pt>
                <c:pt idx="1437">
                  <c:v>0.65682909488677998</c:v>
                </c:pt>
                <c:pt idx="1438">
                  <c:v>0.65680990219116198</c:v>
                </c:pt>
                <c:pt idx="1439">
                  <c:v>0.65675584077835103</c:v>
                </c:pt>
                <c:pt idx="1440">
                  <c:v>0.65671888589858995</c:v>
                </c:pt>
                <c:pt idx="1441">
                  <c:v>0.65671989917755103</c:v>
                </c:pt>
                <c:pt idx="1442">
                  <c:v>0.65671900510787995</c:v>
                </c:pt>
                <c:pt idx="1443">
                  <c:v>0.65670773983001696</c:v>
                </c:pt>
                <c:pt idx="1444">
                  <c:v>0.65669695138931294</c:v>
                </c:pt>
                <c:pt idx="1445">
                  <c:v>0.65671560764312698</c:v>
                </c:pt>
                <c:pt idx="1446">
                  <c:v>0.65673825740814196</c:v>
                </c:pt>
                <c:pt idx="1447">
                  <c:v>0.65677491426467893</c:v>
                </c:pt>
                <c:pt idx="1448">
                  <c:v>0.65682837963104201</c:v>
                </c:pt>
                <c:pt idx="1449">
                  <c:v>0.65688291788101194</c:v>
                </c:pt>
                <c:pt idx="1450">
                  <c:v>0.65693638324737502</c:v>
                </c:pt>
                <c:pt idx="1451">
                  <c:v>0.65698710680007899</c:v>
                </c:pt>
                <c:pt idx="1452">
                  <c:v>0.65704486370086701</c:v>
                </c:pt>
                <c:pt idx="1453">
                  <c:v>0.65711489915847798</c:v>
                </c:pt>
                <c:pt idx="1454">
                  <c:v>0.65725198984146094</c:v>
                </c:pt>
                <c:pt idx="1455">
                  <c:v>0.657394742965698</c:v>
                </c:pt>
                <c:pt idx="1456">
                  <c:v>0.657489097118378</c:v>
                </c:pt>
                <c:pt idx="1457">
                  <c:v>0.65757945775985693</c:v>
                </c:pt>
                <c:pt idx="1458">
                  <c:v>0.65768018960952801</c:v>
                </c:pt>
                <c:pt idx="1459">
                  <c:v>0.65776220560073895</c:v>
                </c:pt>
                <c:pt idx="1460">
                  <c:v>0.65783200263977093</c:v>
                </c:pt>
                <c:pt idx="1461">
                  <c:v>0.657910799980164</c:v>
                </c:pt>
                <c:pt idx="1462">
                  <c:v>0.65798304080963099</c:v>
                </c:pt>
                <c:pt idx="1463">
                  <c:v>0.65803483724594103</c:v>
                </c:pt>
                <c:pt idx="1464">
                  <c:v>0.65808770656585702</c:v>
                </c:pt>
                <c:pt idx="1465">
                  <c:v>0.65816054344177199</c:v>
                </c:pt>
                <c:pt idx="1466">
                  <c:v>0.65823540687561</c:v>
                </c:pt>
                <c:pt idx="1467">
                  <c:v>0.65831831693649301</c:v>
                </c:pt>
                <c:pt idx="1468">
                  <c:v>0.65841308832168599</c:v>
                </c:pt>
                <c:pt idx="1469">
                  <c:v>0.65850487947463998</c:v>
                </c:pt>
                <c:pt idx="1470">
                  <c:v>0.65857998132705697</c:v>
                </c:pt>
                <c:pt idx="1471">
                  <c:v>0.65866634845733596</c:v>
                </c:pt>
                <c:pt idx="1472">
                  <c:v>0.65877053737640401</c:v>
                </c:pt>
                <c:pt idx="1473">
                  <c:v>0.65886352062225295</c:v>
                </c:pt>
                <c:pt idx="1474">
                  <c:v>0.658928966522217</c:v>
                </c:pt>
                <c:pt idx="1475">
                  <c:v>0.65899012088775599</c:v>
                </c:pt>
                <c:pt idx="1476">
                  <c:v>0.65901896953582795</c:v>
                </c:pt>
                <c:pt idx="1477">
                  <c:v>0.65904501676559402</c:v>
                </c:pt>
                <c:pt idx="1478">
                  <c:v>0.659120297431946</c:v>
                </c:pt>
                <c:pt idx="1479">
                  <c:v>0.65921047925949094</c:v>
                </c:pt>
                <c:pt idx="1480">
                  <c:v>0.65929803848266599</c:v>
                </c:pt>
                <c:pt idx="1481">
                  <c:v>0.65936062335967993</c:v>
                </c:pt>
                <c:pt idx="1482">
                  <c:v>0.65941146612167401</c:v>
                </c:pt>
                <c:pt idx="1483">
                  <c:v>0.65948030948638903</c:v>
                </c:pt>
                <c:pt idx="1484">
                  <c:v>0.65955088138580298</c:v>
                </c:pt>
                <c:pt idx="1485">
                  <c:v>0.65960500240325903</c:v>
                </c:pt>
                <c:pt idx="1486">
                  <c:v>0.65965512990951503</c:v>
                </c:pt>
                <c:pt idx="1487">
                  <c:v>0.65970597267150899</c:v>
                </c:pt>
                <c:pt idx="1488">
                  <c:v>0.65975824594497701</c:v>
                </c:pt>
                <c:pt idx="1489">
                  <c:v>0.65980807542800901</c:v>
                </c:pt>
                <c:pt idx="1490">
                  <c:v>0.65985957384109495</c:v>
                </c:pt>
                <c:pt idx="1491">
                  <c:v>0.65991405248641999</c:v>
                </c:pt>
                <c:pt idx="1492">
                  <c:v>0.65996501445770295</c:v>
                </c:pt>
                <c:pt idx="1493">
                  <c:v>0.66002372503280593</c:v>
                </c:pt>
                <c:pt idx="1494">
                  <c:v>0.66011676788330098</c:v>
                </c:pt>
                <c:pt idx="1495">
                  <c:v>0.66020802259445199</c:v>
                </c:pt>
                <c:pt idx="1496">
                  <c:v>0.66026875972747801</c:v>
                </c:pt>
                <c:pt idx="1497">
                  <c:v>0.66032288074493395</c:v>
                </c:pt>
                <c:pt idx="1498">
                  <c:v>0.66036096811294598</c:v>
                </c:pt>
                <c:pt idx="1499">
                  <c:v>0.66040555238723797</c:v>
                </c:pt>
                <c:pt idx="1500">
                  <c:v>0.66045335531234695</c:v>
                </c:pt>
                <c:pt idx="1501">
                  <c:v>0.66048965454101594</c:v>
                </c:pt>
                <c:pt idx="1502">
                  <c:v>0.66051903963088998</c:v>
                </c:pt>
                <c:pt idx="1503">
                  <c:v>0.660576796531677</c:v>
                </c:pt>
                <c:pt idx="1504">
                  <c:v>0.66061971187591595</c:v>
                </c:pt>
                <c:pt idx="1505">
                  <c:v>0.66059610843658401</c:v>
                </c:pt>
                <c:pt idx="1506">
                  <c:v>0.660565650463104</c:v>
                </c:pt>
                <c:pt idx="1507">
                  <c:v>0.66047922372818002</c:v>
                </c:pt>
                <c:pt idx="1508">
                  <c:v>0.66038850545883199</c:v>
                </c:pt>
                <c:pt idx="1509">
                  <c:v>0.66030154228210403</c:v>
                </c:pt>
                <c:pt idx="1510">
                  <c:v>0.66021821498870903</c:v>
                </c:pt>
                <c:pt idx="1511">
                  <c:v>0.66012642383575393</c:v>
                </c:pt>
                <c:pt idx="1512">
                  <c:v>0.660030221939087</c:v>
                </c:pt>
                <c:pt idx="1513">
                  <c:v>0.65990779399871802</c:v>
                </c:pt>
                <c:pt idx="1514">
                  <c:v>0.65977112054824794</c:v>
                </c:pt>
                <c:pt idx="1515">
                  <c:v>0.65963617563247701</c:v>
                </c:pt>
                <c:pt idx="1516">
                  <c:v>0.65949205160141</c:v>
                </c:pt>
                <c:pt idx="1517">
                  <c:v>0.65933219194412196</c:v>
                </c:pt>
                <c:pt idx="1518">
                  <c:v>0.65910223722457895</c:v>
                </c:pt>
                <c:pt idx="1519">
                  <c:v>0.65886691808700593</c:v>
                </c:pt>
                <c:pt idx="1520">
                  <c:v>0.65858719348907502</c:v>
                </c:pt>
                <c:pt idx="1521">
                  <c:v>0.65830329656600994</c:v>
                </c:pt>
                <c:pt idx="1522">
                  <c:v>0.65799078941345202</c:v>
                </c:pt>
                <c:pt idx="1523">
                  <c:v>0.65767089128494294</c:v>
                </c:pt>
                <c:pt idx="1524">
                  <c:v>0.65732560157775899</c:v>
                </c:pt>
                <c:pt idx="1525">
                  <c:v>0.65695366859436</c:v>
                </c:pt>
                <c:pt idx="1526">
                  <c:v>0.65655342340469403</c:v>
                </c:pt>
                <c:pt idx="1527">
                  <c:v>0.65610990524292001</c:v>
                </c:pt>
                <c:pt idx="1528">
                  <c:v>0.65564266443252595</c:v>
                </c:pt>
                <c:pt idx="1529">
                  <c:v>0.65508214235305795</c:v>
                </c:pt>
                <c:pt idx="1530">
                  <c:v>0.65452740192413295</c:v>
                </c:pt>
                <c:pt idx="1531">
                  <c:v>0.65398589372634897</c:v>
                </c:pt>
                <c:pt idx="1532">
                  <c:v>0.65344533920288095</c:v>
                </c:pt>
                <c:pt idx="1533">
                  <c:v>0.65283713340759297</c:v>
                </c:pt>
                <c:pt idx="1534">
                  <c:v>0.65221349000930795</c:v>
                </c:pt>
                <c:pt idx="1535">
                  <c:v>0.65153000354766799</c:v>
                </c:pt>
                <c:pt idx="1536">
                  <c:v>0.65080896615982098</c:v>
                </c:pt>
                <c:pt idx="1537">
                  <c:v>0.65006241798400899</c:v>
                </c:pt>
                <c:pt idx="1538">
                  <c:v>0.64927533864974996</c:v>
                </c:pt>
                <c:pt idx="1539">
                  <c:v>0.64848331212997401</c:v>
                </c:pt>
                <c:pt idx="1540">
                  <c:v>0.64767489433288594</c:v>
                </c:pt>
                <c:pt idx="1541">
                  <c:v>0.64685819149017298</c:v>
                </c:pt>
                <c:pt idx="1542">
                  <c:v>0.64596298933029195</c:v>
                </c:pt>
                <c:pt idx="1543">
                  <c:v>0.64506152868270894</c:v>
                </c:pt>
                <c:pt idx="1544">
                  <c:v>0.64415702819824194</c:v>
                </c:pt>
                <c:pt idx="1545">
                  <c:v>0.64324990510940594</c:v>
                </c:pt>
                <c:pt idx="1546">
                  <c:v>0.642346656322479</c:v>
                </c:pt>
                <c:pt idx="1547">
                  <c:v>0.64142504930496202</c:v>
                </c:pt>
                <c:pt idx="1548">
                  <c:v>0.640535151958466</c:v>
                </c:pt>
                <c:pt idx="1549">
                  <c:v>0.63966975212097199</c:v>
                </c:pt>
                <c:pt idx="1550">
                  <c:v>0.63883069753646893</c:v>
                </c:pt>
                <c:pt idx="1551">
                  <c:v>0.63804463148117097</c:v>
                </c:pt>
                <c:pt idx="1552">
                  <c:v>0.63728139400482198</c:v>
                </c:pt>
                <c:pt idx="1553">
                  <c:v>0.63659200668335003</c:v>
                </c:pt>
                <c:pt idx="1554">
                  <c:v>0.63590893745422394</c:v>
                </c:pt>
                <c:pt idx="1555">
                  <c:v>0.635319328308105</c:v>
                </c:pt>
                <c:pt idx="1556">
                  <c:v>0.63473836183547994</c:v>
                </c:pt>
                <c:pt idx="1557">
                  <c:v>0.63428232669830298</c:v>
                </c:pt>
                <c:pt idx="1558">
                  <c:v>0.63386270999908401</c:v>
                </c:pt>
                <c:pt idx="1559">
                  <c:v>0.63347277641296396</c:v>
                </c:pt>
                <c:pt idx="1560">
                  <c:v>0.63309798240661597</c:v>
                </c:pt>
                <c:pt idx="1561">
                  <c:v>0.63277140855789193</c:v>
                </c:pt>
                <c:pt idx="1562">
                  <c:v>0.63252506256103502</c:v>
                </c:pt>
                <c:pt idx="1563">
                  <c:v>0.63230053186416602</c:v>
                </c:pt>
                <c:pt idx="1564">
                  <c:v>0.63214138746261594</c:v>
                </c:pt>
                <c:pt idx="1565">
                  <c:v>0.63198331594467194</c:v>
                </c:pt>
                <c:pt idx="1566">
                  <c:v>0.63186768293380702</c:v>
                </c:pt>
                <c:pt idx="1567">
                  <c:v>0.63175532817840596</c:v>
                </c:pt>
                <c:pt idx="1568">
                  <c:v>0.63169101476669298</c:v>
                </c:pt>
                <c:pt idx="1569">
                  <c:v>0.63162729740142798</c:v>
                </c:pt>
                <c:pt idx="1570">
                  <c:v>0.63161096572875997</c:v>
                </c:pt>
                <c:pt idx="1571">
                  <c:v>0.63162211179733296</c:v>
                </c:pt>
                <c:pt idx="1572">
                  <c:v>0.63161036968231199</c:v>
                </c:pt>
                <c:pt idx="1573">
                  <c:v>0.63158277273178098</c:v>
                </c:pt>
                <c:pt idx="1574">
                  <c:v>0.631560063362122</c:v>
                </c:pt>
                <c:pt idx="1575">
                  <c:v>0.63154015541076702</c:v>
                </c:pt>
                <c:pt idx="1576">
                  <c:v>0.631529664993286</c:v>
                </c:pt>
                <c:pt idx="1577">
                  <c:v>0.63155708312988301</c:v>
                </c:pt>
                <c:pt idx="1578">
                  <c:v>0.63158259391784699</c:v>
                </c:pt>
                <c:pt idx="1579">
                  <c:v>0.63160876035690294</c:v>
                </c:pt>
                <c:pt idx="1580">
                  <c:v>0.63163558244705198</c:v>
                </c:pt>
                <c:pt idx="1581">
                  <c:v>0.63170359134674092</c:v>
                </c:pt>
                <c:pt idx="1582">
                  <c:v>0.63177338838577302</c:v>
                </c:pt>
                <c:pt idx="1583">
                  <c:v>0.63182911872863801</c:v>
                </c:pt>
                <c:pt idx="1584">
                  <c:v>0.63187555074691792</c:v>
                </c:pt>
                <c:pt idx="1585">
                  <c:v>0.63192967176437398</c:v>
                </c:pt>
                <c:pt idx="1586">
                  <c:v>0.63199547529220601</c:v>
                </c:pt>
                <c:pt idx="1587">
                  <c:v>0.63206759691238401</c:v>
                </c:pt>
                <c:pt idx="1588">
                  <c:v>0.63214728832244893</c:v>
                </c:pt>
                <c:pt idx="1589">
                  <c:v>0.63223931789398202</c:v>
                </c:pt>
                <c:pt idx="1590">
                  <c:v>0.63237491846084593</c:v>
                </c:pt>
                <c:pt idx="1591">
                  <c:v>0.63250724077224696</c:v>
                </c:pt>
                <c:pt idx="1592">
                  <c:v>0.63265500068664593</c:v>
                </c:pt>
                <c:pt idx="1593">
                  <c:v>0.63280508518219003</c:v>
                </c:pt>
                <c:pt idx="1594">
                  <c:v>0.632975018024445</c:v>
                </c:pt>
                <c:pt idx="1595">
                  <c:v>0.63314912319183403</c:v>
                </c:pt>
                <c:pt idx="1596">
                  <c:v>0.63332138061523402</c:v>
                </c:pt>
                <c:pt idx="1597">
                  <c:v>0.63348529338836701</c:v>
                </c:pt>
                <c:pt idx="1598">
                  <c:v>0.63365105390548693</c:v>
                </c:pt>
                <c:pt idx="1599">
                  <c:v>0.63381723165512094</c:v>
                </c:pt>
                <c:pt idx="1600">
                  <c:v>0.63399854898452801</c:v>
                </c:pt>
                <c:pt idx="1601">
                  <c:v>0.63420948982238801</c:v>
                </c:pt>
                <c:pt idx="1602">
                  <c:v>0.63442502021789593</c:v>
                </c:pt>
                <c:pt idx="1603">
                  <c:v>0.634653544425964</c:v>
                </c:pt>
                <c:pt idx="1604">
                  <c:v>0.63488516807556195</c:v>
                </c:pt>
                <c:pt idx="1605">
                  <c:v>0.63516256809234595</c:v>
                </c:pt>
                <c:pt idx="1606">
                  <c:v>0.63544068336486803</c:v>
                </c:pt>
                <c:pt idx="1607">
                  <c:v>0.635688459873199</c:v>
                </c:pt>
                <c:pt idx="1608">
                  <c:v>0.63593462705612203</c:v>
                </c:pt>
                <c:pt idx="1609">
                  <c:v>0.636215424537659</c:v>
                </c:pt>
                <c:pt idx="1610">
                  <c:v>0.63650617599487302</c:v>
                </c:pt>
                <c:pt idx="1611">
                  <c:v>0.63679352998733496</c:v>
                </c:pt>
                <c:pt idx="1612">
                  <c:v>0.63708332777023302</c:v>
                </c:pt>
                <c:pt idx="1613">
                  <c:v>0.63735691308975195</c:v>
                </c:pt>
                <c:pt idx="1614">
                  <c:v>0.63760248422622701</c:v>
                </c:pt>
                <c:pt idx="1615">
                  <c:v>0.63785270452499399</c:v>
                </c:pt>
                <c:pt idx="1616">
                  <c:v>0.63812330961227393</c:v>
                </c:pt>
                <c:pt idx="1617">
                  <c:v>0.63839594125747701</c:v>
                </c:pt>
                <c:pt idx="1618">
                  <c:v>0.63869485855102492</c:v>
                </c:pt>
                <c:pt idx="1619">
                  <c:v>0.63899401426315294</c:v>
                </c:pt>
                <c:pt idx="1620">
                  <c:v>0.63926497697830198</c:v>
                </c:pt>
                <c:pt idx="1621">
                  <c:v>0.63953158855438197</c:v>
                </c:pt>
                <c:pt idx="1622">
                  <c:v>0.63982681035995492</c:v>
                </c:pt>
                <c:pt idx="1623">
                  <c:v>0.64013103246688796</c:v>
                </c:pt>
                <c:pt idx="1624">
                  <c:v>0.64046458005905194</c:v>
                </c:pt>
                <c:pt idx="1625">
                  <c:v>0.64081904888153096</c:v>
                </c:pt>
                <c:pt idx="1626">
                  <c:v>0.64117077589034999</c:v>
                </c:pt>
                <c:pt idx="1627">
                  <c:v>0.64151326417922994</c:v>
                </c:pt>
                <c:pt idx="1628">
                  <c:v>0.641861116886139</c:v>
                </c:pt>
                <c:pt idx="1629">
                  <c:v>0.64223674535751296</c:v>
                </c:pt>
                <c:pt idx="1630">
                  <c:v>0.64261207580566393</c:v>
                </c:pt>
                <c:pt idx="1631">
                  <c:v>0.64295891523361193</c:v>
                </c:pt>
                <c:pt idx="1632">
                  <c:v>0.64330575466155993</c:v>
                </c:pt>
                <c:pt idx="1633">
                  <c:v>0.64365289211273202</c:v>
                </c:pt>
                <c:pt idx="1634">
                  <c:v>0.64400110244750997</c:v>
                </c:pt>
                <c:pt idx="1635">
                  <c:v>0.64434067010879503</c:v>
                </c:pt>
                <c:pt idx="1636">
                  <c:v>0.64467755556106598</c:v>
                </c:pt>
                <c:pt idx="1637">
                  <c:v>0.64502463340759297</c:v>
                </c:pt>
                <c:pt idx="1638">
                  <c:v>0.64537975788116497</c:v>
                </c:pt>
                <c:pt idx="1639">
                  <c:v>0.64576301574706996</c:v>
                </c:pt>
                <c:pt idx="1640">
                  <c:v>0.64616600275039693</c:v>
                </c:pt>
                <c:pt idx="1641">
                  <c:v>0.64655379056930495</c:v>
                </c:pt>
                <c:pt idx="1642">
                  <c:v>0.64692143201828001</c:v>
                </c:pt>
                <c:pt idx="1643">
                  <c:v>0.64729074239730799</c:v>
                </c:pt>
                <c:pt idx="1644">
                  <c:v>0.64766207933425901</c:v>
                </c:pt>
                <c:pt idx="1645">
                  <c:v>0.64803568124771094</c:v>
                </c:pt>
                <c:pt idx="1646">
                  <c:v>0.64842734336853003</c:v>
                </c:pt>
                <c:pt idx="1647">
                  <c:v>0.64881978034973098</c:v>
                </c:pt>
                <c:pt idx="1648">
                  <c:v>0.649218714237213</c:v>
                </c:pt>
                <c:pt idx="1649">
                  <c:v>0.64961925745010396</c:v>
                </c:pt>
                <c:pt idx="1650">
                  <c:v>0.65001688003539992</c:v>
                </c:pt>
                <c:pt idx="1651">
                  <c:v>0.650414383411407</c:v>
                </c:pt>
                <c:pt idx="1652">
                  <c:v>0.65080384016036996</c:v>
                </c:pt>
                <c:pt idx="1653">
                  <c:v>0.65118763446807892</c:v>
                </c:pt>
                <c:pt idx="1654">
                  <c:v>0.65157542228698695</c:v>
                </c:pt>
                <c:pt idx="1655">
                  <c:v>0.65196738243103003</c:v>
                </c:pt>
                <c:pt idx="1656">
                  <c:v>0.652356481552124</c:v>
                </c:pt>
                <c:pt idx="1657">
                  <c:v>0.65274242162704499</c:v>
                </c:pt>
                <c:pt idx="1658">
                  <c:v>0.65312937498092694</c:v>
                </c:pt>
                <c:pt idx="1659">
                  <c:v>0.65351716279983496</c:v>
                </c:pt>
                <c:pt idx="1660">
                  <c:v>0.65390888452529894</c:v>
                </c:pt>
                <c:pt idx="1661">
                  <c:v>0.65433601140975994</c:v>
                </c:pt>
                <c:pt idx="1662">
                  <c:v>0.65476421117782602</c:v>
                </c:pt>
                <c:pt idx="1663">
                  <c:v>0.65511516332626296</c:v>
                </c:pt>
                <c:pt idx="1664">
                  <c:v>0.65546176433563197</c:v>
                </c:pt>
                <c:pt idx="1665">
                  <c:v>0.655827260017395</c:v>
                </c:pt>
                <c:pt idx="1666">
                  <c:v>0.65619835853576702</c:v>
                </c:pt>
                <c:pt idx="1667">
                  <c:v>0.65655646324157702</c:v>
                </c:pt>
                <c:pt idx="1668">
                  <c:v>0.65690807104110693</c:v>
                </c:pt>
                <c:pt idx="1669">
                  <c:v>0.65724924802780194</c:v>
                </c:pt>
                <c:pt idx="1670">
                  <c:v>0.65758106708526598</c:v>
                </c:pt>
                <c:pt idx="1671">
                  <c:v>0.657907998561859</c:v>
                </c:pt>
                <c:pt idx="1672">
                  <c:v>0.65822616815567003</c:v>
                </c:pt>
                <c:pt idx="1673">
                  <c:v>0.65854898691177399</c:v>
                </c:pt>
                <c:pt idx="1674">
                  <c:v>0.658884561061859</c:v>
                </c:pt>
                <c:pt idx="1675">
                  <c:v>0.659220135211945</c:v>
                </c:pt>
                <c:pt idx="1676">
                  <c:v>0.65954730510711701</c:v>
                </c:pt>
                <c:pt idx="1677">
                  <c:v>0.65987560749053997</c:v>
                </c:pt>
                <c:pt idx="1678">
                  <c:v>0.66020694971084593</c:v>
                </c:pt>
                <c:pt idx="1679">
                  <c:v>0.66053954362869294</c:v>
                </c:pt>
                <c:pt idx="1680">
                  <c:v>0.660818254947662</c:v>
                </c:pt>
                <c:pt idx="1681">
                  <c:v>0.66108617782592793</c:v>
                </c:pt>
                <c:pt idx="1682">
                  <c:v>0.66137198209762593</c:v>
                </c:pt>
                <c:pt idx="1683">
                  <c:v>0.66166607141494793</c:v>
                </c:pt>
                <c:pt idx="1684">
                  <c:v>0.66191885471344003</c:v>
                </c:pt>
                <c:pt idx="1685">
                  <c:v>0.66213891506195099</c:v>
                </c:pt>
                <c:pt idx="1686">
                  <c:v>0.66236934661865199</c:v>
                </c:pt>
                <c:pt idx="1687">
                  <c:v>0.66261366605758698</c:v>
                </c:pt>
                <c:pt idx="1688">
                  <c:v>0.66286376714706396</c:v>
                </c:pt>
                <c:pt idx="1689">
                  <c:v>0.66312698125839198</c:v>
                </c:pt>
                <c:pt idx="1690">
                  <c:v>0.66338053941726693</c:v>
                </c:pt>
                <c:pt idx="1691">
                  <c:v>0.66357932090759297</c:v>
                </c:pt>
                <c:pt idx="1692">
                  <c:v>0.66377822160720801</c:v>
                </c:pt>
                <c:pt idx="1693">
                  <c:v>0.66397473812103303</c:v>
                </c:pt>
                <c:pt idx="1694">
                  <c:v>0.66417185068130502</c:v>
                </c:pt>
                <c:pt idx="1695">
                  <c:v>0.66435763835907002</c:v>
                </c:pt>
                <c:pt idx="1696">
                  <c:v>0.66454235315322896</c:v>
                </c:pt>
                <c:pt idx="1697">
                  <c:v>0.66471550464630103</c:v>
                </c:pt>
                <c:pt idx="1698">
                  <c:v>0.664885437488556</c:v>
                </c:pt>
                <c:pt idx="1699">
                  <c:v>0.66500285863876296</c:v>
                </c:pt>
                <c:pt idx="1700">
                  <c:v>0.66509107351303098</c:v>
                </c:pt>
                <c:pt idx="1701">
                  <c:v>0.66520694494247401</c:v>
                </c:pt>
                <c:pt idx="1702">
                  <c:v>0.66535029411315894</c:v>
                </c:pt>
                <c:pt idx="1703">
                  <c:v>0.66547975540161097</c:v>
                </c:pt>
                <c:pt idx="1704">
                  <c:v>0.66558632850646993</c:v>
                </c:pt>
                <c:pt idx="1705">
                  <c:v>0.66568729877471899</c:v>
                </c:pt>
                <c:pt idx="1706">
                  <c:v>0.665770268440247</c:v>
                </c:pt>
                <c:pt idx="1707">
                  <c:v>0.66585460901260396</c:v>
                </c:pt>
                <c:pt idx="1708">
                  <c:v>0.66593805551528895</c:v>
                </c:pt>
                <c:pt idx="1709">
                  <c:v>0.66602078676223797</c:v>
                </c:pt>
                <c:pt idx="1710">
                  <c:v>0.66607860326766999</c:v>
                </c:pt>
                <c:pt idx="1711">
                  <c:v>0.666136598587036</c:v>
                </c:pt>
                <c:pt idx="1712">
                  <c:v>0.66619137525558503</c:v>
                </c:pt>
                <c:pt idx="1713">
                  <c:v>0.66624621152877794</c:v>
                </c:pt>
                <c:pt idx="1714">
                  <c:v>0.66634020805358896</c:v>
                </c:pt>
                <c:pt idx="1715">
                  <c:v>0.66644690036773702</c:v>
                </c:pt>
                <c:pt idx="1716">
                  <c:v>0.66651794910430895</c:v>
                </c:pt>
                <c:pt idx="1717">
                  <c:v>0.66656628847122201</c:v>
                </c:pt>
                <c:pt idx="1718">
                  <c:v>0.666616475582123</c:v>
                </c:pt>
                <c:pt idx="1719">
                  <c:v>0.66667351722717294</c:v>
                </c:pt>
                <c:pt idx="1720">
                  <c:v>0.66670993566513093</c:v>
                </c:pt>
                <c:pt idx="1721">
                  <c:v>0.66671452522277797</c:v>
                </c:pt>
                <c:pt idx="1722">
                  <c:v>0.66672060489654494</c:v>
                </c:pt>
                <c:pt idx="1723">
                  <c:v>0.66672137975692702</c:v>
                </c:pt>
                <c:pt idx="1724">
                  <c:v>0.66671863794326802</c:v>
                </c:pt>
                <c:pt idx="1725">
                  <c:v>0.66670200824737502</c:v>
                </c:pt>
                <c:pt idx="1726">
                  <c:v>0.66668406724929796</c:v>
                </c:pt>
                <c:pt idx="1727">
                  <c:v>0.66664562225341795</c:v>
                </c:pt>
                <c:pt idx="1728">
                  <c:v>0.66660693883895894</c:v>
                </c:pt>
                <c:pt idx="1729">
                  <c:v>0.66654250621795696</c:v>
                </c:pt>
                <c:pt idx="1730">
                  <c:v>0.66647163629531903</c:v>
                </c:pt>
                <c:pt idx="1731">
                  <c:v>0.66641912460327102</c:v>
                </c:pt>
                <c:pt idx="1732">
                  <c:v>0.66637591123580897</c:v>
                </c:pt>
                <c:pt idx="1733">
                  <c:v>0.66629043817520095</c:v>
                </c:pt>
                <c:pt idx="1734">
                  <c:v>0.66618529558181794</c:v>
                </c:pt>
                <c:pt idx="1735">
                  <c:v>0.66609439849853502</c:v>
                </c:pt>
                <c:pt idx="1736">
                  <c:v>0.66601202487945599</c:v>
                </c:pt>
                <c:pt idx="1737">
                  <c:v>0.66592696905136095</c:v>
                </c:pt>
                <c:pt idx="1738">
                  <c:v>0.66583929061889602</c:v>
                </c:pt>
                <c:pt idx="1739">
                  <c:v>0.66575489044189495</c:v>
                </c:pt>
                <c:pt idx="1740">
                  <c:v>0.66568408012390101</c:v>
                </c:pt>
                <c:pt idx="1741">
                  <c:v>0.66561470031738301</c:v>
                </c:pt>
                <c:pt idx="1742">
                  <c:v>0.66554526090621902</c:v>
                </c:pt>
                <c:pt idx="1743">
                  <c:v>0.66547480821609495</c:v>
                </c:pt>
                <c:pt idx="1744">
                  <c:v>0.66538677215576203</c:v>
                </c:pt>
                <c:pt idx="1745">
                  <c:v>0.66529933214187598</c:v>
                </c:pt>
                <c:pt idx="1746">
                  <c:v>0.66524169445037795</c:v>
                </c:pt>
                <c:pt idx="1747">
                  <c:v>0.66518512964248699</c:v>
                </c:pt>
                <c:pt idx="1748">
                  <c:v>0.66506609916686998</c:v>
                </c:pt>
                <c:pt idx="1749">
                  <c:v>0.66493628025054896</c:v>
                </c:pt>
                <c:pt idx="1750">
                  <c:v>0.66478637456893896</c:v>
                </c:pt>
                <c:pt idx="1751">
                  <c:v>0.66463187932968093</c:v>
                </c:pt>
                <c:pt idx="1752">
                  <c:v>0.66448835134506201</c:v>
                </c:pt>
                <c:pt idx="1753">
                  <c:v>0.66434381008148202</c:v>
                </c:pt>
                <c:pt idx="1754">
                  <c:v>0.66415629386901898</c:v>
                </c:pt>
                <c:pt idx="1755">
                  <c:v>0.66394171714782702</c:v>
                </c:pt>
                <c:pt idx="1756">
                  <c:v>0.66372982263565095</c:v>
                </c:pt>
                <c:pt idx="1757">
                  <c:v>0.66352472305297894</c:v>
                </c:pt>
                <c:pt idx="1758">
                  <c:v>0.663317835330963</c:v>
                </c:pt>
                <c:pt idx="1759">
                  <c:v>0.66312745809555096</c:v>
                </c:pt>
                <c:pt idx="1760">
                  <c:v>0.66295764446258498</c:v>
                </c:pt>
                <c:pt idx="1761">
                  <c:v>0.66286305189132699</c:v>
                </c:pt>
                <c:pt idx="1762">
                  <c:v>0.662774062156677</c:v>
                </c:pt>
                <c:pt idx="1763">
                  <c:v>0.66272262334823595</c:v>
                </c:pt>
                <c:pt idx="1764">
                  <c:v>0.66267482042312598</c:v>
                </c:pt>
                <c:pt idx="1765">
                  <c:v>0.66266558170318601</c:v>
                </c:pt>
                <c:pt idx="1766">
                  <c:v>0.66265640258789094</c:v>
                </c:pt>
                <c:pt idx="1767">
                  <c:v>0.66273210048675502</c:v>
                </c:pt>
                <c:pt idx="1768">
                  <c:v>0.66281626224517798</c:v>
                </c:pt>
                <c:pt idx="1769">
                  <c:v>0.66291866302490199</c:v>
                </c:pt>
                <c:pt idx="1770">
                  <c:v>0.663009977340698</c:v>
                </c:pt>
                <c:pt idx="1771">
                  <c:v>0.66306445598602293</c:v>
                </c:pt>
                <c:pt idx="1772">
                  <c:v>0.66310546398162795</c:v>
                </c:pt>
                <c:pt idx="1773">
                  <c:v>0.66308287382125897</c:v>
                </c:pt>
                <c:pt idx="1774">
                  <c:v>0.66300741434097299</c:v>
                </c:pt>
                <c:pt idx="1775">
                  <c:v>0.66288379430770894</c:v>
                </c:pt>
                <c:pt idx="1776">
                  <c:v>0.66271433830261195</c:v>
                </c:pt>
                <c:pt idx="1777">
                  <c:v>0.662507688999176</c:v>
                </c:pt>
                <c:pt idx="1778">
                  <c:v>0.66224566698074294</c:v>
                </c:pt>
                <c:pt idx="1779">
                  <c:v>0.66192934513091994</c:v>
                </c:pt>
                <c:pt idx="1780">
                  <c:v>0.661500668525696</c:v>
                </c:pt>
                <c:pt idx="1781">
                  <c:v>0.661040163040161</c:v>
                </c:pt>
                <c:pt idx="1782">
                  <c:v>0.66045997142791701</c:v>
                </c:pt>
                <c:pt idx="1783">
                  <c:v>0.659866547584534</c:v>
                </c:pt>
                <c:pt idx="1784">
                  <c:v>0.65923581123352093</c:v>
                </c:pt>
                <c:pt idx="1785">
                  <c:v>0.658595895767212</c:v>
                </c:pt>
                <c:pt idx="1786">
                  <c:v>0.65779296159744294</c:v>
                </c:pt>
                <c:pt idx="1787">
                  <c:v>0.65697822570800801</c:v>
                </c:pt>
                <c:pt idx="1788">
                  <c:v>0.656107521057129</c:v>
                </c:pt>
                <c:pt idx="1789">
                  <c:v>0.65522847175598098</c:v>
                </c:pt>
                <c:pt idx="1790">
                  <c:v>0.65422413349151598</c:v>
                </c:pt>
                <c:pt idx="1791">
                  <c:v>0.65319654941558802</c:v>
                </c:pt>
                <c:pt idx="1792">
                  <c:v>0.65213469266891499</c:v>
                </c:pt>
                <c:pt idx="1793">
                  <c:v>0.65105614662170397</c:v>
                </c:pt>
                <c:pt idx="1794">
                  <c:v>0.64987585544586202</c:v>
                </c:pt>
                <c:pt idx="1795">
                  <c:v>0.64863876104354901</c:v>
                </c:pt>
                <c:pt idx="1796">
                  <c:v>0.64739177227020295</c:v>
                </c:pt>
                <c:pt idx="1797">
                  <c:v>0.64613149166107198</c:v>
                </c:pt>
                <c:pt idx="1798">
                  <c:v>0.64480814933776898</c:v>
                </c:pt>
                <c:pt idx="1799">
                  <c:v>0.64339748620986903</c:v>
                </c:pt>
                <c:pt idx="1800">
                  <c:v>0.64194384813308702</c:v>
                </c:pt>
                <c:pt idx="1801">
                  <c:v>0.64041844606399501</c:v>
                </c:pt>
                <c:pt idx="1802">
                  <c:v>0.63882640600204499</c:v>
                </c:pt>
                <c:pt idx="1803">
                  <c:v>0.63704196214675901</c:v>
                </c:pt>
                <c:pt idx="1804">
                  <c:v>0.63522914648055995</c:v>
                </c:pt>
                <c:pt idx="1805">
                  <c:v>0.63332138061523402</c:v>
                </c:pt>
                <c:pt idx="1806">
                  <c:v>0.63138595819473298</c:v>
                </c:pt>
                <c:pt idx="1807">
                  <c:v>0.629276847839355</c:v>
                </c:pt>
                <c:pt idx="1808">
                  <c:v>0.62714759111404395</c:v>
                </c:pt>
                <c:pt idx="1809">
                  <c:v>0.62488696575164793</c:v>
                </c:pt>
                <c:pt idx="1810">
                  <c:v>0.62261352539062498</c:v>
                </c:pt>
                <c:pt idx="1811">
                  <c:v>0.62020877599716195</c:v>
                </c:pt>
                <c:pt idx="1812">
                  <c:v>0.61778721809387194</c:v>
                </c:pt>
                <c:pt idx="1813">
                  <c:v>0.61538521051406903</c:v>
                </c:pt>
                <c:pt idx="1814">
                  <c:v>0.61299548149108896</c:v>
                </c:pt>
                <c:pt idx="1815">
                  <c:v>0.61059377193450903</c:v>
                </c:pt>
                <c:pt idx="1816">
                  <c:v>0.60818908214569101</c:v>
                </c:pt>
                <c:pt idx="1817">
                  <c:v>0.60588726997375497</c:v>
                </c:pt>
                <c:pt idx="1818">
                  <c:v>0.60365018844604501</c:v>
                </c:pt>
                <c:pt idx="1819">
                  <c:v>0.60139266252517698</c:v>
                </c:pt>
                <c:pt idx="1820">
                  <c:v>0.59912226200103802</c:v>
                </c:pt>
                <c:pt idx="1821">
                  <c:v>0.59693453311920197</c:v>
                </c:pt>
                <c:pt idx="1822">
                  <c:v>0.59482583999633798</c:v>
                </c:pt>
                <c:pt idx="1823">
                  <c:v>0.59274554848671002</c:v>
                </c:pt>
                <c:pt idx="1824">
                  <c:v>0.59072647094726605</c:v>
                </c:pt>
                <c:pt idx="1825">
                  <c:v>0.58880067467689501</c:v>
                </c:pt>
                <c:pt idx="1826">
                  <c:v>0.58707437515258798</c:v>
                </c:pt>
                <c:pt idx="1827">
                  <c:v>0.58534980416297899</c:v>
                </c:pt>
                <c:pt idx="1828">
                  <c:v>0.58368623852729795</c:v>
                </c:pt>
                <c:pt idx="1829">
                  <c:v>0.58207554221153301</c:v>
                </c:pt>
                <c:pt idx="1830">
                  <c:v>0.58073443770408606</c:v>
                </c:pt>
                <c:pt idx="1831">
                  <c:v>0.57941482067108196</c:v>
                </c:pt>
                <c:pt idx="1832">
                  <c:v>0.57830197215080303</c:v>
                </c:pt>
                <c:pt idx="1833">
                  <c:v>0.57719731926918005</c:v>
                </c:pt>
                <c:pt idx="1834">
                  <c:v>0.57627669572830198</c:v>
                </c:pt>
                <c:pt idx="1835">
                  <c:v>0.57536641359329199</c:v>
                </c:pt>
                <c:pt idx="1836">
                  <c:v>0.574601835012436</c:v>
                </c:pt>
                <c:pt idx="1837">
                  <c:v>0.573830550909042</c:v>
                </c:pt>
                <c:pt idx="1838">
                  <c:v>0.57308781743049597</c:v>
                </c:pt>
                <c:pt idx="1839">
                  <c:v>0.57232919931411697</c:v>
                </c:pt>
                <c:pt idx="1840">
                  <c:v>0.57151732444763204</c:v>
                </c:pt>
                <c:pt idx="1841">
                  <c:v>0.57066193819045996</c:v>
                </c:pt>
                <c:pt idx="1842">
                  <c:v>0.569640076160431</c:v>
                </c:pt>
                <c:pt idx="1843">
                  <c:v>0.56852400898933397</c:v>
                </c:pt>
                <c:pt idx="1844">
                  <c:v>0.56718978881835902</c:v>
                </c:pt>
                <c:pt idx="1845">
                  <c:v>0.56569728851318402</c:v>
                </c:pt>
                <c:pt idx="1846">
                  <c:v>0.56398547291755696</c:v>
                </c:pt>
                <c:pt idx="1847">
                  <c:v>0.56210220456123405</c:v>
                </c:pt>
                <c:pt idx="1848">
                  <c:v>0.56003723144531303</c:v>
                </c:pt>
                <c:pt idx="1849">
                  <c:v>0.55782077312469502</c:v>
                </c:pt>
                <c:pt idx="1850">
                  <c:v>0.55553243160247801</c:v>
                </c:pt>
                <c:pt idx="1851">
                  <c:v>0.55329171419143697</c:v>
                </c:pt>
                <c:pt idx="1852">
                  <c:v>0.55107662677764901</c:v>
                </c:pt>
                <c:pt idx="1853">
                  <c:v>0.54909250736236603</c:v>
                </c:pt>
                <c:pt idx="1854">
                  <c:v>0.54731670618057304</c:v>
                </c:pt>
                <c:pt idx="1855">
                  <c:v>0.54631975889205897</c:v>
                </c:pt>
                <c:pt idx="1856">
                  <c:v>0.54552409648895306</c:v>
                </c:pt>
                <c:pt idx="1857">
                  <c:v>0.54570711255073501</c:v>
                </c:pt>
                <c:pt idx="1858">
                  <c:v>0.54608366489410398</c:v>
                </c:pt>
                <c:pt idx="1859">
                  <c:v>0.54754746556281997</c:v>
                </c:pt>
                <c:pt idx="1860">
                  <c:v>0.54916284084320099</c:v>
                </c:pt>
                <c:pt idx="1861">
                  <c:v>0.55186117291450498</c:v>
                </c:pt>
                <c:pt idx="1862">
                  <c:v>0.55465046167373699</c:v>
                </c:pt>
                <c:pt idx="1863">
                  <c:v>0.55795470476150499</c:v>
                </c:pt>
                <c:pt idx="1864">
                  <c:v>0.56128451824188197</c:v>
                </c:pt>
                <c:pt idx="1865">
                  <c:v>0.56496450901031503</c:v>
                </c:pt>
                <c:pt idx="1866">
                  <c:v>0.56864053606986997</c:v>
                </c:pt>
                <c:pt idx="1867">
                  <c:v>0.57210991382598897</c:v>
                </c:pt>
                <c:pt idx="1868">
                  <c:v>0.57551757097244305</c:v>
                </c:pt>
                <c:pt idx="1869">
                  <c:v>0.578799551725388</c:v>
                </c:pt>
                <c:pt idx="1870">
                  <c:v>0.58205673694610605</c:v>
                </c:pt>
                <c:pt idx="1871">
                  <c:v>0.58486295342445405</c:v>
                </c:pt>
                <c:pt idx="1872">
                  <c:v>0.58752570152282702</c:v>
                </c:pt>
                <c:pt idx="1873">
                  <c:v>0.58992851376533506</c:v>
                </c:pt>
                <c:pt idx="1874">
                  <c:v>0.59223664402961695</c:v>
                </c:pt>
                <c:pt idx="1875">
                  <c:v>0.59433091282844497</c:v>
                </c:pt>
                <c:pt idx="1876">
                  <c:v>0.59631017446517898</c:v>
                </c:pt>
                <c:pt idx="1877">
                  <c:v>0.59815699458122296</c:v>
                </c:pt>
                <c:pt idx="1878">
                  <c:v>0.59990454316139197</c:v>
                </c:pt>
                <c:pt idx="1879">
                  <c:v>0.60149738788604701</c:v>
                </c:pt>
                <c:pt idx="1880">
                  <c:v>0.60294810533523602</c:v>
                </c:pt>
                <c:pt idx="1881">
                  <c:v>0.60429940223693801</c:v>
                </c:pt>
                <c:pt idx="1882">
                  <c:v>0.605531549453735</c:v>
                </c:pt>
                <c:pt idx="1883">
                  <c:v>0.60666606426239</c:v>
                </c:pt>
                <c:pt idx="1884">
                  <c:v>0.60764489173889202</c:v>
                </c:pt>
                <c:pt idx="1885">
                  <c:v>0.60857096910476693</c:v>
                </c:pt>
                <c:pt idx="1886">
                  <c:v>0.60939679145812997</c:v>
                </c:pt>
                <c:pt idx="1887">
                  <c:v>0.61017880439758299</c:v>
                </c:pt>
                <c:pt idx="1888">
                  <c:v>0.61085412502288794</c:v>
                </c:pt>
                <c:pt idx="1889">
                  <c:v>0.61150071620941193</c:v>
                </c:pt>
                <c:pt idx="1890">
                  <c:v>0.61202487945556594</c:v>
                </c:pt>
                <c:pt idx="1891">
                  <c:v>0.61252353191375697</c:v>
                </c:pt>
                <c:pt idx="1892">
                  <c:v>0.61291018724441493</c:v>
                </c:pt>
                <c:pt idx="1893">
                  <c:v>0.61329207420349097</c:v>
                </c:pt>
                <c:pt idx="1894">
                  <c:v>0.61361495256423992</c:v>
                </c:pt>
                <c:pt idx="1895">
                  <c:v>0.61393550634384197</c:v>
                </c:pt>
                <c:pt idx="1896">
                  <c:v>0.61423555612564096</c:v>
                </c:pt>
                <c:pt idx="1897">
                  <c:v>0.614534056186676</c:v>
                </c:pt>
                <c:pt idx="1898">
                  <c:v>0.61478791236877395</c:v>
                </c:pt>
                <c:pt idx="1899">
                  <c:v>0.61504403352737402</c:v>
                </c:pt>
                <c:pt idx="1900">
                  <c:v>0.615286028385162</c:v>
                </c:pt>
                <c:pt idx="1901">
                  <c:v>0.61552903652191193</c:v>
                </c:pt>
                <c:pt idx="1902">
                  <c:v>0.61573842763900799</c:v>
                </c:pt>
                <c:pt idx="1903">
                  <c:v>0.61595103740692103</c:v>
                </c:pt>
                <c:pt idx="1904">
                  <c:v>0.61621419191360494</c:v>
                </c:pt>
                <c:pt idx="1905">
                  <c:v>0.61648300886154195</c:v>
                </c:pt>
                <c:pt idx="1906">
                  <c:v>0.61675051450729401</c:v>
                </c:pt>
                <c:pt idx="1907">
                  <c:v>0.617022788524628</c:v>
                </c:pt>
                <c:pt idx="1908">
                  <c:v>0.61732915639877295</c:v>
                </c:pt>
                <c:pt idx="1909">
                  <c:v>0.61764893531799303</c:v>
                </c:pt>
                <c:pt idx="1910">
                  <c:v>0.61798492670059202</c:v>
                </c:pt>
                <c:pt idx="1911">
                  <c:v>0.61833307743072496</c:v>
                </c:pt>
                <c:pt idx="1912">
                  <c:v>0.61868528127670297</c:v>
                </c:pt>
                <c:pt idx="1913">
                  <c:v>0.61902681589126596</c:v>
                </c:pt>
                <c:pt idx="1914">
                  <c:v>0.61937067508697496</c:v>
                </c:pt>
                <c:pt idx="1915">
                  <c:v>0.61971697807311998</c:v>
                </c:pt>
                <c:pt idx="1916">
                  <c:v>0.62002876996993994</c:v>
                </c:pt>
                <c:pt idx="1917">
                  <c:v>0.62031356096267698</c:v>
                </c:pt>
                <c:pt idx="1918">
                  <c:v>0.62054888010025</c:v>
                </c:pt>
                <c:pt idx="1919">
                  <c:v>0.62074998617172195</c:v>
                </c:pt>
                <c:pt idx="1920">
                  <c:v>0.62089315652847299</c:v>
                </c:pt>
                <c:pt idx="1921">
                  <c:v>0.62096563577651998</c:v>
                </c:pt>
                <c:pt idx="1922">
                  <c:v>0.62103567123413095</c:v>
                </c:pt>
                <c:pt idx="1923">
                  <c:v>0.62110111713409399</c:v>
                </c:pt>
                <c:pt idx="1924">
                  <c:v>0.62111828327178997</c:v>
                </c:pt>
                <c:pt idx="1925">
                  <c:v>0.62106314897537196</c:v>
                </c:pt>
                <c:pt idx="1926">
                  <c:v>0.62099633216857897</c:v>
                </c:pt>
                <c:pt idx="1927">
                  <c:v>0.62091300487518297</c:v>
                </c:pt>
                <c:pt idx="1928">
                  <c:v>0.62079898118972798</c:v>
                </c:pt>
                <c:pt idx="1929">
                  <c:v>0.62061295509338399</c:v>
                </c:pt>
                <c:pt idx="1930">
                  <c:v>0.62038681507110593</c:v>
                </c:pt>
                <c:pt idx="1931">
                  <c:v>0.62005177736282302</c:v>
                </c:pt>
                <c:pt idx="1932">
                  <c:v>0.61970571279525799</c:v>
                </c:pt>
                <c:pt idx="1933">
                  <c:v>0.61935678720474197</c:v>
                </c:pt>
                <c:pt idx="1934">
                  <c:v>0.61897913217544598</c:v>
                </c:pt>
                <c:pt idx="1935">
                  <c:v>0.618501460552216</c:v>
                </c:pt>
                <c:pt idx="1936">
                  <c:v>0.61802206039428698</c:v>
                </c:pt>
                <c:pt idx="1937">
                  <c:v>0.61756209135055495</c:v>
                </c:pt>
                <c:pt idx="1938">
                  <c:v>0.61708889007568402</c:v>
                </c:pt>
                <c:pt idx="1939">
                  <c:v>0.61657301187515301</c:v>
                </c:pt>
                <c:pt idx="1940">
                  <c:v>0.61605182886123699</c:v>
                </c:pt>
                <c:pt idx="1941">
                  <c:v>0.61556444168090796</c:v>
                </c:pt>
                <c:pt idx="1942">
                  <c:v>0.61506596803665203</c:v>
                </c:pt>
                <c:pt idx="1943">
                  <c:v>0.61447516679763803</c:v>
                </c:pt>
                <c:pt idx="1944">
                  <c:v>0.61387697458267199</c:v>
                </c:pt>
                <c:pt idx="1945">
                  <c:v>0.61336681842803997</c:v>
                </c:pt>
                <c:pt idx="1946">
                  <c:v>0.61284950971603402</c:v>
                </c:pt>
                <c:pt idx="1947">
                  <c:v>0.61232826709747301</c:v>
                </c:pt>
                <c:pt idx="1948">
                  <c:v>0.61179915666580198</c:v>
                </c:pt>
                <c:pt idx="1949">
                  <c:v>0.61139307022094702</c:v>
                </c:pt>
                <c:pt idx="1950">
                  <c:v>0.61098543405532801</c:v>
                </c:pt>
                <c:pt idx="1951">
                  <c:v>0.610602831840515</c:v>
                </c:pt>
                <c:pt idx="1952">
                  <c:v>0.61021611690521194</c:v>
                </c:pt>
                <c:pt idx="1953">
                  <c:v>0.60988245010375997</c:v>
                </c:pt>
                <c:pt idx="1954">
                  <c:v>0.609548783302307</c:v>
                </c:pt>
                <c:pt idx="1955">
                  <c:v>0.609193539619446</c:v>
                </c:pt>
                <c:pt idx="1956">
                  <c:v>0.60883173942565894</c:v>
                </c:pt>
                <c:pt idx="1957">
                  <c:v>0.60855129957199094</c:v>
                </c:pt>
                <c:pt idx="1958">
                  <c:v>0.60828236341476394</c:v>
                </c:pt>
                <c:pt idx="1959">
                  <c:v>0.60798374414444001</c:v>
                </c:pt>
                <c:pt idx="1960">
                  <c:v>0.607676064968109</c:v>
                </c:pt>
                <c:pt idx="1961">
                  <c:v>0.60747752189636195</c:v>
                </c:pt>
                <c:pt idx="1962">
                  <c:v>0.60730484724044798</c:v>
                </c:pt>
                <c:pt idx="1963">
                  <c:v>0.60708317756652797</c:v>
                </c:pt>
                <c:pt idx="1964">
                  <c:v>0.60684583187103303</c:v>
                </c:pt>
                <c:pt idx="1965">
                  <c:v>0.60658065080642698</c:v>
                </c:pt>
                <c:pt idx="1966">
                  <c:v>0.60630474090576203</c:v>
                </c:pt>
                <c:pt idx="1967">
                  <c:v>0.606061434745789</c:v>
                </c:pt>
                <c:pt idx="1968">
                  <c:v>0.60582951307296795</c:v>
                </c:pt>
                <c:pt idx="1969">
                  <c:v>0.605631268024445</c:v>
                </c:pt>
                <c:pt idx="1970">
                  <c:v>0.60544500350952102</c:v>
                </c:pt>
                <c:pt idx="1971">
                  <c:v>0.60518530607223497</c:v>
                </c:pt>
                <c:pt idx="1972">
                  <c:v>0.60489091873168899</c:v>
                </c:pt>
                <c:pt idx="1973">
                  <c:v>0.60466996431350695</c:v>
                </c:pt>
                <c:pt idx="1974">
                  <c:v>0.60448489189147903</c:v>
                </c:pt>
                <c:pt idx="1975">
                  <c:v>0.60430458784103402</c:v>
                </c:pt>
                <c:pt idx="1976">
                  <c:v>0.60412243604659999</c:v>
                </c:pt>
                <c:pt idx="1977">
                  <c:v>0.60389122962951702</c:v>
                </c:pt>
                <c:pt idx="1978">
                  <c:v>0.60363141298294098</c:v>
                </c:pt>
                <c:pt idx="1979">
                  <c:v>0.603400683403015</c:v>
                </c:pt>
                <c:pt idx="1980">
                  <c:v>0.60318729877471899</c:v>
                </c:pt>
                <c:pt idx="1981">
                  <c:v>0.60295352935791002</c:v>
                </c:pt>
                <c:pt idx="1982">
                  <c:v>0.602709925174713</c:v>
                </c:pt>
                <c:pt idx="1983">
                  <c:v>0.602479612827301</c:v>
                </c:pt>
                <c:pt idx="1984">
                  <c:v>0.60226217508315993</c:v>
                </c:pt>
                <c:pt idx="1985">
                  <c:v>0.60197696685791002</c:v>
                </c:pt>
                <c:pt idx="1986">
                  <c:v>0.60164145231246902</c:v>
                </c:pt>
                <c:pt idx="1987">
                  <c:v>0.60125145912170397</c:v>
                </c:pt>
                <c:pt idx="1988">
                  <c:v>0.60080573558807393</c:v>
                </c:pt>
                <c:pt idx="1989">
                  <c:v>0.60036829710006701</c:v>
                </c:pt>
                <c:pt idx="1990">
                  <c:v>0.59993565678596505</c:v>
                </c:pt>
                <c:pt idx="1991">
                  <c:v>0.59943566322326702</c:v>
                </c:pt>
                <c:pt idx="1992">
                  <c:v>0.59887001514434801</c:v>
                </c:pt>
                <c:pt idx="1993">
                  <c:v>0.59831089377403301</c:v>
                </c:pt>
                <c:pt idx="1994">
                  <c:v>0.59775549769401604</c:v>
                </c:pt>
                <c:pt idx="1995">
                  <c:v>0.59719536304473897</c:v>
                </c:pt>
                <c:pt idx="1996">
                  <c:v>0.59662482738494904</c:v>
                </c:pt>
                <c:pt idx="1997">
                  <c:v>0.59604648351669298</c:v>
                </c:pt>
                <c:pt idx="1998">
                  <c:v>0.59544897675514197</c:v>
                </c:pt>
                <c:pt idx="1999">
                  <c:v>0.59486052989959703</c:v>
                </c:pt>
                <c:pt idx="2000">
                  <c:v>0.59426174163818402</c:v>
                </c:pt>
                <c:pt idx="2001">
                  <c:v>0.59381288886070305</c:v>
                </c:pt>
                <c:pt idx="2002">
                  <c:v>0.59354693293571503</c:v>
                </c:pt>
                <c:pt idx="2003">
                  <c:v>0.59331128597259497</c:v>
                </c:pt>
                <c:pt idx="2004">
                  <c:v>0.59310958385467505</c:v>
                </c:pt>
                <c:pt idx="2005">
                  <c:v>0.592966413497925</c:v>
                </c:pt>
                <c:pt idx="2006">
                  <c:v>0.592902755737305</c:v>
                </c:pt>
                <c:pt idx="2007">
                  <c:v>0.59286448955535898</c:v>
                </c:pt>
                <c:pt idx="2008">
                  <c:v>0.59286887049674997</c:v>
                </c:pt>
                <c:pt idx="2009">
                  <c:v>0.59287164211273202</c:v>
                </c:pt>
                <c:pt idx="2010">
                  <c:v>0.59291968345642099</c:v>
                </c:pt>
                <c:pt idx="2011">
                  <c:v>0.59292129278183003</c:v>
                </c:pt>
                <c:pt idx="2012">
                  <c:v>0.59287196993827795</c:v>
                </c:pt>
                <c:pt idx="2013">
                  <c:v>0.59282124638557399</c:v>
                </c:pt>
                <c:pt idx="2014">
                  <c:v>0.59278318881988501</c:v>
                </c:pt>
                <c:pt idx="2015">
                  <c:v>0.59265679717063902</c:v>
                </c:pt>
                <c:pt idx="2016">
                  <c:v>0.59240827560424802</c:v>
                </c:pt>
                <c:pt idx="2017">
                  <c:v>0.59211189150810195</c:v>
                </c:pt>
                <c:pt idx="2018">
                  <c:v>0.59175310134887704</c:v>
                </c:pt>
                <c:pt idx="2019">
                  <c:v>0.59128863215446503</c:v>
                </c:pt>
                <c:pt idx="2020">
                  <c:v>0.59068176746368406</c:v>
                </c:pt>
                <c:pt idx="2021">
                  <c:v>0.590068644285202</c:v>
                </c:pt>
                <c:pt idx="2022">
                  <c:v>0.58940029740333599</c:v>
                </c:pt>
                <c:pt idx="2023">
                  <c:v>0.58872509598732004</c:v>
                </c:pt>
                <c:pt idx="2024">
                  <c:v>0.58806184530258199</c:v>
                </c:pt>
                <c:pt idx="2025">
                  <c:v>0.58740306496620198</c:v>
                </c:pt>
                <c:pt idx="2026">
                  <c:v>0.58670911788940405</c:v>
                </c:pt>
                <c:pt idx="2027">
                  <c:v>0.58605346679687498</c:v>
                </c:pt>
                <c:pt idx="2028">
                  <c:v>0.58543000221252406</c:v>
                </c:pt>
                <c:pt idx="2029">
                  <c:v>0.58486819863319406</c:v>
                </c:pt>
                <c:pt idx="2030">
                  <c:v>0.58436799645423898</c:v>
                </c:pt>
                <c:pt idx="2031">
                  <c:v>0.58397484421730006</c:v>
                </c:pt>
                <c:pt idx="2032">
                  <c:v>0.58373246192932104</c:v>
                </c:pt>
                <c:pt idx="2033">
                  <c:v>0.58356109857559202</c:v>
                </c:pt>
                <c:pt idx="2034">
                  <c:v>0.58340874910354601</c:v>
                </c:pt>
                <c:pt idx="2035">
                  <c:v>0.58332607746124299</c:v>
                </c:pt>
                <c:pt idx="2036">
                  <c:v>0.58336729407310506</c:v>
                </c:pt>
                <c:pt idx="2037">
                  <c:v>0.58345246911048898</c:v>
                </c:pt>
                <c:pt idx="2038">
                  <c:v>0.58363944888114905</c:v>
                </c:pt>
                <c:pt idx="2039">
                  <c:v>0.58388400673866303</c:v>
                </c:pt>
                <c:pt idx="2040">
                  <c:v>0.58421049118042001</c:v>
                </c:pt>
                <c:pt idx="2041">
                  <c:v>0.58456767201423598</c:v>
                </c:pt>
                <c:pt idx="2042">
                  <c:v>0.58495578765869105</c:v>
                </c:pt>
                <c:pt idx="2043">
                  <c:v>0.58524612188339198</c:v>
                </c:pt>
                <c:pt idx="2044">
                  <c:v>0.58552820086479196</c:v>
                </c:pt>
                <c:pt idx="2045">
                  <c:v>0.58586747050285304</c:v>
                </c:pt>
                <c:pt idx="2046">
                  <c:v>0.58616346716880796</c:v>
                </c:pt>
                <c:pt idx="2047">
                  <c:v>0.58642447590827895</c:v>
                </c:pt>
                <c:pt idx="2048">
                  <c:v>0.58678842186927804</c:v>
                </c:pt>
                <c:pt idx="2049">
                  <c:v>0.58709523677825903</c:v>
                </c:pt>
                <c:pt idx="2050">
                  <c:v>0.58725041747093198</c:v>
                </c:pt>
                <c:pt idx="2051">
                  <c:v>0.58738649487495398</c:v>
                </c:pt>
                <c:pt idx="2052">
                  <c:v>0.58755544424057005</c:v>
                </c:pt>
                <c:pt idx="2053">
                  <c:v>0.58754334449768097</c:v>
                </c:pt>
                <c:pt idx="2054">
                  <c:v>0.58740458488464398</c:v>
                </c:pt>
                <c:pt idx="2055">
                  <c:v>0.587279236316681</c:v>
                </c:pt>
                <c:pt idx="2056">
                  <c:v>0.58716828227043205</c:v>
                </c:pt>
                <c:pt idx="2057">
                  <c:v>0.58696351051330597</c:v>
                </c:pt>
                <c:pt idx="2058">
                  <c:v>0.58669445514678997</c:v>
                </c:pt>
                <c:pt idx="2059">
                  <c:v>0.58644158244133004</c:v>
                </c:pt>
                <c:pt idx="2060">
                  <c:v>0.58616969585418699</c:v>
                </c:pt>
                <c:pt idx="2061">
                  <c:v>0.58578870296478303</c:v>
                </c:pt>
                <c:pt idx="2062">
                  <c:v>0.58534131050109905</c:v>
                </c:pt>
                <c:pt idx="2063">
                  <c:v>0.58485335707664499</c:v>
                </c:pt>
                <c:pt idx="2064">
                  <c:v>0.58433718085288999</c:v>
                </c:pt>
                <c:pt idx="2065">
                  <c:v>0.58403078317642199</c:v>
                </c:pt>
                <c:pt idx="2066">
                  <c:v>0.58366755247116098</c:v>
                </c:pt>
                <c:pt idx="2067">
                  <c:v>0.58309063911437997</c:v>
                </c:pt>
                <c:pt idx="2068">
                  <c:v>0.58245671391487097</c:v>
                </c:pt>
                <c:pt idx="2069">
                  <c:v>0.58174935579299902</c:v>
                </c:pt>
                <c:pt idx="2070">
                  <c:v>0.58111239075660703</c:v>
                </c:pt>
                <c:pt idx="2071">
                  <c:v>0.58042708635330198</c:v>
                </c:pt>
                <c:pt idx="2072">
                  <c:v>0.57969785332679702</c:v>
                </c:pt>
                <c:pt idx="2073">
                  <c:v>0.57897648811340297</c:v>
                </c:pt>
                <c:pt idx="2074">
                  <c:v>0.57823902964592</c:v>
                </c:pt>
                <c:pt idx="2075">
                  <c:v>0.577532982826233</c:v>
                </c:pt>
                <c:pt idx="2076">
                  <c:v>0.57682484984397897</c:v>
                </c:pt>
                <c:pt idx="2077">
                  <c:v>0.57592213749885601</c:v>
                </c:pt>
                <c:pt idx="2078">
                  <c:v>0.57494021058082601</c:v>
                </c:pt>
                <c:pt idx="2079">
                  <c:v>0.574112272262573</c:v>
                </c:pt>
                <c:pt idx="2080">
                  <c:v>0.57325965762138398</c:v>
                </c:pt>
                <c:pt idx="2081">
                  <c:v>0.57230374813079798</c:v>
                </c:pt>
                <c:pt idx="2082">
                  <c:v>0.57137090563774096</c:v>
                </c:pt>
                <c:pt idx="2083">
                  <c:v>0.57052580118179297</c:v>
                </c:pt>
                <c:pt idx="2084">
                  <c:v>0.56977367997169504</c:v>
                </c:pt>
                <c:pt idx="2085">
                  <c:v>0.569068586826324</c:v>
                </c:pt>
                <c:pt idx="2086">
                  <c:v>0.56824839711189301</c:v>
                </c:pt>
                <c:pt idx="2087">
                  <c:v>0.56743571758270306</c:v>
                </c:pt>
                <c:pt idx="2088">
                  <c:v>0.56659997105598503</c:v>
                </c:pt>
                <c:pt idx="2089">
                  <c:v>0.56577987074851999</c:v>
                </c:pt>
                <c:pt idx="2090">
                  <c:v>0.56506619453430196</c:v>
                </c:pt>
                <c:pt idx="2091">
                  <c:v>0.56448403596878105</c:v>
                </c:pt>
                <c:pt idx="2092">
                  <c:v>0.56405452489852903</c:v>
                </c:pt>
                <c:pt idx="2093">
                  <c:v>0.56376499533653301</c:v>
                </c:pt>
                <c:pt idx="2094">
                  <c:v>0.56342858672142004</c:v>
                </c:pt>
                <c:pt idx="2095">
                  <c:v>0.56303689479827901</c:v>
                </c:pt>
                <c:pt idx="2096">
                  <c:v>0.56248811483383199</c:v>
                </c:pt>
                <c:pt idx="2097">
                  <c:v>0.56201673150062603</c:v>
                </c:pt>
                <c:pt idx="2098">
                  <c:v>0.56176984906196603</c:v>
                </c:pt>
                <c:pt idx="2099">
                  <c:v>0.56168437600135801</c:v>
                </c:pt>
                <c:pt idx="2100">
                  <c:v>0.56154087781906104</c:v>
                </c:pt>
                <c:pt idx="2101">
                  <c:v>0.56114611625671396</c:v>
                </c:pt>
                <c:pt idx="2102">
                  <c:v>0.56070870757102997</c:v>
                </c:pt>
                <c:pt idx="2103">
                  <c:v>0.56037679910659799</c:v>
                </c:pt>
                <c:pt idx="2104">
                  <c:v>0.56021825075149501</c:v>
                </c:pt>
                <c:pt idx="2105">
                  <c:v>0.560305839776993</c:v>
                </c:pt>
                <c:pt idx="2106">
                  <c:v>0.56026948094368001</c:v>
                </c:pt>
                <c:pt idx="2107">
                  <c:v>0.56000853180885302</c:v>
                </c:pt>
                <c:pt idx="2108">
                  <c:v>0.55972010493278501</c:v>
                </c:pt>
                <c:pt idx="2109">
                  <c:v>0.55965698361396798</c:v>
                </c:pt>
                <c:pt idx="2110">
                  <c:v>0.55976197719574006</c:v>
                </c:pt>
                <c:pt idx="2111">
                  <c:v>0.55959988236427305</c:v>
                </c:pt>
                <c:pt idx="2112">
                  <c:v>0.55941609144210802</c:v>
                </c:pt>
                <c:pt idx="2113">
                  <c:v>0.55937168598175002</c:v>
                </c:pt>
                <c:pt idx="2114">
                  <c:v>0.55922729372978197</c:v>
                </c:pt>
                <c:pt idx="2115">
                  <c:v>0.55892593264579804</c:v>
                </c:pt>
                <c:pt idx="2116">
                  <c:v>0.55844450592994699</c:v>
                </c:pt>
                <c:pt idx="2117">
                  <c:v>0.55791202783584604</c:v>
                </c:pt>
                <c:pt idx="2118">
                  <c:v>0.557557737827301</c:v>
                </c:pt>
                <c:pt idx="2119">
                  <c:v>0.55755341649055501</c:v>
                </c:pt>
                <c:pt idx="2120">
                  <c:v>0.55766368508338904</c:v>
                </c:pt>
                <c:pt idx="2121">
                  <c:v>0.55712846517562897</c:v>
                </c:pt>
                <c:pt idx="2122">
                  <c:v>0.55665591955184901</c:v>
                </c:pt>
                <c:pt idx="2123">
                  <c:v>0.55658141374587999</c:v>
                </c:pt>
                <c:pt idx="2124">
                  <c:v>0.55586463809013398</c:v>
                </c:pt>
                <c:pt idx="2125">
                  <c:v>0.55528402924537701</c:v>
                </c:pt>
                <c:pt idx="2126">
                  <c:v>0.55536154508590696</c:v>
                </c:pt>
                <c:pt idx="2127">
                  <c:v>0.55540061593055701</c:v>
                </c:pt>
                <c:pt idx="2128">
                  <c:v>0.554858303070068</c:v>
                </c:pt>
                <c:pt idx="2129">
                  <c:v>0.55427924394607497</c:v>
                </c:pt>
                <c:pt idx="2130">
                  <c:v>0.55386645197868301</c:v>
                </c:pt>
                <c:pt idx="2131">
                  <c:v>0.55366504788398696</c:v>
                </c:pt>
                <c:pt idx="2132">
                  <c:v>0.553594774007797</c:v>
                </c:pt>
                <c:pt idx="2133">
                  <c:v>0.55243871212005602</c:v>
                </c:pt>
                <c:pt idx="2134">
                  <c:v>0.550913369655609</c:v>
                </c:pt>
                <c:pt idx="2135">
                  <c:v>0.55042708516120897</c:v>
                </c:pt>
                <c:pt idx="2136">
                  <c:v>0.55017623901367196</c:v>
                </c:pt>
                <c:pt idx="2137">
                  <c:v>0.55038887858390806</c:v>
                </c:pt>
                <c:pt idx="2138">
                  <c:v>0.55078393816947901</c:v>
                </c:pt>
                <c:pt idx="2139">
                  <c:v>0.55072934031486498</c:v>
                </c:pt>
                <c:pt idx="2140">
                  <c:v>0.55104661583900505</c:v>
                </c:pt>
                <c:pt idx="2141">
                  <c:v>0.55064881443977398</c:v>
                </c:pt>
                <c:pt idx="2142">
                  <c:v>0.55006936788559002</c:v>
                </c:pt>
                <c:pt idx="2143">
                  <c:v>0.55030647516250597</c:v>
                </c:pt>
                <c:pt idx="2144">
                  <c:v>0.55044705271720895</c:v>
                </c:pt>
                <c:pt idx="2145">
                  <c:v>0.55101773738861104</c:v>
                </c:pt>
                <c:pt idx="2146">
                  <c:v>0.55159676671028102</c:v>
                </c:pt>
                <c:pt idx="2147">
                  <c:v>0.55118647813797006</c:v>
                </c:pt>
                <c:pt idx="2148">
                  <c:v>0.54999933242797905</c:v>
                </c:pt>
                <c:pt idx="2149">
                  <c:v>0.54945934414863595</c:v>
                </c:pt>
                <c:pt idx="2150">
                  <c:v>0.55044270157814001</c:v>
                </c:pt>
              </c:numCache>
            </c:numRef>
          </c:yVal>
          <c:smooth val="0"/>
          <c:extLst>
            <c:ext xmlns:c16="http://schemas.microsoft.com/office/drawing/2014/chart" uri="{C3380CC4-5D6E-409C-BE32-E72D297353CC}">
              <c16:uniqueId val="{00000001-8FB3-46B9-92C2-D2B760B7C9DA}"/>
            </c:ext>
          </c:extLst>
        </c:ser>
        <c:ser>
          <c:idx val="2"/>
          <c:order val="2"/>
          <c:tx>
            <c:strRef>
              <c:f>'Ill+Dik'!$G$1</c:f>
              <c:strCache>
                <c:ptCount val="1"/>
                <c:pt idx="0">
                  <c:v>I-D 80:20</c:v>
                </c:pt>
              </c:strCache>
            </c:strRef>
          </c:tx>
          <c:spPr>
            <a:ln w="19050" cap="rnd">
              <a:solidFill>
                <a:schemeClr val="accent3"/>
              </a:solidFill>
              <a:round/>
            </a:ln>
            <a:effectLst/>
          </c:spPr>
          <c:marker>
            <c:symbol val="none"/>
          </c:marker>
          <c:xVal>
            <c:numRef>
              <c:f>'Ill+Dik'!$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Dik'!$G$2:$G$2152</c:f>
              <c:numCache>
                <c:formatCode>0.00000</c:formatCode>
                <c:ptCount val="2151"/>
                <c:pt idx="0">
                  <c:v>0.33336206972599003</c:v>
                </c:pt>
                <c:pt idx="1">
                  <c:v>0.33248680531978603</c:v>
                </c:pt>
                <c:pt idx="2">
                  <c:v>0.32327251583337802</c:v>
                </c:pt>
                <c:pt idx="3">
                  <c:v>0.34607319235801703</c:v>
                </c:pt>
                <c:pt idx="4">
                  <c:v>0.35574420988559702</c:v>
                </c:pt>
                <c:pt idx="5">
                  <c:v>0.36251318156719203</c:v>
                </c:pt>
                <c:pt idx="6">
                  <c:v>0.37939974367618601</c:v>
                </c:pt>
                <c:pt idx="7">
                  <c:v>0.39143629074096697</c:v>
                </c:pt>
                <c:pt idx="8">
                  <c:v>0.396348175406456</c:v>
                </c:pt>
                <c:pt idx="9">
                  <c:v>0.39151638448238402</c:v>
                </c:pt>
                <c:pt idx="10">
                  <c:v>0.39812159240245804</c:v>
                </c:pt>
                <c:pt idx="11">
                  <c:v>0.40778079330921202</c:v>
                </c:pt>
                <c:pt idx="12">
                  <c:v>0.41876105666160601</c:v>
                </c:pt>
                <c:pt idx="13">
                  <c:v>0.41724504232406601</c:v>
                </c:pt>
                <c:pt idx="14">
                  <c:v>0.41981102228164702</c:v>
                </c:pt>
                <c:pt idx="15">
                  <c:v>0.42618997097015399</c:v>
                </c:pt>
                <c:pt idx="16">
                  <c:v>0.43912523686885802</c:v>
                </c:pt>
                <c:pt idx="17">
                  <c:v>0.43597042262554198</c:v>
                </c:pt>
                <c:pt idx="18">
                  <c:v>0.43269993066787704</c:v>
                </c:pt>
                <c:pt idx="19">
                  <c:v>0.43822693526744805</c:v>
                </c:pt>
                <c:pt idx="20">
                  <c:v>0.445414957404137</c:v>
                </c:pt>
                <c:pt idx="21">
                  <c:v>0.45070852041244502</c:v>
                </c:pt>
                <c:pt idx="22">
                  <c:v>0.45379365682601902</c:v>
                </c:pt>
                <c:pt idx="23">
                  <c:v>0.45462713837623603</c:v>
                </c:pt>
                <c:pt idx="24">
                  <c:v>0.45659921765327499</c:v>
                </c:pt>
                <c:pt idx="25">
                  <c:v>0.45773262977600099</c:v>
                </c:pt>
                <c:pt idx="26">
                  <c:v>0.45120517611503602</c:v>
                </c:pt>
                <c:pt idx="27">
                  <c:v>0.452301573753357</c:v>
                </c:pt>
                <c:pt idx="28">
                  <c:v>0.45644582509994502</c:v>
                </c:pt>
                <c:pt idx="29">
                  <c:v>0.46164424419403099</c:v>
                </c:pt>
                <c:pt idx="30">
                  <c:v>0.461626064777374</c:v>
                </c:pt>
                <c:pt idx="31">
                  <c:v>0.46186135411262502</c:v>
                </c:pt>
                <c:pt idx="32">
                  <c:v>0.463326615095139</c:v>
                </c:pt>
                <c:pt idx="33">
                  <c:v>0.46490658521652201</c:v>
                </c:pt>
                <c:pt idx="34">
                  <c:v>0.46528728008270304</c:v>
                </c:pt>
                <c:pt idx="35">
                  <c:v>0.46548600196838402</c:v>
                </c:pt>
                <c:pt idx="36">
                  <c:v>0.469738227128983</c:v>
                </c:pt>
                <c:pt idx="37">
                  <c:v>0.47294000983238199</c:v>
                </c:pt>
                <c:pt idx="38">
                  <c:v>0.47473527193069504</c:v>
                </c:pt>
                <c:pt idx="39">
                  <c:v>0.474142563343048</c:v>
                </c:pt>
                <c:pt idx="40">
                  <c:v>0.475275766849518</c:v>
                </c:pt>
                <c:pt idx="41">
                  <c:v>0.477299553155899</c:v>
                </c:pt>
                <c:pt idx="42">
                  <c:v>0.48013417124748203</c:v>
                </c:pt>
                <c:pt idx="43">
                  <c:v>0.47968508005142202</c:v>
                </c:pt>
                <c:pt idx="44">
                  <c:v>0.48118017315864603</c:v>
                </c:pt>
                <c:pt idx="45">
                  <c:v>0.48398892283439598</c:v>
                </c:pt>
                <c:pt idx="46">
                  <c:v>0.48427597880363499</c:v>
                </c:pt>
                <c:pt idx="47">
                  <c:v>0.48381758928299001</c:v>
                </c:pt>
                <c:pt idx="48">
                  <c:v>0.48362405300140399</c:v>
                </c:pt>
                <c:pt idx="49">
                  <c:v>0.48527897596359298</c:v>
                </c:pt>
                <c:pt idx="50">
                  <c:v>0.486821186542511</c:v>
                </c:pt>
                <c:pt idx="51">
                  <c:v>0.48791186213493304</c:v>
                </c:pt>
                <c:pt idx="52">
                  <c:v>0.488358211517334</c:v>
                </c:pt>
                <c:pt idx="53">
                  <c:v>0.489391607046127</c:v>
                </c:pt>
                <c:pt idx="54">
                  <c:v>0.49017728567123403</c:v>
                </c:pt>
                <c:pt idx="55">
                  <c:v>0.49066848754882803</c:v>
                </c:pt>
                <c:pt idx="56">
                  <c:v>0.49080125689506499</c:v>
                </c:pt>
                <c:pt idx="57">
                  <c:v>0.49154691100120501</c:v>
                </c:pt>
                <c:pt idx="58">
                  <c:v>0.49257994890213003</c:v>
                </c:pt>
                <c:pt idx="59">
                  <c:v>0.49351022839546199</c:v>
                </c:pt>
                <c:pt idx="60">
                  <c:v>0.49439443349838302</c:v>
                </c:pt>
                <c:pt idx="61">
                  <c:v>0.495309126377106</c:v>
                </c:pt>
                <c:pt idx="62">
                  <c:v>0.49633259773254401</c:v>
                </c:pt>
                <c:pt idx="63">
                  <c:v>0.496499222517014</c:v>
                </c:pt>
                <c:pt idx="64">
                  <c:v>0.49686450958251999</c:v>
                </c:pt>
                <c:pt idx="65">
                  <c:v>0.497577232122421</c:v>
                </c:pt>
                <c:pt idx="66">
                  <c:v>0.49932937026023899</c:v>
                </c:pt>
                <c:pt idx="67">
                  <c:v>0.50032524466514605</c:v>
                </c:pt>
                <c:pt idx="68">
                  <c:v>0.50076742172241206</c:v>
                </c:pt>
                <c:pt idx="69">
                  <c:v>0.500796806812286</c:v>
                </c:pt>
                <c:pt idx="70">
                  <c:v>0.50177780985832199</c:v>
                </c:pt>
                <c:pt idx="71">
                  <c:v>0.50264359712600704</c:v>
                </c:pt>
                <c:pt idx="72">
                  <c:v>0.502534908056259</c:v>
                </c:pt>
                <c:pt idx="73">
                  <c:v>0.50359748005867</c:v>
                </c:pt>
                <c:pt idx="74">
                  <c:v>0.50491212010383602</c:v>
                </c:pt>
                <c:pt idx="75">
                  <c:v>0.50631792545318599</c:v>
                </c:pt>
                <c:pt idx="76">
                  <c:v>0.50692371726036101</c:v>
                </c:pt>
                <c:pt idx="77">
                  <c:v>0.50765080451965305</c:v>
                </c:pt>
                <c:pt idx="78">
                  <c:v>0.50848708748817395</c:v>
                </c:pt>
                <c:pt idx="79">
                  <c:v>0.50945128202438394</c:v>
                </c:pt>
                <c:pt idx="80">
                  <c:v>0.51010016798973101</c:v>
                </c:pt>
                <c:pt idx="81">
                  <c:v>0.51080922484397906</c:v>
                </c:pt>
                <c:pt idx="82">
                  <c:v>0.51205758452415506</c:v>
                </c:pt>
                <c:pt idx="83">
                  <c:v>0.51316938996314998</c:v>
                </c:pt>
                <c:pt idx="84">
                  <c:v>0.51427764892578098</c:v>
                </c:pt>
                <c:pt idx="85">
                  <c:v>0.51542703509330801</c:v>
                </c:pt>
                <c:pt idx="86">
                  <c:v>0.51588065624237101</c:v>
                </c:pt>
                <c:pt idx="87">
                  <c:v>0.51668618321418802</c:v>
                </c:pt>
                <c:pt idx="88">
                  <c:v>0.51780993938445996</c:v>
                </c:pt>
                <c:pt idx="89">
                  <c:v>0.51889110803604099</c:v>
                </c:pt>
                <c:pt idx="90">
                  <c:v>0.51957584619522101</c:v>
                </c:pt>
                <c:pt idx="91">
                  <c:v>0.52017689943313594</c:v>
                </c:pt>
                <c:pt idx="92">
                  <c:v>0.521164518594742</c:v>
                </c:pt>
                <c:pt idx="93">
                  <c:v>0.52192212343215894</c:v>
                </c:pt>
                <c:pt idx="94">
                  <c:v>0.52257840037345904</c:v>
                </c:pt>
                <c:pt idx="95">
                  <c:v>0.52316216826438899</c:v>
                </c:pt>
                <c:pt idx="96">
                  <c:v>0.52433500885963402</c:v>
                </c:pt>
                <c:pt idx="97">
                  <c:v>0.52531657814979593</c:v>
                </c:pt>
                <c:pt idx="98">
                  <c:v>0.52605043053626999</c:v>
                </c:pt>
                <c:pt idx="99">
                  <c:v>0.52647162675857495</c:v>
                </c:pt>
                <c:pt idx="100">
                  <c:v>0.52741367816925</c:v>
                </c:pt>
                <c:pt idx="101">
                  <c:v>0.52850790023803706</c:v>
                </c:pt>
                <c:pt idx="102">
                  <c:v>0.52906365394592303</c:v>
                </c:pt>
                <c:pt idx="103">
                  <c:v>0.52983788847923297</c:v>
                </c:pt>
                <c:pt idx="104">
                  <c:v>0.53076977729797403</c:v>
                </c:pt>
                <c:pt idx="105">
                  <c:v>0.53188837766647301</c:v>
                </c:pt>
                <c:pt idx="106">
                  <c:v>0.53185383677482601</c:v>
                </c:pt>
                <c:pt idx="107">
                  <c:v>0.53225655555725093</c:v>
                </c:pt>
                <c:pt idx="108">
                  <c:v>0.53329105377197306</c:v>
                </c:pt>
                <c:pt idx="109">
                  <c:v>0.53426386117935198</c:v>
                </c:pt>
                <c:pt idx="110">
                  <c:v>0.53483332395553607</c:v>
                </c:pt>
                <c:pt idx="111">
                  <c:v>0.53516043424606297</c:v>
                </c:pt>
                <c:pt idx="112">
                  <c:v>0.53557605743408199</c:v>
                </c:pt>
                <c:pt idx="113">
                  <c:v>0.536240202188492</c:v>
                </c:pt>
                <c:pt idx="114">
                  <c:v>0.53691674470901507</c:v>
                </c:pt>
                <c:pt idx="115">
                  <c:v>0.53743059635162393</c:v>
                </c:pt>
                <c:pt idx="116">
                  <c:v>0.53819666504859898</c:v>
                </c:pt>
                <c:pt idx="117">
                  <c:v>0.53894398808479305</c:v>
                </c:pt>
                <c:pt idx="118">
                  <c:v>0.53961960673332199</c:v>
                </c:pt>
                <c:pt idx="119">
                  <c:v>0.53994099497795101</c:v>
                </c:pt>
                <c:pt idx="120">
                  <c:v>0.54051358699798602</c:v>
                </c:pt>
                <c:pt idx="121">
                  <c:v>0.54122166037559505</c:v>
                </c:pt>
                <c:pt idx="122">
                  <c:v>0.54160450100898694</c:v>
                </c:pt>
                <c:pt idx="123">
                  <c:v>0.54190076589584402</c:v>
                </c:pt>
                <c:pt idx="124">
                  <c:v>0.54230607748031601</c:v>
                </c:pt>
                <c:pt idx="125">
                  <c:v>0.54311461448669407</c:v>
                </c:pt>
                <c:pt idx="126">
                  <c:v>0.54384897351264994</c:v>
                </c:pt>
                <c:pt idx="127">
                  <c:v>0.54436130523681603</c:v>
                </c:pt>
                <c:pt idx="128">
                  <c:v>0.54458291530609104</c:v>
                </c:pt>
                <c:pt idx="129">
                  <c:v>0.54553083777427702</c:v>
                </c:pt>
                <c:pt idx="130">
                  <c:v>0.54631907939910906</c:v>
                </c:pt>
                <c:pt idx="131">
                  <c:v>0.54694135189056403</c:v>
                </c:pt>
                <c:pt idx="132">
                  <c:v>0.54750130772590599</c:v>
                </c:pt>
                <c:pt idx="133">
                  <c:v>0.54833791851997393</c:v>
                </c:pt>
                <c:pt idx="134">
                  <c:v>0.54917482733726497</c:v>
                </c:pt>
                <c:pt idx="135">
                  <c:v>0.54960180521011404</c:v>
                </c:pt>
                <c:pt idx="136">
                  <c:v>0.55025209188461299</c:v>
                </c:pt>
                <c:pt idx="137">
                  <c:v>0.55103911161422703</c:v>
                </c:pt>
                <c:pt idx="138">
                  <c:v>0.55197693109512302</c:v>
                </c:pt>
                <c:pt idx="139">
                  <c:v>0.55274544358253497</c:v>
                </c:pt>
                <c:pt idx="140">
                  <c:v>0.55344970226287793</c:v>
                </c:pt>
                <c:pt idx="141">
                  <c:v>0.55411709547042798</c:v>
                </c:pt>
                <c:pt idx="142">
                  <c:v>0.55497552156448404</c:v>
                </c:pt>
                <c:pt idx="143">
                  <c:v>0.55560449957847602</c:v>
                </c:pt>
                <c:pt idx="144">
                  <c:v>0.55613396763801604</c:v>
                </c:pt>
                <c:pt idx="145">
                  <c:v>0.55678786039352401</c:v>
                </c:pt>
                <c:pt idx="146">
                  <c:v>0.55766872763633701</c:v>
                </c:pt>
                <c:pt idx="147">
                  <c:v>0.55859233140945408</c:v>
                </c:pt>
                <c:pt idx="148">
                  <c:v>0.55947963595390293</c:v>
                </c:pt>
                <c:pt idx="149">
                  <c:v>0.56009693145751993</c:v>
                </c:pt>
                <c:pt idx="150">
                  <c:v>0.56083003878593396</c:v>
                </c:pt>
                <c:pt idx="151">
                  <c:v>0.56172339320182796</c:v>
                </c:pt>
                <c:pt idx="152">
                  <c:v>0.56257839202880899</c:v>
                </c:pt>
                <c:pt idx="153">
                  <c:v>0.56341476440429705</c:v>
                </c:pt>
                <c:pt idx="154">
                  <c:v>0.56423528194427508</c:v>
                </c:pt>
                <c:pt idx="155">
                  <c:v>0.56506244540214501</c:v>
                </c:pt>
                <c:pt idx="156">
                  <c:v>0.56583536863327</c:v>
                </c:pt>
                <c:pt idx="157">
                  <c:v>0.56658385396003696</c:v>
                </c:pt>
                <c:pt idx="158">
                  <c:v>0.56733502149581905</c:v>
                </c:pt>
                <c:pt idx="159">
                  <c:v>0.56822706460952799</c:v>
                </c:pt>
                <c:pt idx="160">
                  <c:v>0.56904618144035302</c:v>
                </c:pt>
                <c:pt idx="161">
                  <c:v>0.56974871158599893</c:v>
                </c:pt>
                <c:pt idx="162">
                  <c:v>0.57054419517517108</c:v>
                </c:pt>
                <c:pt idx="163">
                  <c:v>0.57146097421646103</c:v>
                </c:pt>
                <c:pt idx="164">
                  <c:v>0.57244451045990008</c:v>
                </c:pt>
                <c:pt idx="165">
                  <c:v>0.57329083681106607</c:v>
                </c:pt>
                <c:pt idx="166">
                  <c:v>0.57406095862388606</c:v>
                </c:pt>
                <c:pt idx="167">
                  <c:v>0.57486404180526707</c:v>
                </c:pt>
                <c:pt idx="168">
                  <c:v>0.57586131691932696</c:v>
                </c:pt>
                <c:pt idx="169">
                  <c:v>0.57664550542831394</c:v>
                </c:pt>
                <c:pt idx="170">
                  <c:v>0.57742707133293203</c:v>
                </c:pt>
                <c:pt idx="171">
                  <c:v>0.57827122211456294</c:v>
                </c:pt>
                <c:pt idx="172">
                  <c:v>0.57901765108108494</c:v>
                </c:pt>
                <c:pt idx="173">
                  <c:v>0.57972515821456905</c:v>
                </c:pt>
                <c:pt idx="174">
                  <c:v>0.58042312860488909</c:v>
                </c:pt>
                <c:pt idx="175">
                  <c:v>0.58130462169647201</c:v>
                </c:pt>
                <c:pt idx="176">
                  <c:v>0.58209906220436103</c:v>
                </c:pt>
                <c:pt idx="177">
                  <c:v>0.58285353779792803</c:v>
                </c:pt>
                <c:pt idx="178">
                  <c:v>0.58363444805145304</c:v>
                </c:pt>
                <c:pt idx="179">
                  <c:v>0.584528636932373</c:v>
                </c:pt>
                <c:pt idx="180">
                  <c:v>0.58542833924293503</c:v>
                </c:pt>
                <c:pt idx="181">
                  <c:v>0.58629952073097202</c:v>
                </c:pt>
                <c:pt idx="182">
                  <c:v>0.58715919852256804</c:v>
                </c:pt>
                <c:pt idx="183">
                  <c:v>0.58798162341117899</c:v>
                </c:pt>
                <c:pt idx="184">
                  <c:v>0.58877555727958697</c:v>
                </c:pt>
                <c:pt idx="185">
                  <c:v>0.58967633247375506</c:v>
                </c:pt>
                <c:pt idx="186">
                  <c:v>0.59054602384567301</c:v>
                </c:pt>
                <c:pt idx="187">
                  <c:v>0.59142817258834801</c:v>
                </c:pt>
                <c:pt idx="188">
                  <c:v>0.59244192838668797</c:v>
                </c:pt>
                <c:pt idx="189">
                  <c:v>0.59352005720138601</c:v>
                </c:pt>
                <c:pt idx="190">
                  <c:v>0.59459565281867999</c:v>
                </c:pt>
                <c:pt idx="191">
                  <c:v>0.59563557505607601</c:v>
                </c:pt>
                <c:pt idx="192">
                  <c:v>0.59677083492279104</c:v>
                </c:pt>
                <c:pt idx="193">
                  <c:v>0.59787703752517696</c:v>
                </c:pt>
                <c:pt idx="194">
                  <c:v>0.59892932772636409</c:v>
                </c:pt>
                <c:pt idx="195">
                  <c:v>0.599672240018845</c:v>
                </c:pt>
                <c:pt idx="196">
                  <c:v>0.600382548570633</c:v>
                </c:pt>
                <c:pt idx="197">
                  <c:v>0.60105634927749607</c:v>
                </c:pt>
                <c:pt idx="198">
                  <c:v>0.60165928006172198</c:v>
                </c:pt>
                <c:pt idx="199">
                  <c:v>0.60227451920509301</c:v>
                </c:pt>
                <c:pt idx="200">
                  <c:v>0.60296536684036295</c:v>
                </c:pt>
                <c:pt idx="201">
                  <c:v>0.60382480621337908</c:v>
                </c:pt>
                <c:pt idx="202">
                  <c:v>0.60464782714843801</c:v>
                </c:pt>
                <c:pt idx="203">
                  <c:v>0.60547180175781301</c:v>
                </c:pt>
                <c:pt idx="204">
                  <c:v>0.60630632638931303</c:v>
                </c:pt>
                <c:pt idx="205">
                  <c:v>0.60717819333076495</c:v>
                </c:pt>
                <c:pt idx="206">
                  <c:v>0.60803828835487406</c:v>
                </c:pt>
                <c:pt idx="207">
                  <c:v>0.60890276432037393</c:v>
                </c:pt>
                <c:pt idx="208">
                  <c:v>0.60986004471778898</c:v>
                </c:pt>
                <c:pt idx="209">
                  <c:v>0.61078341007232706</c:v>
                </c:pt>
                <c:pt idx="210">
                  <c:v>0.61170185804367105</c:v>
                </c:pt>
                <c:pt idx="211">
                  <c:v>0.61265159845352202</c:v>
                </c:pt>
                <c:pt idx="212">
                  <c:v>0.61370019316673297</c:v>
                </c:pt>
                <c:pt idx="213">
                  <c:v>0.61469514369964595</c:v>
                </c:pt>
                <c:pt idx="214">
                  <c:v>0.61558283567428607</c:v>
                </c:pt>
                <c:pt idx="215">
                  <c:v>0.61652435064315803</c:v>
                </c:pt>
                <c:pt idx="216">
                  <c:v>0.61740795969963103</c:v>
                </c:pt>
                <c:pt idx="217">
                  <c:v>0.61823202371597308</c:v>
                </c:pt>
                <c:pt idx="218">
                  <c:v>0.61898965835571307</c:v>
                </c:pt>
                <c:pt idx="219">
                  <c:v>0.619734835624695</c:v>
                </c:pt>
                <c:pt idx="220">
                  <c:v>0.62046061158180199</c:v>
                </c:pt>
                <c:pt idx="221">
                  <c:v>0.62114520072937007</c:v>
                </c:pt>
                <c:pt idx="222">
                  <c:v>0.62193037271499607</c:v>
                </c:pt>
                <c:pt idx="223">
                  <c:v>0.62279708385467503</c:v>
                </c:pt>
                <c:pt idx="224">
                  <c:v>0.62376092076301604</c:v>
                </c:pt>
                <c:pt idx="225">
                  <c:v>0.62484715580940198</c:v>
                </c:pt>
                <c:pt idx="226">
                  <c:v>0.625981253385544</c:v>
                </c:pt>
                <c:pt idx="227">
                  <c:v>0.62714315652847308</c:v>
                </c:pt>
                <c:pt idx="228">
                  <c:v>0.62816740274429295</c:v>
                </c:pt>
                <c:pt idx="229">
                  <c:v>0.62917138338089007</c:v>
                </c:pt>
                <c:pt idx="230">
                  <c:v>0.63014177680015604</c:v>
                </c:pt>
                <c:pt idx="231">
                  <c:v>0.631029081344604</c:v>
                </c:pt>
                <c:pt idx="232">
                  <c:v>0.63182557821273799</c:v>
                </c:pt>
                <c:pt idx="233">
                  <c:v>0.63259915709495496</c:v>
                </c:pt>
                <c:pt idx="234">
                  <c:v>0.63338295817375201</c:v>
                </c:pt>
                <c:pt idx="235">
                  <c:v>0.63428018689155596</c:v>
                </c:pt>
                <c:pt idx="236">
                  <c:v>0.63523469567298907</c:v>
                </c:pt>
                <c:pt idx="237">
                  <c:v>0.63624046444892901</c:v>
                </c:pt>
                <c:pt idx="238">
                  <c:v>0.63729722499847408</c:v>
                </c:pt>
                <c:pt idx="239">
                  <c:v>0.63838515877723701</c:v>
                </c:pt>
                <c:pt idx="240">
                  <c:v>0.63946671485900897</c:v>
                </c:pt>
                <c:pt idx="241">
                  <c:v>0.64041955471038803</c:v>
                </c:pt>
                <c:pt idx="242">
                  <c:v>0.64145116209983799</c:v>
                </c:pt>
                <c:pt idx="243">
                  <c:v>0.64249072670936602</c:v>
                </c:pt>
                <c:pt idx="244">
                  <c:v>0.64348284602165196</c:v>
                </c:pt>
                <c:pt idx="245">
                  <c:v>0.64438585638999901</c:v>
                </c:pt>
                <c:pt idx="246">
                  <c:v>0.64532078504562396</c:v>
                </c:pt>
                <c:pt idx="247">
                  <c:v>0.64631657004356402</c:v>
                </c:pt>
                <c:pt idx="248">
                  <c:v>0.64721871614456195</c:v>
                </c:pt>
                <c:pt idx="249">
                  <c:v>0.64804403185844395</c:v>
                </c:pt>
                <c:pt idx="250">
                  <c:v>0.64881492853164702</c:v>
                </c:pt>
                <c:pt idx="251">
                  <c:v>0.64960987567901607</c:v>
                </c:pt>
                <c:pt idx="252">
                  <c:v>0.65033234357833902</c:v>
                </c:pt>
                <c:pt idx="253">
                  <c:v>0.65107105374336194</c:v>
                </c:pt>
                <c:pt idx="254">
                  <c:v>0.65194005966186497</c:v>
                </c:pt>
                <c:pt idx="255">
                  <c:v>0.65272985100746195</c:v>
                </c:pt>
                <c:pt idx="256">
                  <c:v>0.65354041457176204</c:v>
                </c:pt>
                <c:pt idx="257">
                  <c:v>0.65440721511840794</c:v>
                </c:pt>
                <c:pt idx="258">
                  <c:v>0.65512384176254301</c:v>
                </c:pt>
                <c:pt idx="259">
                  <c:v>0.65587587356567401</c:v>
                </c:pt>
                <c:pt idx="260">
                  <c:v>0.65664623379707299</c:v>
                </c:pt>
                <c:pt idx="261">
                  <c:v>0.65725828409194897</c:v>
                </c:pt>
                <c:pt idx="262">
                  <c:v>0.65760813355445902</c:v>
                </c:pt>
                <c:pt idx="263">
                  <c:v>0.65782041549682602</c:v>
                </c:pt>
                <c:pt idx="264">
                  <c:v>0.65800721645355198</c:v>
                </c:pt>
                <c:pt idx="265">
                  <c:v>0.65831355452537499</c:v>
                </c:pt>
                <c:pt idx="266">
                  <c:v>0.65867472887039202</c:v>
                </c:pt>
                <c:pt idx="267">
                  <c:v>0.65907738804817195</c:v>
                </c:pt>
                <c:pt idx="268">
                  <c:v>0.65944827795028704</c:v>
                </c:pt>
                <c:pt idx="269">
                  <c:v>0.65983752608299295</c:v>
                </c:pt>
                <c:pt idx="270">
                  <c:v>0.66024581789970394</c:v>
                </c:pt>
                <c:pt idx="271">
                  <c:v>0.660639595985413</c:v>
                </c:pt>
                <c:pt idx="272">
                  <c:v>0.66098244190216104</c:v>
                </c:pt>
                <c:pt idx="273">
                  <c:v>0.66130275726318399</c:v>
                </c:pt>
                <c:pt idx="274">
                  <c:v>0.66165335178375195</c:v>
                </c:pt>
                <c:pt idx="275">
                  <c:v>0.66197584271431009</c:v>
                </c:pt>
                <c:pt idx="276">
                  <c:v>0.662304055690765</c:v>
                </c:pt>
                <c:pt idx="277">
                  <c:v>0.66266272664070103</c:v>
                </c:pt>
                <c:pt idx="278">
                  <c:v>0.662980985641479</c:v>
                </c:pt>
                <c:pt idx="279">
                  <c:v>0.66333345770835894</c:v>
                </c:pt>
                <c:pt idx="280">
                  <c:v>0.66373316645622293</c:v>
                </c:pt>
                <c:pt idx="281">
                  <c:v>0.66429386734962503</c:v>
                </c:pt>
                <c:pt idx="282">
                  <c:v>0.66480131149291999</c:v>
                </c:pt>
                <c:pt idx="283">
                  <c:v>0.66526369452476497</c:v>
                </c:pt>
                <c:pt idx="284">
                  <c:v>0.66568706631660501</c:v>
                </c:pt>
                <c:pt idx="285">
                  <c:v>0.66613261103630106</c:v>
                </c:pt>
                <c:pt idx="286">
                  <c:v>0.66655002236366301</c:v>
                </c:pt>
                <c:pt idx="287">
                  <c:v>0.66689146757125894</c:v>
                </c:pt>
                <c:pt idx="288">
                  <c:v>0.667314481735229</c:v>
                </c:pt>
                <c:pt idx="289">
                  <c:v>0.667745929956436</c:v>
                </c:pt>
                <c:pt idx="290">
                  <c:v>0.668173116445541</c:v>
                </c:pt>
                <c:pt idx="291">
                  <c:v>0.66858820319175694</c:v>
                </c:pt>
                <c:pt idx="292">
                  <c:v>0.66903175115585301</c:v>
                </c:pt>
                <c:pt idx="293">
                  <c:v>0.66949148178100604</c:v>
                </c:pt>
                <c:pt idx="294">
                  <c:v>0.66993583440780602</c:v>
                </c:pt>
                <c:pt idx="295">
                  <c:v>0.67042295336723301</c:v>
                </c:pt>
                <c:pt idx="296">
                  <c:v>0.67091165184974699</c:v>
                </c:pt>
                <c:pt idx="297">
                  <c:v>0.67136849164962809</c:v>
                </c:pt>
                <c:pt idx="298">
                  <c:v>0.67185748815536495</c:v>
                </c:pt>
                <c:pt idx="299">
                  <c:v>0.67235545516014095</c:v>
                </c:pt>
                <c:pt idx="300">
                  <c:v>0.67286123037338297</c:v>
                </c:pt>
                <c:pt idx="301">
                  <c:v>0.67334361076354998</c:v>
                </c:pt>
                <c:pt idx="302">
                  <c:v>0.67385138273239109</c:v>
                </c:pt>
                <c:pt idx="303">
                  <c:v>0.67437351942062396</c:v>
                </c:pt>
                <c:pt idx="304">
                  <c:v>0.67481983900070208</c:v>
                </c:pt>
                <c:pt idx="305">
                  <c:v>0.67534647583961505</c:v>
                </c:pt>
                <c:pt idx="306">
                  <c:v>0.67587954998016397</c:v>
                </c:pt>
                <c:pt idx="307">
                  <c:v>0.67631245851516697</c:v>
                </c:pt>
                <c:pt idx="308">
                  <c:v>0.67677904367446895</c:v>
                </c:pt>
                <c:pt idx="309">
                  <c:v>0.67726932168006904</c:v>
                </c:pt>
                <c:pt idx="310">
                  <c:v>0.67778743505477901</c:v>
                </c:pt>
                <c:pt idx="311">
                  <c:v>0.67828671336174007</c:v>
                </c:pt>
                <c:pt idx="312">
                  <c:v>0.67880533337593096</c:v>
                </c:pt>
                <c:pt idx="313">
                  <c:v>0.67934186458587598</c:v>
                </c:pt>
                <c:pt idx="314">
                  <c:v>0.67984170913696307</c:v>
                </c:pt>
                <c:pt idx="315">
                  <c:v>0.68037073016166705</c:v>
                </c:pt>
                <c:pt idx="316">
                  <c:v>0.68091343045234698</c:v>
                </c:pt>
                <c:pt idx="317">
                  <c:v>0.68144975304603594</c:v>
                </c:pt>
                <c:pt idx="318">
                  <c:v>0.68200142383575402</c:v>
                </c:pt>
                <c:pt idx="319">
                  <c:v>0.68255464434623703</c:v>
                </c:pt>
                <c:pt idx="320">
                  <c:v>0.68310539126396197</c:v>
                </c:pt>
                <c:pt idx="321">
                  <c:v>0.68364964127540606</c:v>
                </c:pt>
                <c:pt idx="322">
                  <c:v>0.68421561717987101</c:v>
                </c:pt>
                <c:pt idx="323">
                  <c:v>0.68480626940727207</c:v>
                </c:pt>
                <c:pt idx="324">
                  <c:v>0.68538190126419107</c:v>
                </c:pt>
                <c:pt idx="325">
                  <c:v>0.68592934012412998</c:v>
                </c:pt>
                <c:pt idx="326">
                  <c:v>0.68647350072860702</c:v>
                </c:pt>
                <c:pt idx="327">
                  <c:v>0.68709738254547104</c:v>
                </c:pt>
                <c:pt idx="328">
                  <c:v>0.68768830299377404</c:v>
                </c:pt>
                <c:pt idx="329">
                  <c:v>0.68825332522392302</c:v>
                </c:pt>
                <c:pt idx="330">
                  <c:v>0.68879072070121805</c:v>
                </c:pt>
                <c:pt idx="331">
                  <c:v>0.689407986402512</c:v>
                </c:pt>
                <c:pt idx="332">
                  <c:v>0.69001184105873103</c:v>
                </c:pt>
                <c:pt idx="333">
                  <c:v>0.69058461189269993</c:v>
                </c:pt>
                <c:pt idx="334">
                  <c:v>0.69111241102218601</c:v>
                </c:pt>
                <c:pt idx="335">
                  <c:v>0.69168521165847796</c:v>
                </c:pt>
                <c:pt idx="336">
                  <c:v>0.69228239059448193</c:v>
                </c:pt>
                <c:pt idx="337">
                  <c:v>0.69282649159431497</c:v>
                </c:pt>
                <c:pt idx="338">
                  <c:v>0.693414014577866</c:v>
                </c:pt>
                <c:pt idx="339">
                  <c:v>0.69401095509529109</c:v>
                </c:pt>
                <c:pt idx="340">
                  <c:v>0.69458819627761803</c:v>
                </c:pt>
                <c:pt idx="341">
                  <c:v>0.69520868062972996</c:v>
                </c:pt>
                <c:pt idx="342">
                  <c:v>0.695813816785812</c:v>
                </c:pt>
                <c:pt idx="343">
                  <c:v>0.69638521671295206</c:v>
                </c:pt>
                <c:pt idx="344">
                  <c:v>0.69694356322288509</c:v>
                </c:pt>
                <c:pt idx="345">
                  <c:v>0.697503489255905</c:v>
                </c:pt>
                <c:pt idx="346">
                  <c:v>0.69806877970695502</c:v>
                </c:pt>
                <c:pt idx="347">
                  <c:v>0.69866485595703098</c:v>
                </c:pt>
                <c:pt idx="348">
                  <c:v>0.69926459789276096</c:v>
                </c:pt>
                <c:pt idx="349">
                  <c:v>0.69985229969024698</c:v>
                </c:pt>
                <c:pt idx="350">
                  <c:v>0.70039994716644305</c:v>
                </c:pt>
                <c:pt idx="351">
                  <c:v>0.70098931789398211</c:v>
                </c:pt>
                <c:pt idx="352">
                  <c:v>0.70157797336578409</c:v>
                </c:pt>
                <c:pt idx="353">
                  <c:v>0.70214904546737711</c:v>
                </c:pt>
                <c:pt idx="354">
                  <c:v>0.70284045934677097</c:v>
                </c:pt>
                <c:pt idx="355">
                  <c:v>0.70345814228057901</c:v>
                </c:pt>
                <c:pt idx="356">
                  <c:v>0.70399744510650608</c:v>
                </c:pt>
                <c:pt idx="357">
                  <c:v>0.70457155704498309</c:v>
                </c:pt>
                <c:pt idx="358">
                  <c:v>0.70511276721954297</c:v>
                </c:pt>
                <c:pt idx="359">
                  <c:v>0.70563895702362101</c:v>
                </c:pt>
                <c:pt idx="360">
                  <c:v>0.70618231296539302</c:v>
                </c:pt>
                <c:pt idx="361">
                  <c:v>0.70668781995773311</c:v>
                </c:pt>
                <c:pt idx="362">
                  <c:v>0.70718742609023999</c:v>
                </c:pt>
                <c:pt idx="363">
                  <c:v>0.70769835710525508</c:v>
                </c:pt>
                <c:pt idx="364">
                  <c:v>0.70818705558776895</c:v>
                </c:pt>
                <c:pt idx="365">
                  <c:v>0.70868779420852701</c:v>
                </c:pt>
                <c:pt idx="366">
                  <c:v>0.70920534133911106</c:v>
                </c:pt>
                <c:pt idx="367">
                  <c:v>0.70973469018936197</c:v>
                </c:pt>
                <c:pt idx="368">
                  <c:v>0.71021665334701511</c:v>
                </c:pt>
                <c:pt idx="369">
                  <c:v>0.71068651676177996</c:v>
                </c:pt>
                <c:pt idx="370">
                  <c:v>0.7112518668174741</c:v>
                </c:pt>
                <c:pt idx="371">
                  <c:v>0.71174896955490108</c:v>
                </c:pt>
                <c:pt idx="372">
                  <c:v>0.71222348213195796</c:v>
                </c:pt>
                <c:pt idx="373">
                  <c:v>0.712702584266663</c:v>
                </c:pt>
                <c:pt idx="374">
                  <c:v>0.71314878463745091</c:v>
                </c:pt>
                <c:pt idx="375">
                  <c:v>0.71359367370605509</c:v>
                </c:pt>
                <c:pt idx="376">
                  <c:v>0.71404362916946407</c:v>
                </c:pt>
                <c:pt idx="377">
                  <c:v>0.71451778411865208</c:v>
                </c:pt>
                <c:pt idx="378">
                  <c:v>0.71500850915908809</c:v>
                </c:pt>
                <c:pt idx="379">
                  <c:v>0.71549643278121899</c:v>
                </c:pt>
                <c:pt idx="380">
                  <c:v>0.71588898897170994</c:v>
                </c:pt>
                <c:pt idx="381">
                  <c:v>0.71627498865127603</c:v>
                </c:pt>
                <c:pt idx="382">
                  <c:v>0.71665079593658398</c:v>
                </c:pt>
                <c:pt idx="383">
                  <c:v>0.71700741052627603</c:v>
                </c:pt>
                <c:pt idx="384">
                  <c:v>0.71732963323593091</c:v>
                </c:pt>
                <c:pt idx="385">
                  <c:v>0.71764398813247698</c:v>
                </c:pt>
                <c:pt idx="386">
                  <c:v>0.71795637607574503</c:v>
                </c:pt>
                <c:pt idx="387">
                  <c:v>0.71830005645751993</c:v>
                </c:pt>
                <c:pt idx="388">
                  <c:v>0.71869738101959202</c:v>
                </c:pt>
                <c:pt idx="389">
                  <c:v>0.719136309623718</c:v>
                </c:pt>
                <c:pt idx="390">
                  <c:v>0.71954758167266797</c:v>
                </c:pt>
                <c:pt idx="391">
                  <c:v>0.71996278762817401</c:v>
                </c:pt>
                <c:pt idx="392">
                  <c:v>0.72041089534759495</c:v>
                </c:pt>
                <c:pt idx="393">
                  <c:v>0.72095746994018595</c:v>
                </c:pt>
                <c:pt idx="394">
                  <c:v>0.72138197422027606</c:v>
                </c:pt>
                <c:pt idx="395">
                  <c:v>0.72177125215530391</c:v>
                </c:pt>
                <c:pt idx="396">
                  <c:v>0.72215230464935298</c:v>
                </c:pt>
                <c:pt idx="397">
                  <c:v>0.72249205112457293</c:v>
                </c:pt>
                <c:pt idx="398">
                  <c:v>0.72290380001068111</c:v>
                </c:pt>
                <c:pt idx="399">
                  <c:v>0.723386418819427</c:v>
                </c:pt>
                <c:pt idx="400">
                  <c:v>0.72381956577300999</c:v>
                </c:pt>
                <c:pt idx="401">
                  <c:v>0.72424162626266497</c:v>
                </c:pt>
                <c:pt idx="402">
                  <c:v>0.72468705177307102</c:v>
                </c:pt>
                <c:pt idx="403">
                  <c:v>0.72525073289871211</c:v>
                </c:pt>
                <c:pt idx="404">
                  <c:v>0.72567476034164402</c:v>
                </c:pt>
                <c:pt idx="405">
                  <c:v>0.72607554197311397</c:v>
                </c:pt>
                <c:pt idx="406">
                  <c:v>0.72651250362396191</c:v>
                </c:pt>
                <c:pt idx="407">
                  <c:v>0.72688401937484692</c:v>
                </c:pt>
                <c:pt idx="408">
                  <c:v>0.7273152589797971</c:v>
                </c:pt>
                <c:pt idx="409">
                  <c:v>0.72781903743743892</c:v>
                </c:pt>
                <c:pt idx="410">
                  <c:v>0.72823930978774998</c:v>
                </c:pt>
                <c:pt idx="411">
                  <c:v>0.72866065502166699</c:v>
                </c:pt>
                <c:pt idx="412">
                  <c:v>0.72907502651214595</c:v>
                </c:pt>
                <c:pt idx="413">
                  <c:v>0.72945017814636204</c:v>
                </c:pt>
                <c:pt idx="414">
                  <c:v>0.72979630231857295</c:v>
                </c:pt>
                <c:pt idx="415">
                  <c:v>0.73016263246536295</c:v>
                </c:pt>
                <c:pt idx="416">
                  <c:v>0.73059983253478999</c:v>
                </c:pt>
                <c:pt idx="417">
                  <c:v>0.73097474575042698</c:v>
                </c:pt>
                <c:pt idx="418">
                  <c:v>0.731329393386841</c:v>
                </c:pt>
                <c:pt idx="419">
                  <c:v>0.73166979551315303</c:v>
                </c:pt>
                <c:pt idx="420">
                  <c:v>0.73195828199386592</c:v>
                </c:pt>
                <c:pt idx="421">
                  <c:v>0.73226363658905003</c:v>
                </c:pt>
                <c:pt idx="422">
                  <c:v>0.73258591890335101</c:v>
                </c:pt>
                <c:pt idx="423">
                  <c:v>0.73293102979660008</c:v>
                </c:pt>
                <c:pt idx="424">
                  <c:v>0.73320950269699092</c:v>
                </c:pt>
                <c:pt idx="425">
                  <c:v>0.73346413373947095</c:v>
                </c:pt>
                <c:pt idx="426">
                  <c:v>0.73373074531555194</c:v>
                </c:pt>
                <c:pt idx="427">
                  <c:v>0.73393030166625994</c:v>
                </c:pt>
                <c:pt idx="428">
                  <c:v>0.73415757417678806</c:v>
                </c:pt>
                <c:pt idx="429">
                  <c:v>0.73444582223892207</c:v>
                </c:pt>
                <c:pt idx="430">
                  <c:v>0.73463774919509905</c:v>
                </c:pt>
                <c:pt idx="431">
                  <c:v>0.73487324714660596</c:v>
                </c:pt>
                <c:pt idx="432">
                  <c:v>0.73513658046722408</c:v>
                </c:pt>
                <c:pt idx="433">
                  <c:v>0.73528743982315103</c:v>
                </c:pt>
                <c:pt idx="434">
                  <c:v>0.73548949956893894</c:v>
                </c:pt>
                <c:pt idx="435">
                  <c:v>0.73570705652236912</c:v>
                </c:pt>
                <c:pt idx="436">
                  <c:v>0.73589135408401507</c:v>
                </c:pt>
                <c:pt idx="437">
                  <c:v>0.73613668680190991</c:v>
                </c:pt>
                <c:pt idx="438">
                  <c:v>0.73633773326873797</c:v>
                </c:pt>
                <c:pt idx="439">
                  <c:v>0.73643572330474893</c:v>
                </c:pt>
                <c:pt idx="440">
                  <c:v>0.73657603263854998</c:v>
                </c:pt>
                <c:pt idx="441">
                  <c:v>0.73676891326904292</c:v>
                </c:pt>
                <c:pt idx="442">
                  <c:v>0.73700548410415601</c:v>
                </c:pt>
                <c:pt idx="443">
                  <c:v>0.73715592622756998</c:v>
                </c:pt>
                <c:pt idx="444">
                  <c:v>0.73728222846984903</c:v>
                </c:pt>
                <c:pt idx="445">
                  <c:v>0.7374137163162231</c:v>
                </c:pt>
                <c:pt idx="446">
                  <c:v>0.73762090206146191</c:v>
                </c:pt>
                <c:pt idx="447">
                  <c:v>0.73779691457748409</c:v>
                </c:pt>
                <c:pt idx="448">
                  <c:v>0.73800785541534397</c:v>
                </c:pt>
                <c:pt idx="449">
                  <c:v>0.73830546140670794</c:v>
                </c:pt>
                <c:pt idx="450">
                  <c:v>0.73856593370437595</c:v>
                </c:pt>
                <c:pt idx="451">
                  <c:v>0.73875833749771092</c:v>
                </c:pt>
                <c:pt idx="452">
                  <c:v>0.73888076543808001</c:v>
                </c:pt>
                <c:pt idx="453">
                  <c:v>0.7390782356262211</c:v>
                </c:pt>
                <c:pt idx="454">
                  <c:v>0.73915250301361102</c:v>
                </c:pt>
                <c:pt idx="455">
                  <c:v>0.73916501998901407</c:v>
                </c:pt>
                <c:pt idx="456">
                  <c:v>0.73928267955780003</c:v>
                </c:pt>
                <c:pt idx="457">
                  <c:v>0.73948360681533809</c:v>
                </c:pt>
                <c:pt idx="458">
                  <c:v>0.73975158929824802</c:v>
                </c:pt>
                <c:pt idx="459">
                  <c:v>0.74010683298111002</c:v>
                </c:pt>
                <c:pt idx="460">
                  <c:v>0.74045337438583392</c:v>
                </c:pt>
                <c:pt idx="461">
                  <c:v>0.7408012270927431</c:v>
                </c:pt>
                <c:pt idx="462">
                  <c:v>0.74115194082260105</c:v>
                </c:pt>
                <c:pt idx="463">
                  <c:v>0.74145652055740396</c:v>
                </c:pt>
                <c:pt idx="464">
                  <c:v>0.7417389273643491</c:v>
                </c:pt>
                <c:pt idx="465">
                  <c:v>0.74199808835983294</c:v>
                </c:pt>
                <c:pt idx="466">
                  <c:v>0.74221546649932901</c:v>
                </c:pt>
                <c:pt idx="467">
                  <c:v>0.74246419668197605</c:v>
                </c:pt>
                <c:pt idx="468">
                  <c:v>0.74271304607391397</c:v>
                </c:pt>
                <c:pt idx="469">
                  <c:v>0.74292362928390498</c:v>
                </c:pt>
                <c:pt idx="470">
                  <c:v>0.74314380884170506</c:v>
                </c:pt>
                <c:pt idx="471">
                  <c:v>0.74335892200470011</c:v>
                </c:pt>
                <c:pt idx="472">
                  <c:v>0.74356300830841104</c:v>
                </c:pt>
                <c:pt idx="473">
                  <c:v>0.74373520612716693</c:v>
                </c:pt>
                <c:pt idx="474">
                  <c:v>0.74391700029373209</c:v>
                </c:pt>
                <c:pt idx="475">
                  <c:v>0.74411411285400408</c:v>
                </c:pt>
                <c:pt idx="476">
                  <c:v>0.74436898231506299</c:v>
                </c:pt>
                <c:pt idx="477">
                  <c:v>0.744593453407288</c:v>
                </c:pt>
                <c:pt idx="478">
                  <c:v>0.74479080438613909</c:v>
                </c:pt>
                <c:pt idx="479">
                  <c:v>0.74494810104370091</c:v>
                </c:pt>
                <c:pt idx="480">
                  <c:v>0.74515194892883296</c:v>
                </c:pt>
                <c:pt idx="481">
                  <c:v>0.74536062479019205</c:v>
                </c:pt>
                <c:pt idx="482">
                  <c:v>0.74555702209472696</c:v>
                </c:pt>
                <c:pt idx="483">
                  <c:v>0.7457721948623659</c:v>
                </c:pt>
                <c:pt idx="484">
                  <c:v>0.74601311683654803</c:v>
                </c:pt>
                <c:pt idx="485">
                  <c:v>0.74627746343612711</c:v>
                </c:pt>
                <c:pt idx="486">
                  <c:v>0.74652279615402195</c:v>
                </c:pt>
                <c:pt idx="487">
                  <c:v>0.74674261808395404</c:v>
                </c:pt>
                <c:pt idx="488">
                  <c:v>0.74694694280624407</c:v>
                </c:pt>
                <c:pt idx="489">
                  <c:v>0.7471460223197941</c:v>
                </c:pt>
                <c:pt idx="490">
                  <c:v>0.74736679792404193</c:v>
                </c:pt>
                <c:pt idx="491">
                  <c:v>0.74759269952773999</c:v>
                </c:pt>
                <c:pt idx="492">
                  <c:v>0.74781490564346309</c:v>
                </c:pt>
                <c:pt idx="493">
                  <c:v>0.74799145460128802</c:v>
                </c:pt>
                <c:pt idx="494">
                  <c:v>0.74816651344299312</c:v>
                </c:pt>
                <c:pt idx="495">
                  <c:v>0.74834192991256709</c:v>
                </c:pt>
                <c:pt idx="496">
                  <c:v>0.74844409227371211</c:v>
                </c:pt>
                <c:pt idx="497">
                  <c:v>0.74860752820968601</c:v>
                </c:pt>
                <c:pt idx="498">
                  <c:v>0.74881161451339695</c:v>
                </c:pt>
                <c:pt idx="499">
                  <c:v>0.74901790618896502</c:v>
                </c:pt>
                <c:pt idx="500">
                  <c:v>0.74920220375061009</c:v>
                </c:pt>
                <c:pt idx="501">
                  <c:v>0.74938787221908609</c:v>
                </c:pt>
                <c:pt idx="502">
                  <c:v>0.74959326982498209</c:v>
                </c:pt>
                <c:pt idx="503">
                  <c:v>0.74978036880493204</c:v>
                </c:pt>
                <c:pt idx="504">
                  <c:v>0.74994738101959202</c:v>
                </c:pt>
                <c:pt idx="505">
                  <c:v>0.75009132623672503</c:v>
                </c:pt>
                <c:pt idx="506">
                  <c:v>0.75018746852874796</c:v>
                </c:pt>
                <c:pt idx="507">
                  <c:v>0.75033290386199991</c:v>
                </c:pt>
                <c:pt idx="508">
                  <c:v>0.750513744354248</c:v>
                </c:pt>
                <c:pt idx="509">
                  <c:v>0.75067861080169695</c:v>
                </c:pt>
                <c:pt idx="510">
                  <c:v>0.75083268880844112</c:v>
                </c:pt>
                <c:pt idx="511">
                  <c:v>0.75099642276763912</c:v>
                </c:pt>
                <c:pt idx="512">
                  <c:v>0.75119723081588696</c:v>
                </c:pt>
                <c:pt idx="513">
                  <c:v>0.75137813091278094</c:v>
                </c:pt>
                <c:pt idx="514">
                  <c:v>0.75152952671050999</c:v>
                </c:pt>
                <c:pt idx="515">
                  <c:v>0.75164331197738599</c:v>
                </c:pt>
                <c:pt idx="516">
                  <c:v>0.75181163549423191</c:v>
                </c:pt>
                <c:pt idx="517">
                  <c:v>0.75205971002578709</c:v>
                </c:pt>
                <c:pt idx="518">
                  <c:v>0.75235469341278094</c:v>
                </c:pt>
                <c:pt idx="519">
                  <c:v>0.75248141288757298</c:v>
                </c:pt>
                <c:pt idx="520">
                  <c:v>0.75264306068420406</c:v>
                </c:pt>
                <c:pt idx="521">
                  <c:v>0.7528556108474731</c:v>
                </c:pt>
                <c:pt idx="522">
                  <c:v>0.75317413806915301</c:v>
                </c:pt>
                <c:pt idx="523">
                  <c:v>0.75340063571929905</c:v>
                </c:pt>
                <c:pt idx="524">
                  <c:v>0.75360794067382808</c:v>
                </c:pt>
                <c:pt idx="525">
                  <c:v>0.75381888151168797</c:v>
                </c:pt>
                <c:pt idx="526">
                  <c:v>0.754053783416748</c:v>
                </c:pt>
                <c:pt idx="527">
                  <c:v>0.754323077201843</c:v>
                </c:pt>
                <c:pt idx="528">
                  <c:v>0.75461758375167798</c:v>
                </c:pt>
                <c:pt idx="529">
                  <c:v>0.75481553077697794</c:v>
                </c:pt>
                <c:pt idx="530">
                  <c:v>0.75507075786590594</c:v>
                </c:pt>
                <c:pt idx="531">
                  <c:v>0.75535918474197405</c:v>
                </c:pt>
                <c:pt idx="532">
                  <c:v>0.75564785003662105</c:v>
                </c:pt>
                <c:pt idx="533">
                  <c:v>0.75590331554412793</c:v>
                </c:pt>
                <c:pt idx="534">
                  <c:v>0.75618786811828609</c:v>
                </c:pt>
                <c:pt idx="535">
                  <c:v>0.7565481781959531</c:v>
                </c:pt>
                <c:pt idx="536">
                  <c:v>0.75680167675018306</c:v>
                </c:pt>
                <c:pt idx="537">
                  <c:v>0.75710238218307491</c:v>
                </c:pt>
                <c:pt idx="538">
                  <c:v>0.757466387748718</c:v>
                </c:pt>
                <c:pt idx="539">
                  <c:v>0.75776000022888201</c:v>
                </c:pt>
                <c:pt idx="540">
                  <c:v>0.75798161029815692</c:v>
                </c:pt>
                <c:pt idx="541">
                  <c:v>0.75817449092865008</c:v>
                </c:pt>
                <c:pt idx="542">
                  <c:v>0.75845361948013301</c:v>
                </c:pt>
                <c:pt idx="543">
                  <c:v>0.7587982535362241</c:v>
                </c:pt>
                <c:pt idx="544">
                  <c:v>0.75912220478057901</c:v>
                </c:pt>
                <c:pt idx="545">
                  <c:v>0.7593441128730769</c:v>
                </c:pt>
                <c:pt idx="546">
                  <c:v>0.75960386991500894</c:v>
                </c:pt>
                <c:pt idx="547">
                  <c:v>0.75985373258590694</c:v>
                </c:pt>
                <c:pt idx="548">
                  <c:v>0.76008404493331905</c:v>
                </c:pt>
                <c:pt idx="549">
                  <c:v>0.76040042638778704</c:v>
                </c:pt>
                <c:pt idx="550">
                  <c:v>0.76065517663955706</c:v>
                </c:pt>
                <c:pt idx="551">
                  <c:v>0.76086444854736301</c:v>
                </c:pt>
                <c:pt idx="552">
                  <c:v>0.7610836148262019</c:v>
                </c:pt>
                <c:pt idx="553">
                  <c:v>0.76130355596542398</c:v>
                </c:pt>
                <c:pt idx="554">
                  <c:v>0.76156563758850093</c:v>
                </c:pt>
                <c:pt idx="555">
                  <c:v>0.76194049119949292</c:v>
                </c:pt>
                <c:pt idx="556">
                  <c:v>0.76216967105865496</c:v>
                </c:pt>
                <c:pt idx="557">
                  <c:v>0.7623876452445979</c:v>
                </c:pt>
                <c:pt idx="558">
                  <c:v>0.76262969970703098</c:v>
                </c:pt>
                <c:pt idx="559">
                  <c:v>0.76296193599700901</c:v>
                </c:pt>
                <c:pt idx="560">
                  <c:v>0.763273012638092</c:v>
                </c:pt>
                <c:pt idx="561">
                  <c:v>0.76356298923492405</c:v>
                </c:pt>
                <c:pt idx="562">
                  <c:v>0.7638502836227421</c:v>
                </c:pt>
                <c:pt idx="563">
                  <c:v>0.76421554088592503</c:v>
                </c:pt>
                <c:pt idx="564">
                  <c:v>0.764593553543091</c:v>
                </c:pt>
                <c:pt idx="565">
                  <c:v>0.76488388776779193</c:v>
                </c:pt>
                <c:pt idx="566">
                  <c:v>0.76513285636901895</c:v>
                </c:pt>
                <c:pt idx="567">
                  <c:v>0.76541508436202998</c:v>
                </c:pt>
                <c:pt idx="568">
                  <c:v>0.76577110290527295</c:v>
                </c:pt>
                <c:pt idx="569">
                  <c:v>0.76601840257644693</c:v>
                </c:pt>
                <c:pt idx="570">
                  <c:v>0.76634235382080096</c:v>
                </c:pt>
                <c:pt idx="571">
                  <c:v>0.7667439699172971</c:v>
                </c:pt>
                <c:pt idx="572">
                  <c:v>0.76708240509033199</c:v>
                </c:pt>
                <c:pt idx="573">
                  <c:v>0.76739920377731297</c:v>
                </c:pt>
                <c:pt idx="574">
                  <c:v>0.76771063804626505</c:v>
                </c:pt>
                <c:pt idx="575">
                  <c:v>0.76804466247558612</c:v>
                </c:pt>
                <c:pt idx="576">
                  <c:v>0.76842112541198704</c:v>
                </c:pt>
                <c:pt idx="577">
                  <c:v>0.76879872083663892</c:v>
                </c:pt>
                <c:pt idx="578">
                  <c:v>0.76915080547332804</c:v>
                </c:pt>
                <c:pt idx="579">
                  <c:v>0.76948500871658299</c:v>
                </c:pt>
                <c:pt idx="580">
                  <c:v>0.76983649730682391</c:v>
                </c:pt>
                <c:pt idx="581">
                  <c:v>0.77020986080169695</c:v>
                </c:pt>
                <c:pt idx="582">
                  <c:v>0.77058393955230708</c:v>
                </c:pt>
                <c:pt idx="583">
                  <c:v>0.77094269990920994</c:v>
                </c:pt>
                <c:pt idx="584">
                  <c:v>0.77129395008087198</c:v>
                </c:pt>
                <c:pt idx="585">
                  <c:v>0.77165253162384007</c:v>
                </c:pt>
                <c:pt idx="586">
                  <c:v>0.77192128896713297</c:v>
                </c:pt>
                <c:pt idx="587">
                  <c:v>0.77219922542571995</c:v>
                </c:pt>
                <c:pt idx="588">
                  <c:v>0.77256823778152506</c:v>
                </c:pt>
                <c:pt idx="589">
                  <c:v>0.77291257381439205</c:v>
                </c:pt>
                <c:pt idx="590">
                  <c:v>0.77320499420166011</c:v>
                </c:pt>
                <c:pt idx="591">
                  <c:v>0.77343494892120401</c:v>
                </c:pt>
                <c:pt idx="592">
                  <c:v>0.77378971576690692</c:v>
                </c:pt>
                <c:pt idx="593">
                  <c:v>0.77409226894378702</c:v>
                </c:pt>
                <c:pt idx="594">
                  <c:v>0.77436788082122798</c:v>
                </c:pt>
                <c:pt idx="595">
                  <c:v>0.77472515106201212</c:v>
                </c:pt>
                <c:pt idx="596">
                  <c:v>0.77503986358642596</c:v>
                </c:pt>
                <c:pt idx="597">
                  <c:v>0.77534331083297703</c:v>
                </c:pt>
                <c:pt idx="598">
                  <c:v>0.7756604671478271</c:v>
                </c:pt>
                <c:pt idx="599">
                  <c:v>0.7759768486022951</c:v>
                </c:pt>
                <c:pt idx="600">
                  <c:v>0.77627159357070896</c:v>
                </c:pt>
                <c:pt idx="601">
                  <c:v>0.77653290033340494</c:v>
                </c:pt>
                <c:pt idx="602">
                  <c:v>0.77682031393051099</c:v>
                </c:pt>
                <c:pt idx="603">
                  <c:v>0.77711541652679395</c:v>
                </c:pt>
                <c:pt idx="604">
                  <c:v>0.77741582393646191</c:v>
                </c:pt>
                <c:pt idx="605">
                  <c:v>0.77770675420761104</c:v>
                </c:pt>
                <c:pt idx="606">
                  <c:v>0.77798326015472408</c:v>
                </c:pt>
                <c:pt idx="607">
                  <c:v>0.77824099063873309</c:v>
                </c:pt>
                <c:pt idx="608">
                  <c:v>0.77845765352249097</c:v>
                </c:pt>
                <c:pt idx="609">
                  <c:v>0.77878994941711399</c:v>
                </c:pt>
                <c:pt idx="610">
                  <c:v>0.77907909154892008</c:v>
                </c:pt>
                <c:pt idx="611">
                  <c:v>0.77924181222915601</c:v>
                </c:pt>
                <c:pt idx="612">
                  <c:v>0.77953184843063394</c:v>
                </c:pt>
                <c:pt idx="613">
                  <c:v>0.77979512214660596</c:v>
                </c:pt>
                <c:pt idx="614">
                  <c:v>0.78001410961151096</c:v>
                </c:pt>
                <c:pt idx="615">
                  <c:v>0.7801049470901491</c:v>
                </c:pt>
                <c:pt idx="616">
                  <c:v>0.7803491473197941</c:v>
                </c:pt>
                <c:pt idx="617">
                  <c:v>0.78069008588790911</c:v>
                </c:pt>
                <c:pt idx="618">
                  <c:v>0.78105576038360591</c:v>
                </c:pt>
                <c:pt idx="619">
                  <c:v>0.78143496513366695</c:v>
                </c:pt>
                <c:pt idx="620">
                  <c:v>0.7818473696708681</c:v>
                </c:pt>
                <c:pt idx="621">
                  <c:v>0.78231431245803806</c:v>
                </c:pt>
                <c:pt idx="622">
                  <c:v>0.78283281326293896</c:v>
                </c:pt>
                <c:pt idx="623">
                  <c:v>0.78338791131973307</c:v>
                </c:pt>
                <c:pt idx="624">
                  <c:v>0.78397573232650797</c:v>
                </c:pt>
                <c:pt idx="625">
                  <c:v>0.78447301387786905</c:v>
                </c:pt>
                <c:pt idx="626">
                  <c:v>0.78493357896804805</c:v>
                </c:pt>
                <c:pt idx="627">
                  <c:v>0.78536577224731396</c:v>
                </c:pt>
                <c:pt idx="628">
                  <c:v>0.78576798439025897</c:v>
                </c:pt>
                <c:pt idx="629">
                  <c:v>0.7860886573791499</c:v>
                </c:pt>
                <c:pt idx="630">
                  <c:v>0.78645534515380899</c:v>
                </c:pt>
                <c:pt idx="631">
                  <c:v>0.78699065446853611</c:v>
                </c:pt>
                <c:pt idx="632">
                  <c:v>0.78559173345565791</c:v>
                </c:pt>
                <c:pt idx="633">
                  <c:v>0.78588707447051998</c:v>
                </c:pt>
                <c:pt idx="634">
                  <c:v>0.7861551761627199</c:v>
                </c:pt>
                <c:pt idx="635">
                  <c:v>0.78639806509017895</c:v>
                </c:pt>
                <c:pt idx="636">
                  <c:v>0.78663630485534708</c:v>
                </c:pt>
                <c:pt idx="637">
                  <c:v>0.7868709683418269</c:v>
                </c:pt>
                <c:pt idx="638">
                  <c:v>0.78708655834197994</c:v>
                </c:pt>
                <c:pt idx="639">
                  <c:v>0.78731555938720699</c:v>
                </c:pt>
                <c:pt idx="640">
                  <c:v>0.78753657341003391</c:v>
                </c:pt>
                <c:pt idx="641">
                  <c:v>0.78775508403778094</c:v>
                </c:pt>
                <c:pt idx="642">
                  <c:v>0.78802467584610003</c:v>
                </c:pt>
                <c:pt idx="643">
                  <c:v>0.78830761909484903</c:v>
                </c:pt>
                <c:pt idx="644">
                  <c:v>0.78852219581603999</c:v>
                </c:pt>
                <c:pt idx="645">
                  <c:v>0.78867919445037793</c:v>
                </c:pt>
                <c:pt idx="646">
                  <c:v>0.78884328603744502</c:v>
                </c:pt>
                <c:pt idx="647">
                  <c:v>0.78901816606521602</c:v>
                </c:pt>
                <c:pt idx="648">
                  <c:v>0.78918285369872998</c:v>
                </c:pt>
                <c:pt idx="649">
                  <c:v>0.78933675289154093</c:v>
                </c:pt>
                <c:pt idx="650">
                  <c:v>0.78946865797042798</c:v>
                </c:pt>
                <c:pt idx="651">
                  <c:v>0.78956921100616495</c:v>
                </c:pt>
                <c:pt idx="652">
                  <c:v>0.78969503641128491</c:v>
                </c:pt>
                <c:pt idx="653">
                  <c:v>0.78991718292236301</c:v>
                </c:pt>
                <c:pt idx="654">
                  <c:v>0.79016495943069498</c:v>
                </c:pt>
                <c:pt idx="655">
                  <c:v>0.79032487869262691</c:v>
                </c:pt>
                <c:pt idx="656">
                  <c:v>0.79044671058654803</c:v>
                </c:pt>
                <c:pt idx="657">
                  <c:v>0.79060788154602091</c:v>
                </c:pt>
                <c:pt idx="658">
                  <c:v>0.79073948860168497</c:v>
                </c:pt>
                <c:pt idx="659">
                  <c:v>0.79082317352294895</c:v>
                </c:pt>
                <c:pt idx="660">
                  <c:v>0.79096908569335911</c:v>
                </c:pt>
                <c:pt idx="661">
                  <c:v>0.7912050604820251</c:v>
                </c:pt>
                <c:pt idx="662">
                  <c:v>0.79140229225158709</c:v>
                </c:pt>
                <c:pt idx="663">
                  <c:v>0.79150153398513812</c:v>
                </c:pt>
                <c:pt idx="664">
                  <c:v>0.79161484241485591</c:v>
                </c:pt>
                <c:pt idx="665">
                  <c:v>0.79181010723114009</c:v>
                </c:pt>
                <c:pt idx="666">
                  <c:v>0.79201604127883907</c:v>
                </c:pt>
                <c:pt idx="667">
                  <c:v>0.79223669767379801</c:v>
                </c:pt>
                <c:pt idx="668">
                  <c:v>0.79245151281356807</c:v>
                </c:pt>
                <c:pt idx="669">
                  <c:v>0.79261244535446207</c:v>
                </c:pt>
                <c:pt idx="670">
                  <c:v>0.79280467033386204</c:v>
                </c:pt>
                <c:pt idx="671">
                  <c:v>0.79305197000503491</c:v>
                </c:pt>
                <c:pt idx="672">
                  <c:v>0.793288242816925</c:v>
                </c:pt>
                <c:pt idx="673">
                  <c:v>0.79348404407501194</c:v>
                </c:pt>
                <c:pt idx="674">
                  <c:v>0.79364873170852701</c:v>
                </c:pt>
                <c:pt idx="675">
                  <c:v>0.79381759166717503</c:v>
                </c:pt>
                <c:pt idx="676">
                  <c:v>0.794031870365143</c:v>
                </c:pt>
                <c:pt idx="677">
                  <c:v>0.79427219629287693</c:v>
                </c:pt>
                <c:pt idx="678">
                  <c:v>0.79446150064468402</c:v>
                </c:pt>
                <c:pt idx="679">
                  <c:v>0.79462183713913004</c:v>
                </c:pt>
                <c:pt idx="680">
                  <c:v>0.79479123353958103</c:v>
                </c:pt>
                <c:pt idx="681">
                  <c:v>0.79498327970504801</c:v>
                </c:pt>
                <c:pt idx="682">
                  <c:v>0.79519547224044795</c:v>
                </c:pt>
                <c:pt idx="683">
                  <c:v>0.79535366296768206</c:v>
                </c:pt>
                <c:pt idx="684">
                  <c:v>0.79550380706787105</c:v>
                </c:pt>
                <c:pt idx="685">
                  <c:v>0.79570968151092503</c:v>
                </c:pt>
                <c:pt idx="686">
                  <c:v>0.79593158960342403</c:v>
                </c:pt>
                <c:pt idx="687">
                  <c:v>0.79610044956207293</c:v>
                </c:pt>
                <c:pt idx="688">
                  <c:v>0.79622281789779703</c:v>
                </c:pt>
                <c:pt idx="689">
                  <c:v>0.79633314609527606</c:v>
                </c:pt>
                <c:pt idx="690">
                  <c:v>0.79646511077880899</c:v>
                </c:pt>
                <c:pt idx="691">
                  <c:v>0.79661096334457393</c:v>
                </c:pt>
                <c:pt idx="692">
                  <c:v>0.796742451190948</c:v>
                </c:pt>
                <c:pt idx="693">
                  <c:v>0.79684556722641009</c:v>
                </c:pt>
                <c:pt idx="694">
                  <c:v>0.7969583988189699</c:v>
                </c:pt>
                <c:pt idx="695">
                  <c:v>0.79705448150634806</c:v>
                </c:pt>
                <c:pt idx="696">
                  <c:v>0.79715372323989908</c:v>
                </c:pt>
                <c:pt idx="697">
                  <c:v>0.79724825620651196</c:v>
                </c:pt>
                <c:pt idx="698">
                  <c:v>0.79733515977859493</c:v>
                </c:pt>
                <c:pt idx="699">
                  <c:v>0.79742683172225992</c:v>
                </c:pt>
                <c:pt idx="700">
                  <c:v>0.79750014543533299</c:v>
                </c:pt>
                <c:pt idx="701">
                  <c:v>0.79756970405578609</c:v>
                </c:pt>
                <c:pt idx="702">
                  <c:v>0.79764140844345111</c:v>
                </c:pt>
                <c:pt idx="703">
                  <c:v>0.79770596027374308</c:v>
                </c:pt>
                <c:pt idx="704">
                  <c:v>0.79773904085159297</c:v>
                </c:pt>
                <c:pt idx="705">
                  <c:v>0.79775716066360491</c:v>
                </c:pt>
                <c:pt idx="706">
                  <c:v>0.79772104024887103</c:v>
                </c:pt>
                <c:pt idx="707">
                  <c:v>0.79764534235000606</c:v>
                </c:pt>
                <c:pt idx="708">
                  <c:v>0.79761655330657999</c:v>
                </c:pt>
                <c:pt idx="709">
                  <c:v>0.79764295816421504</c:v>
                </c:pt>
                <c:pt idx="710">
                  <c:v>0.79767758846282999</c:v>
                </c:pt>
                <c:pt idx="711">
                  <c:v>0.79770393371582005</c:v>
                </c:pt>
                <c:pt idx="712">
                  <c:v>0.79770131111144993</c:v>
                </c:pt>
                <c:pt idx="713">
                  <c:v>0.79765654802322405</c:v>
                </c:pt>
                <c:pt idx="714">
                  <c:v>0.79761923551559399</c:v>
                </c:pt>
                <c:pt idx="715">
                  <c:v>0.79762835502624507</c:v>
                </c:pt>
                <c:pt idx="716">
                  <c:v>0.79763979911804195</c:v>
                </c:pt>
                <c:pt idx="717">
                  <c:v>0.797613573074341</c:v>
                </c:pt>
                <c:pt idx="718">
                  <c:v>0.79758156538009595</c:v>
                </c:pt>
                <c:pt idx="719">
                  <c:v>0.79757608175277706</c:v>
                </c:pt>
                <c:pt idx="720">
                  <c:v>0.79756910800933811</c:v>
                </c:pt>
                <c:pt idx="721">
                  <c:v>0.79751039743423502</c:v>
                </c:pt>
                <c:pt idx="722">
                  <c:v>0.79744942188262891</c:v>
                </c:pt>
                <c:pt idx="723">
                  <c:v>0.79750324487686197</c:v>
                </c:pt>
                <c:pt idx="724">
                  <c:v>0.79762728214263912</c:v>
                </c:pt>
                <c:pt idx="725">
                  <c:v>0.79769558906555194</c:v>
                </c:pt>
                <c:pt idx="726">
                  <c:v>0.79768676757812496</c:v>
                </c:pt>
                <c:pt idx="727">
                  <c:v>0.79769350290298502</c:v>
                </c:pt>
                <c:pt idx="728">
                  <c:v>0.79775298833846997</c:v>
                </c:pt>
                <c:pt idx="729">
                  <c:v>0.79780281782150309</c:v>
                </c:pt>
                <c:pt idx="730">
                  <c:v>0.79788197278976392</c:v>
                </c:pt>
                <c:pt idx="731">
                  <c:v>0.79797155857086199</c:v>
                </c:pt>
                <c:pt idx="732">
                  <c:v>0.79801924228668208</c:v>
                </c:pt>
                <c:pt idx="733">
                  <c:v>0.79805434942245501</c:v>
                </c:pt>
                <c:pt idx="734">
                  <c:v>0.79813880920410196</c:v>
                </c:pt>
                <c:pt idx="735">
                  <c:v>0.79823304414749097</c:v>
                </c:pt>
                <c:pt idx="736">
                  <c:v>0.79833431243896502</c:v>
                </c:pt>
                <c:pt idx="737">
                  <c:v>0.79843569993972796</c:v>
                </c:pt>
                <c:pt idx="738">
                  <c:v>0.79851616621017496</c:v>
                </c:pt>
                <c:pt idx="739">
                  <c:v>0.79859603643417398</c:v>
                </c:pt>
                <c:pt idx="740">
                  <c:v>0.79867775440216104</c:v>
                </c:pt>
                <c:pt idx="741">
                  <c:v>0.79876346588134806</c:v>
                </c:pt>
                <c:pt idx="742">
                  <c:v>0.79886246919631998</c:v>
                </c:pt>
                <c:pt idx="743">
                  <c:v>0.79901934862136792</c:v>
                </c:pt>
                <c:pt idx="744">
                  <c:v>0.79915715456008907</c:v>
                </c:pt>
                <c:pt idx="745">
                  <c:v>0.79922617673873897</c:v>
                </c:pt>
                <c:pt idx="746">
                  <c:v>0.799311411380768</c:v>
                </c:pt>
                <c:pt idx="747">
                  <c:v>0.79941822290420506</c:v>
                </c:pt>
                <c:pt idx="748">
                  <c:v>0.79951120615005511</c:v>
                </c:pt>
                <c:pt idx="749">
                  <c:v>0.79957724809646602</c:v>
                </c:pt>
                <c:pt idx="750">
                  <c:v>0.79964829683303806</c:v>
                </c:pt>
                <c:pt idx="751">
                  <c:v>0.79976482391357395</c:v>
                </c:pt>
                <c:pt idx="752">
                  <c:v>0.79988617897033709</c:v>
                </c:pt>
                <c:pt idx="753">
                  <c:v>0.79994781017303507</c:v>
                </c:pt>
                <c:pt idx="754">
                  <c:v>0.79998416900634806</c:v>
                </c:pt>
                <c:pt idx="755">
                  <c:v>0.80002058744430493</c:v>
                </c:pt>
                <c:pt idx="756">
                  <c:v>0.80006445646286006</c:v>
                </c:pt>
                <c:pt idx="757">
                  <c:v>0.80010808706283609</c:v>
                </c:pt>
                <c:pt idx="758">
                  <c:v>0.80014271736144993</c:v>
                </c:pt>
                <c:pt idx="759">
                  <c:v>0.80018098354339595</c:v>
                </c:pt>
                <c:pt idx="760">
                  <c:v>0.80021781921386692</c:v>
                </c:pt>
                <c:pt idx="761">
                  <c:v>0.80024613142013612</c:v>
                </c:pt>
                <c:pt idx="762">
                  <c:v>0.800238025188446</c:v>
                </c:pt>
                <c:pt idx="763">
                  <c:v>0.80022592544555704</c:v>
                </c:pt>
                <c:pt idx="764">
                  <c:v>0.8002043485641479</c:v>
                </c:pt>
                <c:pt idx="765">
                  <c:v>0.80018366575241107</c:v>
                </c:pt>
                <c:pt idx="766">
                  <c:v>0.80016733407974194</c:v>
                </c:pt>
                <c:pt idx="767">
                  <c:v>0.80014706850051898</c:v>
                </c:pt>
                <c:pt idx="768">
                  <c:v>0.80011094808578509</c:v>
                </c:pt>
                <c:pt idx="769">
                  <c:v>0.80006850957870501</c:v>
                </c:pt>
                <c:pt idx="770">
                  <c:v>0.80002493858337398</c:v>
                </c:pt>
                <c:pt idx="771">
                  <c:v>0.79999853372573893</c:v>
                </c:pt>
                <c:pt idx="772">
                  <c:v>0.79996515512466404</c:v>
                </c:pt>
                <c:pt idx="773">
                  <c:v>0.79990823268890399</c:v>
                </c:pt>
                <c:pt idx="774">
                  <c:v>0.79986799955367993</c:v>
                </c:pt>
                <c:pt idx="775">
                  <c:v>0.79987276792526196</c:v>
                </c:pt>
                <c:pt idx="776">
                  <c:v>0.79986698627471897</c:v>
                </c:pt>
                <c:pt idx="777">
                  <c:v>0.79981435537338297</c:v>
                </c:pt>
                <c:pt idx="778">
                  <c:v>0.79976506233215305</c:v>
                </c:pt>
                <c:pt idx="779">
                  <c:v>0.79972059726715106</c:v>
                </c:pt>
                <c:pt idx="780">
                  <c:v>0.79967553615570108</c:v>
                </c:pt>
                <c:pt idx="781">
                  <c:v>0.79958976507186907</c:v>
                </c:pt>
                <c:pt idx="782">
                  <c:v>0.79949588775634806</c:v>
                </c:pt>
                <c:pt idx="783">
                  <c:v>0.79943473339080806</c:v>
                </c:pt>
                <c:pt idx="784">
                  <c:v>0.79939134120941202</c:v>
                </c:pt>
                <c:pt idx="785">
                  <c:v>0.79932756423950191</c:v>
                </c:pt>
                <c:pt idx="786">
                  <c:v>0.7992618203163151</c:v>
                </c:pt>
                <c:pt idx="787">
                  <c:v>0.79920275211334202</c:v>
                </c:pt>
                <c:pt idx="788">
                  <c:v>0.79913295507431004</c:v>
                </c:pt>
                <c:pt idx="789">
                  <c:v>0.79909021854400608</c:v>
                </c:pt>
                <c:pt idx="790">
                  <c:v>0.79909188747406001</c:v>
                </c:pt>
                <c:pt idx="791">
                  <c:v>0.79907472133636492</c:v>
                </c:pt>
                <c:pt idx="792">
                  <c:v>0.79901368618011492</c:v>
                </c:pt>
                <c:pt idx="793">
                  <c:v>0.79896016120910596</c:v>
                </c:pt>
                <c:pt idx="794">
                  <c:v>0.79893393516540501</c:v>
                </c:pt>
                <c:pt idx="795">
                  <c:v>0.79890913963317911</c:v>
                </c:pt>
                <c:pt idx="796">
                  <c:v>0.79889090061187695</c:v>
                </c:pt>
                <c:pt idx="797">
                  <c:v>0.79887444972991895</c:v>
                </c:pt>
                <c:pt idx="798">
                  <c:v>0.79890049695968601</c:v>
                </c:pt>
                <c:pt idx="799">
                  <c:v>0.79893131256103511</c:v>
                </c:pt>
                <c:pt idx="800">
                  <c:v>0.79896785020828198</c:v>
                </c:pt>
                <c:pt idx="801">
                  <c:v>0.79900730848312396</c:v>
                </c:pt>
                <c:pt idx="802">
                  <c:v>0.79904378652572605</c:v>
                </c:pt>
                <c:pt idx="803">
                  <c:v>0.79907186031341593</c:v>
                </c:pt>
                <c:pt idx="804">
                  <c:v>0.79909188747406001</c:v>
                </c:pt>
                <c:pt idx="805">
                  <c:v>0.79910428524017307</c:v>
                </c:pt>
                <c:pt idx="806">
                  <c:v>0.79912216663360591</c:v>
                </c:pt>
                <c:pt idx="807">
                  <c:v>0.79915578365325901</c:v>
                </c:pt>
                <c:pt idx="808">
                  <c:v>0.79919148683547991</c:v>
                </c:pt>
                <c:pt idx="809">
                  <c:v>0.79922546148300211</c:v>
                </c:pt>
                <c:pt idx="810">
                  <c:v>0.799250316619873</c:v>
                </c:pt>
                <c:pt idx="811">
                  <c:v>0.7992583036422729</c:v>
                </c:pt>
                <c:pt idx="812">
                  <c:v>0.79927654266357395</c:v>
                </c:pt>
                <c:pt idx="813">
                  <c:v>0.799366962909698</c:v>
                </c:pt>
                <c:pt idx="814">
                  <c:v>0.79945338964462298</c:v>
                </c:pt>
                <c:pt idx="815">
                  <c:v>0.79948050975799601</c:v>
                </c:pt>
                <c:pt idx="816">
                  <c:v>0.79950357675552408</c:v>
                </c:pt>
                <c:pt idx="817">
                  <c:v>0.79954577684402506</c:v>
                </c:pt>
                <c:pt idx="818">
                  <c:v>0.79958994388580296</c:v>
                </c:pt>
                <c:pt idx="819">
                  <c:v>0.79961158037185709</c:v>
                </c:pt>
                <c:pt idx="820">
                  <c:v>0.79962826967239398</c:v>
                </c:pt>
                <c:pt idx="821">
                  <c:v>0.79965741634368892</c:v>
                </c:pt>
                <c:pt idx="822">
                  <c:v>0.79968811273574802</c:v>
                </c:pt>
                <c:pt idx="823">
                  <c:v>0.79972810745239298</c:v>
                </c:pt>
                <c:pt idx="824">
                  <c:v>0.79977906942367594</c:v>
                </c:pt>
                <c:pt idx="825">
                  <c:v>0.79981673955917398</c:v>
                </c:pt>
                <c:pt idx="826">
                  <c:v>0.79983289241790811</c:v>
                </c:pt>
                <c:pt idx="827">
                  <c:v>0.79985297918319698</c:v>
                </c:pt>
                <c:pt idx="828">
                  <c:v>0.79988796710967991</c:v>
                </c:pt>
                <c:pt idx="829">
                  <c:v>0.79991532564163204</c:v>
                </c:pt>
                <c:pt idx="830">
                  <c:v>0.79990590810775797</c:v>
                </c:pt>
                <c:pt idx="831">
                  <c:v>0.79990054368972796</c:v>
                </c:pt>
                <c:pt idx="832">
                  <c:v>0.79994846582412693</c:v>
                </c:pt>
                <c:pt idx="833">
                  <c:v>0.79999620914459202</c:v>
                </c:pt>
                <c:pt idx="834">
                  <c:v>0.80001087188720699</c:v>
                </c:pt>
                <c:pt idx="835">
                  <c:v>0.8000241041183469</c:v>
                </c:pt>
                <c:pt idx="836">
                  <c:v>0.80005915164947505</c:v>
                </c:pt>
                <c:pt idx="837">
                  <c:v>0.80009574890136692</c:v>
                </c:pt>
                <c:pt idx="838">
                  <c:v>0.80008925199508707</c:v>
                </c:pt>
                <c:pt idx="839">
                  <c:v>0.80006761550903294</c:v>
                </c:pt>
                <c:pt idx="840">
                  <c:v>0.80005468130111712</c:v>
                </c:pt>
                <c:pt idx="841">
                  <c:v>0.80004580020904492</c:v>
                </c:pt>
                <c:pt idx="842">
                  <c:v>0.80003501176834102</c:v>
                </c:pt>
                <c:pt idx="843">
                  <c:v>0.80002809762954707</c:v>
                </c:pt>
                <c:pt idx="844">
                  <c:v>0.80001915693283099</c:v>
                </c:pt>
                <c:pt idx="845">
                  <c:v>0.80000157356262203</c:v>
                </c:pt>
                <c:pt idx="846">
                  <c:v>0.79998649358749407</c:v>
                </c:pt>
                <c:pt idx="847">
                  <c:v>0.79997487068176309</c:v>
                </c:pt>
                <c:pt idx="848">
                  <c:v>0.7999608039855961</c:v>
                </c:pt>
                <c:pt idx="849">
                  <c:v>0.79992796182632397</c:v>
                </c:pt>
                <c:pt idx="850">
                  <c:v>0.79989476203918497</c:v>
                </c:pt>
                <c:pt idx="851">
                  <c:v>0.79987670183181803</c:v>
                </c:pt>
                <c:pt idx="852">
                  <c:v>0.79985911846160906</c:v>
                </c:pt>
                <c:pt idx="853">
                  <c:v>0.79985148906707804</c:v>
                </c:pt>
                <c:pt idx="854">
                  <c:v>0.79984487295150797</c:v>
                </c:pt>
                <c:pt idx="855">
                  <c:v>0.79979152679443399</c:v>
                </c:pt>
                <c:pt idx="856">
                  <c:v>0.79972703456878702</c:v>
                </c:pt>
                <c:pt idx="857">
                  <c:v>0.79968131780624407</c:v>
                </c:pt>
                <c:pt idx="858">
                  <c:v>0.7996444821357731</c:v>
                </c:pt>
                <c:pt idx="859">
                  <c:v>0.79961408376693699</c:v>
                </c:pt>
                <c:pt idx="860">
                  <c:v>0.79958767890930194</c:v>
                </c:pt>
                <c:pt idx="861">
                  <c:v>0.79953683614730808</c:v>
                </c:pt>
                <c:pt idx="862">
                  <c:v>0.79945982694625894</c:v>
                </c:pt>
                <c:pt idx="863">
                  <c:v>0.79938335418701212</c:v>
                </c:pt>
                <c:pt idx="864">
                  <c:v>0.79930843114852901</c:v>
                </c:pt>
                <c:pt idx="865">
                  <c:v>0.79924054145813006</c:v>
                </c:pt>
                <c:pt idx="866">
                  <c:v>0.79919095039367694</c:v>
                </c:pt>
                <c:pt idx="867">
                  <c:v>0.79913676977157611</c:v>
                </c:pt>
                <c:pt idx="868">
                  <c:v>0.7990558862686159</c:v>
                </c:pt>
                <c:pt idx="869">
                  <c:v>0.79897303581237811</c:v>
                </c:pt>
                <c:pt idx="870">
                  <c:v>0.79886842966079707</c:v>
                </c:pt>
                <c:pt idx="871">
                  <c:v>0.79876430034637491</c:v>
                </c:pt>
                <c:pt idx="872">
                  <c:v>0.79869921207427996</c:v>
                </c:pt>
                <c:pt idx="873">
                  <c:v>0.79863555431366007</c:v>
                </c:pt>
                <c:pt idx="874">
                  <c:v>0.79856897592544596</c:v>
                </c:pt>
                <c:pt idx="875">
                  <c:v>0.79850227832794207</c:v>
                </c:pt>
                <c:pt idx="876">
                  <c:v>0.79842389822006199</c:v>
                </c:pt>
                <c:pt idx="877">
                  <c:v>0.79834194183349605</c:v>
                </c:pt>
                <c:pt idx="878">
                  <c:v>0.79828400611877393</c:v>
                </c:pt>
                <c:pt idx="879">
                  <c:v>0.79823894500732395</c:v>
                </c:pt>
                <c:pt idx="880">
                  <c:v>0.79817928075790401</c:v>
                </c:pt>
                <c:pt idx="881">
                  <c:v>0.79810763597488399</c:v>
                </c:pt>
                <c:pt idx="882">
                  <c:v>0.79803354740142796</c:v>
                </c:pt>
                <c:pt idx="883">
                  <c:v>0.79795683622360203</c:v>
                </c:pt>
                <c:pt idx="884">
                  <c:v>0.79788239002227801</c:v>
                </c:pt>
                <c:pt idx="885">
                  <c:v>0.79781175851821895</c:v>
                </c:pt>
                <c:pt idx="886">
                  <c:v>0.79774631261825601</c:v>
                </c:pt>
                <c:pt idx="887">
                  <c:v>0.79769535064697306</c:v>
                </c:pt>
                <c:pt idx="888">
                  <c:v>0.79764230251312296</c:v>
                </c:pt>
                <c:pt idx="889">
                  <c:v>0.79757852554321307</c:v>
                </c:pt>
                <c:pt idx="890">
                  <c:v>0.79751677513122599</c:v>
                </c:pt>
                <c:pt idx="891">
                  <c:v>0.79747964143753092</c:v>
                </c:pt>
                <c:pt idx="892">
                  <c:v>0.79744256734847996</c:v>
                </c:pt>
                <c:pt idx="893">
                  <c:v>0.79743648767471309</c:v>
                </c:pt>
                <c:pt idx="894">
                  <c:v>0.79743225574493404</c:v>
                </c:pt>
                <c:pt idx="895">
                  <c:v>0.79740799665451112</c:v>
                </c:pt>
                <c:pt idx="896">
                  <c:v>0.797380518913269</c:v>
                </c:pt>
                <c:pt idx="897">
                  <c:v>0.79738630056381199</c:v>
                </c:pt>
                <c:pt idx="898">
                  <c:v>0.79740263223648111</c:v>
                </c:pt>
                <c:pt idx="899">
                  <c:v>0.79742748737335201</c:v>
                </c:pt>
                <c:pt idx="900">
                  <c:v>0.79745669364929195</c:v>
                </c:pt>
                <c:pt idx="901">
                  <c:v>0.79747064113616895</c:v>
                </c:pt>
                <c:pt idx="902">
                  <c:v>0.79747278690338108</c:v>
                </c:pt>
                <c:pt idx="903">
                  <c:v>0.79749621152877803</c:v>
                </c:pt>
                <c:pt idx="904">
                  <c:v>0.79754371643066402</c:v>
                </c:pt>
                <c:pt idx="905">
                  <c:v>0.79757882356643695</c:v>
                </c:pt>
                <c:pt idx="906">
                  <c:v>0.79759306907653804</c:v>
                </c:pt>
                <c:pt idx="907">
                  <c:v>0.79761554002761792</c:v>
                </c:pt>
                <c:pt idx="908">
                  <c:v>0.79765976667404193</c:v>
                </c:pt>
                <c:pt idx="909">
                  <c:v>0.79770482778549212</c:v>
                </c:pt>
                <c:pt idx="910">
                  <c:v>0.79775394201278704</c:v>
                </c:pt>
                <c:pt idx="911">
                  <c:v>0.79780222177505511</c:v>
                </c:pt>
                <c:pt idx="912">
                  <c:v>0.79784442186355609</c:v>
                </c:pt>
                <c:pt idx="913">
                  <c:v>0.79788656234741206</c:v>
                </c:pt>
                <c:pt idx="914">
                  <c:v>0.79795266389846797</c:v>
                </c:pt>
                <c:pt idx="915">
                  <c:v>0.79801840782165501</c:v>
                </c:pt>
                <c:pt idx="916">
                  <c:v>0.79804940223693799</c:v>
                </c:pt>
                <c:pt idx="917">
                  <c:v>0.79807705879211399</c:v>
                </c:pt>
                <c:pt idx="918">
                  <c:v>0.79812849760055493</c:v>
                </c:pt>
                <c:pt idx="919">
                  <c:v>0.79818524122238199</c:v>
                </c:pt>
                <c:pt idx="920">
                  <c:v>0.79823399782180804</c:v>
                </c:pt>
                <c:pt idx="921">
                  <c:v>0.79827941656112711</c:v>
                </c:pt>
                <c:pt idx="922">
                  <c:v>0.79831017255783099</c:v>
                </c:pt>
                <c:pt idx="923">
                  <c:v>0.79833246469497698</c:v>
                </c:pt>
                <c:pt idx="924">
                  <c:v>0.79836047887802097</c:v>
                </c:pt>
                <c:pt idx="925">
                  <c:v>0.79839344024658199</c:v>
                </c:pt>
                <c:pt idx="926">
                  <c:v>0.79840828180313106</c:v>
                </c:pt>
                <c:pt idx="927">
                  <c:v>0.79840005636215206</c:v>
                </c:pt>
                <c:pt idx="928">
                  <c:v>0.79839791059493992</c:v>
                </c:pt>
                <c:pt idx="929">
                  <c:v>0.7984071493148801</c:v>
                </c:pt>
                <c:pt idx="930">
                  <c:v>0.79841740131378192</c:v>
                </c:pt>
                <c:pt idx="931">
                  <c:v>0.79843009710311907</c:v>
                </c:pt>
                <c:pt idx="932">
                  <c:v>0.7984378457069401</c:v>
                </c:pt>
                <c:pt idx="933">
                  <c:v>0.79842163324356097</c:v>
                </c:pt>
                <c:pt idx="934">
                  <c:v>0.79840536117553706</c:v>
                </c:pt>
                <c:pt idx="935">
                  <c:v>0.79838902950286905</c:v>
                </c:pt>
                <c:pt idx="936">
                  <c:v>0.79837204217910807</c:v>
                </c:pt>
                <c:pt idx="937">
                  <c:v>0.79832251071929905</c:v>
                </c:pt>
                <c:pt idx="938">
                  <c:v>0.79827268123626705</c:v>
                </c:pt>
                <c:pt idx="939">
                  <c:v>0.7982124805450439</c:v>
                </c:pt>
                <c:pt idx="940">
                  <c:v>0.79815067052841204</c:v>
                </c:pt>
                <c:pt idx="941">
                  <c:v>0.79809309244155902</c:v>
                </c:pt>
                <c:pt idx="942">
                  <c:v>0.79803640842437695</c:v>
                </c:pt>
                <c:pt idx="943">
                  <c:v>0.79797018766403194</c:v>
                </c:pt>
                <c:pt idx="944">
                  <c:v>0.79789973497390698</c:v>
                </c:pt>
                <c:pt idx="945">
                  <c:v>0.79782069921493504</c:v>
                </c:pt>
                <c:pt idx="946">
                  <c:v>0.79773796796798702</c:v>
                </c:pt>
                <c:pt idx="947">
                  <c:v>0.797644090652466</c:v>
                </c:pt>
                <c:pt idx="948">
                  <c:v>0.797541332244873</c:v>
                </c:pt>
                <c:pt idx="949">
                  <c:v>0.79743756055831905</c:v>
                </c:pt>
                <c:pt idx="950">
                  <c:v>0.79733361005783099</c:v>
                </c:pt>
                <c:pt idx="951">
                  <c:v>0.79723669290542598</c:v>
                </c:pt>
                <c:pt idx="952">
                  <c:v>0.79714865684509295</c:v>
                </c:pt>
                <c:pt idx="953">
                  <c:v>0.79705162048339795</c:v>
                </c:pt>
                <c:pt idx="954">
                  <c:v>0.79693759679794307</c:v>
                </c:pt>
                <c:pt idx="955">
                  <c:v>0.79681773185729998</c:v>
                </c:pt>
                <c:pt idx="956">
                  <c:v>0.79668254852294895</c:v>
                </c:pt>
                <c:pt idx="957">
                  <c:v>0.79655511379241895</c:v>
                </c:pt>
                <c:pt idx="958">
                  <c:v>0.79646475315094012</c:v>
                </c:pt>
                <c:pt idx="959">
                  <c:v>0.79637302160263101</c:v>
                </c:pt>
                <c:pt idx="960">
                  <c:v>0.7962710976600651</c:v>
                </c:pt>
                <c:pt idx="961">
                  <c:v>0.79616947174072306</c:v>
                </c:pt>
                <c:pt idx="962">
                  <c:v>0.79610402584075901</c:v>
                </c:pt>
                <c:pt idx="963">
                  <c:v>0.79603887796401995</c:v>
                </c:pt>
                <c:pt idx="964">
                  <c:v>0.79596091508865396</c:v>
                </c:pt>
                <c:pt idx="965">
                  <c:v>0.79588193893432591</c:v>
                </c:pt>
                <c:pt idx="966">
                  <c:v>0.79582072496414202</c:v>
                </c:pt>
                <c:pt idx="967">
                  <c:v>0.79576237201690692</c:v>
                </c:pt>
                <c:pt idx="968">
                  <c:v>0.79568065404892008</c:v>
                </c:pt>
                <c:pt idx="969">
                  <c:v>0.79559148550033609</c:v>
                </c:pt>
                <c:pt idx="970">
                  <c:v>0.79549963474273699</c:v>
                </c:pt>
                <c:pt idx="971">
                  <c:v>0.79540754556655902</c:v>
                </c:pt>
                <c:pt idx="972">
                  <c:v>0.795355153083801</c:v>
                </c:pt>
                <c:pt idx="973">
                  <c:v>0.79532791376113909</c:v>
                </c:pt>
                <c:pt idx="974">
                  <c:v>0.79526169300079297</c:v>
                </c:pt>
                <c:pt idx="975">
                  <c:v>0.79516215324401895</c:v>
                </c:pt>
                <c:pt idx="976">
                  <c:v>0.79507584571838397</c:v>
                </c:pt>
                <c:pt idx="977">
                  <c:v>0.79500443935394305</c:v>
                </c:pt>
                <c:pt idx="978">
                  <c:v>0.79493798017501804</c:v>
                </c:pt>
                <c:pt idx="979">
                  <c:v>0.79487867355346697</c:v>
                </c:pt>
                <c:pt idx="980">
                  <c:v>0.79481841325759905</c:v>
                </c:pt>
                <c:pt idx="981">
                  <c:v>0.79475743770599405</c:v>
                </c:pt>
                <c:pt idx="982">
                  <c:v>0.79470087289810198</c:v>
                </c:pt>
                <c:pt idx="983">
                  <c:v>0.79466040134429905</c:v>
                </c:pt>
                <c:pt idx="984">
                  <c:v>0.79462130069732706</c:v>
                </c:pt>
                <c:pt idx="985">
                  <c:v>0.79458756446838397</c:v>
                </c:pt>
                <c:pt idx="986">
                  <c:v>0.79455448389053296</c:v>
                </c:pt>
                <c:pt idx="987">
                  <c:v>0.79453040361404392</c:v>
                </c:pt>
                <c:pt idx="988">
                  <c:v>0.79450644254684399</c:v>
                </c:pt>
                <c:pt idx="989">
                  <c:v>0.79445142745971697</c:v>
                </c:pt>
                <c:pt idx="990">
                  <c:v>0.79439617395400997</c:v>
                </c:pt>
                <c:pt idx="991">
                  <c:v>0.79431546926498409</c:v>
                </c:pt>
                <c:pt idx="992">
                  <c:v>0.79423416852951112</c:v>
                </c:pt>
                <c:pt idx="993">
                  <c:v>0.79417223930358904</c:v>
                </c:pt>
                <c:pt idx="994">
                  <c:v>0.79411275386810298</c:v>
                </c:pt>
                <c:pt idx="995">
                  <c:v>0.79402155876159708</c:v>
                </c:pt>
                <c:pt idx="996">
                  <c:v>0.79392243623733494</c:v>
                </c:pt>
                <c:pt idx="997">
                  <c:v>0.79378147125244092</c:v>
                </c:pt>
                <c:pt idx="998">
                  <c:v>0.79362530708313006</c:v>
                </c:pt>
                <c:pt idx="999">
                  <c:v>0.79345805644989009</c:v>
                </c:pt>
                <c:pt idx="1000">
                  <c:v>0.79328603744506809</c:v>
                </c:pt>
                <c:pt idx="1001">
                  <c:v>0.7930888652801511</c:v>
                </c:pt>
                <c:pt idx="1002">
                  <c:v>0.79287256002426099</c:v>
                </c:pt>
                <c:pt idx="1003">
                  <c:v>0.792647433280945</c:v>
                </c:pt>
                <c:pt idx="1004">
                  <c:v>0.79241396188736002</c:v>
                </c:pt>
                <c:pt idx="1005">
                  <c:v>0.79219831228256199</c:v>
                </c:pt>
                <c:pt idx="1006">
                  <c:v>0.7920062661170959</c:v>
                </c:pt>
                <c:pt idx="1007">
                  <c:v>0.79181958436965894</c:v>
                </c:pt>
                <c:pt idx="1008">
                  <c:v>0.79164106845855708</c:v>
                </c:pt>
                <c:pt idx="1009">
                  <c:v>0.79147995710372898</c:v>
                </c:pt>
                <c:pt idx="1010">
                  <c:v>0.79135508537292498</c:v>
                </c:pt>
                <c:pt idx="1011">
                  <c:v>0.79122806787490796</c:v>
                </c:pt>
                <c:pt idx="1012">
                  <c:v>0.79108877182006809</c:v>
                </c:pt>
                <c:pt idx="1013">
                  <c:v>0.79094882011413592</c:v>
                </c:pt>
                <c:pt idx="1014">
                  <c:v>0.79079807996749896</c:v>
                </c:pt>
                <c:pt idx="1015">
                  <c:v>0.79063553810119602</c:v>
                </c:pt>
                <c:pt idx="1016">
                  <c:v>0.79034711122512791</c:v>
                </c:pt>
                <c:pt idx="1017">
                  <c:v>0.79005963802337598</c:v>
                </c:pt>
                <c:pt idx="1018">
                  <c:v>0.78965414762496899</c:v>
                </c:pt>
                <c:pt idx="1019">
                  <c:v>0.78925390243530291</c:v>
                </c:pt>
                <c:pt idx="1020">
                  <c:v>0.78860480785369891</c:v>
                </c:pt>
                <c:pt idx="1021">
                  <c:v>0.78795452117919895</c:v>
                </c:pt>
                <c:pt idx="1022">
                  <c:v>0.78712977170944209</c:v>
                </c:pt>
                <c:pt idx="1023">
                  <c:v>0.78629310131072994</c:v>
                </c:pt>
                <c:pt idx="1024">
                  <c:v>0.78523619174957293</c:v>
                </c:pt>
                <c:pt idx="1025">
                  <c:v>0.78414375782012891</c:v>
                </c:pt>
                <c:pt idx="1026">
                  <c:v>0.78306854963302608</c:v>
                </c:pt>
                <c:pt idx="1027">
                  <c:v>0.78200269937515299</c:v>
                </c:pt>
                <c:pt idx="1028">
                  <c:v>0.78093273639678995</c:v>
                </c:pt>
                <c:pt idx="1029">
                  <c:v>0.77986521720886204</c:v>
                </c:pt>
                <c:pt idx="1030">
                  <c:v>0.77893544435501094</c:v>
                </c:pt>
                <c:pt idx="1031">
                  <c:v>0.77808166742324802</c:v>
                </c:pt>
                <c:pt idx="1032">
                  <c:v>0.77732635736465494</c:v>
                </c:pt>
                <c:pt idx="1033">
                  <c:v>0.77664197683334391</c:v>
                </c:pt>
                <c:pt idx="1034">
                  <c:v>0.77602375745773311</c:v>
                </c:pt>
                <c:pt idx="1035">
                  <c:v>0.77546645402908299</c:v>
                </c:pt>
                <c:pt idx="1036">
                  <c:v>0.7748942494392399</c:v>
                </c:pt>
                <c:pt idx="1037">
                  <c:v>0.77430380582809399</c:v>
                </c:pt>
                <c:pt idx="1038">
                  <c:v>0.77363593578338596</c:v>
                </c:pt>
                <c:pt idx="1039">
                  <c:v>0.77285100221633907</c:v>
                </c:pt>
                <c:pt idx="1040">
                  <c:v>0.77196033000945996</c:v>
                </c:pt>
                <c:pt idx="1041">
                  <c:v>0.77086163759231607</c:v>
                </c:pt>
                <c:pt idx="1042">
                  <c:v>0.76969785690307591</c:v>
                </c:pt>
                <c:pt idx="1043">
                  <c:v>0.76835591793060298</c:v>
                </c:pt>
                <c:pt idx="1044">
                  <c:v>0.76694608926773111</c:v>
                </c:pt>
                <c:pt idx="1045">
                  <c:v>0.76528347730636592</c:v>
                </c:pt>
                <c:pt idx="1046">
                  <c:v>0.7636055469512939</c:v>
                </c:pt>
                <c:pt idx="1047">
                  <c:v>0.76181472539901707</c:v>
                </c:pt>
                <c:pt idx="1048">
                  <c:v>0.76001210212707493</c:v>
                </c:pt>
                <c:pt idx="1049">
                  <c:v>0.758054506778717</c:v>
                </c:pt>
                <c:pt idx="1050">
                  <c:v>0.75610603094100992</c:v>
                </c:pt>
                <c:pt idx="1051">
                  <c:v>0.75418789386749308</c:v>
                </c:pt>
                <c:pt idx="1052">
                  <c:v>0.7522758364677431</c:v>
                </c:pt>
                <c:pt idx="1053">
                  <c:v>0.75016940832138101</c:v>
                </c:pt>
                <c:pt idx="1054">
                  <c:v>0.74806834459304805</c:v>
                </c:pt>
                <c:pt idx="1055">
                  <c:v>0.74582589864730808</c:v>
                </c:pt>
                <c:pt idx="1056">
                  <c:v>0.74357874393463108</c:v>
                </c:pt>
                <c:pt idx="1057">
                  <c:v>0.74119163751602191</c:v>
                </c:pt>
                <c:pt idx="1058">
                  <c:v>0.73878921270370501</c:v>
                </c:pt>
                <c:pt idx="1059">
                  <c:v>0.73678071498870912</c:v>
                </c:pt>
                <c:pt idx="1060">
                  <c:v>0.73485536575317401</c:v>
                </c:pt>
                <c:pt idx="1061">
                  <c:v>0.73340101242065403</c:v>
                </c:pt>
                <c:pt idx="1062">
                  <c:v>0.7320842862129211</c:v>
                </c:pt>
                <c:pt idx="1063">
                  <c:v>0.73159111738204996</c:v>
                </c:pt>
                <c:pt idx="1064">
                  <c:v>0.73141719102859493</c:v>
                </c:pt>
                <c:pt idx="1065">
                  <c:v>0.73230011463165301</c:v>
                </c:pt>
                <c:pt idx="1066">
                  <c:v>0.73371059894561808</c:v>
                </c:pt>
                <c:pt idx="1067">
                  <c:v>0.73591507673263612</c:v>
                </c:pt>
                <c:pt idx="1068">
                  <c:v>0.73861951828002903</c:v>
                </c:pt>
                <c:pt idx="1069">
                  <c:v>0.74181611537933412</c:v>
                </c:pt>
                <c:pt idx="1070">
                  <c:v>0.74539906978607195</c:v>
                </c:pt>
                <c:pt idx="1071">
                  <c:v>0.74906129837036106</c:v>
                </c:pt>
                <c:pt idx="1072">
                  <c:v>0.7528023242950439</c:v>
                </c:pt>
                <c:pt idx="1073">
                  <c:v>0.75653887987136792</c:v>
                </c:pt>
                <c:pt idx="1074">
                  <c:v>0.76027054786682102</c:v>
                </c:pt>
                <c:pt idx="1075">
                  <c:v>0.76369906663894693</c:v>
                </c:pt>
                <c:pt idx="1076">
                  <c:v>0.76668680906295794</c:v>
                </c:pt>
                <c:pt idx="1077">
                  <c:v>0.76949299573898311</c:v>
                </c:pt>
                <c:pt idx="1078">
                  <c:v>0.7719707012176511</c:v>
                </c:pt>
                <c:pt idx="1079">
                  <c:v>0.77426369190216104</c:v>
                </c:pt>
                <c:pt idx="1080">
                  <c:v>0.77613331079483006</c:v>
                </c:pt>
                <c:pt idx="1081">
                  <c:v>0.77791173458099405</c:v>
                </c:pt>
                <c:pt idx="1082">
                  <c:v>0.77942050695419307</c:v>
                </c:pt>
                <c:pt idx="1083">
                  <c:v>0.78085072040557901</c:v>
                </c:pt>
                <c:pt idx="1084">
                  <c:v>0.78197528123855609</c:v>
                </c:pt>
                <c:pt idx="1085">
                  <c:v>0.78306598663330096</c:v>
                </c:pt>
                <c:pt idx="1086">
                  <c:v>0.78396691083908099</c:v>
                </c:pt>
                <c:pt idx="1087">
                  <c:v>0.78484250307083103</c:v>
                </c:pt>
                <c:pt idx="1088">
                  <c:v>0.785506319999695</c:v>
                </c:pt>
                <c:pt idx="1089">
                  <c:v>0.78616310358047503</c:v>
                </c:pt>
                <c:pt idx="1090">
                  <c:v>0.78669322729110691</c:v>
                </c:pt>
                <c:pt idx="1091">
                  <c:v>0.78722174167633097</c:v>
                </c:pt>
                <c:pt idx="1092">
                  <c:v>0.78760195970535296</c:v>
                </c:pt>
                <c:pt idx="1093">
                  <c:v>0.78798366785049412</c:v>
                </c:pt>
                <c:pt idx="1094">
                  <c:v>0.78828014135360691</c:v>
                </c:pt>
                <c:pt idx="1095">
                  <c:v>0.78857625722885105</c:v>
                </c:pt>
                <c:pt idx="1096">
                  <c:v>0.78881980180740396</c:v>
                </c:pt>
                <c:pt idx="1097">
                  <c:v>0.7890605449676511</c:v>
                </c:pt>
                <c:pt idx="1098">
                  <c:v>0.78926582336425799</c:v>
                </c:pt>
                <c:pt idx="1099">
                  <c:v>0.78946686983108494</c:v>
                </c:pt>
                <c:pt idx="1100">
                  <c:v>0.78964592218398999</c:v>
                </c:pt>
                <c:pt idx="1101">
                  <c:v>0.78982181549072306</c:v>
                </c:pt>
                <c:pt idx="1102">
                  <c:v>0.78996766805648799</c:v>
                </c:pt>
                <c:pt idx="1103">
                  <c:v>0.790106248855591</c:v>
                </c:pt>
                <c:pt idx="1104">
                  <c:v>0.79025472402572605</c:v>
                </c:pt>
                <c:pt idx="1105">
                  <c:v>0.79040701389312695</c:v>
                </c:pt>
                <c:pt idx="1106">
                  <c:v>0.79053164720535296</c:v>
                </c:pt>
                <c:pt idx="1107">
                  <c:v>0.79064596891403194</c:v>
                </c:pt>
                <c:pt idx="1108">
                  <c:v>0.79077823162078897</c:v>
                </c:pt>
                <c:pt idx="1109">
                  <c:v>0.79091889858245912</c:v>
                </c:pt>
                <c:pt idx="1110">
                  <c:v>0.79102916717529292</c:v>
                </c:pt>
                <c:pt idx="1111">
                  <c:v>0.79112226963043208</c:v>
                </c:pt>
                <c:pt idx="1112">
                  <c:v>0.79122616052627603</c:v>
                </c:pt>
                <c:pt idx="1113">
                  <c:v>0.79133845567703198</c:v>
                </c:pt>
                <c:pt idx="1114">
                  <c:v>0.79145629405975293</c:v>
                </c:pt>
                <c:pt idx="1115">
                  <c:v>0.79157717227935809</c:v>
                </c:pt>
                <c:pt idx="1116">
                  <c:v>0.79169167280197095</c:v>
                </c:pt>
                <c:pt idx="1117">
                  <c:v>0.79180015325546305</c:v>
                </c:pt>
                <c:pt idx="1118">
                  <c:v>0.79190565347671504</c:v>
                </c:pt>
                <c:pt idx="1119">
                  <c:v>0.79200811386108394</c:v>
                </c:pt>
                <c:pt idx="1120">
                  <c:v>0.79211742877960201</c:v>
                </c:pt>
                <c:pt idx="1121">
                  <c:v>0.79223544597625706</c:v>
                </c:pt>
                <c:pt idx="1122">
                  <c:v>0.79236389398574802</c:v>
                </c:pt>
                <c:pt idx="1123">
                  <c:v>0.79250831604003902</c:v>
                </c:pt>
                <c:pt idx="1124">
                  <c:v>0.79264647960662793</c:v>
                </c:pt>
                <c:pt idx="1125">
                  <c:v>0.79277427196502703</c:v>
                </c:pt>
                <c:pt idx="1126">
                  <c:v>0.7929140448570251</c:v>
                </c:pt>
                <c:pt idx="1127">
                  <c:v>0.79307813644409197</c:v>
                </c:pt>
                <c:pt idx="1128">
                  <c:v>0.79323048591613809</c:v>
                </c:pt>
                <c:pt idx="1129">
                  <c:v>0.79335064888000506</c:v>
                </c:pt>
                <c:pt idx="1130">
                  <c:v>0.79346580505371112</c:v>
                </c:pt>
                <c:pt idx="1131">
                  <c:v>0.79356701374053995</c:v>
                </c:pt>
                <c:pt idx="1132">
                  <c:v>0.79367448091506998</c:v>
                </c:pt>
                <c:pt idx="1133">
                  <c:v>0.79380215406417798</c:v>
                </c:pt>
                <c:pt idx="1134">
                  <c:v>0.79392905235290501</c:v>
                </c:pt>
                <c:pt idx="1135">
                  <c:v>0.79405446052551309</c:v>
                </c:pt>
                <c:pt idx="1136">
                  <c:v>0.79418165683746311</c:v>
                </c:pt>
                <c:pt idx="1137">
                  <c:v>0.79431672096252393</c:v>
                </c:pt>
                <c:pt idx="1138">
                  <c:v>0.79445059299469012</c:v>
                </c:pt>
                <c:pt idx="1139">
                  <c:v>0.79457045793533299</c:v>
                </c:pt>
                <c:pt idx="1140">
                  <c:v>0.79469008445739697</c:v>
                </c:pt>
                <c:pt idx="1141">
                  <c:v>0.79480804204940791</c:v>
                </c:pt>
                <c:pt idx="1142">
                  <c:v>0.79492754936218302</c:v>
                </c:pt>
                <c:pt idx="1143">
                  <c:v>0.79505093097686808</c:v>
                </c:pt>
                <c:pt idx="1144">
                  <c:v>0.79517431259155291</c:v>
                </c:pt>
                <c:pt idx="1145">
                  <c:v>0.79528809785842891</c:v>
                </c:pt>
                <c:pt idx="1146">
                  <c:v>0.79540188312530491</c:v>
                </c:pt>
                <c:pt idx="1147">
                  <c:v>0.79551221132278394</c:v>
                </c:pt>
                <c:pt idx="1148">
                  <c:v>0.79562301635742205</c:v>
                </c:pt>
                <c:pt idx="1149">
                  <c:v>0.79573400020599405</c:v>
                </c:pt>
                <c:pt idx="1150">
                  <c:v>0.79584575891494791</c:v>
                </c:pt>
                <c:pt idx="1151">
                  <c:v>0.79597164392471309</c:v>
                </c:pt>
                <c:pt idx="1152">
                  <c:v>0.79609937667846697</c:v>
                </c:pt>
                <c:pt idx="1153">
                  <c:v>0.79621417522430393</c:v>
                </c:pt>
                <c:pt idx="1154">
                  <c:v>0.79632605314254801</c:v>
                </c:pt>
                <c:pt idx="1155">
                  <c:v>0.79644150733947794</c:v>
                </c:pt>
                <c:pt idx="1156">
                  <c:v>0.79655797481536905</c:v>
                </c:pt>
                <c:pt idx="1157">
                  <c:v>0.79669297933578509</c:v>
                </c:pt>
                <c:pt idx="1158">
                  <c:v>0.79683346748352091</c:v>
                </c:pt>
                <c:pt idx="1159">
                  <c:v>0.79697401523590106</c:v>
                </c:pt>
                <c:pt idx="1160">
                  <c:v>0.79711402654647801</c:v>
                </c:pt>
                <c:pt idx="1161">
                  <c:v>0.79723699092865008</c:v>
                </c:pt>
                <c:pt idx="1162">
                  <c:v>0.79735494852065991</c:v>
                </c:pt>
                <c:pt idx="1163">
                  <c:v>0.79748440980911295</c:v>
                </c:pt>
                <c:pt idx="1164">
                  <c:v>0.79761822223663303</c:v>
                </c:pt>
                <c:pt idx="1165">
                  <c:v>0.79774810075759905</c:v>
                </c:pt>
                <c:pt idx="1166">
                  <c:v>0.797877025604248</c:v>
                </c:pt>
                <c:pt idx="1167">
                  <c:v>0.79800505638122599</c:v>
                </c:pt>
                <c:pt idx="1168">
                  <c:v>0.79813308715820308</c:v>
                </c:pt>
                <c:pt idx="1169">
                  <c:v>0.79826636314392108</c:v>
                </c:pt>
                <c:pt idx="1170">
                  <c:v>0.79840285778045694</c:v>
                </c:pt>
                <c:pt idx="1171">
                  <c:v>0.79854066371917698</c:v>
                </c:pt>
                <c:pt idx="1172">
                  <c:v>0.79867888689041111</c:v>
                </c:pt>
                <c:pt idx="1173">
                  <c:v>0.79881681203842203</c:v>
                </c:pt>
                <c:pt idx="1174">
                  <c:v>0.79895390272140498</c:v>
                </c:pt>
                <c:pt idx="1175">
                  <c:v>0.7990869402885441</c:v>
                </c:pt>
                <c:pt idx="1176">
                  <c:v>0.79921717643737811</c:v>
                </c:pt>
                <c:pt idx="1177">
                  <c:v>0.79935182332992594</c:v>
                </c:pt>
                <c:pt idx="1178">
                  <c:v>0.79949249029159497</c:v>
                </c:pt>
                <c:pt idx="1179">
                  <c:v>0.79963649511337298</c:v>
                </c:pt>
                <c:pt idx="1180">
                  <c:v>0.79978169202804605</c:v>
                </c:pt>
                <c:pt idx="1181">
                  <c:v>0.7999137163162231</c:v>
                </c:pt>
                <c:pt idx="1182">
                  <c:v>0.80003393888473506</c:v>
                </c:pt>
                <c:pt idx="1183">
                  <c:v>0.80015904903411905</c:v>
                </c:pt>
                <c:pt idx="1184">
                  <c:v>0.80028624534606907</c:v>
                </c:pt>
                <c:pt idx="1185">
                  <c:v>0.80040682554244991</c:v>
                </c:pt>
                <c:pt idx="1186">
                  <c:v>0.80052353143692012</c:v>
                </c:pt>
                <c:pt idx="1187">
                  <c:v>0.80065168142318699</c:v>
                </c:pt>
                <c:pt idx="1188">
                  <c:v>0.80078984498977701</c:v>
                </c:pt>
                <c:pt idx="1189">
                  <c:v>0.80090750455856297</c:v>
                </c:pt>
                <c:pt idx="1190">
                  <c:v>0.80100263357162493</c:v>
                </c:pt>
                <c:pt idx="1191">
                  <c:v>0.80110694169998209</c:v>
                </c:pt>
                <c:pt idx="1192">
                  <c:v>0.80122513771057102</c:v>
                </c:pt>
                <c:pt idx="1193">
                  <c:v>0.80132783651351902</c:v>
                </c:pt>
                <c:pt idx="1194">
                  <c:v>0.80140699148178096</c:v>
                </c:pt>
                <c:pt idx="1195">
                  <c:v>0.80147595405578609</c:v>
                </c:pt>
                <c:pt idx="1196">
                  <c:v>0.80152786970138612</c:v>
                </c:pt>
                <c:pt idx="1197">
                  <c:v>0.80159325599670406</c:v>
                </c:pt>
                <c:pt idx="1198">
                  <c:v>0.80168260335922192</c:v>
                </c:pt>
                <c:pt idx="1199">
                  <c:v>0.801766765117645</c:v>
                </c:pt>
                <c:pt idx="1200">
                  <c:v>0.80183966159820597</c:v>
                </c:pt>
                <c:pt idx="1201">
                  <c:v>0.80191726684570308</c:v>
                </c:pt>
                <c:pt idx="1202">
                  <c:v>0.80200387239456195</c:v>
                </c:pt>
                <c:pt idx="1203">
                  <c:v>0.8020798683166499</c:v>
                </c:pt>
                <c:pt idx="1204">
                  <c:v>0.80214400291442911</c:v>
                </c:pt>
                <c:pt idx="1205">
                  <c:v>0.80222023725509595</c:v>
                </c:pt>
                <c:pt idx="1206">
                  <c:v>0.80230839252471897</c:v>
                </c:pt>
                <c:pt idx="1207">
                  <c:v>0.80238701105117793</c:v>
                </c:pt>
                <c:pt idx="1208">
                  <c:v>0.80245263576507608</c:v>
                </c:pt>
                <c:pt idx="1209">
                  <c:v>0.80252034664154093</c:v>
                </c:pt>
                <c:pt idx="1210">
                  <c:v>0.80258525609970111</c:v>
                </c:pt>
                <c:pt idx="1211">
                  <c:v>0.80264372825622599</c:v>
                </c:pt>
                <c:pt idx="1212">
                  <c:v>0.80268986225128192</c:v>
                </c:pt>
                <c:pt idx="1213">
                  <c:v>0.80275352001190203</c:v>
                </c:pt>
                <c:pt idx="1214">
                  <c:v>0.80286056995391797</c:v>
                </c:pt>
                <c:pt idx="1215">
                  <c:v>0.80295110940933201</c:v>
                </c:pt>
                <c:pt idx="1216">
                  <c:v>0.80300201177596997</c:v>
                </c:pt>
                <c:pt idx="1217">
                  <c:v>0.80306400060653704</c:v>
                </c:pt>
                <c:pt idx="1218">
                  <c:v>0.80314911603927608</c:v>
                </c:pt>
                <c:pt idx="1219">
                  <c:v>0.803228867053986</c:v>
                </c:pt>
                <c:pt idx="1220">
                  <c:v>0.80329145193099993</c:v>
                </c:pt>
                <c:pt idx="1221">
                  <c:v>0.80335570573806803</c:v>
                </c:pt>
                <c:pt idx="1222">
                  <c:v>0.80342168807983394</c:v>
                </c:pt>
                <c:pt idx="1223">
                  <c:v>0.80348302125930804</c:v>
                </c:pt>
                <c:pt idx="1224">
                  <c:v>0.80352718830108594</c:v>
                </c:pt>
                <c:pt idx="1225">
                  <c:v>0.80356956720352191</c:v>
                </c:pt>
                <c:pt idx="1226">
                  <c:v>0.80360807180404703</c:v>
                </c:pt>
                <c:pt idx="1227">
                  <c:v>0.80364878177642796</c:v>
                </c:pt>
                <c:pt idx="1228">
                  <c:v>0.80369932651519793</c:v>
                </c:pt>
                <c:pt idx="1229">
                  <c:v>0.80374695062637302</c:v>
                </c:pt>
                <c:pt idx="1230">
                  <c:v>0.80377681255340594</c:v>
                </c:pt>
                <c:pt idx="1231">
                  <c:v>0.80380798578262302</c:v>
                </c:pt>
                <c:pt idx="1232">
                  <c:v>0.8038504242897031</c:v>
                </c:pt>
                <c:pt idx="1233">
                  <c:v>0.80389143228530902</c:v>
                </c:pt>
                <c:pt idx="1234">
                  <c:v>0.80392284393310498</c:v>
                </c:pt>
                <c:pt idx="1235">
                  <c:v>0.80396379232406612</c:v>
                </c:pt>
                <c:pt idx="1236">
                  <c:v>0.80404711961746211</c:v>
                </c:pt>
                <c:pt idx="1237">
                  <c:v>0.80412055253982495</c:v>
                </c:pt>
                <c:pt idx="1238">
                  <c:v>0.80412311553955096</c:v>
                </c:pt>
                <c:pt idx="1239">
                  <c:v>0.80412395000457804</c:v>
                </c:pt>
                <c:pt idx="1240">
                  <c:v>0.80413998365402195</c:v>
                </c:pt>
                <c:pt idx="1241">
                  <c:v>0.80415738821029703</c:v>
                </c:pt>
                <c:pt idx="1242">
                  <c:v>0.80417717695236202</c:v>
                </c:pt>
                <c:pt idx="1243">
                  <c:v>0.80420089960098307</c:v>
                </c:pt>
                <c:pt idx="1244">
                  <c:v>0.80423141717910807</c:v>
                </c:pt>
                <c:pt idx="1245">
                  <c:v>0.8042577624320979</c:v>
                </c:pt>
                <c:pt idx="1246">
                  <c:v>0.80427993535995501</c:v>
                </c:pt>
                <c:pt idx="1247">
                  <c:v>0.80430359840393106</c:v>
                </c:pt>
                <c:pt idx="1248">
                  <c:v>0.80431706905365008</c:v>
                </c:pt>
                <c:pt idx="1249">
                  <c:v>0.80432863235473606</c:v>
                </c:pt>
                <c:pt idx="1250">
                  <c:v>0.80435128211975093</c:v>
                </c:pt>
                <c:pt idx="1251">
                  <c:v>0.80437667369842503</c:v>
                </c:pt>
                <c:pt idx="1252">
                  <c:v>0.80441040992736812</c:v>
                </c:pt>
                <c:pt idx="1253">
                  <c:v>0.80444176197051998</c:v>
                </c:pt>
                <c:pt idx="1254">
                  <c:v>0.80444253683090206</c:v>
                </c:pt>
                <c:pt idx="1255">
                  <c:v>0.80443973541259806</c:v>
                </c:pt>
                <c:pt idx="1256">
                  <c:v>0.80441213846206705</c:v>
                </c:pt>
                <c:pt idx="1257">
                  <c:v>0.80438930988311808</c:v>
                </c:pt>
                <c:pt idx="1258">
                  <c:v>0.80441720485687296</c:v>
                </c:pt>
                <c:pt idx="1259">
                  <c:v>0.80443341732025098</c:v>
                </c:pt>
                <c:pt idx="1260">
                  <c:v>0.80436666011810298</c:v>
                </c:pt>
                <c:pt idx="1261">
                  <c:v>0.80430955886840794</c:v>
                </c:pt>
                <c:pt idx="1262">
                  <c:v>0.80431104898452799</c:v>
                </c:pt>
                <c:pt idx="1263">
                  <c:v>0.8043136715888981</c:v>
                </c:pt>
                <c:pt idx="1264">
                  <c:v>0.80432648658752393</c:v>
                </c:pt>
                <c:pt idx="1265">
                  <c:v>0.80433638095855708</c:v>
                </c:pt>
                <c:pt idx="1266">
                  <c:v>0.80432720184326212</c:v>
                </c:pt>
                <c:pt idx="1267">
                  <c:v>0.80432124137878391</c:v>
                </c:pt>
                <c:pt idx="1268">
                  <c:v>0.80433620214462298</c:v>
                </c:pt>
                <c:pt idx="1269">
                  <c:v>0.80434526205062906</c:v>
                </c:pt>
                <c:pt idx="1270">
                  <c:v>0.80433834791183512</c:v>
                </c:pt>
                <c:pt idx="1271">
                  <c:v>0.80433429479598995</c:v>
                </c:pt>
                <c:pt idx="1272">
                  <c:v>0.8043242216110229</c:v>
                </c:pt>
                <c:pt idx="1273">
                  <c:v>0.80431993007659908</c:v>
                </c:pt>
                <c:pt idx="1274">
                  <c:v>0.80433286428451511</c:v>
                </c:pt>
                <c:pt idx="1275">
                  <c:v>0.80434097051620501</c:v>
                </c:pt>
                <c:pt idx="1276">
                  <c:v>0.80435545444488499</c:v>
                </c:pt>
                <c:pt idx="1277">
                  <c:v>0.80437452793121311</c:v>
                </c:pt>
                <c:pt idx="1278">
                  <c:v>0.80440158843994092</c:v>
                </c:pt>
                <c:pt idx="1279">
                  <c:v>0.80442900657653804</c:v>
                </c:pt>
                <c:pt idx="1280">
                  <c:v>0.80444408655166599</c:v>
                </c:pt>
                <c:pt idx="1281">
                  <c:v>0.80445553064346309</c:v>
                </c:pt>
                <c:pt idx="1282">
                  <c:v>0.80444718599319498</c:v>
                </c:pt>
                <c:pt idx="1283">
                  <c:v>0.80443884134292598</c:v>
                </c:pt>
                <c:pt idx="1284">
                  <c:v>0.80445398092269893</c:v>
                </c:pt>
                <c:pt idx="1285">
                  <c:v>0.80446780920028704</c:v>
                </c:pt>
                <c:pt idx="1286">
                  <c:v>0.80446351766586299</c:v>
                </c:pt>
                <c:pt idx="1287">
                  <c:v>0.80446429252624507</c:v>
                </c:pt>
                <c:pt idx="1288">
                  <c:v>0.8044991016387939</c:v>
                </c:pt>
                <c:pt idx="1289">
                  <c:v>0.80452532768249507</c:v>
                </c:pt>
                <c:pt idx="1290">
                  <c:v>0.80450655221939105</c:v>
                </c:pt>
                <c:pt idx="1291">
                  <c:v>0.80449671745300311</c:v>
                </c:pt>
                <c:pt idx="1292">
                  <c:v>0.80452628135681192</c:v>
                </c:pt>
                <c:pt idx="1293">
                  <c:v>0.80456436872482295</c:v>
                </c:pt>
                <c:pt idx="1294">
                  <c:v>0.804621410369873</c:v>
                </c:pt>
                <c:pt idx="1295">
                  <c:v>0.80466891527175899</c:v>
                </c:pt>
                <c:pt idx="1296">
                  <c:v>0.8046938896179201</c:v>
                </c:pt>
                <c:pt idx="1297">
                  <c:v>0.80471570491790811</c:v>
                </c:pt>
                <c:pt idx="1298">
                  <c:v>0.80473632812499996</c:v>
                </c:pt>
                <c:pt idx="1299">
                  <c:v>0.80476255416870091</c:v>
                </c:pt>
                <c:pt idx="1300">
                  <c:v>0.80479038953781101</c:v>
                </c:pt>
                <c:pt idx="1301">
                  <c:v>0.80482317209243792</c:v>
                </c:pt>
                <c:pt idx="1302">
                  <c:v>0.80487240552902195</c:v>
                </c:pt>
                <c:pt idx="1303">
                  <c:v>0.80492140054702799</c:v>
                </c:pt>
                <c:pt idx="1304">
                  <c:v>0.80497790575027506</c:v>
                </c:pt>
                <c:pt idx="1305">
                  <c:v>0.80503029823303196</c:v>
                </c:pt>
                <c:pt idx="1306">
                  <c:v>0.80506361722946207</c:v>
                </c:pt>
                <c:pt idx="1307">
                  <c:v>0.80510039329528804</c:v>
                </c:pt>
                <c:pt idx="1308">
                  <c:v>0.80514068603515598</c:v>
                </c:pt>
                <c:pt idx="1309">
                  <c:v>0.8051793098449711</c:v>
                </c:pt>
                <c:pt idx="1310">
                  <c:v>0.80521936416625994</c:v>
                </c:pt>
                <c:pt idx="1311">
                  <c:v>0.80525631904602091</c:v>
                </c:pt>
                <c:pt idx="1312">
                  <c:v>0.80529112815856907</c:v>
                </c:pt>
                <c:pt idx="1313">
                  <c:v>0.80532593727111812</c:v>
                </c:pt>
                <c:pt idx="1314">
                  <c:v>0.80535264015197794</c:v>
                </c:pt>
                <c:pt idx="1315">
                  <c:v>0.80538917779922503</c:v>
                </c:pt>
                <c:pt idx="1316">
                  <c:v>0.80544651746749896</c:v>
                </c:pt>
                <c:pt idx="1317">
                  <c:v>0.80549151897430393</c:v>
                </c:pt>
                <c:pt idx="1318">
                  <c:v>0.8055095791816711</c:v>
                </c:pt>
                <c:pt idx="1319">
                  <c:v>0.80554921627044695</c:v>
                </c:pt>
                <c:pt idx="1320">
                  <c:v>0.8056316494941711</c:v>
                </c:pt>
                <c:pt idx="1321">
                  <c:v>0.80571378469467203</c:v>
                </c:pt>
                <c:pt idx="1322">
                  <c:v>0.805792284011841</c:v>
                </c:pt>
                <c:pt idx="1323">
                  <c:v>0.80586673021316502</c:v>
                </c:pt>
                <c:pt idx="1324">
                  <c:v>0.8059368252754211</c:v>
                </c:pt>
                <c:pt idx="1325">
                  <c:v>0.80598528385162393</c:v>
                </c:pt>
                <c:pt idx="1326">
                  <c:v>0.80600143671035807</c:v>
                </c:pt>
                <c:pt idx="1327">
                  <c:v>0.80604196786880511</c:v>
                </c:pt>
                <c:pt idx="1328">
                  <c:v>0.80611635446548502</c:v>
                </c:pt>
                <c:pt idx="1329">
                  <c:v>0.80619395971298191</c:v>
                </c:pt>
                <c:pt idx="1330">
                  <c:v>0.80627388954162593</c:v>
                </c:pt>
                <c:pt idx="1331">
                  <c:v>0.806330394744873</c:v>
                </c:pt>
                <c:pt idx="1332">
                  <c:v>0.80635918378829996</c:v>
                </c:pt>
                <c:pt idx="1333">
                  <c:v>0.80640865564346309</c:v>
                </c:pt>
                <c:pt idx="1334">
                  <c:v>0.80647922754287693</c:v>
                </c:pt>
                <c:pt idx="1335">
                  <c:v>0.80655343532562296</c:v>
                </c:pt>
                <c:pt idx="1336">
                  <c:v>0.80663658380508396</c:v>
                </c:pt>
                <c:pt idx="1337">
                  <c:v>0.80671687126159708</c:v>
                </c:pt>
                <c:pt idx="1338">
                  <c:v>0.8067855954170231</c:v>
                </c:pt>
                <c:pt idx="1339">
                  <c:v>0.80684370994567911</c:v>
                </c:pt>
                <c:pt idx="1340">
                  <c:v>0.80690033435821507</c:v>
                </c:pt>
                <c:pt idx="1341">
                  <c:v>0.8069298982620241</c:v>
                </c:pt>
                <c:pt idx="1342">
                  <c:v>0.80694009065628092</c:v>
                </c:pt>
                <c:pt idx="1343">
                  <c:v>0.80699802637100193</c:v>
                </c:pt>
                <c:pt idx="1344">
                  <c:v>0.80708290338516209</c:v>
                </c:pt>
                <c:pt idx="1345">
                  <c:v>0.80715115070342991</c:v>
                </c:pt>
                <c:pt idx="1346">
                  <c:v>0.80720956325531001</c:v>
                </c:pt>
                <c:pt idx="1347">
                  <c:v>0.80721838474273699</c:v>
                </c:pt>
                <c:pt idx="1348">
                  <c:v>0.80720771551132198</c:v>
                </c:pt>
                <c:pt idx="1349">
                  <c:v>0.80723233222961399</c:v>
                </c:pt>
                <c:pt idx="1350">
                  <c:v>0.80727047920227091</c:v>
                </c:pt>
                <c:pt idx="1351">
                  <c:v>0.80733014345169107</c:v>
                </c:pt>
                <c:pt idx="1352">
                  <c:v>0.80739690065383907</c:v>
                </c:pt>
                <c:pt idx="1353">
                  <c:v>0.80744994878768894</c:v>
                </c:pt>
                <c:pt idx="1354">
                  <c:v>0.80750049352645892</c:v>
                </c:pt>
                <c:pt idx="1355">
                  <c:v>0.80755711793899509</c:v>
                </c:pt>
                <c:pt idx="1356">
                  <c:v>0.80761564970016497</c:v>
                </c:pt>
                <c:pt idx="1357">
                  <c:v>0.80768896341323893</c:v>
                </c:pt>
                <c:pt idx="1358">
                  <c:v>0.80776829719543497</c:v>
                </c:pt>
                <c:pt idx="1359">
                  <c:v>0.8077921986579899</c:v>
                </c:pt>
                <c:pt idx="1360">
                  <c:v>0.80780173540115396</c:v>
                </c:pt>
                <c:pt idx="1361">
                  <c:v>0.8078032851219179</c:v>
                </c:pt>
                <c:pt idx="1362">
                  <c:v>0.80780161619186397</c:v>
                </c:pt>
                <c:pt idx="1363">
                  <c:v>0.80781401395797703</c:v>
                </c:pt>
                <c:pt idx="1364">
                  <c:v>0.80783296823501605</c:v>
                </c:pt>
                <c:pt idx="1365">
                  <c:v>0.80783606767654392</c:v>
                </c:pt>
                <c:pt idx="1366">
                  <c:v>0.80783386230468812</c:v>
                </c:pt>
                <c:pt idx="1367">
                  <c:v>0.80782259702682491</c:v>
                </c:pt>
                <c:pt idx="1368">
                  <c:v>0.80781168937683101</c:v>
                </c:pt>
                <c:pt idx="1369">
                  <c:v>0.80775619745254512</c:v>
                </c:pt>
                <c:pt idx="1370">
                  <c:v>0.80769730806350704</c:v>
                </c:pt>
                <c:pt idx="1371">
                  <c:v>0.80771805047988909</c:v>
                </c:pt>
                <c:pt idx="1372">
                  <c:v>0.80774093866348307</c:v>
                </c:pt>
                <c:pt idx="1373">
                  <c:v>0.80773104429244991</c:v>
                </c:pt>
                <c:pt idx="1374">
                  <c:v>0.80771816968917798</c:v>
                </c:pt>
                <c:pt idx="1375">
                  <c:v>0.807698261737823</c:v>
                </c:pt>
                <c:pt idx="1376">
                  <c:v>0.80767847299575801</c:v>
                </c:pt>
                <c:pt idx="1377">
                  <c:v>0.8076534986495969</c:v>
                </c:pt>
                <c:pt idx="1378">
                  <c:v>0.80762482881545994</c:v>
                </c:pt>
                <c:pt idx="1379">
                  <c:v>0.80756975412368792</c:v>
                </c:pt>
                <c:pt idx="1380">
                  <c:v>0.80751587152481097</c:v>
                </c:pt>
                <c:pt idx="1381">
                  <c:v>0.80746717453002903</c:v>
                </c:pt>
                <c:pt idx="1382">
                  <c:v>0.80741853713989298</c:v>
                </c:pt>
                <c:pt idx="1383">
                  <c:v>0.80737329721450801</c:v>
                </c:pt>
                <c:pt idx="1384">
                  <c:v>0.80731887817382808</c:v>
                </c:pt>
                <c:pt idx="1385">
                  <c:v>0.80723364353179905</c:v>
                </c:pt>
                <c:pt idx="1386">
                  <c:v>0.80714650154113809</c:v>
                </c:pt>
                <c:pt idx="1387">
                  <c:v>0.80705053806304905</c:v>
                </c:pt>
                <c:pt idx="1388">
                  <c:v>0.80696464776992793</c:v>
                </c:pt>
                <c:pt idx="1389">
                  <c:v>0.80691195726394693</c:v>
                </c:pt>
                <c:pt idx="1390">
                  <c:v>0.80684871673584002</c:v>
                </c:pt>
                <c:pt idx="1391">
                  <c:v>0.8067607402801511</c:v>
                </c:pt>
                <c:pt idx="1392">
                  <c:v>0.80667920112609903</c:v>
                </c:pt>
                <c:pt idx="1393">
                  <c:v>0.80661011934280391</c:v>
                </c:pt>
                <c:pt idx="1394">
                  <c:v>0.806519222259521</c:v>
                </c:pt>
                <c:pt idx="1395">
                  <c:v>0.80639482736587498</c:v>
                </c:pt>
                <c:pt idx="1396">
                  <c:v>0.80627514123916599</c:v>
                </c:pt>
                <c:pt idx="1397">
                  <c:v>0.8061615943908691</c:v>
                </c:pt>
                <c:pt idx="1398">
                  <c:v>0.80604786872863809</c:v>
                </c:pt>
                <c:pt idx="1399">
                  <c:v>0.80593444108963008</c:v>
                </c:pt>
                <c:pt idx="1400">
                  <c:v>0.80584169626236002</c:v>
                </c:pt>
                <c:pt idx="1401">
                  <c:v>0.80577040910720799</c:v>
                </c:pt>
                <c:pt idx="1402">
                  <c:v>0.805717241764069</c:v>
                </c:pt>
                <c:pt idx="1403">
                  <c:v>0.80567998886108394</c:v>
                </c:pt>
                <c:pt idx="1404">
                  <c:v>0.80563504695892307</c:v>
                </c:pt>
                <c:pt idx="1405">
                  <c:v>0.80558390617370601</c:v>
                </c:pt>
                <c:pt idx="1406">
                  <c:v>0.80554718971252393</c:v>
                </c:pt>
                <c:pt idx="1407">
                  <c:v>0.80551929473876993</c:v>
                </c:pt>
                <c:pt idx="1408">
                  <c:v>0.80541749000549312</c:v>
                </c:pt>
                <c:pt idx="1409">
                  <c:v>0.80527616739273111</c:v>
                </c:pt>
                <c:pt idx="1410">
                  <c:v>0.805223596096039</c:v>
                </c:pt>
                <c:pt idx="1411">
                  <c:v>0.80521072149276707</c:v>
                </c:pt>
                <c:pt idx="1412">
                  <c:v>0.80513299703597996</c:v>
                </c:pt>
                <c:pt idx="1413">
                  <c:v>0.80503000020980808</c:v>
                </c:pt>
                <c:pt idx="1414">
                  <c:v>0.8049878597259521</c:v>
                </c:pt>
                <c:pt idx="1415">
                  <c:v>0.80496336221694897</c:v>
                </c:pt>
                <c:pt idx="1416">
                  <c:v>0.80489130020141597</c:v>
                </c:pt>
                <c:pt idx="1417">
                  <c:v>0.80481011867523211</c:v>
                </c:pt>
                <c:pt idx="1418">
                  <c:v>0.8047104001045231</c:v>
                </c:pt>
                <c:pt idx="1419">
                  <c:v>0.80460454225540201</c:v>
                </c:pt>
                <c:pt idx="1420">
                  <c:v>0.80452669858932491</c:v>
                </c:pt>
                <c:pt idx="1421">
                  <c:v>0.80445034503936808</c:v>
                </c:pt>
                <c:pt idx="1422">
                  <c:v>0.8043769717216489</c:v>
                </c:pt>
                <c:pt idx="1423">
                  <c:v>0.80430550575256299</c:v>
                </c:pt>
                <c:pt idx="1424">
                  <c:v>0.80421544313430804</c:v>
                </c:pt>
                <c:pt idx="1425">
                  <c:v>0.80412329435348506</c:v>
                </c:pt>
                <c:pt idx="1426">
                  <c:v>0.80401868820190403</c:v>
                </c:pt>
                <c:pt idx="1427">
                  <c:v>0.80391783714294407</c:v>
                </c:pt>
                <c:pt idx="1428">
                  <c:v>0.80385209321975704</c:v>
                </c:pt>
                <c:pt idx="1429">
                  <c:v>0.80377639532089207</c:v>
                </c:pt>
                <c:pt idx="1430">
                  <c:v>0.80366410017013612</c:v>
                </c:pt>
                <c:pt idx="1431">
                  <c:v>0.80356813669204707</c:v>
                </c:pt>
                <c:pt idx="1432">
                  <c:v>0.803800237178802</c:v>
                </c:pt>
                <c:pt idx="1433">
                  <c:v>0.80379886627197306</c:v>
                </c:pt>
                <c:pt idx="1434">
                  <c:v>0.80375356674194309</c:v>
                </c:pt>
                <c:pt idx="1435">
                  <c:v>0.803717148303986</c:v>
                </c:pt>
                <c:pt idx="1436">
                  <c:v>0.803708684444427</c:v>
                </c:pt>
                <c:pt idx="1437">
                  <c:v>0.80370653867721598</c:v>
                </c:pt>
                <c:pt idx="1438">
                  <c:v>0.80370248556137103</c:v>
                </c:pt>
                <c:pt idx="1439">
                  <c:v>0.80370141267776507</c:v>
                </c:pt>
                <c:pt idx="1440">
                  <c:v>0.80370731353759806</c:v>
                </c:pt>
                <c:pt idx="1441">
                  <c:v>0.80368442535400408</c:v>
                </c:pt>
                <c:pt idx="1442">
                  <c:v>0.80365849733352701</c:v>
                </c:pt>
                <c:pt idx="1443">
                  <c:v>0.80361683368682901</c:v>
                </c:pt>
                <c:pt idx="1444">
                  <c:v>0.80357743501663204</c:v>
                </c:pt>
                <c:pt idx="1445">
                  <c:v>0.80361027717590305</c:v>
                </c:pt>
                <c:pt idx="1446">
                  <c:v>0.80365957021713297</c:v>
                </c:pt>
                <c:pt idx="1447">
                  <c:v>0.80370165109634395</c:v>
                </c:pt>
                <c:pt idx="1448">
                  <c:v>0.80374623537063594</c:v>
                </c:pt>
                <c:pt idx="1449">
                  <c:v>0.80380673408508296</c:v>
                </c:pt>
                <c:pt idx="1450">
                  <c:v>0.8038698554039001</c:v>
                </c:pt>
                <c:pt idx="1451">
                  <c:v>0.80394531488418597</c:v>
                </c:pt>
                <c:pt idx="1452">
                  <c:v>0.80407906770706195</c:v>
                </c:pt>
                <c:pt idx="1453">
                  <c:v>0.80423171520233194</c:v>
                </c:pt>
                <c:pt idx="1454">
                  <c:v>0.80449999570846598</c:v>
                </c:pt>
                <c:pt idx="1455">
                  <c:v>0.80478192567825291</c:v>
                </c:pt>
                <c:pt idx="1456">
                  <c:v>0.80504305362701412</c:v>
                </c:pt>
                <c:pt idx="1457">
                  <c:v>0.805301141738892</c:v>
                </c:pt>
                <c:pt idx="1458">
                  <c:v>0.80548353195190403</c:v>
                </c:pt>
                <c:pt idx="1459">
                  <c:v>0.80563182830810498</c:v>
                </c:pt>
                <c:pt idx="1460">
                  <c:v>0.80579699277877803</c:v>
                </c:pt>
                <c:pt idx="1461">
                  <c:v>0.8059978604316711</c:v>
                </c:pt>
                <c:pt idx="1462">
                  <c:v>0.80618668794631998</c:v>
                </c:pt>
                <c:pt idx="1463">
                  <c:v>0.80631531476974505</c:v>
                </c:pt>
                <c:pt idx="1464">
                  <c:v>0.80643523931503291</c:v>
                </c:pt>
                <c:pt idx="1465">
                  <c:v>0.80652589797973606</c:v>
                </c:pt>
                <c:pt idx="1466">
                  <c:v>0.80661107301712009</c:v>
                </c:pt>
                <c:pt idx="1467">
                  <c:v>0.80671746730804395</c:v>
                </c:pt>
                <c:pt idx="1468">
                  <c:v>0.80684388875961299</c:v>
                </c:pt>
                <c:pt idx="1469">
                  <c:v>0.80696256160736102</c:v>
                </c:pt>
                <c:pt idx="1470">
                  <c:v>0.80704910755157511</c:v>
                </c:pt>
                <c:pt idx="1471">
                  <c:v>0.80713344812393206</c:v>
                </c:pt>
                <c:pt idx="1472">
                  <c:v>0.80719066858291599</c:v>
                </c:pt>
                <c:pt idx="1473">
                  <c:v>0.807240498065948</c:v>
                </c:pt>
                <c:pt idx="1474">
                  <c:v>0.80729420185089107</c:v>
                </c:pt>
                <c:pt idx="1475">
                  <c:v>0.80734838247299212</c:v>
                </c:pt>
                <c:pt idx="1476">
                  <c:v>0.80737723112106297</c:v>
                </c:pt>
                <c:pt idx="1477">
                  <c:v>0.8074016690254211</c:v>
                </c:pt>
                <c:pt idx="1478">
                  <c:v>0.80746431350708003</c:v>
                </c:pt>
                <c:pt idx="1479">
                  <c:v>0.80753011703491206</c:v>
                </c:pt>
                <c:pt idx="1480">
                  <c:v>0.80759127140045206</c:v>
                </c:pt>
                <c:pt idx="1481">
                  <c:v>0.80765504837036106</c:v>
                </c:pt>
                <c:pt idx="1482">
                  <c:v>0.8077117323875429</c:v>
                </c:pt>
                <c:pt idx="1483">
                  <c:v>0.80776895284652706</c:v>
                </c:pt>
                <c:pt idx="1484">
                  <c:v>0.80782283544540401</c:v>
                </c:pt>
                <c:pt idx="1485">
                  <c:v>0.80784620046615596</c:v>
                </c:pt>
                <c:pt idx="1486">
                  <c:v>0.80787141323089595</c:v>
                </c:pt>
                <c:pt idx="1487">
                  <c:v>0.80796499252319309</c:v>
                </c:pt>
                <c:pt idx="1488">
                  <c:v>0.80806035995483394</c:v>
                </c:pt>
                <c:pt idx="1489">
                  <c:v>0.80812091827392596</c:v>
                </c:pt>
                <c:pt idx="1490">
                  <c:v>0.80818302631378192</c:v>
                </c:pt>
                <c:pt idx="1491">
                  <c:v>0.80825109481811497</c:v>
                </c:pt>
                <c:pt idx="1492">
                  <c:v>0.80832220315933201</c:v>
                </c:pt>
                <c:pt idx="1493">
                  <c:v>0.80841047763824503</c:v>
                </c:pt>
                <c:pt idx="1494">
                  <c:v>0.80853141546249407</c:v>
                </c:pt>
                <c:pt idx="1495">
                  <c:v>0.80864907503128092</c:v>
                </c:pt>
                <c:pt idx="1496">
                  <c:v>0.80876977443695108</c:v>
                </c:pt>
                <c:pt idx="1497">
                  <c:v>0.80888826847076412</c:v>
                </c:pt>
                <c:pt idx="1498">
                  <c:v>0.80897159576416011</c:v>
                </c:pt>
                <c:pt idx="1499">
                  <c:v>0.80905689001083392</c:v>
                </c:pt>
                <c:pt idx="1500">
                  <c:v>0.80914671421050999</c:v>
                </c:pt>
                <c:pt idx="1501">
                  <c:v>0.80922235250472996</c:v>
                </c:pt>
                <c:pt idx="1502">
                  <c:v>0.80929906368255611</c:v>
                </c:pt>
                <c:pt idx="1503">
                  <c:v>0.80940551757812496</c:v>
                </c:pt>
                <c:pt idx="1504">
                  <c:v>0.80949462652206394</c:v>
                </c:pt>
                <c:pt idx="1505">
                  <c:v>0.80952174663543697</c:v>
                </c:pt>
                <c:pt idx="1506">
                  <c:v>0.80953843593597408</c:v>
                </c:pt>
                <c:pt idx="1507">
                  <c:v>0.809496057033539</c:v>
                </c:pt>
                <c:pt idx="1508">
                  <c:v>0.8094462871551511</c:v>
                </c:pt>
                <c:pt idx="1509">
                  <c:v>0.80935056209564205</c:v>
                </c:pt>
                <c:pt idx="1510">
                  <c:v>0.80925376415252703</c:v>
                </c:pt>
                <c:pt idx="1511">
                  <c:v>0.80913604497909497</c:v>
                </c:pt>
                <c:pt idx="1512">
                  <c:v>0.80900944471359293</c:v>
                </c:pt>
                <c:pt idx="1513">
                  <c:v>0.80886561870574991</c:v>
                </c:pt>
                <c:pt idx="1514">
                  <c:v>0.80870212316513101</c:v>
                </c:pt>
                <c:pt idx="1515">
                  <c:v>0.80851883888244602</c:v>
                </c:pt>
                <c:pt idx="1516">
                  <c:v>0.80828310251236002</c:v>
                </c:pt>
                <c:pt idx="1517">
                  <c:v>0.80803383588790911</c:v>
                </c:pt>
                <c:pt idx="1518">
                  <c:v>0.80772371292114298</c:v>
                </c:pt>
                <c:pt idx="1519">
                  <c:v>0.80740941762924212</c:v>
                </c:pt>
                <c:pt idx="1520">
                  <c:v>0.80704123973846409</c:v>
                </c:pt>
                <c:pt idx="1521">
                  <c:v>0.8066635251045231</c:v>
                </c:pt>
                <c:pt idx="1522">
                  <c:v>0.80626745223998997</c:v>
                </c:pt>
                <c:pt idx="1523">
                  <c:v>0.80587698221206705</c:v>
                </c:pt>
                <c:pt idx="1524">
                  <c:v>0.8054567098617551</c:v>
                </c:pt>
                <c:pt idx="1525">
                  <c:v>0.80501039028167698</c:v>
                </c:pt>
                <c:pt idx="1526">
                  <c:v>0.80455083847045894</c:v>
                </c:pt>
                <c:pt idx="1527">
                  <c:v>0.80405808687210101</c:v>
                </c:pt>
                <c:pt idx="1528">
                  <c:v>0.80353744029998797</c:v>
                </c:pt>
                <c:pt idx="1529">
                  <c:v>0.80291439294815103</c:v>
                </c:pt>
                <c:pt idx="1530">
                  <c:v>0.80229146480560298</c:v>
                </c:pt>
                <c:pt idx="1531">
                  <c:v>0.80162132978439304</c:v>
                </c:pt>
                <c:pt idx="1532">
                  <c:v>0.80094678401946995</c:v>
                </c:pt>
                <c:pt idx="1533">
                  <c:v>0.800165963172913</c:v>
                </c:pt>
                <c:pt idx="1534">
                  <c:v>0.79936809539794895</c:v>
                </c:pt>
                <c:pt idx="1535">
                  <c:v>0.79853500127792398</c:v>
                </c:pt>
                <c:pt idx="1536">
                  <c:v>0.79767693281173702</c:v>
                </c:pt>
                <c:pt idx="1537">
                  <c:v>0.7967670679092409</c:v>
                </c:pt>
                <c:pt idx="1538">
                  <c:v>0.79577542543411295</c:v>
                </c:pt>
                <c:pt idx="1539">
                  <c:v>0.79477937221527095</c:v>
                </c:pt>
                <c:pt idx="1540">
                  <c:v>0.79375905990600604</c:v>
                </c:pt>
                <c:pt idx="1541">
                  <c:v>0.79272634983062695</c:v>
                </c:pt>
                <c:pt idx="1542">
                  <c:v>0.79160131216049212</c:v>
                </c:pt>
                <c:pt idx="1543">
                  <c:v>0.7904693007469179</c:v>
                </c:pt>
                <c:pt idx="1544">
                  <c:v>0.78930742740631099</c:v>
                </c:pt>
                <c:pt idx="1545">
                  <c:v>0.78813834190368692</c:v>
                </c:pt>
                <c:pt idx="1546">
                  <c:v>0.78696275949478101</c:v>
                </c:pt>
                <c:pt idx="1547">
                  <c:v>0.78576035499572794</c:v>
                </c:pt>
                <c:pt idx="1548">
                  <c:v>0.78463394641876194</c:v>
                </c:pt>
                <c:pt idx="1549">
                  <c:v>0.78355677127838108</c:v>
                </c:pt>
                <c:pt idx="1550">
                  <c:v>0.78251410722732495</c:v>
                </c:pt>
                <c:pt idx="1551">
                  <c:v>0.78154022693634007</c:v>
                </c:pt>
                <c:pt idx="1552">
                  <c:v>0.7805954933166499</c:v>
                </c:pt>
                <c:pt idx="1553">
                  <c:v>0.77975316047668497</c:v>
                </c:pt>
                <c:pt idx="1554">
                  <c:v>0.77892000675201412</c:v>
                </c:pt>
                <c:pt idx="1555">
                  <c:v>0.77822501659393306</c:v>
                </c:pt>
                <c:pt idx="1556">
                  <c:v>0.77754307985305804</c:v>
                </c:pt>
                <c:pt idx="1557">
                  <c:v>0.777003061771393</c:v>
                </c:pt>
                <c:pt idx="1558">
                  <c:v>0.77650715112686197</c:v>
                </c:pt>
                <c:pt idx="1559">
                  <c:v>0.77610410451889011</c:v>
                </c:pt>
                <c:pt idx="1560">
                  <c:v>0.77575815916061397</c:v>
                </c:pt>
                <c:pt idx="1561">
                  <c:v>0.77544046640396092</c:v>
                </c:pt>
                <c:pt idx="1562">
                  <c:v>0.77517671585083003</c:v>
                </c:pt>
                <c:pt idx="1563">
                  <c:v>0.774958443641663</c:v>
                </c:pt>
                <c:pt idx="1564">
                  <c:v>0.77488214969635005</c:v>
                </c:pt>
                <c:pt idx="1565">
                  <c:v>0.77480490207672092</c:v>
                </c:pt>
                <c:pt idx="1566">
                  <c:v>0.77474839687347408</c:v>
                </c:pt>
                <c:pt idx="1567">
                  <c:v>0.7746944546699519</c:v>
                </c:pt>
                <c:pt idx="1568">
                  <c:v>0.77470059394836399</c:v>
                </c:pt>
                <c:pt idx="1569">
                  <c:v>0.77471084594726602</c:v>
                </c:pt>
                <c:pt idx="1570">
                  <c:v>0.77475072145462009</c:v>
                </c:pt>
                <c:pt idx="1571">
                  <c:v>0.77480770349502603</c:v>
                </c:pt>
                <c:pt idx="1572">
                  <c:v>0.77486063241958592</c:v>
                </c:pt>
                <c:pt idx="1573">
                  <c:v>0.77491314411163303</c:v>
                </c:pt>
                <c:pt idx="1574">
                  <c:v>0.77497006654739398</c:v>
                </c:pt>
                <c:pt idx="1575">
                  <c:v>0.77504081726074192</c:v>
                </c:pt>
                <c:pt idx="1576">
                  <c:v>0.77511419057846109</c:v>
                </c:pt>
                <c:pt idx="1577">
                  <c:v>0.775194239616394</c:v>
                </c:pt>
                <c:pt idx="1578">
                  <c:v>0.77527238130569498</c:v>
                </c:pt>
                <c:pt idx="1579">
                  <c:v>0.77534599304199192</c:v>
                </c:pt>
                <c:pt idx="1580">
                  <c:v>0.77541978359222408</c:v>
                </c:pt>
                <c:pt idx="1581">
                  <c:v>0.77556164264678995</c:v>
                </c:pt>
                <c:pt idx="1582">
                  <c:v>0.77571405172347996</c:v>
                </c:pt>
                <c:pt idx="1583">
                  <c:v>0.77582628726959202</c:v>
                </c:pt>
                <c:pt idx="1584">
                  <c:v>0.77591068744659397</c:v>
                </c:pt>
                <c:pt idx="1585">
                  <c:v>0.77600170373916599</c:v>
                </c:pt>
                <c:pt idx="1586">
                  <c:v>0.77610541582107495</c:v>
                </c:pt>
                <c:pt idx="1587">
                  <c:v>0.77621747255325291</c:v>
                </c:pt>
                <c:pt idx="1588">
                  <c:v>0.77633978128433201</c:v>
                </c:pt>
                <c:pt idx="1589">
                  <c:v>0.77647055387496899</c:v>
                </c:pt>
                <c:pt idx="1590">
                  <c:v>0.77662570476532</c:v>
                </c:pt>
                <c:pt idx="1591">
                  <c:v>0.77678031921386692</c:v>
                </c:pt>
                <c:pt idx="1592">
                  <c:v>0.77698345184326212</c:v>
                </c:pt>
                <c:pt idx="1593">
                  <c:v>0.77718986272811907</c:v>
                </c:pt>
                <c:pt idx="1594">
                  <c:v>0.77740139961242694</c:v>
                </c:pt>
                <c:pt idx="1595">
                  <c:v>0.77761579751968402</c:v>
                </c:pt>
                <c:pt idx="1596">
                  <c:v>0.7778156518936159</c:v>
                </c:pt>
                <c:pt idx="1597">
                  <c:v>0.77800340652465794</c:v>
                </c:pt>
                <c:pt idx="1598">
                  <c:v>0.77820916175842303</c:v>
                </c:pt>
                <c:pt idx="1599">
                  <c:v>0.77842683792114298</c:v>
                </c:pt>
                <c:pt idx="1600">
                  <c:v>0.77866352796554605</c:v>
                </c:pt>
                <c:pt idx="1601">
                  <c:v>0.778936815261841</c:v>
                </c:pt>
                <c:pt idx="1602">
                  <c:v>0.77920688390731807</c:v>
                </c:pt>
                <c:pt idx="1603">
                  <c:v>0.77946771383285496</c:v>
                </c:pt>
                <c:pt idx="1604">
                  <c:v>0.77973122596740696</c:v>
                </c:pt>
                <c:pt idx="1605">
                  <c:v>0.78002382516861002</c:v>
                </c:pt>
                <c:pt idx="1606">
                  <c:v>0.78031684160232495</c:v>
                </c:pt>
                <c:pt idx="1607">
                  <c:v>0.78059239387512203</c:v>
                </c:pt>
                <c:pt idx="1608">
                  <c:v>0.78086925745010394</c:v>
                </c:pt>
                <c:pt idx="1609">
                  <c:v>0.78117741346359293</c:v>
                </c:pt>
                <c:pt idx="1610">
                  <c:v>0.78149313926696795</c:v>
                </c:pt>
                <c:pt idx="1611">
                  <c:v>0.78181738853454608</c:v>
                </c:pt>
                <c:pt idx="1612">
                  <c:v>0.78215290307998697</c:v>
                </c:pt>
                <c:pt idx="1613">
                  <c:v>0.78247089385986301</c:v>
                </c:pt>
                <c:pt idx="1614">
                  <c:v>0.78276170492172192</c:v>
                </c:pt>
                <c:pt idx="1615">
                  <c:v>0.78305317163467403</c:v>
                </c:pt>
                <c:pt idx="1616">
                  <c:v>0.78334380388259905</c:v>
                </c:pt>
                <c:pt idx="1617">
                  <c:v>0.78363896608352701</c:v>
                </c:pt>
                <c:pt idx="1618">
                  <c:v>0.78399659395217891</c:v>
                </c:pt>
                <c:pt idx="1619">
                  <c:v>0.78435446023940991</c:v>
                </c:pt>
                <c:pt idx="1620">
                  <c:v>0.78465570211410496</c:v>
                </c:pt>
                <c:pt idx="1621">
                  <c:v>0.78495289087295506</c:v>
                </c:pt>
                <c:pt idx="1622">
                  <c:v>0.78529454469680804</c:v>
                </c:pt>
                <c:pt idx="1623">
                  <c:v>0.78564645051956195</c:v>
                </c:pt>
                <c:pt idx="1624">
                  <c:v>0.78602398633956905</c:v>
                </c:pt>
                <c:pt idx="1625">
                  <c:v>0.78641844987869303</c:v>
                </c:pt>
                <c:pt idx="1626">
                  <c:v>0.78680462837219212</c:v>
                </c:pt>
                <c:pt idx="1627">
                  <c:v>0.78718192577362101</c:v>
                </c:pt>
                <c:pt idx="1628">
                  <c:v>0.78757579326629612</c:v>
                </c:pt>
                <c:pt idx="1629">
                  <c:v>0.78801037073135394</c:v>
                </c:pt>
                <c:pt idx="1630">
                  <c:v>0.78844006061553995</c:v>
                </c:pt>
                <c:pt idx="1631">
                  <c:v>0.78883470296859692</c:v>
                </c:pt>
                <c:pt idx="1632">
                  <c:v>0.78922952413559</c:v>
                </c:pt>
                <c:pt idx="1633">
                  <c:v>0.78963036537170406</c:v>
                </c:pt>
                <c:pt idx="1634">
                  <c:v>0.79003257751464795</c:v>
                </c:pt>
                <c:pt idx="1635">
                  <c:v>0.79041702747345011</c:v>
                </c:pt>
                <c:pt idx="1636">
                  <c:v>0.790797066688538</c:v>
                </c:pt>
                <c:pt idx="1637">
                  <c:v>0.79119814634323093</c:v>
                </c:pt>
                <c:pt idx="1638">
                  <c:v>0.79161216020584102</c:v>
                </c:pt>
                <c:pt idx="1639">
                  <c:v>0.79202367067337009</c:v>
                </c:pt>
                <c:pt idx="1640">
                  <c:v>0.79242779016494791</c:v>
                </c:pt>
                <c:pt idx="1641">
                  <c:v>0.79284973144531312</c:v>
                </c:pt>
                <c:pt idx="1642">
                  <c:v>0.79329998493194598</c:v>
                </c:pt>
                <c:pt idx="1643">
                  <c:v>0.79374690055847208</c:v>
                </c:pt>
                <c:pt idx="1644">
                  <c:v>0.79418314695358294</c:v>
                </c:pt>
                <c:pt idx="1645">
                  <c:v>0.79462016820907611</c:v>
                </c:pt>
                <c:pt idx="1646">
                  <c:v>0.79505528211593601</c:v>
                </c:pt>
                <c:pt idx="1647">
                  <c:v>0.79549134969711299</c:v>
                </c:pt>
                <c:pt idx="1648">
                  <c:v>0.79596383571624796</c:v>
                </c:pt>
                <c:pt idx="1649">
                  <c:v>0.79643971920013401</c:v>
                </c:pt>
                <c:pt idx="1650">
                  <c:v>0.79688830375671404</c:v>
                </c:pt>
                <c:pt idx="1651">
                  <c:v>0.79733194112777706</c:v>
                </c:pt>
                <c:pt idx="1652">
                  <c:v>0.79775358438491795</c:v>
                </c:pt>
                <c:pt idx="1653">
                  <c:v>0.79816181659698504</c:v>
                </c:pt>
                <c:pt idx="1654">
                  <c:v>0.79859573841095011</c:v>
                </c:pt>
                <c:pt idx="1655">
                  <c:v>0.79905648231506299</c:v>
                </c:pt>
                <c:pt idx="1656">
                  <c:v>0.79950858354568499</c:v>
                </c:pt>
                <c:pt idx="1657">
                  <c:v>0.7999470949172971</c:v>
                </c:pt>
                <c:pt idx="1658">
                  <c:v>0.80038405656814593</c:v>
                </c:pt>
                <c:pt idx="1659">
                  <c:v>0.8008092761039729</c:v>
                </c:pt>
                <c:pt idx="1660">
                  <c:v>0.80123819112777706</c:v>
                </c:pt>
                <c:pt idx="1661">
                  <c:v>0.80170078277587908</c:v>
                </c:pt>
                <c:pt idx="1662">
                  <c:v>0.80216450691223096</c:v>
                </c:pt>
                <c:pt idx="1663">
                  <c:v>0.80258394479751605</c:v>
                </c:pt>
                <c:pt idx="1664">
                  <c:v>0.803001177310944</c:v>
                </c:pt>
                <c:pt idx="1665">
                  <c:v>0.80342073440551798</c:v>
                </c:pt>
                <c:pt idx="1666">
                  <c:v>0.8038421988487241</c:v>
                </c:pt>
                <c:pt idx="1667">
                  <c:v>0.80424542427063006</c:v>
                </c:pt>
                <c:pt idx="1668">
                  <c:v>0.80463941097259495</c:v>
                </c:pt>
                <c:pt idx="1669">
                  <c:v>0.80503804683685298</c:v>
                </c:pt>
                <c:pt idx="1670">
                  <c:v>0.80544168949127193</c:v>
                </c:pt>
                <c:pt idx="1671">
                  <c:v>0.80584592819213907</c:v>
                </c:pt>
                <c:pt idx="1672">
                  <c:v>0.806249988079071</c:v>
                </c:pt>
                <c:pt idx="1673">
                  <c:v>0.80665029287338297</c:v>
                </c:pt>
                <c:pt idx="1674">
                  <c:v>0.80703593492507908</c:v>
                </c:pt>
                <c:pt idx="1675">
                  <c:v>0.807420802116394</c:v>
                </c:pt>
                <c:pt idx="1676">
                  <c:v>0.80778969526290911</c:v>
                </c:pt>
                <c:pt idx="1677">
                  <c:v>0.80815984010696407</c:v>
                </c:pt>
                <c:pt idx="1678">
                  <c:v>0.8084969043731689</c:v>
                </c:pt>
                <c:pt idx="1679">
                  <c:v>0.80883390903472896</c:v>
                </c:pt>
                <c:pt idx="1680">
                  <c:v>0.80916292667388912</c:v>
                </c:pt>
                <c:pt idx="1681">
                  <c:v>0.80949087142944309</c:v>
                </c:pt>
                <c:pt idx="1682">
                  <c:v>0.80982781648635904</c:v>
                </c:pt>
                <c:pt idx="1683">
                  <c:v>0.81016911268234293</c:v>
                </c:pt>
                <c:pt idx="1684">
                  <c:v>0.81048734188079807</c:v>
                </c:pt>
                <c:pt idx="1685">
                  <c:v>0.81078763008117694</c:v>
                </c:pt>
                <c:pt idx="1686">
                  <c:v>0.81110162734985392</c:v>
                </c:pt>
                <c:pt idx="1687">
                  <c:v>0.81143422126769993</c:v>
                </c:pt>
                <c:pt idx="1688">
                  <c:v>0.8117656230926511</c:v>
                </c:pt>
                <c:pt idx="1689">
                  <c:v>0.8120902895927431</c:v>
                </c:pt>
                <c:pt idx="1690">
                  <c:v>0.81240398883819598</c:v>
                </c:pt>
                <c:pt idx="1691">
                  <c:v>0.81265975236892696</c:v>
                </c:pt>
                <c:pt idx="1692">
                  <c:v>0.81291605234146092</c:v>
                </c:pt>
                <c:pt idx="1693">
                  <c:v>0.81318075656890909</c:v>
                </c:pt>
                <c:pt idx="1694">
                  <c:v>0.81344623565673801</c:v>
                </c:pt>
                <c:pt idx="1695">
                  <c:v>0.81370670795440692</c:v>
                </c:pt>
                <c:pt idx="1696">
                  <c:v>0.81396634578704807</c:v>
                </c:pt>
                <c:pt idx="1697">
                  <c:v>0.81420994997024509</c:v>
                </c:pt>
                <c:pt idx="1698">
                  <c:v>0.81445057392120401</c:v>
                </c:pt>
                <c:pt idx="1699">
                  <c:v>0.81462438106536905</c:v>
                </c:pt>
                <c:pt idx="1700">
                  <c:v>0.81476087570190403</c:v>
                </c:pt>
                <c:pt idx="1701">
                  <c:v>0.81492484807968091</c:v>
                </c:pt>
                <c:pt idx="1702">
                  <c:v>0.81511486768722508</c:v>
                </c:pt>
                <c:pt idx="1703">
                  <c:v>0.815313768386841</c:v>
                </c:pt>
                <c:pt idx="1704">
                  <c:v>0.81552131175994891</c:v>
                </c:pt>
                <c:pt idx="1705">
                  <c:v>0.81571335792541499</c:v>
                </c:pt>
                <c:pt idx="1706">
                  <c:v>0.81586785316467303</c:v>
                </c:pt>
                <c:pt idx="1707">
                  <c:v>0.81601650714874308</c:v>
                </c:pt>
                <c:pt idx="1708">
                  <c:v>0.81611479520797703</c:v>
                </c:pt>
                <c:pt idx="1709">
                  <c:v>0.81621314287185709</c:v>
                </c:pt>
                <c:pt idx="1710">
                  <c:v>0.81633741855621311</c:v>
                </c:pt>
                <c:pt idx="1711">
                  <c:v>0.81646288633346598</c:v>
                </c:pt>
                <c:pt idx="1712">
                  <c:v>0.81657303571701112</c:v>
                </c:pt>
                <c:pt idx="1713">
                  <c:v>0.81668103933334391</c:v>
                </c:pt>
                <c:pt idx="1714">
                  <c:v>0.81681896448135394</c:v>
                </c:pt>
                <c:pt idx="1715">
                  <c:v>0.81696690320968601</c:v>
                </c:pt>
                <c:pt idx="1716">
                  <c:v>0.81709058284759495</c:v>
                </c:pt>
                <c:pt idx="1717">
                  <c:v>0.81719805002212498</c:v>
                </c:pt>
                <c:pt idx="1718">
                  <c:v>0.81730945110320996</c:v>
                </c:pt>
                <c:pt idx="1719">
                  <c:v>0.81742532253265399</c:v>
                </c:pt>
                <c:pt idx="1720">
                  <c:v>0.81751592159271191</c:v>
                </c:pt>
                <c:pt idx="1721">
                  <c:v>0.81757117509841892</c:v>
                </c:pt>
                <c:pt idx="1722">
                  <c:v>0.81762809753418009</c:v>
                </c:pt>
                <c:pt idx="1723">
                  <c:v>0.81768180131912205</c:v>
                </c:pt>
                <c:pt idx="1724">
                  <c:v>0.81773192882537793</c:v>
                </c:pt>
                <c:pt idx="1725">
                  <c:v>0.81775928735733006</c:v>
                </c:pt>
                <c:pt idx="1726">
                  <c:v>0.81778438091278094</c:v>
                </c:pt>
                <c:pt idx="1727">
                  <c:v>0.81779427528381299</c:v>
                </c:pt>
                <c:pt idx="1728">
                  <c:v>0.81780440807342503</c:v>
                </c:pt>
                <c:pt idx="1729">
                  <c:v>0.81777496337890598</c:v>
                </c:pt>
                <c:pt idx="1730">
                  <c:v>0.81773908138275098</c:v>
                </c:pt>
                <c:pt idx="1731">
                  <c:v>0.81769777536392207</c:v>
                </c:pt>
                <c:pt idx="1732">
                  <c:v>0.81765694618225093</c:v>
                </c:pt>
                <c:pt idx="1733">
                  <c:v>0.81757689714431803</c:v>
                </c:pt>
                <c:pt idx="1734">
                  <c:v>0.81747825145721409</c:v>
                </c:pt>
                <c:pt idx="1735">
                  <c:v>0.81740601062774698</c:v>
                </c:pt>
                <c:pt idx="1736">
                  <c:v>0.81735153198242205</c:v>
                </c:pt>
                <c:pt idx="1737">
                  <c:v>0.81729836463928196</c:v>
                </c:pt>
                <c:pt idx="1738">
                  <c:v>0.81725085973739597</c:v>
                </c:pt>
                <c:pt idx="1739">
                  <c:v>0.81718845367431592</c:v>
                </c:pt>
                <c:pt idx="1740">
                  <c:v>0.81710131168365496</c:v>
                </c:pt>
                <c:pt idx="1741">
                  <c:v>0.81702471971511792</c:v>
                </c:pt>
                <c:pt idx="1742">
                  <c:v>0.81698579788208003</c:v>
                </c:pt>
                <c:pt idx="1743">
                  <c:v>0.81694532632827799</c:v>
                </c:pt>
                <c:pt idx="1744">
                  <c:v>0.81686819791793797</c:v>
                </c:pt>
                <c:pt idx="1745">
                  <c:v>0.81679214239120501</c:v>
                </c:pt>
                <c:pt idx="1746">
                  <c:v>0.81676120758056592</c:v>
                </c:pt>
                <c:pt idx="1747">
                  <c:v>0.81673188209533709</c:v>
                </c:pt>
                <c:pt idx="1748">
                  <c:v>0.81664426326751705</c:v>
                </c:pt>
                <c:pt idx="1749">
                  <c:v>0.81654758453369092</c:v>
                </c:pt>
                <c:pt idx="1750">
                  <c:v>0.81642944812774698</c:v>
                </c:pt>
                <c:pt idx="1751">
                  <c:v>0.81630487442016597</c:v>
                </c:pt>
                <c:pt idx="1752">
                  <c:v>0.81618113517761204</c:v>
                </c:pt>
                <c:pt idx="1753">
                  <c:v>0.81605477333068799</c:v>
                </c:pt>
                <c:pt idx="1754">
                  <c:v>0.81590945720672603</c:v>
                </c:pt>
                <c:pt idx="1755">
                  <c:v>0.81575746536254901</c:v>
                </c:pt>
                <c:pt idx="1756">
                  <c:v>0.8155964136123659</c:v>
                </c:pt>
                <c:pt idx="1757">
                  <c:v>0.815424692630768</c:v>
                </c:pt>
                <c:pt idx="1758">
                  <c:v>0.81525845527648899</c:v>
                </c:pt>
                <c:pt idx="1759">
                  <c:v>0.81511361598968501</c:v>
                </c:pt>
                <c:pt idx="1760">
                  <c:v>0.81498636007309</c:v>
                </c:pt>
                <c:pt idx="1761">
                  <c:v>0.81493682861328098</c:v>
                </c:pt>
                <c:pt idx="1762">
                  <c:v>0.81489284038543697</c:v>
                </c:pt>
                <c:pt idx="1763">
                  <c:v>0.81486381292343091</c:v>
                </c:pt>
                <c:pt idx="1764">
                  <c:v>0.81483788490295406</c:v>
                </c:pt>
                <c:pt idx="1765">
                  <c:v>0.81488234996795694</c:v>
                </c:pt>
                <c:pt idx="1766">
                  <c:v>0.81492943763732906</c:v>
                </c:pt>
                <c:pt idx="1767">
                  <c:v>0.81503744125366206</c:v>
                </c:pt>
                <c:pt idx="1768">
                  <c:v>0.81514937877655003</c:v>
                </c:pt>
                <c:pt idx="1769">
                  <c:v>0.81530143022537205</c:v>
                </c:pt>
                <c:pt idx="1770">
                  <c:v>0.81545217037200901</c:v>
                </c:pt>
                <c:pt idx="1771">
                  <c:v>0.81550122499465894</c:v>
                </c:pt>
                <c:pt idx="1772">
                  <c:v>0.81550348997116107</c:v>
                </c:pt>
                <c:pt idx="1773">
                  <c:v>0.81550366878509495</c:v>
                </c:pt>
                <c:pt idx="1774">
                  <c:v>0.81550021171569798</c:v>
                </c:pt>
                <c:pt idx="1775">
                  <c:v>0.815460872650146</c:v>
                </c:pt>
                <c:pt idx="1776">
                  <c:v>0.81537897586822505</c:v>
                </c:pt>
                <c:pt idx="1777">
                  <c:v>0.81525112390518206</c:v>
                </c:pt>
                <c:pt idx="1778">
                  <c:v>0.81505931615829508</c:v>
                </c:pt>
                <c:pt idx="1779">
                  <c:v>0.81482763290405291</c:v>
                </c:pt>
                <c:pt idx="1780">
                  <c:v>0.81451095342636104</c:v>
                </c:pt>
                <c:pt idx="1781">
                  <c:v>0.81415034532546993</c:v>
                </c:pt>
                <c:pt idx="1782">
                  <c:v>0.81362206935882608</c:v>
                </c:pt>
                <c:pt idx="1783">
                  <c:v>0.81308568716049212</c:v>
                </c:pt>
                <c:pt idx="1784">
                  <c:v>0.81253321170806903</c:v>
                </c:pt>
                <c:pt idx="1785">
                  <c:v>0.8119710206985471</c:v>
                </c:pt>
                <c:pt idx="1786">
                  <c:v>0.81124831438064593</c:v>
                </c:pt>
                <c:pt idx="1787">
                  <c:v>0.81051511764526407</c:v>
                </c:pt>
                <c:pt idx="1788">
                  <c:v>0.80973745584487911</c:v>
                </c:pt>
                <c:pt idx="1789">
                  <c:v>0.80895013809204097</c:v>
                </c:pt>
                <c:pt idx="1790">
                  <c:v>0.80798650979995701</c:v>
                </c:pt>
                <c:pt idx="1791">
                  <c:v>0.80698807239532511</c:v>
                </c:pt>
                <c:pt idx="1792">
                  <c:v>0.80596913099288892</c:v>
                </c:pt>
                <c:pt idx="1793">
                  <c:v>0.80494261980056803</c:v>
                </c:pt>
                <c:pt idx="1794">
                  <c:v>0.80379099845886204</c:v>
                </c:pt>
                <c:pt idx="1795">
                  <c:v>0.80256618261337298</c:v>
                </c:pt>
                <c:pt idx="1796">
                  <c:v>0.80128331184387203</c:v>
                </c:pt>
                <c:pt idx="1797">
                  <c:v>0.79994059801101702</c:v>
                </c:pt>
                <c:pt idx="1798">
                  <c:v>0.79855651855468812</c:v>
                </c:pt>
                <c:pt idx="1799">
                  <c:v>0.79712934494018595</c:v>
                </c:pt>
                <c:pt idx="1800">
                  <c:v>0.79564423561096209</c:v>
                </c:pt>
                <c:pt idx="1801">
                  <c:v>0.79404790401458691</c:v>
                </c:pt>
                <c:pt idx="1802">
                  <c:v>0.7923951864242551</c:v>
                </c:pt>
                <c:pt idx="1803">
                  <c:v>0.790583324432373</c:v>
                </c:pt>
                <c:pt idx="1804">
                  <c:v>0.78873152732849094</c:v>
                </c:pt>
                <c:pt idx="1805">
                  <c:v>0.78672040700912493</c:v>
                </c:pt>
                <c:pt idx="1806">
                  <c:v>0.78468049764633196</c:v>
                </c:pt>
                <c:pt idx="1807">
                  <c:v>0.78246511220932002</c:v>
                </c:pt>
                <c:pt idx="1808">
                  <c:v>0.78022868633270304</c:v>
                </c:pt>
                <c:pt idx="1809">
                  <c:v>0.77787638902664202</c:v>
                </c:pt>
                <c:pt idx="1810">
                  <c:v>0.77551199197769205</c:v>
                </c:pt>
                <c:pt idx="1811">
                  <c:v>0.77293027639389011</c:v>
                </c:pt>
                <c:pt idx="1812">
                  <c:v>0.77032114267349194</c:v>
                </c:pt>
                <c:pt idx="1813">
                  <c:v>0.76773585081100504</c:v>
                </c:pt>
                <c:pt idx="1814">
                  <c:v>0.7651590824127199</c:v>
                </c:pt>
                <c:pt idx="1815">
                  <c:v>0.76251782178878802</c:v>
                </c:pt>
                <c:pt idx="1816">
                  <c:v>0.75985575914382908</c:v>
                </c:pt>
                <c:pt idx="1817">
                  <c:v>0.75725687742233294</c:v>
                </c:pt>
                <c:pt idx="1818">
                  <c:v>0.7546944141387939</c:v>
                </c:pt>
                <c:pt idx="1819">
                  <c:v>0.75207407474517796</c:v>
                </c:pt>
                <c:pt idx="1820">
                  <c:v>0.74941499233245912</c:v>
                </c:pt>
                <c:pt idx="1821">
                  <c:v>0.74682415723800699</c:v>
                </c:pt>
                <c:pt idx="1822">
                  <c:v>0.74430812597274798</c:v>
                </c:pt>
                <c:pt idx="1823">
                  <c:v>0.74180866479873697</c:v>
                </c:pt>
                <c:pt idx="1824">
                  <c:v>0.73933739662170406</c:v>
                </c:pt>
                <c:pt idx="1825">
                  <c:v>0.73691333532333392</c:v>
                </c:pt>
                <c:pt idx="1826">
                  <c:v>0.73460419178009007</c:v>
                </c:pt>
                <c:pt idx="1827">
                  <c:v>0.732289385795593</c:v>
                </c:pt>
                <c:pt idx="1828">
                  <c:v>0.73000533580780003</c:v>
                </c:pt>
                <c:pt idx="1829">
                  <c:v>0.72775955200195308</c:v>
                </c:pt>
                <c:pt idx="1830">
                  <c:v>0.72573281526565592</c:v>
                </c:pt>
                <c:pt idx="1831">
                  <c:v>0.72370321750640909</c:v>
                </c:pt>
                <c:pt idx="1832">
                  <c:v>0.72176010608673091</c:v>
                </c:pt>
                <c:pt idx="1833">
                  <c:v>0.71982694864273111</c:v>
                </c:pt>
                <c:pt idx="1834">
                  <c:v>0.718154084682465</c:v>
                </c:pt>
                <c:pt idx="1835">
                  <c:v>0.71648789644241306</c:v>
                </c:pt>
                <c:pt idx="1836">
                  <c:v>0.71488971710205096</c:v>
                </c:pt>
                <c:pt idx="1837">
                  <c:v>0.71328176259994502</c:v>
                </c:pt>
                <c:pt idx="1838">
                  <c:v>0.71178735494613599</c:v>
                </c:pt>
                <c:pt idx="1839">
                  <c:v>0.71029229164123509</c:v>
                </c:pt>
                <c:pt idx="1840">
                  <c:v>0.7087848901748659</c:v>
                </c:pt>
                <c:pt idx="1841">
                  <c:v>0.70725436210632298</c:v>
                </c:pt>
                <c:pt idx="1842">
                  <c:v>0.7057108998298649</c:v>
                </c:pt>
                <c:pt idx="1843">
                  <c:v>0.70413906574249308</c:v>
                </c:pt>
                <c:pt idx="1844">
                  <c:v>0.702451360225677</c:v>
                </c:pt>
                <c:pt idx="1845">
                  <c:v>0.70066757202148411</c:v>
                </c:pt>
                <c:pt idx="1846">
                  <c:v>0.69876680970191996</c:v>
                </c:pt>
                <c:pt idx="1847">
                  <c:v>0.69678272008895903</c:v>
                </c:pt>
                <c:pt idx="1848">
                  <c:v>0.69471625685691807</c:v>
                </c:pt>
                <c:pt idx="1849">
                  <c:v>0.69259474873542803</c:v>
                </c:pt>
                <c:pt idx="1850">
                  <c:v>0.69048662185668896</c:v>
                </c:pt>
                <c:pt idx="1851">
                  <c:v>0.68849472403526302</c:v>
                </c:pt>
                <c:pt idx="1852">
                  <c:v>0.68655727505683894</c:v>
                </c:pt>
                <c:pt idx="1853">
                  <c:v>0.68490762710571307</c:v>
                </c:pt>
                <c:pt idx="1854">
                  <c:v>0.68347160220146197</c:v>
                </c:pt>
                <c:pt idx="1855">
                  <c:v>0.68274970054626505</c:v>
                </c:pt>
                <c:pt idx="1856">
                  <c:v>0.68221388459205601</c:v>
                </c:pt>
                <c:pt idx="1857">
                  <c:v>0.682582956552505</c:v>
                </c:pt>
                <c:pt idx="1858">
                  <c:v>0.68313048481941196</c:v>
                </c:pt>
                <c:pt idx="1859">
                  <c:v>0.68467794060707099</c:v>
                </c:pt>
                <c:pt idx="1860">
                  <c:v>0.68636156320571895</c:v>
                </c:pt>
                <c:pt idx="1861">
                  <c:v>0.68902255296707193</c:v>
                </c:pt>
                <c:pt idx="1862">
                  <c:v>0.69176871776580806</c:v>
                </c:pt>
                <c:pt idx="1863">
                  <c:v>0.69500894546508807</c:v>
                </c:pt>
                <c:pt idx="1864">
                  <c:v>0.69827569723129301</c:v>
                </c:pt>
                <c:pt idx="1865">
                  <c:v>0.70189739465713497</c:v>
                </c:pt>
                <c:pt idx="1866">
                  <c:v>0.70552046298980708</c:v>
                </c:pt>
                <c:pt idx="1867">
                  <c:v>0.70898355245590206</c:v>
                </c:pt>
                <c:pt idx="1868">
                  <c:v>0.71239532232284497</c:v>
                </c:pt>
                <c:pt idx="1869">
                  <c:v>0.71572012901306192</c:v>
                </c:pt>
                <c:pt idx="1870">
                  <c:v>0.71902693510055493</c:v>
                </c:pt>
                <c:pt idx="1871">
                  <c:v>0.72194511890411395</c:v>
                </c:pt>
                <c:pt idx="1872">
                  <c:v>0.72474725246429395</c:v>
                </c:pt>
                <c:pt idx="1873">
                  <c:v>0.727345478534698</c:v>
                </c:pt>
                <c:pt idx="1874">
                  <c:v>0.72986884117126505</c:v>
                </c:pt>
                <c:pt idx="1875">
                  <c:v>0.73215819597244303</c:v>
                </c:pt>
                <c:pt idx="1876">
                  <c:v>0.73431415557861301</c:v>
                </c:pt>
                <c:pt idx="1877">
                  <c:v>0.73638535737991306</c:v>
                </c:pt>
                <c:pt idx="1878">
                  <c:v>0.738390100002289</c:v>
                </c:pt>
                <c:pt idx="1879">
                  <c:v>0.74022502899169895</c:v>
                </c:pt>
                <c:pt idx="1880">
                  <c:v>0.74189372062683101</c:v>
                </c:pt>
                <c:pt idx="1881">
                  <c:v>0.74345744848251294</c:v>
                </c:pt>
                <c:pt idx="1882">
                  <c:v>0.74490447044372599</c:v>
                </c:pt>
                <c:pt idx="1883">
                  <c:v>0.74625320434570308</c:v>
                </c:pt>
                <c:pt idx="1884">
                  <c:v>0.74744356870651196</c:v>
                </c:pt>
                <c:pt idx="1885">
                  <c:v>0.74860156774520892</c:v>
                </c:pt>
                <c:pt idx="1886">
                  <c:v>0.74970318078994791</c:v>
                </c:pt>
                <c:pt idx="1887">
                  <c:v>0.75072396993637103</c:v>
                </c:pt>
                <c:pt idx="1888">
                  <c:v>0.75154156684875506</c:v>
                </c:pt>
                <c:pt idx="1889">
                  <c:v>0.75233532190322894</c:v>
                </c:pt>
                <c:pt idx="1890">
                  <c:v>0.75302685499191302</c:v>
                </c:pt>
                <c:pt idx="1891">
                  <c:v>0.75369710922241206</c:v>
                </c:pt>
                <c:pt idx="1892">
                  <c:v>0.75425256490707393</c:v>
                </c:pt>
                <c:pt idx="1893">
                  <c:v>0.7548136234283449</c:v>
                </c:pt>
                <c:pt idx="1894">
                  <c:v>0.7553935170173649</c:v>
                </c:pt>
                <c:pt idx="1895">
                  <c:v>0.75596721172332804</c:v>
                </c:pt>
                <c:pt idx="1896">
                  <c:v>0.75643242597579996</c:v>
                </c:pt>
                <c:pt idx="1897">
                  <c:v>0.75689793825149509</c:v>
                </c:pt>
                <c:pt idx="1898">
                  <c:v>0.75736452341079707</c:v>
                </c:pt>
                <c:pt idx="1899">
                  <c:v>0.75783665180206294</c:v>
                </c:pt>
                <c:pt idx="1900">
                  <c:v>0.75822247266769405</c:v>
                </c:pt>
                <c:pt idx="1901">
                  <c:v>0.75860334634780902</c:v>
                </c:pt>
                <c:pt idx="1902">
                  <c:v>0.75901712179184</c:v>
                </c:pt>
                <c:pt idx="1903">
                  <c:v>0.75944395065307591</c:v>
                </c:pt>
                <c:pt idx="1904">
                  <c:v>0.75985170602798502</c:v>
                </c:pt>
                <c:pt idx="1905">
                  <c:v>0.7602520704269411</c:v>
                </c:pt>
                <c:pt idx="1906">
                  <c:v>0.76068068742752093</c:v>
                </c:pt>
                <c:pt idx="1907">
                  <c:v>0.76112539768219012</c:v>
                </c:pt>
                <c:pt idx="1908">
                  <c:v>0.76154561042785596</c:v>
                </c:pt>
                <c:pt idx="1909">
                  <c:v>0.76196415424346897</c:v>
                </c:pt>
                <c:pt idx="1910">
                  <c:v>0.76240749359130899</c:v>
                </c:pt>
                <c:pt idx="1911">
                  <c:v>0.76286317110061597</c:v>
                </c:pt>
                <c:pt idx="1912">
                  <c:v>0.76327539682388301</c:v>
                </c:pt>
                <c:pt idx="1913">
                  <c:v>0.76365507841110203</c:v>
                </c:pt>
                <c:pt idx="1914">
                  <c:v>0.76405633687972996</c:v>
                </c:pt>
                <c:pt idx="1915">
                  <c:v>0.76447309255599993</c:v>
                </c:pt>
                <c:pt idx="1916">
                  <c:v>0.76480532884597796</c:v>
                </c:pt>
                <c:pt idx="1917">
                  <c:v>0.765070748329163</c:v>
                </c:pt>
                <c:pt idx="1918">
                  <c:v>0.76533581018447894</c:v>
                </c:pt>
                <c:pt idx="1919">
                  <c:v>0.76560778617858904</c:v>
                </c:pt>
                <c:pt idx="1920">
                  <c:v>0.76582343578338596</c:v>
                </c:pt>
                <c:pt idx="1921">
                  <c:v>0.76597268581390399</c:v>
                </c:pt>
                <c:pt idx="1922">
                  <c:v>0.76608670949935909</c:v>
                </c:pt>
                <c:pt idx="1923">
                  <c:v>0.76616246700286905</c:v>
                </c:pt>
                <c:pt idx="1924">
                  <c:v>0.76619369983673091</c:v>
                </c:pt>
                <c:pt idx="1925">
                  <c:v>0.76614923477172892</c:v>
                </c:pt>
                <c:pt idx="1926">
                  <c:v>0.76606334447860691</c:v>
                </c:pt>
                <c:pt idx="1927">
                  <c:v>0.76590706110000606</c:v>
                </c:pt>
                <c:pt idx="1928">
                  <c:v>0.76573176383972208</c:v>
                </c:pt>
                <c:pt idx="1929">
                  <c:v>0.76551164388656612</c:v>
                </c:pt>
                <c:pt idx="1930">
                  <c:v>0.76527483463287393</c:v>
                </c:pt>
                <c:pt idx="1931">
                  <c:v>0.76500279903411905</c:v>
                </c:pt>
                <c:pt idx="1932">
                  <c:v>0.76472259759902994</c:v>
                </c:pt>
                <c:pt idx="1933">
                  <c:v>0.76444227695465106</c:v>
                </c:pt>
                <c:pt idx="1934">
                  <c:v>0.76410896778106707</c:v>
                </c:pt>
                <c:pt idx="1935">
                  <c:v>0.76356853246688794</c:v>
                </c:pt>
                <c:pt idx="1936">
                  <c:v>0.76302720308303806</c:v>
                </c:pt>
                <c:pt idx="1937">
                  <c:v>0.76251305341720599</c:v>
                </c:pt>
                <c:pt idx="1938">
                  <c:v>0.76199443340301509</c:v>
                </c:pt>
                <c:pt idx="1939">
                  <c:v>0.76150537729263301</c:v>
                </c:pt>
                <c:pt idx="1940">
                  <c:v>0.76101286411285396</c:v>
                </c:pt>
                <c:pt idx="1941">
                  <c:v>0.76054085493087809</c:v>
                </c:pt>
                <c:pt idx="1942">
                  <c:v>0.76005120277404803</c:v>
                </c:pt>
                <c:pt idx="1943">
                  <c:v>0.75939829349517796</c:v>
                </c:pt>
                <c:pt idx="1944">
                  <c:v>0.75873870849609393</c:v>
                </c:pt>
                <c:pt idx="1945">
                  <c:v>0.75818653106689493</c:v>
                </c:pt>
                <c:pt idx="1946">
                  <c:v>0.75762547254562396</c:v>
                </c:pt>
                <c:pt idx="1947">
                  <c:v>0.75702298879623409</c:v>
                </c:pt>
                <c:pt idx="1948">
                  <c:v>0.7564116835594179</c:v>
                </c:pt>
                <c:pt idx="1949">
                  <c:v>0.75590915679931592</c:v>
                </c:pt>
                <c:pt idx="1950">
                  <c:v>0.75540138483047503</c:v>
                </c:pt>
                <c:pt idx="1951">
                  <c:v>0.75489033460617105</c:v>
                </c:pt>
                <c:pt idx="1952">
                  <c:v>0.75437362194061297</c:v>
                </c:pt>
                <c:pt idx="1953">
                  <c:v>0.75388051271438594</c:v>
                </c:pt>
                <c:pt idx="1954">
                  <c:v>0.75338162183761592</c:v>
                </c:pt>
                <c:pt idx="1955">
                  <c:v>0.75289995670318599</c:v>
                </c:pt>
                <c:pt idx="1956">
                  <c:v>0.75241572856903094</c:v>
                </c:pt>
                <c:pt idx="1957">
                  <c:v>0.75193102359771702</c:v>
                </c:pt>
                <c:pt idx="1958">
                  <c:v>0.75144166946411106</c:v>
                </c:pt>
                <c:pt idx="1959">
                  <c:v>0.75094140768051099</c:v>
                </c:pt>
                <c:pt idx="1960">
                  <c:v>0.75043393373489398</c:v>
                </c:pt>
                <c:pt idx="1961">
                  <c:v>0.75005043745040911</c:v>
                </c:pt>
                <c:pt idx="1962">
                  <c:v>0.74969471693038892</c:v>
                </c:pt>
                <c:pt idx="1963">
                  <c:v>0.74925721883773799</c:v>
                </c:pt>
                <c:pt idx="1964">
                  <c:v>0.74879236221313494</c:v>
                </c:pt>
                <c:pt idx="1965">
                  <c:v>0.74835772514343302</c:v>
                </c:pt>
                <c:pt idx="1966">
                  <c:v>0.74793131351470898</c:v>
                </c:pt>
                <c:pt idx="1967">
                  <c:v>0.74746633768081705</c:v>
                </c:pt>
                <c:pt idx="1968">
                  <c:v>0.74698431491851802</c:v>
                </c:pt>
                <c:pt idx="1969">
                  <c:v>0.746568810939789</c:v>
                </c:pt>
                <c:pt idx="1970">
                  <c:v>0.74617804288864109</c:v>
                </c:pt>
                <c:pt idx="1971">
                  <c:v>0.74576265811920206</c:v>
                </c:pt>
                <c:pt idx="1972">
                  <c:v>0.74533296823501605</c:v>
                </c:pt>
                <c:pt idx="1973">
                  <c:v>0.74496687650680493</c:v>
                </c:pt>
                <c:pt idx="1974">
                  <c:v>0.74463225603103611</c:v>
                </c:pt>
                <c:pt idx="1975">
                  <c:v>0.74428064823150608</c:v>
                </c:pt>
                <c:pt idx="1976">
                  <c:v>0.74391318559646602</c:v>
                </c:pt>
                <c:pt idx="1977">
                  <c:v>0.74352086782455395</c:v>
                </c:pt>
                <c:pt idx="1978">
                  <c:v>0.74311829805374097</c:v>
                </c:pt>
                <c:pt idx="1979">
                  <c:v>0.74271483421325701</c:v>
                </c:pt>
                <c:pt idx="1980">
                  <c:v>0.74230439662933412</c:v>
                </c:pt>
                <c:pt idx="1981">
                  <c:v>0.74193639755248997</c:v>
                </c:pt>
                <c:pt idx="1982">
                  <c:v>0.74159975051879901</c:v>
                </c:pt>
                <c:pt idx="1983">
                  <c:v>0.74128080606460611</c:v>
                </c:pt>
                <c:pt idx="1984">
                  <c:v>0.74097968339919995</c:v>
                </c:pt>
                <c:pt idx="1985">
                  <c:v>0.74063707590103101</c:v>
                </c:pt>
                <c:pt idx="1986">
                  <c:v>0.74026436805725093</c:v>
                </c:pt>
                <c:pt idx="1987">
                  <c:v>0.73978997468948404</c:v>
                </c:pt>
                <c:pt idx="1988">
                  <c:v>0.73921693563461299</c:v>
                </c:pt>
                <c:pt idx="1989">
                  <c:v>0.73869462013244602</c:v>
                </c:pt>
                <c:pt idx="1990">
                  <c:v>0.73821378946304295</c:v>
                </c:pt>
                <c:pt idx="1991">
                  <c:v>0.73762471675872798</c:v>
                </c:pt>
                <c:pt idx="1992">
                  <c:v>0.73693813085556004</c:v>
                </c:pt>
                <c:pt idx="1993">
                  <c:v>0.73635448217392008</c:v>
                </c:pt>
                <c:pt idx="1994">
                  <c:v>0.73586906194686907</c:v>
                </c:pt>
                <c:pt idx="1995">
                  <c:v>0.73540056943893406</c:v>
                </c:pt>
                <c:pt idx="1996">
                  <c:v>0.73493142127990696</c:v>
                </c:pt>
                <c:pt idx="1997">
                  <c:v>0.73443396091461199</c:v>
                </c:pt>
                <c:pt idx="1998">
                  <c:v>0.73391873836517307</c:v>
                </c:pt>
                <c:pt idx="1999">
                  <c:v>0.73341615200042698</c:v>
                </c:pt>
                <c:pt idx="2000">
                  <c:v>0.73290194272994991</c:v>
                </c:pt>
                <c:pt idx="2001">
                  <c:v>0.73250283002853411</c:v>
                </c:pt>
                <c:pt idx="2002">
                  <c:v>0.7322306752204899</c:v>
                </c:pt>
                <c:pt idx="2003">
                  <c:v>0.73198301792144793</c:v>
                </c:pt>
                <c:pt idx="2004">
                  <c:v>0.73179156780242893</c:v>
                </c:pt>
                <c:pt idx="2005">
                  <c:v>0.73170895576477091</c:v>
                </c:pt>
                <c:pt idx="2006">
                  <c:v>0.73174978494644205</c:v>
                </c:pt>
                <c:pt idx="2007">
                  <c:v>0.73175294399261492</c:v>
                </c:pt>
                <c:pt idx="2008">
                  <c:v>0.73172808885574292</c:v>
                </c:pt>
                <c:pt idx="2009">
                  <c:v>0.73174209594726602</c:v>
                </c:pt>
                <c:pt idx="2010">
                  <c:v>0.73183215856552097</c:v>
                </c:pt>
                <c:pt idx="2011">
                  <c:v>0.73186243772506709</c:v>
                </c:pt>
                <c:pt idx="2012">
                  <c:v>0.73182601928710911</c:v>
                </c:pt>
                <c:pt idx="2013">
                  <c:v>0.73176742792129512</c:v>
                </c:pt>
                <c:pt idx="2014">
                  <c:v>0.73170281648635904</c:v>
                </c:pt>
                <c:pt idx="2015">
                  <c:v>0.73160887956619303</c:v>
                </c:pt>
                <c:pt idx="2016">
                  <c:v>0.73146231174469012</c:v>
                </c:pt>
                <c:pt idx="2017">
                  <c:v>0.73125876188278194</c:v>
                </c:pt>
                <c:pt idx="2018">
                  <c:v>0.73097569942474405</c:v>
                </c:pt>
                <c:pt idx="2019">
                  <c:v>0.73059852123260494</c:v>
                </c:pt>
                <c:pt idx="2020">
                  <c:v>0.73012508153915401</c:v>
                </c:pt>
                <c:pt idx="2021">
                  <c:v>0.72964025735855098</c:v>
                </c:pt>
                <c:pt idx="2022">
                  <c:v>0.72908694744110103</c:v>
                </c:pt>
                <c:pt idx="2023">
                  <c:v>0.72856391668319698</c:v>
                </c:pt>
                <c:pt idx="2024">
                  <c:v>0.72808296680450391</c:v>
                </c:pt>
                <c:pt idx="2025">
                  <c:v>0.72758777141570996</c:v>
                </c:pt>
                <c:pt idx="2026">
                  <c:v>0.72703469991684</c:v>
                </c:pt>
                <c:pt idx="2027">
                  <c:v>0.72646422386169407</c:v>
                </c:pt>
                <c:pt idx="2028">
                  <c:v>0.72591395378112811</c:v>
                </c:pt>
                <c:pt idx="2029">
                  <c:v>0.72542752027511592</c:v>
                </c:pt>
                <c:pt idx="2030">
                  <c:v>0.7249679684638981</c:v>
                </c:pt>
                <c:pt idx="2031">
                  <c:v>0.72459400892257708</c:v>
                </c:pt>
                <c:pt idx="2032">
                  <c:v>0.72433091402053806</c:v>
                </c:pt>
                <c:pt idx="2033">
                  <c:v>0.724154841899872</c:v>
                </c:pt>
                <c:pt idx="2034">
                  <c:v>0.72401483058929395</c:v>
                </c:pt>
                <c:pt idx="2035">
                  <c:v>0.72392941713333103</c:v>
                </c:pt>
                <c:pt idx="2036">
                  <c:v>0.72397191524505611</c:v>
                </c:pt>
                <c:pt idx="2037">
                  <c:v>0.72403110265731807</c:v>
                </c:pt>
                <c:pt idx="2038">
                  <c:v>0.72416759729385394</c:v>
                </c:pt>
                <c:pt idx="2039">
                  <c:v>0.72428841590881299</c:v>
                </c:pt>
                <c:pt idx="2040">
                  <c:v>0.72439683675766009</c:v>
                </c:pt>
                <c:pt idx="2041">
                  <c:v>0.72459645271301309</c:v>
                </c:pt>
                <c:pt idx="2042">
                  <c:v>0.724912357330322</c:v>
                </c:pt>
                <c:pt idx="2043">
                  <c:v>0.72520090341568011</c:v>
                </c:pt>
                <c:pt idx="2044">
                  <c:v>0.72546340227127093</c:v>
                </c:pt>
                <c:pt idx="2045">
                  <c:v>0.72561128139495912</c:v>
                </c:pt>
                <c:pt idx="2046">
                  <c:v>0.72563774585723895</c:v>
                </c:pt>
                <c:pt idx="2047">
                  <c:v>0.72574324607849094</c:v>
                </c:pt>
                <c:pt idx="2048">
                  <c:v>0.72597582340240496</c:v>
                </c:pt>
                <c:pt idx="2049">
                  <c:v>0.72612417936325091</c:v>
                </c:pt>
                <c:pt idx="2050">
                  <c:v>0.72616310119628902</c:v>
                </c:pt>
                <c:pt idx="2051">
                  <c:v>0.72615141868591304</c:v>
                </c:pt>
                <c:pt idx="2052">
                  <c:v>0.726102483272552</c:v>
                </c:pt>
                <c:pt idx="2053">
                  <c:v>0.72599018812179605</c:v>
                </c:pt>
                <c:pt idx="2054">
                  <c:v>0.72583909034728999</c:v>
                </c:pt>
                <c:pt idx="2055">
                  <c:v>0.72573001384735103</c:v>
                </c:pt>
                <c:pt idx="2056">
                  <c:v>0.72567356824874896</c:v>
                </c:pt>
                <c:pt idx="2057">
                  <c:v>0.72545732259750406</c:v>
                </c:pt>
                <c:pt idx="2058">
                  <c:v>0.72510529756545994</c:v>
                </c:pt>
                <c:pt idx="2059">
                  <c:v>0.72470129728317301</c:v>
                </c:pt>
                <c:pt idx="2060">
                  <c:v>0.72433139085769693</c:v>
                </c:pt>
                <c:pt idx="2061">
                  <c:v>0.72395772933960001</c:v>
                </c:pt>
                <c:pt idx="2062">
                  <c:v>0.72348577976226802</c:v>
                </c:pt>
                <c:pt idx="2063">
                  <c:v>0.72289247512817401</c:v>
                </c:pt>
                <c:pt idx="2064">
                  <c:v>0.72223187685012791</c:v>
                </c:pt>
                <c:pt idx="2065">
                  <c:v>0.72176779508590694</c:v>
                </c:pt>
                <c:pt idx="2066">
                  <c:v>0.72130669355392496</c:v>
                </c:pt>
                <c:pt idx="2067">
                  <c:v>0.72048826217651407</c:v>
                </c:pt>
                <c:pt idx="2068">
                  <c:v>0.71957678794860791</c:v>
                </c:pt>
                <c:pt idx="2069">
                  <c:v>0.71892948150634806</c:v>
                </c:pt>
                <c:pt idx="2070">
                  <c:v>0.71834124326705906</c:v>
                </c:pt>
                <c:pt idx="2071">
                  <c:v>0.71755625009536694</c:v>
                </c:pt>
                <c:pt idx="2072">
                  <c:v>0.71680356264114398</c:v>
                </c:pt>
                <c:pt idx="2073">
                  <c:v>0.71603227853774998</c:v>
                </c:pt>
                <c:pt idx="2074">
                  <c:v>0.71521265506744403</c:v>
                </c:pt>
                <c:pt idx="2075">
                  <c:v>0.71435565948486301</c:v>
                </c:pt>
                <c:pt idx="2076">
                  <c:v>0.7133935809135441</c:v>
                </c:pt>
                <c:pt idx="2077">
                  <c:v>0.71253557205200191</c:v>
                </c:pt>
                <c:pt idx="2078">
                  <c:v>0.711667668819427</c:v>
                </c:pt>
                <c:pt idx="2079">
                  <c:v>0.71070415973663303</c:v>
                </c:pt>
                <c:pt idx="2080">
                  <c:v>0.70974619388580296</c:v>
                </c:pt>
                <c:pt idx="2081">
                  <c:v>0.70877231359481807</c:v>
                </c:pt>
                <c:pt idx="2082">
                  <c:v>0.70776803493499796</c:v>
                </c:pt>
                <c:pt idx="2083">
                  <c:v>0.70677597522735591</c:v>
                </c:pt>
                <c:pt idx="2084">
                  <c:v>0.70589513778686497</c:v>
                </c:pt>
                <c:pt idx="2085">
                  <c:v>0.705231380462646</c:v>
                </c:pt>
                <c:pt idx="2086">
                  <c:v>0.70447237491607706</c:v>
                </c:pt>
                <c:pt idx="2087">
                  <c:v>0.70363516807556192</c:v>
                </c:pt>
                <c:pt idx="2088">
                  <c:v>0.70289088487625095</c:v>
                </c:pt>
                <c:pt idx="2089">
                  <c:v>0.70234198570251505</c:v>
                </c:pt>
                <c:pt idx="2090">
                  <c:v>0.70179618597030591</c:v>
                </c:pt>
                <c:pt idx="2091">
                  <c:v>0.70108903646469112</c:v>
                </c:pt>
                <c:pt idx="2092">
                  <c:v>0.7004541277885441</c:v>
                </c:pt>
                <c:pt idx="2093">
                  <c:v>0.70008356571197505</c:v>
                </c:pt>
                <c:pt idx="2094">
                  <c:v>0.69978873133659403</c:v>
                </c:pt>
                <c:pt idx="2095">
                  <c:v>0.69950760602951101</c:v>
                </c:pt>
                <c:pt idx="2096">
                  <c:v>0.69910354614257808</c:v>
                </c:pt>
                <c:pt idx="2097">
                  <c:v>0.69866375327110308</c:v>
                </c:pt>
                <c:pt idx="2098">
                  <c:v>0.69830329418182402</c:v>
                </c:pt>
                <c:pt idx="2099">
                  <c:v>0.69820557236671399</c:v>
                </c:pt>
                <c:pt idx="2100">
                  <c:v>0.69821624159812901</c:v>
                </c:pt>
                <c:pt idx="2101">
                  <c:v>0.69808925390243504</c:v>
                </c:pt>
                <c:pt idx="2102">
                  <c:v>0.69796047806739803</c:v>
                </c:pt>
                <c:pt idx="2103">
                  <c:v>0.697882068157196</c:v>
                </c:pt>
                <c:pt idx="2104">
                  <c:v>0.69788570404052708</c:v>
                </c:pt>
                <c:pt idx="2105">
                  <c:v>0.697839123010635</c:v>
                </c:pt>
                <c:pt idx="2106">
                  <c:v>0.697687876224518</c:v>
                </c:pt>
                <c:pt idx="2107">
                  <c:v>0.69751102924346897</c:v>
                </c:pt>
                <c:pt idx="2108">
                  <c:v>0.697058033943176</c:v>
                </c:pt>
                <c:pt idx="2109">
                  <c:v>0.69682334065437301</c:v>
                </c:pt>
                <c:pt idx="2110">
                  <c:v>0.69682933092117305</c:v>
                </c:pt>
                <c:pt idx="2111">
                  <c:v>0.69643555283546399</c:v>
                </c:pt>
                <c:pt idx="2112">
                  <c:v>0.69615481495857201</c:v>
                </c:pt>
                <c:pt idx="2113">
                  <c:v>0.69623763561248797</c:v>
                </c:pt>
                <c:pt idx="2114">
                  <c:v>0.69650904536247293</c:v>
                </c:pt>
                <c:pt idx="2115">
                  <c:v>0.69662017822265598</c:v>
                </c:pt>
                <c:pt idx="2116">
                  <c:v>0.69615544080734293</c:v>
                </c:pt>
                <c:pt idx="2117">
                  <c:v>0.69530401825904797</c:v>
                </c:pt>
                <c:pt idx="2118">
                  <c:v>0.69458909034728999</c:v>
                </c:pt>
                <c:pt idx="2119">
                  <c:v>0.69470019340515099</c:v>
                </c:pt>
                <c:pt idx="2120">
                  <c:v>0.69495661258697505</c:v>
                </c:pt>
                <c:pt idx="2121">
                  <c:v>0.69504557251930199</c:v>
                </c:pt>
                <c:pt idx="2122">
                  <c:v>0.69514064192771907</c:v>
                </c:pt>
                <c:pt idx="2123">
                  <c:v>0.69483045935630794</c:v>
                </c:pt>
                <c:pt idx="2124">
                  <c:v>0.69468344449996899</c:v>
                </c:pt>
                <c:pt idx="2125">
                  <c:v>0.69482020735740702</c:v>
                </c:pt>
                <c:pt idx="2126">
                  <c:v>0.69483537673950202</c:v>
                </c:pt>
                <c:pt idx="2127">
                  <c:v>0.69508503079414408</c:v>
                </c:pt>
                <c:pt idx="2128">
                  <c:v>0.69509945511817905</c:v>
                </c:pt>
                <c:pt idx="2129">
                  <c:v>0.69452713131904598</c:v>
                </c:pt>
                <c:pt idx="2130">
                  <c:v>0.69366781115531895</c:v>
                </c:pt>
                <c:pt idx="2131">
                  <c:v>0.693029832839966</c:v>
                </c:pt>
                <c:pt idx="2132">
                  <c:v>0.69278068542480509</c:v>
                </c:pt>
                <c:pt idx="2133">
                  <c:v>0.69231982231140099</c:v>
                </c:pt>
                <c:pt idx="2134">
                  <c:v>0.69200558662414602</c:v>
                </c:pt>
                <c:pt idx="2135">
                  <c:v>0.69200814962387103</c:v>
                </c:pt>
                <c:pt idx="2136">
                  <c:v>0.69166664481162998</c:v>
                </c:pt>
                <c:pt idx="2137">
                  <c:v>0.69112126231193494</c:v>
                </c:pt>
                <c:pt idx="2138">
                  <c:v>0.69074906110763601</c:v>
                </c:pt>
                <c:pt idx="2139">
                  <c:v>0.68971748352050799</c:v>
                </c:pt>
                <c:pt idx="2140">
                  <c:v>0.68849904537200901</c:v>
                </c:pt>
                <c:pt idx="2141">
                  <c:v>0.68859679698944098</c:v>
                </c:pt>
                <c:pt idx="2142">
                  <c:v>0.68972252011299107</c:v>
                </c:pt>
                <c:pt idx="2143">
                  <c:v>0.690258276462555</c:v>
                </c:pt>
                <c:pt idx="2144">
                  <c:v>0.69041420221328709</c:v>
                </c:pt>
                <c:pt idx="2145">
                  <c:v>0.69126788973808306</c:v>
                </c:pt>
                <c:pt idx="2146">
                  <c:v>0.69112108349800105</c:v>
                </c:pt>
                <c:pt idx="2147">
                  <c:v>0.69026665091514605</c:v>
                </c:pt>
                <c:pt idx="2148">
                  <c:v>0.68996543884277295</c:v>
                </c:pt>
                <c:pt idx="2149">
                  <c:v>0.69006178975105303</c:v>
                </c:pt>
                <c:pt idx="2150">
                  <c:v>0.69089646339416499</c:v>
                </c:pt>
              </c:numCache>
            </c:numRef>
          </c:yVal>
          <c:smooth val="0"/>
          <c:extLst>
            <c:ext xmlns:c16="http://schemas.microsoft.com/office/drawing/2014/chart" uri="{C3380CC4-5D6E-409C-BE32-E72D297353CC}">
              <c16:uniqueId val="{00000002-8FB3-46B9-92C2-D2B760B7C9DA}"/>
            </c:ext>
          </c:extLst>
        </c:ser>
        <c:dLbls>
          <c:showLegendKey val="0"/>
          <c:showVal val="0"/>
          <c:showCatName val="0"/>
          <c:showSerName val="0"/>
          <c:showPercent val="0"/>
          <c:showBubbleSize val="0"/>
        </c:dLbls>
        <c:axId val="639677624"/>
        <c:axId val="639677952"/>
      </c:scatterChart>
      <c:valAx>
        <c:axId val="639677624"/>
        <c:scaling>
          <c:orientation val="minMax"/>
          <c:max val="2500"/>
          <c:min val="3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US" sz="1200" b="1">
                    <a:solidFill>
                      <a:schemeClr val="tx1"/>
                    </a:solidFill>
                    <a:latin typeface="Arial" panose="020B0604020202020204" pitchFamily="34" charset="0"/>
                    <a:cs typeface="Arial" panose="020B0604020202020204" pitchFamily="34" charset="0"/>
                  </a:rPr>
                  <a:t>Wavelength (nm)</a:t>
                </a:r>
              </a:p>
            </c:rich>
          </c:tx>
          <c:layout>
            <c:manualLayout>
              <c:xMode val="edge"/>
              <c:yMode val="edge"/>
              <c:x val="0.41829855643044622"/>
              <c:y val="0.85523950131233595"/>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w="9525" cap="flat" cmpd="sng" algn="ctr">
            <a:solidFill>
              <a:schemeClr val="tx1"/>
            </a:solidFill>
            <a:round/>
          </a:ln>
          <a:effectLst/>
        </c:spPr>
        <c:txPr>
          <a:bodyPr rot="5400000" spcFirstLastPara="1" vertOverflow="ellipsis"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39677952"/>
        <c:crosses val="autoZero"/>
        <c:crossBetween val="midCat"/>
        <c:majorUnit val="100"/>
        <c:minorUnit val="50"/>
      </c:valAx>
      <c:valAx>
        <c:axId val="639677952"/>
        <c:scaling>
          <c:orientation val="minMax"/>
          <c:min val="0.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r>
                  <a:rPr lang="en-US" sz="1200" b="1">
                    <a:solidFill>
                      <a:schemeClr val="tx1"/>
                    </a:solidFill>
                    <a:latin typeface="Arial" panose="020B0604020202020204" pitchFamily="34" charset="0"/>
                    <a:cs typeface="Arial" panose="020B0604020202020204" pitchFamily="34" charset="0"/>
                  </a:rPr>
                  <a:t>Stacked Reflectance</a:t>
                </a:r>
              </a:p>
            </c:rich>
          </c:tx>
          <c:layout>
            <c:manualLayout>
              <c:xMode val="edge"/>
              <c:yMode val="edge"/>
              <c:x val="1.6666666666666666E-2"/>
              <c:y val="0.1717129629629629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39677624"/>
        <c:crosses val="autoZero"/>
        <c:crossBetween val="midCat"/>
      </c:valAx>
      <c:spPr>
        <a:noFill/>
        <a:ln>
          <a:noFill/>
        </a:ln>
        <a:effectLst/>
      </c:spPr>
    </c:plotArea>
    <c:legend>
      <c:legendPos val="b"/>
      <c:layout>
        <c:manualLayout>
          <c:xMode val="edge"/>
          <c:yMode val="edge"/>
          <c:x val="0.21879440069991252"/>
          <c:y val="0.57378135024788568"/>
          <c:w val="0.65679986876640417"/>
          <c:h val="7.899642752989209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400" b="1">
                <a:latin typeface="Arial" panose="020B0604020202020204" pitchFamily="34" charset="0"/>
                <a:cs typeface="Arial" panose="020B0604020202020204" pitchFamily="34" charset="0"/>
              </a:rPr>
              <a:t>Illite + Kaolinite Mixtures</a:t>
            </a:r>
          </a:p>
        </c:rich>
      </c:tx>
      <c:layout>
        <c:manualLayout>
          <c:xMode val="edge"/>
          <c:yMode val="edge"/>
          <c:x val="0.27704855643044618"/>
          <c:y val="8.33333333333333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Ill+Kln'!$B$1</c:f>
              <c:strCache>
                <c:ptCount val="1"/>
                <c:pt idx="0">
                  <c:v>I-K 20:80</c:v>
                </c:pt>
              </c:strCache>
            </c:strRef>
          </c:tx>
          <c:spPr>
            <a:ln w="19050" cap="rnd">
              <a:solidFill>
                <a:schemeClr val="accent1"/>
              </a:solidFill>
              <a:round/>
            </a:ln>
            <a:effectLst/>
          </c:spPr>
          <c:marker>
            <c:symbol val="none"/>
          </c:marker>
          <c:xVal>
            <c:numRef>
              <c:f>'Ill+Kln'!$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B$2:$B$2152</c:f>
              <c:numCache>
                <c:formatCode>0.00000</c:formatCode>
                <c:ptCount val="2151"/>
                <c:pt idx="0">
                  <c:v>0.184407994151115</c:v>
                </c:pt>
                <c:pt idx="1">
                  <c:v>0.191427767276764</c:v>
                </c:pt>
                <c:pt idx="2">
                  <c:v>0.193562537431717</c:v>
                </c:pt>
                <c:pt idx="3">
                  <c:v>0.21744158864021301</c:v>
                </c:pt>
                <c:pt idx="4">
                  <c:v>0.22893325984478</c:v>
                </c:pt>
                <c:pt idx="5">
                  <c:v>0.23738107085228</c:v>
                </c:pt>
                <c:pt idx="6">
                  <c:v>0.25439986586570701</c:v>
                </c:pt>
                <c:pt idx="7">
                  <c:v>0.27104637026786799</c:v>
                </c:pt>
                <c:pt idx="8">
                  <c:v>0.28542688488960299</c:v>
                </c:pt>
                <c:pt idx="9">
                  <c:v>0.29618218541145303</c:v>
                </c:pt>
                <c:pt idx="10">
                  <c:v>0.30336007475853</c:v>
                </c:pt>
                <c:pt idx="11">
                  <c:v>0.31144666671752902</c:v>
                </c:pt>
                <c:pt idx="12">
                  <c:v>0.32024839520454401</c:v>
                </c:pt>
                <c:pt idx="13">
                  <c:v>0.32285135984420799</c:v>
                </c:pt>
                <c:pt idx="14">
                  <c:v>0.327930837869644</c:v>
                </c:pt>
                <c:pt idx="15">
                  <c:v>0.33688887953758201</c:v>
                </c:pt>
                <c:pt idx="16">
                  <c:v>0.35623025894165</c:v>
                </c:pt>
                <c:pt idx="17">
                  <c:v>0.36033579707145702</c:v>
                </c:pt>
                <c:pt idx="18">
                  <c:v>0.360927253961563</c:v>
                </c:pt>
                <c:pt idx="19">
                  <c:v>0.36345851421356201</c:v>
                </c:pt>
                <c:pt idx="20">
                  <c:v>0.37227594852447499</c:v>
                </c:pt>
                <c:pt idx="21">
                  <c:v>0.37842169404029802</c:v>
                </c:pt>
                <c:pt idx="22">
                  <c:v>0.38113173842430098</c:v>
                </c:pt>
                <c:pt idx="23">
                  <c:v>0.386452436447144</c:v>
                </c:pt>
                <c:pt idx="24">
                  <c:v>0.389053255319595</c:v>
                </c:pt>
                <c:pt idx="25">
                  <c:v>0.38945895433425898</c:v>
                </c:pt>
                <c:pt idx="26">
                  <c:v>0.38741144537925698</c:v>
                </c:pt>
                <c:pt idx="27">
                  <c:v>0.38857915997505199</c:v>
                </c:pt>
                <c:pt idx="28">
                  <c:v>0.39156919717788702</c:v>
                </c:pt>
                <c:pt idx="29">
                  <c:v>0.39622795581817599</c:v>
                </c:pt>
                <c:pt idx="30">
                  <c:v>0.397567629814148</c:v>
                </c:pt>
                <c:pt idx="31">
                  <c:v>0.39822924137115501</c:v>
                </c:pt>
                <c:pt idx="32">
                  <c:v>0.39868679642677302</c:v>
                </c:pt>
                <c:pt idx="33">
                  <c:v>0.40415576100349399</c:v>
                </c:pt>
                <c:pt idx="34">
                  <c:v>0.40587428212165799</c:v>
                </c:pt>
                <c:pt idx="35">
                  <c:v>0.40554147958755499</c:v>
                </c:pt>
                <c:pt idx="36">
                  <c:v>0.40877825021743802</c:v>
                </c:pt>
                <c:pt idx="37">
                  <c:v>0.41193932294845598</c:v>
                </c:pt>
                <c:pt idx="38">
                  <c:v>0.41380882263183599</c:v>
                </c:pt>
                <c:pt idx="39">
                  <c:v>0.41256645321846003</c:v>
                </c:pt>
                <c:pt idx="40">
                  <c:v>0.41456350684165999</c:v>
                </c:pt>
                <c:pt idx="41">
                  <c:v>0.41734477877616899</c:v>
                </c:pt>
                <c:pt idx="42">
                  <c:v>0.42041108012199402</c:v>
                </c:pt>
                <c:pt idx="43">
                  <c:v>0.419379532337189</c:v>
                </c:pt>
                <c:pt idx="44">
                  <c:v>0.42043727636337302</c:v>
                </c:pt>
                <c:pt idx="45">
                  <c:v>0.42305311560630798</c:v>
                </c:pt>
                <c:pt idx="46">
                  <c:v>0.42411640286445601</c:v>
                </c:pt>
                <c:pt idx="47">
                  <c:v>0.42440527677536</c:v>
                </c:pt>
                <c:pt idx="48">
                  <c:v>0.42470088601112399</c:v>
                </c:pt>
                <c:pt idx="49">
                  <c:v>0.42613455653190602</c:v>
                </c:pt>
                <c:pt idx="50">
                  <c:v>0.427982687950134</c:v>
                </c:pt>
                <c:pt idx="51">
                  <c:v>0.42904862761497498</c:v>
                </c:pt>
                <c:pt idx="52">
                  <c:v>0.42874044179916398</c:v>
                </c:pt>
                <c:pt idx="53">
                  <c:v>0.43053799867629999</c:v>
                </c:pt>
                <c:pt idx="54">
                  <c:v>0.43132179975509599</c:v>
                </c:pt>
                <c:pt idx="55">
                  <c:v>0.43107646703720098</c:v>
                </c:pt>
                <c:pt idx="56">
                  <c:v>0.43155410885810902</c:v>
                </c:pt>
                <c:pt idx="57">
                  <c:v>0.43213427066803001</c:v>
                </c:pt>
                <c:pt idx="58">
                  <c:v>0.43277183175086997</c:v>
                </c:pt>
                <c:pt idx="59">
                  <c:v>0.43345820903778098</c:v>
                </c:pt>
                <c:pt idx="60">
                  <c:v>0.43405133485794101</c:v>
                </c:pt>
                <c:pt idx="61">
                  <c:v>0.43477502465248102</c:v>
                </c:pt>
                <c:pt idx="62">
                  <c:v>0.43581420183181802</c:v>
                </c:pt>
                <c:pt idx="63">
                  <c:v>0.43583580851554898</c:v>
                </c:pt>
                <c:pt idx="64">
                  <c:v>0.43583378195762601</c:v>
                </c:pt>
                <c:pt idx="65">
                  <c:v>0.43596607446670499</c:v>
                </c:pt>
                <c:pt idx="66">
                  <c:v>0.43744745850562999</c:v>
                </c:pt>
                <c:pt idx="67">
                  <c:v>0.43806847929954501</c:v>
                </c:pt>
                <c:pt idx="68">
                  <c:v>0.43818211555481001</c:v>
                </c:pt>
                <c:pt idx="69">
                  <c:v>0.43842837214469899</c:v>
                </c:pt>
                <c:pt idx="70">
                  <c:v>0.43910390138626099</c:v>
                </c:pt>
                <c:pt idx="71">
                  <c:v>0.43970355391502403</c:v>
                </c:pt>
                <c:pt idx="72">
                  <c:v>0.43981614708900502</c:v>
                </c:pt>
                <c:pt idx="73">
                  <c:v>0.44041427969932601</c:v>
                </c:pt>
                <c:pt idx="74">
                  <c:v>0.44107905030250499</c:v>
                </c:pt>
                <c:pt idx="75">
                  <c:v>0.441735118627548</c:v>
                </c:pt>
                <c:pt idx="76">
                  <c:v>0.44267424941062899</c:v>
                </c:pt>
                <c:pt idx="77">
                  <c:v>0.4434634745121</c:v>
                </c:pt>
                <c:pt idx="78">
                  <c:v>0.44414976239204401</c:v>
                </c:pt>
                <c:pt idx="79">
                  <c:v>0.44489860534668002</c:v>
                </c:pt>
                <c:pt idx="80">
                  <c:v>0.44533717632293701</c:v>
                </c:pt>
                <c:pt idx="81">
                  <c:v>0.44572082161903398</c:v>
                </c:pt>
                <c:pt idx="82">
                  <c:v>0.44631507992744401</c:v>
                </c:pt>
                <c:pt idx="83">
                  <c:v>0.44775882363319403</c:v>
                </c:pt>
                <c:pt idx="84">
                  <c:v>0.44890719652175898</c:v>
                </c:pt>
                <c:pt idx="85">
                  <c:v>0.44939270615577698</c:v>
                </c:pt>
                <c:pt idx="86">
                  <c:v>0.45005196332931502</c:v>
                </c:pt>
                <c:pt idx="87">
                  <c:v>0.45063257217407199</c:v>
                </c:pt>
                <c:pt idx="88">
                  <c:v>0.45113748311996499</c:v>
                </c:pt>
                <c:pt idx="89">
                  <c:v>0.45163023471832298</c:v>
                </c:pt>
                <c:pt idx="90">
                  <c:v>0.45178374648094199</c:v>
                </c:pt>
                <c:pt idx="91">
                  <c:v>0.45196193456649802</c:v>
                </c:pt>
                <c:pt idx="92">
                  <c:v>0.45277720689773598</c:v>
                </c:pt>
                <c:pt idx="93">
                  <c:v>0.45340469479560902</c:v>
                </c:pt>
                <c:pt idx="94">
                  <c:v>0.45408272743225098</c:v>
                </c:pt>
                <c:pt idx="95">
                  <c:v>0.45493164658546398</c:v>
                </c:pt>
                <c:pt idx="96">
                  <c:v>0.455632865428925</c:v>
                </c:pt>
                <c:pt idx="97">
                  <c:v>0.45626342296600297</c:v>
                </c:pt>
                <c:pt idx="98">
                  <c:v>0.45683789253234902</c:v>
                </c:pt>
                <c:pt idx="99">
                  <c:v>0.45744147896766701</c:v>
                </c:pt>
                <c:pt idx="100">
                  <c:v>0.45851659774780301</c:v>
                </c:pt>
                <c:pt idx="101">
                  <c:v>0.45965239405632002</c:v>
                </c:pt>
                <c:pt idx="102">
                  <c:v>0.46000379323959401</c:v>
                </c:pt>
                <c:pt idx="103">
                  <c:v>0.46060901880264299</c:v>
                </c:pt>
                <c:pt idx="104">
                  <c:v>0.461436897516251</c:v>
                </c:pt>
                <c:pt idx="105">
                  <c:v>0.46255615353584301</c:v>
                </c:pt>
                <c:pt idx="106">
                  <c:v>0.46297153830528298</c:v>
                </c:pt>
                <c:pt idx="107">
                  <c:v>0.463503658771515</c:v>
                </c:pt>
                <c:pt idx="108">
                  <c:v>0.46425619721412698</c:v>
                </c:pt>
                <c:pt idx="109">
                  <c:v>0.46508526802062999</c:v>
                </c:pt>
                <c:pt idx="110">
                  <c:v>0.46562397480010997</c:v>
                </c:pt>
                <c:pt idx="111">
                  <c:v>0.46599730849266102</c:v>
                </c:pt>
                <c:pt idx="112">
                  <c:v>0.46648287773132302</c:v>
                </c:pt>
                <c:pt idx="113">
                  <c:v>0.4674251973629</c:v>
                </c:pt>
                <c:pt idx="114">
                  <c:v>0.46832451224327099</c:v>
                </c:pt>
                <c:pt idx="115">
                  <c:v>0.46877279877662698</c:v>
                </c:pt>
                <c:pt idx="116">
                  <c:v>0.469564378261566</c:v>
                </c:pt>
                <c:pt idx="117">
                  <c:v>0.470243990421295</c:v>
                </c:pt>
                <c:pt idx="118">
                  <c:v>0.47071596980094899</c:v>
                </c:pt>
                <c:pt idx="119">
                  <c:v>0.47141438722610501</c:v>
                </c:pt>
                <c:pt idx="120">
                  <c:v>0.47207674384117099</c:v>
                </c:pt>
                <c:pt idx="121">
                  <c:v>0.47269490361213701</c:v>
                </c:pt>
                <c:pt idx="122">
                  <c:v>0.473215192556381</c:v>
                </c:pt>
                <c:pt idx="123">
                  <c:v>0.47358921170234702</c:v>
                </c:pt>
                <c:pt idx="124">
                  <c:v>0.47400540113449102</c:v>
                </c:pt>
                <c:pt idx="125">
                  <c:v>0.47470971941947898</c:v>
                </c:pt>
                <c:pt idx="126">
                  <c:v>0.47543951869010898</c:v>
                </c:pt>
                <c:pt idx="127">
                  <c:v>0.476100653409958</c:v>
                </c:pt>
                <c:pt idx="128">
                  <c:v>0.47666159272193898</c:v>
                </c:pt>
                <c:pt idx="129">
                  <c:v>0.47739231586456299</c:v>
                </c:pt>
                <c:pt idx="130">
                  <c:v>0.47805979847907998</c:v>
                </c:pt>
                <c:pt idx="131">
                  <c:v>0.47865408658981301</c:v>
                </c:pt>
                <c:pt idx="132">
                  <c:v>0.47912704944610601</c:v>
                </c:pt>
                <c:pt idx="133">
                  <c:v>0.47996535897254899</c:v>
                </c:pt>
                <c:pt idx="134">
                  <c:v>0.48090800642967202</c:v>
                </c:pt>
                <c:pt idx="135">
                  <c:v>0.48163706064224199</c:v>
                </c:pt>
                <c:pt idx="136">
                  <c:v>0.48221489787101701</c:v>
                </c:pt>
                <c:pt idx="137">
                  <c:v>0.48285341262817399</c:v>
                </c:pt>
                <c:pt idx="138">
                  <c:v>0.48366495966911299</c:v>
                </c:pt>
                <c:pt idx="139">
                  <c:v>0.48444032669067399</c:v>
                </c:pt>
                <c:pt idx="140">
                  <c:v>0.48515519499778698</c:v>
                </c:pt>
                <c:pt idx="141">
                  <c:v>0.48582014441490201</c:v>
                </c:pt>
                <c:pt idx="142">
                  <c:v>0.48656463623046903</c:v>
                </c:pt>
                <c:pt idx="143">
                  <c:v>0.48705610632896401</c:v>
                </c:pt>
                <c:pt idx="144">
                  <c:v>0.48746809363365201</c:v>
                </c:pt>
                <c:pt idx="145">
                  <c:v>0.48812845349311801</c:v>
                </c:pt>
                <c:pt idx="146">
                  <c:v>0.48883533477783198</c:v>
                </c:pt>
                <c:pt idx="147">
                  <c:v>0.48956558108329801</c:v>
                </c:pt>
                <c:pt idx="148">
                  <c:v>0.49032500386238098</c:v>
                </c:pt>
                <c:pt idx="149">
                  <c:v>0.49084225296974199</c:v>
                </c:pt>
                <c:pt idx="150">
                  <c:v>0.49146288633346602</c:v>
                </c:pt>
                <c:pt idx="151">
                  <c:v>0.49222818017005898</c:v>
                </c:pt>
                <c:pt idx="152">
                  <c:v>0.49300685524940502</c:v>
                </c:pt>
                <c:pt idx="153">
                  <c:v>0.49370858073234603</c:v>
                </c:pt>
                <c:pt idx="154">
                  <c:v>0.494356960058212</c:v>
                </c:pt>
                <c:pt idx="155">
                  <c:v>0.495003491640091</c:v>
                </c:pt>
                <c:pt idx="156">
                  <c:v>0.49564373493194602</c:v>
                </c:pt>
                <c:pt idx="157">
                  <c:v>0.49626204371452298</c:v>
                </c:pt>
                <c:pt idx="158">
                  <c:v>0.49684810638427701</c:v>
                </c:pt>
                <c:pt idx="159">
                  <c:v>0.49751335382461498</c:v>
                </c:pt>
                <c:pt idx="160">
                  <c:v>0.49817255139350902</c:v>
                </c:pt>
                <c:pt idx="161">
                  <c:v>0.49881085753440901</c:v>
                </c:pt>
                <c:pt idx="162">
                  <c:v>0.49939304590225198</c:v>
                </c:pt>
                <c:pt idx="163">
                  <c:v>0.50015169382095304</c:v>
                </c:pt>
                <c:pt idx="164">
                  <c:v>0.50100344419479403</c:v>
                </c:pt>
                <c:pt idx="165">
                  <c:v>0.50161874294280995</c:v>
                </c:pt>
                <c:pt idx="166">
                  <c:v>0.50225442647934004</c:v>
                </c:pt>
                <c:pt idx="167">
                  <c:v>0.50294172763824496</c:v>
                </c:pt>
                <c:pt idx="168">
                  <c:v>0.50376278162002597</c:v>
                </c:pt>
                <c:pt idx="169">
                  <c:v>0.50438141822814897</c:v>
                </c:pt>
                <c:pt idx="170">
                  <c:v>0.504941165447235</c:v>
                </c:pt>
                <c:pt idx="171">
                  <c:v>0.50547832250595104</c:v>
                </c:pt>
                <c:pt idx="172">
                  <c:v>0.50617462396621704</c:v>
                </c:pt>
                <c:pt idx="173">
                  <c:v>0.50671762228012096</c:v>
                </c:pt>
                <c:pt idx="174">
                  <c:v>0.50714194774627697</c:v>
                </c:pt>
                <c:pt idx="175">
                  <c:v>0.50771981477737405</c:v>
                </c:pt>
                <c:pt idx="176">
                  <c:v>0.50828617811203003</c:v>
                </c:pt>
                <c:pt idx="177">
                  <c:v>0.50884580612182595</c:v>
                </c:pt>
                <c:pt idx="178">
                  <c:v>0.50941348075866699</c:v>
                </c:pt>
                <c:pt idx="179">
                  <c:v>0.51010602712631203</c:v>
                </c:pt>
                <c:pt idx="180">
                  <c:v>0.51080965995788596</c:v>
                </c:pt>
                <c:pt idx="181">
                  <c:v>0.51148766279220603</c:v>
                </c:pt>
                <c:pt idx="182">
                  <c:v>0.51212179660797097</c:v>
                </c:pt>
                <c:pt idx="183">
                  <c:v>0.51277899742126498</c:v>
                </c:pt>
                <c:pt idx="184">
                  <c:v>0.51346337795257602</c:v>
                </c:pt>
                <c:pt idx="185">
                  <c:v>0.51417994499206499</c:v>
                </c:pt>
                <c:pt idx="186">
                  <c:v>0.51488250494003296</c:v>
                </c:pt>
                <c:pt idx="187">
                  <c:v>0.51560586690902699</c:v>
                </c:pt>
                <c:pt idx="188">
                  <c:v>0.51645243167877197</c:v>
                </c:pt>
                <c:pt idx="189">
                  <c:v>0.51735359430313099</c:v>
                </c:pt>
                <c:pt idx="190">
                  <c:v>0.51828789710998502</c:v>
                </c:pt>
                <c:pt idx="191">
                  <c:v>0.519262194633484</c:v>
                </c:pt>
                <c:pt idx="192">
                  <c:v>0.52030205726623502</c:v>
                </c:pt>
                <c:pt idx="193">
                  <c:v>0.521234631538391</c:v>
                </c:pt>
                <c:pt idx="194">
                  <c:v>0.52202653884887695</c:v>
                </c:pt>
                <c:pt idx="195">
                  <c:v>0.52246880531311002</c:v>
                </c:pt>
                <c:pt idx="196">
                  <c:v>0.52280646562576305</c:v>
                </c:pt>
                <c:pt idx="197">
                  <c:v>0.523088037967682</c:v>
                </c:pt>
                <c:pt idx="198">
                  <c:v>0.52343529462814298</c:v>
                </c:pt>
                <c:pt idx="199">
                  <c:v>0.52374118566513095</c:v>
                </c:pt>
                <c:pt idx="200">
                  <c:v>0.52411568164825395</c:v>
                </c:pt>
                <c:pt idx="201">
                  <c:v>0.52468454837799094</c:v>
                </c:pt>
                <c:pt idx="202">
                  <c:v>0.52517580986022905</c:v>
                </c:pt>
                <c:pt idx="203">
                  <c:v>0.52568489313125599</c:v>
                </c:pt>
                <c:pt idx="204">
                  <c:v>0.52623456716537498</c:v>
                </c:pt>
                <c:pt idx="205">
                  <c:v>0.52671849727630604</c:v>
                </c:pt>
                <c:pt idx="206">
                  <c:v>0.52722740173339799</c:v>
                </c:pt>
                <c:pt idx="207">
                  <c:v>0.52775090932846103</c:v>
                </c:pt>
                <c:pt idx="208">
                  <c:v>0.52825289964675903</c:v>
                </c:pt>
                <c:pt idx="209">
                  <c:v>0.52882272005081199</c:v>
                </c:pt>
                <c:pt idx="210">
                  <c:v>0.52940684556961104</c:v>
                </c:pt>
                <c:pt idx="211">
                  <c:v>0.52995628118515004</c:v>
                </c:pt>
                <c:pt idx="212">
                  <c:v>0.53055262565612804</c:v>
                </c:pt>
                <c:pt idx="213">
                  <c:v>0.53113043308258101</c:v>
                </c:pt>
                <c:pt idx="214">
                  <c:v>0.53166759014129605</c:v>
                </c:pt>
                <c:pt idx="215">
                  <c:v>0.53213417530059803</c:v>
                </c:pt>
                <c:pt idx="216">
                  <c:v>0.53250831365585305</c:v>
                </c:pt>
                <c:pt idx="217">
                  <c:v>0.53278553485870395</c:v>
                </c:pt>
                <c:pt idx="218">
                  <c:v>0.532903611660004</c:v>
                </c:pt>
                <c:pt idx="219">
                  <c:v>0.53294348716735795</c:v>
                </c:pt>
                <c:pt idx="220">
                  <c:v>0.53297388553619396</c:v>
                </c:pt>
                <c:pt idx="221">
                  <c:v>0.53309977054595903</c:v>
                </c:pt>
                <c:pt idx="222">
                  <c:v>0.53331714868545499</c:v>
                </c:pt>
                <c:pt idx="223">
                  <c:v>0.53363513946533203</c:v>
                </c:pt>
                <c:pt idx="224">
                  <c:v>0.53408503532409701</c:v>
                </c:pt>
                <c:pt idx="225">
                  <c:v>0.53472506999969505</c:v>
                </c:pt>
                <c:pt idx="226">
                  <c:v>0.53537887334823597</c:v>
                </c:pt>
                <c:pt idx="227">
                  <c:v>0.53602999448776201</c:v>
                </c:pt>
                <c:pt idx="228">
                  <c:v>0.53665232658386197</c:v>
                </c:pt>
                <c:pt idx="229">
                  <c:v>0.53722393512725797</c:v>
                </c:pt>
                <c:pt idx="230">
                  <c:v>0.53773260116577104</c:v>
                </c:pt>
                <c:pt idx="231">
                  <c:v>0.53811067342758201</c:v>
                </c:pt>
                <c:pt idx="232">
                  <c:v>0.53830015659332298</c:v>
                </c:pt>
                <c:pt idx="233">
                  <c:v>0.53847289085388195</c:v>
                </c:pt>
                <c:pt idx="234">
                  <c:v>0.53872454166412398</c:v>
                </c:pt>
                <c:pt idx="235">
                  <c:v>0.53912526369094804</c:v>
                </c:pt>
                <c:pt idx="236">
                  <c:v>0.539661765098572</c:v>
                </c:pt>
                <c:pt idx="237">
                  <c:v>0.54033225774765004</c:v>
                </c:pt>
                <c:pt idx="238">
                  <c:v>0.54104429483413696</c:v>
                </c:pt>
                <c:pt idx="239">
                  <c:v>0.54179382324218806</c:v>
                </c:pt>
                <c:pt idx="240">
                  <c:v>0.54253768920898404</c:v>
                </c:pt>
                <c:pt idx="241">
                  <c:v>0.54313564300537098</c:v>
                </c:pt>
                <c:pt idx="242">
                  <c:v>0.543845355510712</c:v>
                </c:pt>
                <c:pt idx="243">
                  <c:v>0.54458212852478005</c:v>
                </c:pt>
                <c:pt idx="244">
                  <c:v>0.54528701305389404</c:v>
                </c:pt>
                <c:pt idx="245">
                  <c:v>0.54594033956527699</c:v>
                </c:pt>
                <c:pt idx="246">
                  <c:v>0.54660362005233798</c:v>
                </c:pt>
                <c:pt idx="247">
                  <c:v>0.54729092121124301</c:v>
                </c:pt>
                <c:pt idx="248">
                  <c:v>0.54789680242538497</c:v>
                </c:pt>
                <c:pt idx="249">
                  <c:v>0.54845762252807595</c:v>
                </c:pt>
                <c:pt idx="250">
                  <c:v>0.54898041486740101</c:v>
                </c:pt>
                <c:pt idx="251">
                  <c:v>0.54947757720947299</c:v>
                </c:pt>
                <c:pt idx="252">
                  <c:v>0.54997962713241599</c:v>
                </c:pt>
                <c:pt idx="253">
                  <c:v>0.55051136016845703</c:v>
                </c:pt>
                <c:pt idx="254">
                  <c:v>0.55111950635910001</c:v>
                </c:pt>
                <c:pt idx="255">
                  <c:v>0.55167347192764304</c:v>
                </c:pt>
                <c:pt idx="256">
                  <c:v>0.55224835872650102</c:v>
                </c:pt>
                <c:pt idx="257">
                  <c:v>0.55287170410156306</c:v>
                </c:pt>
                <c:pt idx="258">
                  <c:v>0.55342078208923295</c:v>
                </c:pt>
                <c:pt idx="259">
                  <c:v>0.55402076244354204</c:v>
                </c:pt>
                <c:pt idx="260">
                  <c:v>0.55465745925903298</c:v>
                </c:pt>
                <c:pt idx="261">
                  <c:v>0.55519604682922397</c:v>
                </c:pt>
                <c:pt idx="262">
                  <c:v>0.55532181262970004</c:v>
                </c:pt>
                <c:pt idx="263">
                  <c:v>0.55524659156799305</c:v>
                </c:pt>
                <c:pt idx="264">
                  <c:v>0.55518501996993996</c:v>
                </c:pt>
                <c:pt idx="265">
                  <c:v>0.555320024490356</c:v>
                </c:pt>
                <c:pt idx="266">
                  <c:v>0.55553793907165505</c:v>
                </c:pt>
                <c:pt idx="267">
                  <c:v>0.55581277608871504</c:v>
                </c:pt>
                <c:pt idx="268">
                  <c:v>0.55612105131149303</c:v>
                </c:pt>
                <c:pt idx="269">
                  <c:v>0.556451916694641</c:v>
                </c:pt>
                <c:pt idx="270">
                  <c:v>0.55679965019226096</c:v>
                </c:pt>
                <c:pt idx="271">
                  <c:v>0.55710971355438199</c:v>
                </c:pt>
                <c:pt idx="272">
                  <c:v>0.55740821361541704</c:v>
                </c:pt>
                <c:pt idx="273">
                  <c:v>0.55769860744476296</c:v>
                </c:pt>
                <c:pt idx="274">
                  <c:v>0.55798614025116</c:v>
                </c:pt>
                <c:pt idx="275">
                  <c:v>0.55821508169174205</c:v>
                </c:pt>
                <c:pt idx="276">
                  <c:v>0.55843889713287398</c:v>
                </c:pt>
                <c:pt idx="277">
                  <c:v>0.55868852138519298</c:v>
                </c:pt>
                <c:pt idx="278">
                  <c:v>0.55892187356948897</c:v>
                </c:pt>
                <c:pt idx="279">
                  <c:v>0.55917143821716297</c:v>
                </c:pt>
                <c:pt idx="280">
                  <c:v>0.55944395065307595</c:v>
                </c:pt>
                <c:pt idx="281">
                  <c:v>0.55983060598373402</c:v>
                </c:pt>
                <c:pt idx="282">
                  <c:v>0.56017106771469105</c:v>
                </c:pt>
                <c:pt idx="283">
                  <c:v>0.56047582626342796</c:v>
                </c:pt>
                <c:pt idx="284">
                  <c:v>0.56075990200042702</c:v>
                </c:pt>
                <c:pt idx="285">
                  <c:v>0.56111353635787997</c:v>
                </c:pt>
                <c:pt idx="286">
                  <c:v>0.56145358085632302</c:v>
                </c:pt>
                <c:pt idx="287">
                  <c:v>0.56171047687530495</c:v>
                </c:pt>
                <c:pt idx="288">
                  <c:v>0.56202971935272195</c:v>
                </c:pt>
                <c:pt idx="289">
                  <c:v>0.56236201524734497</c:v>
                </c:pt>
                <c:pt idx="290">
                  <c:v>0.56269931793212902</c:v>
                </c:pt>
                <c:pt idx="291">
                  <c:v>0.56301432847976696</c:v>
                </c:pt>
                <c:pt idx="292">
                  <c:v>0.56334912776946999</c:v>
                </c:pt>
                <c:pt idx="293">
                  <c:v>0.56369835138320901</c:v>
                </c:pt>
                <c:pt idx="294">
                  <c:v>0.56405872106552102</c:v>
                </c:pt>
                <c:pt idx="295">
                  <c:v>0.56441384553909302</c:v>
                </c:pt>
                <c:pt idx="296">
                  <c:v>0.56476366519928001</c:v>
                </c:pt>
                <c:pt idx="297">
                  <c:v>0.56511288881301902</c:v>
                </c:pt>
                <c:pt idx="298">
                  <c:v>0.56545603275299094</c:v>
                </c:pt>
                <c:pt idx="299">
                  <c:v>0.56580829620361295</c:v>
                </c:pt>
                <c:pt idx="300">
                  <c:v>0.56617856025695801</c:v>
                </c:pt>
                <c:pt idx="301">
                  <c:v>0.56654030084609996</c:v>
                </c:pt>
                <c:pt idx="302">
                  <c:v>0.566936075687408</c:v>
                </c:pt>
                <c:pt idx="303">
                  <c:v>0.56735390424728405</c:v>
                </c:pt>
                <c:pt idx="304">
                  <c:v>0.56770259141921997</c:v>
                </c:pt>
                <c:pt idx="305">
                  <c:v>0.568104267120361</c:v>
                </c:pt>
                <c:pt idx="306">
                  <c:v>0.56851106882095304</c:v>
                </c:pt>
                <c:pt idx="307">
                  <c:v>0.568855881690979</c:v>
                </c:pt>
                <c:pt idx="308">
                  <c:v>0.56924057006835904</c:v>
                </c:pt>
                <c:pt idx="309">
                  <c:v>0.56962901353836104</c:v>
                </c:pt>
                <c:pt idx="310">
                  <c:v>0.57000875473022505</c:v>
                </c:pt>
                <c:pt idx="311">
                  <c:v>0.57041043043136597</c:v>
                </c:pt>
                <c:pt idx="312">
                  <c:v>0.57082068920135498</c:v>
                </c:pt>
                <c:pt idx="313">
                  <c:v>0.57124018669128396</c:v>
                </c:pt>
                <c:pt idx="314">
                  <c:v>0.57168608903884899</c:v>
                </c:pt>
                <c:pt idx="315">
                  <c:v>0.57211613655090299</c:v>
                </c:pt>
                <c:pt idx="316">
                  <c:v>0.57254153490066495</c:v>
                </c:pt>
                <c:pt idx="317">
                  <c:v>0.57298910617828402</c:v>
                </c:pt>
                <c:pt idx="318">
                  <c:v>0.57342576980590798</c:v>
                </c:pt>
                <c:pt idx="319">
                  <c:v>0.57389324903488204</c:v>
                </c:pt>
                <c:pt idx="320">
                  <c:v>0.57443177700042702</c:v>
                </c:pt>
                <c:pt idx="321">
                  <c:v>0.57488590478897095</c:v>
                </c:pt>
                <c:pt idx="322">
                  <c:v>0.57535326480865501</c:v>
                </c:pt>
                <c:pt idx="323">
                  <c:v>0.57584589719772294</c:v>
                </c:pt>
                <c:pt idx="324">
                  <c:v>0.57634896039962802</c:v>
                </c:pt>
                <c:pt idx="325">
                  <c:v>0.57682496309280396</c:v>
                </c:pt>
                <c:pt idx="326">
                  <c:v>0.57728874683380105</c:v>
                </c:pt>
                <c:pt idx="327">
                  <c:v>0.57778519392013605</c:v>
                </c:pt>
                <c:pt idx="328">
                  <c:v>0.57827526330947898</c:v>
                </c:pt>
                <c:pt idx="329">
                  <c:v>0.57875013351440396</c:v>
                </c:pt>
                <c:pt idx="330">
                  <c:v>0.579198658466339</c:v>
                </c:pt>
                <c:pt idx="331">
                  <c:v>0.57971048355102495</c:v>
                </c:pt>
                <c:pt idx="332">
                  <c:v>0.58017891645431496</c:v>
                </c:pt>
                <c:pt idx="333">
                  <c:v>0.58058011531829801</c:v>
                </c:pt>
                <c:pt idx="334">
                  <c:v>0.58098793029785201</c:v>
                </c:pt>
                <c:pt idx="335">
                  <c:v>0.58144098520278897</c:v>
                </c:pt>
                <c:pt idx="336">
                  <c:v>0.58192169666290305</c:v>
                </c:pt>
                <c:pt idx="337">
                  <c:v>0.58236873149871804</c:v>
                </c:pt>
                <c:pt idx="338">
                  <c:v>0.58282458782196001</c:v>
                </c:pt>
                <c:pt idx="339">
                  <c:v>0.58327209949493397</c:v>
                </c:pt>
                <c:pt idx="340">
                  <c:v>0.58369052410125699</c:v>
                </c:pt>
                <c:pt idx="341">
                  <c:v>0.58420962095260598</c:v>
                </c:pt>
                <c:pt idx="342">
                  <c:v>0.58471810817718495</c:v>
                </c:pt>
                <c:pt idx="343">
                  <c:v>0.58518260717392001</c:v>
                </c:pt>
                <c:pt idx="344">
                  <c:v>0.58562654256820701</c:v>
                </c:pt>
                <c:pt idx="345">
                  <c:v>0.586065113544464</c:v>
                </c:pt>
                <c:pt idx="346">
                  <c:v>0.58650994300842296</c:v>
                </c:pt>
                <c:pt idx="347">
                  <c:v>0.58704596757888805</c:v>
                </c:pt>
                <c:pt idx="348">
                  <c:v>0.58754765987396196</c:v>
                </c:pt>
                <c:pt idx="349">
                  <c:v>0.58801734447479204</c:v>
                </c:pt>
                <c:pt idx="350">
                  <c:v>0.58844208717346203</c:v>
                </c:pt>
                <c:pt idx="351">
                  <c:v>0.58888643980026201</c:v>
                </c:pt>
                <c:pt idx="352">
                  <c:v>0.58934974670410201</c:v>
                </c:pt>
                <c:pt idx="353">
                  <c:v>0.58983761072158802</c:v>
                </c:pt>
                <c:pt idx="354">
                  <c:v>0.59036201238632202</c:v>
                </c:pt>
                <c:pt idx="355">
                  <c:v>0.59083658456802401</c:v>
                </c:pt>
                <c:pt idx="356">
                  <c:v>0.59126204252242998</c:v>
                </c:pt>
                <c:pt idx="357">
                  <c:v>0.59172904491424605</c:v>
                </c:pt>
                <c:pt idx="358">
                  <c:v>0.59211945533752397</c:v>
                </c:pt>
                <c:pt idx="359">
                  <c:v>0.59247994422912598</c:v>
                </c:pt>
                <c:pt idx="360">
                  <c:v>0.59289395809173595</c:v>
                </c:pt>
                <c:pt idx="361">
                  <c:v>0.59327995777130105</c:v>
                </c:pt>
                <c:pt idx="362">
                  <c:v>0.59363418817520097</c:v>
                </c:pt>
                <c:pt idx="363">
                  <c:v>0.593944132328033</c:v>
                </c:pt>
                <c:pt idx="364">
                  <c:v>0.59426307678222701</c:v>
                </c:pt>
                <c:pt idx="365">
                  <c:v>0.59462207555770896</c:v>
                </c:pt>
                <c:pt idx="366">
                  <c:v>0.59502422809600797</c:v>
                </c:pt>
                <c:pt idx="367">
                  <c:v>0.59540820121765103</c:v>
                </c:pt>
                <c:pt idx="368">
                  <c:v>0.59573334455490101</c:v>
                </c:pt>
                <c:pt idx="369">
                  <c:v>0.59604489803314198</c:v>
                </c:pt>
                <c:pt idx="370">
                  <c:v>0.59648132324218806</c:v>
                </c:pt>
                <c:pt idx="371">
                  <c:v>0.59688848257064797</c:v>
                </c:pt>
                <c:pt idx="372">
                  <c:v>0.59726941585540805</c:v>
                </c:pt>
                <c:pt idx="373">
                  <c:v>0.59761434793472301</c:v>
                </c:pt>
                <c:pt idx="374">
                  <c:v>0.59793001413345304</c:v>
                </c:pt>
                <c:pt idx="375">
                  <c:v>0.598255455493927</c:v>
                </c:pt>
                <c:pt idx="376">
                  <c:v>0.59859931468963601</c:v>
                </c:pt>
                <c:pt idx="377">
                  <c:v>0.59899538755416903</c:v>
                </c:pt>
                <c:pt idx="378">
                  <c:v>0.59937459230422996</c:v>
                </c:pt>
                <c:pt idx="379">
                  <c:v>0.59972649812698398</c:v>
                </c:pt>
                <c:pt idx="380">
                  <c:v>0.59998732805252097</c:v>
                </c:pt>
                <c:pt idx="381">
                  <c:v>0.60026079416275002</c:v>
                </c:pt>
                <c:pt idx="382">
                  <c:v>0.60051006078720104</c:v>
                </c:pt>
                <c:pt idx="383">
                  <c:v>0.60067951679229703</c:v>
                </c:pt>
                <c:pt idx="384">
                  <c:v>0.600793898105621</c:v>
                </c:pt>
                <c:pt idx="385">
                  <c:v>0.60094523429870605</c:v>
                </c:pt>
                <c:pt idx="386">
                  <c:v>0.60116767883300803</c:v>
                </c:pt>
                <c:pt idx="387">
                  <c:v>0.60137563943862904</c:v>
                </c:pt>
                <c:pt idx="388">
                  <c:v>0.60166144371032704</c:v>
                </c:pt>
                <c:pt idx="389">
                  <c:v>0.60201174020767201</c:v>
                </c:pt>
                <c:pt idx="390">
                  <c:v>0.60234254598617598</c:v>
                </c:pt>
                <c:pt idx="391">
                  <c:v>0.60267132520675704</c:v>
                </c:pt>
                <c:pt idx="392">
                  <c:v>0.603032767772675</c:v>
                </c:pt>
                <c:pt idx="393">
                  <c:v>0.60350126028060902</c:v>
                </c:pt>
                <c:pt idx="394">
                  <c:v>0.60392028093338002</c:v>
                </c:pt>
                <c:pt idx="395">
                  <c:v>0.60431206226348899</c:v>
                </c:pt>
                <c:pt idx="396">
                  <c:v>0.60467863082885698</c:v>
                </c:pt>
                <c:pt idx="397">
                  <c:v>0.60502707958221402</c:v>
                </c:pt>
                <c:pt idx="398">
                  <c:v>0.60541832447052002</c:v>
                </c:pt>
                <c:pt idx="399">
                  <c:v>0.60585546493530296</c:v>
                </c:pt>
                <c:pt idx="400">
                  <c:v>0.606317818164825</c:v>
                </c:pt>
                <c:pt idx="401">
                  <c:v>0.60676652193069502</c:v>
                </c:pt>
                <c:pt idx="402">
                  <c:v>0.60723793506622303</c:v>
                </c:pt>
                <c:pt idx="403">
                  <c:v>0.60783094167709395</c:v>
                </c:pt>
                <c:pt idx="404">
                  <c:v>0.60828989744186401</c:v>
                </c:pt>
                <c:pt idx="405">
                  <c:v>0.60873591899871804</c:v>
                </c:pt>
                <c:pt idx="406">
                  <c:v>0.60923469066619895</c:v>
                </c:pt>
                <c:pt idx="407">
                  <c:v>0.60963129997253396</c:v>
                </c:pt>
                <c:pt idx="408">
                  <c:v>0.61009496450424205</c:v>
                </c:pt>
                <c:pt idx="409">
                  <c:v>0.61064219474792503</c:v>
                </c:pt>
                <c:pt idx="410">
                  <c:v>0.61106127500534102</c:v>
                </c:pt>
                <c:pt idx="411">
                  <c:v>0.61150705814361594</c:v>
                </c:pt>
                <c:pt idx="412">
                  <c:v>0.61196595430374101</c:v>
                </c:pt>
                <c:pt idx="413">
                  <c:v>0.61240023374557495</c:v>
                </c:pt>
                <c:pt idx="414">
                  <c:v>0.61279702186584495</c:v>
                </c:pt>
                <c:pt idx="415">
                  <c:v>0.61320829391479503</c:v>
                </c:pt>
                <c:pt idx="416">
                  <c:v>0.61368405818939198</c:v>
                </c:pt>
                <c:pt idx="417">
                  <c:v>0.61411952972412098</c:v>
                </c:pt>
                <c:pt idx="418">
                  <c:v>0.61453175544738803</c:v>
                </c:pt>
                <c:pt idx="419">
                  <c:v>0.61492168903350797</c:v>
                </c:pt>
                <c:pt idx="420">
                  <c:v>0.61526542901992798</c:v>
                </c:pt>
                <c:pt idx="421">
                  <c:v>0.61560714244842496</c:v>
                </c:pt>
                <c:pt idx="422">
                  <c:v>0.61595487594604503</c:v>
                </c:pt>
                <c:pt idx="423">
                  <c:v>0.61634749174117998</c:v>
                </c:pt>
                <c:pt idx="424">
                  <c:v>0.616704702377319</c:v>
                </c:pt>
                <c:pt idx="425">
                  <c:v>0.61704283952713002</c:v>
                </c:pt>
                <c:pt idx="426">
                  <c:v>0.61736881732940696</c:v>
                </c:pt>
                <c:pt idx="427">
                  <c:v>0.61757087707519498</c:v>
                </c:pt>
                <c:pt idx="428">
                  <c:v>0.61782211065292403</c:v>
                </c:pt>
                <c:pt idx="429">
                  <c:v>0.61818313598632801</c:v>
                </c:pt>
                <c:pt idx="430">
                  <c:v>0.61847901344299305</c:v>
                </c:pt>
                <c:pt idx="431">
                  <c:v>0.61878311634063698</c:v>
                </c:pt>
                <c:pt idx="432">
                  <c:v>0.61908745765686002</c:v>
                </c:pt>
                <c:pt idx="433">
                  <c:v>0.61931324005126998</c:v>
                </c:pt>
                <c:pt idx="434">
                  <c:v>0.61959052085876498</c:v>
                </c:pt>
                <c:pt idx="435">
                  <c:v>0.61986839771270796</c:v>
                </c:pt>
                <c:pt idx="436">
                  <c:v>0.62006497383117698</c:v>
                </c:pt>
                <c:pt idx="437">
                  <c:v>0.62039810419082597</c:v>
                </c:pt>
                <c:pt idx="438">
                  <c:v>0.62066292762756303</c:v>
                </c:pt>
                <c:pt idx="439">
                  <c:v>0.62075036764144897</c:v>
                </c:pt>
                <c:pt idx="440">
                  <c:v>0.62100237607955899</c:v>
                </c:pt>
                <c:pt idx="441">
                  <c:v>0.62129437923431396</c:v>
                </c:pt>
                <c:pt idx="442">
                  <c:v>0.62161213159561202</c:v>
                </c:pt>
                <c:pt idx="443">
                  <c:v>0.62188130617141701</c:v>
                </c:pt>
                <c:pt idx="444">
                  <c:v>0.62211376428604104</c:v>
                </c:pt>
                <c:pt idx="445">
                  <c:v>0.62233752012252797</c:v>
                </c:pt>
                <c:pt idx="446">
                  <c:v>0.62260925769805897</c:v>
                </c:pt>
                <c:pt idx="447">
                  <c:v>0.62289315462112405</c:v>
                </c:pt>
                <c:pt idx="448">
                  <c:v>0.62321501970291104</c:v>
                </c:pt>
                <c:pt idx="449">
                  <c:v>0.62360340356826804</c:v>
                </c:pt>
                <c:pt idx="450">
                  <c:v>0.62396383285522505</c:v>
                </c:pt>
                <c:pt idx="451">
                  <c:v>0.62426364421844505</c:v>
                </c:pt>
                <c:pt idx="452">
                  <c:v>0.62449878454208396</c:v>
                </c:pt>
                <c:pt idx="453">
                  <c:v>0.62475496530532804</c:v>
                </c:pt>
                <c:pt idx="454">
                  <c:v>0.62491989135742199</c:v>
                </c:pt>
                <c:pt idx="455">
                  <c:v>0.62503147125244096</c:v>
                </c:pt>
                <c:pt idx="456">
                  <c:v>0.62518340349197399</c:v>
                </c:pt>
                <c:pt idx="457">
                  <c:v>0.62547069787979104</c:v>
                </c:pt>
                <c:pt idx="458">
                  <c:v>0.62587040662765503</c:v>
                </c:pt>
                <c:pt idx="459">
                  <c:v>0.62642014026641801</c:v>
                </c:pt>
                <c:pt idx="460">
                  <c:v>0.62694054841995195</c:v>
                </c:pt>
                <c:pt idx="461">
                  <c:v>0.62745958566665605</c:v>
                </c:pt>
                <c:pt idx="462">
                  <c:v>0.62798202037811302</c:v>
                </c:pt>
                <c:pt idx="463">
                  <c:v>0.62844157218933105</c:v>
                </c:pt>
                <c:pt idx="464">
                  <c:v>0.628884077072144</c:v>
                </c:pt>
                <c:pt idx="465">
                  <c:v>0.62930810451507602</c:v>
                </c:pt>
                <c:pt idx="466">
                  <c:v>0.62969511747360196</c:v>
                </c:pt>
                <c:pt idx="467">
                  <c:v>0.63008153438568104</c:v>
                </c:pt>
                <c:pt idx="468">
                  <c:v>0.63045829534530595</c:v>
                </c:pt>
                <c:pt idx="469">
                  <c:v>0.63080763816833496</c:v>
                </c:pt>
                <c:pt idx="470">
                  <c:v>0.63115787506103505</c:v>
                </c:pt>
                <c:pt idx="471">
                  <c:v>0.63149994611740101</c:v>
                </c:pt>
                <c:pt idx="472">
                  <c:v>0.63182848691940297</c:v>
                </c:pt>
                <c:pt idx="473">
                  <c:v>0.63214147090911899</c:v>
                </c:pt>
                <c:pt idx="474">
                  <c:v>0.63247346878051802</c:v>
                </c:pt>
                <c:pt idx="475">
                  <c:v>0.63282269239425704</c:v>
                </c:pt>
                <c:pt idx="476">
                  <c:v>0.63317656517028797</c:v>
                </c:pt>
                <c:pt idx="477">
                  <c:v>0.63351225852966297</c:v>
                </c:pt>
                <c:pt idx="478">
                  <c:v>0.63382863998413097</c:v>
                </c:pt>
                <c:pt idx="479">
                  <c:v>0.63410931825637795</c:v>
                </c:pt>
                <c:pt idx="480">
                  <c:v>0.63445234298706099</c:v>
                </c:pt>
                <c:pt idx="481">
                  <c:v>0.634815454483032</c:v>
                </c:pt>
                <c:pt idx="482">
                  <c:v>0.63518518209457397</c:v>
                </c:pt>
                <c:pt idx="483">
                  <c:v>0.63552653789520297</c:v>
                </c:pt>
                <c:pt idx="484">
                  <c:v>0.63588988780975297</c:v>
                </c:pt>
                <c:pt idx="485">
                  <c:v>0.63627254962921098</c:v>
                </c:pt>
                <c:pt idx="486">
                  <c:v>0.63658905029296897</c:v>
                </c:pt>
                <c:pt idx="487">
                  <c:v>0.63693451881408703</c:v>
                </c:pt>
                <c:pt idx="488">
                  <c:v>0.63729465007782005</c:v>
                </c:pt>
                <c:pt idx="489">
                  <c:v>0.63764518499374401</c:v>
                </c:pt>
                <c:pt idx="490">
                  <c:v>0.63792479038238503</c:v>
                </c:pt>
                <c:pt idx="491">
                  <c:v>0.63820391893386796</c:v>
                </c:pt>
                <c:pt idx="492">
                  <c:v>0.63852292299270597</c:v>
                </c:pt>
                <c:pt idx="493">
                  <c:v>0.63885569572448697</c:v>
                </c:pt>
                <c:pt idx="494">
                  <c:v>0.63913977146148704</c:v>
                </c:pt>
                <c:pt idx="495">
                  <c:v>0.63936728239059404</c:v>
                </c:pt>
                <c:pt idx="496">
                  <c:v>0.639615118503571</c:v>
                </c:pt>
                <c:pt idx="497">
                  <c:v>0.639867663383484</c:v>
                </c:pt>
                <c:pt idx="498">
                  <c:v>0.64012718200683605</c:v>
                </c:pt>
                <c:pt idx="499">
                  <c:v>0.64040333032607999</c:v>
                </c:pt>
                <c:pt idx="500">
                  <c:v>0.64067631959915206</c:v>
                </c:pt>
                <c:pt idx="501">
                  <c:v>0.64095646142959595</c:v>
                </c:pt>
                <c:pt idx="502">
                  <c:v>0.64125329256057695</c:v>
                </c:pt>
                <c:pt idx="503">
                  <c:v>0.64150416851043701</c:v>
                </c:pt>
                <c:pt idx="504">
                  <c:v>0.64174479246139504</c:v>
                </c:pt>
                <c:pt idx="505">
                  <c:v>0.64197975397109996</c:v>
                </c:pt>
                <c:pt idx="506">
                  <c:v>0.64209491014480602</c:v>
                </c:pt>
                <c:pt idx="507">
                  <c:v>0.64230489730835005</c:v>
                </c:pt>
                <c:pt idx="508">
                  <c:v>0.64257448911666903</c:v>
                </c:pt>
                <c:pt idx="509">
                  <c:v>0.64276093244552601</c:v>
                </c:pt>
                <c:pt idx="510">
                  <c:v>0.64297044277191195</c:v>
                </c:pt>
                <c:pt idx="511">
                  <c:v>0.64320445060730003</c:v>
                </c:pt>
                <c:pt idx="512">
                  <c:v>0.64347821474075295</c:v>
                </c:pt>
                <c:pt idx="513">
                  <c:v>0.64372056722641002</c:v>
                </c:pt>
                <c:pt idx="514">
                  <c:v>0.643937587738037</c:v>
                </c:pt>
                <c:pt idx="515">
                  <c:v>0.64412599802017201</c:v>
                </c:pt>
                <c:pt idx="516">
                  <c:v>0.64434009790420499</c:v>
                </c:pt>
                <c:pt idx="517">
                  <c:v>0.64464432001113903</c:v>
                </c:pt>
                <c:pt idx="518">
                  <c:v>0.64500677585601796</c:v>
                </c:pt>
                <c:pt idx="519">
                  <c:v>0.645213782787323</c:v>
                </c:pt>
                <c:pt idx="520">
                  <c:v>0.64541864395141602</c:v>
                </c:pt>
                <c:pt idx="521">
                  <c:v>0.64566200971603405</c:v>
                </c:pt>
                <c:pt idx="522">
                  <c:v>0.64603054523467995</c:v>
                </c:pt>
                <c:pt idx="523">
                  <c:v>0.64631587266921997</c:v>
                </c:pt>
                <c:pt idx="524">
                  <c:v>0.64659643173217796</c:v>
                </c:pt>
                <c:pt idx="525">
                  <c:v>0.64690172672271695</c:v>
                </c:pt>
                <c:pt idx="526">
                  <c:v>0.64712965488433805</c:v>
                </c:pt>
                <c:pt idx="527">
                  <c:v>0.64744490385055498</c:v>
                </c:pt>
                <c:pt idx="528">
                  <c:v>0.64783692359924305</c:v>
                </c:pt>
                <c:pt idx="529">
                  <c:v>0.64804261922836304</c:v>
                </c:pt>
                <c:pt idx="530">
                  <c:v>0.64830780029296897</c:v>
                </c:pt>
                <c:pt idx="531">
                  <c:v>0.64861708879470803</c:v>
                </c:pt>
                <c:pt idx="532">
                  <c:v>0.64896285533904996</c:v>
                </c:pt>
                <c:pt idx="533">
                  <c:v>0.64926046133041404</c:v>
                </c:pt>
                <c:pt idx="534">
                  <c:v>0.64958906173706099</c:v>
                </c:pt>
                <c:pt idx="535">
                  <c:v>0.65000617504119895</c:v>
                </c:pt>
                <c:pt idx="536">
                  <c:v>0.650282502174377</c:v>
                </c:pt>
                <c:pt idx="537">
                  <c:v>0.65059292316436801</c:v>
                </c:pt>
                <c:pt idx="538">
                  <c:v>0.65095889568328902</c:v>
                </c:pt>
                <c:pt idx="539">
                  <c:v>0.65133267641067505</c:v>
                </c:pt>
                <c:pt idx="540">
                  <c:v>0.65158522129058805</c:v>
                </c:pt>
                <c:pt idx="541">
                  <c:v>0.651783466339111</c:v>
                </c:pt>
                <c:pt idx="542">
                  <c:v>0.65210026502609297</c:v>
                </c:pt>
                <c:pt idx="543">
                  <c:v>0.65245890617370605</c:v>
                </c:pt>
                <c:pt idx="544">
                  <c:v>0.65278226137161299</c:v>
                </c:pt>
                <c:pt idx="545">
                  <c:v>0.65298962593078602</c:v>
                </c:pt>
                <c:pt idx="546">
                  <c:v>0.65325188636779796</c:v>
                </c:pt>
                <c:pt idx="547">
                  <c:v>0.65350466966628995</c:v>
                </c:pt>
                <c:pt idx="548">
                  <c:v>0.65373414754867598</c:v>
                </c:pt>
                <c:pt idx="549">
                  <c:v>0.65396517515182495</c:v>
                </c:pt>
                <c:pt idx="550">
                  <c:v>0.654180407524109</c:v>
                </c:pt>
                <c:pt idx="551">
                  <c:v>0.65438210964202903</c:v>
                </c:pt>
                <c:pt idx="552">
                  <c:v>0.65457403659820601</c:v>
                </c:pt>
                <c:pt idx="553">
                  <c:v>0.65478491783142101</c:v>
                </c:pt>
                <c:pt idx="554">
                  <c:v>0.65501362085342396</c:v>
                </c:pt>
                <c:pt idx="555">
                  <c:v>0.655268013477325</c:v>
                </c:pt>
                <c:pt idx="556">
                  <c:v>0.65542465448379505</c:v>
                </c:pt>
                <c:pt idx="557">
                  <c:v>0.65552163124084495</c:v>
                </c:pt>
                <c:pt idx="558">
                  <c:v>0.65555840730667103</c:v>
                </c:pt>
                <c:pt idx="559">
                  <c:v>0.65586096048355103</c:v>
                </c:pt>
                <c:pt idx="560">
                  <c:v>0.65617114305496205</c:v>
                </c:pt>
                <c:pt idx="561">
                  <c:v>0.65646708011627197</c:v>
                </c:pt>
                <c:pt idx="562">
                  <c:v>0.65665024518966697</c:v>
                </c:pt>
                <c:pt idx="563">
                  <c:v>0.65693849325180098</c:v>
                </c:pt>
                <c:pt idx="564">
                  <c:v>0.65723621845245395</c:v>
                </c:pt>
                <c:pt idx="565">
                  <c:v>0.65739238262176503</c:v>
                </c:pt>
                <c:pt idx="566">
                  <c:v>0.65762245655059803</c:v>
                </c:pt>
                <c:pt idx="567">
                  <c:v>0.65790933370590199</c:v>
                </c:pt>
                <c:pt idx="568">
                  <c:v>0.65826284885406505</c:v>
                </c:pt>
                <c:pt idx="569">
                  <c:v>0.65848988294601396</c:v>
                </c:pt>
                <c:pt idx="570">
                  <c:v>0.65876835584640503</c:v>
                </c:pt>
                <c:pt idx="571">
                  <c:v>0.65910303592681896</c:v>
                </c:pt>
                <c:pt idx="572">
                  <c:v>0.659398853778839</c:v>
                </c:pt>
                <c:pt idx="573">
                  <c:v>0.65969967842102095</c:v>
                </c:pt>
                <c:pt idx="574">
                  <c:v>0.659995377063751</c:v>
                </c:pt>
                <c:pt idx="575">
                  <c:v>0.66025656461715698</c:v>
                </c:pt>
                <c:pt idx="576">
                  <c:v>0.66055154800414995</c:v>
                </c:pt>
                <c:pt idx="577">
                  <c:v>0.66085976362228405</c:v>
                </c:pt>
                <c:pt idx="578">
                  <c:v>0.66117185354232799</c:v>
                </c:pt>
                <c:pt idx="579">
                  <c:v>0.66147750616073597</c:v>
                </c:pt>
                <c:pt idx="580">
                  <c:v>0.66179752349853505</c:v>
                </c:pt>
                <c:pt idx="581">
                  <c:v>0.66213077306747403</c:v>
                </c:pt>
                <c:pt idx="582">
                  <c:v>0.66236686706543002</c:v>
                </c:pt>
                <c:pt idx="583">
                  <c:v>0.66263210773467995</c:v>
                </c:pt>
                <c:pt idx="584">
                  <c:v>0.66291415691375699</c:v>
                </c:pt>
                <c:pt idx="585">
                  <c:v>0.66317993402481101</c:v>
                </c:pt>
                <c:pt idx="586">
                  <c:v>0.66339898109436002</c:v>
                </c:pt>
                <c:pt idx="587">
                  <c:v>0.66359728574752797</c:v>
                </c:pt>
                <c:pt idx="588">
                  <c:v>0.66378456354141202</c:v>
                </c:pt>
                <c:pt idx="589">
                  <c:v>0.66396456956863403</c:v>
                </c:pt>
                <c:pt idx="590">
                  <c:v>0.66407483816146895</c:v>
                </c:pt>
                <c:pt idx="591">
                  <c:v>0.66409695148467995</c:v>
                </c:pt>
                <c:pt idx="592">
                  <c:v>0.66430729627609297</c:v>
                </c:pt>
                <c:pt idx="593">
                  <c:v>0.664401054382324</c:v>
                </c:pt>
                <c:pt idx="594">
                  <c:v>0.66443037986755404</c:v>
                </c:pt>
                <c:pt idx="595">
                  <c:v>0.66462147235870395</c:v>
                </c:pt>
                <c:pt idx="596">
                  <c:v>0.66469615697860696</c:v>
                </c:pt>
                <c:pt idx="597">
                  <c:v>0.66473692655563399</c:v>
                </c:pt>
                <c:pt idx="598">
                  <c:v>0.66481733322143599</c:v>
                </c:pt>
                <c:pt idx="599">
                  <c:v>0.66482347249984697</c:v>
                </c:pt>
                <c:pt idx="600">
                  <c:v>0.66481369733810403</c:v>
                </c:pt>
                <c:pt idx="601">
                  <c:v>0.66480135917663596</c:v>
                </c:pt>
                <c:pt idx="602">
                  <c:v>0.66477638483047496</c:v>
                </c:pt>
                <c:pt idx="603">
                  <c:v>0.66473853588104204</c:v>
                </c:pt>
                <c:pt idx="604">
                  <c:v>0.664714455604553</c:v>
                </c:pt>
                <c:pt idx="605">
                  <c:v>0.66489452123642001</c:v>
                </c:pt>
                <c:pt idx="606">
                  <c:v>0.66510248184204102</c:v>
                </c:pt>
                <c:pt idx="607">
                  <c:v>0.66531813144683805</c:v>
                </c:pt>
                <c:pt idx="608">
                  <c:v>0.66550999879837003</c:v>
                </c:pt>
                <c:pt idx="609">
                  <c:v>0.66590350866317705</c:v>
                </c:pt>
                <c:pt idx="610">
                  <c:v>0.66624295711517301</c:v>
                </c:pt>
                <c:pt idx="611">
                  <c:v>0.66640061140060403</c:v>
                </c:pt>
                <c:pt idx="612">
                  <c:v>0.66661375761032104</c:v>
                </c:pt>
                <c:pt idx="613">
                  <c:v>0.66672754287719704</c:v>
                </c:pt>
                <c:pt idx="614">
                  <c:v>0.66670143604278598</c:v>
                </c:pt>
                <c:pt idx="615">
                  <c:v>0.66617232561111495</c:v>
                </c:pt>
                <c:pt idx="616">
                  <c:v>0.66585016250610396</c:v>
                </c:pt>
                <c:pt idx="617">
                  <c:v>0.66568052768707298</c:v>
                </c:pt>
                <c:pt idx="618">
                  <c:v>0.66563999652862504</c:v>
                </c:pt>
                <c:pt idx="619">
                  <c:v>0.66579395532607999</c:v>
                </c:pt>
                <c:pt idx="620">
                  <c:v>0.66617900133132901</c:v>
                </c:pt>
                <c:pt idx="621">
                  <c:v>0.66690498590469405</c:v>
                </c:pt>
                <c:pt idx="622">
                  <c:v>0.66820436716079701</c:v>
                </c:pt>
                <c:pt idx="623">
                  <c:v>0.66974937915802002</c:v>
                </c:pt>
                <c:pt idx="624">
                  <c:v>0.67149275541305498</c:v>
                </c:pt>
                <c:pt idx="625">
                  <c:v>0.67273437976837203</c:v>
                </c:pt>
                <c:pt idx="626">
                  <c:v>0.67370969057083097</c:v>
                </c:pt>
                <c:pt idx="627">
                  <c:v>0.67447102069854703</c:v>
                </c:pt>
                <c:pt idx="628">
                  <c:v>0.675026655197144</c:v>
                </c:pt>
                <c:pt idx="629">
                  <c:v>0.67544257640838601</c:v>
                </c:pt>
                <c:pt idx="630">
                  <c:v>0.67590016126632702</c:v>
                </c:pt>
                <c:pt idx="631">
                  <c:v>0.676563501358032</c:v>
                </c:pt>
                <c:pt idx="632">
                  <c:v>0.67473065853118896</c:v>
                </c:pt>
                <c:pt idx="633">
                  <c:v>0.67511492967605602</c:v>
                </c:pt>
                <c:pt idx="634">
                  <c:v>0.67549222707748402</c:v>
                </c:pt>
                <c:pt idx="635">
                  <c:v>0.67586976289749101</c:v>
                </c:pt>
                <c:pt idx="636">
                  <c:v>0.67619627714157104</c:v>
                </c:pt>
                <c:pt idx="637">
                  <c:v>0.676472127437592</c:v>
                </c:pt>
                <c:pt idx="638">
                  <c:v>0.676757872104645</c:v>
                </c:pt>
                <c:pt idx="639">
                  <c:v>0.67704612016677901</c:v>
                </c:pt>
                <c:pt idx="640">
                  <c:v>0.67731672525405895</c:v>
                </c:pt>
                <c:pt idx="641">
                  <c:v>0.67756539583206199</c:v>
                </c:pt>
                <c:pt idx="642">
                  <c:v>0.67784398794174205</c:v>
                </c:pt>
                <c:pt idx="643">
                  <c:v>0.67812877893447898</c:v>
                </c:pt>
                <c:pt idx="644">
                  <c:v>0.67835980653762795</c:v>
                </c:pt>
                <c:pt idx="645">
                  <c:v>0.67856580018997203</c:v>
                </c:pt>
                <c:pt idx="646">
                  <c:v>0.67879521846771196</c:v>
                </c:pt>
                <c:pt idx="647">
                  <c:v>0.67903023958206199</c:v>
                </c:pt>
                <c:pt idx="648">
                  <c:v>0.67920386791229204</c:v>
                </c:pt>
                <c:pt idx="649">
                  <c:v>0.67930006980895996</c:v>
                </c:pt>
                <c:pt idx="650">
                  <c:v>0.67942231893539395</c:v>
                </c:pt>
                <c:pt idx="651">
                  <c:v>0.67957800626754805</c:v>
                </c:pt>
                <c:pt idx="652">
                  <c:v>0.67973268032073997</c:v>
                </c:pt>
                <c:pt idx="653">
                  <c:v>0.67999184131622303</c:v>
                </c:pt>
                <c:pt idx="654">
                  <c:v>0.68025779724121105</c:v>
                </c:pt>
                <c:pt idx="655">
                  <c:v>0.68046623468399003</c:v>
                </c:pt>
                <c:pt idx="656">
                  <c:v>0.68059241771697998</c:v>
                </c:pt>
                <c:pt idx="657">
                  <c:v>0.68066608905792203</c:v>
                </c:pt>
                <c:pt idx="658">
                  <c:v>0.68072539567947399</c:v>
                </c:pt>
                <c:pt idx="659">
                  <c:v>0.68081879615783703</c:v>
                </c:pt>
                <c:pt idx="660">
                  <c:v>0.68099588155746504</c:v>
                </c:pt>
                <c:pt idx="661">
                  <c:v>0.68119221925735496</c:v>
                </c:pt>
                <c:pt idx="662">
                  <c:v>0.68130332231521595</c:v>
                </c:pt>
                <c:pt idx="663">
                  <c:v>0.68138420581817605</c:v>
                </c:pt>
                <c:pt idx="664">
                  <c:v>0.68153899908065796</c:v>
                </c:pt>
                <c:pt idx="665">
                  <c:v>0.68170887231826804</c:v>
                </c:pt>
                <c:pt idx="666">
                  <c:v>0.68182420730590798</c:v>
                </c:pt>
                <c:pt idx="667">
                  <c:v>0.68192124366760298</c:v>
                </c:pt>
                <c:pt idx="668">
                  <c:v>0.68204677104949996</c:v>
                </c:pt>
                <c:pt idx="669">
                  <c:v>0.682167708873749</c:v>
                </c:pt>
                <c:pt idx="670">
                  <c:v>0.68232470750808705</c:v>
                </c:pt>
                <c:pt idx="671">
                  <c:v>0.68254160881042503</c:v>
                </c:pt>
                <c:pt idx="672">
                  <c:v>0.68274074792861905</c:v>
                </c:pt>
                <c:pt idx="673">
                  <c:v>0.68286496400833097</c:v>
                </c:pt>
                <c:pt idx="674">
                  <c:v>0.68294799327850297</c:v>
                </c:pt>
                <c:pt idx="675">
                  <c:v>0.68306797742843595</c:v>
                </c:pt>
                <c:pt idx="676">
                  <c:v>0.68326687812805198</c:v>
                </c:pt>
                <c:pt idx="677">
                  <c:v>0.68349444866180398</c:v>
                </c:pt>
                <c:pt idx="678">
                  <c:v>0.68363970518112205</c:v>
                </c:pt>
                <c:pt idx="679">
                  <c:v>0.68371987342834495</c:v>
                </c:pt>
                <c:pt idx="680">
                  <c:v>0.68385261297225997</c:v>
                </c:pt>
                <c:pt idx="681">
                  <c:v>0.68403035402297996</c:v>
                </c:pt>
                <c:pt idx="682">
                  <c:v>0.68426555395126298</c:v>
                </c:pt>
                <c:pt idx="683">
                  <c:v>0.684489965438843</c:v>
                </c:pt>
                <c:pt idx="684">
                  <c:v>0.68466573953628496</c:v>
                </c:pt>
                <c:pt idx="685">
                  <c:v>0.68483918905258201</c:v>
                </c:pt>
                <c:pt idx="686">
                  <c:v>0.68502831459045399</c:v>
                </c:pt>
                <c:pt idx="687">
                  <c:v>0.68524879217147805</c:v>
                </c:pt>
                <c:pt idx="688">
                  <c:v>0.68548673391342196</c:v>
                </c:pt>
                <c:pt idx="689">
                  <c:v>0.68571728467941295</c:v>
                </c:pt>
                <c:pt idx="690">
                  <c:v>0.68591713905334495</c:v>
                </c:pt>
                <c:pt idx="691">
                  <c:v>0.68609541654586803</c:v>
                </c:pt>
                <c:pt idx="692">
                  <c:v>0.68629515171051003</c:v>
                </c:pt>
                <c:pt idx="693">
                  <c:v>0.68654608726501498</c:v>
                </c:pt>
                <c:pt idx="694">
                  <c:v>0.68678653240203902</c:v>
                </c:pt>
                <c:pt idx="695">
                  <c:v>0.68696081638336204</c:v>
                </c:pt>
                <c:pt idx="696">
                  <c:v>0.68716907501220703</c:v>
                </c:pt>
                <c:pt idx="697">
                  <c:v>0.68742418289184604</c:v>
                </c:pt>
                <c:pt idx="698">
                  <c:v>0.68765723705291704</c:v>
                </c:pt>
                <c:pt idx="699">
                  <c:v>0.68785351514816295</c:v>
                </c:pt>
                <c:pt idx="700">
                  <c:v>0.68800121545791604</c:v>
                </c:pt>
                <c:pt idx="701">
                  <c:v>0.688149213790894</c:v>
                </c:pt>
                <c:pt idx="702">
                  <c:v>0.68831360340118397</c:v>
                </c:pt>
                <c:pt idx="703">
                  <c:v>0.68847972154617298</c:v>
                </c:pt>
                <c:pt idx="704">
                  <c:v>0.68863356113433805</c:v>
                </c:pt>
                <c:pt idx="705">
                  <c:v>0.68877357244491599</c:v>
                </c:pt>
                <c:pt idx="706">
                  <c:v>0.68885552883148204</c:v>
                </c:pt>
                <c:pt idx="707">
                  <c:v>0.688909351825714</c:v>
                </c:pt>
                <c:pt idx="708">
                  <c:v>0.68898171186447099</c:v>
                </c:pt>
                <c:pt idx="709">
                  <c:v>0.689070224761963</c:v>
                </c:pt>
                <c:pt idx="710">
                  <c:v>0.68919879198074296</c:v>
                </c:pt>
                <c:pt idx="711">
                  <c:v>0.689353168010712</c:v>
                </c:pt>
                <c:pt idx="712">
                  <c:v>0.68942791223526001</c:v>
                </c:pt>
                <c:pt idx="713">
                  <c:v>0.68938362598419201</c:v>
                </c:pt>
                <c:pt idx="714">
                  <c:v>0.68938547372818004</c:v>
                </c:pt>
                <c:pt idx="715">
                  <c:v>0.689472615718842</c:v>
                </c:pt>
                <c:pt idx="716">
                  <c:v>0.6895392537117</c:v>
                </c:pt>
                <c:pt idx="717">
                  <c:v>0.68957221508026101</c:v>
                </c:pt>
                <c:pt idx="718">
                  <c:v>0.68961429595947299</c:v>
                </c:pt>
                <c:pt idx="719">
                  <c:v>0.68961727619171098</c:v>
                </c:pt>
                <c:pt idx="720">
                  <c:v>0.68958532810211204</c:v>
                </c:pt>
                <c:pt idx="721">
                  <c:v>0.68957543373107899</c:v>
                </c:pt>
                <c:pt idx="722">
                  <c:v>0.68958985805511497</c:v>
                </c:pt>
                <c:pt idx="723">
                  <c:v>0.68964397907257102</c:v>
                </c:pt>
                <c:pt idx="724">
                  <c:v>0.68971848487854004</c:v>
                </c:pt>
                <c:pt idx="725">
                  <c:v>0.68975400924682595</c:v>
                </c:pt>
                <c:pt idx="726">
                  <c:v>0.68975257873535201</c:v>
                </c:pt>
                <c:pt idx="727">
                  <c:v>0.68976509571075395</c:v>
                </c:pt>
                <c:pt idx="728">
                  <c:v>0.68972998857498202</c:v>
                </c:pt>
                <c:pt idx="729">
                  <c:v>0.68967652320861805</c:v>
                </c:pt>
                <c:pt idx="730">
                  <c:v>0.68969637155532804</c:v>
                </c:pt>
                <c:pt idx="731">
                  <c:v>0.68974220752716098</c:v>
                </c:pt>
                <c:pt idx="732">
                  <c:v>0.68976795673370395</c:v>
                </c:pt>
                <c:pt idx="733">
                  <c:v>0.68977481126785301</c:v>
                </c:pt>
                <c:pt idx="734">
                  <c:v>0.68978536128997803</c:v>
                </c:pt>
                <c:pt idx="735">
                  <c:v>0.68980413675308205</c:v>
                </c:pt>
                <c:pt idx="736">
                  <c:v>0.68984639644622803</c:v>
                </c:pt>
                <c:pt idx="737">
                  <c:v>0.68988400697708097</c:v>
                </c:pt>
                <c:pt idx="738">
                  <c:v>0.689922034740448</c:v>
                </c:pt>
                <c:pt idx="739">
                  <c:v>0.68996769189834595</c:v>
                </c:pt>
                <c:pt idx="740">
                  <c:v>0.68998432159423795</c:v>
                </c:pt>
                <c:pt idx="741">
                  <c:v>0.69000244140625</c:v>
                </c:pt>
                <c:pt idx="742">
                  <c:v>0.69006609916687001</c:v>
                </c:pt>
                <c:pt idx="743">
                  <c:v>0.69018691778182995</c:v>
                </c:pt>
                <c:pt idx="744">
                  <c:v>0.69028329849243197</c:v>
                </c:pt>
                <c:pt idx="745">
                  <c:v>0.69032961130142201</c:v>
                </c:pt>
                <c:pt idx="746">
                  <c:v>0.69039213657379195</c:v>
                </c:pt>
                <c:pt idx="747">
                  <c:v>0.69046229124069203</c:v>
                </c:pt>
                <c:pt idx="748">
                  <c:v>0.690518498420715</c:v>
                </c:pt>
                <c:pt idx="749">
                  <c:v>0.69055819511413596</c:v>
                </c:pt>
                <c:pt idx="750">
                  <c:v>0.69060409069061302</c:v>
                </c:pt>
                <c:pt idx="751">
                  <c:v>0.69069707393646196</c:v>
                </c:pt>
                <c:pt idx="752">
                  <c:v>0.69080275297164895</c:v>
                </c:pt>
                <c:pt idx="753">
                  <c:v>0.69090485572814897</c:v>
                </c:pt>
                <c:pt idx="754">
                  <c:v>0.69100326299667403</c:v>
                </c:pt>
                <c:pt idx="755">
                  <c:v>0.69107139110565197</c:v>
                </c:pt>
                <c:pt idx="756">
                  <c:v>0.691120505332947</c:v>
                </c:pt>
                <c:pt idx="757">
                  <c:v>0.69118171930313099</c:v>
                </c:pt>
                <c:pt idx="758">
                  <c:v>0.69127053022384599</c:v>
                </c:pt>
                <c:pt idx="759">
                  <c:v>0.69137215614318803</c:v>
                </c:pt>
                <c:pt idx="760">
                  <c:v>0.69148653745651201</c:v>
                </c:pt>
                <c:pt idx="761">
                  <c:v>0.69160073995590199</c:v>
                </c:pt>
                <c:pt idx="762">
                  <c:v>0.69172412157058705</c:v>
                </c:pt>
                <c:pt idx="763">
                  <c:v>0.69184774160385099</c:v>
                </c:pt>
                <c:pt idx="764">
                  <c:v>0.69196617603302002</c:v>
                </c:pt>
                <c:pt idx="765">
                  <c:v>0.69208103418350198</c:v>
                </c:pt>
                <c:pt idx="766">
                  <c:v>0.69222229719161998</c:v>
                </c:pt>
                <c:pt idx="767">
                  <c:v>0.69237118959426902</c:v>
                </c:pt>
                <c:pt idx="768">
                  <c:v>0.692504942417145</c:v>
                </c:pt>
                <c:pt idx="769">
                  <c:v>0.69262850284576405</c:v>
                </c:pt>
                <c:pt idx="770">
                  <c:v>0.69271129369735696</c:v>
                </c:pt>
                <c:pt idx="771">
                  <c:v>0.69277012348175004</c:v>
                </c:pt>
                <c:pt idx="772">
                  <c:v>0.69283932447433505</c:v>
                </c:pt>
                <c:pt idx="773">
                  <c:v>0.69292569160461404</c:v>
                </c:pt>
                <c:pt idx="774">
                  <c:v>0.69302529096603405</c:v>
                </c:pt>
                <c:pt idx="775">
                  <c:v>0.69315701723098799</c:v>
                </c:pt>
                <c:pt idx="776">
                  <c:v>0.69328916072845503</c:v>
                </c:pt>
                <c:pt idx="777">
                  <c:v>0.693414807319641</c:v>
                </c:pt>
                <c:pt idx="778">
                  <c:v>0.69353544712066695</c:v>
                </c:pt>
                <c:pt idx="779">
                  <c:v>0.69359380006790206</c:v>
                </c:pt>
                <c:pt idx="780">
                  <c:v>0.69364619255065896</c:v>
                </c:pt>
                <c:pt idx="781">
                  <c:v>0.69368714094161998</c:v>
                </c:pt>
                <c:pt idx="782">
                  <c:v>0.69372522830963101</c:v>
                </c:pt>
                <c:pt idx="783">
                  <c:v>0.69374459981918302</c:v>
                </c:pt>
                <c:pt idx="784">
                  <c:v>0.69376796483993497</c:v>
                </c:pt>
                <c:pt idx="785">
                  <c:v>0.69382083415985096</c:v>
                </c:pt>
                <c:pt idx="786">
                  <c:v>0.69389849901199296</c:v>
                </c:pt>
                <c:pt idx="787">
                  <c:v>0.69395846128463701</c:v>
                </c:pt>
                <c:pt idx="788">
                  <c:v>0.69398009777069103</c:v>
                </c:pt>
                <c:pt idx="789">
                  <c:v>0.69399899244308505</c:v>
                </c:pt>
                <c:pt idx="790">
                  <c:v>0.69402867555618297</c:v>
                </c:pt>
                <c:pt idx="791">
                  <c:v>0.69404536485671997</c:v>
                </c:pt>
                <c:pt idx="792">
                  <c:v>0.69404292106628396</c:v>
                </c:pt>
                <c:pt idx="793">
                  <c:v>0.694047391414642</c:v>
                </c:pt>
                <c:pt idx="794">
                  <c:v>0.69406145811080899</c:v>
                </c:pt>
                <c:pt idx="795">
                  <c:v>0.69407552480697599</c:v>
                </c:pt>
                <c:pt idx="796">
                  <c:v>0.69409954547882102</c:v>
                </c:pt>
                <c:pt idx="797">
                  <c:v>0.69412493705749501</c:v>
                </c:pt>
                <c:pt idx="798">
                  <c:v>0.69417351484298695</c:v>
                </c:pt>
                <c:pt idx="799">
                  <c:v>0.69422310590743996</c:v>
                </c:pt>
                <c:pt idx="800">
                  <c:v>0.69424802064895597</c:v>
                </c:pt>
                <c:pt idx="801">
                  <c:v>0.69426590204238903</c:v>
                </c:pt>
                <c:pt idx="802">
                  <c:v>0.69431841373443604</c:v>
                </c:pt>
                <c:pt idx="803">
                  <c:v>0.69438511133194003</c:v>
                </c:pt>
                <c:pt idx="804">
                  <c:v>0.694446921348572</c:v>
                </c:pt>
                <c:pt idx="805">
                  <c:v>0.69450342655181896</c:v>
                </c:pt>
                <c:pt idx="806">
                  <c:v>0.69453364610671997</c:v>
                </c:pt>
                <c:pt idx="807">
                  <c:v>0.69454282522201505</c:v>
                </c:pt>
                <c:pt idx="808">
                  <c:v>0.69456869363784801</c:v>
                </c:pt>
                <c:pt idx="809">
                  <c:v>0.69461739063262895</c:v>
                </c:pt>
                <c:pt idx="810">
                  <c:v>0.69466656446456898</c:v>
                </c:pt>
                <c:pt idx="811">
                  <c:v>0.69470721483230602</c:v>
                </c:pt>
                <c:pt idx="812">
                  <c:v>0.69475030899047896</c:v>
                </c:pt>
                <c:pt idx="813">
                  <c:v>0.69486099481582597</c:v>
                </c:pt>
                <c:pt idx="814">
                  <c:v>0.69496792554855302</c:v>
                </c:pt>
                <c:pt idx="815">
                  <c:v>0.69502735137939498</c:v>
                </c:pt>
                <c:pt idx="816">
                  <c:v>0.69508284330367998</c:v>
                </c:pt>
                <c:pt idx="817">
                  <c:v>0.69518601894378695</c:v>
                </c:pt>
                <c:pt idx="818">
                  <c:v>0.69529527425766002</c:v>
                </c:pt>
                <c:pt idx="819">
                  <c:v>0.69535106420517001</c:v>
                </c:pt>
                <c:pt idx="820">
                  <c:v>0.69539171457290605</c:v>
                </c:pt>
                <c:pt idx="821">
                  <c:v>0.69545012712478604</c:v>
                </c:pt>
                <c:pt idx="822">
                  <c:v>0.69550806283950795</c:v>
                </c:pt>
                <c:pt idx="823">
                  <c:v>0.69557315111160301</c:v>
                </c:pt>
                <c:pt idx="824">
                  <c:v>0.69564956426620495</c:v>
                </c:pt>
                <c:pt idx="825">
                  <c:v>0.69572705030441295</c:v>
                </c:pt>
                <c:pt idx="826">
                  <c:v>0.695809006690979</c:v>
                </c:pt>
                <c:pt idx="827">
                  <c:v>0.69589030742645297</c:v>
                </c:pt>
                <c:pt idx="828">
                  <c:v>0.69597017765045199</c:v>
                </c:pt>
                <c:pt idx="829">
                  <c:v>0.69604623317718495</c:v>
                </c:pt>
                <c:pt idx="830">
                  <c:v>0.69611328840255704</c:v>
                </c:pt>
                <c:pt idx="831">
                  <c:v>0.69618153572082497</c:v>
                </c:pt>
                <c:pt idx="832">
                  <c:v>0.69627314805984497</c:v>
                </c:pt>
                <c:pt idx="833">
                  <c:v>0.69636327028274503</c:v>
                </c:pt>
                <c:pt idx="834">
                  <c:v>0.696438848972321</c:v>
                </c:pt>
                <c:pt idx="835">
                  <c:v>0.696513891220093</c:v>
                </c:pt>
                <c:pt idx="836">
                  <c:v>0.69655352830886796</c:v>
                </c:pt>
                <c:pt idx="837">
                  <c:v>0.69658446311950695</c:v>
                </c:pt>
                <c:pt idx="838">
                  <c:v>0.69658917188644398</c:v>
                </c:pt>
                <c:pt idx="839">
                  <c:v>0.69657999277114901</c:v>
                </c:pt>
                <c:pt idx="840">
                  <c:v>0.69660097360610995</c:v>
                </c:pt>
                <c:pt idx="841">
                  <c:v>0.69664531946182295</c:v>
                </c:pt>
                <c:pt idx="842">
                  <c:v>0.69670492410659801</c:v>
                </c:pt>
                <c:pt idx="843">
                  <c:v>0.69678336381912198</c:v>
                </c:pt>
                <c:pt idx="844">
                  <c:v>0.69684511423110995</c:v>
                </c:pt>
                <c:pt idx="845">
                  <c:v>0.69688057899475098</c:v>
                </c:pt>
                <c:pt idx="846">
                  <c:v>0.69690817594528198</c:v>
                </c:pt>
                <c:pt idx="847">
                  <c:v>0.69690811634063698</c:v>
                </c:pt>
                <c:pt idx="848">
                  <c:v>0.69691383838653598</c:v>
                </c:pt>
                <c:pt idx="849">
                  <c:v>0.696946620941162</c:v>
                </c:pt>
                <c:pt idx="850">
                  <c:v>0.696977138519287</c:v>
                </c:pt>
                <c:pt idx="851">
                  <c:v>0.69697535037994396</c:v>
                </c:pt>
                <c:pt idx="852">
                  <c:v>0.69697344303131104</c:v>
                </c:pt>
                <c:pt idx="853">
                  <c:v>0.69700378179550204</c:v>
                </c:pt>
                <c:pt idx="854">
                  <c:v>0.69703668355941795</c:v>
                </c:pt>
                <c:pt idx="855">
                  <c:v>0.69700515270233199</c:v>
                </c:pt>
                <c:pt idx="856">
                  <c:v>0.69695991277694702</c:v>
                </c:pt>
                <c:pt idx="857">
                  <c:v>0.69692766666412398</c:v>
                </c:pt>
                <c:pt idx="858">
                  <c:v>0.69690024852752697</c:v>
                </c:pt>
                <c:pt idx="859">
                  <c:v>0.69688451290130604</c:v>
                </c:pt>
                <c:pt idx="860">
                  <c:v>0.69687694311142001</c:v>
                </c:pt>
                <c:pt idx="861">
                  <c:v>0.69683051109313998</c:v>
                </c:pt>
                <c:pt idx="862">
                  <c:v>0.69674503803253196</c:v>
                </c:pt>
                <c:pt idx="863">
                  <c:v>0.69666177034378096</c:v>
                </c:pt>
                <c:pt idx="864">
                  <c:v>0.69658064842224099</c:v>
                </c:pt>
                <c:pt idx="865">
                  <c:v>0.69649022817611705</c:v>
                </c:pt>
                <c:pt idx="866">
                  <c:v>0.69637638330459595</c:v>
                </c:pt>
                <c:pt idx="867">
                  <c:v>0.69626086950302102</c:v>
                </c:pt>
                <c:pt idx="868">
                  <c:v>0.69613224267959595</c:v>
                </c:pt>
                <c:pt idx="869">
                  <c:v>0.69600069522857699</c:v>
                </c:pt>
                <c:pt idx="870">
                  <c:v>0.69582962989807096</c:v>
                </c:pt>
                <c:pt idx="871">
                  <c:v>0.695659339427948</c:v>
                </c:pt>
                <c:pt idx="872">
                  <c:v>0.69544172286987305</c:v>
                </c:pt>
                <c:pt idx="873">
                  <c:v>0.69522321224212602</c:v>
                </c:pt>
                <c:pt idx="874">
                  <c:v>0.69495397806167603</c:v>
                </c:pt>
                <c:pt idx="875">
                  <c:v>0.69467777013778698</c:v>
                </c:pt>
                <c:pt idx="876">
                  <c:v>0.69438135623931896</c:v>
                </c:pt>
                <c:pt idx="877">
                  <c:v>0.69407850503921498</c:v>
                </c:pt>
                <c:pt idx="878">
                  <c:v>0.69376140832901001</c:v>
                </c:pt>
                <c:pt idx="879">
                  <c:v>0.69343805313110396</c:v>
                </c:pt>
                <c:pt idx="880">
                  <c:v>0.69310438632965099</c:v>
                </c:pt>
                <c:pt idx="881">
                  <c:v>0.69276213645935103</c:v>
                </c:pt>
                <c:pt idx="882">
                  <c:v>0.69242733716964699</c:v>
                </c:pt>
                <c:pt idx="883">
                  <c:v>0.69210195541381803</c:v>
                </c:pt>
                <c:pt idx="884">
                  <c:v>0.69180768728256203</c:v>
                </c:pt>
                <c:pt idx="885">
                  <c:v>0.69156867265701305</c:v>
                </c:pt>
                <c:pt idx="886">
                  <c:v>0.69134354591369596</c:v>
                </c:pt>
                <c:pt idx="887">
                  <c:v>0.69115769863128695</c:v>
                </c:pt>
                <c:pt idx="888">
                  <c:v>0.690984606742859</c:v>
                </c:pt>
                <c:pt idx="889">
                  <c:v>0.69088029861450195</c:v>
                </c:pt>
                <c:pt idx="890">
                  <c:v>0.69078356027603105</c:v>
                </c:pt>
                <c:pt idx="891">
                  <c:v>0.69081580638885498</c:v>
                </c:pt>
                <c:pt idx="892">
                  <c:v>0.69084793329238903</c:v>
                </c:pt>
                <c:pt idx="893">
                  <c:v>0.69096761941909801</c:v>
                </c:pt>
                <c:pt idx="894">
                  <c:v>0.69109123945236195</c:v>
                </c:pt>
                <c:pt idx="895">
                  <c:v>0.69127827882766701</c:v>
                </c:pt>
                <c:pt idx="896">
                  <c:v>0.69147545099258401</c:v>
                </c:pt>
                <c:pt idx="897">
                  <c:v>0.69168061017990101</c:v>
                </c:pt>
                <c:pt idx="898">
                  <c:v>0.69188761711120605</c:v>
                </c:pt>
                <c:pt idx="899">
                  <c:v>0.69210970401763905</c:v>
                </c:pt>
                <c:pt idx="900">
                  <c:v>0.69233906269073497</c:v>
                </c:pt>
                <c:pt idx="901">
                  <c:v>0.69254773855209395</c:v>
                </c:pt>
                <c:pt idx="902">
                  <c:v>0.69274026155471802</c:v>
                </c:pt>
                <c:pt idx="903">
                  <c:v>0.69294494390487704</c:v>
                </c:pt>
                <c:pt idx="904">
                  <c:v>0.69316351413726796</c:v>
                </c:pt>
                <c:pt idx="905">
                  <c:v>0.69336360692977905</c:v>
                </c:pt>
                <c:pt idx="906">
                  <c:v>0.69353312253952004</c:v>
                </c:pt>
                <c:pt idx="907">
                  <c:v>0.69370681047439597</c:v>
                </c:pt>
                <c:pt idx="908">
                  <c:v>0.69389313459396396</c:v>
                </c:pt>
                <c:pt idx="909">
                  <c:v>0.69407874345779397</c:v>
                </c:pt>
                <c:pt idx="910">
                  <c:v>0.69426482915878296</c:v>
                </c:pt>
                <c:pt idx="911">
                  <c:v>0.69444715976715099</c:v>
                </c:pt>
                <c:pt idx="912">
                  <c:v>0.694599390029907</c:v>
                </c:pt>
                <c:pt idx="913">
                  <c:v>0.69475096464157104</c:v>
                </c:pt>
                <c:pt idx="914">
                  <c:v>0.69489145278930697</c:v>
                </c:pt>
                <c:pt idx="915">
                  <c:v>0.69503116607666005</c:v>
                </c:pt>
                <c:pt idx="916">
                  <c:v>0.69512200355529796</c:v>
                </c:pt>
                <c:pt idx="917">
                  <c:v>0.69520753622055098</c:v>
                </c:pt>
                <c:pt idx="918">
                  <c:v>0.69527900218963601</c:v>
                </c:pt>
                <c:pt idx="919">
                  <c:v>0.69534701108932495</c:v>
                </c:pt>
                <c:pt idx="920">
                  <c:v>0.69540297985076904</c:v>
                </c:pt>
                <c:pt idx="921">
                  <c:v>0.695454061031342</c:v>
                </c:pt>
                <c:pt idx="922">
                  <c:v>0.69545477628707897</c:v>
                </c:pt>
                <c:pt idx="923">
                  <c:v>0.69542533159256004</c:v>
                </c:pt>
                <c:pt idx="924">
                  <c:v>0.69540673494339</c:v>
                </c:pt>
                <c:pt idx="925">
                  <c:v>0.69539773464202903</c:v>
                </c:pt>
                <c:pt idx="926">
                  <c:v>0.69533681869506803</c:v>
                </c:pt>
                <c:pt idx="927">
                  <c:v>0.69521117210388195</c:v>
                </c:pt>
                <c:pt idx="928">
                  <c:v>0.69507598876953103</c:v>
                </c:pt>
                <c:pt idx="929">
                  <c:v>0.69492352008819602</c:v>
                </c:pt>
                <c:pt idx="930">
                  <c:v>0.694743633270264</c:v>
                </c:pt>
                <c:pt idx="931">
                  <c:v>0.69448971748352095</c:v>
                </c:pt>
                <c:pt idx="932">
                  <c:v>0.69421541690826405</c:v>
                </c:pt>
                <c:pt idx="933">
                  <c:v>0.69384777545928999</c:v>
                </c:pt>
                <c:pt idx="934">
                  <c:v>0.69347256422042802</c:v>
                </c:pt>
                <c:pt idx="935">
                  <c:v>0.69304788112640403</c:v>
                </c:pt>
                <c:pt idx="936">
                  <c:v>0.69261991977691695</c:v>
                </c:pt>
                <c:pt idx="937">
                  <c:v>0.69211494922637895</c:v>
                </c:pt>
                <c:pt idx="938">
                  <c:v>0.69160640239715598</c:v>
                </c:pt>
                <c:pt idx="939">
                  <c:v>0.69107848405838002</c:v>
                </c:pt>
                <c:pt idx="940">
                  <c:v>0.69054567813873302</c:v>
                </c:pt>
                <c:pt idx="941">
                  <c:v>0.69001281261444103</c:v>
                </c:pt>
                <c:pt idx="942">
                  <c:v>0.68947708606720004</c:v>
                </c:pt>
                <c:pt idx="943">
                  <c:v>0.68896073102951105</c:v>
                </c:pt>
                <c:pt idx="944">
                  <c:v>0.68844908475875899</c:v>
                </c:pt>
                <c:pt idx="945">
                  <c:v>0.68795073032379195</c:v>
                </c:pt>
                <c:pt idx="946">
                  <c:v>0.687458395957947</c:v>
                </c:pt>
                <c:pt idx="947">
                  <c:v>0.68695217370986905</c:v>
                </c:pt>
                <c:pt idx="948">
                  <c:v>0.68643504381179798</c:v>
                </c:pt>
                <c:pt idx="949">
                  <c:v>0.68590235710143999</c:v>
                </c:pt>
                <c:pt idx="950">
                  <c:v>0.68535375595092796</c:v>
                </c:pt>
                <c:pt idx="951">
                  <c:v>0.68481045961380005</c:v>
                </c:pt>
                <c:pt idx="952">
                  <c:v>0.68427592515945401</c:v>
                </c:pt>
                <c:pt idx="953">
                  <c:v>0.68373972177505504</c:v>
                </c:pt>
                <c:pt idx="954">
                  <c:v>0.68320357799529996</c:v>
                </c:pt>
                <c:pt idx="955">
                  <c:v>0.682672619819641</c:v>
                </c:pt>
                <c:pt idx="956">
                  <c:v>0.68216198682785001</c:v>
                </c:pt>
                <c:pt idx="957">
                  <c:v>0.681668400764465</c:v>
                </c:pt>
                <c:pt idx="958">
                  <c:v>0.68126511573791504</c:v>
                </c:pt>
                <c:pt idx="959">
                  <c:v>0.68086463212966897</c:v>
                </c:pt>
                <c:pt idx="960">
                  <c:v>0.68050622940063499</c:v>
                </c:pt>
                <c:pt idx="961">
                  <c:v>0.68014842271804798</c:v>
                </c:pt>
                <c:pt idx="962">
                  <c:v>0.67987561225891102</c:v>
                </c:pt>
                <c:pt idx="963">
                  <c:v>0.67960345745086703</c:v>
                </c:pt>
                <c:pt idx="964">
                  <c:v>0.67934823036193803</c:v>
                </c:pt>
                <c:pt idx="965">
                  <c:v>0.67909401655197099</c:v>
                </c:pt>
                <c:pt idx="966">
                  <c:v>0.67881745100021396</c:v>
                </c:pt>
                <c:pt idx="967">
                  <c:v>0.67853677272796598</c:v>
                </c:pt>
                <c:pt idx="968">
                  <c:v>0.67822712659835804</c:v>
                </c:pt>
                <c:pt idx="969">
                  <c:v>0.67790764570236195</c:v>
                </c:pt>
                <c:pt idx="970">
                  <c:v>0.67752975225448597</c:v>
                </c:pt>
                <c:pt idx="971">
                  <c:v>0.67712599039077803</c:v>
                </c:pt>
                <c:pt idx="972">
                  <c:v>0.676746666431427</c:v>
                </c:pt>
                <c:pt idx="973">
                  <c:v>0.67638182640075695</c:v>
                </c:pt>
                <c:pt idx="974">
                  <c:v>0.67598307132720903</c:v>
                </c:pt>
                <c:pt idx="975">
                  <c:v>0.67555677890777599</c:v>
                </c:pt>
                <c:pt idx="976">
                  <c:v>0.67515373229980502</c:v>
                </c:pt>
                <c:pt idx="977">
                  <c:v>0.67477828264236495</c:v>
                </c:pt>
                <c:pt idx="978">
                  <c:v>0.67442643642425504</c:v>
                </c:pt>
                <c:pt idx="979">
                  <c:v>0.67411237955093395</c:v>
                </c:pt>
                <c:pt idx="980">
                  <c:v>0.67380958795547496</c:v>
                </c:pt>
                <c:pt idx="981">
                  <c:v>0.67353427410125699</c:v>
                </c:pt>
                <c:pt idx="982">
                  <c:v>0.67326849699020397</c:v>
                </c:pt>
                <c:pt idx="983">
                  <c:v>0.67303174734115601</c:v>
                </c:pt>
                <c:pt idx="984">
                  <c:v>0.67280346155166604</c:v>
                </c:pt>
                <c:pt idx="985">
                  <c:v>0.67261689901351895</c:v>
                </c:pt>
                <c:pt idx="986">
                  <c:v>0.67243421077728305</c:v>
                </c:pt>
                <c:pt idx="987">
                  <c:v>0.67228347063064597</c:v>
                </c:pt>
                <c:pt idx="988">
                  <c:v>0.67213273048400901</c:v>
                </c:pt>
                <c:pt idx="989">
                  <c:v>0.67190885543823198</c:v>
                </c:pt>
                <c:pt idx="990">
                  <c:v>0.67168581485748302</c:v>
                </c:pt>
                <c:pt idx="991">
                  <c:v>0.67131537199020397</c:v>
                </c:pt>
                <c:pt idx="992">
                  <c:v>0.67093509435653698</c:v>
                </c:pt>
                <c:pt idx="993">
                  <c:v>0.67034947872161899</c:v>
                </c:pt>
                <c:pt idx="994">
                  <c:v>0.66973257064819303</c:v>
                </c:pt>
                <c:pt idx="995">
                  <c:v>0.66875422000884999</c:v>
                </c:pt>
                <c:pt idx="996">
                  <c:v>0.66768360137939498</c:v>
                </c:pt>
                <c:pt idx="997">
                  <c:v>0.666326344013214</c:v>
                </c:pt>
                <c:pt idx="998">
                  <c:v>0.66486310958862305</c:v>
                </c:pt>
                <c:pt idx="999">
                  <c:v>0.663138687610626</c:v>
                </c:pt>
                <c:pt idx="1000">
                  <c:v>0.66127884387970004</c:v>
                </c:pt>
                <c:pt idx="1001">
                  <c:v>0.65934854745864901</c:v>
                </c:pt>
                <c:pt idx="1002">
                  <c:v>0.65737277269363403</c:v>
                </c:pt>
                <c:pt idx="1003">
                  <c:v>0.65542834997177102</c:v>
                </c:pt>
                <c:pt idx="1004">
                  <c:v>0.65351808071136497</c:v>
                </c:pt>
                <c:pt idx="1005">
                  <c:v>0.65181970596313499</c:v>
                </c:pt>
                <c:pt idx="1006">
                  <c:v>0.65039175748825095</c:v>
                </c:pt>
                <c:pt idx="1007">
                  <c:v>0.64913481473922696</c:v>
                </c:pt>
                <c:pt idx="1008">
                  <c:v>0.648162841796875</c:v>
                </c:pt>
                <c:pt idx="1009">
                  <c:v>0.64735943078994795</c:v>
                </c:pt>
                <c:pt idx="1010">
                  <c:v>0.64693462848663297</c:v>
                </c:pt>
                <c:pt idx="1011">
                  <c:v>0.64659667015075695</c:v>
                </c:pt>
                <c:pt idx="1012">
                  <c:v>0.64653378725051902</c:v>
                </c:pt>
                <c:pt idx="1013">
                  <c:v>0.64650517702102706</c:v>
                </c:pt>
                <c:pt idx="1014">
                  <c:v>0.64664316177368197</c:v>
                </c:pt>
                <c:pt idx="1015">
                  <c:v>0.64677095413207997</c:v>
                </c:pt>
                <c:pt idx="1016">
                  <c:v>0.64681690931320202</c:v>
                </c:pt>
                <c:pt idx="1017">
                  <c:v>0.64685374498367298</c:v>
                </c:pt>
                <c:pt idx="1018">
                  <c:v>0.64656299352645896</c:v>
                </c:pt>
                <c:pt idx="1019">
                  <c:v>0.64627605676651001</c:v>
                </c:pt>
                <c:pt idx="1020">
                  <c:v>0.64546656608581499</c:v>
                </c:pt>
                <c:pt idx="1021">
                  <c:v>0.64464735984802202</c:v>
                </c:pt>
                <c:pt idx="1022">
                  <c:v>0.64330255985259999</c:v>
                </c:pt>
                <c:pt idx="1023">
                  <c:v>0.64191174507141102</c:v>
                </c:pt>
                <c:pt idx="1024">
                  <c:v>0.63986611366271995</c:v>
                </c:pt>
                <c:pt idx="1025">
                  <c:v>0.63770592212677002</c:v>
                </c:pt>
                <c:pt idx="1026">
                  <c:v>0.635151267051697</c:v>
                </c:pt>
                <c:pt idx="1027">
                  <c:v>0.63249093294143699</c:v>
                </c:pt>
                <c:pt idx="1028">
                  <c:v>0.62932920455932595</c:v>
                </c:pt>
                <c:pt idx="1029">
                  <c:v>0.62597364187240601</c:v>
                </c:pt>
                <c:pt idx="1030">
                  <c:v>0.62229681015014604</c:v>
                </c:pt>
                <c:pt idx="1031">
                  <c:v>0.61845320463180498</c:v>
                </c:pt>
                <c:pt idx="1032">
                  <c:v>0.61413359642028797</c:v>
                </c:pt>
                <c:pt idx="1033">
                  <c:v>0.60948795080184903</c:v>
                </c:pt>
                <c:pt idx="1034">
                  <c:v>0.60460108518600497</c:v>
                </c:pt>
                <c:pt idx="1035">
                  <c:v>0.59950500726699796</c:v>
                </c:pt>
                <c:pt idx="1036">
                  <c:v>0.59403628110885598</c:v>
                </c:pt>
                <c:pt idx="1037">
                  <c:v>0.58813834190368697</c:v>
                </c:pt>
                <c:pt idx="1038">
                  <c:v>0.58228164911270097</c:v>
                </c:pt>
                <c:pt idx="1039">
                  <c:v>0.57646381855010997</c:v>
                </c:pt>
                <c:pt idx="1040">
                  <c:v>0.570778548717499</c:v>
                </c:pt>
                <c:pt idx="1041">
                  <c:v>0.56530678272247303</c:v>
                </c:pt>
                <c:pt idx="1042">
                  <c:v>0.56020969152450595</c:v>
                </c:pt>
                <c:pt idx="1043">
                  <c:v>0.555994272232056</c:v>
                </c:pt>
                <c:pt idx="1044">
                  <c:v>0.55207461118698098</c:v>
                </c:pt>
                <c:pt idx="1045">
                  <c:v>0.54911464452743497</c:v>
                </c:pt>
                <c:pt idx="1046">
                  <c:v>0.546433925628662</c:v>
                </c:pt>
                <c:pt idx="1047">
                  <c:v>0.54508572816848799</c:v>
                </c:pt>
                <c:pt idx="1048">
                  <c:v>0.54387551546096802</c:v>
                </c:pt>
                <c:pt idx="1049">
                  <c:v>0.54375165700912498</c:v>
                </c:pt>
                <c:pt idx="1050">
                  <c:v>0.54366862773895297</c:v>
                </c:pt>
                <c:pt idx="1051">
                  <c:v>0.54431730508804299</c:v>
                </c:pt>
                <c:pt idx="1052">
                  <c:v>0.54496395587921098</c:v>
                </c:pt>
                <c:pt idx="1053">
                  <c:v>0.545682013034821</c:v>
                </c:pt>
                <c:pt idx="1054">
                  <c:v>0.546397924423218</c:v>
                </c:pt>
                <c:pt idx="1055">
                  <c:v>0.54625797271728505</c:v>
                </c:pt>
                <c:pt idx="1056">
                  <c:v>0.54606282711029097</c:v>
                </c:pt>
                <c:pt idx="1057">
                  <c:v>0.54473835229873702</c:v>
                </c:pt>
                <c:pt idx="1058">
                  <c:v>0.54326701164245605</c:v>
                </c:pt>
                <c:pt idx="1059">
                  <c:v>0.54172462224960305</c:v>
                </c:pt>
                <c:pt idx="1060">
                  <c:v>0.54016894102096602</c:v>
                </c:pt>
                <c:pt idx="1061">
                  <c:v>0.53909838199615501</c:v>
                </c:pt>
                <c:pt idx="1062">
                  <c:v>0.53816944360732999</c:v>
                </c:pt>
                <c:pt idx="1063">
                  <c:v>0.53844743967056297</c:v>
                </c:pt>
                <c:pt idx="1064">
                  <c:v>0.53919345140457198</c:v>
                </c:pt>
                <c:pt idx="1065">
                  <c:v>0.54237824678420998</c:v>
                </c:pt>
                <c:pt idx="1066">
                  <c:v>0.54678094387054399</c:v>
                </c:pt>
                <c:pt idx="1067">
                  <c:v>0.55338501930236805</c:v>
                </c:pt>
                <c:pt idx="1068">
                  <c:v>0.56137520074844405</c:v>
                </c:pt>
                <c:pt idx="1069">
                  <c:v>0.57064914703369096</c:v>
                </c:pt>
                <c:pt idx="1070">
                  <c:v>0.58093130588531505</c:v>
                </c:pt>
                <c:pt idx="1071">
                  <c:v>0.59119015932083097</c:v>
                </c:pt>
                <c:pt idx="1072">
                  <c:v>0.60143345594406095</c:v>
                </c:pt>
                <c:pt idx="1073">
                  <c:v>0.61156314611434903</c:v>
                </c:pt>
                <c:pt idx="1074">
                  <c:v>0.62156057357788097</c:v>
                </c:pt>
                <c:pt idx="1075">
                  <c:v>0.63061338663101196</c:v>
                </c:pt>
                <c:pt idx="1076">
                  <c:v>0.63829219341278098</c:v>
                </c:pt>
                <c:pt idx="1077">
                  <c:v>0.64525914192199696</c:v>
                </c:pt>
                <c:pt idx="1078">
                  <c:v>0.65094333887100198</c:v>
                </c:pt>
                <c:pt idx="1079">
                  <c:v>0.65609872341155995</c:v>
                </c:pt>
                <c:pt idx="1080">
                  <c:v>0.66004991531372104</c:v>
                </c:pt>
                <c:pt idx="1081">
                  <c:v>0.66380244493484497</c:v>
                </c:pt>
                <c:pt idx="1082">
                  <c:v>0.66696512699127197</c:v>
                </c:pt>
                <c:pt idx="1083">
                  <c:v>0.66996228694915805</c:v>
                </c:pt>
                <c:pt idx="1084">
                  <c:v>0.67231231927871704</c:v>
                </c:pt>
                <c:pt idx="1085">
                  <c:v>0.67459028959274303</c:v>
                </c:pt>
                <c:pt idx="1086">
                  <c:v>0.67646753787994396</c:v>
                </c:pt>
                <c:pt idx="1087">
                  <c:v>0.67829525470733598</c:v>
                </c:pt>
                <c:pt idx="1088">
                  <c:v>0.67970204353332497</c:v>
                </c:pt>
                <c:pt idx="1089">
                  <c:v>0.68109357357025102</c:v>
                </c:pt>
                <c:pt idx="1090">
                  <c:v>0.68221426010131803</c:v>
                </c:pt>
                <c:pt idx="1091">
                  <c:v>0.68333238363266002</c:v>
                </c:pt>
                <c:pt idx="1092">
                  <c:v>0.68417459726333596</c:v>
                </c:pt>
                <c:pt idx="1093">
                  <c:v>0.68502014875411998</c:v>
                </c:pt>
                <c:pt idx="1094">
                  <c:v>0.685719013214111</c:v>
                </c:pt>
                <c:pt idx="1095">
                  <c:v>0.68641787767410301</c:v>
                </c:pt>
                <c:pt idx="1096">
                  <c:v>0.68699419498443604</c:v>
                </c:pt>
                <c:pt idx="1097">
                  <c:v>0.687563836574554</c:v>
                </c:pt>
                <c:pt idx="1098">
                  <c:v>0.68809467554092396</c:v>
                </c:pt>
                <c:pt idx="1099">
                  <c:v>0.68862193822860696</c:v>
                </c:pt>
                <c:pt idx="1100">
                  <c:v>0.68910849094390902</c:v>
                </c:pt>
                <c:pt idx="1101">
                  <c:v>0.689589083194733</c:v>
                </c:pt>
                <c:pt idx="1102">
                  <c:v>0.69006162881851196</c:v>
                </c:pt>
                <c:pt idx="1103">
                  <c:v>0.69053363800048795</c:v>
                </c:pt>
                <c:pt idx="1104">
                  <c:v>0.69100248813629195</c:v>
                </c:pt>
                <c:pt idx="1105">
                  <c:v>0.69147187471389804</c:v>
                </c:pt>
                <c:pt idx="1106">
                  <c:v>0.69191896915435802</c:v>
                </c:pt>
                <c:pt idx="1107">
                  <c:v>0.69235771894455</c:v>
                </c:pt>
                <c:pt idx="1108">
                  <c:v>0.69277727603912398</c:v>
                </c:pt>
                <c:pt idx="1109">
                  <c:v>0.69318890571594205</c:v>
                </c:pt>
                <c:pt idx="1110">
                  <c:v>0.69357520341873202</c:v>
                </c:pt>
                <c:pt idx="1111">
                  <c:v>0.693947613239288</c:v>
                </c:pt>
                <c:pt idx="1112">
                  <c:v>0.69428783655166604</c:v>
                </c:pt>
                <c:pt idx="1113">
                  <c:v>0.69460648298263605</c:v>
                </c:pt>
                <c:pt idx="1114">
                  <c:v>0.69492852687835704</c:v>
                </c:pt>
                <c:pt idx="1115">
                  <c:v>0.69525218009948697</c:v>
                </c:pt>
                <c:pt idx="1116">
                  <c:v>0.69556653499603305</c:v>
                </c:pt>
                <c:pt idx="1117">
                  <c:v>0.69587171077728305</c:v>
                </c:pt>
                <c:pt idx="1118">
                  <c:v>0.69618582725524902</c:v>
                </c:pt>
                <c:pt idx="1119">
                  <c:v>0.69651067256927501</c:v>
                </c:pt>
                <c:pt idx="1120">
                  <c:v>0.69682782888412498</c:v>
                </c:pt>
                <c:pt idx="1121">
                  <c:v>0.697135269641876</c:v>
                </c:pt>
                <c:pt idx="1122">
                  <c:v>0.69746172428131104</c:v>
                </c:pt>
                <c:pt idx="1123">
                  <c:v>0.69781434535980202</c:v>
                </c:pt>
                <c:pt idx="1124">
                  <c:v>0.69814419746398904</c:v>
                </c:pt>
                <c:pt idx="1125">
                  <c:v>0.69843441247940097</c:v>
                </c:pt>
                <c:pt idx="1126">
                  <c:v>0.69873714447021495</c:v>
                </c:pt>
                <c:pt idx="1127">
                  <c:v>0.69906401634216297</c:v>
                </c:pt>
                <c:pt idx="1128">
                  <c:v>0.69937282800674405</c:v>
                </c:pt>
                <c:pt idx="1129">
                  <c:v>0.69963991641998302</c:v>
                </c:pt>
                <c:pt idx="1130">
                  <c:v>0.69991010427474998</c:v>
                </c:pt>
                <c:pt idx="1131">
                  <c:v>0.70018577575683605</c:v>
                </c:pt>
                <c:pt idx="1132">
                  <c:v>0.70046043395996105</c:v>
                </c:pt>
                <c:pt idx="1133">
                  <c:v>0.70072340965270996</c:v>
                </c:pt>
                <c:pt idx="1134">
                  <c:v>0.70098876953125</c:v>
                </c:pt>
                <c:pt idx="1135">
                  <c:v>0.70126610994339</c:v>
                </c:pt>
                <c:pt idx="1136">
                  <c:v>0.70154279470443703</c:v>
                </c:pt>
                <c:pt idx="1137">
                  <c:v>0.70181316137313798</c:v>
                </c:pt>
                <c:pt idx="1138">
                  <c:v>0.70208013057708696</c:v>
                </c:pt>
                <c:pt idx="1139">
                  <c:v>0.702317714691162</c:v>
                </c:pt>
                <c:pt idx="1140">
                  <c:v>0.70255500078201305</c:v>
                </c:pt>
                <c:pt idx="1141">
                  <c:v>0.70277887582778897</c:v>
                </c:pt>
                <c:pt idx="1142">
                  <c:v>0.70300322771072399</c:v>
                </c:pt>
                <c:pt idx="1143">
                  <c:v>0.70322358608245905</c:v>
                </c:pt>
                <c:pt idx="1144">
                  <c:v>0.70344454050064098</c:v>
                </c:pt>
                <c:pt idx="1145">
                  <c:v>0.70364433526992798</c:v>
                </c:pt>
                <c:pt idx="1146">
                  <c:v>0.70384377241134599</c:v>
                </c:pt>
                <c:pt idx="1147">
                  <c:v>0.70402497053146396</c:v>
                </c:pt>
                <c:pt idx="1148">
                  <c:v>0.70420640707016002</c:v>
                </c:pt>
                <c:pt idx="1149">
                  <c:v>0.70440888404846203</c:v>
                </c:pt>
                <c:pt idx="1150">
                  <c:v>0.70461386442184404</c:v>
                </c:pt>
                <c:pt idx="1151">
                  <c:v>0.70479285717010498</c:v>
                </c:pt>
                <c:pt idx="1152">
                  <c:v>0.704969942569733</c:v>
                </c:pt>
                <c:pt idx="1153">
                  <c:v>0.70514243841171298</c:v>
                </c:pt>
                <c:pt idx="1154">
                  <c:v>0.70531314611434903</c:v>
                </c:pt>
                <c:pt idx="1155">
                  <c:v>0.70550870895385698</c:v>
                </c:pt>
                <c:pt idx="1156">
                  <c:v>0.70571088790893599</c:v>
                </c:pt>
                <c:pt idx="1157">
                  <c:v>0.70592486858367898</c:v>
                </c:pt>
                <c:pt idx="1158">
                  <c:v>0.70614117383956898</c:v>
                </c:pt>
                <c:pt idx="1159">
                  <c:v>0.70635753870010398</c:v>
                </c:pt>
                <c:pt idx="1160">
                  <c:v>0.70657432079315197</c:v>
                </c:pt>
                <c:pt idx="1161">
                  <c:v>0.70676368474960305</c:v>
                </c:pt>
                <c:pt idx="1162">
                  <c:v>0.70694500207901001</c:v>
                </c:pt>
                <c:pt idx="1163">
                  <c:v>0.70713871717453003</c:v>
                </c:pt>
                <c:pt idx="1164">
                  <c:v>0.70733726024627697</c:v>
                </c:pt>
                <c:pt idx="1165">
                  <c:v>0.70752322673797596</c:v>
                </c:pt>
                <c:pt idx="1166">
                  <c:v>0.707705438137054</c:v>
                </c:pt>
                <c:pt idx="1167">
                  <c:v>0.70788317918777499</c:v>
                </c:pt>
                <c:pt idx="1168">
                  <c:v>0.70806068181991599</c:v>
                </c:pt>
                <c:pt idx="1169">
                  <c:v>0.70825809240341198</c:v>
                </c:pt>
                <c:pt idx="1170">
                  <c:v>0.70846450328826904</c:v>
                </c:pt>
                <c:pt idx="1171">
                  <c:v>0.708645939826965</c:v>
                </c:pt>
                <c:pt idx="1172">
                  <c:v>0.70881414413452104</c:v>
                </c:pt>
                <c:pt idx="1173">
                  <c:v>0.70897924900054898</c:v>
                </c:pt>
                <c:pt idx="1174">
                  <c:v>0.70914125442504905</c:v>
                </c:pt>
                <c:pt idx="1175">
                  <c:v>0.70931208133697499</c:v>
                </c:pt>
                <c:pt idx="1176">
                  <c:v>0.70949107408523604</c:v>
                </c:pt>
                <c:pt idx="1177">
                  <c:v>0.70966047048568703</c:v>
                </c:pt>
                <c:pt idx="1178">
                  <c:v>0.70982271432876598</c:v>
                </c:pt>
                <c:pt idx="1179">
                  <c:v>0.70999097824096702</c:v>
                </c:pt>
                <c:pt idx="1180">
                  <c:v>0.71016156673431396</c:v>
                </c:pt>
                <c:pt idx="1181">
                  <c:v>0.71031564474105802</c:v>
                </c:pt>
                <c:pt idx="1182">
                  <c:v>0.71046084165573098</c:v>
                </c:pt>
                <c:pt idx="1183">
                  <c:v>0.71060907840728804</c:v>
                </c:pt>
                <c:pt idx="1184">
                  <c:v>0.71075308322906505</c:v>
                </c:pt>
                <c:pt idx="1185">
                  <c:v>0.710896015167236</c:v>
                </c:pt>
                <c:pt idx="1186">
                  <c:v>0.71104198694229104</c:v>
                </c:pt>
                <c:pt idx="1187">
                  <c:v>0.71119922399520896</c:v>
                </c:pt>
                <c:pt idx="1188">
                  <c:v>0.71136564016342196</c:v>
                </c:pt>
                <c:pt idx="1189">
                  <c:v>0.71150606870651201</c:v>
                </c:pt>
                <c:pt idx="1190">
                  <c:v>0.71161687374115001</c:v>
                </c:pt>
                <c:pt idx="1191">
                  <c:v>0.71173197031021096</c:v>
                </c:pt>
                <c:pt idx="1192">
                  <c:v>0.71185904741287198</c:v>
                </c:pt>
                <c:pt idx="1193">
                  <c:v>0.71197319030761697</c:v>
                </c:pt>
                <c:pt idx="1194">
                  <c:v>0.71206635236740101</c:v>
                </c:pt>
                <c:pt idx="1195">
                  <c:v>0.71215492486953702</c:v>
                </c:pt>
                <c:pt idx="1196">
                  <c:v>0.712227463722229</c:v>
                </c:pt>
                <c:pt idx="1197">
                  <c:v>0.71230447292327903</c:v>
                </c:pt>
                <c:pt idx="1198">
                  <c:v>0.71239942312240601</c:v>
                </c:pt>
                <c:pt idx="1199">
                  <c:v>0.71249306201934803</c:v>
                </c:pt>
                <c:pt idx="1200">
                  <c:v>0.71257656812667802</c:v>
                </c:pt>
                <c:pt idx="1201">
                  <c:v>0.71265900135040305</c:v>
                </c:pt>
                <c:pt idx="1202">
                  <c:v>0.71273976564407304</c:v>
                </c:pt>
                <c:pt idx="1203">
                  <c:v>0.712813019752502</c:v>
                </c:pt>
                <c:pt idx="1204">
                  <c:v>0.71287721395492598</c:v>
                </c:pt>
                <c:pt idx="1205">
                  <c:v>0.71295815706253096</c:v>
                </c:pt>
                <c:pt idx="1206">
                  <c:v>0.71306836605071999</c:v>
                </c:pt>
                <c:pt idx="1207">
                  <c:v>0.71316695213317904</c:v>
                </c:pt>
                <c:pt idx="1208">
                  <c:v>0.71324604749679599</c:v>
                </c:pt>
                <c:pt idx="1209">
                  <c:v>0.71333122253418002</c:v>
                </c:pt>
                <c:pt idx="1210">
                  <c:v>0.71342390775680498</c:v>
                </c:pt>
                <c:pt idx="1211">
                  <c:v>0.71350848674774203</c:v>
                </c:pt>
                <c:pt idx="1212">
                  <c:v>0.71357506513595603</c:v>
                </c:pt>
                <c:pt idx="1213">
                  <c:v>0.71365350484848</c:v>
                </c:pt>
                <c:pt idx="1214">
                  <c:v>0.713759064674377</c:v>
                </c:pt>
                <c:pt idx="1215">
                  <c:v>0.713856101036072</c:v>
                </c:pt>
                <c:pt idx="1216">
                  <c:v>0.71393573284149203</c:v>
                </c:pt>
                <c:pt idx="1217">
                  <c:v>0.71402686834335305</c:v>
                </c:pt>
                <c:pt idx="1218">
                  <c:v>0.71414613723754905</c:v>
                </c:pt>
                <c:pt idx="1219">
                  <c:v>0.71425533294677701</c:v>
                </c:pt>
                <c:pt idx="1220">
                  <c:v>0.71432793140411399</c:v>
                </c:pt>
                <c:pt idx="1221">
                  <c:v>0.71441423892974898</c:v>
                </c:pt>
                <c:pt idx="1222">
                  <c:v>0.71454441547393799</c:v>
                </c:pt>
                <c:pt idx="1223">
                  <c:v>0.71467018127441395</c:v>
                </c:pt>
                <c:pt idx="1224">
                  <c:v>0.71478259563446001</c:v>
                </c:pt>
                <c:pt idx="1225">
                  <c:v>0.71489524841308605</c:v>
                </c:pt>
                <c:pt idx="1226">
                  <c:v>0.7150017619133</c:v>
                </c:pt>
                <c:pt idx="1227">
                  <c:v>0.71510797739028897</c:v>
                </c:pt>
                <c:pt idx="1228">
                  <c:v>0.71521872282028198</c:v>
                </c:pt>
                <c:pt idx="1229">
                  <c:v>0.715331971645355</c:v>
                </c:pt>
                <c:pt idx="1230">
                  <c:v>0.71543592214584395</c:v>
                </c:pt>
                <c:pt idx="1231">
                  <c:v>0.71553397178649902</c:v>
                </c:pt>
                <c:pt idx="1232">
                  <c:v>0.715628802776337</c:v>
                </c:pt>
                <c:pt idx="1233">
                  <c:v>0.71572238206863403</c:v>
                </c:pt>
                <c:pt idx="1234">
                  <c:v>0.715800881385803</c:v>
                </c:pt>
                <c:pt idx="1235">
                  <c:v>0.71588802337646495</c:v>
                </c:pt>
                <c:pt idx="1236">
                  <c:v>0.71600311994552601</c:v>
                </c:pt>
                <c:pt idx="1237">
                  <c:v>0.71611094474792503</c:v>
                </c:pt>
                <c:pt idx="1238">
                  <c:v>0.71617311239242598</c:v>
                </c:pt>
                <c:pt idx="1239">
                  <c:v>0.71623730659484897</c:v>
                </c:pt>
                <c:pt idx="1240">
                  <c:v>0.71632176637649503</c:v>
                </c:pt>
                <c:pt idx="1241">
                  <c:v>0.71641212701797496</c:v>
                </c:pt>
                <c:pt idx="1242">
                  <c:v>0.71653670072555498</c:v>
                </c:pt>
                <c:pt idx="1243">
                  <c:v>0.71665674448013295</c:v>
                </c:pt>
                <c:pt idx="1244">
                  <c:v>0.71672713756561302</c:v>
                </c:pt>
                <c:pt idx="1245">
                  <c:v>0.71679735183715798</c:v>
                </c:pt>
                <c:pt idx="1246">
                  <c:v>0.71688699722289995</c:v>
                </c:pt>
                <c:pt idx="1247">
                  <c:v>0.71698111295700095</c:v>
                </c:pt>
                <c:pt idx="1248">
                  <c:v>0.71707367897033703</c:v>
                </c:pt>
                <c:pt idx="1249">
                  <c:v>0.71716034412384</c:v>
                </c:pt>
                <c:pt idx="1250">
                  <c:v>0.71723908185958896</c:v>
                </c:pt>
                <c:pt idx="1251">
                  <c:v>0.717318534851074</c:v>
                </c:pt>
                <c:pt idx="1252">
                  <c:v>0.71738821268081698</c:v>
                </c:pt>
                <c:pt idx="1253">
                  <c:v>0.717457115650177</c:v>
                </c:pt>
                <c:pt idx="1254">
                  <c:v>0.71749401092529297</c:v>
                </c:pt>
                <c:pt idx="1255">
                  <c:v>0.717526614665985</c:v>
                </c:pt>
                <c:pt idx="1256">
                  <c:v>0.71754199266433705</c:v>
                </c:pt>
                <c:pt idx="1257">
                  <c:v>0.71756184101104703</c:v>
                </c:pt>
                <c:pt idx="1258">
                  <c:v>0.71762663125991799</c:v>
                </c:pt>
                <c:pt idx="1259">
                  <c:v>0.71768379211425803</c:v>
                </c:pt>
                <c:pt idx="1260">
                  <c:v>0.71768051385879505</c:v>
                </c:pt>
                <c:pt idx="1261">
                  <c:v>0.71768558025360096</c:v>
                </c:pt>
                <c:pt idx="1262">
                  <c:v>0.71775186061859098</c:v>
                </c:pt>
                <c:pt idx="1263">
                  <c:v>0.71781742572784402</c:v>
                </c:pt>
                <c:pt idx="1264">
                  <c:v>0.71787655353546098</c:v>
                </c:pt>
                <c:pt idx="1265">
                  <c:v>0.717937052249908</c:v>
                </c:pt>
                <c:pt idx="1266">
                  <c:v>0.71799623966216997</c:v>
                </c:pt>
                <c:pt idx="1267">
                  <c:v>0.71805661916732799</c:v>
                </c:pt>
                <c:pt idx="1268">
                  <c:v>0.718128681182861</c:v>
                </c:pt>
                <c:pt idx="1269">
                  <c:v>0.71819329261779796</c:v>
                </c:pt>
                <c:pt idx="1270">
                  <c:v>0.71820646524429299</c:v>
                </c:pt>
                <c:pt idx="1271">
                  <c:v>0.718220233917236</c:v>
                </c:pt>
                <c:pt idx="1272">
                  <c:v>0.71821278333663896</c:v>
                </c:pt>
                <c:pt idx="1273">
                  <c:v>0.71821153163909901</c:v>
                </c:pt>
                <c:pt idx="1274">
                  <c:v>0.71826910972595204</c:v>
                </c:pt>
                <c:pt idx="1275">
                  <c:v>0.71832519769668601</c:v>
                </c:pt>
                <c:pt idx="1276">
                  <c:v>0.71836000680923495</c:v>
                </c:pt>
                <c:pt idx="1277">
                  <c:v>0.71839660406112704</c:v>
                </c:pt>
                <c:pt idx="1278">
                  <c:v>0.71843117475509599</c:v>
                </c:pt>
                <c:pt idx="1279">
                  <c:v>0.71846818923950195</c:v>
                </c:pt>
                <c:pt idx="1280">
                  <c:v>0.71850371360778797</c:v>
                </c:pt>
                <c:pt idx="1281">
                  <c:v>0.71854162216186501</c:v>
                </c:pt>
                <c:pt idx="1282">
                  <c:v>0.71862024068832397</c:v>
                </c:pt>
                <c:pt idx="1283">
                  <c:v>0.71868574619293202</c:v>
                </c:pt>
                <c:pt idx="1284">
                  <c:v>0.71869432926178001</c:v>
                </c:pt>
                <c:pt idx="1285">
                  <c:v>0.71871000528335605</c:v>
                </c:pt>
                <c:pt idx="1286">
                  <c:v>0.718744575977325</c:v>
                </c:pt>
                <c:pt idx="1287">
                  <c:v>0.71877592802047696</c:v>
                </c:pt>
                <c:pt idx="1288">
                  <c:v>0.71879541873931896</c:v>
                </c:pt>
                <c:pt idx="1289">
                  <c:v>0.71881091594696001</c:v>
                </c:pt>
                <c:pt idx="1290">
                  <c:v>0.71880102157592796</c:v>
                </c:pt>
                <c:pt idx="1291">
                  <c:v>0.71880012750625599</c:v>
                </c:pt>
                <c:pt idx="1292">
                  <c:v>0.71883904933929399</c:v>
                </c:pt>
                <c:pt idx="1293">
                  <c:v>0.71887540817260698</c:v>
                </c:pt>
                <c:pt idx="1294">
                  <c:v>0.71889519691467296</c:v>
                </c:pt>
                <c:pt idx="1295">
                  <c:v>0.71891218423843395</c:v>
                </c:pt>
                <c:pt idx="1296">
                  <c:v>0.718930244445801</c:v>
                </c:pt>
                <c:pt idx="1297">
                  <c:v>0.71894222497940097</c:v>
                </c:pt>
                <c:pt idx="1298">
                  <c:v>0.718941450119019</c:v>
                </c:pt>
                <c:pt idx="1299">
                  <c:v>0.71895331144332897</c:v>
                </c:pt>
                <c:pt idx="1300">
                  <c:v>0.71898794174194303</c:v>
                </c:pt>
                <c:pt idx="1301">
                  <c:v>0.71902632713317904</c:v>
                </c:pt>
                <c:pt idx="1302">
                  <c:v>0.71907866001129195</c:v>
                </c:pt>
                <c:pt idx="1303">
                  <c:v>0.71912562847137496</c:v>
                </c:pt>
                <c:pt idx="1304">
                  <c:v>0.71916776895523105</c:v>
                </c:pt>
                <c:pt idx="1305">
                  <c:v>0.71921271085739102</c:v>
                </c:pt>
                <c:pt idx="1306">
                  <c:v>0.719254851341248</c:v>
                </c:pt>
                <c:pt idx="1307">
                  <c:v>0.71929240226745605</c:v>
                </c:pt>
                <c:pt idx="1308">
                  <c:v>0.71932137012481701</c:v>
                </c:pt>
                <c:pt idx="1309">
                  <c:v>0.719340801239014</c:v>
                </c:pt>
                <c:pt idx="1310">
                  <c:v>0.71932667493820202</c:v>
                </c:pt>
                <c:pt idx="1311">
                  <c:v>0.71931505203247104</c:v>
                </c:pt>
                <c:pt idx="1312">
                  <c:v>0.71932494640350297</c:v>
                </c:pt>
                <c:pt idx="1313">
                  <c:v>0.719338238239288</c:v>
                </c:pt>
                <c:pt idx="1314">
                  <c:v>0.71934950351715099</c:v>
                </c:pt>
                <c:pt idx="1315">
                  <c:v>0.71936279535293601</c:v>
                </c:pt>
                <c:pt idx="1316">
                  <c:v>0.71937757730483998</c:v>
                </c:pt>
                <c:pt idx="1317">
                  <c:v>0.719399213790894</c:v>
                </c:pt>
                <c:pt idx="1318">
                  <c:v>0.71943414211273204</c:v>
                </c:pt>
                <c:pt idx="1319">
                  <c:v>0.71946114301681496</c:v>
                </c:pt>
                <c:pt idx="1320">
                  <c:v>0.71947330236434903</c:v>
                </c:pt>
                <c:pt idx="1321">
                  <c:v>0.71948325634002697</c:v>
                </c:pt>
                <c:pt idx="1322">
                  <c:v>0.71949446201324496</c:v>
                </c:pt>
                <c:pt idx="1323">
                  <c:v>0.71951001882553101</c:v>
                </c:pt>
                <c:pt idx="1324">
                  <c:v>0.71953463554382302</c:v>
                </c:pt>
                <c:pt idx="1325">
                  <c:v>0.71954298019409202</c:v>
                </c:pt>
                <c:pt idx="1326">
                  <c:v>0.71952319145202603</c:v>
                </c:pt>
                <c:pt idx="1327">
                  <c:v>0.71950167417526201</c:v>
                </c:pt>
                <c:pt idx="1328">
                  <c:v>0.71948158740997303</c:v>
                </c:pt>
                <c:pt idx="1329">
                  <c:v>0.71947473287582397</c:v>
                </c:pt>
                <c:pt idx="1330">
                  <c:v>0.71948003768920898</c:v>
                </c:pt>
                <c:pt idx="1331">
                  <c:v>0.71947908401489302</c:v>
                </c:pt>
                <c:pt idx="1332">
                  <c:v>0.71946543455123901</c:v>
                </c:pt>
                <c:pt idx="1333">
                  <c:v>0.71946650743484497</c:v>
                </c:pt>
                <c:pt idx="1334">
                  <c:v>0.71948617696762096</c:v>
                </c:pt>
                <c:pt idx="1335">
                  <c:v>0.71948993206024203</c:v>
                </c:pt>
                <c:pt idx="1336">
                  <c:v>0.71948367357253995</c:v>
                </c:pt>
                <c:pt idx="1337">
                  <c:v>0.71950018405914296</c:v>
                </c:pt>
                <c:pt idx="1338">
                  <c:v>0.71953010559081998</c:v>
                </c:pt>
                <c:pt idx="1339">
                  <c:v>0.71954548358917203</c:v>
                </c:pt>
                <c:pt idx="1340">
                  <c:v>0.719557225704193</c:v>
                </c:pt>
                <c:pt idx="1341">
                  <c:v>0.71954005956649802</c:v>
                </c:pt>
                <c:pt idx="1342">
                  <c:v>0.71949815750122104</c:v>
                </c:pt>
                <c:pt idx="1343">
                  <c:v>0.71947211027145397</c:v>
                </c:pt>
                <c:pt idx="1344">
                  <c:v>0.71945577859878496</c:v>
                </c:pt>
                <c:pt idx="1345">
                  <c:v>0.71945798397064198</c:v>
                </c:pt>
                <c:pt idx="1346">
                  <c:v>0.71946620941162098</c:v>
                </c:pt>
                <c:pt idx="1347">
                  <c:v>0.71939158439636197</c:v>
                </c:pt>
                <c:pt idx="1348">
                  <c:v>0.71928387880325295</c:v>
                </c:pt>
                <c:pt idx="1349">
                  <c:v>0.71925789117813099</c:v>
                </c:pt>
                <c:pt idx="1350">
                  <c:v>0.71926367282867398</c:v>
                </c:pt>
                <c:pt idx="1351">
                  <c:v>0.719243824481964</c:v>
                </c:pt>
                <c:pt idx="1352">
                  <c:v>0.71920990943908703</c:v>
                </c:pt>
                <c:pt idx="1353">
                  <c:v>0.71916729211807295</c:v>
                </c:pt>
                <c:pt idx="1354">
                  <c:v>0.71912312507629395</c:v>
                </c:pt>
                <c:pt idx="1355">
                  <c:v>0.71913069486617998</c:v>
                </c:pt>
                <c:pt idx="1356">
                  <c:v>0.71916037797927901</c:v>
                </c:pt>
                <c:pt idx="1357">
                  <c:v>0.71915274858474698</c:v>
                </c:pt>
                <c:pt idx="1358">
                  <c:v>0.71913033723831199</c:v>
                </c:pt>
                <c:pt idx="1359">
                  <c:v>0.71909892559051503</c:v>
                </c:pt>
                <c:pt idx="1360">
                  <c:v>0.71906304359436002</c:v>
                </c:pt>
                <c:pt idx="1361">
                  <c:v>0.71899223327636697</c:v>
                </c:pt>
                <c:pt idx="1362">
                  <c:v>0.71891671419143699</c:v>
                </c:pt>
                <c:pt idx="1363">
                  <c:v>0.71884816884994496</c:v>
                </c:pt>
                <c:pt idx="1364">
                  <c:v>0.71878135204315197</c:v>
                </c:pt>
                <c:pt idx="1365">
                  <c:v>0.71869528293609597</c:v>
                </c:pt>
                <c:pt idx="1366">
                  <c:v>0.71860247850418102</c:v>
                </c:pt>
                <c:pt idx="1367">
                  <c:v>0.71845334768295299</c:v>
                </c:pt>
                <c:pt idx="1368">
                  <c:v>0.71829926967620905</c:v>
                </c:pt>
                <c:pt idx="1369">
                  <c:v>0.71817791461944602</c:v>
                </c:pt>
                <c:pt idx="1370">
                  <c:v>0.71805679798126198</c:v>
                </c:pt>
                <c:pt idx="1371">
                  <c:v>0.71796363592147805</c:v>
                </c:pt>
                <c:pt idx="1372">
                  <c:v>0.71787023544311501</c:v>
                </c:pt>
                <c:pt idx="1373">
                  <c:v>0.71778595447540305</c:v>
                </c:pt>
                <c:pt idx="1374">
                  <c:v>0.71769899129867598</c:v>
                </c:pt>
                <c:pt idx="1375">
                  <c:v>0.71759361028671298</c:v>
                </c:pt>
                <c:pt idx="1376">
                  <c:v>0.71748876571655296</c:v>
                </c:pt>
                <c:pt idx="1377">
                  <c:v>0.71737903356552102</c:v>
                </c:pt>
                <c:pt idx="1378">
                  <c:v>0.71726471185684204</c:v>
                </c:pt>
                <c:pt idx="1379">
                  <c:v>0.71713703870773304</c:v>
                </c:pt>
                <c:pt idx="1380">
                  <c:v>0.71701258420944203</c:v>
                </c:pt>
                <c:pt idx="1381">
                  <c:v>0.71690291166305498</c:v>
                </c:pt>
                <c:pt idx="1382">
                  <c:v>0.71678340435028098</c:v>
                </c:pt>
                <c:pt idx="1383">
                  <c:v>0.71661692857742298</c:v>
                </c:pt>
                <c:pt idx="1384">
                  <c:v>0.71645438671112105</c:v>
                </c:pt>
                <c:pt idx="1385">
                  <c:v>0.71632468700408902</c:v>
                </c:pt>
                <c:pt idx="1386">
                  <c:v>0.71617245674133301</c:v>
                </c:pt>
                <c:pt idx="1387">
                  <c:v>0.71594732999801602</c:v>
                </c:pt>
                <c:pt idx="1388">
                  <c:v>0.71576011180877697</c:v>
                </c:pt>
                <c:pt idx="1389">
                  <c:v>0.715681493282318</c:v>
                </c:pt>
                <c:pt idx="1390">
                  <c:v>0.715576171875</c:v>
                </c:pt>
                <c:pt idx="1391">
                  <c:v>0.71540647745132402</c:v>
                </c:pt>
                <c:pt idx="1392">
                  <c:v>0.715251684188843</c:v>
                </c:pt>
                <c:pt idx="1393">
                  <c:v>0.71513026952743497</c:v>
                </c:pt>
                <c:pt idx="1394">
                  <c:v>0.71500414609909102</c:v>
                </c:pt>
                <c:pt idx="1395">
                  <c:v>0.71487087011337302</c:v>
                </c:pt>
                <c:pt idx="1396">
                  <c:v>0.71472460031509399</c:v>
                </c:pt>
                <c:pt idx="1397">
                  <c:v>0.71456032991409302</c:v>
                </c:pt>
                <c:pt idx="1398">
                  <c:v>0.71443235874176003</c:v>
                </c:pt>
                <c:pt idx="1399">
                  <c:v>0.71434843540191695</c:v>
                </c:pt>
                <c:pt idx="1400">
                  <c:v>0.71425646543502797</c:v>
                </c:pt>
                <c:pt idx="1401">
                  <c:v>0.71415638923644997</c:v>
                </c:pt>
                <c:pt idx="1402">
                  <c:v>0.71404170989990201</c:v>
                </c:pt>
                <c:pt idx="1403">
                  <c:v>0.71391409635543801</c:v>
                </c:pt>
                <c:pt idx="1404">
                  <c:v>0.71379286050796498</c:v>
                </c:pt>
                <c:pt idx="1405">
                  <c:v>0.713675796985626</c:v>
                </c:pt>
                <c:pt idx="1406">
                  <c:v>0.71353244781494096</c:v>
                </c:pt>
                <c:pt idx="1407">
                  <c:v>0.71337181329727195</c:v>
                </c:pt>
                <c:pt idx="1408">
                  <c:v>0.71319001913070701</c:v>
                </c:pt>
                <c:pt idx="1409">
                  <c:v>0.71299546957016002</c:v>
                </c:pt>
                <c:pt idx="1410">
                  <c:v>0.71285116672515902</c:v>
                </c:pt>
                <c:pt idx="1411">
                  <c:v>0.71272999048232999</c:v>
                </c:pt>
                <c:pt idx="1412">
                  <c:v>0.71255582571029696</c:v>
                </c:pt>
                <c:pt idx="1413">
                  <c:v>0.71236038208007801</c:v>
                </c:pt>
                <c:pt idx="1414">
                  <c:v>0.71216201782226596</c:v>
                </c:pt>
                <c:pt idx="1415">
                  <c:v>0.711961150169373</c:v>
                </c:pt>
                <c:pt idx="1416">
                  <c:v>0.71177971363067605</c:v>
                </c:pt>
                <c:pt idx="1417">
                  <c:v>0.71160107851028398</c:v>
                </c:pt>
                <c:pt idx="1418">
                  <c:v>0.71137219667434703</c:v>
                </c:pt>
                <c:pt idx="1419">
                  <c:v>0.71113276481628396</c:v>
                </c:pt>
                <c:pt idx="1420">
                  <c:v>0.71088927984237704</c:v>
                </c:pt>
                <c:pt idx="1421">
                  <c:v>0.71064132452011097</c:v>
                </c:pt>
                <c:pt idx="1422">
                  <c:v>0.71035528182983398</c:v>
                </c:pt>
                <c:pt idx="1423">
                  <c:v>0.71006661653518699</c:v>
                </c:pt>
                <c:pt idx="1424">
                  <c:v>0.70974236726760898</c:v>
                </c:pt>
                <c:pt idx="1425">
                  <c:v>0.70941585302352905</c:v>
                </c:pt>
                <c:pt idx="1426">
                  <c:v>0.70911246538162198</c:v>
                </c:pt>
                <c:pt idx="1427">
                  <c:v>0.70880246162414595</c:v>
                </c:pt>
                <c:pt idx="1428">
                  <c:v>0.70845508575439498</c:v>
                </c:pt>
                <c:pt idx="1429">
                  <c:v>0.70810592174529996</c:v>
                </c:pt>
                <c:pt idx="1430">
                  <c:v>0.70778900384902999</c:v>
                </c:pt>
                <c:pt idx="1431">
                  <c:v>0.70745480060577404</c:v>
                </c:pt>
                <c:pt idx="1432">
                  <c:v>0.70884990692138705</c:v>
                </c:pt>
                <c:pt idx="1433">
                  <c:v>0.70846092700958296</c:v>
                </c:pt>
                <c:pt idx="1434">
                  <c:v>0.70809942483902</c:v>
                </c:pt>
                <c:pt idx="1435">
                  <c:v>0.70776307582855202</c:v>
                </c:pt>
                <c:pt idx="1436">
                  <c:v>0.70743399858474698</c:v>
                </c:pt>
                <c:pt idx="1437">
                  <c:v>0.70709246397018399</c:v>
                </c:pt>
                <c:pt idx="1438">
                  <c:v>0.706764817237854</c:v>
                </c:pt>
                <c:pt idx="1439">
                  <c:v>0.70646899938583396</c:v>
                </c:pt>
                <c:pt idx="1440">
                  <c:v>0.70619761943817105</c:v>
                </c:pt>
                <c:pt idx="1441">
                  <c:v>0.70595353841781605</c:v>
                </c:pt>
                <c:pt idx="1442">
                  <c:v>0.70571970939636197</c:v>
                </c:pt>
                <c:pt idx="1443">
                  <c:v>0.70547133684158303</c:v>
                </c:pt>
                <c:pt idx="1444">
                  <c:v>0.70522272586822499</c:v>
                </c:pt>
                <c:pt idx="1445">
                  <c:v>0.70508348941803001</c:v>
                </c:pt>
                <c:pt idx="1446">
                  <c:v>0.70498430728912398</c:v>
                </c:pt>
                <c:pt idx="1447">
                  <c:v>0.70491397380828902</c:v>
                </c:pt>
                <c:pt idx="1448">
                  <c:v>0.70486509799957298</c:v>
                </c:pt>
                <c:pt idx="1449">
                  <c:v>0.70484822988510099</c:v>
                </c:pt>
                <c:pt idx="1450">
                  <c:v>0.70487797260284402</c:v>
                </c:pt>
                <c:pt idx="1451">
                  <c:v>0.70491135120391801</c:v>
                </c:pt>
                <c:pt idx="1452">
                  <c:v>0.70494097471237205</c:v>
                </c:pt>
                <c:pt idx="1453">
                  <c:v>0.70497578382492099</c:v>
                </c:pt>
                <c:pt idx="1454">
                  <c:v>0.70510774850845304</c:v>
                </c:pt>
                <c:pt idx="1455">
                  <c:v>0.70526492595672596</c:v>
                </c:pt>
                <c:pt idx="1456">
                  <c:v>0.70535749197006203</c:v>
                </c:pt>
                <c:pt idx="1457">
                  <c:v>0.705433368682861</c:v>
                </c:pt>
                <c:pt idx="1458">
                  <c:v>0.70543926954269398</c:v>
                </c:pt>
                <c:pt idx="1459">
                  <c:v>0.705374956130981</c:v>
                </c:pt>
                <c:pt idx="1460">
                  <c:v>0.70531362295150801</c:v>
                </c:pt>
                <c:pt idx="1461">
                  <c:v>0.70529299974441495</c:v>
                </c:pt>
                <c:pt idx="1462">
                  <c:v>0.70527088642120395</c:v>
                </c:pt>
                <c:pt idx="1463">
                  <c:v>0.70521438121795699</c:v>
                </c:pt>
                <c:pt idx="1464">
                  <c:v>0.70516371726989702</c:v>
                </c:pt>
                <c:pt idx="1465">
                  <c:v>0.70514065027236905</c:v>
                </c:pt>
                <c:pt idx="1466">
                  <c:v>0.70510774850845304</c:v>
                </c:pt>
                <c:pt idx="1467">
                  <c:v>0.70512628555297896</c:v>
                </c:pt>
                <c:pt idx="1468">
                  <c:v>0.70517748594284102</c:v>
                </c:pt>
                <c:pt idx="1469">
                  <c:v>0.70527869462966897</c:v>
                </c:pt>
                <c:pt idx="1470">
                  <c:v>0.705405414104462</c:v>
                </c:pt>
                <c:pt idx="1471">
                  <c:v>0.70556515455246005</c:v>
                </c:pt>
                <c:pt idx="1472">
                  <c:v>0.70578533411026001</c:v>
                </c:pt>
                <c:pt idx="1473">
                  <c:v>0.70600539445877097</c:v>
                </c:pt>
                <c:pt idx="1474">
                  <c:v>0.70627087354660001</c:v>
                </c:pt>
                <c:pt idx="1475">
                  <c:v>0.706534624099731</c:v>
                </c:pt>
                <c:pt idx="1476">
                  <c:v>0.70676636695861805</c:v>
                </c:pt>
                <c:pt idx="1477">
                  <c:v>0.70700931549072299</c:v>
                </c:pt>
                <c:pt idx="1478">
                  <c:v>0.70724540948867798</c:v>
                </c:pt>
                <c:pt idx="1479">
                  <c:v>0.70747566223144498</c:v>
                </c:pt>
                <c:pt idx="1480">
                  <c:v>0.70767277479171797</c:v>
                </c:pt>
                <c:pt idx="1481">
                  <c:v>0.70783877372741699</c:v>
                </c:pt>
                <c:pt idx="1482">
                  <c:v>0.70796877145767201</c:v>
                </c:pt>
                <c:pt idx="1483">
                  <c:v>0.70806133747100797</c:v>
                </c:pt>
                <c:pt idx="1484">
                  <c:v>0.70814788341522195</c:v>
                </c:pt>
                <c:pt idx="1485">
                  <c:v>0.70814073085784901</c:v>
                </c:pt>
                <c:pt idx="1486">
                  <c:v>0.708124279975891</c:v>
                </c:pt>
                <c:pt idx="1487">
                  <c:v>0.70812857151031505</c:v>
                </c:pt>
                <c:pt idx="1488">
                  <c:v>0.70812553167343095</c:v>
                </c:pt>
                <c:pt idx="1489">
                  <c:v>0.70818150043487504</c:v>
                </c:pt>
                <c:pt idx="1490">
                  <c:v>0.70824265480041504</c:v>
                </c:pt>
                <c:pt idx="1491">
                  <c:v>0.70835691690444902</c:v>
                </c:pt>
                <c:pt idx="1492">
                  <c:v>0.70850133895874001</c:v>
                </c:pt>
                <c:pt idx="1493">
                  <c:v>0.70871192216873202</c:v>
                </c:pt>
                <c:pt idx="1494">
                  <c:v>0.709084212779999</c:v>
                </c:pt>
                <c:pt idx="1495">
                  <c:v>0.70946234464645397</c:v>
                </c:pt>
                <c:pt idx="1496">
                  <c:v>0.70992130041122403</c:v>
                </c:pt>
                <c:pt idx="1497">
                  <c:v>0.71038424968719505</c:v>
                </c:pt>
                <c:pt idx="1498">
                  <c:v>0.71090185642242398</c:v>
                </c:pt>
                <c:pt idx="1499">
                  <c:v>0.71145713329315197</c:v>
                </c:pt>
                <c:pt idx="1500">
                  <c:v>0.71200072765350297</c:v>
                </c:pt>
                <c:pt idx="1501">
                  <c:v>0.71254169940948497</c:v>
                </c:pt>
                <c:pt idx="1502">
                  <c:v>0.71306359767913796</c:v>
                </c:pt>
                <c:pt idx="1503">
                  <c:v>0.71359711885452304</c:v>
                </c:pt>
                <c:pt idx="1504">
                  <c:v>0.71404439210891701</c:v>
                </c:pt>
                <c:pt idx="1505">
                  <c:v>0.71430623531341597</c:v>
                </c:pt>
                <c:pt idx="1506">
                  <c:v>0.71455127000808705</c:v>
                </c:pt>
                <c:pt idx="1507">
                  <c:v>0.71469026803970304</c:v>
                </c:pt>
                <c:pt idx="1508">
                  <c:v>0.71481251716613803</c:v>
                </c:pt>
                <c:pt idx="1509">
                  <c:v>0.71480387449264504</c:v>
                </c:pt>
                <c:pt idx="1510">
                  <c:v>0.71478211879730202</c:v>
                </c:pt>
                <c:pt idx="1511">
                  <c:v>0.71468645334243797</c:v>
                </c:pt>
                <c:pt idx="1512">
                  <c:v>0.71454799175262496</c:v>
                </c:pt>
                <c:pt idx="1513">
                  <c:v>0.71433448791503895</c:v>
                </c:pt>
                <c:pt idx="1514">
                  <c:v>0.71404659748077404</c:v>
                </c:pt>
                <c:pt idx="1515">
                  <c:v>0.71373009681701705</c:v>
                </c:pt>
                <c:pt idx="1516">
                  <c:v>0.71333229541778598</c:v>
                </c:pt>
                <c:pt idx="1517">
                  <c:v>0.71291315555572499</c:v>
                </c:pt>
                <c:pt idx="1518">
                  <c:v>0.71238517761230502</c:v>
                </c:pt>
                <c:pt idx="1519">
                  <c:v>0.71185189485549905</c:v>
                </c:pt>
                <c:pt idx="1520">
                  <c:v>0.71123939752578702</c:v>
                </c:pt>
                <c:pt idx="1521">
                  <c:v>0.71060860157012895</c:v>
                </c:pt>
                <c:pt idx="1522">
                  <c:v>0.70995932817459095</c:v>
                </c:pt>
                <c:pt idx="1523">
                  <c:v>0.70931625366210904</c:v>
                </c:pt>
                <c:pt idx="1524">
                  <c:v>0.70859909057617199</c:v>
                </c:pt>
                <c:pt idx="1525">
                  <c:v>0.70781832933425903</c:v>
                </c:pt>
                <c:pt idx="1526">
                  <c:v>0.707031190395355</c:v>
                </c:pt>
                <c:pt idx="1527">
                  <c:v>0.70622318983078003</c:v>
                </c:pt>
                <c:pt idx="1528">
                  <c:v>0.70536637306213401</c:v>
                </c:pt>
                <c:pt idx="1529">
                  <c:v>0.70435094833374001</c:v>
                </c:pt>
                <c:pt idx="1530">
                  <c:v>0.70333909988403298</c:v>
                </c:pt>
                <c:pt idx="1531">
                  <c:v>0.70229989290237405</c:v>
                </c:pt>
                <c:pt idx="1532">
                  <c:v>0.70125979185104403</c:v>
                </c:pt>
                <c:pt idx="1533">
                  <c:v>0.70005118846893299</c:v>
                </c:pt>
                <c:pt idx="1534">
                  <c:v>0.69880974292755105</c:v>
                </c:pt>
                <c:pt idx="1535">
                  <c:v>0.69752758741378795</c:v>
                </c:pt>
                <c:pt idx="1536">
                  <c:v>0.69620811939239502</c:v>
                </c:pt>
                <c:pt idx="1537">
                  <c:v>0.694810271263123</c:v>
                </c:pt>
                <c:pt idx="1538">
                  <c:v>0.69330185651779197</c:v>
                </c:pt>
                <c:pt idx="1539">
                  <c:v>0.69179648160934404</c:v>
                </c:pt>
                <c:pt idx="1540">
                  <c:v>0.69027245044708296</c:v>
                </c:pt>
                <c:pt idx="1541">
                  <c:v>0.68873244524002097</c:v>
                </c:pt>
                <c:pt idx="1542">
                  <c:v>0.68705904483795199</c:v>
                </c:pt>
                <c:pt idx="1543">
                  <c:v>0.68537598848342896</c:v>
                </c:pt>
                <c:pt idx="1544">
                  <c:v>0.68369752168655396</c:v>
                </c:pt>
                <c:pt idx="1545">
                  <c:v>0.68201267719268799</c:v>
                </c:pt>
                <c:pt idx="1546">
                  <c:v>0.68029731512069702</c:v>
                </c:pt>
                <c:pt idx="1547">
                  <c:v>0.67855060100555398</c:v>
                </c:pt>
                <c:pt idx="1548">
                  <c:v>0.67689597606658902</c:v>
                </c:pt>
                <c:pt idx="1549">
                  <c:v>0.675298392772675</c:v>
                </c:pt>
                <c:pt idx="1550">
                  <c:v>0.67374080419540405</c:v>
                </c:pt>
                <c:pt idx="1551">
                  <c:v>0.67225879430770896</c:v>
                </c:pt>
                <c:pt idx="1552">
                  <c:v>0.6708123087883</c:v>
                </c:pt>
                <c:pt idx="1553">
                  <c:v>0.66951113939285301</c:v>
                </c:pt>
                <c:pt idx="1554">
                  <c:v>0.66822433471679699</c:v>
                </c:pt>
                <c:pt idx="1555">
                  <c:v>0.66712796688079801</c:v>
                </c:pt>
                <c:pt idx="1556">
                  <c:v>0.66604679822921797</c:v>
                </c:pt>
                <c:pt idx="1557">
                  <c:v>0.66515588760375999</c:v>
                </c:pt>
                <c:pt idx="1558">
                  <c:v>0.66431742906570401</c:v>
                </c:pt>
                <c:pt idx="1559">
                  <c:v>0.663563191890717</c:v>
                </c:pt>
                <c:pt idx="1560">
                  <c:v>0.66286885738372803</c:v>
                </c:pt>
                <c:pt idx="1561">
                  <c:v>0.66225886344909701</c:v>
                </c:pt>
                <c:pt idx="1562">
                  <c:v>0.66177135705947898</c:v>
                </c:pt>
                <c:pt idx="1563">
                  <c:v>0.66131770610809304</c:v>
                </c:pt>
                <c:pt idx="1564">
                  <c:v>0.66098505258560203</c:v>
                </c:pt>
                <c:pt idx="1565">
                  <c:v>0.66066074371337902</c:v>
                </c:pt>
                <c:pt idx="1566">
                  <c:v>0.66044497489929199</c:v>
                </c:pt>
                <c:pt idx="1567">
                  <c:v>0.660233974456787</c:v>
                </c:pt>
                <c:pt idx="1568">
                  <c:v>0.66006737947464</c:v>
                </c:pt>
                <c:pt idx="1569">
                  <c:v>0.65990322828292802</c:v>
                </c:pt>
                <c:pt idx="1570">
                  <c:v>0.65976560115814198</c:v>
                </c:pt>
                <c:pt idx="1571">
                  <c:v>0.65965002775192305</c:v>
                </c:pt>
                <c:pt idx="1572">
                  <c:v>0.65954786539077803</c:v>
                </c:pt>
                <c:pt idx="1573">
                  <c:v>0.65945607423782304</c:v>
                </c:pt>
                <c:pt idx="1574">
                  <c:v>0.65935075283050504</c:v>
                </c:pt>
                <c:pt idx="1575">
                  <c:v>0.65923672914505005</c:v>
                </c:pt>
                <c:pt idx="1576">
                  <c:v>0.65913438796997104</c:v>
                </c:pt>
                <c:pt idx="1577">
                  <c:v>0.65906965732574496</c:v>
                </c:pt>
                <c:pt idx="1578">
                  <c:v>0.65900403261184703</c:v>
                </c:pt>
                <c:pt idx="1579">
                  <c:v>0.65889793634414695</c:v>
                </c:pt>
                <c:pt idx="1580">
                  <c:v>0.65878963470458995</c:v>
                </c:pt>
                <c:pt idx="1581">
                  <c:v>0.65870898962020896</c:v>
                </c:pt>
                <c:pt idx="1582">
                  <c:v>0.658638715744019</c:v>
                </c:pt>
                <c:pt idx="1583">
                  <c:v>0.65860617160797097</c:v>
                </c:pt>
                <c:pt idx="1584">
                  <c:v>0.65857607126235995</c:v>
                </c:pt>
                <c:pt idx="1585">
                  <c:v>0.65854293107986495</c:v>
                </c:pt>
                <c:pt idx="1586">
                  <c:v>0.658508360385895</c:v>
                </c:pt>
                <c:pt idx="1587">
                  <c:v>0.65849649906158403</c:v>
                </c:pt>
                <c:pt idx="1588">
                  <c:v>0.65851044654846203</c:v>
                </c:pt>
                <c:pt idx="1589">
                  <c:v>0.65854579210281405</c:v>
                </c:pt>
                <c:pt idx="1590">
                  <c:v>0.65865665674209595</c:v>
                </c:pt>
                <c:pt idx="1591">
                  <c:v>0.65876644849777199</c:v>
                </c:pt>
                <c:pt idx="1592">
                  <c:v>0.65894085168838501</c:v>
                </c:pt>
                <c:pt idx="1593">
                  <c:v>0.65911996364593495</c:v>
                </c:pt>
                <c:pt idx="1594">
                  <c:v>0.65934741497039795</c:v>
                </c:pt>
                <c:pt idx="1595">
                  <c:v>0.65958285331726096</c:v>
                </c:pt>
                <c:pt idx="1596">
                  <c:v>0.65982741117477395</c:v>
                </c:pt>
                <c:pt idx="1597">
                  <c:v>0.66007387638091997</c:v>
                </c:pt>
                <c:pt idx="1598">
                  <c:v>0.66030818223953203</c:v>
                </c:pt>
                <c:pt idx="1599">
                  <c:v>0.660536348819733</c:v>
                </c:pt>
                <c:pt idx="1600">
                  <c:v>0.66080987453460704</c:v>
                </c:pt>
                <c:pt idx="1601">
                  <c:v>0.66115701198577903</c:v>
                </c:pt>
                <c:pt idx="1602">
                  <c:v>0.66150271892547596</c:v>
                </c:pt>
                <c:pt idx="1603">
                  <c:v>0.66184794902801503</c:v>
                </c:pt>
                <c:pt idx="1604">
                  <c:v>0.66219466924667403</c:v>
                </c:pt>
                <c:pt idx="1605">
                  <c:v>0.66253608465194702</c:v>
                </c:pt>
                <c:pt idx="1606">
                  <c:v>0.66287690401077304</c:v>
                </c:pt>
                <c:pt idx="1607">
                  <c:v>0.66319358348846402</c:v>
                </c:pt>
                <c:pt idx="1608">
                  <c:v>0.66351079940795898</c:v>
                </c:pt>
                <c:pt idx="1609">
                  <c:v>0.663865566253662</c:v>
                </c:pt>
                <c:pt idx="1610">
                  <c:v>0.66422933340072599</c:v>
                </c:pt>
                <c:pt idx="1611">
                  <c:v>0.66460907459259</c:v>
                </c:pt>
                <c:pt idx="1612">
                  <c:v>0.66501456499099698</c:v>
                </c:pt>
                <c:pt idx="1613">
                  <c:v>0.66540980339050304</c:v>
                </c:pt>
                <c:pt idx="1614">
                  <c:v>0.66578084230422996</c:v>
                </c:pt>
                <c:pt idx="1615">
                  <c:v>0.66615247726440396</c:v>
                </c:pt>
                <c:pt idx="1616">
                  <c:v>0.66652572154998802</c:v>
                </c:pt>
                <c:pt idx="1617">
                  <c:v>0.66690158843994096</c:v>
                </c:pt>
                <c:pt idx="1618">
                  <c:v>0.66729998588562001</c:v>
                </c:pt>
                <c:pt idx="1619">
                  <c:v>0.66769880056381203</c:v>
                </c:pt>
                <c:pt idx="1620">
                  <c:v>0.66806238889694203</c:v>
                </c:pt>
                <c:pt idx="1621">
                  <c:v>0.66842639446258501</c:v>
                </c:pt>
                <c:pt idx="1622">
                  <c:v>0.66882896423339799</c:v>
                </c:pt>
                <c:pt idx="1623">
                  <c:v>0.66923743486404397</c:v>
                </c:pt>
                <c:pt idx="1624">
                  <c:v>0.66965335607528698</c:v>
                </c:pt>
                <c:pt idx="1625">
                  <c:v>0.67007976770401001</c:v>
                </c:pt>
                <c:pt idx="1626">
                  <c:v>0.67050474882125899</c:v>
                </c:pt>
                <c:pt idx="1627">
                  <c:v>0.67092853784561202</c:v>
                </c:pt>
                <c:pt idx="1628">
                  <c:v>0.67136090993881203</c:v>
                </c:pt>
                <c:pt idx="1629">
                  <c:v>0.67181587219238303</c:v>
                </c:pt>
                <c:pt idx="1630">
                  <c:v>0.67226678133010898</c:v>
                </c:pt>
                <c:pt idx="1631">
                  <c:v>0.67267507314681996</c:v>
                </c:pt>
                <c:pt idx="1632">
                  <c:v>0.67308157682418801</c:v>
                </c:pt>
                <c:pt idx="1633">
                  <c:v>0.67344892024993896</c:v>
                </c:pt>
                <c:pt idx="1634">
                  <c:v>0.67381721735000599</c:v>
                </c:pt>
                <c:pt idx="1635">
                  <c:v>0.67418223619461104</c:v>
                </c:pt>
                <c:pt idx="1636">
                  <c:v>0.674546658992767</c:v>
                </c:pt>
                <c:pt idx="1637">
                  <c:v>0.67489695549011197</c:v>
                </c:pt>
                <c:pt idx="1638">
                  <c:v>0.67524224519729603</c:v>
                </c:pt>
                <c:pt idx="1639">
                  <c:v>0.67558085918426503</c:v>
                </c:pt>
                <c:pt idx="1640">
                  <c:v>0.67591041326522805</c:v>
                </c:pt>
                <c:pt idx="1641">
                  <c:v>0.67624300718307495</c:v>
                </c:pt>
                <c:pt idx="1642">
                  <c:v>0.67658078670501698</c:v>
                </c:pt>
                <c:pt idx="1643">
                  <c:v>0.67691385746002197</c:v>
                </c:pt>
                <c:pt idx="1644">
                  <c:v>0.67723244428634599</c:v>
                </c:pt>
                <c:pt idx="1645">
                  <c:v>0.67755305767059304</c:v>
                </c:pt>
                <c:pt idx="1646">
                  <c:v>0.67787891626357999</c:v>
                </c:pt>
                <c:pt idx="1647">
                  <c:v>0.67820543050766002</c:v>
                </c:pt>
                <c:pt idx="1648">
                  <c:v>0.67854470014572099</c:v>
                </c:pt>
                <c:pt idx="1649">
                  <c:v>0.678885638713837</c:v>
                </c:pt>
                <c:pt idx="1650">
                  <c:v>0.679190814495087</c:v>
                </c:pt>
                <c:pt idx="1651">
                  <c:v>0.679487705230713</c:v>
                </c:pt>
                <c:pt idx="1652">
                  <c:v>0.67978394031524703</c:v>
                </c:pt>
                <c:pt idx="1653">
                  <c:v>0.680078744888306</c:v>
                </c:pt>
                <c:pt idx="1654">
                  <c:v>0.68040627241134599</c:v>
                </c:pt>
                <c:pt idx="1655">
                  <c:v>0.68076640367507901</c:v>
                </c:pt>
                <c:pt idx="1656">
                  <c:v>0.68111234903335605</c:v>
                </c:pt>
                <c:pt idx="1657">
                  <c:v>0.68143856525421098</c:v>
                </c:pt>
                <c:pt idx="1658">
                  <c:v>0.68176358938217196</c:v>
                </c:pt>
                <c:pt idx="1659">
                  <c:v>0.68207949399948098</c:v>
                </c:pt>
                <c:pt idx="1660">
                  <c:v>0.68239629268646196</c:v>
                </c:pt>
                <c:pt idx="1661">
                  <c:v>0.68271082639694203</c:v>
                </c:pt>
                <c:pt idx="1662">
                  <c:v>0.68302601575851396</c:v>
                </c:pt>
                <c:pt idx="1663">
                  <c:v>0.68325543403625499</c:v>
                </c:pt>
                <c:pt idx="1664">
                  <c:v>0.683480024337769</c:v>
                </c:pt>
                <c:pt idx="1665">
                  <c:v>0.68370896577835105</c:v>
                </c:pt>
                <c:pt idx="1666">
                  <c:v>0.68393969535827603</c:v>
                </c:pt>
                <c:pt idx="1667">
                  <c:v>0.68413949012756303</c:v>
                </c:pt>
                <c:pt idx="1668">
                  <c:v>0.68432325124740601</c:v>
                </c:pt>
                <c:pt idx="1669">
                  <c:v>0.68450790643692005</c:v>
                </c:pt>
                <c:pt idx="1670">
                  <c:v>0.68469357490539595</c:v>
                </c:pt>
                <c:pt idx="1671">
                  <c:v>0.684872686862946</c:v>
                </c:pt>
                <c:pt idx="1672">
                  <c:v>0.68503999710082997</c:v>
                </c:pt>
                <c:pt idx="1673">
                  <c:v>0.685205519199371</c:v>
                </c:pt>
                <c:pt idx="1674">
                  <c:v>0.68536448478698697</c:v>
                </c:pt>
                <c:pt idx="1675">
                  <c:v>0.68552106618881203</c:v>
                </c:pt>
                <c:pt idx="1676">
                  <c:v>0.68565207719802901</c:v>
                </c:pt>
                <c:pt idx="1677">
                  <c:v>0.68578350543975797</c:v>
                </c:pt>
                <c:pt idx="1678">
                  <c:v>0.685902059078217</c:v>
                </c:pt>
                <c:pt idx="1679">
                  <c:v>0.68602061271667503</c:v>
                </c:pt>
                <c:pt idx="1680">
                  <c:v>0.68611973524093595</c:v>
                </c:pt>
                <c:pt idx="1681">
                  <c:v>0.68621468544006303</c:v>
                </c:pt>
                <c:pt idx="1682">
                  <c:v>0.68630117177963301</c:v>
                </c:pt>
                <c:pt idx="1683">
                  <c:v>0.68638396263122603</c:v>
                </c:pt>
                <c:pt idx="1684">
                  <c:v>0.68644493818283103</c:v>
                </c:pt>
                <c:pt idx="1685">
                  <c:v>0.68648964166641202</c:v>
                </c:pt>
                <c:pt idx="1686">
                  <c:v>0.68653410673141502</c:v>
                </c:pt>
                <c:pt idx="1687">
                  <c:v>0.68657702207565297</c:v>
                </c:pt>
                <c:pt idx="1688">
                  <c:v>0.68661975860595703</c:v>
                </c:pt>
                <c:pt idx="1689">
                  <c:v>0.68665909767150901</c:v>
                </c:pt>
                <c:pt idx="1690">
                  <c:v>0.68668121099472001</c:v>
                </c:pt>
                <c:pt idx="1691">
                  <c:v>0.68661350011825595</c:v>
                </c:pt>
                <c:pt idx="1692">
                  <c:v>0.68654578924179099</c:v>
                </c:pt>
                <c:pt idx="1693">
                  <c:v>0.68650543689727805</c:v>
                </c:pt>
                <c:pt idx="1694">
                  <c:v>0.68646484613418601</c:v>
                </c:pt>
                <c:pt idx="1695">
                  <c:v>0.68638986349105802</c:v>
                </c:pt>
                <c:pt idx="1696">
                  <c:v>0.68631148338317904</c:v>
                </c:pt>
                <c:pt idx="1697">
                  <c:v>0.68619692325591997</c:v>
                </c:pt>
                <c:pt idx="1698">
                  <c:v>0.68607032299041704</c:v>
                </c:pt>
                <c:pt idx="1699">
                  <c:v>0.68592089414596602</c:v>
                </c:pt>
                <c:pt idx="1700">
                  <c:v>0.68575912714004505</c:v>
                </c:pt>
                <c:pt idx="1701">
                  <c:v>0.68559551239013705</c:v>
                </c:pt>
                <c:pt idx="1702">
                  <c:v>0.68542945384979204</c:v>
                </c:pt>
                <c:pt idx="1703">
                  <c:v>0.68525683879852295</c:v>
                </c:pt>
                <c:pt idx="1704">
                  <c:v>0.68506777286529497</c:v>
                </c:pt>
                <c:pt idx="1705">
                  <c:v>0.684844970703125</c:v>
                </c:pt>
                <c:pt idx="1706">
                  <c:v>0.68452942371368397</c:v>
                </c:pt>
                <c:pt idx="1707">
                  <c:v>0.68421280384063698</c:v>
                </c:pt>
                <c:pt idx="1708">
                  <c:v>0.683882176876068</c:v>
                </c:pt>
                <c:pt idx="1709">
                  <c:v>0.683549344539642</c:v>
                </c:pt>
                <c:pt idx="1710">
                  <c:v>0.683099925518036</c:v>
                </c:pt>
                <c:pt idx="1711">
                  <c:v>0.68264669179916404</c:v>
                </c:pt>
                <c:pt idx="1712">
                  <c:v>0.682106733322144</c:v>
                </c:pt>
                <c:pt idx="1713">
                  <c:v>0.68155515193939198</c:v>
                </c:pt>
                <c:pt idx="1714">
                  <c:v>0.68095862865447998</c:v>
                </c:pt>
                <c:pt idx="1715">
                  <c:v>0.68034756183624301</c:v>
                </c:pt>
                <c:pt idx="1716">
                  <c:v>0.67970031499862704</c:v>
                </c:pt>
                <c:pt idx="1717">
                  <c:v>0.67903250455856301</c:v>
                </c:pt>
                <c:pt idx="1718">
                  <c:v>0.67834144830703702</c:v>
                </c:pt>
                <c:pt idx="1719">
                  <c:v>0.677631676197052</c:v>
                </c:pt>
                <c:pt idx="1720">
                  <c:v>0.67691677808761597</c:v>
                </c:pt>
                <c:pt idx="1721">
                  <c:v>0.67620545625686601</c:v>
                </c:pt>
                <c:pt idx="1722">
                  <c:v>0.67549484968185403</c:v>
                </c:pt>
                <c:pt idx="1723">
                  <c:v>0.67477554082870495</c:v>
                </c:pt>
                <c:pt idx="1724">
                  <c:v>0.67406016588211104</c:v>
                </c:pt>
                <c:pt idx="1725">
                  <c:v>0.67337071895599399</c:v>
                </c:pt>
                <c:pt idx="1726">
                  <c:v>0.67267662286758401</c:v>
                </c:pt>
                <c:pt idx="1727">
                  <c:v>0.67191523313522294</c:v>
                </c:pt>
                <c:pt idx="1728">
                  <c:v>0.67115056514740001</c:v>
                </c:pt>
                <c:pt idx="1729">
                  <c:v>0.67038547992706299</c:v>
                </c:pt>
                <c:pt idx="1730">
                  <c:v>0.66961336135864302</c:v>
                </c:pt>
                <c:pt idx="1731">
                  <c:v>0.66878187656402599</c:v>
                </c:pt>
                <c:pt idx="1732">
                  <c:v>0.66793817281723</c:v>
                </c:pt>
                <c:pt idx="1733">
                  <c:v>0.66706395149231001</c:v>
                </c:pt>
                <c:pt idx="1734">
                  <c:v>0.66618037223815896</c:v>
                </c:pt>
                <c:pt idx="1735">
                  <c:v>0.66534119844436601</c:v>
                </c:pt>
                <c:pt idx="1736">
                  <c:v>0.66454404592514005</c:v>
                </c:pt>
                <c:pt idx="1737">
                  <c:v>0.66379863023757901</c:v>
                </c:pt>
                <c:pt idx="1738">
                  <c:v>0.663124680519104</c:v>
                </c:pt>
                <c:pt idx="1739">
                  <c:v>0.66248065233230602</c:v>
                </c:pt>
                <c:pt idx="1740">
                  <c:v>0.661912441253662</c:v>
                </c:pt>
                <c:pt idx="1741">
                  <c:v>0.66138929128646895</c:v>
                </c:pt>
                <c:pt idx="1742">
                  <c:v>0.660999655723572</c:v>
                </c:pt>
                <c:pt idx="1743">
                  <c:v>0.66061633825302102</c:v>
                </c:pt>
                <c:pt idx="1744">
                  <c:v>0.66023761034011796</c:v>
                </c:pt>
                <c:pt idx="1745">
                  <c:v>0.65986043214797996</c:v>
                </c:pt>
                <c:pt idx="1746">
                  <c:v>0.65947049856185902</c:v>
                </c:pt>
                <c:pt idx="1747">
                  <c:v>0.65907448530197099</c:v>
                </c:pt>
                <c:pt idx="1748">
                  <c:v>0.65855997800827004</c:v>
                </c:pt>
                <c:pt idx="1749">
                  <c:v>0.65801829099655196</c:v>
                </c:pt>
                <c:pt idx="1750">
                  <c:v>0.65734332799911499</c:v>
                </c:pt>
                <c:pt idx="1751">
                  <c:v>0.65661972761154197</c:v>
                </c:pt>
                <c:pt idx="1752">
                  <c:v>0.65571969747543302</c:v>
                </c:pt>
                <c:pt idx="1753">
                  <c:v>0.65471875667571999</c:v>
                </c:pt>
                <c:pt idx="1754">
                  <c:v>0.65358138084411599</c:v>
                </c:pt>
                <c:pt idx="1755">
                  <c:v>0.65234309434890703</c:v>
                </c:pt>
                <c:pt idx="1756">
                  <c:v>0.651009380817413</c:v>
                </c:pt>
                <c:pt idx="1757">
                  <c:v>0.64958417415618896</c:v>
                </c:pt>
                <c:pt idx="1758">
                  <c:v>0.64814108610153198</c:v>
                </c:pt>
                <c:pt idx="1759">
                  <c:v>0.64671546220779397</c:v>
                </c:pt>
                <c:pt idx="1760">
                  <c:v>0.64529281854629505</c:v>
                </c:pt>
                <c:pt idx="1761">
                  <c:v>0.64397597312927202</c:v>
                </c:pt>
                <c:pt idx="1762">
                  <c:v>0.64268523454666104</c:v>
                </c:pt>
                <c:pt idx="1763">
                  <c:v>0.64162266254425004</c:v>
                </c:pt>
                <c:pt idx="1764">
                  <c:v>0.64056730270385698</c:v>
                </c:pt>
                <c:pt idx="1765">
                  <c:v>0.63970166444778398</c:v>
                </c:pt>
                <c:pt idx="1766">
                  <c:v>0.63883745670318604</c:v>
                </c:pt>
                <c:pt idx="1767">
                  <c:v>0.63824850320815996</c:v>
                </c:pt>
                <c:pt idx="1768">
                  <c:v>0.63767218589782704</c:v>
                </c:pt>
                <c:pt idx="1769">
                  <c:v>0.63717466592788696</c:v>
                </c:pt>
                <c:pt idx="1770">
                  <c:v>0.63666820526123002</c:v>
                </c:pt>
                <c:pt idx="1771">
                  <c:v>0.63607364892959595</c:v>
                </c:pt>
                <c:pt idx="1772">
                  <c:v>0.63542753458023105</c:v>
                </c:pt>
                <c:pt idx="1773">
                  <c:v>0.63471621274948098</c:v>
                </c:pt>
                <c:pt idx="1774">
                  <c:v>0.63393986225128196</c:v>
                </c:pt>
                <c:pt idx="1775">
                  <c:v>0.63304442167282104</c:v>
                </c:pt>
                <c:pt idx="1776">
                  <c:v>0.63202399015426602</c:v>
                </c:pt>
                <c:pt idx="1777">
                  <c:v>0.63088107109069802</c:v>
                </c:pt>
                <c:pt idx="1778">
                  <c:v>0.62954759597778298</c:v>
                </c:pt>
                <c:pt idx="1779">
                  <c:v>0.628101766109467</c:v>
                </c:pt>
                <c:pt idx="1780">
                  <c:v>0.62640583515167203</c:v>
                </c:pt>
                <c:pt idx="1781">
                  <c:v>0.62460368871688798</c:v>
                </c:pt>
                <c:pt idx="1782">
                  <c:v>0.62236803770065297</c:v>
                </c:pt>
                <c:pt idx="1783">
                  <c:v>0.62008267641067505</c:v>
                </c:pt>
                <c:pt idx="1784">
                  <c:v>0.61750888824462902</c:v>
                </c:pt>
                <c:pt idx="1785">
                  <c:v>0.61489713191986095</c:v>
                </c:pt>
                <c:pt idx="1786">
                  <c:v>0.61164224147796598</c:v>
                </c:pt>
                <c:pt idx="1787">
                  <c:v>0.60834074020385698</c:v>
                </c:pt>
                <c:pt idx="1788">
                  <c:v>0.60463625192642201</c:v>
                </c:pt>
                <c:pt idx="1789">
                  <c:v>0.60088181495666504</c:v>
                </c:pt>
                <c:pt idx="1790">
                  <c:v>0.59654206037521396</c:v>
                </c:pt>
                <c:pt idx="1791">
                  <c:v>0.5920769572258</c:v>
                </c:pt>
                <c:pt idx="1792">
                  <c:v>0.58736521005630504</c:v>
                </c:pt>
                <c:pt idx="1793">
                  <c:v>0.58256655931472801</c:v>
                </c:pt>
                <c:pt idx="1794">
                  <c:v>0.57733947038650502</c:v>
                </c:pt>
                <c:pt idx="1795">
                  <c:v>0.57188618183135997</c:v>
                </c:pt>
                <c:pt idx="1796">
                  <c:v>0.56640774011611905</c:v>
                </c:pt>
                <c:pt idx="1797">
                  <c:v>0.56096231937408403</c:v>
                </c:pt>
                <c:pt idx="1798">
                  <c:v>0.55543756484985396</c:v>
                </c:pt>
                <c:pt idx="1799">
                  <c:v>0.54988461732864402</c:v>
                </c:pt>
                <c:pt idx="1800">
                  <c:v>0.54445838928222701</c:v>
                </c:pt>
                <c:pt idx="1801">
                  <c:v>0.53934961557388295</c:v>
                </c:pt>
                <c:pt idx="1802">
                  <c:v>0.53427255153655995</c:v>
                </c:pt>
                <c:pt idx="1803">
                  <c:v>0.52940738201141402</c:v>
                </c:pt>
                <c:pt idx="1804">
                  <c:v>0.52464568614959695</c:v>
                </c:pt>
                <c:pt idx="1805">
                  <c:v>0.52050864696502697</c:v>
                </c:pt>
                <c:pt idx="1806">
                  <c:v>0.51641124486923196</c:v>
                </c:pt>
                <c:pt idx="1807">
                  <c:v>0.51294630765914895</c:v>
                </c:pt>
                <c:pt idx="1808">
                  <c:v>0.50951486825943004</c:v>
                </c:pt>
                <c:pt idx="1809">
                  <c:v>0.50680983066558805</c:v>
                </c:pt>
                <c:pt idx="1810">
                  <c:v>0.50413203239440896</c:v>
                </c:pt>
                <c:pt idx="1811">
                  <c:v>0.50202500820159901</c:v>
                </c:pt>
                <c:pt idx="1812">
                  <c:v>0.49996683001518299</c:v>
                </c:pt>
                <c:pt idx="1813">
                  <c:v>0.49849653244018599</c:v>
                </c:pt>
                <c:pt idx="1814">
                  <c:v>0.49711224436759899</c:v>
                </c:pt>
                <c:pt idx="1815">
                  <c:v>0.49610450863838201</c:v>
                </c:pt>
                <c:pt idx="1816">
                  <c:v>0.49520227313041698</c:v>
                </c:pt>
                <c:pt idx="1817">
                  <c:v>0.49459394812583901</c:v>
                </c:pt>
                <c:pt idx="1818">
                  <c:v>0.49410948157310502</c:v>
                </c:pt>
                <c:pt idx="1819">
                  <c:v>0.49371740221977201</c:v>
                </c:pt>
                <c:pt idx="1820">
                  <c:v>0.49335765838623002</c:v>
                </c:pt>
                <c:pt idx="1821">
                  <c:v>0.493039160966873</c:v>
                </c:pt>
                <c:pt idx="1822">
                  <c:v>0.49272906780242898</c:v>
                </c:pt>
                <c:pt idx="1823">
                  <c:v>0.49241983890533397</c:v>
                </c:pt>
                <c:pt idx="1824">
                  <c:v>0.49209117889404302</c:v>
                </c:pt>
                <c:pt idx="1825">
                  <c:v>0.49172759056091297</c:v>
                </c:pt>
                <c:pt idx="1826">
                  <c:v>0.49125358462333701</c:v>
                </c:pt>
                <c:pt idx="1827">
                  <c:v>0.490718394517899</c:v>
                </c:pt>
                <c:pt idx="1828">
                  <c:v>0.48993825912475603</c:v>
                </c:pt>
                <c:pt idx="1829">
                  <c:v>0.48911687731742898</c:v>
                </c:pt>
                <c:pt idx="1830">
                  <c:v>0.48805993795394897</c:v>
                </c:pt>
                <c:pt idx="1831">
                  <c:v>0.48696872591972401</c:v>
                </c:pt>
                <c:pt idx="1832">
                  <c:v>0.48554781079292297</c:v>
                </c:pt>
                <c:pt idx="1833">
                  <c:v>0.48409393429756198</c:v>
                </c:pt>
                <c:pt idx="1834">
                  <c:v>0.48233214020729098</c:v>
                </c:pt>
                <c:pt idx="1835">
                  <c:v>0.48054346442222601</c:v>
                </c:pt>
                <c:pt idx="1836">
                  <c:v>0.47844716906547502</c:v>
                </c:pt>
                <c:pt idx="1837">
                  <c:v>0.47632154822349498</c:v>
                </c:pt>
                <c:pt idx="1838">
                  <c:v>0.47408556938171398</c:v>
                </c:pt>
                <c:pt idx="1839">
                  <c:v>0.47184148430824302</c:v>
                </c:pt>
                <c:pt idx="1840">
                  <c:v>0.46943455934524497</c:v>
                </c:pt>
                <c:pt idx="1841">
                  <c:v>0.46698945760726901</c:v>
                </c:pt>
                <c:pt idx="1842">
                  <c:v>0.46453228592872597</c:v>
                </c:pt>
                <c:pt idx="1843">
                  <c:v>0.46204563975334201</c:v>
                </c:pt>
                <c:pt idx="1844">
                  <c:v>0.45934888720512401</c:v>
                </c:pt>
                <c:pt idx="1845">
                  <c:v>0.45645856857299799</c:v>
                </c:pt>
                <c:pt idx="1846">
                  <c:v>0.453356564044952</c:v>
                </c:pt>
                <c:pt idx="1847">
                  <c:v>0.450038611888886</c:v>
                </c:pt>
                <c:pt idx="1848">
                  <c:v>0.44643226265907299</c:v>
                </c:pt>
                <c:pt idx="1849">
                  <c:v>0.44250991940498402</c:v>
                </c:pt>
                <c:pt idx="1850">
                  <c:v>0.43841311335563699</c:v>
                </c:pt>
                <c:pt idx="1851">
                  <c:v>0.43423864245414701</c:v>
                </c:pt>
                <c:pt idx="1852">
                  <c:v>0.42998605966567999</c:v>
                </c:pt>
                <c:pt idx="1853">
                  <c:v>0.42598557472228998</c:v>
                </c:pt>
                <c:pt idx="1854">
                  <c:v>0.42225891351699801</c:v>
                </c:pt>
                <c:pt idx="1855">
                  <c:v>0.41980379819870001</c:v>
                </c:pt>
                <c:pt idx="1856">
                  <c:v>0.41770458221435502</c:v>
                </c:pt>
                <c:pt idx="1857">
                  <c:v>0.417635917663574</c:v>
                </c:pt>
                <c:pt idx="1858">
                  <c:v>0.41794282197952298</c:v>
                </c:pt>
                <c:pt idx="1859">
                  <c:v>0.420748591423035</c:v>
                </c:pt>
                <c:pt idx="1860">
                  <c:v>0.42388859391212502</c:v>
                </c:pt>
                <c:pt idx="1861">
                  <c:v>0.42980101704597501</c:v>
                </c:pt>
                <c:pt idx="1862">
                  <c:v>0.43595871329307601</c:v>
                </c:pt>
                <c:pt idx="1863">
                  <c:v>0.4437615275383</c:v>
                </c:pt>
                <c:pt idx="1864">
                  <c:v>0.45165392756462103</c:v>
                </c:pt>
                <c:pt idx="1865">
                  <c:v>0.46064767241478</c:v>
                </c:pt>
                <c:pt idx="1866">
                  <c:v>0.46964031457901001</c:v>
                </c:pt>
                <c:pt idx="1867">
                  <c:v>0.47828212380409202</c:v>
                </c:pt>
                <c:pt idx="1868">
                  <c:v>0.486760914325714</c:v>
                </c:pt>
                <c:pt idx="1869">
                  <c:v>0.49477559328079201</c:v>
                </c:pt>
                <c:pt idx="1870">
                  <c:v>0.50262409448623702</c:v>
                </c:pt>
                <c:pt idx="1871">
                  <c:v>0.50915443897247303</c:v>
                </c:pt>
                <c:pt idx="1872">
                  <c:v>0.51526170969009399</c:v>
                </c:pt>
                <c:pt idx="1873">
                  <c:v>0.52044725418090798</c:v>
                </c:pt>
                <c:pt idx="1874">
                  <c:v>0.525260210037231</c:v>
                </c:pt>
                <c:pt idx="1875">
                  <c:v>0.529260754585266</c:v>
                </c:pt>
                <c:pt idx="1876">
                  <c:v>0.53283810615539595</c:v>
                </c:pt>
                <c:pt idx="1877">
                  <c:v>0.53592795133590698</c:v>
                </c:pt>
                <c:pt idx="1878">
                  <c:v>0.53867912292480502</c:v>
                </c:pt>
                <c:pt idx="1879">
                  <c:v>0.54098689556121804</c:v>
                </c:pt>
                <c:pt idx="1880">
                  <c:v>0.54289352893829301</c:v>
                </c:pt>
                <c:pt idx="1881">
                  <c:v>0.54452902078628496</c:v>
                </c:pt>
                <c:pt idx="1882">
                  <c:v>0.54586887359619096</c:v>
                </c:pt>
                <c:pt idx="1883">
                  <c:v>0.54701560735702504</c:v>
                </c:pt>
                <c:pt idx="1884">
                  <c:v>0.547884821891785</c:v>
                </c:pt>
                <c:pt idx="1885">
                  <c:v>0.54864621162414595</c:v>
                </c:pt>
                <c:pt idx="1886">
                  <c:v>0.54924291372299205</c:v>
                </c:pt>
                <c:pt idx="1887">
                  <c:v>0.54976499080658003</c:v>
                </c:pt>
                <c:pt idx="1888">
                  <c:v>0.55012756586074796</c:v>
                </c:pt>
                <c:pt idx="1889">
                  <c:v>0.55046391487121604</c:v>
                </c:pt>
                <c:pt idx="1890">
                  <c:v>0.55071765184402499</c:v>
                </c:pt>
                <c:pt idx="1891">
                  <c:v>0.55095815658569303</c:v>
                </c:pt>
                <c:pt idx="1892">
                  <c:v>0.55115818977356001</c:v>
                </c:pt>
                <c:pt idx="1893">
                  <c:v>0.55135428905487105</c:v>
                </c:pt>
                <c:pt idx="1894">
                  <c:v>0.55152392387390103</c:v>
                </c:pt>
                <c:pt idx="1895">
                  <c:v>0.55169987678527799</c:v>
                </c:pt>
                <c:pt idx="1896">
                  <c:v>0.55191415548324596</c:v>
                </c:pt>
                <c:pt idx="1897">
                  <c:v>0.55212926864624001</c:v>
                </c:pt>
                <c:pt idx="1898">
                  <c:v>0.55230200290679898</c:v>
                </c:pt>
                <c:pt idx="1899">
                  <c:v>0.55247342586517301</c:v>
                </c:pt>
                <c:pt idx="1900">
                  <c:v>0.55261278152465798</c:v>
                </c:pt>
                <c:pt idx="1901">
                  <c:v>0.55274987220764205</c:v>
                </c:pt>
                <c:pt idx="1902">
                  <c:v>0.55279994010925304</c:v>
                </c:pt>
                <c:pt idx="1903">
                  <c:v>0.55283778905868497</c:v>
                </c:pt>
                <c:pt idx="1904">
                  <c:v>0.55277705192565896</c:v>
                </c:pt>
                <c:pt idx="1905">
                  <c:v>0.552689969539642</c:v>
                </c:pt>
                <c:pt idx="1906">
                  <c:v>0.55252933502197299</c:v>
                </c:pt>
                <c:pt idx="1907">
                  <c:v>0.55235731601715099</c:v>
                </c:pt>
                <c:pt idx="1908">
                  <c:v>0.55213993787765503</c:v>
                </c:pt>
                <c:pt idx="1909">
                  <c:v>0.55191177129745495</c:v>
                </c:pt>
                <c:pt idx="1910">
                  <c:v>0.55163139104843095</c:v>
                </c:pt>
                <c:pt idx="1911">
                  <c:v>0.551322340965271</c:v>
                </c:pt>
                <c:pt idx="1912">
                  <c:v>0.550950467586517</c:v>
                </c:pt>
                <c:pt idx="1913">
                  <c:v>0.55054348707199097</c:v>
                </c:pt>
                <c:pt idx="1914">
                  <c:v>0.55012452602386497</c:v>
                </c:pt>
                <c:pt idx="1915">
                  <c:v>0.54969400167465199</c:v>
                </c:pt>
                <c:pt idx="1916">
                  <c:v>0.54918086528778098</c:v>
                </c:pt>
                <c:pt idx="1917">
                  <c:v>0.54859977960586503</c:v>
                </c:pt>
                <c:pt idx="1918">
                  <c:v>0.54795318841934204</c:v>
                </c:pt>
                <c:pt idx="1919">
                  <c:v>0.54725390672683705</c:v>
                </c:pt>
                <c:pt idx="1920">
                  <c:v>0.54649710655212402</c:v>
                </c:pt>
                <c:pt idx="1921">
                  <c:v>0.545673787593842</c:v>
                </c:pt>
                <c:pt idx="1922">
                  <c:v>0.54480874538421598</c:v>
                </c:pt>
                <c:pt idx="1923">
                  <c:v>0.54390031099319502</c:v>
                </c:pt>
                <c:pt idx="1924">
                  <c:v>0.54293560981750499</c:v>
                </c:pt>
                <c:pt idx="1925">
                  <c:v>0.54190152883529696</c:v>
                </c:pt>
                <c:pt idx="1926">
                  <c:v>0.54087650775909402</c:v>
                </c:pt>
                <c:pt idx="1927">
                  <c:v>0.53987306356430098</c:v>
                </c:pt>
                <c:pt idx="1928">
                  <c:v>0.53886991739273105</c:v>
                </c:pt>
                <c:pt idx="1929">
                  <c:v>0.53788453340530396</c:v>
                </c:pt>
                <c:pt idx="1930">
                  <c:v>0.53689974546432495</c:v>
                </c:pt>
                <c:pt idx="1931">
                  <c:v>0.53594905138015703</c:v>
                </c:pt>
                <c:pt idx="1932">
                  <c:v>0.53499233722686801</c:v>
                </c:pt>
                <c:pt idx="1933">
                  <c:v>0.53404790163040206</c:v>
                </c:pt>
                <c:pt idx="1934">
                  <c:v>0.53310084342956499</c:v>
                </c:pt>
                <c:pt idx="1935">
                  <c:v>0.53218132257461503</c:v>
                </c:pt>
                <c:pt idx="1936">
                  <c:v>0.53126913309097301</c:v>
                </c:pt>
                <c:pt idx="1937">
                  <c:v>0.53043544292449996</c:v>
                </c:pt>
                <c:pt idx="1938">
                  <c:v>0.52959620952606201</c:v>
                </c:pt>
                <c:pt idx="1939">
                  <c:v>0.52879643440246604</c:v>
                </c:pt>
                <c:pt idx="1940">
                  <c:v>0.52799969911575295</c:v>
                </c:pt>
                <c:pt idx="1941">
                  <c:v>0.52728444337844804</c:v>
                </c:pt>
                <c:pt idx="1942">
                  <c:v>0.52655136585235596</c:v>
                </c:pt>
                <c:pt idx="1943">
                  <c:v>0.52570056915283203</c:v>
                </c:pt>
                <c:pt idx="1944">
                  <c:v>0.52483874559402499</c:v>
                </c:pt>
                <c:pt idx="1945">
                  <c:v>0.52402698993682895</c:v>
                </c:pt>
                <c:pt idx="1946">
                  <c:v>0.52320319414138805</c:v>
                </c:pt>
                <c:pt idx="1947">
                  <c:v>0.52229386568069502</c:v>
                </c:pt>
                <c:pt idx="1948">
                  <c:v>0.52136969566345204</c:v>
                </c:pt>
                <c:pt idx="1949">
                  <c:v>0.52050840854644798</c:v>
                </c:pt>
                <c:pt idx="1950">
                  <c:v>0.51963609457016002</c:v>
                </c:pt>
                <c:pt idx="1951">
                  <c:v>0.51863044500350997</c:v>
                </c:pt>
                <c:pt idx="1952">
                  <c:v>0.51760178804397605</c:v>
                </c:pt>
                <c:pt idx="1953">
                  <c:v>0.51646798849105802</c:v>
                </c:pt>
                <c:pt idx="1954">
                  <c:v>0.51530915498733498</c:v>
                </c:pt>
                <c:pt idx="1955">
                  <c:v>0.51407182216644298</c:v>
                </c:pt>
                <c:pt idx="1956">
                  <c:v>0.51281070709228505</c:v>
                </c:pt>
                <c:pt idx="1957">
                  <c:v>0.51158678531646695</c:v>
                </c:pt>
                <c:pt idx="1958">
                  <c:v>0.51035791635513295</c:v>
                </c:pt>
                <c:pt idx="1959">
                  <c:v>0.50912880897521995</c:v>
                </c:pt>
                <c:pt idx="1960">
                  <c:v>0.50788855552673295</c:v>
                </c:pt>
                <c:pt idx="1961">
                  <c:v>0.50684261322021495</c:v>
                </c:pt>
                <c:pt idx="1962">
                  <c:v>0.50583672523498502</c:v>
                </c:pt>
                <c:pt idx="1963">
                  <c:v>0.50494819879531905</c:v>
                </c:pt>
                <c:pt idx="1964">
                  <c:v>0.50408726930618297</c:v>
                </c:pt>
                <c:pt idx="1965">
                  <c:v>0.503340303897858</c:v>
                </c:pt>
                <c:pt idx="1966">
                  <c:v>0.50262629985809304</c:v>
                </c:pt>
                <c:pt idx="1967">
                  <c:v>0.50199621915817305</c:v>
                </c:pt>
                <c:pt idx="1968">
                  <c:v>0.50139325857162498</c:v>
                </c:pt>
                <c:pt idx="1969">
                  <c:v>0.50096207857132002</c:v>
                </c:pt>
                <c:pt idx="1970">
                  <c:v>0.50060158967971802</c:v>
                </c:pt>
                <c:pt idx="1971">
                  <c:v>0.50030404329299905</c:v>
                </c:pt>
                <c:pt idx="1972">
                  <c:v>0.50003439188003496</c:v>
                </c:pt>
                <c:pt idx="1973">
                  <c:v>0.49991509318351701</c:v>
                </c:pt>
                <c:pt idx="1974">
                  <c:v>0.49986889958381697</c:v>
                </c:pt>
                <c:pt idx="1975">
                  <c:v>0.499898701906204</c:v>
                </c:pt>
                <c:pt idx="1976">
                  <c:v>0.499970883131027</c:v>
                </c:pt>
                <c:pt idx="1977">
                  <c:v>0.50017887353897095</c:v>
                </c:pt>
                <c:pt idx="1978">
                  <c:v>0.50047099590301503</c:v>
                </c:pt>
                <c:pt idx="1979">
                  <c:v>0.50080960988998402</c:v>
                </c:pt>
                <c:pt idx="1980">
                  <c:v>0.50118291378021196</c:v>
                </c:pt>
                <c:pt idx="1981">
                  <c:v>0.50160217285156306</c:v>
                </c:pt>
                <c:pt idx="1982">
                  <c:v>0.50207108259201105</c:v>
                </c:pt>
                <c:pt idx="1983">
                  <c:v>0.50242340564727805</c:v>
                </c:pt>
                <c:pt idx="1984">
                  <c:v>0.50270801782607999</c:v>
                </c:pt>
                <c:pt idx="1985">
                  <c:v>0.50293070077896096</c:v>
                </c:pt>
                <c:pt idx="1986">
                  <c:v>0.50311034917831399</c:v>
                </c:pt>
                <c:pt idx="1987">
                  <c:v>0.50314211845397905</c:v>
                </c:pt>
                <c:pt idx="1988">
                  <c:v>0.50305253267288197</c:v>
                </c:pt>
                <c:pt idx="1989">
                  <c:v>0.50280404090881303</c:v>
                </c:pt>
                <c:pt idx="1990">
                  <c:v>0.50240093469619795</c:v>
                </c:pt>
                <c:pt idx="1991">
                  <c:v>0.50183081626892101</c:v>
                </c:pt>
                <c:pt idx="1992">
                  <c:v>0.50110876560211204</c:v>
                </c:pt>
                <c:pt idx="1993">
                  <c:v>0.50034254789352395</c:v>
                </c:pt>
                <c:pt idx="1994">
                  <c:v>0.49952155351638799</c:v>
                </c:pt>
                <c:pt idx="1995">
                  <c:v>0.49858415126800498</c:v>
                </c:pt>
                <c:pt idx="1996">
                  <c:v>0.49749797582626298</c:v>
                </c:pt>
                <c:pt idx="1997">
                  <c:v>0.496343523263931</c:v>
                </c:pt>
                <c:pt idx="1998">
                  <c:v>0.49509888887405401</c:v>
                </c:pt>
                <c:pt idx="1999">
                  <c:v>0.49389332532882702</c:v>
                </c:pt>
                <c:pt idx="2000">
                  <c:v>0.49271360039710999</c:v>
                </c:pt>
                <c:pt idx="2001">
                  <c:v>0.49162742495536799</c:v>
                </c:pt>
                <c:pt idx="2002">
                  <c:v>0.49063974618911699</c:v>
                </c:pt>
                <c:pt idx="2003">
                  <c:v>0.48978403210639998</c:v>
                </c:pt>
                <c:pt idx="2004">
                  <c:v>0.48906692862510698</c:v>
                </c:pt>
                <c:pt idx="2005">
                  <c:v>0.48839601874351501</c:v>
                </c:pt>
                <c:pt idx="2006">
                  <c:v>0.48777577280998202</c:v>
                </c:pt>
                <c:pt idx="2007">
                  <c:v>0.48728445172309898</c:v>
                </c:pt>
                <c:pt idx="2008">
                  <c:v>0.48696258664131198</c:v>
                </c:pt>
                <c:pt idx="2009">
                  <c:v>0.486709594726563</c:v>
                </c:pt>
                <c:pt idx="2010">
                  <c:v>0.486605525016785</c:v>
                </c:pt>
                <c:pt idx="2011">
                  <c:v>0.48652592301368702</c:v>
                </c:pt>
                <c:pt idx="2012">
                  <c:v>0.48651015758514399</c:v>
                </c:pt>
                <c:pt idx="2013">
                  <c:v>0.486430883407593</c:v>
                </c:pt>
                <c:pt idx="2014">
                  <c:v>0.48633179068565402</c:v>
                </c:pt>
                <c:pt idx="2015">
                  <c:v>0.48608702421188399</c:v>
                </c:pt>
                <c:pt idx="2016">
                  <c:v>0.48567494750022899</c:v>
                </c:pt>
                <c:pt idx="2017">
                  <c:v>0.485156059265137</c:v>
                </c:pt>
                <c:pt idx="2018">
                  <c:v>0.48448994755744901</c:v>
                </c:pt>
                <c:pt idx="2019">
                  <c:v>0.48366421461105302</c:v>
                </c:pt>
                <c:pt idx="2020">
                  <c:v>0.482671439647675</c:v>
                </c:pt>
                <c:pt idx="2021">
                  <c:v>0.481590867042542</c:v>
                </c:pt>
                <c:pt idx="2022">
                  <c:v>0.48033192753791798</c:v>
                </c:pt>
                <c:pt idx="2023">
                  <c:v>0.47900620102882402</c:v>
                </c:pt>
                <c:pt idx="2024">
                  <c:v>0.47749811410903897</c:v>
                </c:pt>
                <c:pt idx="2025">
                  <c:v>0.47600150108337402</c:v>
                </c:pt>
                <c:pt idx="2026">
                  <c:v>0.47451466321945202</c:v>
                </c:pt>
                <c:pt idx="2027">
                  <c:v>0.47311297059059099</c:v>
                </c:pt>
                <c:pt idx="2028">
                  <c:v>0.47176551818847701</c:v>
                </c:pt>
                <c:pt idx="2029">
                  <c:v>0.470578372478485</c:v>
                </c:pt>
                <c:pt idx="2030">
                  <c:v>0.46954643726348899</c:v>
                </c:pt>
                <c:pt idx="2031">
                  <c:v>0.46867203712463401</c:v>
                </c:pt>
                <c:pt idx="2032">
                  <c:v>0.46793681383132901</c:v>
                </c:pt>
                <c:pt idx="2033">
                  <c:v>0.46744582056999201</c:v>
                </c:pt>
                <c:pt idx="2034">
                  <c:v>0.46722736954688998</c:v>
                </c:pt>
                <c:pt idx="2035">
                  <c:v>0.46715515851974498</c:v>
                </c:pt>
                <c:pt idx="2036">
                  <c:v>0.46736687421798701</c:v>
                </c:pt>
                <c:pt idx="2037">
                  <c:v>0.46775096654892001</c:v>
                </c:pt>
                <c:pt idx="2038">
                  <c:v>0.46831735968589799</c:v>
                </c:pt>
                <c:pt idx="2039">
                  <c:v>0.46908459067344699</c:v>
                </c:pt>
                <c:pt idx="2040">
                  <c:v>0.47012728452682501</c:v>
                </c:pt>
                <c:pt idx="2041">
                  <c:v>0.47116556763648998</c:v>
                </c:pt>
                <c:pt idx="2042">
                  <c:v>0.47226491570472701</c:v>
                </c:pt>
                <c:pt idx="2043">
                  <c:v>0.47331437468528698</c:v>
                </c:pt>
                <c:pt idx="2044">
                  <c:v>0.47442117333412198</c:v>
                </c:pt>
                <c:pt idx="2045">
                  <c:v>0.475462436676025</c:v>
                </c:pt>
                <c:pt idx="2046">
                  <c:v>0.47640410065650901</c:v>
                </c:pt>
                <c:pt idx="2047">
                  <c:v>0.47737663984298701</c:v>
                </c:pt>
                <c:pt idx="2048">
                  <c:v>0.478496134281158</c:v>
                </c:pt>
                <c:pt idx="2049">
                  <c:v>0.47945633530616799</c:v>
                </c:pt>
                <c:pt idx="2050">
                  <c:v>0.48024791479110701</c:v>
                </c:pt>
                <c:pt idx="2051">
                  <c:v>0.480894565582275</c:v>
                </c:pt>
                <c:pt idx="2052">
                  <c:v>0.481496542692184</c:v>
                </c:pt>
                <c:pt idx="2053">
                  <c:v>0.48185747861862199</c:v>
                </c:pt>
                <c:pt idx="2054">
                  <c:v>0.48206910490989702</c:v>
                </c:pt>
                <c:pt idx="2055">
                  <c:v>0.48221287131309498</c:v>
                </c:pt>
                <c:pt idx="2056">
                  <c:v>0.48224407434463501</c:v>
                </c:pt>
                <c:pt idx="2057">
                  <c:v>0.482172161340714</c:v>
                </c:pt>
                <c:pt idx="2058">
                  <c:v>0.481958657503128</c:v>
                </c:pt>
                <c:pt idx="2059">
                  <c:v>0.48162046074867199</c:v>
                </c:pt>
                <c:pt idx="2060">
                  <c:v>0.48122179508209201</c:v>
                </c:pt>
                <c:pt idx="2061">
                  <c:v>0.48070573806762701</c:v>
                </c:pt>
                <c:pt idx="2062">
                  <c:v>0.480078935623169</c:v>
                </c:pt>
                <c:pt idx="2063">
                  <c:v>0.47945222258567799</c:v>
                </c:pt>
                <c:pt idx="2064">
                  <c:v>0.47875174880027799</c:v>
                </c:pt>
                <c:pt idx="2065">
                  <c:v>0.47801449894905101</c:v>
                </c:pt>
                <c:pt idx="2066">
                  <c:v>0.47717678546905501</c:v>
                </c:pt>
                <c:pt idx="2067">
                  <c:v>0.47609555721282998</c:v>
                </c:pt>
                <c:pt idx="2068">
                  <c:v>0.47498649358749401</c:v>
                </c:pt>
                <c:pt idx="2069">
                  <c:v>0.474005907773972</c:v>
                </c:pt>
                <c:pt idx="2070">
                  <c:v>0.473068237304688</c:v>
                </c:pt>
                <c:pt idx="2071">
                  <c:v>0.47193995118141202</c:v>
                </c:pt>
                <c:pt idx="2072">
                  <c:v>0.47074660658836398</c:v>
                </c:pt>
                <c:pt idx="2073">
                  <c:v>0.46957054734230003</c:v>
                </c:pt>
                <c:pt idx="2074">
                  <c:v>0.46832635998725902</c:v>
                </c:pt>
                <c:pt idx="2075">
                  <c:v>0.46709281206130998</c:v>
                </c:pt>
                <c:pt idx="2076">
                  <c:v>0.46582651138305697</c:v>
                </c:pt>
                <c:pt idx="2077">
                  <c:v>0.46431332826614402</c:v>
                </c:pt>
                <c:pt idx="2078">
                  <c:v>0.46269315481185902</c:v>
                </c:pt>
                <c:pt idx="2079">
                  <c:v>0.46102863550186202</c:v>
                </c:pt>
                <c:pt idx="2080">
                  <c:v>0.45930114388465898</c:v>
                </c:pt>
                <c:pt idx="2081">
                  <c:v>0.45740383863449102</c:v>
                </c:pt>
                <c:pt idx="2082">
                  <c:v>0.45543658733367898</c:v>
                </c:pt>
                <c:pt idx="2083">
                  <c:v>0.45371478796005199</c:v>
                </c:pt>
                <c:pt idx="2084">
                  <c:v>0.45211166143417397</c:v>
                </c:pt>
                <c:pt idx="2085">
                  <c:v>0.45044299960136402</c:v>
                </c:pt>
                <c:pt idx="2086">
                  <c:v>0.44863966107368503</c:v>
                </c:pt>
                <c:pt idx="2087">
                  <c:v>0.44678252935409501</c:v>
                </c:pt>
                <c:pt idx="2088">
                  <c:v>0.44500747323036199</c:v>
                </c:pt>
                <c:pt idx="2089">
                  <c:v>0.44359967112541199</c:v>
                </c:pt>
                <c:pt idx="2090">
                  <c:v>0.44226551055908198</c:v>
                </c:pt>
                <c:pt idx="2091">
                  <c:v>0.44087126851081798</c:v>
                </c:pt>
                <c:pt idx="2092">
                  <c:v>0.43949735164642301</c:v>
                </c:pt>
                <c:pt idx="2093">
                  <c:v>0.438304603099823</c:v>
                </c:pt>
                <c:pt idx="2094">
                  <c:v>0.437197476625443</c:v>
                </c:pt>
                <c:pt idx="2095">
                  <c:v>0.43612760305404702</c:v>
                </c:pt>
                <c:pt idx="2096">
                  <c:v>0.43507340550422702</c:v>
                </c:pt>
                <c:pt idx="2097">
                  <c:v>0.43423348665237399</c:v>
                </c:pt>
                <c:pt idx="2098">
                  <c:v>0.43346646428108199</c:v>
                </c:pt>
                <c:pt idx="2099">
                  <c:v>0.432665854692459</c:v>
                </c:pt>
                <c:pt idx="2100">
                  <c:v>0.431770980358124</c:v>
                </c:pt>
                <c:pt idx="2101">
                  <c:v>0.43079325556755099</c:v>
                </c:pt>
                <c:pt idx="2102">
                  <c:v>0.42994859814643899</c:v>
                </c:pt>
                <c:pt idx="2103">
                  <c:v>0.42924943566322299</c:v>
                </c:pt>
                <c:pt idx="2104">
                  <c:v>0.42851087450981101</c:v>
                </c:pt>
                <c:pt idx="2105">
                  <c:v>0.42771732807159402</c:v>
                </c:pt>
                <c:pt idx="2106">
                  <c:v>0.42705920338630698</c:v>
                </c:pt>
                <c:pt idx="2107">
                  <c:v>0.426603764295578</c:v>
                </c:pt>
                <c:pt idx="2108">
                  <c:v>0.425957322120667</c:v>
                </c:pt>
                <c:pt idx="2109">
                  <c:v>0.42538359761238098</c:v>
                </c:pt>
                <c:pt idx="2110">
                  <c:v>0.42498892545700101</c:v>
                </c:pt>
                <c:pt idx="2111">
                  <c:v>0.42441338300705</c:v>
                </c:pt>
                <c:pt idx="2112">
                  <c:v>0.424095958471298</c:v>
                </c:pt>
                <c:pt idx="2113">
                  <c:v>0.424163788557053</c:v>
                </c:pt>
                <c:pt idx="2114">
                  <c:v>0.42409101128578203</c:v>
                </c:pt>
                <c:pt idx="2115">
                  <c:v>0.42363727092742898</c:v>
                </c:pt>
                <c:pt idx="2116">
                  <c:v>0.42273572087287897</c:v>
                </c:pt>
                <c:pt idx="2117">
                  <c:v>0.42160362005233798</c:v>
                </c:pt>
                <c:pt idx="2118">
                  <c:v>0.420595943927765</c:v>
                </c:pt>
                <c:pt idx="2119">
                  <c:v>0.42026677727699302</c:v>
                </c:pt>
                <c:pt idx="2120">
                  <c:v>0.42007982730865501</c:v>
                </c:pt>
                <c:pt idx="2121">
                  <c:v>0.41979208588600198</c:v>
                </c:pt>
                <c:pt idx="2122">
                  <c:v>0.419546008110046</c:v>
                </c:pt>
                <c:pt idx="2123">
                  <c:v>0.41893306374549899</c:v>
                </c:pt>
                <c:pt idx="2124">
                  <c:v>0.41815507411956798</c:v>
                </c:pt>
                <c:pt idx="2125">
                  <c:v>0.41767582297325101</c:v>
                </c:pt>
                <c:pt idx="2126">
                  <c:v>0.41731396317482</c:v>
                </c:pt>
                <c:pt idx="2127">
                  <c:v>0.416848033666611</c:v>
                </c:pt>
                <c:pt idx="2128">
                  <c:v>0.41633704304695102</c:v>
                </c:pt>
                <c:pt idx="2129">
                  <c:v>0.415722906589508</c:v>
                </c:pt>
                <c:pt idx="2130">
                  <c:v>0.41443338990211498</c:v>
                </c:pt>
                <c:pt idx="2131">
                  <c:v>0.412877887487412</c:v>
                </c:pt>
                <c:pt idx="2132">
                  <c:v>0.41175770759582497</c:v>
                </c:pt>
                <c:pt idx="2133">
                  <c:v>0.41030219197273299</c:v>
                </c:pt>
                <c:pt idx="2134">
                  <c:v>0.40858557820320102</c:v>
                </c:pt>
                <c:pt idx="2135">
                  <c:v>0.40704300999641402</c:v>
                </c:pt>
                <c:pt idx="2136">
                  <c:v>0.40527665615081798</c:v>
                </c:pt>
                <c:pt idx="2137">
                  <c:v>0.40421852469444303</c:v>
                </c:pt>
                <c:pt idx="2138">
                  <c:v>0.40385255217552202</c:v>
                </c:pt>
                <c:pt idx="2139">
                  <c:v>0.40337413549423201</c:v>
                </c:pt>
                <c:pt idx="2140">
                  <c:v>0.40251955389976501</c:v>
                </c:pt>
                <c:pt idx="2141">
                  <c:v>0.40153068304061901</c:v>
                </c:pt>
                <c:pt idx="2142">
                  <c:v>0.40122768282890298</c:v>
                </c:pt>
                <c:pt idx="2143">
                  <c:v>0.40160214900970498</c:v>
                </c:pt>
                <c:pt idx="2144">
                  <c:v>0.400931596755981</c:v>
                </c:pt>
                <c:pt idx="2145">
                  <c:v>0.400672107934952</c:v>
                </c:pt>
                <c:pt idx="2146">
                  <c:v>0.401650220155716</c:v>
                </c:pt>
                <c:pt idx="2147">
                  <c:v>0.40163949131965598</c:v>
                </c:pt>
                <c:pt idx="2148">
                  <c:v>0.40044012665748602</c:v>
                </c:pt>
                <c:pt idx="2149">
                  <c:v>0.39912518858909601</c:v>
                </c:pt>
                <c:pt idx="2150">
                  <c:v>0.39915925264358498</c:v>
                </c:pt>
              </c:numCache>
            </c:numRef>
          </c:yVal>
          <c:smooth val="0"/>
          <c:extLst>
            <c:ext xmlns:c16="http://schemas.microsoft.com/office/drawing/2014/chart" uri="{C3380CC4-5D6E-409C-BE32-E72D297353CC}">
              <c16:uniqueId val="{00000000-078C-40B6-8FD8-93104AA35B00}"/>
            </c:ext>
          </c:extLst>
        </c:ser>
        <c:ser>
          <c:idx val="1"/>
          <c:order val="1"/>
          <c:tx>
            <c:strRef>
              <c:f>'Ill+Kln'!$F$1</c:f>
              <c:strCache>
                <c:ptCount val="1"/>
                <c:pt idx="0">
                  <c:v>I-K 60:40</c:v>
                </c:pt>
              </c:strCache>
            </c:strRef>
          </c:tx>
          <c:spPr>
            <a:ln w="19050" cap="rnd">
              <a:solidFill>
                <a:schemeClr val="accent2"/>
              </a:solidFill>
              <a:round/>
            </a:ln>
            <a:effectLst/>
          </c:spPr>
          <c:marker>
            <c:symbol val="none"/>
          </c:marker>
          <c:xVal>
            <c:numRef>
              <c:f>'Ill+Kln'!$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F$2:$F$2152</c:f>
              <c:numCache>
                <c:formatCode>0.00000</c:formatCode>
                <c:ptCount val="2151"/>
                <c:pt idx="0">
                  <c:v>0.27742116749286699</c:v>
                </c:pt>
                <c:pt idx="1">
                  <c:v>0.28607997894287102</c:v>
                </c:pt>
                <c:pt idx="2">
                  <c:v>0.2873669475317</c:v>
                </c:pt>
                <c:pt idx="3">
                  <c:v>0.29977276027202604</c:v>
                </c:pt>
                <c:pt idx="4">
                  <c:v>0.31114660799503302</c:v>
                </c:pt>
                <c:pt idx="5">
                  <c:v>0.32391353547573098</c:v>
                </c:pt>
                <c:pt idx="6">
                  <c:v>0.34240784347057301</c:v>
                </c:pt>
                <c:pt idx="7">
                  <c:v>0.36043498516082806</c:v>
                </c:pt>
                <c:pt idx="8">
                  <c:v>0.37178269624710103</c:v>
                </c:pt>
                <c:pt idx="9">
                  <c:v>0.37230814099311804</c:v>
                </c:pt>
                <c:pt idx="10">
                  <c:v>0.37753049135208105</c:v>
                </c:pt>
                <c:pt idx="11">
                  <c:v>0.38712707757949805</c:v>
                </c:pt>
                <c:pt idx="12">
                  <c:v>0.39984351992607103</c:v>
                </c:pt>
                <c:pt idx="13">
                  <c:v>0.400940185785294</c:v>
                </c:pt>
                <c:pt idx="14">
                  <c:v>0.40518743395805401</c:v>
                </c:pt>
                <c:pt idx="15">
                  <c:v>0.41284022331237802</c:v>
                </c:pt>
                <c:pt idx="16">
                  <c:v>0.42746809720992995</c:v>
                </c:pt>
                <c:pt idx="17">
                  <c:v>0.42899272441864</c:v>
                </c:pt>
                <c:pt idx="18">
                  <c:v>0.42836186885833705</c:v>
                </c:pt>
                <c:pt idx="19">
                  <c:v>0.431027716398239</c:v>
                </c:pt>
                <c:pt idx="20">
                  <c:v>0.43852258324623106</c:v>
                </c:pt>
                <c:pt idx="21">
                  <c:v>0.44478744864463804</c:v>
                </c:pt>
                <c:pt idx="22">
                  <c:v>0.44916019439697297</c:v>
                </c:pt>
                <c:pt idx="23">
                  <c:v>0.45103175044059796</c:v>
                </c:pt>
                <c:pt idx="24">
                  <c:v>0.45268026590347299</c:v>
                </c:pt>
                <c:pt idx="25">
                  <c:v>0.45367247462272597</c:v>
                </c:pt>
                <c:pt idx="26">
                  <c:v>0.45212314128875697</c:v>
                </c:pt>
                <c:pt idx="27">
                  <c:v>0.45219594836235</c:v>
                </c:pt>
                <c:pt idx="28">
                  <c:v>0.45442042350768996</c:v>
                </c:pt>
                <c:pt idx="29">
                  <c:v>0.46020690202712999</c:v>
                </c:pt>
                <c:pt idx="30">
                  <c:v>0.46044993996620198</c:v>
                </c:pt>
                <c:pt idx="31">
                  <c:v>0.46140641570091201</c:v>
                </c:pt>
                <c:pt idx="32">
                  <c:v>0.46419084668159505</c:v>
                </c:pt>
                <c:pt idx="33">
                  <c:v>0.46485600471496602</c:v>
                </c:pt>
                <c:pt idx="34">
                  <c:v>0.46653706431388897</c:v>
                </c:pt>
                <c:pt idx="35">
                  <c:v>0.46914643645286602</c:v>
                </c:pt>
                <c:pt idx="36">
                  <c:v>0.47312126159668</c:v>
                </c:pt>
                <c:pt idx="37">
                  <c:v>0.47621846795082101</c:v>
                </c:pt>
                <c:pt idx="38">
                  <c:v>0.47787783145904505</c:v>
                </c:pt>
                <c:pt idx="39">
                  <c:v>0.47688016891479501</c:v>
                </c:pt>
                <c:pt idx="40">
                  <c:v>0.47811282277107203</c:v>
                </c:pt>
                <c:pt idx="41">
                  <c:v>0.48078039884567303</c:v>
                </c:pt>
                <c:pt idx="42">
                  <c:v>0.48488584756851205</c:v>
                </c:pt>
                <c:pt idx="43">
                  <c:v>0.48317632675170896</c:v>
                </c:pt>
                <c:pt idx="44">
                  <c:v>0.48407823443412801</c:v>
                </c:pt>
                <c:pt idx="45">
                  <c:v>0.487048363685608</c:v>
                </c:pt>
                <c:pt idx="46">
                  <c:v>0.48896924257278396</c:v>
                </c:pt>
                <c:pt idx="47">
                  <c:v>0.48906899094581602</c:v>
                </c:pt>
                <c:pt idx="48">
                  <c:v>0.48885185122489905</c:v>
                </c:pt>
                <c:pt idx="49">
                  <c:v>0.490247166156769</c:v>
                </c:pt>
                <c:pt idx="50">
                  <c:v>0.492373770475388</c:v>
                </c:pt>
                <c:pt idx="51">
                  <c:v>0.49396256208419798</c:v>
                </c:pt>
                <c:pt idx="52">
                  <c:v>0.49445286989212001</c:v>
                </c:pt>
                <c:pt idx="53">
                  <c:v>0.49604657888412496</c:v>
                </c:pt>
                <c:pt idx="54">
                  <c:v>0.49679974317550701</c:v>
                </c:pt>
                <c:pt idx="55">
                  <c:v>0.49674344658851599</c:v>
                </c:pt>
                <c:pt idx="56">
                  <c:v>0.497314637899399</c:v>
                </c:pt>
                <c:pt idx="57">
                  <c:v>0.49829635620117196</c:v>
                </c:pt>
                <c:pt idx="58">
                  <c:v>0.49943504333496103</c:v>
                </c:pt>
                <c:pt idx="59">
                  <c:v>0.50039229393005402</c:v>
                </c:pt>
                <c:pt idx="60">
                  <c:v>0.50057995915412901</c:v>
                </c:pt>
                <c:pt idx="61">
                  <c:v>0.50096801519393896</c:v>
                </c:pt>
                <c:pt idx="62">
                  <c:v>0.50216454863548299</c:v>
                </c:pt>
                <c:pt idx="63">
                  <c:v>0.50234661102294897</c:v>
                </c:pt>
                <c:pt idx="64">
                  <c:v>0.50266323089599596</c:v>
                </c:pt>
                <c:pt idx="65">
                  <c:v>0.50327215194702102</c:v>
                </c:pt>
                <c:pt idx="66">
                  <c:v>0.50479782223701497</c:v>
                </c:pt>
                <c:pt idx="67">
                  <c:v>0.50556761622428903</c:v>
                </c:pt>
                <c:pt idx="68">
                  <c:v>0.50592408180236803</c:v>
                </c:pt>
                <c:pt idx="69">
                  <c:v>0.50656802058219896</c:v>
                </c:pt>
                <c:pt idx="70">
                  <c:v>0.50712997317314101</c:v>
                </c:pt>
                <c:pt idx="71">
                  <c:v>0.50751135349273702</c:v>
                </c:pt>
                <c:pt idx="72">
                  <c:v>0.50756738185882599</c:v>
                </c:pt>
                <c:pt idx="73">
                  <c:v>0.50837121009826702</c:v>
                </c:pt>
                <c:pt idx="74">
                  <c:v>0.50963530540466295</c:v>
                </c:pt>
                <c:pt idx="75">
                  <c:v>0.51133379936218304</c:v>
                </c:pt>
                <c:pt idx="76">
                  <c:v>0.51175141930580104</c:v>
                </c:pt>
                <c:pt idx="77">
                  <c:v>0.51239321231842005</c:v>
                </c:pt>
                <c:pt idx="78">
                  <c:v>0.51322857141494804</c:v>
                </c:pt>
                <c:pt idx="79">
                  <c:v>0.51424170136451697</c:v>
                </c:pt>
                <c:pt idx="80">
                  <c:v>0.51521370410919198</c:v>
                </c:pt>
                <c:pt idx="81">
                  <c:v>0.51614010930061305</c:v>
                </c:pt>
                <c:pt idx="82">
                  <c:v>0.517006760835648</c:v>
                </c:pt>
                <c:pt idx="83">
                  <c:v>0.51895958781242402</c:v>
                </c:pt>
                <c:pt idx="84">
                  <c:v>0.52051714658737203</c:v>
                </c:pt>
                <c:pt idx="85">
                  <c:v>0.52120257019996596</c:v>
                </c:pt>
                <c:pt idx="86">
                  <c:v>0.522014564275742</c:v>
                </c:pt>
                <c:pt idx="87">
                  <c:v>0.52278906702995298</c:v>
                </c:pt>
                <c:pt idx="88">
                  <c:v>0.523509985208511</c:v>
                </c:pt>
                <c:pt idx="89">
                  <c:v>0.52409333586692797</c:v>
                </c:pt>
                <c:pt idx="90">
                  <c:v>0.52409476637840302</c:v>
                </c:pt>
                <c:pt idx="91">
                  <c:v>0.52400032281875597</c:v>
                </c:pt>
                <c:pt idx="92">
                  <c:v>0.52454093694686899</c:v>
                </c:pt>
                <c:pt idx="93">
                  <c:v>0.52491376399993905</c:v>
                </c:pt>
                <c:pt idx="94">
                  <c:v>0.525536513328552</c:v>
                </c:pt>
                <c:pt idx="95">
                  <c:v>0.52666393518447896</c:v>
                </c:pt>
                <c:pt idx="96">
                  <c:v>0.52758226394653296</c:v>
                </c:pt>
                <c:pt idx="97">
                  <c:v>0.52839115858078001</c:v>
                </c:pt>
                <c:pt idx="98">
                  <c:v>0.52909443378448495</c:v>
                </c:pt>
                <c:pt idx="99">
                  <c:v>0.52957773804664598</c:v>
                </c:pt>
                <c:pt idx="100">
                  <c:v>0.53052193522453306</c:v>
                </c:pt>
                <c:pt idx="101">
                  <c:v>0.53161338567733796</c:v>
                </c:pt>
                <c:pt idx="102">
                  <c:v>0.53228042125701902</c:v>
                </c:pt>
                <c:pt idx="103">
                  <c:v>0.53330565094947802</c:v>
                </c:pt>
                <c:pt idx="104">
                  <c:v>0.53439862132072402</c:v>
                </c:pt>
                <c:pt idx="105">
                  <c:v>0.53541923165321403</c:v>
                </c:pt>
                <c:pt idx="106">
                  <c:v>0.53583333492279106</c:v>
                </c:pt>
                <c:pt idx="107">
                  <c:v>0.53646889925003105</c:v>
                </c:pt>
                <c:pt idx="108">
                  <c:v>0.53743062019348098</c:v>
                </c:pt>
                <c:pt idx="109">
                  <c:v>0.53846306204795802</c:v>
                </c:pt>
                <c:pt idx="110">
                  <c:v>0.53916395306587206</c:v>
                </c:pt>
                <c:pt idx="111">
                  <c:v>0.53962106108665497</c:v>
                </c:pt>
                <c:pt idx="112">
                  <c:v>0.53992647528648396</c:v>
                </c:pt>
                <c:pt idx="113">
                  <c:v>0.54079735875129697</c:v>
                </c:pt>
                <c:pt idx="114">
                  <c:v>0.54173073768615698</c:v>
                </c:pt>
                <c:pt idx="115">
                  <c:v>0.542362725734711</c:v>
                </c:pt>
                <c:pt idx="116">
                  <c:v>0.54311076402664205</c:v>
                </c:pt>
                <c:pt idx="117">
                  <c:v>0.54372069835662795</c:v>
                </c:pt>
                <c:pt idx="118">
                  <c:v>0.54413542747497601</c:v>
                </c:pt>
                <c:pt idx="119">
                  <c:v>0.54486364722251901</c:v>
                </c:pt>
                <c:pt idx="120">
                  <c:v>0.54568654894828805</c:v>
                </c:pt>
                <c:pt idx="121">
                  <c:v>0.54653421640396105</c:v>
                </c:pt>
                <c:pt idx="122">
                  <c:v>0.54710126519203206</c:v>
                </c:pt>
                <c:pt idx="123">
                  <c:v>0.54754678010940605</c:v>
                </c:pt>
                <c:pt idx="124">
                  <c:v>0.54797584414482103</c:v>
                </c:pt>
                <c:pt idx="125">
                  <c:v>0.54850605726242097</c:v>
                </c:pt>
                <c:pt idx="126">
                  <c:v>0.54921091198921201</c:v>
                </c:pt>
                <c:pt idx="127">
                  <c:v>0.54983521103858901</c:v>
                </c:pt>
                <c:pt idx="128">
                  <c:v>0.550300097465515</c:v>
                </c:pt>
                <c:pt idx="129">
                  <c:v>0.55126104354858396</c:v>
                </c:pt>
                <c:pt idx="130">
                  <c:v>0.55205605030059801</c:v>
                </c:pt>
                <c:pt idx="131">
                  <c:v>0.55270645618438696</c:v>
                </c:pt>
                <c:pt idx="132">
                  <c:v>0.55345962047576902</c:v>
                </c:pt>
                <c:pt idx="133">
                  <c:v>0.55438215136528002</c:v>
                </c:pt>
                <c:pt idx="134">
                  <c:v>0.55530086755752606</c:v>
                </c:pt>
                <c:pt idx="135">
                  <c:v>0.555968081951141</c:v>
                </c:pt>
                <c:pt idx="136">
                  <c:v>0.556867098808289</c:v>
                </c:pt>
                <c:pt idx="137">
                  <c:v>0.55778736472129797</c:v>
                </c:pt>
                <c:pt idx="138">
                  <c:v>0.55866313576698301</c:v>
                </c:pt>
                <c:pt idx="139">
                  <c:v>0.55934614539146399</c:v>
                </c:pt>
                <c:pt idx="140">
                  <c:v>0.56002173423767099</c:v>
                </c:pt>
                <c:pt idx="141">
                  <c:v>0.560707992315292</c:v>
                </c:pt>
                <c:pt idx="142">
                  <c:v>0.56147277951240504</c:v>
                </c:pt>
                <c:pt idx="143">
                  <c:v>0.562038278579712</c:v>
                </c:pt>
                <c:pt idx="144">
                  <c:v>0.56248963475227398</c:v>
                </c:pt>
                <c:pt idx="145">
                  <c:v>0.56294212341308603</c:v>
                </c:pt>
                <c:pt idx="146">
                  <c:v>0.56373042464256296</c:v>
                </c:pt>
                <c:pt idx="147">
                  <c:v>0.56450728178024301</c:v>
                </c:pt>
                <c:pt idx="148">
                  <c:v>0.56507751941680906</c:v>
                </c:pt>
                <c:pt idx="149">
                  <c:v>0.56575495600700398</c:v>
                </c:pt>
                <c:pt idx="150">
                  <c:v>0.566449618339539</c:v>
                </c:pt>
                <c:pt idx="151">
                  <c:v>0.56715456247329699</c:v>
                </c:pt>
                <c:pt idx="152">
                  <c:v>0.56795341372489905</c:v>
                </c:pt>
                <c:pt idx="153">
                  <c:v>0.56865206956863401</c:v>
                </c:pt>
                <c:pt idx="154">
                  <c:v>0.56930173039436305</c:v>
                </c:pt>
                <c:pt idx="155">
                  <c:v>0.57004693746566804</c:v>
                </c:pt>
                <c:pt idx="156">
                  <c:v>0.57073048353195199</c:v>
                </c:pt>
                <c:pt idx="157">
                  <c:v>0.57140672802925097</c:v>
                </c:pt>
                <c:pt idx="158">
                  <c:v>0.57212839126586901</c:v>
                </c:pt>
                <c:pt idx="159">
                  <c:v>0.57285604476928698</c:v>
                </c:pt>
                <c:pt idx="160">
                  <c:v>0.57356852889061005</c:v>
                </c:pt>
                <c:pt idx="161">
                  <c:v>0.574263399839401</c:v>
                </c:pt>
                <c:pt idx="162">
                  <c:v>0.574905788898468</c:v>
                </c:pt>
                <c:pt idx="163">
                  <c:v>0.57568482160568202</c:v>
                </c:pt>
                <c:pt idx="164">
                  <c:v>0.57653710842132599</c:v>
                </c:pt>
                <c:pt idx="165">
                  <c:v>0.57721782326698301</c:v>
                </c:pt>
                <c:pt idx="166">
                  <c:v>0.57796338796615598</c:v>
                </c:pt>
                <c:pt idx="167">
                  <c:v>0.57875797748565705</c:v>
                </c:pt>
                <c:pt idx="168">
                  <c:v>0.57963076829910298</c:v>
                </c:pt>
                <c:pt idx="169">
                  <c:v>0.58033869266509996</c:v>
                </c:pt>
                <c:pt idx="170">
                  <c:v>0.581011927127838</c:v>
                </c:pt>
                <c:pt idx="171">
                  <c:v>0.58168724775314296</c:v>
                </c:pt>
                <c:pt idx="172">
                  <c:v>0.58232498764991802</c:v>
                </c:pt>
                <c:pt idx="173">
                  <c:v>0.58289170861244199</c:v>
                </c:pt>
                <c:pt idx="174">
                  <c:v>0.58341551423072802</c:v>
                </c:pt>
                <c:pt idx="175">
                  <c:v>0.58408570885658295</c:v>
                </c:pt>
                <c:pt idx="176">
                  <c:v>0.58474112153053304</c:v>
                </c:pt>
                <c:pt idx="177">
                  <c:v>0.58538538813591001</c:v>
                </c:pt>
                <c:pt idx="178">
                  <c:v>0.58603090643882805</c:v>
                </c:pt>
                <c:pt idx="179">
                  <c:v>0.58675644397735605</c:v>
                </c:pt>
                <c:pt idx="180">
                  <c:v>0.58749503493308997</c:v>
                </c:pt>
                <c:pt idx="181">
                  <c:v>0.58823031783103896</c:v>
                </c:pt>
                <c:pt idx="182">
                  <c:v>0.58897746205329904</c:v>
                </c:pt>
                <c:pt idx="183">
                  <c:v>0.58973572254180906</c:v>
                </c:pt>
                <c:pt idx="184">
                  <c:v>0.59050506949424697</c:v>
                </c:pt>
                <c:pt idx="185">
                  <c:v>0.591296410560608</c:v>
                </c:pt>
                <c:pt idx="186">
                  <c:v>0.59211511015892004</c:v>
                </c:pt>
                <c:pt idx="187">
                  <c:v>0.59299401044845601</c:v>
                </c:pt>
                <c:pt idx="188">
                  <c:v>0.59406069517135596</c:v>
                </c:pt>
                <c:pt idx="189">
                  <c:v>0.59528893828392004</c:v>
                </c:pt>
                <c:pt idx="190">
                  <c:v>0.59660563468933103</c:v>
                </c:pt>
                <c:pt idx="191">
                  <c:v>0.59800929427146898</c:v>
                </c:pt>
                <c:pt idx="192">
                  <c:v>0.59952325224876402</c:v>
                </c:pt>
                <c:pt idx="193">
                  <c:v>0.60084036588668799</c:v>
                </c:pt>
                <c:pt idx="194">
                  <c:v>0.601899838447571</c:v>
                </c:pt>
                <c:pt idx="195">
                  <c:v>0.60230741500854501</c:v>
                </c:pt>
                <c:pt idx="196">
                  <c:v>0.602535223960876</c:v>
                </c:pt>
                <c:pt idx="197">
                  <c:v>0.60261360406875597</c:v>
                </c:pt>
                <c:pt idx="198">
                  <c:v>0.60252592563629193</c:v>
                </c:pt>
                <c:pt idx="199">
                  <c:v>0.60261777639389003</c:v>
                </c:pt>
                <c:pt idx="200">
                  <c:v>0.60290340185165403</c:v>
                </c:pt>
                <c:pt idx="201">
                  <c:v>0.60348502397537196</c:v>
                </c:pt>
                <c:pt idx="202">
                  <c:v>0.60406026840210003</c:v>
                </c:pt>
                <c:pt idx="203">
                  <c:v>0.60461685657501196</c:v>
                </c:pt>
                <c:pt idx="204">
                  <c:v>0.60515192747116098</c:v>
                </c:pt>
                <c:pt idx="205">
                  <c:v>0.60568491220474197</c:v>
                </c:pt>
                <c:pt idx="206">
                  <c:v>0.60623810291290303</c:v>
                </c:pt>
                <c:pt idx="207">
                  <c:v>0.60681263208389302</c:v>
                </c:pt>
                <c:pt idx="208">
                  <c:v>0.60743269920349097</c:v>
                </c:pt>
                <c:pt idx="209">
                  <c:v>0.60812208652496302</c:v>
                </c:pt>
                <c:pt idx="210">
                  <c:v>0.60882434844970701</c:v>
                </c:pt>
                <c:pt idx="211">
                  <c:v>0.60948739051818801</c:v>
                </c:pt>
                <c:pt idx="212">
                  <c:v>0.61022040843963599</c:v>
                </c:pt>
                <c:pt idx="213">
                  <c:v>0.61092690229415902</c:v>
                </c:pt>
                <c:pt idx="214">
                  <c:v>0.61157438755035398</c:v>
                </c:pt>
                <c:pt idx="215">
                  <c:v>0.61216465234756501</c:v>
                </c:pt>
                <c:pt idx="216">
                  <c:v>0.61270580291748</c:v>
                </c:pt>
                <c:pt idx="217">
                  <c:v>0.61318472623825093</c:v>
                </c:pt>
                <c:pt idx="218">
                  <c:v>0.61347589492797894</c:v>
                </c:pt>
                <c:pt idx="219">
                  <c:v>0.613718545436859</c:v>
                </c:pt>
                <c:pt idx="220">
                  <c:v>0.61394253969192503</c:v>
                </c:pt>
                <c:pt idx="221">
                  <c:v>0.614184474945068</c:v>
                </c:pt>
                <c:pt idx="222">
                  <c:v>0.61453936100006101</c:v>
                </c:pt>
                <c:pt idx="223">
                  <c:v>0.61502132415771493</c:v>
                </c:pt>
                <c:pt idx="224">
                  <c:v>0.61567119359970102</c:v>
                </c:pt>
                <c:pt idx="225">
                  <c:v>0.61642280817031903</c:v>
                </c:pt>
                <c:pt idx="226">
                  <c:v>0.61725935935974097</c:v>
                </c:pt>
                <c:pt idx="227">
                  <c:v>0.61815855503082295</c:v>
                </c:pt>
                <c:pt idx="228">
                  <c:v>0.61887333393096899</c:v>
                </c:pt>
                <c:pt idx="229">
                  <c:v>0.61960033178329499</c:v>
                </c:pt>
                <c:pt idx="230">
                  <c:v>0.62030581235885596</c:v>
                </c:pt>
                <c:pt idx="231">
                  <c:v>0.62089983224868794</c:v>
                </c:pt>
                <c:pt idx="232">
                  <c:v>0.62131164073944101</c:v>
                </c:pt>
                <c:pt idx="233">
                  <c:v>0.62168297767639202</c:v>
                </c:pt>
                <c:pt idx="234">
                  <c:v>0.62208244800567603</c:v>
                </c:pt>
                <c:pt idx="235">
                  <c:v>0.62259987592697097</c:v>
                </c:pt>
                <c:pt idx="236">
                  <c:v>0.623214995861053</c:v>
                </c:pt>
                <c:pt idx="237">
                  <c:v>0.62392923831939695</c:v>
                </c:pt>
                <c:pt idx="238">
                  <c:v>0.624810254573822</c:v>
                </c:pt>
                <c:pt idx="239">
                  <c:v>0.62568221092224097</c:v>
                </c:pt>
                <c:pt idx="240">
                  <c:v>0.62652043104171795</c:v>
                </c:pt>
                <c:pt idx="241">
                  <c:v>0.62722543478012094</c:v>
                </c:pt>
                <c:pt idx="242">
                  <c:v>0.62806824445724496</c:v>
                </c:pt>
                <c:pt idx="243">
                  <c:v>0.62892029285430895</c:v>
                </c:pt>
                <c:pt idx="244">
                  <c:v>0.62967709302902197</c:v>
                </c:pt>
                <c:pt idx="245">
                  <c:v>0.63040033578872701</c:v>
                </c:pt>
                <c:pt idx="246">
                  <c:v>0.63115761280059801</c:v>
                </c:pt>
                <c:pt idx="247">
                  <c:v>0.63196752071380602</c:v>
                </c:pt>
                <c:pt idx="248">
                  <c:v>0.63267854452133199</c:v>
                </c:pt>
                <c:pt idx="249">
                  <c:v>0.63330624103546096</c:v>
                </c:pt>
                <c:pt idx="250">
                  <c:v>0.63388005495071398</c:v>
                </c:pt>
                <c:pt idx="251">
                  <c:v>0.63451442718505902</c:v>
                </c:pt>
                <c:pt idx="252">
                  <c:v>0.63517401218414293</c:v>
                </c:pt>
                <c:pt idx="253">
                  <c:v>0.63588938713073695</c:v>
                </c:pt>
                <c:pt idx="254">
                  <c:v>0.63672897815704299</c:v>
                </c:pt>
                <c:pt idx="255">
                  <c:v>0.63746479749679597</c:v>
                </c:pt>
                <c:pt idx="256">
                  <c:v>0.63825759887695299</c:v>
                </c:pt>
                <c:pt idx="257">
                  <c:v>0.63916895389556894</c:v>
                </c:pt>
                <c:pt idx="258">
                  <c:v>0.64004979133605999</c:v>
                </c:pt>
                <c:pt idx="259">
                  <c:v>0.640987312793732</c:v>
                </c:pt>
                <c:pt idx="260">
                  <c:v>0.64194265604019196</c:v>
                </c:pt>
                <c:pt idx="261">
                  <c:v>0.64259133338928198</c:v>
                </c:pt>
                <c:pt idx="262">
                  <c:v>0.64270362854003893</c:v>
                </c:pt>
                <c:pt idx="263">
                  <c:v>0.64249536991119394</c:v>
                </c:pt>
                <c:pt idx="264">
                  <c:v>0.64210597276687598</c:v>
                </c:pt>
                <c:pt idx="265">
                  <c:v>0.64209858179092394</c:v>
                </c:pt>
                <c:pt idx="266">
                  <c:v>0.64221308231353802</c:v>
                </c:pt>
                <c:pt idx="267">
                  <c:v>0.64237198829650899</c:v>
                </c:pt>
                <c:pt idx="268">
                  <c:v>0.64260879755020095</c:v>
                </c:pt>
                <c:pt idx="269">
                  <c:v>0.642912602424622</c:v>
                </c:pt>
                <c:pt idx="270">
                  <c:v>0.64327756166458094</c:v>
                </c:pt>
                <c:pt idx="271">
                  <c:v>0.64365211725234994</c:v>
                </c:pt>
                <c:pt idx="272">
                  <c:v>0.64396218061447097</c:v>
                </c:pt>
                <c:pt idx="273">
                  <c:v>0.64422968626022292</c:v>
                </c:pt>
                <c:pt idx="274">
                  <c:v>0.64447960853576702</c:v>
                </c:pt>
                <c:pt idx="275">
                  <c:v>0.64466575384140001</c:v>
                </c:pt>
                <c:pt idx="276">
                  <c:v>0.64484462738037096</c:v>
                </c:pt>
                <c:pt idx="277">
                  <c:v>0.64504829645156903</c:v>
                </c:pt>
                <c:pt idx="278">
                  <c:v>0.64532980918884297</c:v>
                </c:pt>
                <c:pt idx="279">
                  <c:v>0.64565483331680296</c:v>
                </c:pt>
                <c:pt idx="280">
                  <c:v>0.64601919651031503</c:v>
                </c:pt>
                <c:pt idx="281">
                  <c:v>0.64642885923385596</c:v>
                </c:pt>
                <c:pt idx="282">
                  <c:v>0.64671061038970901</c:v>
                </c:pt>
                <c:pt idx="283">
                  <c:v>0.64691135883331297</c:v>
                </c:pt>
                <c:pt idx="284">
                  <c:v>0.64712766408920297</c:v>
                </c:pt>
                <c:pt idx="285">
                  <c:v>0.64746752977371202</c:v>
                </c:pt>
                <c:pt idx="286">
                  <c:v>0.64778599739074694</c:v>
                </c:pt>
                <c:pt idx="287">
                  <c:v>0.64795968532562298</c:v>
                </c:pt>
                <c:pt idx="288">
                  <c:v>0.64831570386886594</c:v>
                </c:pt>
                <c:pt idx="289">
                  <c:v>0.64870259761810301</c:v>
                </c:pt>
                <c:pt idx="290">
                  <c:v>0.64909497499465896</c:v>
                </c:pt>
                <c:pt idx="291">
                  <c:v>0.649521267414093</c:v>
                </c:pt>
                <c:pt idx="292">
                  <c:v>0.65001640319824194</c:v>
                </c:pt>
                <c:pt idx="293">
                  <c:v>0.65055892467498799</c:v>
                </c:pt>
                <c:pt idx="294">
                  <c:v>0.65110204219818102</c:v>
                </c:pt>
                <c:pt idx="295">
                  <c:v>0.65161207914352393</c:v>
                </c:pt>
                <c:pt idx="296">
                  <c:v>0.65211192369461102</c:v>
                </c:pt>
                <c:pt idx="297">
                  <c:v>0.65263149738311799</c:v>
                </c:pt>
                <c:pt idx="298">
                  <c:v>0.653199887275696</c:v>
                </c:pt>
                <c:pt idx="299">
                  <c:v>0.65375272035598797</c:v>
                </c:pt>
                <c:pt idx="300">
                  <c:v>0.65427348613739</c:v>
                </c:pt>
                <c:pt idx="301">
                  <c:v>0.65473446846008299</c:v>
                </c:pt>
                <c:pt idx="302">
                  <c:v>0.655208504199982</c:v>
                </c:pt>
                <c:pt idx="303">
                  <c:v>0.65568945407867396</c:v>
                </c:pt>
                <c:pt idx="304">
                  <c:v>0.65611443519592294</c:v>
                </c:pt>
                <c:pt idx="305">
                  <c:v>0.65660027265548693</c:v>
                </c:pt>
                <c:pt idx="306">
                  <c:v>0.65708289146423293</c:v>
                </c:pt>
                <c:pt idx="307">
                  <c:v>0.65746424198150599</c:v>
                </c:pt>
                <c:pt idx="308">
                  <c:v>0.65791258811950692</c:v>
                </c:pt>
                <c:pt idx="309">
                  <c:v>0.65838257074356099</c:v>
                </c:pt>
                <c:pt idx="310">
                  <c:v>0.65886292457580597</c:v>
                </c:pt>
                <c:pt idx="311">
                  <c:v>0.65927896499633798</c:v>
                </c:pt>
                <c:pt idx="312">
                  <c:v>0.659716880321503</c:v>
                </c:pt>
                <c:pt idx="313">
                  <c:v>0.66018441915512094</c:v>
                </c:pt>
                <c:pt idx="314">
                  <c:v>0.660693442821503</c:v>
                </c:pt>
                <c:pt idx="315">
                  <c:v>0.66120747327804597</c:v>
                </c:pt>
                <c:pt idx="316">
                  <c:v>0.66172722578048693</c:v>
                </c:pt>
                <c:pt idx="317">
                  <c:v>0.66226420402526898</c:v>
                </c:pt>
                <c:pt idx="318">
                  <c:v>0.66273782253265401</c:v>
                </c:pt>
                <c:pt idx="319">
                  <c:v>0.66322330236434901</c:v>
                </c:pt>
                <c:pt idx="320">
                  <c:v>0.663772737979889</c:v>
                </c:pt>
                <c:pt idx="321">
                  <c:v>0.66425660848617596</c:v>
                </c:pt>
                <c:pt idx="322">
                  <c:v>0.66476640701293899</c:v>
                </c:pt>
                <c:pt idx="323">
                  <c:v>0.66531357765197796</c:v>
                </c:pt>
                <c:pt idx="324">
                  <c:v>0.66587946414947496</c:v>
                </c:pt>
                <c:pt idx="325">
                  <c:v>0.66636840105056794</c:v>
                </c:pt>
                <c:pt idx="326">
                  <c:v>0.66683200597763093</c:v>
                </c:pt>
                <c:pt idx="327">
                  <c:v>0.66742179393768297</c:v>
                </c:pt>
                <c:pt idx="328">
                  <c:v>0.66796008348464997</c:v>
                </c:pt>
                <c:pt idx="329">
                  <c:v>0.66845837831497201</c:v>
                </c:pt>
                <c:pt idx="330">
                  <c:v>0.66891161203384397</c:v>
                </c:pt>
                <c:pt idx="331">
                  <c:v>0.66946605443954499</c:v>
                </c:pt>
                <c:pt idx="332">
                  <c:v>0.67000434398651099</c:v>
                </c:pt>
                <c:pt idx="333">
                  <c:v>0.67050359249114999</c:v>
                </c:pt>
                <c:pt idx="334">
                  <c:v>0.670933282375336</c:v>
                </c:pt>
                <c:pt idx="335">
                  <c:v>0.67144069671630902</c:v>
                </c:pt>
                <c:pt idx="336">
                  <c:v>0.67199221849441493</c:v>
                </c:pt>
                <c:pt idx="337">
                  <c:v>0.67246005535125697</c:v>
                </c:pt>
                <c:pt idx="338">
                  <c:v>0.67295787334442103</c:v>
                </c:pt>
                <c:pt idx="339">
                  <c:v>0.673469042778015</c:v>
                </c:pt>
                <c:pt idx="340">
                  <c:v>0.67398551702499399</c:v>
                </c:pt>
                <c:pt idx="341">
                  <c:v>0.67453000545501696</c:v>
                </c:pt>
                <c:pt idx="342">
                  <c:v>0.67506316900253294</c:v>
                </c:pt>
                <c:pt idx="343">
                  <c:v>0.67557290792465197</c:v>
                </c:pt>
                <c:pt idx="344">
                  <c:v>0.67607400417327901</c:v>
                </c:pt>
                <c:pt idx="345">
                  <c:v>0.67656180858612103</c:v>
                </c:pt>
                <c:pt idx="346">
                  <c:v>0.677042400836945</c:v>
                </c:pt>
                <c:pt idx="347">
                  <c:v>0.67755947113037096</c:v>
                </c:pt>
                <c:pt idx="348">
                  <c:v>0.67808494567871103</c:v>
                </c:pt>
                <c:pt idx="349">
                  <c:v>0.67860195636749299</c:v>
                </c:pt>
                <c:pt idx="350">
                  <c:v>0.67908266782760596</c:v>
                </c:pt>
                <c:pt idx="351">
                  <c:v>0.679622685909271</c:v>
                </c:pt>
                <c:pt idx="352">
                  <c:v>0.68013510704040503</c:v>
                </c:pt>
                <c:pt idx="353">
                  <c:v>0.68057689666748</c:v>
                </c:pt>
                <c:pt idx="354">
                  <c:v>0.68118951320648202</c:v>
                </c:pt>
                <c:pt idx="355">
                  <c:v>0.68171337842941293</c:v>
                </c:pt>
                <c:pt idx="356">
                  <c:v>0.68214062452316293</c:v>
                </c:pt>
                <c:pt idx="357">
                  <c:v>0.68260154724121103</c:v>
                </c:pt>
                <c:pt idx="358">
                  <c:v>0.68305501937866198</c:v>
                </c:pt>
                <c:pt idx="359">
                  <c:v>0.68349168300628693</c:v>
                </c:pt>
                <c:pt idx="360">
                  <c:v>0.68388096094131501</c:v>
                </c:pt>
                <c:pt idx="361">
                  <c:v>0.68431380987167401</c:v>
                </c:pt>
                <c:pt idx="362">
                  <c:v>0.68474415540695199</c:v>
                </c:pt>
                <c:pt idx="363">
                  <c:v>0.68514535427093493</c:v>
                </c:pt>
                <c:pt idx="364">
                  <c:v>0.68552861213684102</c:v>
                </c:pt>
                <c:pt idx="365">
                  <c:v>0.685925877094269</c:v>
                </c:pt>
                <c:pt idx="366">
                  <c:v>0.68634012937545796</c:v>
                </c:pt>
                <c:pt idx="367">
                  <c:v>0.68672910928726194</c:v>
                </c:pt>
                <c:pt idx="368">
                  <c:v>0.68708804845809901</c:v>
                </c:pt>
                <c:pt idx="369">
                  <c:v>0.68744764328002894</c:v>
                </c:pt>
                <c:pt idx="370">
                  <c:v>0.68790886402130103</c:v>
                </c:pt>
                <c:pt idx="371">
                  <c:v>0.68832967281341595</c:v>
                </c:pt>
                <c:pt idx="372">
                  <c:v>0.68873689174652097</c:v>
                </c:pt>
                <c:pt idx="373">
                  <c:v>0.68914649486541701</c:v>
                </c:pt>
                <c:pt idx="374">
                  <c:v>0.68956092596054097</c:v>
                </c:pt>
                <c:pt idx="375">
                  <c:v>0.68994978666305495</c:v>
                </c:pt>
                <c:pt idx="376">
                  <c:v>0.69030616283416701</c:v>
                </c:pt>
                <c:pt idx="377">
                  <c:v>0.69072875976562498</c:v>
                </c:pt>
                <c:pt idx="378">
                  <c:v>0.69114527702331496</c:v>
                </c:pt>
                <c:pt idx="379">
                  <c:v>0.69154540300369294</c:v>
                </c:pt>
                <c:pt idx="380">
                  <c:v>0.69187245368957495</c:v>
                </c:pt>
                <c:pt idx="381">
                  <c:v>0.69213578701019296</c:v>
                </c:pt>
                <c:pt idx="382">
                  <c:v>0.69235888719558702</c:v>
                </c:pt>
                <c:pt idx="383">
                  <c:v>0.69254723787307693</c:v>
                </c:pt>
                <c:pt idx="384">
                  <c:v>0.69272253513336202</c:v>
                </c:pt>
                <c:pt idx="385">
                  <c:v>0.692917263507843</c:v>
                </c:pt>
                <c:pt idx="386">
                  <c:v>0.69314483404159499</c:v>
                </c:pt>
                <c:pt idx="387">
                  <c:v>0.69335511922836301</c:v>
                </c:pt>
                <c:pt idx="388">
                  <c:v>0.69365427494049092</c:v>
                </c:pt>
                <c:pt idx="389">
                  <c:v>0.69403419494628893</c:v>
                </c:pt>
                <c:pt idx="390">
                  <c:v>0.69445708990096999</c:v>
                </c:pt>
                <c:pt idx="391">
                  <c:v>0.69482282400131201</c:v>
                </c:pt>
                <c:pt idx="392">
                  <c:v>0.695186591148376</c:v>
                </c:pt>
                <c:pt idx="393">
                  <c:v>0.69563285112381001</c:v>
                </c:pt>
                <c:pt idx="394">
                  <c:v>0.69606522321701103</c:v>
                </c:pt>
                <c:pt idx="395">
                  <c:v>0.69645944833755502</c:v>
                </c:pt>
                <c:pt idx="396">
                  <c:v>0.69679424762725795</c:v>
                </c:pt>
                <c:pt idx="397">
                  <c:v>0.69717190265655493</c:v>
                </c:pt>
                <c:pt idx="398">
                  <c:v>0.69759032726287795</c:v>
                </c:pt>
                <c:pt idx="399">
                  <c:v>0.698049759864807</c:v>
                </c:pt>
                <c:pt idx="400">
                  <c:v>0.698546206951141</c:v>
                </c:pt>
                <c:pt idx="401">
                  <c:v>0.699048495292664</c:v>
                </c:pt>
                <c:pt idx="402">
                  <c:v>0.69955543279647803</c:v>
                </c:pt>
                <c:pt idx="403">
                  <c:v>0.70006761550903296</c:v>
                </c:pt>
                <c:pt idx="404">
                  <c:v>0.70054057836532602</c:v>
                </c:pt>
                <c:pt idx="405">
                  <c:v>0.70101366043090796</c:v>
                </c:pt>
                <c:pt idx="406">
                  <c:v>0.70150939226150499</c:v>
                </c:pt>
                <c:pt idx="407">
                  <c:v>0.70193216800689695</c:v>
                </c:pt>
                <c:pt idx="408">
                  <c:v>0.70240501165390001</c:v>
                </c:pt>
                <c:pt idx="409">
                  <c:v>0.70294121503829998</c:v>
                </c:pt>
                <c:pt idx="410">
                  <c:v>0.70341638326644895</c:v>
                </c:pt>
                <c:pt idx="411">
                  <c:v>0.70389959812164293</c:v>
                </c:pt>
                <c:pt idx="412">
                  <c:v>0.70437595844268797</c:v>
                </c:pt>
                <c:pt idx="413">
                  <c:v>0.70479074716568002</c:v>
                </c:pt>
                <c:pt idx="414">
                  <c:v>0.70517197847366297</c:v>
                </c:pt>
                <c:pt idx="415">
                  <c:v>0.70555177927017199</c:v>
                </c:pt>
                <c:pt idx="416">
                  <c:v>0.70595548152923593</c:v>
                </c:pt>
                <c:pt idx="417">
                  <c:v>0.70639786720275899</c:v>
                </c:pt>
                <c:pt idx="418">
                  <c:v>0.70681074857711801</c:v>
                </c:pt>
                <c:pt idx="419">
                  <c:v>0.70717797279357897</c:v>
                </c:pt>
                <c:pt idx="420">
                  <c:v>0.70751503705978402</c:v>
                </c:pt>
                <c:pt idx="421">
                  <c:v>0.70783618688583394</c:v>
                </c:pt>
                <c:pt idx="422">
                  <c:v>0.70815262794494593</c:v>
                </c:pt>
                <c:pt idx="423">
                  <c:v>0.70851335525512693</c:v>
                </c:pt>
                <c:pt idx="424">
                  <c:v>0.708880698680878</c:v>
                </c:pt>
                <c:pt idx="425">
                  <c:v>0.70923886299133299</c:v>
                </c:pt>
                <c:pt idx="426">
                  <c:v>0.70956263542175302</c:v>
                </c:pt>
                <c:pt idx="427">
                  <c:v>0.70981476306915303</c:v>
                </c:pt>
                <c:pt idx="428">
                  <c:v>0.71010468006133998</c:v>
                </c:pt>
                <c:pt idx="429">
                  <c:v>0.71047238111496003</c:v>
                </c:pt>
                <c:pt idx="430">
                  <c:v>0.71070716381072996</c:v>
                </c:pt>
                <c:pt idx="431">
                  <c:v>0.710989212989807</c:v>
                </c:pt>
                <c:pt idx="432">
                  <c:v>0.71130523681640601</c:v>
                </c:pt>
                <c:pt idx="433">
                  <c:v>0.71152559518814096</c:v>
                </c:pt>
                <c:pt idx="434">
                  <c:v>0.71178380250930795</c:v>
                </c:pt>
                <c:pt idx="435">
                  <c:v>0.71204713582992596</c:v>
                </c:pt>
                <c:pt idx="436">
                  <c:v>0.712265169620514</c:v>
                </c:pt>
                <c:pt idx="437">
                  <c:v>0.71257791519164992</c:v>
                </c:pt>
                <c:pt idx="438">
                  <c:v>0.71284995079040503</c:v>
                </c:pt>
                <c:pt idx="439">
                  <c:v>0.71301028728485094</c:v>
                </c:pt>
                <c:pt idx="440">
                  <c:v>0.71323672533035298</c:v>
                </c:pt>
                <c:pt idx="441">
                  <c:v>0.71351072788238501</c:v>
                </c:pt>
                <c:pt idx="442">
                  <c:v>0.71382508277893097</c:v>
                </c:pt>
                <c:pt idx="443">
                  <c:v>0.71409616470336901</c:v>
                </c:pt>
                <c:pt idx="444">
                  <c:v>0.71433053016662595</c:v>
                </c:pt>
                <c:pt idx="445">
                  <c:v>0.71455357074737502</c:v>
                </c:pt>
                <c:pt idx="446">
                  <c:v>0.71481338739395095</c:v>
                </c:pt>
                <c:pt idx="447">
                  <c:v>0.71507195234298693</c:v>
                </c:pt>
                <c:pt idx="448">
                  <c:v>0.71535453796386694</c:v>
                </c:pt>
                <c:pt idx="449">
                  <c:v>0.71568450927734395</c:v>
                </c:pt>
                <c:pt idx="450">
                  <c:v>0.71602741479873699</c:v>
                </c:pt>
                <c:pt idx="451">
                  <c:v>0.71635011434555096</c:v>
                </c:pt>
                <c:pt idx="452">
                  <c:v>0.71664265394210802</c:v>
                </c:pt>
                <c:pt idx="453">
                  <c:v>0.71680090427398702</c:v>
                </c:pt>
                <c:pt idx="454">
                  <c:v>0.716881847381592</c:v>
                </c:pt>
                <c:pt idx="455">
                  <c:v>0.71693388223648102</c:v>
                </c:pt>
                <c:pt idx="456">
                  <c:v>0.71709886789321897</c:v>
                </c:pt>
                <c:pt idx="457">
                  <c:v>0.71739313602447496</c:v>
                </c:pt>
                <c:pt idx="458">
                  <c:v>0.71776995658874498</c:v>
                </c:pt>
                <c:pt idx="459">
                  <c:v>0.71823099851608296</c:v>
                </c:pt>
                <c:pt idx="460">
                  <c:v>0.71878776550293</c:v>
                </c:pt>
                <c:pt idx="461">
                  <c:v>0.71930477619171096</c:v>
                </c:pt>
                <c:pt idx="462">
                  <c:v>0.71975127458572397</c:v>
                </c:pt>
                <c:pt idx="463">
                  <c:v>0.72020695209503194</c:v>
                </c:pt>
                <c:pt idx="464">
                  <c:v>0.72063449621200593</c:v>
                </c:pt>
                <c:pt idx="465">
                  <c:v>0.72104749679565394</c:v>
                </c:pt>
                <c:pt idx="466">
                  <c:v>0.72149930000305196</c:v>
                </c:pt>
                <c:pt idx="467">
                  <c:v>0.72186813354492196</c:v>
                </c:pt>
                <c:pt idx="468">
                  <c:v>0.72219119071960403</c:v>
                </c:pt>
                <c:pt idx="469">
                  <c:v>0.72248539924621602</c:v>
                </c:pt>
                <c:pt idx="470">
                  <c:v>0.72285983562469502</c:v>
                </c:pt>
                <c:pt idx="471">
                  <c:v>0.72322682142257699</c:v>
                </c:pt>
                <c:pt idx="472">
                  <c:v>0.72355780601501496</c:v>
                </c:pt>
                <c:pt idx="473">
                  <c:v>0.72388157844543499</c:v>
                </c:pt>
                <c:pt idx="474">
                  <c:v>0.72418490648269696</c:v>
                </c:pt>
                <c:pt idx="475">
                  <c:v>0.72447339296340896</c:v>
                </c:pt>
                <c:pt idx="476">
                  <c:v>0.724785900115967</c:v>
                </c:pt>
                <c:pt idx="477">
                  <c:v>0.72511223554611193</c:v>
                </c:pt>
                <c:pt idx="478">
                  <c:v>0.72543982267379803</c:v>
                </c:pt>
                <c:pt idx="479">
                  <c:v>0.72574720382690394</c:v>
                </c:pt>
                <c:pt idx="480">
                  <c:v>0.72608867883682293</c:v>
                </c:pt>
                <c:pt idx="481">
                  <c:v>0.72642139196395894</c:v>
                </c:pt>
                <c:pt idx="482">
                  <c:v>0.72672322988510096</c:v>
                </c:pt>
                <c:pt idx="483">
                  <c:v>0.72702023983001696</c:v>
                </c:pt>
                <c:pt idx="484">
                  <c:v>0.72733346223831197</c:v>
                </c:pt>
                <c:pt idx="485">
                  <c:v>0.72766462564468393</c:v>
                </c:pt>
                <c:pt idx="486">
                  <c:v>0.72801170349121103</c:v>
                </c:pt>
                <c:pt idx="487">
                  <c:v>0.728317475318909</c:v>
                </c:pt>
                <c:pt idx="488">
                  <c:v>0.72861704826355</c:v>
                </c:pt>
                <c:pt idx="489">
                  <c:v>0.72898504734039293</c:v>
                </c:pt>
                <c:pt idx="490">
                  <c:v>0.72933129072189296</c:v>
                </c:pt>
                <c:pt idx="491">
                  <c:v>0.72966561317443801</c:v>
                </c:pt>
                <c:pt idx="492">
                  <c:v>0.72998789548873899</c:v>
                </c:pt>
                <c:pt idx="493">
                  <c:v>0.73031738996505702</c:v>
                </c:pt>
                <c:pt idx="494">
                  <c:v>0.73059556484222399</c:v>
                </c:pt>
                <c:pt idx="495">
                  <c:v>0.73081300258636495</c:v>
                </c:pt>
                <c:pt idx="496">
                  <c:v>0.73100254535675002</c:v>
                </c:pt>
                <c:pt idx="497">
                  <c:v>0.731227850914001</c:v>
                </c:pt>
                <c:pt idx="498">
                  <c:v>0.73147366046905493</c:v>
                </c:pt>
                <c:pt idx="499">
                  <c:v>0.73170373439788794</c:v>
                </c:pt>
                <c:pt idx="500">
                  <c:v>0.73193947076797494</c:v>
                </c:pt>
                <c:pt idx="501">
                  <c:v>0.73218158483505202</c:v>
                </c:pt>
                <c:pt idx="502">
                  <c:v>0.73243168592453001</c:v>
                </c:pt>
                <c:pt idx="503">
                  <c:v>0.73269942998886095</c:v>
                </c:pt>
                <c:pt idx="504">
                  <c:v>0.73296335935592694</c:v>
                </c:pt>
                <c:pt idx="505">
                  <c:v>0.73321781158447297</c:v>
                </c:pt>
                <c:pt idx="506">
                  <c:v>0.73340133428573595</c:v>
                </c:pt>
                <c:pt idx="507">
                  <c:v>0.73360440731048593</c:v>
                </c:pt>
                <c:pt idx="508">
                  <c:v>0.73383436203002894</c:v>
                </c:pt>
                <c:pt idx="509">
                  <c:v>0.73413715362548793</c:v>
                </c:pt>
                <c:pt idx="510">
                  <c:v>0.73432991504669198</c:v>
                </c:pt>
                <c:pt idx="511">
                  <c:v>0.734515464305878</c:v>
                </c:pt>
                <c:pt idx="512">
                  <c:v>0.73480478525161697</c:v>
                </c:pt>
                <c:pt idx="513">
                  <c:v>0.73504278659820599</c:v>
                </c:pt>
                <c:pt idx="514">
                  <c:v>0.73527786731720002</c:v>
                </c:pt>
                <c:pt idx="515">
                  <c:v>0.735522365570068</c:v>
                </c:pt>
                <c:pt idx="516">
                  <c:v>0.73575917482376096</c:v>
                </c:pt>
                <c:pt idx="517">
                  <c:v>0.73606810569763192</c:v>
                </c:pt>
                <c:pt idx="518">
                  <c:v>0.73641780614852903</c:v>
                </c:pt>
                <c:pt idx="519">
                  <c:v>0.73658905029296895</c:v>
                </c:pt>
                <c:pt idx="520">
                  <c:v>0.73684952259063696</c:v>
                </c:pt>
                <c:pt idx="521">
                  <c:v>0.73717490434646593</c:v>
                </c:pt>
                <c:pt idx="522">
                  <c:v>0.73756322860717793</c:v>
                </c:pt>
                <c:pt idx="523">
                  <c:v>0.73788396120071398</c:v>
                </c:pt>
                <c:pt idx="524">
                  <c:v>0.73815432786941493</c:v>
                </c:pt>
                <c:pt idx="525">
                  <c:v>0.73836407661437997</c:v>
                </c:pt>
                <c:pt idx="526">
                  <c:v>0.73860785961151099</c:v>
                </c:pt>
                <c:pt idx="527">
                  <c:v>0.73890361785888703</c:v>
                </c:pt>
                <c:pt idx="528">
                  <c:v>0.73924455642700193</c:v>
                </c:pt>
                <c:pt idx="529">
                  <c:v>0.73953387737274201</c:v>
                </c:pt>
                <c:pt idx="530">
                  <c:v>0.73981693983078001</c:v>
                </c:pt>
                <c:pt idx="531">
                  <c:v>0.74009904861450193</c:v>
                </c:pt>
                <c:pt idx="532">
                  <c:v>0.74038884639739999</c:v>
                </c:pt>
                <c:pt idx="533">
                  <c:v>0.74067059755325293</c:v>
                </c:pt>
                <c:pt idx="534">
                  <c:v>0.740993475914001</c:v>
                </c:pt>
                <c:pt idx="535">
                  <c:v>0.741401171684265</c:v>
                </c:pt>
                <c:pt idx="536">
                  <c:v>0.741700804233551</c:v>
                </c:pt>
                <c:pt idx="537">
                  <c:v>0.74204072952270494</c:v>
                </c:pt>
                <c:pt idx="538">
                  <c:v>0.74243459701538095</c:v>
                </c:pt>
                <c:pt idx="539">
                  <c:v>0.74271867275238002</c:v>
                </c:pt>
                <c:pt idx="540">
                  <c:v>0.74296263456344602</c:v>
                </c:pt>
                <c:pt idx="541">
                  <c:v>0.74318901300430296</c:v>
                </c:pt>
                <c:pt idx="542">
                  <c:v>0.74345538616180395</c:v>
                </c:pt>
                <c:pt idx="543">
                  <c:v>0.74381271600723298</c:v>
                </c:pt>
                <c:pt idx="544">
                  <c:v>0.74414250850677499</c:v>
                </c:pt>
                <c:pt idx="545">
                  <c:v>0.74433425664901698</c:v>
                </c:pt>
                <c:pt idx="546">
                  <c:v>0.74462375640869094</c:v>
                </c:pt>
                <c:pt idx="547">
                  <c:v>0.74486414194107098</c:v>
                </c:pt>
                <c:pt idx="548">
                  <c:v>0.74502286911010696</c:v>
                </c:pt>
                <c:pt idx="549">
                  <c:v>0.745337998867035</c:v>
                </c:pt>
                <c:pt idx="550">
                  <c:v>0.74560198783874498</c:v>
                </c:pt>
                <c:pt idx="551">
                  <c:v>0.74583265781402597</c:v>
                </c:pt>
                <c:pt idx="552">
                  <c:v>0.74609932899475095</c:v>
                </c:pt>
                <c:pt idx="553">
                  <c:v>0.74634400606155393</c:v>
                </c:pt>
                <c:pt idx="554">
                  <c:v>0.746605849266052</c:v>
                </c:pt>
                <c:pt idx="555">
                  <c:v>0.74693772792816193</c:v>
                </c:pt>
                <c:pt idx="556">
                  <c:v>0.74712256193160997</c:v>
                </c:pt>
                <c:pt idx="557">
                  <c:v>0.74730393886566193</c:v>
                </c:pt>
                <c:pt idx="558">
                  <c:v>0.747521436214447</c:v>
                </c:pt>
                <c:pt idx="559">
                  <c:v>0.74782708883285498</c:v>
                </c:pt>
                <c:pt idx="560">
                  <c:v>0.74809882640838599</c:v>
                </c:pt>
                <c:pt idx="561">
                  <c:v>0.74834111928939795</c:v>
                </c:pt>
                <c:pt idx="562">
                  <c:v>0.74860266447067303</c:v>
                </c:pt>
                <c:pt idx="563">
                  <c:v>0.74894419908523602</c:v>
                </c:pt>
                <c:pt idx="564">
                  <c:v>0.74928573369979901</c:v>
                </c:pt>
                <c:pt idx="565">
                  <c:v>0.74949518442153895</c:v>
                </c:pt>
                <c:pt idx="566">
                  <c:v>0.74968967437744094</c:v>
                </c:pt>
                <c:pt idx="567">
                  <c:v>0.74994078874587999</c:v>
                </c:pt>
                <c:pt idx="568">
                  <c:v>0.75029525756835902</c:v>
                </c:pt>
                <c:pt idx="569">
                  <c:v>0.75051972866058403</c:v>
                </c:pt>
                <c:pt idx="570">
                  <c:v>0.75081107616424603</c:v>
                </c:pt>
                <c:pt idx="571">
                  <c:v>0.75117120742797894</c:v>
                </c:pt>
                <c:pt idx="572">
                  <c:v>0.75145844221115099</c:v>
                </c:pt>
                <c:pt idx="573">
                  <c:v>0.75179353952407801</c:v>
                </c:pt>
                <c:pt idx="574">
                  <c:v>0.75215355157852193</c:v>
                </c:pt>
                <c:pt idx="575">
                  <c:v>0.75249925851821897</c:v>
                </c:pt>
                <c:pt idx="576">
                  <c:v>0.752839839458466</c:v>
                </c:pt>
                <c:pt idx="577">
                  <c:v>0.75314561128616297</c:v>
                </c:pt>
                <c:pt idx="578">
                  <c:v>0.753383672237396</c:v>
                </c:pt>
                <c:pt idx="579">
                  <c:v>0.753658270835876</c:v>
                </c:pt>
                <c:pt idx="580">
                  <c:v>0.75395635366439795</c:v>
                </c:pt>
                <c:pt idx="581">
                  <c:v>0.75427577495574993</c:v>
                </c:pt>
                <c:pt idx="582">
                  <c:v>0.754559910297394</c:v>
                </c:pt>
                <c:pt idx="583">
                  <c:v>0.754831647872925</c:v>
                </c:pt>
                <c:pt idx="584">
                  <c:v>0.75510082244873</c:v>
                </c:pt>
                <c:pt idx="585">
                  <c:v>0.755392229557037</c:v>
                </c:pt>
                <c:pt idx="586">
                  <c:v>0.75564316511154195</c:v>
                </c:pt>
                <c:pt idx="587">
                  <c:v>0.75592133998870903</c:v>
                </c:pt>
                <c:pt idx="588">
                  <c:v>0.75629178285598797</c:v>
                </c:pt>
                <c:pt idx="589">
                  <c:v>0.75652561187744094</c:v>
                </c:pt>
                <c:pt idx="590">
                  <c:v>0.75667426586151099</c:v>
                </c:pt>
                <c:pt idx="591">
                  <c:v>0.75674078464508099</c:v>
                </c:pt>
                <c:pt idx="592">
                  <c:v>0.75706312656402597</c:v>
                </c:pt>
                <c:pt idx="593">
                  <c:v>0.75723603963851893</c:v>
                </c:pt>
                <c:pt idx="594">
                  <c:v>0.75732294321060201</c:v>
                </c:pt>
                <c:pt idx="595">
                  <c:v>0.75759456157684302</c:v>
                </c:pt>
                <c:pt idx="596">
                  <c:v>0.75777313709258998</c:v>
                </c:pt>
                <c:pt idx="597">
                  <c:v>0.75790152549743695</c:v>
                </c:pt>
                <c:pt idx="598">
                  <c:v>0.75799683332443202</c:v>
                </c:pt>
                <c:pt idx="599">
                  <c:v>0.75815967321395894</c:v>
                </c:pt>
                <c:pt idx="600">
                  <c:v>0.75832412242889402</c:v>
                </c:pt>
                <c:pt idx="601">
                  <c:v>0.75847063064575193</c:v>
                </c:pt>
                <c:pt idx="602">
                  <c:v>0.75845799446105999</c:v>
                </c:pt>
                <c:pt idx="603">
                  <c:v>0.75850728750228902</c:v>
                </c:pt>
                <c:pt idx="604">
                  <c:v>0.75862494707107497</c:v>
                </c:pt>
                <c:pt idx="605">
                  <c:v>0.75882021188735993</c:v>
                </c:pt>
                <c:pt idx="606">
                  <c:v>0.75895873308181794</c:v>
                </c:pt>
                <c:pt idx="607">
                  <c:v>0.75909248590469403</c:v>
                </c:pt>
                <c:pt idx="608">
                  <c:v>0.75930235385894795</c:v>
                </c:pt>
                <c:pt idx="609">
                  <c:v>0.75955287218093903</c:v>
                </c:pt>
                <c:pt idx="610">
                  <c:v>0.75975707769393896</c:v>
                </c:pt>
                <c:pt idx="611">
                  <c:v>0.75986132621765101</c:v>
                </c:pt>
                <c:pt idx="612">
                  <c:v>0.760083472728729</c:v>
                </c:pt>
                <c:pt idx="613">
                  <c:v>0.76027021408081097</c:v>
                </c:pt>
                <c:pt idx="614">
                  <c:v>0.76039067506790203</c:v>
                </c:pt>
                <c:pt idx="615">
                  <c:v>0.760194575786591</c:v>
                </c:pt>
                <c:pt idx="616">
                  <c:v>0.76012811660766599</c:v>
                </c:pt>
                <c:pt idx="617">
                  <c:v>0.76018885374069201</c:v>
                </c:pt>
                <c:pt idx="618">
                  <c:v>0.760449743270874</c:v>
                </c:pt>
                <c:pt idx="619">
                  <c:v>0.76074615716934202</c:v>
                </c:pt>
                <c:pt idx="620">
                  <c:v>0.76113919019699094</c:v>
                </c:pt>
                <c:pt idx="621">
                  <c:v>0.76170078516006501</c:v>
                </c:pt>
                <c:pt idx="622">
                  <c:v>0.76245704889297494</c:v>
                </c:pt>
                <c:pt idx="623">
                  <c:v>0.76339433193206796</c:v>
                </c:pt>
                <c:pt idx="624">
                  <c:v>0.76450977325439495</c:v>
                </c:pt>
                <c:pt idx="625">
                  <c:v>0.76537016630172694</c:v>
                </c:pt>
                <c:pt idx="626">
                  <c:v>0.76611593961715696</c:v>
                </c:pt>
                <c:pt idx="627">
                  <c:v>0.76673934459686299</c:v>
                </c:pt>
                <c:pt idx="628">
                  <c:v>0.76711771488189695</c:v>
                </c:pt>
                <c:pt idx="629">
                  <c:v>0.76750591993331896</c:v>
                </c:pt>
                <c:pt idx="630">
                  <c:v>0.76793942451477093</c:v>
                </c:pt>
                <c:pt idx="631">
                  <c:v>0.76846364736556994</c:v>
                </c:pt>
                <c:pt idx="632">
                  <c:v>0.76717243194580098</c:v>
                </c:pt>
                <c:pt idx="633">
                  <c:v>0.76741985082626296</c:v>
                </c:pt>
                <c:pt idx="634">
                  <c:v>0.76758888959884597</c:v>
                </c:pt>
                <c:pt idx="635">
                  <c:v>0.76771465539932293</c:v>
                </c:pt>
                <c:pt idx="636">
                  <c:v>0.76787028312683103</c:v>
                </c:pt>
                <c:pt idx="637">
                  <c:v>0.76804838180542001</c:v>
                </c:pt>
                <c:pt idx="638">
                  <c:v>0.76818332672119094</c:v>
                </c:pt>
                <c:pt idx="639">
                  <c:v>0.76828387975692702</c:v>
                </c:pt>
                <c:pt idx="640">
                  <c:v>0.76839283704757699</c:v>
                </c:pt>
                <c:pt idx="641">
                  <c:v>0.76848820447921795</c:v>
                </c:pt>
                <c:pt idx="642">
                  <c:v>0.76857343912124598</c:v>
                </c:pt>
                <c:pt idx="643">
                  <c:v>0.76862744092941293</c:v>
                </c:pt>
                <c:pt idx="644">
                  <c:v>0.76866493225097698</c:v>
                </c:pt>
                <c:pt idx="645">
                  <c:v>0.76874486207962001</c:v>
                </c:pt>
                <c:pt idx="646">
                  <c:v>0.76885060071945199</c:v>
                </c:pt>
                <c:pt idx="647">
                  <c:v>0.76892087459564196</c:v>
                </c:pt>
                <c:pt idx="648">
                  <c:v>0.76895443201065095</c:v>
                </c:pt>
                <c:pt idx="649">
                  <c:v>0.76900414228439296</c:v>
                </c:pt>
                <c:pt idx="650">
                  <c:v>0.76908270120620703</c:v>
                </c:pt>
                <c:pt idx="651">
                  <c:v>0.76916853189468393</c:v>
                </c:pt>
                <c:pt idx="652">
                  <c:v>0.76923946142196697</c:v>
                </c:pt>
                <c:pt idx="653">
                  <c:v>0.76936731338500997</c:v>
                </c:pt>
                <c:pt idx="654">
                  <c:v>0.76959702968597399</c:v>
                </c:pt>
                <c:pt idx="655">
                  <c:v>0.76979765892028795</c:v>
                </c:pt>
                <c:pt idx="656">
                  <c:v>0.76991317272186299</c:v>
                </c:pt>
                <c:pt idx="657">
                  <c:v>0.77002177238464398</c:v>
                </c:pt>
                <c:pt idx="658">
                  <c:v>0.770157015323639</c:v>
                </c:pt>
                <c:pt idx="659">
                  <c:v>0.77032760381698595</c:v>
                </c:pt>
                <c:pt idx="660">
                  <c:v>0.77056137323379503</c:v>
                </c:pt>
                <c:pt idx="661">
                  <c:v>0.77082166671752894</c:v>
                </c:pt>
                <c:pt idx="662">
                  <c:v>0.77102652788162196</c:v>
                </c:pt>
                <c:pt idx="663">
                  <c:v>0.77120081186294598</c:v>
                </c:pt>
                <c:pt idx="664">
                  <c:v>0.771449899673462</c:v>
                </c:pt>
                <c:pt idx="665">
                  <c:v>0.77182141542434701</c:v>
                </c:pt>
                <c:pt idx="666">
                  <c:v>0.77218863964080797</c:v>
                </c:pt>
                <c:pt idx="667">
                  <c:v>0.77246907949447596</c:v>
                </c:pt>
                <c:pt idx="668">
                  <c:v>0.77274332046508798</c:v>
                </c:pt>
                <c:pt idx="669">
                  <c:v>0.77303818464279195</c:v>
                </c:pt>
                <c:pt idx="670">
                  <c:v>0.77340421676635696</c:v>
                </c:pt>
                <c:pt idx="671">
                  <c:v>0.77381632328033401</c:v>
                </c:pt>
                <c:pt idx="672">
                  <c:v>0.77418712377548193</c:v>
                </c:pt>
                <c:pt idx="673">
                  <c:v>0.77450207471847499</c:v>
                </c:pt>
                <c:pt idx="674">
                  <c:v>0.77481821775436399</c:v>
                </c:pt>
                <c:pt idx="675">
                  <c:v>0.77518049478530893</c:v>
                </c:pt>
                <c:pt idx="676">
                  <c:v>0.77558979988098098</c:v>
                </c:pt>
                <c:pt idx="677">
                  <c:v>0.77598253488540603</c:v>
                </c:pt>
                <c:pt idx="678">
                  <c:v>0.77627638578414893</c:v>
                </c:pt>
                <c:pt idx="679">
                  <c:v>0.77653328180313097</c:v>
                </c:pt>
                <c:pt idx="680">
                  <c:v>0.77681139707565294</c:v>
                </c:pt>
                <c:pt idx="681">
                  <c:v>0.77712557315826403</c:v>
                </c:pt>
                <c:pt idx="682">
                  <c:v>0.77749136686325093</c:v>
                </c:pt>
                <c:pt idx="683">
                  <c:v>0.77779856920242296</c:v>
                </c:pt>
                <c:pt idx="684">
                  <c:v>0.77805957794189495</c:v>
                </c:pt>
                <c:pt idx="685">
                  <c:v>0.77830020189285298</c:v>
                </c:pt>
                <c:pt idx="686">
                  <c:v>0.77853850126266499</c:v>
                </c:pt>
                <c:pt idx="687">
                  <c:v>0.77879158258438097</c:v>
                </c:pt>
                <c:pt idx="688">
                  <c:v>0.77902708053588898</c:v>
                </c:pt>
                <c:pt idx="689">
                  <c:v>0.779204106330872</c:v>
                </c:pt>
                <c:pt idx="690">
                  <c:v>0.77936557531356798</c:v>
                </c:pt>
                <c:pt idx="691">
                  <c:v>0.77950278520584093</c:v>
                </c:pt>
                <c:pt idx="692">
                  <c:v>0.77959886789321897</c:v>
                </c:pt>
                <c:pt idx="693">
                  <c:v>0.779706454277039</c:v>
                </c:pt>
                <c:pt idx="694">
                  <c:v>0.779836690425873</c:v>
                </c:pt>
                <c:pt idx="695">
                  <c:v>0.779922640323639</c:v>
                </c:pt>
                <c:pt idx="696">
                  <c:v>0.77999613285064695</c:v>
                </c:pt>
                <c:pt idx="697">
                  <c:v>0.78006026744842494</c:v>
                </c:pt>
                <c:pt idx="698">
                  <c:v>0.780078029632568</c:v>
                </c:pt>
                <c:pt idx="699">
                  <c:v>0.78008798360824594</c:v>
                </c:pt>
                <c:pt idx="700">
                  <c:v>0.78008738756179796</c:v>
                </c:pt>
                <c:pt idx="701">
                  <c:v>0.78006819486617995</c:v>
                </c:pt>
                <c:pt idx="702">
                  <c:v>0.78003648519516</c:v>
                </c:pt>
                <c:pt idx="703">
                  <c:v>0.78001753091812098</c:v>
                </c:pt>
                <c:pt idx="704">
                  <c:v>0.77998558282852193</c:v>
                </c:pt>
                <c:pt idx="705">
                  <c:v>0.77991918325424203</c:v>
                </c:pt>
                <c:pt idx="706">
                  <c:v>0.77979174852371202</c:v>
                </c:pt>
                <c:pt idx="707">
                  <c:v>0.77963951826095601</c:v>
                </c:pt>
                <c:pt idx="708">
                  <c:v>0.77951846122741697</c:v>
                </c:pt>
                <c:pt idx="709">
                  <c:v>0.77944473028182992</c:v>
                </c:pt>
                <c:pt idx="710">
                  <c:v>0.77942458391189595</c:v>
                </c:pt>
                <c:pt idx="711">
                  <c:v>0.77944097518920896</c:v>
                </c:pt>
                <c:pt idx="712">
                  <c:v>0.77940717935562098</c:v>
                </c:pt>
                <c:pt idx="713">
                  <c:v>0.779287374019623</c:v>
                </c:pt>
                <c:pt idx="714">
                  <c:v>0.77919284105300901</c:v>
                </c:pt>
                <c:pt idx="715">
                  <c:v>0.77915070056915303</c:v>
                </c:pt>
                <c:pt idx="716">
                  <c:v>0.77910611629486093</c:v>
                </c:pt>
                <c:pt idx="717">
                  <c:v>0.77909234762191792</c:v>
                </c:pt>
                <c:pt idx="718">
                  <c:v>0.77910784482955897</c:v>
                </c:pt>
                <c:pt idx="719">
                  <c:v>0.77913240194320699</c:v>
                </c:pt>
                <c:pt idx="720">
                  <c:v>0.77913371324539193</c:v>
                </c:pt>
                <c:pt idx="721">
                  <c:v>0.77916882038116497</c:v>
                </c:pt>
                <c:pt idx="722">
                  <c:v>0.77924153804779095</c:v>
                </c:pt>
                <c:pt idx="723">
                  <c:v>0.77937701940536497</c:v>
                </c:pt>
                <c:pt idx="724">
                  <c:v>0.77956340312957795</c:v>
                </c:pt>
                <c:pt idx="725">
                  <c:v>0.77971146106720002</c:v>
                </c:pt>
                <c:pt idx="726">
                  <c:v>0.77979627847671495</c:v>
                </c:pt>
                <c:pt idx="727">
                  <c:v>0.77992085218429597</c:v>
                </c:pt>
                <c:pt idx="728">
                  <c:v>0.78008971214294398</c:v>
                </c:pt>
                <c:pt idx="729">
                  <c:v>0.78024075031280493</c:v>
                </c:pt>
                <c:pt idx="730">
                  <c:v>0.78044334650039693</c:v>
                </c:pt>
                <c:pt idx="731">
                  <c:v>0.78067610263824494</c:v>
                </c:pt>
                <c:pt idx="732">
                  <c:v>0.78091303110122701</c:v>
                </c:pt>
                <c:pt idx="733">
                  <c:v>0.781132376194</c:v>
                </c:pt>
                <c:pt idx="734">
                  <c:v>0.78138659000396693</c:v>
                </c:pt>
                <c:pt idx="735">
                  <c:v>0.78166154623031603</c:v>
                </c:pt>
                <c:pt idx="736">
                  <c:v>0.78196213245391799</c:v>
                </c:pt>
                <c:pt idx="737">
                  <c:v>0.78226087093353303</c:v>
                </c:pt>
                <c:pt idx="738">
                  <c:v>0.78256467580795297</c:v>
                </c:pt>
                <c:pt idx="739">
                  <c:v>0.78287914991378793</c:v>
                </c:pt>
                <c:pt idx="740">
                  <c:v>0.78316721916198695</c:v>
                </c:pt>
                <c:pt idx="741">
                  <c:v>0.78343544006347698</c:v>
                </c:pt>
                <c:pt idx="742">
                  <c:v>0.78372422456741297</c:v>
                </c:pt>
                <c:pt idx="743">
                  <c:v>0.78402796983718903</c:v>
                </c:pt>
                <c:pt idx="744">
                  <c:v>0.78430840969085702</c:v>
                </c:pt>
                <c:pt idx="745">
                  <c:v>0.78459093570709193</c:v>
                </c:pt>
                <c:pt idx="746">
                  <c:v>0.78488597869873</c:v>
                </c:pt>
                <c:pt idx="747">
                  <c:v>0.78514710664749099</c:v>
                </c:pt>
                <c:pt idx="748">
                  <c:v>0.78537563085555995</c:v>
                </c:pt>
                <c:pt idx="749">
                  <c:v>0.78552160263061499</c:v>
                </c:pt>
                <c:pt idx="750">
                  <c:v>0.78566608428955098</c:v>
                </c:pt>
                <c:pt idx="751">
                  <c:v>0.78589770793914793</c:v>
                </c:pt>
                <c:pt idx="752">
                  <c:v>0.78612819910049403</c:v>
                </c:pt>
                <c:pt idx="753">
                  <c:v>0.78627715110778795</c:v>
                </c:pt>
                <c:pt idx="754">
                  <c:v>0.78641078472137493</c:v>
                </c:pt>
                <c:pt idx="755">
                  <c:v>0.78651068210601793</c:v>
                </c:pt>
                <c:pt idx="756">
                  <c:v>0.78655973672866797</c:v>
                </c:pt>
                <c:pt idx="757">
                  <c:v>0.78658417463302599</c:v>
                </c:pt>
                <c:pt idx="758">
                  <c:v>0.78658447265624998</c:v>
                </c:pt>
                <c:pt idx="759">
                  <c:v>0.786583817005157</c:v>
                </c:pt>
                <c:pt idx="760">
                  <c:v>0.786564445495605</c:v>
                </c:pt>
                <c:pt idx="761">
                  <c:v>0.78654096126556394</c:v>
                </c:pt>
                <c:pt idx="762">
                  <c:v>0.78651920557022093</c:v>
                </c:pt>
                <c:pt idx="763">
                  <c:v>0.78649470806121802</c:v>
                </c:pt>
                <c:pt idx="764">
                  <c:v>0.78640571832656903</c:v>
                </c:pt>
                <c:pt idx="765">
                  <c:v>0.78630516529083294</c:v>
                </c:pt>
                <c:pt idx="766">
                  <c:v>0.78619751930236803</c:v>
                </c:pt>
                <c:pt idx="767">
                  <c:v>0.78609237670898402</c:v>
                </c:pt>
                <c:pt idx="768">
                  <c:v>0.78598812818527197</c:v>
                </c:pt>
                <c:pt idx="769">
                  <c:v>0.78588137626647903</c:v>
                </c:pt>
                <c:pt idx="770">
                  <c:v>0.78573790788650499</c:v>
                </c:pt>
                <c:pt idx="771">
                  <c:v>0.78557924032211301</c:v>
                </c:pt>
                <c:pt idx="772">
                  <c:v>0.78541914224624598</c:v>
                </c:pt>
                <c:pt idx="773">
                  <c:v>0.78525308370590197</c:v>
                </c:pt>
                <c:pt idx="774">
                  <c:v>0.78509507179260296</c:v>
                </c:pt>
                <c:pt idx="775">
                  <c:v>0.78496114015579199</c:v>
                </c:pt>
                <c:pt idx="776">
                  <c:v>0.78482673168182393</c:v>
                </c:pt>
                <c:pt idx="777">
                  <c:v>0.78468326330184901</c:v>
                </c:pt>
                <c:pt idx="778">
                  <c:v>0.78454545736312897</c:v>
                </c:pt>
                <c:pt idx="779">
                  <c:v>0.78441402912139901</c:v>
                </c:pt>
                <c:pt idx="780">
                  <c:v>0.78428355455398602</c:v>
                </c:pt>
                <c:pt idx="781">
                  <c:v>0.78414562940597499</c:v>
                </c:pt>
                <c:pt idx="782">
                  <c:v>0.78400710821151698</c:v>
                </c:pt>
                <c:pt idx="783">
                  <c:v>0.783890044689178</c:v>
                </c:pt>
                <c:pt idx="784">
                  <c:v>0.78378281593322796</c:v>
                </c:pt>
                <c:pt idx="785">
                  <c:v>0.78369489908218393</c:v>
                </c:pt>
                <c:pt idx="786">
                  <c:v>0.78362212181091295</c:v>
                </c:pt>
                <c:pt idx="787">
                  <c:v>0.78357473611831696</c:v>
                </c:pt>
                <c:pt idx="788">
                  <c:v>0.783537721633911</c:v>
                </c:pt>
                <c:pt idx="789">
                  <c:v>0.78350332975387593</c:v>
                </c:pt>
                <c:pt idx="790">
                  <c:v>0.78348282575607298</c:v>
                </c:pt>
                <c:pt idx="791">
                  <c:v>0.78346810340881301</c:v>
                </c:pt>
                <c:pt idx="792">
                  <c:v>0.78344920873641999</c:v>
                </c:pt>
                <c:pt idx="793">
                  <c:v>0.78344134092330897</c:v>
                </c:pt>
                <c:pt idx="794">
                  <c:v>0.78348121643066393</c:v>
                </c:pt>
                <c:pt idx="795">
                  <c:v>0.78352425098419198</c:v>
                </c:pt>
                <c:pt idx="796">
                  <c:v>0.78360751867294298</c:v>
                </c:pt>
                <c:pt idx="797">
                  <c:v>0.78369328975677499</c:v>
                </c:pt>
                <c:pt idx="798">
                  <c:v>0.78384051322936998</c:v>
                </c:pt>
                <c:pt idx="799">
                  <c:v>0.783992803096771</c:v>
                </c:pt>
                <c:pt idx="800">
                  <c:v>0.78413096666336102</c:v>
                </c:pt>
                <c:pt idx="801">
                  <c:v>0.78426269292831396</c:v>
                </c:pt>
                <c:pt idx="802">
                  <c:v>0.78441683053970301</c:v>
                </c:pt>
                <c:pt idx="803">
                  <c:v>0.78457609415054297</c:v>
                </c:pt>
                <c:pt idx="804">
                  <c:v>0.78469250202178997</c:v>
                </c:pt>
                <c:pt idx="805">
                  <c:v>0.78477976322174092</c:v>
                </c:pt>
                <c:pt idx="806">
                  <c:v>0.784905469417572</c:v>
                </c:pt>
                <c:pt idx="807">
                  <c:v>0.78508243560791002</c:v>
                </c:pt>
                <c:pt idx="808">
                  <c:v>0.78524688482284499</c:v>
                </c:pt>
                <c:pt idx="809">
                  <c:v>0.78537950515747101</c:v>
                </c:pt>
                <c:pt idx="810">
                  <c:v>0.78550848960876496</c:v>
                </c:pt>
                <c:pt idx="811">
                  <c:v>0.78564301729202302</c:v>
                </c:pt>
                <c:pt idx="812">
                  <c:v>0.78578273057937598</c:v>
                </c:pt>
                <c:pt idx="813">
                  <c:v>0.78598628044128394</c:v>
                </c:pt>
                <c:pt idx="814">
                  <c:v>0.78618482351303098</c:v>
                </c:pt>
                <c:pt idx="815">
                  <c:v>0.786331331729889</c:v>
                </c:pt>
                <c:pt idx="816">
                  <c:v>0.78647080659866297</c:v>
                </c:pt>
                <c:pt idx="817">
                  <c:v>0.78662303686141999</c:v>
                </c:pt>
                <c:pt idx="818">
                  <c:v>0.78677669763565095</c:v>
                </c:pt>
                <c:pt idx="819">
                  <c:v>0.78687885999679597</c:v>
                </c:pt>
                <c:pt idx="820">
                  <c:v>0.78696391582489</c:v>
                </c:pt>
                <c:pt idx="821">
                  <c:v>0.78704527616500897</c:v>
                </c:pt>
                <c:pt idx="822">
                  <c:v>0.78711858987808203</c:v>
                </c:pt>
                <c:pt idx="823">
                  <c:v>0.78720912933349596</c:v>
                </c:pt>
                <c:pt idx="824">
                  <c:v>0.78732088804244993</c:v>
                </c:pt>
                <c:pt idx="825">
                  <c:v>0.787424540519714</c:v>
                </c:pt>
                <c:pt idx="826">
                  <c:v>0.787518775463104</c:v>
                </c:pt>
                <c:pt idx="827">
                  <c:v>0.78761175870895395</c:v>
                </c:pt>
                <c:pt idx="828">
                  <c:v>0.78769270181655893</c:v>
                </c:pt>
                <c:pt idx="829">
                  <c:v>0.787760353088379</c:v>
                </c:pt>
                <c:pt idx="830">
                  <c:v>0.78777287006378194</c:v>
                </c:pt>
                <c:pt idx="831">
                  <c:v>0.78778824806213399</c:v>
                </c:pt>
                <c:pt idx="832">
                  <c:v>0.78785321712493894</c:v>
                </c:pt>
                <c:pt idx="833">
                  <c:v>0.78791782855987502</c:v>
                </c:pt>
                <c:pt idx="834">
                  <c:v>0.787951683998108</c:v>
                </c:pt>
                <c:pt idx="835">
                  <c:v>0.78798166513443002</c:v>
                </c:pt>
                <c:pt idx="836">
                  <c:v>0.787993347644806</c:v>
                </c:pt>
                <c:pt idx="837">
                  <c:v>0.788001573085785</c:v>
                </c:pt>
                <c:pt idx="838">
                  <c:v>0.78794834613800002</c:v>
                </c:pt>
                <c:pt idx="839">
                  <c:v>0.78786984682083094</c:v>
                </c:pt>
                <c:pt idx="840">
                  <c:v>0.78783193826675402</c:v>
                </c:pt>
                <c:pt idx="841">
                  <c:v>0.78782335519790603</c:v>
                </c:pt>
                <c:pt idx="842">
                  <c:v>0.78783336877822896</c:v>
                </c:pt>
                <c:pt idx="843">
                  <c:v>0.787865734100342</c:v>
                </c:pt>
                <c:pt idx="844">
                  <c:v>0.78787920475006101</c:v>
                </c:pt>
                <c:pt idx="845">
                  <c:v>0.78785578012466395</c:v>
                </c:pt>
                <c:pt idx="846">
                  <c:v>0.78782997131347698</c:v>
                </c:pt>
                <c:pt idx="847">
                  <c:v>0.78779522180557293</c:v>
                </c:pt>
                <c:pt idx="848">
                  <c:v>0.787757551670074</c:v>
                </c:pt>
                <c:pt idx="849">
                  <c:v>0.78769717216491697</c:v>
                </c:pt>
                <c:pt idx="850">
                  <c:v>0.78763697147369394</c:v>
                </c:pt>
                <c:pt idx="851">
                  <c:v>0.78758636713027996</c:v>
                </c:pt>
                <c:pt idx="852">
                  <c:v>0.78753641843795796</c:v>
                </c:pt>
                <c:pt idx="853">
                  <c:v>0.787510430812836</c:v>
                </c:pt>
                <c:pt idx="854">
                  <c:v>0.78748736381530793</c:v>
                </c:pt>
                <c:pt idx="855">
                  <c:v>0.78741524219512893</c:v>
                </c:pt>
                <c:pt idx="856">
                  <c:v>0.78733108043670696</c:v>
                </c:pt>
                <c:pt idx="857">
                  <c:v>0.78726694583892798</c:v>
                </c:pt>
                <c:pt idx="858">
                  <c:v>0.78721234798431394</c:v>
                </c:pt>
                <c:pt idx="859">
                  <c:v>0.78715995550155593</c:v>
                </c:pt>
                <c:pt idx="860">
                  <c:v>0.78710982799529994</c:v>
                </c:pt>
                <c:pt idx="861">
                  <c:v>0.78703919649124099</c:v>
                </c:pt>
                <c:pt idx="862">
                  <c:v>0.78694651126861592</c:v>
                </c:pt>
                <c:pt idx="863">
                  <c:v>0.78685173988342294</c:v>
                </c:pt>
                <c:pt idx="864">
                  <c:v>0.786753273010254</c:v>
                </c:pt>
                <c:pt idx="865">
                  <c:v>0.78665438890457196</c:v>
                </c:pt>
                <c:pt idx="866">
                  <c:v>0.78655353784561199</c:v>
                </c:pt>
                <c:pt idx="867">
                  <c:v>0.78645423650741597</c:v>
                </c:pt>
                <c:pt idx="868">
                  <c:v>0.78635892868042001</c:v>
                </c:pt>
                <c:pt idx="869">
                  <c:v>0.78626266717910798</c:v>
                </c:pt>
                <c:pt idx="870">
                  <c:v>0.78615579605102492</c:v>
                </c:pt>
                <c:pt idx="871">
                  <c:v>0.78604946136474596</c:v>
                </c:pt>
                <c:pt idx="872">
                  <c:v>0.78593031167983995</c:v>
                </c:pt>
                <c:pt idx="873">
                  <c:v>0.78581104278564495</c:v>
                </c:pt>
                <c:pt idx="874">
                  <c:v>0.78568682670593293</c:v>
                </c:pt>
                <c:pt idx="875">
                  <c:v>0.78556231260299703</c:v>
                </c:pt>
                <c:pt idx="876">
                  <c:v>0.78540364503860494</c:v>
                </c:pt>
                <c:pt idx="877">
                  <c:v>0.78523395061492895</c:v>
                </c:pt>
                <c:pt idx="878">
                  <c:v>0.78508243560791002</c:v>
                </c:pt>
                <c:pt idx="879">
                  <c:v>0.78494105339050302</c:v>
                </c:pt>
                <c:pt idx="880">
                  <c:v>0.78478947877883898</c:v>
                </c:pt>
                <c:pt idx="881">
                  <c:v>0.78462967872619593</c:v>
                </c:pt>
                <c:pt idx="882">
                  <c:v>0.78448531627654994</c:v>
                </c:pt>
                <c:pt idx="883">
                  <c:v>0.78435943126678498</c:v>
                </c:pt>
                <c:pt idx="884">
                  <c:v>0.78423920869827302</c:v>
                </c:pt>
                <c:pt idx="885">
                  <c:v>0.78412905931472798</c:v>
                </c:pt>
                <c:pt idx="886">
                  <c:v>0.78402898311614999</c:v>
                </c:pt>
                <c:pt idx="887">
                  <c:v>0.78395775556564296</c:v>
                </c:pt>
                <c:pt idx="888">
                  <c:v>0.78389266729354901</c:v>
                </c:pt>
                <c:pt idx="889">
                  <c:v>0.78386054039001496</c:v>
                </c:pt>
                <c:pt idx="890">
                  <c:v>0.78383258581161497</c:v>
                </c:pt>
                <c:pt idx="891">
                  <c:v>0.78387556076049802</c:v>
                </c:pt>
                <c:pt idx="892">
                  <c:v>0.78391841650009197</c:v>
                </c:pt>
                <c:pt idx="893">
                  <c:v>0.78402487039565993</c:v>
                </c:pt>
                <c:pt idx="894">
                  <c:v>0.784134244918823</c:v>
                </c:pt>
                <c:pt idx="895">
                  <c:v>0.78425673246383698</c:v>
                </c:pt>
                <c:pt idx="896">
                  <c:v>0.78438130617141699</c:v>
                </c:pt>
                <c:pt idx="897">
                  <c:v>0.78453139066696198</c:v>
                </c:pt>
                <c:pt idx="898">
                  <c:v>0.784689044952393</c:v>
                </c:pt>
                <c:pt idx="899">
                  <c:v>0.78485486507415803</c:v>
                </c:pt>
                <c:pt idx="900">
                  <c:v>0.78502455949783301</c:v>
                </c:pt>
                <c:pt idx="901">
                  <c:v>0.78519502878189096</c:v>
                </c:pt>
                <c:pt idx="902">
                  <c:v>0.785366034507751</c:v>
                </c:pt>
                <c:pt idx="903">
                  <c:v>0.785546278953552</c:v>
                </c:pt>
                <c:pt idx="904">
                  <c:v>0.78573695421218903</c:v>
                </c:pt>
                <c:pt idx="905">
                  <c:v>0.78590891361236592</c:v>
                </c:pt>
                <c:pt idx="906">
                  <c:v>0.78604981899261495</c:v>
                </c:pt>
                <c:pt idx="907">
                  <c:v>0.78619465827941892</c:v>
                </c:pt>
                <c:pt idx="908">
                  <c:v>0.78635106086730999</c:v>
                </c:pt>
                <c:pt idx="909">
                  <c:v>0.78650722503662096</c:v>
                </c:pt>
                <c:pt idx="910">
                  <c:v>0.78666541576385496</c:v>
                </c:pt>
                <c:pt idx="911">
                  <c:v>0.78682104349136395</c:v>
                </c:pt>
                <c:pt idx="912">
                  <c:v>0.78695652484893797</c:v>
                </c:pt>
                <c:pt idx="913">
                  <c:v>0.78709141016006501</c:v>
                </c:pt>
                <c:pt idx="914">
                  <c:v>0.78721544742584193</c:v>
                </c:pt>
                <c:pt idx="915">
                  <c:v>0.78733882904052699</c:v>
                </c:pt>
                <c:pt idx="916">
                  <c:v>0.78745297193527197</c:v>
                </c:pt>
                <c:pt idx="917">
                  <c:v>0.787565982341766</c:v>
                </c:pt>
                <c:pt idx="918">
                  <c:v>0.78768727779388403</c:v>
                </c:pt>
                <c:pt idx="919">
                  <c:v>0.787810063362122</c:v>
                </c:pt>
                <c:pt idx="920">
                  <c:v>0.78789142370223997</c:v>
                </c:pt>
                <c:pt idx="921">
                  <c:v>0.78795669078826902</c:v>
                </c:pt>
                <c:pt idx="922">
                  <c:v>0.78800467252731299</c:v>
                </c:pt>
                <c:pt idx="923">
                  <c:v>0.78804240226745603</c:v>
                </c:pt>
                <c:pt idx="924">
                  <c:v>0.788076496124268</c:v>
                </c:pt>
                <c:pt idx="925">
                  <c:v>0.78810766935348497</c:v>
                </c:pt>
                <c:pt idx="926">
                  <c:v>0.78811064958572397</c:v>
                </c:pt>
                <c:pt idx="927">
                  <c:v>0.78807786703109695</c:v>
                </c:pt>
                <c:pt idx="928">
                  <c:v>0.78803107738494893</c:v>
                </c:pt>
                <c:pt idx="929">
                  <c:v>0.78796044588088998</c:v>
                </c:pt>
                <c:pt idx="930">
                  <c:v>0.78787592649459792</c:v>
                </c:pt>
                <c:pt idx="931">
                  <c:v>0.78775290250778196</c:v>
                </c:pt>
                <c:pt idx="932">
                  <c:v>0.78761909008026099</c:v>
                </c:pt>
                <c:pt idx="933">
                  <c:v>0.78743401765823395</c:v>
                </c:pt>
                <c:pt idx="934">
                  <c:v>0.78724322319030793</c:v>
                </c:pt>
                <c:pt idx="935">
                  <c:v>0.78701148033142099</c:v>
                </c:pt>
                <c:pt idx="936">
                  <c:v>0.78677777051925701</c:v>
                </c:pt>
                <c:pt idx="937">
                  <c:v>0.78648016452789293</c:v>
                </c:pt>
                <c:pt idx="938">
                  <c:v>0.78618023395538295</c:v>
                </c:pt>
                <c:pt idx="939">
                  <c:v>0.78586736917495703</c:v>
                </c:pt>
                <c:pt idx="940">
                  <c:v>0.78555140495300302</c:v>
                </c:pt>
                <c:pt idx="941">
                  <c:v>0.78522936105728103</c:v>
                </c:pt>
                <c:pt idx="942">
                  <c:v>0.78490481376647903</c:v>
                </c:pt>
                <c:pt idx="943">
                  <c:v>0.78457889556884797</c:v>
                </c:pt>
                <c:pt idx="944">
                  <c:v>0.78425089120864899</c:v>
                </c:pt>
                <c:pt idx="945">
                  <c:v>0.78392872810363801</c:v>
                </c:pt>
                <c:pt idx="946">
                  <c:v>0.78360906839370703</c:v>
                </c:pt>
                <c:pt idx="947">
                  <c:v>0.78328070640563996</c:v>
                </c:pt>
                <c:pt idx="948">
                  <c:v>0.78294507265090896</c:v>
                </c:pt>
                <c:pt idx="949">
                  <c:v>0.78260371685028096</c:v>
                </c:pt>
                <c:pt idx="950">
                  <c:v>0.78225795030593903</c:v>
                </c:pt>
                <c:pt idx="951">
                  <c:v>0.78190836906433103</c:v>
                </c:pt>
                <c:pt idx="952">
                  <c:v>0.78155199289321897</c:v>
                </c:pt>
                <c:pt idx="953">
                  <c:v>0.78119096755981399</c:v>
                </c:pt>
                <c:pt idx="954">
                  <c:v>0.78082410097122201</c:v>
                </c:pt>
                <c:pt idx="955">
                  <c:v>0.78045574426650999</c:v>
                </c:pt>
                <c:pt idx="956">
                  <c:v>0.78008607625961301</c:v>
                </c:pt>
                <c:pt idx="957">
                  <c:v>0.77972737550735494</c:v>
                </c:pt>
                <c:pt idx="958">
                  <c:v>0.77942816019058203</c:v>
                </c:pt>
                <c:pt idx="959">
                  <c:v>0.77912989854812598</c:v>
                </c:pt>
                <c:pt idx="960">
                  <c:v>0.77884302139282202</c:v>
                </c:pt>
                <c:pt idx="961">
                  <c:v>0.77855578660964997</c:v>
                </c:pt>
                <c:pt idx="962">
                  <c:v>0.77828422784805296</c:v>
                </c:pt>
                <c:pt idx="963">
                  <c:v>0.77801284790039094</c:v>
                </c:pt>
                <c:pt idx="964">
                  <c:v>0.77782497406005902</c:v>
                </c:pt>
                <c:pt idx="965">
                  <c:v>0.77764347791671795</c:v>
                </c:pt>
                <c:pt idx="966">
                  <c:v>0.77743033170700093</c:v>
                </c:pt>
                <c:pt idx="967">
                  <c:v>0.77721152305603003</c:v>
                </c:pt>
                <c:pt idx="968">
                  <c:v>0.77698007822036697</c:v>
                </c:pt>
                <c:pt idx="969">
                  <c:v>0.77674416303634597</c:v>
                </c:pt>
                <c:pt idx="970">
                  <c:v>0.77649662494659399</c:v>
                </c:pt>
                <c:pt idx="971">
                  <c:v>0.77624509334564196</c:v>
                </c:pt>
                <c:pt idx="972">
                  <c:v>0.77601495981216395</c:v>
                </c:pt>
                <c:pt idx="973">
                  <c:v>0.77579716444015501</c:v>
                </c:pt>
                <c:pt idx="974">
                  <c:v>0.77555612325668299</c:v>
                </c:pt>
                <c:pt idx="975">
                  <c:v>0.77529708147048992</c:v>
                </c:pt>
                <c:pt idx="976">
                  <c:v>0.77506897449493395</c:v>
                </c:pt>
                <c:pt idx="977">
                  <c:v>0.77487668991088898</c:v>
                </c:pt>
                <c:pt idx="978">
                  <c:v>0.774706935882568</c:v>
                </c:pt>
                <c:pt idx="979">
                  <c:v>0.77457407712936399</c:v>
                </c:pt>
                <c:pt idx="980">
                  <c:v>0.77444294691085802</c:v>
                </c:pt>
                <c:pt idx="981">
                  <c:v>0.77431735992431594</c:v>
                </c:pt>
                <c:pt idx="982">
                  <c:v>0.774202144145966</c:v>
                </c:pt>
                <c:pt idx="983">
                  <c:v>0.77412000894546495</c:v>
                </c:pt>
                <c:pt idx="984">
                  <c:v>0.77404502630233796</c:v>
                </c:pt>
                <c:pt idx="985">
                  <c:v>0.77400777339935301</c:v>
                </c:pt>
                <c:pt idx="986">
                  <c:v>0.77397266626357997</c:v>
                </c:pt>
                <c:pt idx="987">
                  <c:v>0.77396241426467893</c:v>
                </c:pt>
                <c:pt idx="988">
                  <c:v>0.77395168542861903</c:v>
                </c:pt>
                <c:pt idx="989">
                  <c:v>0.77389535903930695</c:v>
                </c:pt>
                <c:pt idx="990">
                  <c:v>0.77383891344070399</c:v>
                </c:pt>
                <c:pt idx="991">
                  <c:v>0.77369198799133299</c:v>
                </c:pt>
                <c:pt idx="992">
                  <c:v>0.77353838682174703</c:v>
                </c:pt>
                <c:pt idx="993">
                  <c:v>0.77328017950057992</c:v>
                </c:pt>
                <c:pt idx="994">
                  <c:v>0.77300581932067902</c:v>
                </c:pt>
                <c:pt idx="995">
                  <c:v>0.77250919342041002</c:v>
                </c:pt>
                <c:pt idx="996">
                  <c:v>0.77195469141006501</c:v>
                </c:pt>
                <c:pt idx="997">
                  <c:v>0.77125940322875997</c:v>
                </c:pt>
                <c:pt idx="998">
                  <c:v>0.77051321268081696</c:v>
                </c:pt>
                <c:pt idx="999">
                  <c:v>0.76961735486984295</c:v>
                </c:pt>
                <c:pt idx="1000">
                  <c:v>0.76864353418350195</c:v>
                </c:pt>
                <c:pt idx="1001">
                  <c:v>0.76761279106140101</c:v>
                </c:pt>
                <c:pt idx="1002">
                  <c:v>0.76654306650161697</c:v>
                </c:pt>
                <c:pt idx="1003">
                  <c:v>0.76548460721969602</c:v>
                </c:pt>
                <c:pt idx="1004">
                  <c:v>0.76443848609924303</c:v>
                </c:pt>
                <c:pt idx="1005">
                  <c:v>0.76349983215331996</c:v>
                </c:pt>
                <c:pt idx="1006">
                  <c:v>0.76269898414611803</c:v>
                </c:pt>
                <c:pt idx="1007">
                  <c:v>0.76197359561920197</c:v>
                </c:pt>
                <c:pt idx="1008">
                  <c:v>0.76137278079986592</c:v>
                </c:pt>
                <c:pt idx="1009">
                  <c:v>0.76086703538894696</c:v>
                </c:pt>
                <c:pt idx="1010">
                  <c:v>0.76057294607162496</c:v>
                </c:pt>
                <c:pt idx="1011">
                  <c:v>0.76030782461166402</c:v>
                </c:pt>
                <c:pt idx="1012">
                  <c:v>0.76013050079345701</c:v>
                </c:pt>
                <c:pt idx="1013">
                  <c:v>0.75996849536895794</c:v>
                </c:pt>
                <c:pt idx="1014">
                  <c:v>0.75987128019332895</c:v>
                </c:pt>
                <c:pt idx="1015">
                  <c:v>0.75976339578628493</c:v>
                </c:pt>
                <c:pt idx="1016">
                  <c:v>0.75954500436782801</c:v>
                </c:pt>
                <c:pt idx="1017">
                  <c:v>0.75932494401931794</c:v>
                </c:pt>
                <c:pt idx="1018">
                  <c:v>0.75891975164413494</c:v>
                </c:pt>
                <c:pt idx="1019">
                  <c:v>0.75851980447769196</c:v>
                </c:pt>
                <c:pt idx="1020">
                  <c:v>0.75777087211608896</c:v>
                </c:pt>
                <c:pt idx="1021">
                  <c:v>0.757017946243286</c:v>
                </c:pt>
                <c:pt idx="1022">
                  <c:v>0.75595233440399201</c:v>
                </c:pt>
                <c:pt idx="1023">
                  <c:v>0.75486174821853602</c:v>
                </c:pt>
                <c:pt idx="1024">
                  <c:v>0.75336167812347399</c:v>
                </c:pt>
                <c:pt idx="1025">
                  <c:v>0.751791155338287</c:v>
                </c:pt>
                <c:pt idx="1026">
                  <c:v>0.75000420808792101</c:v>
                </c:pt>
                <c:pt idx="1027">
                  <c:v>0.74816087484359695</c:v>
                </c:pt>
                <c:pt idx="1028">
                  <c:v>0.74596408605575593</c:v>
                </c:pt>
                <c:pt idx="1029">
                  <c:v>0.74363002777099596</c:v>
                </c:pt>
                <c:pt idx="1030">
                  <c:v>0.74107149839401198</c:v>
                </c:pt>
                <c:pt idx="1031">
                  <c:v>0.73839632272720301</c:v>
                </c:pt>
                <c:pt idx="1032">
                  <c:v>0.73532656431198096</c:v>
                </c:pt>
                <c:pt idx="1033">
                  <c:v>0.73198471069335902</c:v>
                </c:pt>
                <c:pt idx="1034">
                  <c:v>0.72838560342788694</c:v>
                </c:pt>
                <c:pt idx="1035">
                  <c:v>0.72456065416336102</c:v>
                </c:pt>
                <c:pt idx="1036">
                  <c:v>0.72039548158645594</c:v>
                </c:pt>
                <c:pt idx="1037">
                  <c:v>0.71583828926086401</c:v>
                </c:pt>
                <c:pt idx="1038">
                  <c:v>0.71122095584869394</c:v>
                </c:pt>
                <c:pt idx="1039">
                  <c:v>0.70649704933166502</c:v>
                </c:pt>
                <c:pt idx="1040">
                  <c:v>0.70178273916244494</c:v>
                </c:pt>
                <c:pt idx="1041">
                  <c:v>0.69705430269241297</c:v>
                </c:pt>
                <c:pt idx="1042">
                  <c:v>0.69253495931625397</c:v>
                </c:pt>
                <c:pt idx="1043">
                  <c:v>0.68848714828491198</c:v>
                </c:pt>
                <c:pt idx="1044">
                  <c:v>0.68459454774856598</c:v>
                </c:pt>
                <c:pt idx="1045">
                  <c:v>0.68118045330047594</c:v>
                </c:pt>
                <c:pt idx="1046">
                  <c:v>0.67795190811157202</c:v>
                </c:pt>
                <c:pt idx="1047">
                  <c:v>0.67557743787765501</c:v>
                </c:pt>
                <c:pt idx="1048">
                  <c:v>0.67329452037811299</c:v>
                </c:pt>
                <c:pt idx="1049">
                  <c:v>0.67168364524841295</c:v>
                </c:pt>
                <c:pt idx="1050">
                  <c:v>0.67011002302169798</c:v>
                </c:pt>
                <c:pt idx="1051">
                  <c:v>0.66910306215286297</c:v>
                </c:pt>
                <c:pt idx="1052">
                  <c:v>0.66809937953948995</c:v>
                </c:pt>
                <c:pt idx="1053">
                  <c:v>0.66721037626266499</c:v>
                </c:pt>
                <c:pt idx="1054">
                  <c:v>0.66632435321807892</c:v>
                </c:pt>
                <c:pt idx="1055">
                  <c:v>0.66511300802230799</c:v>
                </c:pt>
                <c:pt idx="1056">
                  <c:v>0.66388294696807892</c:v>
                </c:pt>
                <c:pt idx="1057">
                  <c:v>0.66208813190460203</c:v>
                </c:pt>
                <c:pt idx="1058">
                  <c:v>0.66022131443023702</c:v>
                </c:pt>
                <c:pt idx="1059">
                  <c:v>0.65858832597732497</c:v>
                </c:pt>
                <c:pt idx="1060">
                  <c:v>0.65700510740280194</c:v>
                </c:pt>
                <c:pt idx="1061">
                  <c:v>0.65601441860198995</c:v>
                </c:pt>
                <c:pt idx="1062">
                  <c:v>0.65519664287567103</c:v>
                </c:pt>
                <c:pt idx="1063">
                  <c:v>0.65538529157638603</c:v>
                </c:pt>
                <c:pt idx="1064">
                  <c:v>0.65596429109573395</c:v>
                </c:pt>
                <c:pt idx="1065">
                  <c:v>0.65834519863128693</c:v>
                </c:pt>
                <c:pt idx="1066">
                  <c:v>0.66162601709365798</c:v>
                </c:pt>
                <c:pt idx="1067">
                  <c:v>0.66651014089584393</c:v>
                </c:pt>
                <c:pt idx="1068">
                  <c:v>0.672403848171234</c:v>
                </c:pt>
                <c:pt idx="1069">
                  <c:v>0.67925063371658301</c:v>
                </c:pt>
                <c:pt idx="1070">
                  <c:v>0.68684569597244294</c:v>
                </c:pt>
                <c:pt idx="1071">
                  <c:v>0.69448713064193701</c:v>
                </c:pt>
                <c:pt idx="1072">
                  <c:v>0.70217815637588499</c:v>
                </c:pt>
                <c:pt idx="1073">
                  <c:v>0.70986977815628094</c:v>
                </c:pt>
                <c:pt idx="1074">
                  <c:v>0.71756366491317702</c:v>
                </c:pt>
                <c:pt idx="1075">
                  <c:v>0.72462675571441693</c:v>
                </c:pt>
                <c:pt idx="1076">
                  <c:v>0.73077139854431195</c:v>
                </c:pt>
                <c:pt idx="1077">
                  <c:v>0.73645166158676101</c:v>
                </c:pt>
                <c:pt idx="1078">
                  <c:v>0.74129340648651099</c:v>
                </c:pt>
                <c:pt idx="1079">
                  <c:v>0.74576113224029494</c:v>
                </c:pt>
                <c:pt idx="1080">
                  <c:v>0.74937448501586901</c:v>
                </c:pt>
                <c:pt idx="1081">
                  <c:v>0.75282559394836401</c:v>
                </c:pt>
                <c:pt idx="1082">
                  <c:v>0.75579348802566493</c:v>
                </c:pt>
                <c:pt idx="1083">
                  <c:v>0.75861421823501596</c:v>
                </c:pt>
                <c:pt idx="1084">
                  <c:v>0.76085869073867796</c:v>
                </c:pt>
                <c:pt idx="1085">
                  <c:v>0.763035452365875</c:v>
                </c:pt>
                <c:pt idx="1086">
                  <c:v>0.76483533382415803</c:v>
                </c:pt>
                <c:pt idx="1087">
                  <c:v>0.76658836603164693</c:v>
                </c:pt>
                <c:pt idx="1088">
                  <c:v>0.76794633865356399</c:v>
                </c:pt>
                <c:pt idx="1089">
                  <c:v>0.76929036378860494</c:v>
                </c:pt>
                <c:pt idx="1090">
                  <c:v>0.77038327455520594</c:v>
                </c:pt>
                <c:pt idx="1091">
                  <c:v>0.77147308588027996</c:v>
                </c:pt>
                <c:pt idx="1092">
                  <c:v>0.77227035760879503</c:v>
                </c:pt>
                <c:pt idx="1093">
                  <c:v>0.77307066917419398</c:v>
                </c:pt>
                <c:pt idx="1094">
                  <c:v>0.77368757724761994</c:v>
                </c:pt>
                <c:pt idx="1095">
                  <c:v>0.77430305480956996</c:v>
                </c:pt>
                <c:pt idx="1096">
                  <c:v>0.77479687929153396</c:v>
                </c:pt>
                <c:pt idx="1097">
                  <c:v>0.77528373003006001</c:v>
                </c:pt>
                <c:pt idx="1098">
                  <c:v>0.77572569847106898</c:v>
                </c:pt>
                <c:pt idx="1099">
                  <c:v>0.77616307735443102</c:v>
                </c:pt>
                <c:pt idx="1100">
                  <c:v>0.77654585838317902</c:v>
                </c:pt>
                <c:pt idx="1101">
                  <c:v>0.77692005634307892</c:v>
                </c:pt>
                <c:pt idx="1102">
                  <c:v>0.77723488807678198</c:v>
                </c:pt>
                <c:pt idx="1103">
                  <c:v>0.77753630876541102</c:v>
                </c:pt>
                <c:pt idx="1104">
                  <c:v>0.777822530269623</c:v>
                </c:pt>
                <c:pt idx="1105">
                  <c:v>0.77810446023940993</c:v>
                </c:pt>
                <c:pt idx="1106">
                  <c:v>0.778360879421234</c:v>
                </c:pt>
                <c:pt idx="1107">
                  <c:v>0.77860746383667001</c:v>
                </c:pt>
                <c:pt idx="1108">
                  <c:v>0.77884504795074494</c:v>
                </c:pt>
                <c:pt idx="1109">
                  <c:v>0.77907851934432992</c:v>
                </c:pt>
                <c:pt idx="1110">
                  <c:v>0.77926001548767099</c:v>
                </c:pt>
                <c:pt idx="1111">
                  <c:v>0.77941278219222998</c:v>
                </c:pt>
                <c:pt idx="1112">
                  <c:v>0.77959201335907002</c:v>
                </c:pt>
                <c:pt idx="1113">
                  <c:v>0.779789543151855</c:v>
                </c:pt>
                <c:pt idx="1114">
                  <c:v>0.77997723817825293</c:v>
                </c:pt>
                <c:pt idx="1115">
                  <c:v>0.780155873298645</c:v>
                </c:pt>
                <c:pt idx="1116">
                  <c:v>0.78033254146575903</c:v>
                </c:pt>
                <c:pt idx="1117">
                  <c:v>0.78050706386566193</c:v>
                </c:pt>
                <c:pt idx="1118">
                  <c:v>0.78068593740463299</c:v>
                </c:pt>
                <c:pt idx="1119">
                  <c:v>0.78086951971054097</c:v>
                </c:pt>
                <c:pt idx="1120">
                  <c:v>0.78105334043502794</c:v>
                </c:pt>
                <c:pt idx="1121">
                  <c:v>0.78123883008956896</c:v>
                </c:pt>
                <c:pt idx="1122">
                  <c:v>0.78143779039382899</c:v>
                </c:pt>
                <c:pt idx="1123">
                  <c:v>0.78165636062622101</c:v>
                </c:pt>
                <c:pt idx="1124">
                  <c:v>0.78185704946517898</c:v>
                </c:pt>
                <c:pt idx="1125">
                  <c:v>0.78202471733093293</c:v>
                </c:pt>
                <c:pt idx="1126">
                  <c:v>0.78221229314804097</c:v>
                </c:pt>
                <c:pt idx="1127">
                  <c:v>0.78244093656539893</c:v>
                </c:pt>
                <c:pt idx="1128">
                  <c:v>0.78265652656555196</c:v>
                </c:pt>
                <c:pt idx="1129">
                  <c:v>0.78284010887145994</c:v>
                </c:pt>
                <c:pt idx="1130">
                  <c:v>0.78302625417709393</c:v>
                </c:pt>
                <c:pt idx="1131">
                  <c:v>0.78321573734283401</c:v>
                </c:pt>
                <c:pt idx="1132">
                  <c:v>0.783407306671143</c:v>
                </c:pt>
                <c:pt idx="1133">
                  <c:v>0.78360203504562398</c:v>
                </c:pt>
                <c:pt idx="1134">
                  <c:v>0.78379491567611703</c:v>
                </c:pt>
                <c:pt idx="1135">
                  <c:v>0.78398696184158301</c:v>
                </c:pt>
                <c:pt idx="1136">
                  <c:v>0.78418383598327601</c:v>
                </c:pt>
                <c:pt idx="1137">
                  <c:v>0.78439871072769196</c:v>
                </c:pt>
                <c:pt idx="1138">
                  <c:v>0.78460983037948595</c:v>
                </c:pt>
                <c:pt idx="1139">
                  <c:v>0.78478733301162695</c:v>
                </c:pt>
                <c:pt idx="1140">
                  <c:v>0.78496620655059801</c:v>
                </c:pt>
                <c:pt idx="1141">
                  <c:v>0.78515914678573595</c:v>
                </c:pt>
                <c:pt idx="1142">
                  <c:v>0.78535369634628294</c:v>
                </c:pt>
                <c:pt idx="1143">
                  <c:v>0.78555939197540303</c:v>
                </c:pt>
                <c:pt idx="1144">
                  <c:v>0.785765385627747</c:v>
                </c:pt>
                <c:pt idx="1145">
                  <c:v>0.78596136569976793</c:v>
                </c:pt>
                <c:pt idx="1146">
                  <c:v>0.78615794181823695</c:v>
                </c:pt>
                <c:pt idx="1147">
                  <c:v>0.78635779619216895</c:v>
                </c:pt>
                <c:pt idx="1148">
                  <c:v>0.78655824661254903</c:v>
                </c:pt>
                <c:pt idx="1149">
                  <c:v>0.78676948547363301</c:v>
                </c:pt>
                <c:pt idx="1150">
                  <c:v>0.78698227405548093</c:v>
                </c:pt>
                <c:pt idx="1151">
                  <c:v>0.78720614910125697</c:v>
                </c:pt>
                <c:pt idx="1152">
                  <c:v>0.78743258714675901</c:v>
                </c:pt>
                <c:pt idx="1153">
                  <c:v>0.78763530254364</c:v>
                </c:pt>
                <c:pt idx="1154">
                  <c:v>0.78783402442932093</c:v>
                </c:pt>
                <c:pt idx="1155">
                  <c:v>0.78804633617401099</c:v>
                </c:pt>
                <c:pt idx="1156">
                  <c:v>0.78826085329055795</c:v>
                </c:pt>
                <c:pt idx="1157">
                  <c:v>0.78848085403442403</c:v>
                </c:pt>
                <c:pt idx="1158">
                  <c:v>0.78870311975479102</c:v>
                </c:pt>
                <c:pt idx="1159">
                  <c:v>0.78892788887023901</c:v>
                </c:pt>
                <c:pt idx="1160">
                  <c:v>0.78915510177612302</c:v>
                </c:pt>
                <c:pt idx="1161">
                  <c:v>0.78937748670578001</c:v>
                </c:pt>
                <c:pt idx="1162">
                  <c:v>0.78959778547286996</c:v>
                </c:pt>
                <c:pt idx="1163">
                  <c:v>0.78982315063476594</c:v>
                </c:pt>
                <c:pt idx="1164">
                  <c:v>0.79005149602890001</c:v>
                </c:pt>
                <c:pt idx="1165">
                  <c:v>0.79027400016784699</c:v>
                </c:pt>
                <c:pt idx="1166">
                  <c:v>0.79049358367919897</c:v>
                </c:pt>
                <c:pt idx="1167">
                  <c:v>0.79072973728179896</c:v>
                </c:pt>
                <c:pt idx="1168">
                  <c:v>0.79097417593002295</c:v>
                </c:pt>
                <c:pt idx="1169">
                  <c:v>0.79124168157577501</c:v>
                </c:pt>
                <c:pt idx="1170">
                  <c:v>0.79152057170867895</c:v>
                </c:pt>
                <c:pt idx="1171">
                  <c:v>0.79180268049240099</c:v>
                </c:pt>
                <c:pt idx="1172">
                  <c:v>0.792088186740875</c:v>
                </c:pt>
                <c:pt idx="1173">
                  <c:v>0.79235908985137893</c:v>
                </c:pt>
                <c:pt idx="1174">
                  <c:v>0.792620933055878</c:v>
                </c:pt>
                <c:pt idx="1175">
                  <c:v>0.79288212060928298</c:v>
                </c:pt>
                <c:pt idx="1176">
                  <c:v>0.79314223527908301</c:v>
                </c:pt>
                <c:pt idx="1177">
                  <c:v>0.79340205192565894</c:v>
                </c:pt>
                <c:pt idx="1178">
                  <c:v>0.79366413354873699</c:v>
                </c:pt>
                <c:pt idx="1179">
                  <c:v>0.79392418861389202</c:v>
                </c:pt>
                <c:pt idx="1180">
                  <c:v>0.79417828321456896</c:v>
                </c:pt>
                <c:pt idx="1181">
                  <c:v>0.79441598653793299</c:v>
                </c:pt>
                <c:pt idx="1182">
                  <c:v>0.79464445114135696</c:v>
                </c:pt>
                <c:pt idx="1183">
                  <c:v>0.794854140281677</c:v>
                </c:pt>
                <c:pt idx="1184">
                  <c:v>0.79504123926162695</c:v>
                </c:pt>
                <c:pt idx="1185">
                  <c:v>0.79522625207900999</c:v>
                </c:pt>
                <c:pt idx="1186">
                  <c:v>0.79541603326797494</c:v>
                </c:pt>
                <c:pt idx="1187">
                  <c:v>0.79563704729080198</c:v>
                </c:pt>
                <c:pt idx="1188">
                  <c:v>0.79588518142700193</c:v>
                </c:pt>
                <c:pt idx="1189">
                  <c:v>0.79610697031021094</c:v>
                </c:pt>
                <c:pt idx="1190">
                  <c:v>0.796302473545074</c:v>
                </c:pt>
                <c:pt idx="1191">
                  <c:v>0.79649624824523901</c:v>
                </c:pt>
                <c:pt idx="1192">
                  <c:v>0.79668549299240099</c:v>
                </c:pt>
                <c:pt idx="1193">
                  <c:v>0.796862757205963</c:v>
                </c:pt>
                <c:pt idx="1194">
                  <c:v>0.79702708721160898</c:v>
                </c:pt>
                <c:pt idx="1195">
                  <c:v>0.797190046310425</c:v>
                </c:pt>
                <c:pt idx="1196">
                  <c:v>0.79734096527099596</c:v>
                </c:pt>
                <c:pt idx="1197">
                  <c:v>0.79750970602035498</c:v>
                </c:pt>
                <c:pt idx="1198">
                  <c:v>0.79771707057952901</c:v>
                </c:pt>
                <c:pt idx="1199">
                  <c:v>0.79791799783706696</c:v>
                </c:pt>
                <c:pt idx="1200">
                  <c:v>0.79810312986373899</c:v>
                </c:pt>
                <c:pt idx="1201">
                  <c:v>0.79829314947128294</c:v>
                </c:pt>
                <c:pt idx="1202">
                  <c:v>0.79848960638046296</c:v>
                </c:pt>
                <c:pt idx="1203">
                  <c:v>0.79866722822189296</c:v>
                </c:pt>
                <c:pt idx="1204">
                  <c:v>0.79881409406661996</c:v>
                </c:pt>
                <c:pt idx="1205">
                  <c:v>0.79897389411926301</c:v>
                </c:pt>
                <c:pt idx="1206">
                  <c:v>0.79915270805358896</c:v>
                </c:pt>
                <c:pt idx="1207">
                  <c:v>0.79932049512863201</c:v>
                </c:pt>
                <c:pt idx="1208">
                  <c:v>0.79947183132171595</c:v>
                </c:pt>
                <c:pt idx="1209">
                  <c:v>0.79962537288665803</c:v>
                </c:pt>
                <c:pt idx="1210">
                  <c:v>0.79976907968521094</c:v>
                </c:pt>
                <c:pt idx="1211">
                  <c:v>0.79990783929824794</c:v>
                </c:pt>
                <c:pt idx="1212">
                  <c:v>0.80005011558532702</c:v>
                </c:pt>
                <c:pt idx="1213">
                  <c:v>0.80020550489425701</c:v>
                </c:pt>
                <c:pt idx="1214">
                  <c:v>0.80037704706192003</c:v>
                </c:pt>
                <c:pt idx="1215">
                  <c:v>0.80052838325500497</c:v>
                </c:pt>
                <c:pt idx="1216">
                  <c:v>0.80062959194183403</c:v>
                </c:pt>
                <c:pt idx="1217">
                  <c:v>0.80074355602264402</c:v>
                </c:pt>
                <c:pt idx="1218">
                  <c:v>0.80089691877365099</c:v>
                </c:pt>
                <c:pt idx="1219">
                  <c:v>0.80104193687438996</c:v>
                </c:pt>
                <c:pt idx="1220">
                  <c:v>0.80114886760711701</c:v>
                </c:pt>
                <c:pt idx="1221">
                  <c:v>0.801254546642303</c:v>
                </c:pt>
                <c:pt idx="1222">
                  <c:v>0.80135337114334093</c:v>
                </c:pt>
                <c:pt idx="1223">
                  <c:v>0.80144790410995492</c:v>
                </c:pt>
                <c:pt idx="1224">
                  <c:v>0.80153033733367895</c:v>
                </c:pt>
                <c:pt idx="1225">
                  <c:v>0.801615214347839</c:v>
                </c:pt>
                <c:pt idx="1226">
                  <c:v>0.80169186592102093</c:v>
                </c:pt>
                <c:pt idx="1227">
                  <c:v>0.80176577568054197</c:v>
                </c:pt>
                <c:pt idx="1228">
                  <c:v>0.80185148715972898</c:v>
                </c:pt>
                <c:pt idx="1229">
                  <c:v>0.80194041728973398</c:v>
                </c:pt>
                <c:pt idx="1230">
                  <c:v>0.80202255249023402</c:v>
                </c:pt>
                <c:pt idx="1231">
                  <c:v>0.80210009813308702</c:v>
                </c:pt>
                <c:pt idx="1232">
                  <c:v>0.80217728614807093</c:v>
                </c:pt>
                <c:pt idx="1233">
                  <c:v>0.80225167274475095</c:v>
                </c:pt>
                <c:pt idx="1234">
                  <c:v>0.80229655504226693</c:v>
                </c:pt>
                <c:pt idx="1235">
                  <c:v>0.80234435796737702</c:v>
                </c:pt>
                <c:pt idx="1236">
                  <c:v>0.80239245891570998</c:v>
                </c:pt>
                <c:pt idx="1237">
                  <c:v>0.80243388414382899</c:v>
                </c:pt>
                <c:pt idx="1238">
                  <c:v>0.80243740081787096</c:v>
                </c:pt>
                <c:pt idx="1239">
                  <c:v>0.80243990421295197</c:v>
                </c:pt>
                <c:pt idx="1240">
                  <c:v>0.80245414972305296</c:v>
                </c:pt>
                <c:pt idx="1241">
                  <c:v>0.80247107744216895</c:v>
                </c:pt>
                <c:pt idx="1242">
                  <c:v>0.80249378681182892</c:v>
                </c:pt>
                <c:pt idx="1243">
                  <c:v>0.80251423120498699</c:v>
                </c:pt>
                <c:pt idx="1244">
                  <c:v>0.80250999927520794</c:v>
                </c:pt>
                <c:pt idx="1245">
                  <c:v>0.80249938964843803</c:v>
                </c:pt>
                <c:pt idx="1246">
                  <c:v>0.80247566699981698</c:v>
                </c:pt>
                <c:pt idx="1247">
                  <c:v>0.80245909690856898</c:v>
                </c:pt>
                <c:pt idx="1248">
                  <c:v>0.80246201753616297</c:v>
                </c:pt>
                <c:pt idx="1249">
                  <c:v>0.80245546102523801</c:v>
                </c:pt>
                <c:pt idx="1250">
                  <c:v>0.80242446660995492</c:v>
                </c:pt>
                <c:pt idx="1251">
                  <c:v>0.80239406824111903</c:v>
                </c:pt>
                <c:pt idx="1252">
                  <c:v>0.80235145092010496</c:v>
                </c:pt>
                <c:pt idx="1253">
                  <c:v>0.80231026411056494</c:v>
                </c:pt>
                <c:pt idx="1254">
                  <c:v>0.80227026939392099</c:v>
                </c:pt>
                <c:pt idx="1255">
                  <c:v>0.80222651958465596</c:v>
                </c:pt>
                <c:pt idx="1256">
                  <c:v>0.80217132568359395</c:v>
                </c:pt>
                <c:pt idx="1257">
                  <c:v>0.80211905241012593</c:v>
                </c:pt>
                <c:pt idx="1258">
                  <c:v>0.80207655429840097</c:v>
                </c:pt>
                <c:pt idx="1259">
                  <c:v>0.80202606916427599</c:v>
                </c:pt>
                <c:pt idx="1260">
                  <c:v>0.80194232463836701</c:v>
                </c:pt>
                <c:pt idx="1261">
                  <c:v>0.80186728239059402</c:v>
                </c:pt>
                <c:pt idx="1262">
                  <c:v>0.80184308290481598</c:v>
                </c:pt>
                <c:pt idx="1263">
                  <c:v>0.80181882381439196</c:v>
                </c:pt>
                <c:pt idx="1264">
                  <c:v>0.80180404186248799</c:v>
                </c:pt>
                <c:pt idx="1265">
                  <c:v>0.80178622007369993</c:v>
                </c:pt>
                <c:pt idx="1266">
                  <c:v>0.80174235105514502</c:v>
                </c:pt>
                <c:pt idx="1267">
                  <c:v>0.80170378684997601</c:v>
                </c:pt>
                <c:pt idx="1268">
                  <c:v>0.80169633626937897</c:v>
                </c:pt>
                <c:pt idx="1269">
                  <c:v>0.80167940855026198</c:v>
                </c:pt>
                <c:pt idx="1270">
                  <c:v>0.80161610841751096</c:v>
                </c:pt>
                <c:pt idx="1271">
                  <c:v>0.80155721902847299</c:v>
                </c:pt>
                <c:pt idx="1272">
                  <c:v>0.80150512456893896</c:v>
                </c:pt>
                <c:pt idx="1273">
                  <c:v>0.80145720243453999</c:v>
                </c:pt>
                <c:pt idx="1274">
                  <c:v>0.80144957304000897</c:v>
                </c:pt>
                <c:pt idx="1275">
                  <c:v>0.80144581794738801</c:v>
                </c:pt>
                <c:pt idx="1276">
                  <c:v>0.80147281885147093</c:v>
                </c:pt>
                <c:pt idx="1277">
                  <c:v>0.80149427652358995</c:v>
                </c:pt>
                <c:pt idx="1278">
                  <c:v>0.80145791769027697</c:v>
                </c:pt>
                <c:pt idx="1279">
                  <c:v>0.80142811536788894</c:v>
                </c:pt>
                <c:pt idx="1280">
                  <c:v>0.80145094394683802</c:v>
                </c:pt>
                <c:pt idx="1281">
                  <c:v>0.80146960020065294</c:v>
                </c:pt>
                <c:pt idx="1282">
                  <c:v>0.80145964622497601</c:v>
                </c:pt>
                <c:pt idx="1283">
                  <c:v>0.80145010948181195</c:v>
                </c:pt>
                <c:pt idx="1284">
                  <c:v>0.80144927501678498</c:v>
                </c:pt>
                <c:pt idx="1285">
                  <c:v>0.80144635438919098</c:v>
                </c:pt>
                <c:pt idx="1286">
                  <c:v>0.80143550634384197</c:v>
                </c:pt>
                <c:pt idx="1287">
                  <c:v>0.80143175125122101</c:v>
                </c:pt>
                <c:pt idx="1288">
                  <c:v>0.801454281806946</c:v>
                </c:pt>
                <c:pt idx="1289">
                  <c:v>0.80147466659545896</c:v>
                </c:pt>
                <c:pt idx="1290">
                  <c:v>0.80150297880172694</c:v>
                </c:pt>
                <c:pt idx="1291">
                  <c:v>0.801534807682037</c:v>
                </c:pt>
                <c:pt idx="1292">
                  <c:v>0.80156896114349396</c:v>
                </c:pt>
                <c:pt idx="1293">
                  <c:v>0.80160782337188696</c:v>
                </c:pt>
                <c:pt idx="1294">
                  <c:v>0.80166420936584493</c:v>
                </c:pt>
                <c:pt idx="1295">
                  <c:v>0.80172029733657801</c:v>
                </c:pt>
                <c:pt idx="1296">
                  <c:v>0.80176529884338399</c:v>
                </c:pt>
                <c:pt idx="1297">
                  <c:v>0.80181006193160997</c:v>
                </c:pt>
                <c:pt idx="1298">
                  <c:v>0.80187956094741797</c:v>
                </c:pt>
                <c:pt idx="1299">
                  <c:v>0.80195519924163794</c:v>
                </c:pt>
                <c:pt idx="1300">
                  <c:v>0.80203304290771493</c:v>
                </c:pt>
                <c:pt idx="1301">
                  <c:v>0.802111840248108</c:v>
                </c:pt>
                <c:pt idx="1302">
                  <c:v>0.80219427347183203</c:v>
                </c:pt>
                <c:pt idx="1303">
                  <c:v>0.802283799648285</c:v>
                </c:pt>
                <c:pt idx="1304">
                  <c:v>0.80239579677581796</c:v>
                </c:pt>
                <c:pt idx="1305">
                  <c:v>0.80249724388122601</c:v>
                </c:pt>
                <c:pt idx="1306">
                  <c:v>0.802564060688019</c:v>
                </c:pt>
                <c:pt idx="1307">
                  <c:v>0.80264154672622701</c:v>
                </c:pt>
                <c:pt idx="1308">
                  <c:v>0.80274806022643996</c:v>
                </c:pt>
                <c:pt idx="1309">
                  <c:v>0.80284593105316193</c:v>
                </c:pt>
                <c:pt idx="1310">
                  <c:v>0.80291769504547095</c:v>
                </c:pt>
                <c:pt idx="1311">
                  <c:v>0.80299077033996602</c:v>
                </c:pt>
                <c:pt idx="1312">
                  <c:v>0.80307308435440095</c:v>
                </c:pt>
                <c:pt idx="1313">
                  <c:v>0.80315915346145594</c:v>
                </c:pt>
                <c:pt idx="1314">
                  <c:v>0.803246474266052</c:v>
                </c:pt>
                <c:pt idx="1315">
                  <c:v>0.803343689441681</c:v>
                </c:pt>
                <c:pt idx="1316">
                  <c:v>0.80346051454544098</c:v>
                </c:pt>
                <c:pt idx="1317">
                  <c:v>0.80357513427734395</c:v>
                </c:pt>
                <c:pt idx="1318">
                  <c:v>0.80368373394012493</c:v>
                </c:pt>
                <c:pt idx="1319">
                  <c:v>0.80379984378814695</c:v>
                </c:pt>
                <c:pt idx="1320">
                  <c:v>0.80392805337905893</c:v>
                </c:pt>
                <c:pt idx="1321">
                  <c:v>0.80406174659729002</c:v>
                </c:pt>
                <c:pt idx="1322">
                  <c:v>0.80420974493026698</c:v>
                </c:pt>
                <c:pt idx="1323">
                  <c:v>0.804356253147125</c:v>
                </c:pt>
                <c:pt idx="1324">
                  <c:v>0.80449429750442503</c:v>
                </c:pt>
                <c:pt idx="1325">
                  <c:v>0.804614222049713</c:v>
                </c:pt>
                <c:pt idx="1326">
                  <c:v>0.80470929145812997</c:v>
                </c:pt>
                <c:pt idx="1327">
                  <c:v>0.80481574535369893</c:v>
                </c:pt>
                <c:pt idx="1328">
                  <c:v>0.80493853092193601</c:v>
                </c:pt>
                <c:pt idx="1329">
                  <c:v>0.80507228374481199</c:v>
                </c:pt>
                <c:pt idx="1330">
                  <c:v>0.80521545410156303</c:v>
                </c:pt>
                <c:pt idx="1331">
                  <c:v>0.80534336566925002</c:v>
                </c:pt>
                <c:pt idx="1332">
                  <c:v>0.80545053482055695</c:v>
                </c:pt>
                <c:pt idx="1333">
                  <c:v>0.80556950569152797</c:v>
                </c:pt>
                <c:pt idx="1334">
                  <c:v>0.8057044506073</c:v>
                </c:pt>
                <c:pt idx="1335">
                  <c:v>0.80583736896514901</c:v>
                </c:pt>
                <c:pt idx="1336">
                  <c:v>0.80597308874130202</c:v>
                </c:pt>
                <c:pt idx="1337">
                  <c:v>0.80610344409942603</c:v>
                </c:pt>
                <c:pt idx="1338">
                  <c:v>0.806220626831055</c:v>
                </c:pt>
                <c:pt idx="1339">
                  <c:v>0.80632672309875497</c:v>
                </c:pt>
                <c:pt idx="1340">
                  <c:v>0.80643067359924303</c:v>
                </c:pt>
                <c:pt idx="1341">
                  <c:v>0.80652377605438197</c:v>
                </c:pt>
                <c:pt idx="1342">
                  <c:v>0.806608951091766</c:v>
                </c:pt>
                <c:pt idx="1343">
                  <c:v>0.80671331882476793</c:v>
                </c:pt>
                <c:pt idx="1344">
                  <c:v>0.80682847499847399</c:v>
                </c:pt>
                <c:pt idx="1345">
                  <c:v>0.80697182416915902</c:v>
                </c:pt>
                <c:pt idx="1346">
                  <c:v>0.80713084936141999</c:v>
                </c:pt>
                <c:pt idx="1347">
                  <c:v>0.80720934867858896</c:v>
                </c:pt>
                <c:pt idx="1348">
                  <c:v>0.80725166797637893</c:v>
                </c:pt>
                <c:pt idx="1349">
                  <c:v>0.80735329389572097</c:v>
                </c:pt>
                <c:pt idx="1350">
                  <c:v>0.80748031139373799</c:v>
                </c:pt>
                <c:pt idx="1351">
                  <c:v>0.807552313804626</c:v>
                </c:pt>
                <c:pt idx="1352">
                  <c:v>0.80759731531143197</c:v>
                </c:pt>
                <c:pt idx="1353">
                  <c:v>0.80767861604690594</c:v>
                </c:pt>
                <c:pt idx="1354">
                  <c:v>0.80777893066406303</c:v>
                </c:pt>
                <c:pt idx="1355">
                  <c:v>0.80789033174514802</c:v>
                </c:pt>
                <c:pt idx="1356">
                  <c:v>0.80800590515136694</c:v>
                </c:pt>
                <c:pt idx="1357">
                  <c:v>0.80810264348983796</c:v>
                </c:pt>
                <c:pt idx="1358">
                  <c:v>0.80819419622421296</c:v>
                </c:pt>
                <c:pt idx="1359">
                  <c:v>0.80829063653945898</c:v>
                </c:pt>
                <c:pt idx="1360">
                  <c:v>0.80838695764541602</c:v>
                </c:pt>
                <c:pt idx="1361">
                  <c:v>0.80843946933746302</c:v>
                </c:pt>
                <c:pt idx="1362">
                  <c:v>0.80848500728607198</c:v>
                </c:pt>
                <c:pt idx="1363">
                  <c:v>0.808550930023193</c:v>
                </c:pt>
                <c:pt idx="1364">
                  <c:v>0.80862293243408201</c:v>
                </c:pt>
                <c:pt idx="1365">
                  <c:v>0.80869475603103602</c:v>
                </c:pt>
                <c:pt idx="1366">
                  <c:v>0.80876443386077901</c:v>
                </c:pt>
                <c:pt idx="1367">
                  <c:v>0.80873188972473098</c:v>
                </c:pt>
                <c:pt idx="1368">
                  <c:v>0.80869076251983596</c:v>
                </c:pt>
                <c:pt idx="1369">
                  <c:v>0.80868736505508398</c:v>
                </c:pt>
                <c:pt idx="1370">
                  <c:v>0.808684265613556</c:v>
                </c:pt>
                <c:pt idx="1371">
                  <c:v>0.80867443084716795</c:v>
                </c:pt>
                <c:pt idx="1372">
                  <c:v>0.80866531133651698</c:v>
                </c:pt>
                <c:pt idx="1373">
                  <c:v>0.80863848924636794</c:v>
                </c:pt>
                <c:pt idx="1374">
                  <c:v>0.80860910415649401</c:v>
                </c:pt>
                <c:pt idx="1375">
                  <c:v>0.80857149362564096</c:v>
                </c:pt>
                <c:pt idx="1376">
                  <c:v>0.808531618118286</c:v>
                </c:pt>
                <c:pt idx="1377">
                  <c:v>0.80845365524292001</c:v>
                </c:pt>
                <c:pt idx="1378">
                  <c:v>0.808376228809357</c:v>
                </c:pt>
                <c:pt idx="1379">
                  <c:v>0.80831829309463499</c:v>
                </c:pt>
                <c:pt idx="1380">
                  <c:v>0.80825171470642099</c:v>
                </c:pt>
                <c:pt idx="1381">
                  <c:v>0.80811843872070299</c:v>
                </c:pt>
                <c:pt idx="1382">
                  <c:v>0.80799160003662096</c:v>
                </c:pt>
                <c:pt idx="1383">
                  <c:v>0.80790565013885496</c:v>
                </c:pt>
                <c:pt idx="1384">
                  <c:v>0.807807600498199</c:v>
                </c:pt>
                <c:pt idx="1385">
                  <c:v>0.807668840885162</c:v>
                </c:pt>
                <c:pt idx="1386">
                  <c:v>0.80753049850463898</c:v>
                </c:pt>
                <c:pt idx="1387">
                  <c:v>0.80739722251892099</c:v>
                </c:pt>
                <c:pt idx="1388">
                  <c:v>0.80726990699768097</c:v>
                </c:pt>
                <c:pt idx="1389">
                  <c:v>0.807163870334625</c:v>
                </c:pt>
                <c:pt idx="1390">
                  <c:v>0.80707029104232797</c:v>
                </c:pt>
                <c:pt idx="1391">
                  <c:v>0.80700138807296795</c:v>
                </c:pt>
                <c:pt idx="1392">
                  <c:v>0.80691639184951802</c:v>
                </c:pt>
                <c:pt idx="1393">
                  <c:v>0.80680201053619394</c:v>
                </c:pt>
                <c:pt idx="1394">
                  <c:v>0.80666033029556294</c:v>
                </c:pt>
                <c:pt idx="1395">
                  <c:v>0.80647507905960103</c:v>
                </c:pt>
                <c:pt idx="1396">
                  <c:v>0.80629918575286896</c:v>
                </c:pt>
                <c:pt idx="1397">
                  <c:v>0.80613712072372401</c:v>
                </c:pt>
                <c:pt idx="1398">
                  <c:v>0.80596098899841295</c:v>
                </c:pt>
                <c:pt idx="1399">
                  <c:v>0.80576858520507799</c:v>
                </c:pt>
                <c:pt idx="1400">
                  <c:v>0.80557236671447796</c:v>
                </c:pt>
                <c:pt idx="1401">
                  <c:v>0.80537245273590097</c:v>
                </c:pt>
                <c:pt idx="1402">
                  <c:v>0.805199599266052</c:v>
                </c:pt>
                <c:pt idx="1403">
                  <c:v>0.80505023002624498</c:v>
                </c:pt>
                <c:pt idx="1404">
                  <c:v>0.80488739013671895</c:v>
                </c:pt>
                <c:pt idx="1405">
                  <c:v>0.80471370220184302</c:v>
                </c:pt>
                <c:pt idx="1406">
                  <c:v>0.80450282096862802</c:v>
                </c:pt>
                <c:pt idx="1407">
                  <c:v>0.80426696538925202</c:v>
                </c:pt>
                <c:pt idx="1408">
                  <c:v>0.80403659343719502</c:v>
                </c:pt>
                <c:pt idx="1409">
                  <c:v>0.80380824804305995</c:v>
                </c:pt>
                <c:pt idx="1410">
                  <c:v>0.80357769727706896</c:v>
                </c:pt>
                <c:pt idx="1411">
                  <c:v>0.80334529876708993</c:v>
                </c:pt>
                <c:pt idx="1412">
                  <c:v>0.80307278633117696</c:v>
                </c:pt>
                <c:pt idx="1413">
                  <c:v>0.80278400182723997</c:v>
                </c:pt>
                <c:pt idx="1414">
                  <c:v>0.80257884263992296</c:v>
                </c:pt>
                <c:pt idx="1415">
                  <c:v>0.80239460468292201</c:v>
                </c:pt>
                <c:pt idx="1416">
                  <c:v>0.80219308137893697</c:v>
                </c:pt>
                <c:pt idx="1417">
                  <c:v>0.801986908912659</c:v>
                </c:pt>
                <c:pt idx="1418">
                  <c:v>0.80167416334152197</c:v>
                </c:pt>
                <c:pt idx="1419">
                  <c:v>0.80133972167968803</c:v>
                </c:pt>
                <c:pt idx="1420">
                  <c:v>0.80104128122329699</c:v>
                </c:pt>
                <c:pt idx="1421">
                  <c:v>0.80074528455734295</c:v>
                </c:pt>
                <c:pt idx="1422">
                  <c:v>0.80044797658920297</c:v>
                </c:pt>
                <c:pt idx="1423">
                  <c:v>0.80014655590057393</c:v>
                </c:pt>
                <c:pt idx="1424">
                  <c:v>0.79980239868164094</c:v>
                </c:pt>
                <c:pt idx="1425">
                  <c:v>0.79945776462554896</c:v>
                </c:pt>
                <c:pt idx="1426">
                  <c:v>0.79912707805633498</c:v>
                </c:pt>
                <c:pt idx="1427">
                  <c:v>0.79879454374313397</c:v>
                </c:pt>
                <c:pt idx="1428">
                  <c:v>0.79848334789276099</c:v>
                </c:pt>
                <c:pt idx="1429">
                  <c:v>0.79816142320632899</c:v>
                </c:pt>
                <c:pt idx="1430">
                  <c:v>0.79782227277755702</c:v>
                </c:pt>
                <c:pt idx="1431">
                  <c:v>0.79749420881271393</c:v>
                </c:pt>
                <c:pt idx="1432">
                  <c:v>0.79865095615386994</c:v>
                </c:pt>
                <c:pt idx="1433">
                  <c:v>0.79836610555648801</c:v>
                </c:pt>
                <c:pt idx="1434">
                  <c:v>0.79811576604843093</c:v>
                </c:pt>
                <c:pt idx="1435">
                  <c:v>0.797900354862213</c:v>
                </c:pt>
                <c:pt idx="1436">
                  <c:v>0.79772267341613801</c:v>
                </c:pt>
                <c:pt idx="1437">
                  <c:v>0.79756042957305895</c:v>
                </c:pt>
                <c:pt idx="1438">
                  <c:v>0.79739782810211202</c:v>
                </c:pt>
                <c:pt idx="1439">
                  <c:v>0.79720715284347499</c:v>
                </c:pt>
                <c:pt idx="1440">
                  <c:v>0.79701915979385396</c:v>
                </c:pt>
                <c:pt idx="1441">
                  <c:v>0.79685506820678698</c:v>
                </c:pt>
                <c:pt idx="1442">
                  <c:v>0.79669699668884297</c:v>
                </c:pt>
                <c:pt idx="1443">
                  <c:v>0.79652199745178198</c:v>
                </c:pt>
                <c:pt idx="1444">
                  <c:v>0.79634646177291901</c:v>
                </c:pt>
                <c:pt idx="1445">
                  <c:v>0.79626879692077601</c:v>
                </c:pt>
                <c:pt idx="1446">
                  <c:v>0.79622707366943402</c:v>
                </c:pt>
                <c:pt idx="1447">
                  <c:v>0.79621706008911097</c:v>
                </c:pt>
                <c:pt idx="1448">
                  <c:v>0.79620901346206696</c:v>
                </c:pt>
                <c:pt idx="1449">
                  <c:v>0.79616591930389402</c:v>
                </c:pt>
                <c:pt idx="1450">
                  <c:v>0.79610214233398402</c:v>
                </c:pt>
                <c:pt idx="1451">
                  <c:v>0.79605165719985993</c:v>
                </c:pt>
                <c:pt idx="1452">
                  <c:v>0.79605147838592494</c:v>
                </c:pt>
                <c:pt idx="1453">
                  <c:v>0.79606477022170996</c:v>
                </c:pt>
                <c:pt idx="1454">
                  <c:v>0.79614952802658101</c:v>
                </c:pt>
                <c:pt idx="1455">
                  <c:v>0.79624328613281303</c:v>
                </c:pt>
                <c:pt idx="1456">
                  <c:v>0.79628363847732497</c:v>
                </c:pt>
                <c:pt idx="1457">
                  <c:v>0.79631993770599396</c:v>
                </c:pt>
                <c:pt idx="1458">
                  <c:v>0.79631779193878194</c:v>
                </c:pt>
                <c:pt idx="1459">
                  <c:v>0.79627183675766</c:v>
                </c:pt>
                <c:pt idx="1460">
                  <c:v>0.79623839855194101</c:v>
                </c:pt>
                <c:pt idx="1461">
                  <c:v>0.79622349739074694</c:v>
                </c:pt>
                <c:pt idx="1462">
                  <c:v>0.79621300697326702</c:v>
                </c:pt>
                <c:pt idx="1463">
                  <c:v>0.79618999958038295</c:v>
                </c:pt>
                <c:pt idx="1464">
                  <c:v>0.79616281986236592</c:v>
                </c:pt>
                <c:pt idx="1465">
                  <c:v>0.79613510370254503</c:v>
                </c:pt>
                <c:pt idx="1466">
                  <c:v>0.79611245393753094</c:v>
                </c:pt>
                <c:pt idx="1467">
                  <c:v>0.79612503051757799</c:v>
                </c:pt>
                <c:pt idx="1468">
                  <c:v>0.79614684581756601</c:v>
                </c:pt>
                <c:pt idx="1469">
                  <c:v>0.79620507955551101</c:v>
                </c:pt>
                <c:pt idx="1470">
                  <c:v>0.79629389047622701</c:v>
                </c:pt>
                <c:pt idx="1471">
                  <c:v>0.79641298055648801</c:v>
                </c:pt>
                <c:pt idx="1472">
                  <c:v>0.79657647609710702</c:v>
                </c:pt>
                <c:pt idx="1473">
                  <c:v>0.79672542810440095</c:v>
                </c:pt>
                <c:pt idx="1474">
                  <c:v>0.79685232639312698</c:v>
                </c:pt>
                <c:pt idx="1475">
                  <c:v>0.796976661682129</c:v>
                </c:pt>
                <c:pt idx="1476">
                  <c:v>0.79708132743835403</c:v>
                </c:pt>
                <c:pt idx="1477">
                  <c:v>0.79718849658966096</c:v>
                </c:pt>
                <c:pt idx="1478">
                  <c:v>0.79732117652893097</c:v>
                </c:pt>
                <c:pt idx="1479">
                  <c:v>0.79746357202529894</c:v>
                </c:pt>
                <c:pt idx="1480">
                  <c:v>0.79759154319763192</c:v>
                </c:pt>
                <c:pt idx="1481">
                  <c:v>0.79769954681396493</c:v>
                </c:pt>
                <c:pt idx="1482">
                  <c:v>0.79777745008468592</c:v>
                </c:pt>
                <c:pt idx="1483">
                  <c:v>0.797847723960876</c:v>
                </c:pt>
                <c:pt idx="1484">
                  <c:v>0.79791281223297095</c:v>
                </c:pt>
                <c:pt idx="1485">
                  <c:v>0.79789630174636794</c:v>
                </c:pt>
                <c:pt idx="1486">
                  <c:v>0.79787323474883998</c:v>
                </c:pt>
                <c:pt idx="1487">
                  <c:v>0.79790089130401598</c:v>
                </c:pt>
                <c:pt idx="1488">
                  <c:v>0.79792962074279794</c:v>
                </c:pt>
                <c:pt idx="1489">
                  <c:v>0.79795054197311399</c:v>
                </c:pt>
                <c:pt idx="1490">
                  <c:v>0.79794893264770494</c:v>
                </c:pt>
                <c:pt idx="1491">
                  <c:v>0.79799453020095801</c:v>
                </c:pt>
                <c:pt idx="1492">
                  <c:v>0.79809526205062897</c:v>
                </c:pt>
                <c:pt idx="1493">
                  <c:v>0.79822686910629292</c:v>
                </c:pt>
                <c:pt idx="1494">
                  <c:v>0.79844073057174703</c:v>
                </c:pt>
                <c:pt idx="1495">
                  <c:v>0.79866245985031092</c:v>
                </c:pt>
                <c:pt idx="1496">
                  <c:v>0.79888943433761594</c:v>
                </c:pt>
                <c:pt idx="1497">
                  <c:v>0.79910717010498</c:v>
                </c:pt>
                <c:pt idx="1498">
                  <c:v>0.79933408498764003</c:v>
                </c:pt>
                <c:pt idx="1499">
                  <c:v>0.79959598779678298</c:v>
                </c:pt>
                <c:pt idx="1500">
                  <c:v>0.79986158609390301</c:v>
                </c:pt>
                <c:pt idx="1501">
                  <c:v>0.80012372732162496</c:v>
                </c:pt>
                <c:pt idx="1502">
                  <c:v>0.80037800073623699</c:v>
                </c:pt>
                <c:pt idx="1503">
                  <c:v>0.80064640045166002</c:v>
                </c:pt>
                <c:pt idx="1504">
                  <c:v>0.800866103172302</c:v>
                </c:pt>
                <c:pt idx="1505">
                  <c:v>0.80094996690750098</c:v>
                </c:pt>
                <c:pt idx="1506">
                  <c:v>0.80101660490035997</c:v>
                </c:pt>
                <c:pt idx="1507">
                  <c:v>0.80099639892578101</c:v>
                </c:pt>
                <c:pt idx="1508">
                  <c:v>0.80096677541732797</c:v>
                </c:pt>
                <c:pt idx="1509">
                  <c:v>0.80089745521545397</c:v>
                </c:pt>
                <c:pt idx="1510">
                  <c:v>0.80083326101303098</c:v>
                </c:pt>
                <c:pt idx="1511">
                  <c:v>0.80068144798278795</c:v>
                </c:pt>
                <c:pt idx="1512">
                  <c:v>0.800477659702301</c:v>
                </c:pt>
                <c:pt idx="1513">
                  <c:v>0.80023256540298493</c:v>
                </c:pt>
                <c:pt idx="1514">
                  <c:v>0.79993853569030793</c:v>
                </c:pt>
                <c:pt idx="1515">
                  <c:v>0.799609339237213</c:v>
                </c:pt>
                <c:pt idx="1516">
                  <c:v>0.79922977685928298</c:v>
                </c:pt>
                <c:pt idx="1517">
                  <c:v>0.79882351160049403</c:v>
                </c:pt>
                <c:pt idx="1518">
                  <c:v>0.79830232858657801</c:v>
                </c:pt>
                <c:pt idx="1519">
                  <c:v>0.79777023792266799</c:v>
                </c:pt>
                <c:pt idx="1520">
                  <c:v>0.797101354598999</c:v>
                </c:pt>
                <c:pt idx="1521">
                  <c:v>0.79641125202178997</c:v>
                </c:pt>
                <c:pt idx="1522">
                  <c:v>0.79569820165634197</c:v>
                </c:pt>
                <c:pt idx="1523">
                  <c:v>0.79498199224471999</c:v>
                </c:pt>
                <c:pt idx="1524">
                  <c:v>0.794188296794891</c:v>
                </c:pt>
                <c:pt idx="1525">
                  <c:v>0.79332164525985693</c:v>
                </c:pt>
                <c:pt idx="1526">
                  <c:v>0.79243800640106199</c:v>
                </c:pt>
                <c:pt idx="1527">
                  <c:v>0.79151198863983196</c:v>
                </c:pt>
                <c:pt idx="1528">
                  <c:v>0.79054162502288794</c:v>
                </c:pt>
                <c:pt idx="1529">
                  <c:v>0.78940770626068102</c:v>
                </c:pt>
                <c:pt idx="1530">
                  <c:v>0.78827986717224097</c:v>
                </c:pt>
                <c:pt idx="1531">
                  <c:v>0.78713551759719802</c:v>
                </c:pt>
                <c:pt idx="1532">
                  <c:v>0.78599063158035298</c:v>
                </c:pt>
                <c:pt idx="1533">
                  <c:v>0.78471711874008199</c:v>
                </c:pt>
                <c:pt idx="1534">
                  <c:v>0.78342006206512493</c:v>
                </c:pt>
                <c:pt idx="1535">
                  <c:v>0.78206191062927199</c:v>
                </c:pt>
                <c:pt idx="1536">
                  <c:v>0.78066394329070998</c:v>
                </c:pt>
                <c:pt idx="1537">
                  <c:v>0.77919331789016699</c:v>
                </c:pt>
                <c:pt idx="1538">
                  <c:v>0.77761695384979201</c:v>
                </c:pt>
                <c:pt idx="1539">
                  <c:v>0.77604798078536996</c:v>
                </c:pt>
                <c:pt idx="1540">
                  <c:v>0.77447835206985494</c:v>
                </c:pt>
                <c:pt idx="1541">
                  <c:v>0.77289382219314595</c:v>
                </c:pt>
                <c:pt idx="1542">
                  <c:v>0.77116677761077901</c:v>
                </c:pt>
                <c:pt idx="1543">
                  <c:v>0.76942900419235194</c:v>
                </c:pt>
                <c:pt idx="1544">
                  <c:v>0.76769850254058802</c:v>
                </c:pt>
                <c:pt idx="1545">
                  <c:v>0.76595607995986903</c:v>
                </c:pt>
                <c:pt idx="1546">
                  <c:v>0.76422170400619494</c:v>
                </c:pt>
                <c:pt idx="1547">
                  <c:v>0.76247624158859295</c:v>
                </c:pt>
                <c:pt idx="1548">
                  <c:v>0.76084015369415303</c:v>
                </c:pt>
                <c:pt idx="1549">
                  <c:v>0.75927034616470301</c:v>
                </c:pt>
                <c:pt idx="1550">
                  <c:v>0.75776187181472798</c:v>
                </c:pt>
                <c:pt idx="1551">
                  <c:v>0.75636241436004603</c:v>
                </c:pt>
                <c:pt idx="1552">
                  <c:v>0.75500706434249898</c:v>
                </c:pt>
                <c:pt idx="1553">
                  <c:v>0.75385150909423793</c:v>
                </c:pt>
                <c:pt idx="1554">
                  <c:v>0.75271311998367296</c:v>
                </c:pt>
                <c:pt idx="1555">
                  <c:v>0.75180641412734994</c:v>
                </c:pt>
                <c:pt idx="1556">
                  <c:v>0.75091872215270994</c:v>
                </c:pt>
                <c:pt idx="1557">
                  <c:v>0.75027326345443701</c:v>
                </c:pt>
                <c:pt idx="1558">
                  <c:v>0.74969587326049802</c:v>
                </c:pt>
                <c:pt idx="1559">
                  <c:v>0.74921528100967394</c:v>
                </c:pt>
                <c:pt idx="1560">
                  <c:v>0.74880400896072397</c:v>
                </c:pt>
                <c:pt idx="1561">
                  <c:v>0.74849585294723497</c:v>
                </c:pt>
                <c:pt idx="1562">
                  <c:v>0.74835041761398302</c:v>
                </c:pt>
                <c:pt idx="1563">
                  <c:v>0.74824414253234894</c:v>
                </c:pt>
                <c:pt idx="1564">
                  <c:v>0.74828103780746502</c:v>
                </c:pt>
                <c:pt idx="1565">
                  <c:v>0.74832067489623999</c:v>
                </c:pt>
                <c:pt idx="1566">
                  <c:v>0.74838844537734994</c:v>
                </c:pt>
                <c:pt idx="1567">
                  <c:v>0.74845788478851294</c:v>
                </c:pt>
                <c:pt idx="1568">
                  <c:v>0.74859080314636195</c:v>
                </c:pt>
                <c:pt idx="1569">
                  <c:v>0.74873278141021693</c:v>
                </c:pt>
                <c:pt idx="1570">
                  <c:v>0.74889621734619094</c:v>
                </c:pt>
                <c:pt idx="1571">
                  <c:v>0.74908087253570599</c:v>
                </c:pt>
                <c:pt idx="1572">
                  <c:v>0.74926183223724396</c:v>
                </c:pt>
                <c:pt idx="1573">
                  <c:v>0.74944660663604701</c:v>
                </c:pt>
                <c:pt idx="1574">
                  <c:v>0.74961570501327501</c:v>
                </c:pt>
                <c:pt idx="1575">
                  <c:v>0.74976269006729102</c:v>
                </c:pt>
                <c:pt idx="1576">
                  <c:v>0.74990681409835802</c:v>
                </c:pt>
                <c:pt idx="1577">
                  <c:v>0.75003836154937698</c:v>
                </c:pt>
                <c:pt idx="1578">
                  <c:v>0.75016573667526198</c:v>
                </c:pt>
                <c:pt idx="1579">
                  <c:v>0.75024381875991797</c:v>
                </c:pt>
                <c:pt idx="1580">
                  <c:v>0.75031999349594103</c:v>
                </c:pt>
                <c:pt idx="1581">
                  <c:v>0.75042912960052499</c:v>
                </c:pt>
                <c:pt idx="1582">
                  <c:v>0.75054130554199194</c:v>
                </c:pt>
                <c:pt idx="1583">
                  <c:v>0.750642514228821</c:v>
                </c:pt>
                <c:pt idx="1584">
                  <c:v>0.75073359012603802</c:v>
                </c:pt>
                <c:pt idx="1585">
                  <c:v>0.75082603693008398</c:v>
                </c:pt>
                <c:pt idx="1586">
                  <c:v>0.75092021226882899</c:v>
                </c:pt>
                <c:pt idx="1587">
                  <c:v>0.75102773904800402</c:v>
                </c:pt>
                <c:pt idx="1588">
                  <c:v>0.75114939212799092</c:v>
                </c:pt>
                <c:pt idx="1589">
                  <c:v>0.751277959346771</c:v>
                </c:pt>
                <c:pt idx="1590">
                  <c:v>0.75143495798110993</c:v>
                </c:pt>
                <c:pt idx="1591">
                  <c:v>0.75159195661544798</c:v>
                </c:pt>
                <c:pt idx="1592">
                  <c:v>0.75177643299102803</c:v>
                </c:pt>
                <c:pt idx="1593">
                  <c:v>0.75196251869201702</c:v>
                </c:pt>
                <c:pt idx="1594">
                  <c:v>0.75217882394790603</c:v>
                </c:pt>
                <c:pt idx="1595">
                  <c:v>0.752404308319092</c:v>
                </c:pt>
                <c:pt idx="1596">
                  <c:v>0.75262871980667101</c:v>
                </c:pt>
                <c:pt idx="1597">
                  <c:v>0.75284913778305096</c:v>
                </c:pt>
                <c:pt idx="1598">
                  <c:v>0.75308475494384797</c:v>
                </c:pt>
                <c:pt idx="1599">
                  <c:v>0.75332543849945099</c:v>
                </c:pt>
                <c:pt idx="1600">
                  <c:v>0.75358304977417001</c:v>
                </c:pt>
                <c:pt idx="1601">
                  <c:v>0.75387237071990998</c:v>
                </c:pt>
                <c:pt idx="1602">
                  <c:v>0.75416753292083694</c:v>
                </c:pt>
                <c:pt idx="1603">
                  <c:v>0.75448850393295297</c:v>
                </c:pt>
                <c:pt idx="1604">
                  <c:v>0.75480846166610693</c:v>
                </c:pt>
                <c:pt idx="1605">
                  <c:v>0.75514361858367895</c:v>
                </c:pt>
                <c:pt idx="1606">
                  <c:v>0.75547943115234395</c:v>
                </c:pt>
                <c:pt idx="1607">
                  <c:v>0.75579128265380902</c:v>
                </c:pt>
                <c:pt idx="1608">
                  <c:v>0.75610027313232397</c:v>
                </c:pt>
                <c:pt idx="1609">
                  <c:v>0.75641772747039793</c:v>
                </c:pt>
                <c:pt idx="1610">
                  <c:v>0.75673309564590496</c:v>
                </c:pt>
                <c:pt idx="1611">
                  <c:v>0.75705454349517798</c:v>
                </c:pt>
                <c:pt idx="1612">
                  <c:v>0.75739125013351394</c:v>
                </c:pt>
                <c:pt idx="1613">
                  <c:v>0.75770179033279395</c:v>
                </c:pt>
                <c:pt idx="1614">
                  <c:v>0.75797150135040303</c:v>
                </c:pt>
                <c:pt idx="1615">
                  <c:v>0.75825575590133698</c:v>
                </c:pt>
                <c:pt idx="1616">
                  <c:v>0.75857267379760696</c:v>
                </c:pt>
                <c:pt idx="1617">
                  <c:v>0.75888887643814096</c:v>
                </c:pt>
                <c:pt idx="1618">
                  <c:v>0.75920847654342694</c:v>
                </c:pt>
                <c:pt idx="1619">
                  <c:v>0.75952831506729102</c:v>
                </c:pt>
                <c:pt idx="1620">
                  <c:v>0.75980809926986703</c:v>
                </c:pt>
                <c:pt idx="1621">
                  <c:v>0.76008603572845501</c:v>
                </c:pt>
                <c:pt idx="1622">
                  <c:v>0.76042459011077901</c:v>
                </c:pt>
                <c:pt idx="1623">
                  <c:v>0.76077798604965197</c:v>
                </c:pt>
                <c:pt idx="1624">
                  <c:v>0.76113185882568402</c:v>
                </c:pt>
                <c:pt idx="1625">
                  <c:v>0.76149067878723098</c:v>
                </c:pt>
                <c:pt idx="1626">
                  <c:v>0.76186779737472499</c:v>
                </c:pt>
                <c:pt idx="1627">
                  <c:v>0.76226208209991497</c:v>
                </c:pt>
                <c:pt idx="1628">
                  <c:v>0.76265779733657801</c:v>
                </c:pt>
                <c:pt idx="1629">
                  <c:v>0.76306388378143297</c:v>
                </c:pt>
                <c:pt idx="1630">
                  <c:v>0.76346675157546995</c:v>
                </c:pt>
                <c:pt idx="1631">
                  <c:v>0.76383868455886794</c:v>
                </c:pt>
                <c:pt idx="1632">
                  <c:v>0.76421025991439795</c:v>
                </c:pt>
                <c:pt idx="1633">
                  <c:v>0.76458112001419098</c:v>
                </c:pt>
                <c:pt idx="1634">
                  <c:v>0.76495323181152297</c:v>
                </c:pt>
                <c:pt idx="1635">
                  <c:v>0.76531258821487402</c:v>
                </c:pt>
                <c:pt idx="1636">
                  <c:v>0.76566908359527597</c:v>
                </c:pt>
                <c:pt idx="1637">
                  <c:v>0.76602128744125397</c:v>
                </c:pt>
                <c:pt idx="1638">
                  <c:v>0.76637414693832395</c:v>
                </c:pt>
                <c:pt idx="1639">
                  <c:v>0.76674262285232497</c:v>
                </c:pt>
                <c:pt idx="1640">
                  <c:v>0.76712087392806994</c:v>
                </c:pt>
                <c:pt idx="1641">
                  <c:v>0.76749536991119394</c:v>
                </c:pt>
                <c:pt idx="1642">
                  <c:v>0.76786235570907602</c:v>
                </c:pt>
                <c:pt idx="1643">
                  <c:v>0.76823220252990698</c:v>
                </c:pt>
                <c:pt idx="1644">
                  <c:v>0.76860938072204599</c:v>
                </c:pt>
                <c:pt idx="1645">
                  <c:v>0.768989241123199</c:v>
                </c:pt>
                <c:pt idx="1646">
                  <c:v>0.76939204931259197</c:v>
                </c:pt>
                <c:pt idx="1647">
                  <c:v>0.76979563236236592</c:v>
                </c:pt>
                <c:pt idx="1648">
                  <c:v>0.77018842697143597</c:v>
                </c:pt>
                <c:pt idx="1649">
                  <c:v>0.77058259248733496</c:v>
                </c:pt>
                <c:pt idx="1650">
                  <c:v>0.77097175121307393</c:v>
                </c:pt>
                <c:pt idx="1651">
                  <c:v>0.77136013507842993</c:v>
                </c:pt>
                <c:pt idx="1652">
                  <c:v>0.77174816131591795</c:v>
                </c:pt>
                <c:pt idx="1653">
                  <c:v>0.77213469743728602</c:v>
                </c:pt>
                <c:pt idx="1654">
                  <c:v>0.77251503467559801</c:v>
                </c:pt>
                <c:pt idx="1655">
                  <c:v>0.77289024591445898</c:v>
                </c:pt>
                <c:pt idx="1656">
                  <c:v>0.77326545715331996</c:v>
                </c:pt>
                <c:pt idx="1657">
                  <c:v>0.77364484071731598</c:v>
                </c:pt>
                <c:pt idx="1658">
                  <c:v>0.77402637004852293</c:v>
                </c:pt>
                <c:pt idx="1659">
                  <c:v>0.77440915107727093</c:v>
                </c:pt>
                <c:pt idx="1660">
                  <c:v>0.77479121685028096</c:v>
                </c:pt>
                <c:pt idx="1661">
                  <c:v>0.775153791904449</c:v>
                </c:pt>
                <c:pt idx="1662">
                  <c:v>0.77551732063293499</c:v>
                </c:pt>
                <c:pt idx="1663">
                  <c:v>0.77586284875869793</c:v>
                </c:pt>
                <c:pt idx="1664">
                  <c:v>0.77620760202407801</c:v>
                </c:pt>
                <c:pt idx="1665">
                  <c:v>0.77654842138290403</c:v>
                </c:pt>
                <c:pt idx="1666">
                  <c:v>0.77688918113708494</c:v>
                </c:pt>
                <c:pt idx="1667">
                  <c:v>0.77719942331314096</c:v>
                </c:pt>
                <c:pt idx="1668">
                  <c:v>0.77749387025833094</c:v>
                </c:pt>
                <c:pt idx="1669">
                  <c:v>0.777822589874268</c:v>
                </c:pt>
                <c:pt idx="1670">
                  <c:v>0.77818373441696198</c:v>
                </c:pt>
                <c:pt idx="1671">
                  <c:v>0.778513288497925</c:v>
                </c:pt>
                <c:pt idx="1672">
                  <c:v>0.77878967523574794</c:v>
                </c:pt>
                <c:pt idx="1673">
                  <c:v>0.77906641960143996</c:v>
                </c:pt>
                <c:pt idx="1674">
                  <c:v>0.77934232950210602</c:v>
                </c:pt>
                <c:pt idx="1675">
                  <c:v>0.77962074279785198</c:v>
                </c:pt>
                <c:pt idx="1676">
                  <c:v>0.77991393804550202</c:v>
                </c:pt>
                <c:pt idx="1677">
                  <c:v>0.78020808696746802</c:v>
                </c:pt>
                <c:pt idx="1678">
                  <c:v>0.78043899536132799</c:v>
                </c:pt>
                <c:pt idx="1679">
                  <c:v>0.78066835403442403</c:v>
                </c:pt>
                <c:pt idx="1680">
                  <c:v>0.78089163303375198</c:v>
                </c:pt>
                <c:pt idx="1681">
                  <c:v>0.78111401796340896</c:v>
                </c:pt>
                <c:pt idx="1682">
                  <c:v>0.781351602077484</c:v>
                </c:pt>
                <c:pt idx="1683">
                  <c:v>0.78159645795822097</c:v>
                </c:pt>
                <c:pt idx="1684">
                  <c:v>0.781820333003998</c:v>
                </c:pt>
                <c:pt idx="1685">
                  <c:v>0.78202805519104002</c:v>
                </c:pt>
                <c:pt idx="1686">
                  <c:v>0.78223220109939595</c:v>
                </c:pt>
                <c:pt idx="1687">
                  <c:v>0.78243110179901099</c:v>
                </c:pt>
                <c:pt idx="1688">
                  <c:v>0.78262642621993994</c:v>
                </c:pt>
                <c:pt idx="1689">
                  <c:v>0.78281066417694101</c:v>
                </c:pt>
                <c:pt idx="1690">
                  <c:v>0.78298900127410898</c:v>
                </c:pt>
                <c:pt idx="1691">
                  <c:v>0.78313491344451902</c:v>
                </c:pt>
                <c:pt idx="1692">
                  <c:v>0.78328016996383698</c:v>
                </c:pt>
                <c:pt idx="1693">
                  <c:v>0.78342256546020494</c:v>
                </c:pt>
                <c:pt idx="1694">
                  <c:v>0.78356531858444201</c:v>
                </c:pt>
                <c:pt idx="1695">
                  <c:v>0.78370395898819001</c:v>
                </c:pt>
                <c:pt idx="1696">
                  <c:v>0.78384164571762094</c:v>
                </c:pt>
                <c:pt idx="1697">
                  <c:v>0.78395227193832395</c:v>
                </c:pt>
                <c:pt idx="1698">
                  <c:v>0.78405526876449594</c:v>
                </c:pt>
                <c:pt idx="1699">
                  <c:v>0.78412071466445898</c:v>
                </c:pt>
                <c:pt idx="1700">
                  <c:v>0.78416547775268597</c:v>
                </c:pt>
                <c:pt idx="1701">
                  <c:v>0.78422394990920996</c:v>
                </c:pt>
                <c:pt idx="1702">
                  <c:v>0.78429577350616497</c:v>
                </c:pt>
                <c:pt idx="1703">
                  <c:v>0.78435382843017598</c:v>
                </c:pt>
                <c:pt idx="1704">
                  <c:v>0.78438470363616897</c:v>
                </c:pt>
                <c:pt idx="1705">
                  <c:v>0.78439722061157202</c:v>
                </c:pt>
                <c:pt idx="1706">
                  <c:v>0.78435788154602093</c:v>
                </c:pt>
                <c:pt idx="1707">
                  <c:v>0.78431061506271393</c:v>
                </c:pt>
                <c:pt idx="1708">
                  <c:v>0.78420881032943701</c:v>
                </c:pt>
                <c:pt idx="1709">
                  <c:v>0.78410706520080597</c:v>
                </c:pt>
                <c:pt idx="1710">
                  <c:v>0.783992624282837</c:v>
                </c:pt>
                <c:pt idx="1711">
                  <c:v>0.78387705087661697</c:v>
                </c:pt>
                <c:pt idx="1712">
                  <c:v>0.783662533760071</c:v>
                </c:pt>
                <c:pt idx="1713">
                  <c:v>0.78343538045883199</c:v>
                </c:pt>
                <c:pt idx="1714">
                  <c:v>0.78321388959884597</c:v>
                </c:pt>
                <c:pt idx="1715">
                  <c:v>0.78299323320388803</c:v>
                </c:pt>
                <c:pt idx="1716">
                  <c:v>0.78276339769363401</c:v>
                </c:pt>
                <c:pt idx="1717">
                  <c:v>0.78253207206726094</c:v>
                </c:pt>
                <c:pt idx="1718">
                  <c:v>0.782278096675873</c:v>
                </c:pt>
                <c:pt idx="1719">
                  <c:v>0.78200021982193002</c:v>
                </c:pt>
                <c:pt idx="1720">
                  <c:v>0.78169766664505003</c:v>
                </c:pt>
                <c:pt idx="1721">
                  <c:v>0.78136572837829599</c:v>
                </c:pt>
                <c:pt idx="1722">
                  <c:v>0.78103724718093903</c:v>
                </c:pt>
                <c:pt idx="1723">
                  <c:v>0.78070757389068601</c:v>
                </c:pt>
                <c:pt idx="1724">
                  <c:v>0.78038374185562098</c:v>
                </c:pt>
                <c:pt idx="1725">
                  <c:v>0.78007707595825193</c:v>
                </c:pt>
                <c:pt idx="1726">
                  <c:v>0.77976403236389202</c:v>
                </c:pt>
                <c:pt idx="1727">
                  <c:v>0.77939430475234994</c:v>
                </c:pt>
                <c:pt idx="1728">
                  <c:v>0.77902350425720202</c:v>
                </c:pt>
                <c:pt idx="1729">
                  <c:v>0.77858958244323695</c:v>
                </c:pt>
                <c:pt idx="1730">
                  <c:v>0.77814248800277697</c:v>
                </c:pt>
                <c:pt idx="1731">
                  <c:v>0.777675604820251</c:v>
                </c:pt>
                <c:pt idx="1732">
                  <c:v>0.77720705270767199</c:v>
                </c:pt>
                <c:pt idx="1733">
                  <c:v>0.776710069179535</c:v>
                </c:pt>
                <c:pt idx="1734">
                  <c:v>0.77620086669921895</c:v>
                </c:pt>
                <c:pt idx="1735">
                  <c:v>0.77571735382080098</c:v>
                </c:pt>
                <c:pt idx="1736">
                  <c:v>0.77526024580001796</c:v>
                </c:pt>
                <c:pt idx="1737">
                  <c:v>0.77482060194015501</c:v>
                </c:pt>
                <c:pt idx="1738">
                  <c:v>0.774407362937927</c:v>
                </c:pt>
                <c:pt idx="1739">
                  <c:v>0.77400747537612902</c:v>
                </c:pt>
                <c:pt idx="1740">
                  <c:v>0.773647224903107</c:v>
                </c:pt>
                <c:pt idx="1741">
                  <c:v>0.77331695556640601</c:v>
                </c:pt>
                <c:pt idx="1742">
                  <c:v>0.77307698726654095</c:v>
                </c:pt>
                <c:pt idx="1743">
                  <c:v>0.77283481359481798</c:v>
                </c:pt>
                <c:pt idx="1744">
                  <c:v>0.77254114151000997</c:v>
                </c:pt>
                <c:pt idx="1745">
                  <c:v>0.77224973440170297</c:v>
                </c:pt>
                <c:pt idx="1746">
                  <c:v>0.77199438810348497</c:v>
                </c:pt>
                <c:pt idx="1747">
                  <c:v>0.77173683643341096</c:v>
                </c:pt>
                <c:pt idx="1748">
                  <c:v>0.77135488986969003</c:v>
                </c:pt>
                <c:pt idx="1749">
                  <c:v>0.77095279693603502</c:v>
                </c:pt>
                <c:pt idx="1750">
                  <c:v>0.77052507400512693</c:v>
                </c:pt>
                <c:pt idx="1751">
                  <c:v>0.77008566856384297</c:v>
                </c:pt>
                <c:pt idx="1752">
                  <c:v>0.76953724622726394</c:v>
                </c:pt>
                <c:pt idx="1753">
                  <c:v>0.76891944408416701</c:v>
                </c:pt>
                <c:pt idx="1754">
                  <c:v>0.76823792457580597</c:v>
                </c:pt>
                <c:pt idx="1755">
                  <c:v>0.76751390695571897</c:v>
                </c:pt>
                <c:pt idx="1756">
                  <c:v>0.766719853878021</c:v>
                </c:pt>
                <c:pt idx="1757">
                  <c:v>0.765856957435608</c:v>
                </c:pt>
                <c:pt idx="1758">
                  <c:v>0.76499096155166602</c:v>
                </c:pt>
                <c:pt idx="1759">
                  <c:v>0.76415089368820199</c:v>
                </c:pt>
                <c:pt idx="1760">
                  <c:v>0.76331195831298793</c:v>
                </c:pt>
                <c:pt idx="1761">
                  <c:v>0.76252940893173193</c:v>
                </c:pt>
                <c:pt idx="1762">
                  <c:v>0.76176509857177699</c:v>
                </c:pt>
                <c:pt idx="1763">
                  <c:v>0.76116607189178498</c:v>
                </c:pt>
                <c:pt idx="1764">
                  <c:v>0.76057378053665203</c:v>
                </c:pt>
                <c:pt idx="1765">
                  <c:v>0.76012167930603003</c:v>
                </c:pt>
                <c:pt idx="1766">
                  <c:v>0.75967106819152797</c:v>
                </c:pt>
                <c:pt idx="1767">
                  <c:v>0.75934801101684601</c:v>
                </c:pt>
                <c:pt idx="1768">
                  <c:v>0.75903431177139302</c:v>
                </c:pt>
                <c:pt idx="1769">
                  <c:v>0.75879696607589697</c:v>
                </c:pt>
                <c:pt idx="1770">
                  <c:v>0.75855318307876596</c:v>
                </c:pt>
                <c:pt idx="1771">
                  <c:v>0.75829247236251796</c:v>
                </c:pt>
                <c:pt idx="1772">
                  <c:v>0.75801596641540503</c:v>
                </c:pt>
                <c:pt idx="1773">
                  <c:v>0.75767478942871103</c:v>
                </c:pt>
                <c:pt idx="1774">
                  <c:v>0.75727633237838698</c:v>
                </c:pt>
                <c:pt idx="1775">
                  <c:v>0.75680289268493695</c:v>
                </c:pt>
                <c:pt idx="1776">
                  <c:v>0.75624827146530194</c:v>
                </c:pt>
                <c:pt idx="1777">
                  <c:v>0.75560674667358396</c:v>
                </c:pt>
                <c:pt idx="1778">
                  <c:v>0.75483707189559901</c:v>
                </c:pt>
                <c:pt idx="1779">
                  <c:v>0.75397679805755602</c:v>
                </c:pt>
                <c:pt idx="1780">
                  <c:v>0.75289700031280493</c:v>
                </c:pt>
                <c:pt idx="1781">
                  <c:v>0.75174698829650899</c:v>
                </c:pt>
                <c:pt idx="1782">
                  <c:v>0.75030294656753493</c:v>
                </c:pt>
                <c:pt idx="1783">
                  <c:v>0.74882040023803698</c:v>
                </c:pt>
                <c:pt idx="1784">
                  <c:v>0.74710909128189096</c:v>
                </c:pt>
                <c:pt idx="1785">
                  <c:v>0.74536786079406703</c:v>
                </c:pt>
                <c:pt idx="1786">
                  <c:v>0.74312475919723497</c:v>
                </c:pt>
                <c:pt idx="1787">
                  <c:v>0.74084798097610494</c:v>
                </c:pt>
                <c:pt idx="1788">
                  <c:v>0.73828450441360494</c:v>
                </c:pt>
                <c:pt idx="1789">
                  <c:v>0.73568139076232897</c:v>
                </c:pt>
                <c:pt idx="1790">
                  <c:v>0.73257896900177</c:v>
                </c:pt>
                <c:pt idx="1791">
                  <c:v>0.72936609983444201</c:v>
                </c:pt>
                <c:pt idx="1792">
                  <c:v>0.72594485282897903</c:v>
                </c:pt>
                <c:pt idx="1793">
                  <c:v>0.72245398759841895</c:v>
                </c:pt>
                <c:pt idx="1794">
                  <c:v>0.71857092380523702</c:v>
                </c:pt>
                <c:pt idx="1795">
                  <c:v>0.71446970701217694</c:v>
                </c:pt>
                <c:pt idx="1796">
                  <c:v>0.71036318540573096</c:v>
                </c:pt>
                <c:pt idx="1797">
                  <c:v>0.706289327144623</c:v>
                </c:pt>
                <c:pt idx="1798">
                  <c:v>0.702097392082214</c:v>
                </c:pt>
                <c:pt idx="1799">
                  <c:v>0.69781056642532302</c:v>
                </c:pt>
                <c:pt idx="1800">
                  <c:v>0.69357279539108296</c:v>
                </c:pt>
                <c:pt idx="1801">
                  <c:v>0.68949548006057693</c:v>
                </c:pt>
                <c:pt idx="1802">
                  <c:v>0.68542352914810201</c:v>
                </c:pt>
                <c:pt idx="1803">
                  <c:v>0.68145213127136195</c:v>
                </c:pt>
                <c:pt idx="1804">
                  <c:v>0.67754015922546396</c:v>
                </c:pt>
                <c:pt idx="1805">
                  <c:v>0.67400822639465297</c:v>
                </c:pt>
                <c:pt idx="1806">
                  <c:v>0.670489585399628</c:v>
                </c:pt>
                <c:pt idx="1807">
                  <c:v>0.66732195615768397</c:v>
                </c:pt>
                <c:pt idx="1808">
                  <c:v>0.66417042016982997</c:v>
                </c:pt>
                <c:pt idx="1809">
                  <c:v>0.66148999929428098</c:v>
                </c:pt>
                <c:pt idx="1810">
                  <c:v>0.65882537364959692</c:v>
                </c:pt>
                <c:pt idx="1811">
                  <c:v>0.65647492408752395</c:v>
                </c:pt>
                <c:pt idx="1812">
                  <c:v>0.65414414405822796</c:v>
                </c:pt>
                <c:pt idx="1813">
                  <c:v>0.65224633216857897</c:v>
                </c:pt>
                <c:pt idx="1814">
                  <c:v>0.650414443016052</c:v>
                </c:pt>
                <c:pt idx="1815">
                  <c:v>0.64872667789459193</c:v>
                </c:pt>
                <c:pt idx="1816">
                  <c:v>0.64706650972366297</c:v>
                </c:pt>
                <c:pt idx="1817">
                  <c:v>0.64559803009033201</c:v>
                </c:pt>
                <c:pt idx="1818">
                  <c:v>0.64420977830886794</c:v>
                </c:pt>
                <c:pt idx="1819">
                  <c:v>0.64281967878341695</c:v>
                </c:pt>
                <c:pt idx="1820">
                  <c:v>0.64139465093612702</c:v>
                </c:pt>
                <c:pt idx="1821">
                  <c:v>0.64000717401504503</c:v>
                </c:pt>
                <c:pt idx="1822">
                  <c:v>0.63863835334777797</c:v>
                </c:pt>
                <c:pt idx="1823">
                  <c:v>0.63720998764038095</c:v>
                </c:pt>
                <c:pt idx="1824">
                  <c:v>0.63568059206008898</c:v>
                </c:pt>
                <c:pt idx="1825">
                  <c:v>0.63410220146179197</c:v>
                </c:pt>
                <c:pt idx="1826">
                  <c:v>0.63240549564361592</c:v>
                </c:pt>
                <c:pt idx="1827">
                  <c:v>0.63063267469406092</c:v>
                </c:pt>
                <c:pt idx="1828">
                  <c:v>0.62863556146621702</c:v>
                </c:pt>
                <c:pt idx="1829">
                  <c:v>0.62661019563674902</c:v>
                </c:pt>
                <c:pt idx="1830">
                  <c:v>0.62444422245025599</c:v>
                </c:pt>
                <c:pt idx="1831">
                  <c:v>0.62224576473236093</c:v>
                </c:pt>
                <c:pt idx="1832">
                  <c:v>0.61977455615997301</c:v>
                </c:pt>
                <c:pt idx="1833">
                  <c:v>0.61727199554443402</c:v>
                </c:pt>
                <c:pt idx="1834">
                  <c:v>0.614628469944</c:v>
                </c:pt>
                <c:pt idx="1835">
                  <c:v>0.61196861267089797</c:v>
                </c:pt>
                <c:pt idx="1836">
                  <c:v>0.60912463665008498</c:v>
                </c:pt>
                <c:pt idx="1837">
                  <c:v>0.60625681877136195</c:v>
                </c:pt>
                <c:pt idx="1838">
                  <c:v>0.60339061021804796</c:v>
                </c:pt>
                <c:pt idx="1839">
                  <c:v>0.60053739547729501</c:v>
                </c:pt>
                <c:pt idx="1840">
                  <c:v>0.59768730998039199</c:v>
                </c:pt>
                <c:pt idx="1841">
                  <c:v>0.59483424425125098</c:v>
                </c:pt>
                <c:pt idx="1842">
                  <c:v>0.59211475253105206</c:v>
                </c:pt>
                <c:pt idx="1843">
                  <c:v>0.58942902684211695</c:v>
                </c:pt>
                <c:pt idx="1844">
                  <c:v>0.58669269680976899</c:v>
                </c:pt>
                <c:pt idx="1845">
                  <c:v>0.58388841748237597</c:v>
                </c:pt>
                <c:pt idx="1846">
                  <c:v>0.581050908565521</c:v>
                </c:pt>
                <c:pt idx="1847">
                  <c:v>0.57814330458641106</c:v>
                </c:pt>
                <c:pt idx="1848">
                  <c:v>0.575112348794937</c:v>
                </c:pt>
                <c:pt idx="1849">
                  <c:v>0.57194048762321503</c:v>
                </c:pt>
                <c:pt idx="1850">
                  <c:v>0.56872648596763598</c:v>
                </c:pt>
                <c:pt idx="1851">
                  <c:v>0.56557357907295203</c:v>
                </c:pt>
                <c:pt idx="1852">
                  <c:v>0.56241080760955797</c:v>
                </c:pt>
                <c:pt idx="1853">
                  <c:v>0.55952159166336102</c:v>
                </c:pt>
                <c:pt idx="1854">
                  <c:v>0.55688799023628199</c:v>
                </c:pt>
                <c:pt idx="1855">
                  <c:v>0.55526647567748999</c:v>
                </c:pt>
                <c:pt idx="1856">
                  <c:v>0.55391041040420497</c:v>
                </c:pt>
                <c:pt idx="1857">
                  <c:v>0.554056560993195</c:v>
                </c:pt>
                <c:pt idx="1858">
                  <c:v>0.554492092132568</c:v>
                </c:pt>
                <c:pt idx="1859">
                  <c:v>0.55682984590530404</c:v>
                </c:pt>
                <c:pt idx="1860">
                  <c:v>0.55942518115043605</c:v>
                </c:pt>
                <c:pt idx="1861">
                  <c:v>0.564091420173645</c:v>
                </c:pt>
                <c:pt idx="1862">
                  <c:v>0.56893388032913206</c:v>
                </c:pt>
                <c:pt idx="1863">
                  <c:v>0.57496169805526698</c:v>
                </c:pt>
                <c:pt idx="1864">
                  <c:v>0.58105934262275705</c:v>
                </c:pt>
                <c:pt idx="1865">
                  <c:v>0.58796358704566998</c:v>
                </c:pt>
                <c:pt idx="1866">
                  <c:v>0.59486604332923898</c:v>
                </c:pt>
                <c:pt idx="1867">
                  <c:v>0.60155740976333594</c:v>
                </c:pt>
                <c:pt idx="1868">
                  <c:v>0.60814253091812098</c:v>
                </c:pt>
                <c:pt idx="1869">
                  <c:v>0.61444679498672494</c:v>
                </c:pt>
                <c:pt idx="1870">
                  <c:v>0.62064454555511495</c:v>
                </c:pt>
                <c:pt idx="1871">
                  <c:v>0.62591997385025</c:v>
                </c:pt>
                <c:pt idx="1872">
                  <c:v>0.63090226650238002</c:v>
                </c:pt>
                <c:pt idx="1873">
                  <c:v>0.63524589538574194</c:v>
                </c:pt>
                <c:pt idx="1874">
                  <c:v>0.63933870792388903</c:v>
                </c:pt>
                <c:pt idx="1875">
                  <c:v>0.64285794496536297</c:v>
                </c:pt>
                <c:pt idx="1876">
                  <c:v>0.646078205108643</c:v>
                </c:pt>
                <c:pt idx="1877">
                  <c:v>0.64901504516601594</c:v>
                </c:pt>
                <c:pt idx="1878">
                  <c:v>0.651751792430878</c:v>
                </c:pt>
                <c:pt idx="1879">
                  <c:v>0.65414640903472898</c:v>
                </c:pt>
                <c:pt idx="1880">
                  <c:v>0.65623161792755103</c:v>
                </c:pt>
                <c:pt idx="1881">
                  <c:v>0.65812042951583893</c:v>
                </c:pt>
                <c:pt idx="1882">
                  <c:v>0.65977982282638603</c:v>
                </c:pt>
                <c:pt idx="1883">
                  <c:v>0.66129145622253394</c:v>
                </c:pt>
                <c:pt idx="1884">
                  <c:v>0.66258976459503194</c:v>
                </c:pt>
                <c:pt idx="1885">
                  <c:v>0.66380659341812098</c:v>
                </c:pt>
                <c:pt idx="1886">
                  <c:v>0.66488204002380402</c:v>
                </c:pt>
                <c:pt idx="1887">
                  <c:v>0.665881252288818</c:v>
                </c:pt>
                <c:pt idx="1888">
                  <c:v>0.66669890880584692</c:v>
                </c:pt>
                <c:pt idx="1889">
                  <c:v>0.66748116016387893</c:v>
                </c:pt>
                <c:pt idx="1890">
                  <c:v>0.66812876462936399</c:v>
                </c:pt>
                <c:pt idx="1891">
                  <c:v>0.66876206398010296</c:v>
                </c:pt>
                <c:pt idx="1892">
                  <c:v>0.66935685873031603</c:v>
                </c:pt>
                <c:pt idx="1893">
                  <c:v>0.669954097270966</c:v>
                </c:pt>
                <c:pt idx="1894">
                  <c:v>0.67055437564849896</c:v>
                </c:pt>
                <c:pt idx="1895">
                  <c:v>0.67115745544433603</c:v>
                </c:pt>
                <c:pt idx="1896">
                  <c:v>0.67170224189758299</c:v>
                </c:pt>
                <c:pt idx="1897">
                  <c:v>0.67224810123443601</c:v>
                </c:pt>
                <c:pt idx="1898">
                  <c:v>0.672736620903015</c:v>
                </c:pt>
                <c:pt idx="1899">
                  <c:v>0.67322651147842394</c:v>
                </c:pt>
                <c:pt idx="1900">
                  <c:v>0.67371091842651398</c:v>
                </c:pt>
                <c:pt idx="1901">
                  <c:v>0.67419949769973797</c:v>
                </c:pt>
                <c:pt idx="1902">
                  <c:v>0.67456076145172095</c:v>
                </c:pt>
                <c:pt idx="1903">
                  <c:v>0.67490980625152597</c:v>
                </c:pt>
                <c:pt idx="1904">
                  <c:v>0.67520556449890101</c:v>
                </c:pt>
                <c:pt idx="1905">
                  <c:v>0.67548791170120193</c:v>
                </c:pt>
                <c:pt idx="1906">
                  <c:v>0.67570558786392199</c:v>
                </c:pt>
                <c:pt idx="1907">
                  <c:v>0.67591134309768697</c:v>
                </c:pt>
                <c:pt idx="1908">
                  <c:v>0.67603955268859894</c:v>
                </c:pt>
                <c:pt idx="1909">
                  <c:v>0.67615101337432892</c:v>
                </c:pt>
                <c:pt idx="1910">
                  <c:v>0.67621765136718803</c:v>
                </c:pt>
                <c:pt idx="1911">
                  <c:v>0.67626807689666701</c:v>
                </c:pt>
                <c:pt idx="1912">
                  <c:v>0.67627290487289393</c:v>
                </c:pt>
                <c:pt idx="1913">
                  <c:v>0.67623994350433403</c:v>
                </c:pt>
                <c:pt idx="1914">
                  <c:v>0.67615572214126596</c:v>
                </c:pt>
                <c:pt idx="1915">
                  <c:v>0.67604187726974496</c:v>
                </c:pt>
                <c:pt idx="1916">
                  <c:v>0.67587599754333494</c:v>
                </c:pt>
                <c:pt idx="1917">
                  <c:v>0.675669288635254</c:v>
                </c:pt>
                <c:pt idx="1918">
                  <c:v>0.67537734508514402</c:v>
                </c:pt>
                <c:pt idx="1919">
                  <c:v>0.67501459121704099</c:v>
                </c:pt>
                <c:pt idx="1920">
                  <c:v>0.67459807395935101</c:v>
                </c:pt>
                <c:pt idx="1921">
                  <c:v>0.67412081956863401</c:v>
                </c:pt>
                <c:pt idx="1922">
                  <c:v>0.67363528013229401</c:v>
                </c:pt>
                <c:pt idx="1923">
                  <c:v>0.67314783334732098</c:v>
                </c:pt>
                <c:pt idx="1924">
                  <c:v>0.67260501384735094</c:v>
                </c:pt>
                <c:pt idx="1925">
                  <c:v>0.67197523117065394</c:v>
                </c:pt>
                <c:pt idx="1926">
                  <c:v>0.671310818195343</c:v>
                </c:pt>
                <c:pt idx="1927">
                  <c:v>0.67059854269027697</c:v>
                </c:pt>
                <c:pt idx="1928">
                  <c:v>0.66987577676773102</c:v>
                </c:pt>
                <c:pt idx="1929">
                  <c:v>0.66913173198699993</c:v>
                </c:pt>
                <c:pt idx="1930">
                  <c:v>0.66837880611419698</c:v>
                </c:pt>
                <c:pt idx="1931">
                  <c:v>0.66763672828674303</c:v>
                </c:pt>
                <c:pt idx="1932">
                  <c:v>0.66689202785491897</c:v>
                </c:pt>
                <c:pt idx="1933">
                  <c:v>0.66617891788482697</c:v>
                </c:pt>
                <c:pt idx="1934">
                  <c:v>0.66544685363769496</c:v>
                </c:pt>
                <c:pt idx="1935">
                  <c:v>0.66464761495590197</c:v>
                </c:pt>
                <c:pt idx="1936">
                  <c:v>0.66385248899459792</c:v>
                </c:pt>
                <c:pt idx="1937">
                  <c:v>0.66312984228134197</c:v>
                </c:pt>
                <c:pt idx="1938">
                  <c:v>0.66239312887191792</c:v>
                </c:pt>
                <c:pt idx="1939">
                  <c:v>0.66161814928054796</c:v>
                </c:pt>
                <c:pt idx="1940">
                  <c:v>0.66084609031677199</c:v>
                </c:pt>
                <c:pt idx="1941">
                  <c:v>0.66016534566879292</c:v>
                </c:pt>
                <c:pt idx="1942">
                  <c:v>0.65946248769760096</c:v>
                </c:pt>
                <c:pt idx="1943">
                  <c:v>0.65856770277023302</c:v>
                </c:pt>
                <c:pt idx="1944">
                  <c:v>0.65766189098358196</c:v>
                </c:pt>
                <c:pt idx="1945">
                  <c:v>0.65682957172393797</c:v>
                </c:pt>
                <c:pt idx="1946">
                  <c:v>0.65598449707031303</c:v>
                </c:pt>
                <c:pt idx="1947">
                  <c:v>0.65508971214294398</c:v>
                </c:pt>
                <c:pt idx="1948">
                  <c:v>0.65418127775192303</c:v>
                </c:pt>
                <c:pt idx="1949">
                  <c:v>0.65327993631362902</c:v>
                </c:pt>
                <c:pt idx="1950">
                  <c:v>0.65236607789993295</c:v>
                </c:pt>
                <c:pt idx="1951">
                  <c:v>0.65135697126388603</c:v>
                </c:pt>
                <c:pt idx="1952">
                  <c:v>0.650328373908997</c:v>
                </c:pt>
                <c:pt idx="1953">
                  <c:v>0.64926413297653196</c:v>
                </c:pt>
                <c:pt idx="1954">
                  <c:v>0.64818063974380502</c:v>
                </c:pt>
                <c:pt idx="1955">
                  <c:v>0.64700398445129392</c:v>
                </c:pt>
                <c:pt idx="1956">
                  <c:v>0.64580289125442503</c:v>
                </c:pt>
                <c:pt idx="1957">
                  <c:v>0.64463404417037995</c:v>
                </c:pt>
                <c:pt idx="1958">
                  <c:v>0.64345959424972499</c:v>
                </c:pt>
                <c:pt idx="1959">
                  <c:v>0.64217356443405194</c:v>
                </c:pt>
                <c:pt idx="1960">
                  <c:v>0.64085224866867097</c:v>
                </c:pt>
                <c:pt idx="1961">
                  <c:v>0.639747297763824</c:v>
                </c:pt>
                <c:pt idx="1962">
                  <c:v>0.63868722915649401</c:v>
                </c:pt>
                <c:pt idx="1963">
                  <c:v>0.63770840167999299</c:v>
                </c:pt>
                <c:pt idx="1964">
                  <c:v>0.63674614429473897</c:v>
                </c:pt>
                <c:pt idx="1965">
                  <c:v>0.63587001562118495</c:v>
                </c:pt>
                <c:pt idx="1966">
                  <c:v>0.63501683473587001</c:v>
                </c:pt>
                <c:pt idx="1967">
                  <c:v>0.63422266244888292</c:v>
                </c:pt>
                <c:pt idx="1968">
                  <c:v>0.63344649076461801</c:v>
                </c:pt>
                <c:pt idx="1969">
                  <c:v>0.63284233808517498</c:v>
                </c:pt>
                <c:pt idx="1970">
                  <c:v>0.63230625391006501</c:v>
                </c:pt>
                <c:pt idx="1971">
                  <c:v>0.63177392482757599</c:v>
                </c:pt>
                <c:pt idx="1972">
                  <c:v>0.63124022483825692</c:v>
                </c:pt>
                <c:pt idx="1973">
                  <c:v>0.63087621927261395</c:v>
                </c:pt>
                <c:pt idx="1974">
                  <c:v>0.63059566020965596</c:v>
                </c:pt>
                <c:pt idx="1975">
                  <c:v>0.63035444021224996</c:v>
                </c:pt>
                <c:pt idx="1976">
                  <c:v>0.63013348579406703</c:v>
                </c:pt>
                <c:pt idx="1977">
                  <c:v>0.62990889549255402</c:v>
                </c:pt>
                <c:pt idx="1978">
                  <c:v>0.62968305349349996</c:v>
                </c:pt>
                <c:pt idx="1979">
                  <c:v>0.62957582473754903</c:v>
                </c:pt>
                <c:pt idx="1980">
                  <c:v>0.62954447269439695</c:v>
                </c:pt>
                <c:pt idx="1981">
                  <c:v>0.62945685386657702</c:v>
                </c:pt>
                <c:pt idx="1982">
                  <c:v>0.62934014797210702</c:v>
                </c:pt>
                <c:pt idx="1983">
                  <c:v>0.62927297353744494</c:v>
                </c:pt>
                <c:pt idx="1984">
                  <c:v>0.629257595539093</c:v>
                </c:pt>
                <c:pt idx="1985">
                  <c:v>0.629151976108551</c:v>
                </c:pt>
                <c:pt idx="1986">
                  <c:v>0.62898025512695299</c:v>
                </c:pt>
                <c:pt idx="1987">
                  <c:v>0.62870970964431794</c:v>
                </c:pt>
                <c:pt idx="1988">
                  <c:v>0.62834397554397603</c:v>
                </c:pt>
                <c:pt idx="1989">
                  <c:v>0.62791392803192103</c:v>
                </c:pt>
                <c:pt idx="1990">
                  <c:v>0.62742463350295996</c:v>
                </c:pt>
                <c:pt idx="1991">
                  <c:v>0.62680295705795297</c:v>
                </c:pt>
                <c:pt idx="1992">
                  <c:v>0.62606064081192003</c:v>
                </c:pt>
                <c:pt idx="1993">
                  <c:v>0.62532815933227492</c:v>
                </c:pt>
                <c:pt idx="1994">
                  <c:v>0.62458930015563996</c:v>
                </c:pt>
                <c:pt idx="1995">
                  <c:v>0.62385091781616198</c:v>
                </c:pt>
                <c:pt idx="1996">
                  <c:v>0.62310007810592694</c:v>
                </c:pt>
                <c:pt idx="1997">
                  <c:v>0.62228832244873</c:v>
                </c:pt>
                <c:pt idx="1998">
                  <c:v>0.62140659093856798</c:v>
                </c:pt>
                <c:pt idx="1999">
                  <c:v>0.62051723003387493</c:v>
                </c:pt>
                <c:pt idx="2000">
                  <c:v>0.61960343122482298</c:v>
                </c:pt>
                <c:pt idx="2001">
                  <c:v>0.61882547140121502</c:v>
                </c:pt>
                <c:pt idx="2002">
                  <c:v>0.61819676160812398</c:v>
                </c:pt>
                <c:pt idx="2003">
                  <c:v>0.61765012741088898</c:v>
                </c:pt>
                <c:pt idx="2004">
                  <c:v>0.61719278097152697</c:v>
                </c:pt>
                <c:pt idx="2005">
                  <c:v>0.61679015159606898</c:v>
                </c:pt>
                <c:pt idx="2006">
                  <c:v>0.61644426584243794</c:v>
                </c:pt>
                <c:pt idx="2007">
                  <c:v>0.61618337631225595</c:v>
                </c:pt>
                <c:pt idx="2008">
                  <c:v>0.61601904630660997</c:v>
                </c:pt>
                <c:pt idx="2009">
                  <c:v>0.61592320203781092</c:v>
                </c:pt>
                <c:pt idx="2010">
                  <c:v>0.61598364114761395</c:v>
                </c:pt>
                <c:pt idx="2011">
                  <c:v>0.61596719026565594</c:v>
                </c:pt>
                <c:pt idx="2012">
                  <c:v>0.61590001583099396</c:v>
                </c:pt>
                <c:pt idx="2013">
                  <c:v>0.61583719253539992</c:v>
                </c:pt>
                <c:pt idx="2014">
                  <c:v>0.61580160856246902</c:v>
                </c:pt>
                <c:pt idx="2015">
                  <c:v>0.61574599742889402</c:v>
                </c:pt>
                <c:pt idx="2016">
                  <c:v>0.61566529273986803</c:v>
                </c:pt>
                <c:pt idx="2017">
                  <c:v>0.61545393466949494</c:v>
                </c:pt>
                <c:pt idx="2018">
                  <c:v>0.61507288217544598</c:v>
                </c:pt>
                <c:pt idx="2019">
                  <c:v>0.61455473899841295</c:v>
                </c:pt>
                <c:pt idx="2020">
                  <c:v>0.613848841190338</c:v>
                </c:pt>
                <c:pt idx="2021">
                  <c:v>0.61310157775878893</c:v>
                </c:pt>
                <c:pt idx="2022">
                  <c:v>0.61228725910186799</c:v>
                </c:pt>
                <c:pt idx="2023">
                  <c:v>0.61138859987258898</c:v>
                </c:pt>
                <c:pt idx="2024">
                  <c:v>0.61034712791442902</c:v>
                </c:pt>
                <c:pt idx="2025">
                  <c:v>0.60935053825378394</c:v>
                </c:pt>
                <c:pt idx="2026">
                  <c:v>0.60841253995895395</c:v>
                </c:pt>
                <c:pt idx="2027">
                  <c:v>0.60752305984497101</c:v>
                </c:pt>
                <c:pt idx="2028">
                  <c:v>0.606621718406677</c:v>
                </c:pt>
                <c:pt idx="2029">
                  <c:v>0.60578552484512294</c:v>
                </c:pt>
                <c:pt idx="2030">
                  <c:v>0.60500553846359295</c:v>
                </c:pt>
                <c:pt idx="2031">
                  <c:v>0.60440478324890101</c:v>
                </c:pt>
                <c:pt idx="2032">
                  <c:v>0.60397258996963499</c:v>
                </c:pt>
                <c:pt idx="2033">
                  <c:v>0.60365215539932293</c:v>
                </c:pt>
                <c:pt idx="2034">
                  <c:v>0.60349062681198096</c:v>
                </c:pt>
                <c:pt idx="2035">
                  <c:v>0.60343817472457895</c:v>
                </c:pt>
                <c:pt idx="2036">
                  <c:v>0.60353759527206396</c:v>
                </c:pt>
                <c:pt idx="2037">
                  <c:v>0.60369501113891599</c:v>
                </c:pt>
                <c:pt idx="2038">
                  <c:v>0.60394916534423793</c:v>
                </c:pt>
                <c:pt idx="2039">
                  <c:v>0.60438386201858496</c:v>
                </c:pt>
                <c:pt idx="2040">
                  <c:v>0.60510257482528695</c:v>
                </c:pt>
                <c:pt idx="2041">
                  <c:v>0.605845069885254</c:v>
                </c:pt>
                <c:pt idx="2042">
                  <c:v>0.60659197568893397</c:v>
                </c:pt>
                <c:pt idx="2043">
                  <c:v>0.60723695755004903</c:v>
                </c:pt>
                <c:pt idx="2044">
                  <c:v>0.60785732269287096</c:v>
                </c:pt>
                <c:pt idx="2045">
                  <c:v>0.60844657421112103</c:v>
                </c:pt>
                <c:pt idx="2046">
                  <c:v>0.60898939371108995</c:v>
                </c:pt>
                <c:pt idx="2047">
                  <c:v>0.60949382781982397</c:v>
                </c:pt>
                <c:pt idx="2048">
                  <c:v>0.61007670164108296</c:v>
                </c:pt>
                <c:pt idx="2049">
                  <c:v>0.61058501005172694</c:v>
                </c:pt>
                <c:pt idx="2050">
                  <c:v>0.61099491119384797</c:v>
                </c:pt>
                <c:pt idx="2051">
                  <c:v>0.61134747266769396</c:v>
                </c:pt>
                <c:pt idx="2052">
                  <c:v>0.61163905858993495</c:v>
                </c:pt>
                <c:pt idx="2053">
                  <c:v>0.61171392202377295</c:v>
                </c:pt>
                <c:pt idx="2054">
                  <c:v>0.61165539026260396</c:v>
                </c:pt>
                <c:pt idx="2055">
                  <c:v>0.61163285970687897</c:v>
                </c:pt>
                <c:pt idx="2056">
                  <c:v>0.61158136129379292</c:v>
                </c:pt>
                <c:pt idx="2057">
                  <c:v>0.61128017902374299</c:v>
                </c:pt>
                <c:pt idx="2058">
                  <c:v>0.61079839468002295</c:v>
                </c:pt>
                <c:pt idx="2059">
                  <c:v>0.61029753684997601</c:v>
                </c:pt>
                <c:pt idx="2060">
                  <c:v>0.60980323553085303</c:v>
                </c:pt>
                <c:pt idx="2061">
                  <c:v>0.60937414169311499</c:v>
                </c:pt>
                <c:pt idx="2062">
                  <c:v>0.60890284776687598</c:v>
                </c:pt>
                <c:pt idx="2063">
                  <c:v>0.60813359022140501</c:v>
                </c:pt>
                <c:pt idx="2064">
                  <c:v>0.60724369287490798</c:v>
                </c:pt>
                <c:pt idx="2065">
                  <c:v>0.60654053688049303</c:v>
                </c:pt>
                <c:pt idx="2066">
                  <c:v>0.60580096244811998</c:v>
                </c:pt>
                <c:pt idx="2067">
                  <c:v>0.60492048263549802</c:v>
                </c:pt>
                <c:pt idx="2068">
                  <c:v>0.60399756431579599</c:v>
                </c:pt>
                <c:pt idx="2069">
                  <c:v>0.60305247306823695</c:v>
                </c:pt>
                <c:pt idx="2070">
                  <c:v>0.60215846300125098</c:v>
                </c:pt>
                <c:pt idx="2071">
                  <c:v>0.60105136632919298</c:v>
                </c:pt>
                <c:pt idx="2072">
                  <c:v>0.59982488155364999</c:v>
                </c:pt>
                <c:pt idx="2073">
                  <c:v>0.59868100881576503</c:v>
                </c:pt>
                <c:pt idx="2074">
                  <c:v>0.59758404493331896</c:v>
                </c:pt>
                <c:pt idx="2075">
                  <c:v>0.596462106704712</c:v>
                </c:pt>
                <c:pt idx="2076">
                  <c:v>0.59521738290786697</c:v>
                </c:pt>
                <c:pt idx="2077">
                  <c:v>0.59384537339210497</c:v>
                </c:pt>
                <c:pt idx="2078">
                  <c:v>0.59241954088211102</c:v>
                </c:pt>
                <c:pt idx="2079">
                  <c:v>0.59106734991073595</c:v>
                </c:pt>
                <c:pt idx="2080">
                  <c:v>0.58974639177322397</c:v>
                </c:pt>
                <c:pt idx="2081">
                  <c:v>0.58825126886367796</c:v>
                </c:pt>
                <c:pt idx="2082">
                  <c:v>0.58665148019790603</c:v>
                </c:pt>
                <c:pt idx="2083">
                  <c:v>0.58517283797264097</c:v>
                </c:pt>
                <c:pt idx="2084">
                  <c:v>0.583850061893463</c:v>
                </c:pt>
                <c:pt idx="2085">
                  <c:v>0.58274385929107697</c:v>
                </c:pt>
                <c:pt idx="2086">
                  <c:v>0.58156523704528795</c:v>
                </c:pt>
                <c:pt idx="2087">
                  <c:v>0.58021471500396704</c:v>
                </c:pt>
                <c:pt idx="2088">
                  <c:v>0.57876679897308403</c:v>
                </c:pt>
                <c:pt idx="2089">
                  <c:v>0.57745496034622201</c:v>
                </c:pt>
                <c:pt idx="2090">
                  <c:v>0.57634500265121502</c:v>
                </c:pt>
                <c:pt idx="2091">
                  <c:v>0.57537267208099396</c:v>
                </c:pt>
                <c:pt idx="2092">
                  <c:v>0.57447505593299897</c:v>
                </c:pt>
                <c:pt idx="2093">
                  <c:v>0.573715484142303</c:v>
                </c:pt>
                <c:pt idx="2094">
                  <c:v>0.57289627790451103</c:v>
                </c:pt>
                <c:pt idx="2095">
                  <c:v>0.57197681665420497</c:v>
                </c:pt>
                <c:pt idx="2096">
                  <c:v>0.57107559442520106</c:v>
                </c:pt>
                <c:pt idx="2097">
                  <c:v>0.57028857469558702</c:v>
                </c:pt>
                <c:pt idx="2098">
                  <c:v>0.56951276063919098</c:v>
                </c:pt>
                <c:pt idx="2099">
                  <c:v>0.56898517012596106</c:v>
                </c:pt>
                <c:pt idx="2100">
                  <c:v>0.56851611137390101</c:v>
                </c:pt>
                <c:pt idx="2101">
                  <c:v>0.56796619892120404</c:v>
                </c:pt>
                <c:pt idx="2102">
                  <c:v>0.56754783391952501</c:v>
                </c:pt>
                <c:pt idx="2103">
                  <c:v>0.56710202097892803</c:v>
                </c:pt>
                <c:pt idx="2104">
                  <c:v>0.56668070554733296</c:v>
                </c:pt>
                <c:pt idx="2105">
                  <c:v>0.56635881066322302</c:v>
                </c:pt>
                <c:pt idx="2106">
                  <c:v>0.56606457233428997</c:v>
                </c:pt>
                <c:pt idx="2107">
                  <c:v>0.56588942408561704</c:v>
                </c:pt>
                <c:pt idx="2108">
                  <c:v>0.56565204858779905</c:v>
                </c:pt>
                <c:pt idx="2109">
                  <c:v>0.56539616584777797</c:v>
                </c:pt>
                <c:pt idx="2110">
                  <c:v>0.565063780546188</c:v>
                </c:pt>
                <c:pt idx="2111">
                  <c:v>0.56476480364799497</c:v>
                </c:pt>
                <c:pt idx="2112">
                  <c:v>0.56482259035110505</c:v>
                </c:pt>
                <c:pt idx="2113">
                  <c:v>0.56522811055183397</c:v>
                </c:pt>
                <c:pt idx="2114">
                  <c:v>0.565375900268555</c:v>
                </c:pt>
                <c:pt idx="2115">
                  <c:v>0.56525526046752905</c:v>
                </c:pt>
                <c:pt idx="2116">
                  <c:v>0.56487575769424403</c:v>
                </c:pt>
                <c:pt idx="2117">
                  <c:v>0.56433377265930196</c:v>
                </c:pt>
                <c:pt idx="2118">
                  <c:v>0.56401959657669098</c:v>
                </c:pt>
                <c:pt idx="2119">
                  <c:v>0.56384242177009603</c:v>
                </c:pt>
                <c:pt idx="2120">
                  <c:v>0.56383520960807798</c:v>
                </c:pt>
                <c:pt idx="2121">
                  <c:v>0.56394199132919298</c:v>
                </c:pt>
                <c:pt idx="2122">
                  <c:v>0.56393701434135401</c:v>
                </c:pt>
                <c:pt idx="2123">
                  <c:v>0.56352624893188497</c:v>
                </c:pt>
                <c:pt idx="2124">
                  <c:v>0.56287992596626302</c:v>
                </c:pt>
                <c:pt idx="2125">
                  <c:v>0.56246412396431</c:v>
                </c:pt>
                <c:pt idx="2126">
                  <c:v>0.56212163567543005</c:v>
                </c:pt>
                <c:pt idx="2127">
                  <c:v>0.56143040060996996</c:v>
                </c:pt>
                <c:pt idx="2128">
                  <c:v>0.56077537536621103</c:v>
                </c:pt>
                <c:pt idx="2129">
                  <c:v>0.56053639054298399</c:v>
                </c:pt>
                <c:pt idx="2130">
                  <c:v>0.56013319492340097</c:v>
                </c:pt>
                <c:pt idx="2131">
                  <c:v>0.55975613594055196</c:v>
                </c:pt>
                <c:pt idx="2132">
                  <c:v>0.55953404903411896</c:v>
                </c:pt>
                <c:pt idx="2133">
                  <c:v>0.55863673090934796</c:v>
                </c:pt>
                <c:pt idx="2134">
                  <c:v>0.55730718970298798</c:v>
                </c:pt>
                <c:pt idx="2135">
                  <c:v>0.55597076416015601</c:v>
                </c:pt>
                <c:pt idx="2136">
                  <c:v>0.55474746823310905</c:v>
                </c:pt>
                <c:pt idx="2137">
                  <c:v>0.55452573895454405</c:v>
                </c:pt>
                <c:pt idx="2138">
                  <c:v>0.55459324121475195</c:v>
                </c:pt>
                <c:pt idx="2139">
                  <c:v>0.55337483286857603</c:v>
                </c:pt>
                <c:pt idx="2140">
                  <c:v>0.55186662673950204</c:v>
                </c:pt>
                <c:pt idx="2141">
                  <c:v>0.55140886306762704</c:v>
                </c:pt>
                <c:pt idx="2142">
                  <c:v>0.55152714848518403</c:v>
                </c:pt>
                <c:pt idx="2143">
                  <c:v>0.55153477787971505</c:v>
                </c:pt>
                <c:pt idx="2144">
                  <c:v>0.55163300633430501</c:v>
                </c:pt>
                <c:pt idx="2145">
                  <c:v>0.55306801795959504</c:v>
                </c:pt>
                <c:pt idx="2146">
                  <c:v>0.55376911759376501</c:v>
                </c:pt>
                <c:pt idx="2147">
                  <c:v>0.55223784446716295</c:v>
                </c:pt>
                <c:pt idx="2148">
                  <c:v>0.55009461045265196</c:v>
                </c:pt>
                <c:pt idx="2149">
                  <c:v>0.54820800423622096</c:v>
                </c:pt>
                <c:pt idx="2150">
                  <c:v>0.54880872964858995</c:v>
                </c:pt>
              </c:numCache>
            </c:numRef>
          </c:yVal>
          <c:smooth val="0"/>
          <c:extLst>
            <c:ext xmlns:c16="http://schemas.microsoft.com/office/drawing/2014/chart" uri="{C3380CC4-5D6E-409C-BE32-E72D297353CC}">
              <c16:uniqueId val="{00000001-078C-40B6-8FD8-93104AA35B00}"/>
            </c:ext>
          </c:extLst>
        </c:ser>
        <c:dLbls>
          <c:showLegendKey val="0"/>
          <c:showVal val="0"/>
          <c:showCatName val="0"/>
          <c:showSerName val="0"/>
          <c:showPercent val="0"/>
          <c:showBubbleSize val="0"/>
        </c:dLbls>
        <c:axId val="643397576"/>
        <c:axId val="643401840"/>
      </c:scatterChart>
      <c:valAx>
        <c:axId val="643397576"/>
        <c:scaling>
          <c:orientation val="minMax"/>
          <c:max val="2500"/>
          <c:min val="3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latin typeface="Arial" panose="020B0604020202020204" pitchFamily="34" charset="0"/>
                    <a:cs typeface="Arial" panose="020B0604020202020204" pitchFamily="34" charset="0"/>
                  </a:rPr>
                  <a:t>Wavelength (nm)</a:t>
                </a:r>
              </a:p>
            </c:rich>
          </c:tx>
          <c:layout>
            <c:manualLayout>
              <c:xMode val="edge"/>
              <c:yMode val="edge"/>
              <c:x val="0.41552077865266845"/>
              <c:y val="0.846851122776319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solidFill>
            <a:round/>
          </a:ln>
          <a:effectLst/>
        </c:spPr>
        <c:txPr>
          <a:bodyPr rot="5400000" spcFirstLastPara="1" vertOverflow="ellipsis"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3401840"/>
        <c:crosses val="autoZero"/>
        <c:crossBetween val="midCat"/>
        <c:majorUnit val="100"/>
        <c:minorUnit val="50"/>
      </c:valAx>
      <c:valAx>
        <c:axId val="643401840"/>
        <c:scaling>
          <c:orientation val="minMax"/>
          <c:min val="0.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Stacked Reflectance</a:t>
                </a:r>
              </a:p>
            </c:rich>
          </c:tx>
          <c:layout>
            <c:manualLayout>
              <c:xMode val="edge"/>
              <c:yMode val="edge"/>
              <c:x val="2.2222222222222223E-2"/>
              <c:y val="0.1578240740740740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3397576"/>
        <c:crosses val="autoZero"/>
        <c:crossBetween val="midCat"/>
      </c:valAx>
      <c:spPr>
        <a:noFill/>
        <a:ln>
          <a:noFill/>
        </a:ln>
        <a:effectLst/>
      </c:spPr>
    </c:plotArea>
    <c:legend>
      <c:legendPos val="b"/>
      <c:layout>
        <c:manualLayout>
          <c:xMode val="edge"/>
          <c:yMode val="edge"/>
          <c:x val="0.30429133858267715"/>
          <c:y val="0.56539297171186931"/>
          <c:w val="0.43786657917760274"/>
          <c:h val="7.899642752989209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CA" b="1">
                <a:latin typeface="Arial" panose="020B0604020202020204" pitchFamily="34" charset="0"/>
                <a:cs typeface="Arial" panose="020B0604020202020204" pitchFamily="34" charset="0"/>
              </a:rPr>
              <a:t>Chlorite + Kaolinite Mixtures</a:t>
            </a:r>
          </a:p>
        </c:rich>
      </c:tx>
      <c:layout>
        <c:manualLayout>
          <c:xMode val="edge"/>
          <c:yMode val="edge"/>
          <c:x val="0.29249300087489066"/>
          <c:y val="9.7222222222222224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Chl+Kln'!$C$1</c:f>
              <c:strCache>
                <c:ptCount val="1"/>
                <c:pt idx="0">
                  <c:v>C-K 75:25</c:v>
                </c:pt>
              </c:strCache>
            </c:strRef>
          </c:tx>
          <c:spPr>
            <a:ln w="19050" cap="rnd">
              <a:solidFill>
                <a:schemeClr val="accent1"/>
              </a:solidFill>
              <a:round/>
            </a:ln>
            <a:effectLst/>
          </c:spPr>
          <c:marker>
            <c:symbol val="none"/>
          </c:marker>
          <c:xVal>
            <c:numRef>
              <c:f>'Chl+Kln'!$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Chl+Kln'!$C$2:$C$2152</c:f>
              <c:numCache>
                <c:formatCode>0.00000</c:formatCode>
                <c:ptCount val="2151"/>
                <c:pt idx="0">
                  <c:v>0.14104509353637701</c:v>
                </c:pt>
                <c:pt idx="1">
                  <c:v>0.14170789718627899</c:v>
                </c:pt>
                <c:pt idx="2">
                  <c:v>0.14287823438644401</c:v>
                </c:pt>
                <c:pt idx="3">
                  <c:v>0.158571437001228</c:v>
                </c:pt>
                <c:pt idx="4">
                  <c:v>0.170964941382408</c:v>
                </c:pt>
                <c:pt idx="5">
                  <c:v>0.180331766605377</c:v>
                </c:pt>
                <c:pt idx="6">
                  <c:v>0.18500003218650801</c:v>
                </c:pt>
                <c:pt idx="7">
                  <c:v>0.19921636581420901</c:v>
                </c:pt>
                <c:pt idx="8">
                  <c:v>0.20924216508865401</c:v>
                </c:pt>
                <c:pt idx="9">
                  <c:v>0.20845893025398299</c:v>
                </c:pt>
                <c:pt idx="10">
                  <c:v>0.21337945759296401</c:v>
                </c:pt>
                <c:pt idx="11">
                  <c:v>0.21906490623951</c:v>
                </c:pt>
                <c:pt idx="12">
                  <c:v>0.22497303783893599</c:v>
                </c:pt>
                <c:pt idx="13">
                  <c:v>0.22906807065010101</c:v>
                </c:pt>
                <c:pt idx="14">
                  <c:v>0.23260192573070501</c:v>
                </c:pt>
                <c:pt idx="15">
                  <c:v>0.238279849290848</c:v>
                </c:pt>
                <c:pt idx="16">
                  <c:v>0.25393906235694902</c:v>
                </c:pt>
                <c:pt idx="17">
                  <c:v>0.25432559847831698</c:v>
                </c:pt>
                <c:pt idx="18">
                  <c:v>0.25162902474403398</c:v>
                </c:pt>
                <c:pt idx="19">
                  <c:v>0.251720041036606</c:v>
                </c:pt>
                <c:pt idx="20">
                  <c:v>0.25725811719894398</c:v>
                </c:pt>
                <c:pt idx="21">
                  <c:v>0.26062342524528498</c:v>
                </c:pt>
                <c:pt idx="22">
                  <c:v>0.261118173599243</c:v>
                </c:pt>
                <c:pt idx="23">
                  <c:v>0.26339623332023598</c:v>
                </c:pt>
                <c:pt idx="24">
                  <c:v>0.26501938700675998</c:v>
                </c:pt>
                <c:pt idx="25">
                  <c:v>0.26541918516159102</c:v>
                </c:pt>
                <c:pt idx="26">
                  <c:v>0.26178884506225603</c:v>
                </c:pt>
                <c:pt idx="27">
                  <c:v>0.26322591304779103</c:v>
                </c:pt>
                <c:pt idx="28">
                  <c:v>0.26602801680564903</c:v>
                </c:pt>
                <c:pt idx="29">
                  <c:v>0.26809033751487699</c:v>
                </c:pt>
                <c:pt idx="30">
                  <c:v>0.26783508062362699</c:v>
                </c:pt>
                <c:pt idx="31">
                  <c:v>0.26720830798149098</c:v>
                </c:pt>
                <c:pt idx="32">
                  <c:v>0.266560018062592</c:v>
                </c:pt>
                <c:pt idx="33">
                  <c:v>0.27049568295478799</c:v>
                </c:pt>
                <c:pt idx="34">
                  <c:v>0.27261367440223699</c:v>
                </c:pt>
                <c:pt idx="35">
                  <c:v>0.27400419116020203</c:v>
                </c:pt>
                <c:pt idx="36">
                  <c:v>0.27890336513519298</c:v>
                </c:pt>
                <c:pt idx="37">
                  <c:v>0.27956613898277299</c:v>
                </c:pt>
                <c:pt idx="38">
                  <c:v>0.27892732620239302</c:v>
                </c:pt>
                <c:pt idx="39">
                  <c:v>0.27936705946922302</c:v>
                </c:pt>
                <c:pt idx="40">
                  <c:v>0.28073093295097401</c:v>
                </c:pt>
                <c:pt idx="41">
                  <c:v>0.28225612640380898</c:v>
                </c:pt>
                <c:pt idx="42">
                  <c:v>0.28379297256469699</c:v>
                </c:pt>
                <c:pt idx="43">
                  <c:v>0.28187042474746699</c:v>
                </c:pt>
                <c:pt idx="44">
                  <c:v>0.283056020736694</c:v>
                </c:pt>
                <c:pt idx="45">
                  <c:v>0.28636044263839699</c:v>
                </c:pt>
                <c:pt idx="46">
                  <c:v>0.28616541624069203</c:v>
                </c:pt>
                <c:pt idx="47">
                  <c:v>0.28624746203422502</c:v>
                </c:pt>
                <c:pt idx="48">
                  <c:v>0.28673005104064903</c:v>
                </c:pt>
                <c:pt idx="49">
                  <c:v>0.28806176781654402</c:v>
                </c:pt>
                <c:pt idx="50">
                  <c:v>0.28841015696525601</c:v>
                </c:pt>
                <c:pt idx="51">
                  <c:v>0.28894224762916598</c:v>
                </c:pt>
                <c:pt idx="52">
                  <c:v>0.29016205668449402</c:v>
                </c:pt>
                <c:pt idx="53">
                  <c:v>0.29117327928543102</c:v>
                </c:pt>
                <c:pt idx="54">
                  <c:v>0.29179978370666498</c:v>
                </c:pt>
                <c:pt idx="55">
                  <c:v>0.29205948114395103</c:v>
                </c:pt>
                <c:pt idx="56">
                  <c:v>0.29197534918785101</c:v>
                </c:pt>
                <c:pt idx="57">
                  <c:v>0.29254877567291299</c:v>
                </c:pt>
                <c:pt idx="58">
                  <c:v>0.29349562525749201</c:v>
                </c:pt>
                <c:pt idx="59">
                  <c:v>0.29457971453666698</c:v>
                </c:pt>
                <c:pt idx="60">
                  <c:v>0.29475897550582902</c:v>
                </c:pt>
                <c:pt idx="61">
                  <c:v>0.29501709342002902</c:v>
                </c:pt>
                <c:pt idx="62">
                  <c:v>0.29592829942703203</c:v>
                </c:pt>
                <c:pt idx="63">
                  <c:v>0.29587033390998801</c:v>
                </c:pt>
                <c:pt idx="64">
                  <c:v>0.29582241177558899</c:v>
                </c:pt>
                <c:pt idx="65">
                  <c:v>0.29596385359764099</c:v>
                </c:pt>
                <c:pt idx="66">
                  <c:v>0.29822644591331499</c:v>
                </c:pt>
                <c:pt idx="67">
                  <c:v>0.29911056160926802</c:v>
                </c:pt>
                <c:pt idx="68">
                  <c:v>0.29923975467681901</c:v>
                </c:pt>
                <c:pt idx="69">
                  <c:v>0.29987040162086498</c:v>
                </c:pt>
                <c:pt idx="70">
                  <c:v>0.300667524337769</c:v>
                </c:pt>
                <c:pt idx="71">
                  <c:v>0.30125033855438199</c:v>
                </c:pt>
                <c:pt idx="72">
                  <c:v>0.301244556903839</c:v>
                </c:pt>
                <c:pt idx="73">
                  <c:v>0.30240446329116799</c:v>
                </c:pt>
                <c:pt idx="74">
                  <c:v>0.30368030071258501</c:v>
                </c:pt>
                <c:pt idx="75">
                  <c:v>0.30487835407257102</c:v>
                </c:pt>
                <c:pt idx="76">
                  <c:v>0.30569624900817899</c:v>
                </c:pt>
                <c:pt idx="77">
                  <c:v>0.30643868446350098</c:v>
                </c:pt>
                <c:pt idx="78">
                  <c:v>0.30717068910598799</c:v>
                </c:pt>
                <c:pt idx="79">
                  <c:v>0.30820745229721103</c:v>
                </c:pt>
                <c:pt idx="80">
                  <c:v>0.3086077272892</c:v>
                </c:pt>
                <c:pt idx="81">
                  <c:v>0.30907592177391102</c:v>
                </c:pt>
                <c:pt idx="82">
                  <c:v>0.31046581268310502</c:v>
                </c:pt>
                <c:pt idx="83">
                  <c:v>0.31188783049583402</c:v>
                </c:pt>
                <c:pt idx="84">
                  <c:v>0.31312075257301297</c:v>
                </c:pt>
                <c:pt idx="85">
                  <c:v>0.31407985091209401</c:v>
                </c:pt>
                <c:pt idx="86">
                  <c:v>0.31488844752311701</c:v>
                </c:pt>
                <c:pt idx="87">
                  <c:v>0.31572052836418202</c:v>
                </c:pt>
                <c:pt idx="88">
                  <c:v>0.31658264994621299</c:v>
                </c:pt>
                <c:pt idx="89">
                  <c:v>0.31750187277793901</c:v>
                </c:pt>
                <c:pt idx="90">
                  <c:v>0.31823796033859297</c:v>
                </c:pt>
                <c:pt idx="91">
                  <c:v>0.318980842828751</c:v>
                </c:pt>
                <c:pt idx="92">
                  <c:v>0.32005977630615201</c:v>
                </c:pt>
                <c:pt idx="93">
                  <c:v>0.32062941789627097</c:v>
                </c:pt>
                <c:pt idx="94">
                  <c:v>0.32121524214744601</c:v>
                </c:pt>
                <c:pt idx="95">
                  <c:v>0.32204744219780002</c:v>
                </c:pt>
                <c:pt idx="96">
                  <c:v>0.32322713732719399</c:v>
                </c:pt>
                <c:pt idx="97">
                  <c:v>0.32412236928939803</c:v>
                </c:pt>
                <c:pt idx="98">
                  <c:v>0.32472252845764199</c:v>
                </c:pt>
                <c:pt idx="99">
                  <c:v>0.32539868354797402</c:v>
                </c:pt>
                <c:pt idx="100">
                  <c:v>0.32631158828735402</c:v>
                </c:pt>
                <c:pt idx="101">
                  <c:v>0.327274680137634</c:v>
                </c:pt>
                <c:pt idx="102">
                  <c:v>0.32792976498603799</c:v>
                </c:pt>
                <c:pt idx="103">
                  <c:v>0.32876500487327598</c:v>
                </c:pt>
                <c:pt idx="104">
                  <c:v>0.32959020137786899</c:v>
                </c:pt>
                <c:pt idx="105">
                  <c:v>0.33029544353485102</c:v>
                </c:pt>
                <c:pt idx="106">
                  <c:v>0.33064198493957497</c:v>
                </c:pt>
                <c:pt idx="107">
                  <c:v>0.33125376701355003</c:v>
                </c:pt>
                <c:pt idx="108">
                  <c:v>0.33220762014388999</c:v>
                </c:pt>
                <c:pt idx="109">
                  <c:v>0.33314132690429699</c:v>
                </c:pt>
                <c:pt idx="110">
                  <c:v>0.33354699611663802</c:v>
                </c:pt>
                <c:pt idx="111">
                  <c:v>0.33365985751152</c:v>
                </c:pt>
                <c:pt idx="112">
                  <c:v>0.33400759100914001</c:v>
                </c:pt>
                <c:pt idx="113">
                  <c:v>0.33457577228546098</c:v>
                </c:pt>
                <c:pt idx="114">
                  <c:v>0.33514142036437999</c:v>
                </c:pt>
                <c:pt idx="115">
                  <c:v>0.33553197979927102</c:v>
                </c:pt>
                <c:pt idx="116">
                  <c:v>0.33620148897170998</c:v>
                </c:pt>
                <c:pt idx="117">
                  <c:v>0.336730927228928</c:v>
                </c:pt>
                <c:pt idx="118">
                  <c:v>0.33702996373176602</c:v>
                </c:pt>
                <c:pt idx="119">
                  <c:v>0.33749455213546797</c:v>
                </c:pt>
                <c:pt idx="120">
                  <c:v>0.33793017268180803</c:v>
                </c:pt>
                <c:pt idx="121">
                  <c:v>0.33835291862487799</c:v>
                </c:pt>
                <c:pt idx="122">
                  <c:v>0.33884239196777299</c:v>
                </c:pt>
                <c:pt idx="123">
                  <c:v>0.33913689851760898</c:v>
                </c:pt>
                <c:pt idx="124">
                  <c:v>0.33936828374862699</c:v>
                </c:pt>
                <c:pt idx="125">
                  <c:v>0.33965206146240201</c:v>
                </c:pt>
                <c:pt idx="126">
                  <c:v>0.34018599987030002</c:v>
                </c:pt>
                <c:pt idx="127">
                  <c:v>0.34063071012496898</c:v>
                </c:pt>
                <c:pt idx="128">
                  <c:v>0.34088119864463801</c:v>
                </c:pt>
                <c:pt idx="129">
                  <c:v>0.34174847602844199</c:v>
                </c:pt>
                <c:pt idx="130">
                  <c:v>0.34235763549804699</c:v>
                </c:pt>
                <c:pt idx="131">
                  <c:v>0.34275138378143299</c:v>
                </c:pt>
                <c:pt idx="132">
                  <c:v>0.34333685040473899</c:v>
                </c:pt>
                <c:pt idx="133">
                  <c:v>0.34410691261291498</c:v>
                </c:pt>
                <c:pt idx="134">
                  <c:v>0.34487110376357999</c:v>
                </c:pt>
                <c:pt idx="135">
                  <c:v>0.34534883499145502</c:v>
                </c:pt>
                <c:pt idx="136">
                  <c:v>0.34604951739311202</c:v>
                </c:pt>
                <c:pt idx="137">
                  <c:v>0.34684866666793801</c:v>
                </c:pt>
                <c:pt idx="138">
                  <c:v>0.34773471951484702</c:v>
                </c:pt>
                <c:pt idx="139">
                  <c:v>0.34854635596275302</c:v>
                </c:pt>
                <c:pt idx="140">
                  <c:v>0.34926897287368802</c:v>
                </c:pt>
                <c:pt idx="141">
                  <c:v>0.34993487596511802</c:v>
                </c:pt>
                <c:pt idx="142">
                  <c:v>0.35094422101974498</c:v>
                </c:pt>
                <c:pt idx="143">
                  <c:v>0.35157689452171298</c:v>
                </c:pt>
                <c:pt idx="144">
                  <c:v>0.35206416249275202</c:v>
                </c:pt>
                <c:pt idx="145">
                  <c:v>0.35281386971473699</c:v>
                </c:pt>
                <c:pt idx="146">
                  <c:v>0.35373330116272</c:v>
                </c:pt>
                <c:pt idx="147">
                  <c:v>0.35463607311248802</c:v>
                </c:pt>
                <c:pt idx="148">
                  <c:v>0.355421483516693</c:v>
                </c:pt>
                <c:pt idx="149">
                  <c:v>0.35616019368171697</c:v>
                </c:pt>
                <c:pt idx="150">
                  <c:v>0.35694807767867998</c:v>
                </c:pt>
                <c:pt idx="151">
                  <c:v>0.35779801011085499</c:v>
                </c:pt>
                <c:pt idx="152">
                  <c:v>0.35867705941200301</c:v>
                </c:pt>
                <c:pt idx="153">
                  <c:v>0.35946753621101402</c:v>
                </c:pt>
                <c:pt idx="154">
                  <c:v>0.36020958423614502</c:v>
                </c:pt>
                <c:pt idx="155">
                  <c:v>0.36101552844047502</c:v>
                </c:pt>
                <c:pt idx="156">
                  <c:v>0.36180859804153398</c:v>
                </c:pt>
                <c:pt idx="157">
                  <c:v>0.36257874965667702</c:v>
                </c:pt>
                <c:pt idx="158">
                  <c:v>0.36332270503044101</c:v>
                </c:pt>
                <c:pt idx="159">
                  <c:v>0.36414101719856301</c:v>
                </c:pt>
                <c:pt idx="160">
                  <c:v>0.364952713251114</c:v>
                </c:pt>
                <c:pt idx="161">
                  <c:v>0.36574444174766502</c:v>
                </c:pt>
                <c:pt idx="162">
                  <c:v>0.36643812060356101</c:v>
                </c:pt>
                <c:pt idx="163">
                  <c:v>0.36729434132576</c:v>
                </c:pt>
                <c:pt idx="164">
                  <c:v>0.36825767159461997</c:v>
                </c:pt>
                <c:pt idx="165">
                  <c:v>0.36914518475532498</c:v>
                </c:pt>
                <c:pt idx="166">
                  <c:v>0.36995506286621099</c:v>
                </c:pt>
                <c:pt idx="167">
                  <c:v>0.37077710032463101</c:v>
                </c:pt>
                <c:pt idx="168">
                  <c:v>0.37173825502395602</c:v>
                </c:pt>
                <c:pt idx="169">
                  <c:v>0.372579395771027</c:v>
                </c:pt>
                <c:pt idx="170">
                  <c:v>0.37339204549789401</c:v>
                </c:pt>
                <c:pt idx="171">
                  <c:v>0.374203860759735</c:v>
                </c:pt>
                <c:pt idx="172">
                  <c:v>0.37498453259468101</c:v>
                </c:pt>
                <c:pt idx="173">
                  <c:v>0.37569749355316201</c:v>
                </c:pt>
                <c:pt idx="174">
                  <c:v>0.37636849284172103</c:v>
                </c:pt>
                <c:pt idx="175">
                  <c:v>0.37717258930206299</c:v>
                </c:pt>
                <c:pt idx="176">
                  <c:v>0.37800696492195102</c:v>
                </c:pt>
                <c:pt idx="177">
                  <c:v>0.37883326411247298</c:v>
                </c:pt>
                <c:pt idx="178">
                  <c:v>0.37960100173950201</c:v>
                </c:pt>
                <c:pt idx="179">
                  <c:v>0.38054046034812899</c:v>
                </c:pt>
                <c:pt idx="180">
                  <c:v>0.38148272037506098</c:v>
                </c:pt>
                <c:pt idx="181">
                  <c:v>0.38236778974533098</c:v>
                </c:pt>
                <c:pt idx="182">
                  <c:v>0.383232742547989</c:v>
                </c:pt>
                <c:pt idx="183">
                  <c:v>0.38413619995117199</c:v>
                </c:pt>
                <c:pt idx="184">
                  <c:v>0.38507667183875999</c:v>
                </c:pt>
                <c:pt idx="185">
                  <c:v>0.385997414588928</c:v>
                </c:pt>
                <c:pt idx="186">
                  <c:v>0.38690766692161599</c:v>
                </c:pt>
                <c:pt idx="187">
                  <c:v>0.38784766197204601</c:v>
                </c:pt>
                <c:pt idx="188">
                  <c:v>0.38894176483154302</c:v>
                </c:pt>
                <c:pt idx="189">
                  <c:v>0.39009290933608998</c:v>
                </c:pt>
                <c:pt idx="190">
                  <c:v>0.39126801490783703</c:v>
                </c:pt>
                <c:pt idx="191">
                  <c:v>0.39246514439582803</c:v>
                </c:pt>
                <c:pt idx="192">
                  <c:v>0.39375349879264798</c:v>
                </c:pt>
                <c:pt idx="193">
                  <c:v>0.39496046304702798</c:v>
                </c:pt>
                <c:pt idx="194">
                  <c:v>0.39605796337127702</c:v>
                </c:pt>
                <c:pt idx="195">
                  <c:v>0.39695850014686601</c:v>
                </c:pt>
                <c:pt idx="196">
                  <c:v>0.39778727293014499</c:v>
                </c:pt>
                <c:pt idx="197">
                  <c:v>0.39856150746345498</c:v>
                </c:pt>
                <c:pt idx="198">
                  <c:v>0.39930489659309398</c:v>
                </c:pt>
                <c:pt idx="199">
                  <c:v>0.40009343624115001</c:v>
                </c:pt>
                <c:pt idx="200">
                  <c:v>0.400960683822632</c:v>
                </c:pt>
                <c:pt idx="201">
                  <c:v>0.40197777748107899</c:v>
                </c:pt>
                <c:pt idx="202">
                  <c:v>0.402945905923843</c:v>
                </c:pt>
                <c:pt idx="203">
                  <c:v>0.40392625331878701</c:v>
                </c:pt>
                <c:pt idx="204">
                  <c:v>0.404934942722321</c:v>
                </c:pt>
                <c:pt idx="205">
                  <c:v>0.40596225857734702</c:v>
                </c:pt>
                <c:pt idx="206">
                  <c:v>0.40703135728836098</c:v>
                </c:pt>
                <c:pt idx="207">
                  <c:v>0.40813213586807301</c:v>
                </c:pt>
                <c:pt idx="208">
                  <c:v>0.40924516320228599</c:v>
                </c:pt>
                <c:pt idx="209">
                  <c:v>0.41038912534713701</c:v>
                </c:pt>
                <c:pt idx="210">
                  <c:v>0.411540687084198</c:v>
                </c:pt>
                <c:pt idx="211">
                  <c:v>0.41268524527549699</c:v>
                </c:pt>
                <c:pt idx="212">
                  <c:v>0.41395416855812101</c:v>
                </c:pt>
                <c:pt idx="213">
                  <c:v>0.41517692804336498</c:v>
                </c:pt>
                <c:pt idx="214">
                  <c:v>0.41629609465599099</c:v>
                </c:pt>
                <c:pt idx="215">
                  <c:v>0.41742429137229897</c:v>
                </c:pt>
                <c:pt idx="216">
                  <c:v>0.41850024461746199</c:v>
                </c:pt>
                <c:pt idx="217">
                  <c:v>0.41951927542686501</c:v>
                </c:pt>
                <c:pt idx="218">
                  <c:v>0.42043957114219699</c:v>
                </c:pt>
                <c:pt idx="219">
                  <c:v>0.42134064435958901</c:v>
                </c:pt>
                <c:pt idx="220">
                  <c:v>0.422226071357727</c:v>
                </c:pt>
                <c:pt idx="221">
                  <c:v>0.42309451103210399</c:v>
                </c:pt>
                <c:pt idx="222">
                  <c:v>0.42401871085166898</c:v>
                </c:pt>
                <c:pt idx="223">
                  <c:v>0.42503115534782399</c:v>
                </c:pt>
                <c:pt idx="224">
                  <c:v>0.426171064376831</c:v>
                </c:pt>
                <c:pt idx="225">
                  <c:v>0.42745304107665999</c:v>
                </c:pt>
                <c:pt idx="226">
                  <c:v>0.42874762415885898</c:v>
                </c:pt>
                <c:pt idx="227">
                  <c:v>0.43003728985786399</c:v>
                </c:pt>
                <c:pt idx="228">
                  <c:v>0.43123599886894198</c:v>
                </c:pt>
                <c:pt idx="229">
                  <c:v>0.43239313364028897</c:v>
                </c:pt>
                <c:pt idx="230">
                  <c:v>0.43350479006767301</c:v>
                </c:pt>
                <c:pt idx="231">
                  <c:v>0.43453603982925398</c:v>
                </c:pt>
                <c:pt idx="232">
                  <c:v>0.43543556332588201</c:v>
                </c:pt>
                <c:pt idx="233">
                  <c:v>0.43629434704780601</c:v>
                </c:pt>
                <c:pt idx="234">
                  <c:v>0.43715202808380099</c:v>
                </c:pt>
                <c:pt idx="235">
                  <c:v>0.43811097741126998</c:v>
                </c:pt>
                <c:pt idx="236">
                  <c:v>0.43912047147750899</c:v>
                </c:pt>
                <c:pt idx="237">
                  <c:v>0.44017428159713701</c:v>
                </c:pt>
                <c:pt idx="238">
                  <c:v>0.44125103950500499</c:v>
                </c:pt>
                <c:pt idx="239">
                  <c:v>0.44238638877868702</c:v>
                </c:pt>
                <c:pt idx="240">
                  <c:v>0.443516224622726</c:v>
                </c:pt>
                <c:pt idx="241">
                  <c:v>0.44443362951278698</c:v>
                </c:pt>
                <c:pt idx="242">
                  <c:v>0.44547179341316201</c:v>
                </c:pt>
                <c:pt idx="243">
                  <c:v>0.44651669263839699</c:v>
                </c:pt>
                <c:pt idx="244">
                  <c:v>0.44747528433799699</c:v>
                </c:pt>
                <c:pt idx="245">
                  <c:v>0.44838681817054699</c:v>
                </c:pt>
                <c:pt idx="246">
                  <c:v>0.44932106137275701</c:v>
                </c:pt>
                <c:pt idx="247">
                  <c:v>0.45029574632644698</c:v>
                </c:pt>
                <c:pt idx="248">
                  <c:v>0.45115119218826299</c:v>
                </c:pt>
                <c:pt idx="249">
                  <c:v>0.45194920897483798</c:v>
                </c:pt>
                <c:pt idx="250">
                  <c:v>0.45270663499832198</c:v>
                </c:pt>
                <c:pt idx="251">
                  <c:v>0.453482836484909</c:v>
                </c:pt>
                <c:pt idx="252">
                  <c:v>0.45420479774475098</c:v>
                </c:pt>
                <c:pt idx="253">
                  <c:v>0.45492038130760198</c:v>
                </c:pt>
                <c:pt idx="254">
                  <c:v>0.45568367838859603</c:v>
                </c:pt>
                <c:pt idx="255">
                  <c:v>0.45637044310569802</c:v>
                </c:pt>
                <c:pt idx="256">
                  <c:v>0.45708572864532498</c:v>
                </c:pt>
                <c:pt idx="257">
                  <c:v>0.45786821842193598</c:v>
                </c:pt>
                <c:pt idx="258">
                  <c:v>0.45854777097701999</c:v>
                </c:pt>
                <c:pt idx="259">
                  <c:v>0.45929172635078402</c:v>
                </c:pt>
                <c:pt idx="260">
                  <c:v>0.46008113026619002</c:v>
                </c:pt>
                <c:pt idx="261">
                  <c:v>0.46073392033576999</c:v>
                </c:pt>
                <c:pt idx="262">
                  <c:v>0.46114733815193198</c:v>
                </c:pt>
                <c:pt idx="263">
                  <c:v>0.46140289306640597</c:v>
                </c:pt>
                <c:pt idx="264">
                  <c:v>0.46152618527412398</c:v>
                </c:pt>
                <c:pt idx="265">
                  <c:v>0.46178963780403098</c:v>
                </c:pt>
                <c:pt idx="266">
                  <c:v>0.46210077404975902</c:v>
                </c:pt>
                <c:pt idx="267">
                  <c:v>0.46243247389793402</c:v>
                </c:pt>
                <c:pt idx="268">
                  <c:v>0.462832301855087</c:v>
                </c:pt>
                <c:pt idx="269">
                  <c:v>0.46321183443069502</c:v>
                </c:pt>
                <c:pt idx="270">
                  <c:v>0.46356919407844499</c:v>
                </c:pt>
                <c:pt idx="271">
                  <c:v>0.46397280693054199</c:v>
                </c:pt>
                <c:pt idx="272">
                  <c:v>0.46434175968170199</c:v>
                </c:pt>
                <c:pt idx="273">
                  <c:v>0.464695304632187</c:v>
                </c:pt>
                <c:pt idx="274">
                  <c:v>0.46507021784782399</c:v>
                </c:pt>
                <c:pt idx="275">
                  <c:v>0.46543127298355103</c:v>
                </c:pt>
                <c:pt idx="276">
                  <c:v>0.465828716754913</c:v>
                </c:pt>
                <c:pt idx="277">
                  <c:v>0.466309875249863</c:v>
                </c:pt>
                <c:pt idx="278">
                  <c:v>0.46673551201820401</c:v>
                </c:pt>
                <c:pt idx="279">
                  <c:v>0.46719664335250899</c:v>
                </c:pt>
                <c:pt idx="280">
                  <c:v>0.46770423650741599</c:v>
                </c:pt>
                <c:pt idx="281">
                  <c:v>0.46824911236763</c:v>
                </c:pt>
                <c:pt idx="282">
                  <c:v>0.46872484683990501</c:v>
                </c:pt>
                <c:pt idx="283">
                  <c:v>0.46915313601493802</c:v>
                </c:pt>
                <c:pt idx="284">
                  <c:v>0.46957892179489102</c:v>
                </c:pt>
                <c:pt idx="285">
                  <c:v>0.47000828385353099</c:v>
                </c:pt>
                <c:pt idx="286">
                  <c:v>0.47040194272995001</c:v>
                </c:pt>
                <c:pt idx="287">
                  <c:v>0.47071748971939098</c:v>
                </c:pt>
                <c:pt idx="288">
                  <c:v>0.471083253622055</c:v>
                </c:pt>
                <c:pt idx="289">
                  <c:v>0.471438229084015</c:v>
                </c:pt>
                <c:pt idx="290">
                  <c:v>0.47177022695541398</c:v>
                </c:pt>
                <c:pt idx="291">
                  <c:v>0.47203579545021102</c:v>
                </c:pt>
                <c:pt idx="292">
                  <c:v>0.47235295176505998</c:v>
                </c:pt>
                <c:pt idx="293">
                  <c:v>0.472697973251343</c:v>
                </c:pt>
                <c:pt idx="294">
                  <c:v>0.47299271821975702</c:v>
                </c:pt>
                <c:pt idx="295">
                  <c:v>0.47331625223159801</c:v>
                </c:pt>
                <c:pt idx="296">
                  <c:v>0.47364345192909202</c:v>
                </c:pt>
                <c:pt idx="297">
                  <c:v>0.47395581007003801</c:v>
                </c:pt>
                <c:pt idx="298">
                  <c:v>0.47429326176643399</c:v>
                </c:pt>
                <c:pt idx="299">
                  <c:v>0.474669128656387</c:v>
                </c:pt>
                <c:pt idx="300">
                  <c:v>0.475096255540848</c:v>
                </c:pt>
                <c:pt idx="301">
                  <c:v>0.475459724664688</c:v>
                </c:pt>
                <c:pt idx="302">
                  <c:v>0.47586303949356101</c:v>
                </c:pt>
                <c:pt idx="303">
                  <c:v>0.47629836201667802</c:v>
                </c:pt>
                <c:pt idx="304">
                  <c:v>0.47669470310211198</c:v>
                </c:pt>
                <c:pt idx="305">
                  <c:v>0.477142333984375</c:v>
                </c:pt>
                <c:pt idx="306">
                  <c:v>0.47759360074996898</c:v>
                </c:pt>
                <c:pt idx="307">
                  <c:v>0.47798076272010798</c:v>
                </c:pt>
                <c:pt idx="308">
                  <c:v>0.47842490673065202</c:v>
                </c:pt>
                <c:pt idx="309">
                  <c:v>0.478877633810043</c:v>
                </c:pt>
                <c:pt idx="310">
                  <c:v>0.47932317852973899</c:v>
                </c:pt>
                <c:pt idx="311">
                  <c:v>0.479735046625137</c:v>
                </c:pt>
                <c:pt idx="312">
                  <c:v>0.48019206523895303</c:v>
                </c:pt>
                <c:pt idx="313">
                  <c:v>0.48069500923156699</c:v>
                </c:pt>
                <c:pt idx="314">
                  <c:v>0.48118287324905401</c:v>
                </c:pt>
                <c:pt idx="315">
                  <c:v>0.481665968894959</c:v>
                </c:pt>
                <c:pt idx="316">
                  <c:v>0.48214900493621798</c:v>
                </c:pt>
                <c:pt idx="317">
                  <c:v>0.48264840245246898</c:v>
                </c:pt>
                <c:pt idx="318">
                  <c:v>0.48315751552581798</c:v>
                </c:pt>
                <c:pt idx="319">
                  <c:v>0.483663499355316</c:v>
                </c:pt>
                <c:pt idx="320">
                  <c:v>0.48416072130203203</c:v>
                </c:pt>
                <c:pt idx="321">
                  <c:v>0.48466199636459401</c:v>
                </c:pt>
                <c:pt idx="322">
                  <c:v>0.48518076539039601</c:v>
                </c:pt>
                <c:pt idx="323">
                  <c:v>0.48571747541427601</c:v>
                </c:pt>
                <c:pt idx="324">
                  <c:v>0.48621407151222201</c:v>
                </c:pt>
                <c:pt idx="325">
                  <c:v>0.48672404885292098</c:v>
                </c:pt>
                <c:pt idx="326">
                  <c:v>0.48724675178527799</c:v>
                </c:pt>
                <c:pt idx="327">
                  <c:v>0.48779478669166598</c:v>
                </c:pt>
                <c:pt idx="328">
                  <c:v>0.48835998773574801</c:v>
                </c:pt>
                <c:pt idx="329">
                  <c:v>0.48891463875770602</c:v>
                </c:pt>
                <c:pt idx="330">
                  <c:v>0.48943489789962802</c:v>
                </c:pt>
                <c:pt idx="331">
                  <c:v>0.48996090888977101</c:v>
                </c:pt>
                <c:pt idx="332">
                  <c:v>0.49047350883483898</c:v>
                </c:pt>
                <c:pt idx="333">
                  <c:v>0.49096903204917902</c:v>
                </c:pt>
                <c:pt idx="334">
                  <c:v>0.491460651159287</c:v>
                </c:pt>
                <c:pt idx="335">
                  <c:v>0.49201115965843201</c:v>
                </c:pt>
                <c:pt idx="336">
                  <c:v>0.49258747696876498</c:v>
                </c:pt>
                <c:pt idx="337">
                  <c:v>0.49305236339569097</c:v>
                </c:pt>
                <c:pt idx="338">
                  <c:v>0.49358388781547502</c:v>
                </c:pt>
                <c:pt idx="339">
                  <c:v>0.49413594603538502</c:v>
                </c:pt>
                <c:pt idx="340">
                  <c:v>0.49467134475708002</c:v>
                </c:pt>
                <c:pt idx="341">
                  <c:v>0.49525704979896501</c:v>
                </c:pt>
                <c:pt idx="342">
                  <c:v>0.49583402276039101</c:v>
                </c:pt>
                <c:pt idx="343">
                  <c:v>0.49638488888740501</c:v>
                </c:pt>
                <c:pt idx="344">
                  <c:v>0.49685472249984702</c:v>
                </c:pt>
                <c:pt idx="345">
                  <c:v>0.49733504652977001</c:v>
                </c:pt>
                <c:pt idx="346">
                  <c:v>0.49783483147621199</c:v>
                </c:pt>
                <c:pt idx="347">
                  <c:v>0.49840649962425199</c:v>
                </c:pt>
                <c:pt idx="348">
                  <c:v>0.49896579980850198</c:v>
                </c:pt>
                <c:pt idx="349">
                  <c:v>0.499513208866119</c:v>
                </c:pt>
                <c:pt idx="350">
                  <c:v>0.50004535913467396</c:v>
                </c:pt>
                <c:pt idx="351">
                  <c:v>0.50060546398162797</c:v>
                </c:pt>
                <c:pt idx="352">
                  <c:v>0.50115382671356201</c:v>
                </c:pt>
                <c:pt idx="353">
                  <c:v>0.50167167186737105</c:v>
                </c:pt>
                <c:pt idx="354">
                  <c:v>0.50226777791976895</c:v>
                </c:pt>
                <c:pt idx="355">
                  <c:v>0.50281631946563698</c:v>
                </c:pt>
                <c:pt idx="356">
                  <c:v>0.50331568717956499</c:v>
                </c:pt>
                <c:pt idx="357">
                  <c:v>0.50385981798171997</c:v>
                </c:pt>
                <c:pt idx="358">
                  <c:v>0.50437003374099698</c:v>
                </c:pt>
                <c:pt idx="359">
                  <c:v>0.50485849380493197</c:v>
                </c:pt>
                <c:pt idx="360">
                  <c:v>0.50533884763717696</c:v>
                </c:pt>
                <c:pt idx="361">
                  <c:v>0.50581300258636497</c:v>
                </c:pt>
                <c:pt idx="362">
                  <c:v>0.50627654790878296</c:v>
                </c:pt>
                <c:pt idx="363">
                  <c:v>0.50672423839569103</c:v>
                </c:pt>
                <c:pt idx="364">
                  <c:v>0.507166147232056</c:v>
                </c:pt>
                <c:pt idx="365">
                  <c:v>0.50761169195175204</c:v>
                </c:pt>
                <c:pt idx="366">
                  <c:v>0.50806260108947798</c:v>
                </c:pt>
                <c:pt idx="367">
                  <c:v>0.50852495431900002</c:v>
                </c:pt>
                <c:pt idx="368">
                  <c:v>0.50893825292587302</c:v>
                </c:pt>
                <c:pt idx="369">
                  <c:v>0.50933796167373702</c:v>
                </c:pt>
                <c:pt idx="370">
                  <c:v>0.50983119010925304</c:v>
                </c:pt>
                <c:pt idx="371">
                  <c:v>0.51027548313140902</c:v>
                </c:pt>
                <c:pt idx="372">
                  <c:v>0.51069647073745705</c:v>
                </c:pt>
                <c:pt idx="373">
                  <c:v>0.51110458374023404</c:v>
                </c:pt>
                <c:pt idx="374">
                  <c:v>0.51154434680938698</c:v>
                </c:pt>
                <c:pt idx="375">
                  <c:v>0.51194721460342396</c:v>
                </c:pt>
                <c:pt idx="376">
                  <c:v>0.51229810714721702</c:v>
                </c:pt>
                <c:pt idx="377">
                  <c:v>0.51274788379669201</c:v>
                </c:pt>
                <c:pt idx="378">
                  <c:v>0.51319110393524203</c:v>
                </c:pt>
                <c:pt idx="379">
                  <c:v>0.51361161470413197</c:v>
                </c:pt>
                <c:pt idx="380">
                  <c:v>0.513921558856964</c:v>
                </c:pt>
                <c:pt idx="381">
                  <c:v>0.51423197984695401</c:v>
                </c:pt>
                <c:pt idx="382">
                  <c:v>0.51453322172164895</c:v>
                </c:pt>
                <c:pt idx="383">
                  <c:v>0.51480990648269698</c:v>
                </c:pt>
                <c:pt idx="384">
                  <c:v>0.51506710052490201</c:v>
                </c:pt>
                <c:pt idx="385">
                  <c:v>0.515325248241425</c:v>
                </c:pt>
                <c:pt idx="386">
                  <c:v>0.51559031009674094</c:v>
                </c:pt>
                <c:pt idx="387">
                  <c:v>0.51586675643920898</c:v>
                </c:pt>
                <c:pt idx="388">
                  <c:v>0.51620852947235096</c:v>
                </c:pt>
                <c:pt idx="389">
                  <c:v>0.51660430431366</c:v>
                </c:pt>
                <c:pt idx="390">
                  <c:v>0.51698851585388195</c:v>
                </c:pt>
                <c:pt idx="391">
                  <c:v>0.51736927032470703</c:v>
                </c:pt>
                <c:pt idx="392">
                  <c:v>0.51776015758514404</c:v>
                </c:pt>
                <c:pt idx="393">
                  <c:v>0.51818877458572399</c:v>
                </c:pt>
                <c:pt idx="394">
                  <c:v>0.51857042312622104</c:v>
                </c:pt>
                <c:pt idx="395">
                  <c:v>0.51892513036727905</c:v>
                </c:pt>
                <c:pt idx="396">
                  <c:v>0.519253790378571</c:v>
                </c:pt>
                <c:pt idx="397">
                  <c:v>0.51955515146255504</c:v>
                </c:pt>
                <c:pt idx="398">
                  <c:v>0.51991355419158902</c:v>
                </c:pt>
                <c:pt idx="399">
                  <c:v>0.52032339572906505</c:v>
                </c:pt>
                <c:pt idx="400">
                  <c:v>0.520632565021515</c:v>
                </c:pt>
                <c:pt idx="401">
                  <c:v>0.52101880311965898</c:v>
                </c:pt>
                <c:pt idx="402">
                  <c:v>0.52145302295684803</c:v>
                </c:pt>
                <c:pt idx="403">
                  <c:v>0.52190566062927202</c:v>
                </c:pt>
                <c:pt idx="404">
                  <c:v>0.52226537466049205</c:v>
                </c:pt>
                <c:pt idx="405">
                  <c:v>0.52260994911193803</c:v>
                </c:pt>
                <c:pt idx="406">
                  <c:v>0.52297931909561202</c:v>
                </c:pt>
                <c:pt idx="407">
                  <c:v>0.52331572771072399</c:v>
                </c:pt>
                <c:pt idx="408">
                  <c:v>0.52368181943893399</c:v>
                </c:pt>
                <c:pt idx="409">
                  <c:v>0.52408260107040405</c:v>
                </c:pt>
                <c:pt idx="410">
                  <c:v>0.52441167831420898</c:v>
                </c:pt>
                <c:pt idx="411">
                  <c:v>0.52476114034652699</c:v>
                </c:pt>
                <c:pt idx="412">
                  <c:v>0.52511173486709595</c:v>
                </c:pt>
                <c:pt idx="413">
                  <c:v>0.52539974451065097</c:v>
                </c:pt>
                <c:pt idx="414">
                  <c:v>0.52570539712905895</c:v>
                </c:pt>
                <c:pt idx="415">
                  <c:v>0.52602708339691195</c:v>
                </c:pt>
                <c:pt idx="416">
                  <c:v>0.52637076377868697</c:v>
                </c:pt>
                <c:pt idx="417">
                  <c:v>0.526694655418396</c:v>
                </c:pt>
                <c:pt idx="418">
                  <c:v>0.52697736024856601</c:v>
                </c:pt>
                <c:pt idx="419">
                  <c:v>0.527210712432861</c:v>
                </c:pt>
                <c:pt idx="420">
                  <c:v>0.52743178606033303</c:v>
                </c:pt>
                <c:pt idx="421">
                  <c:v>0.52767175436019897</c:v>
                </c:pt>
                <c:pt idx="422">
                  <c:v>0.52793097496032704</c:v>
                </c:pt>
                <c:pt idx="423">
                  <c:v>0.52821749448776201</c:v>
                </c:pt>
                <c:pt idx="424">
                  <c:v>0.52840662002563499</c:v>
                </c:pt>
                <c:pt idx="425">
                  <c:v>0.52857238054275502</c:v>
                </c:pt>
                <c:pt idx="426">
                  <c:v>0.52878814935684204</c:v>
                </c:pt>
                <c:pt idx="427">
                  <c:v>0.52890241146087602</c:v>
                </c:pt>
                <c:pt idx="428">
                  <c:v>0.52904939651489302</c:v>
                </c:pt>
                <c:pt idx="429">
                  <c:v>0.52927511930465698</c:v>
                </c:pt>
                <c:pt idx="430">
                  <c:v>0.52938425540924094</c:v>
                </c:pt>
                <c:pt idx="431">
                  <c:v>0.52951318025589</c:v>
                </c:pt>
                <c:pt idx="432">
                  <c:v>0.52965444326400801</c:v>
                </c:pt>
                <c:pt idx="433">
                  <c:v>0.529724180698395</c:v>
                </c:pt>
                <c:pt idx="434">
                  <c:v>0.52981996536254905</c:v>
                </c:pt>
                <c:pt idx="435">
                  <c:v>0.52992486953735396</c:v>
                </c:pt>
                <c:pt idx="436">
                  <c:v>0.53001755475997903</c:v>
                </c:pt>
                <c:pt idx="437">
                  <c:v>0.530145943164825</c:v>
                </c:pt>
                <c:pt idx="438">
                  <c:v>0.53023296594619795</c:v>
                </c:pt>
                <c:pt idx="439">
                  <c:v>0.53023338317871105</c:v>
                </c:pt>
                <c:pt idx="440">
                  <c:v>0.53027004003524802</c:v>
                </c:pt>
                <c:pt idx="441">
                  <c:v>0.53037828207016002</c:v>
                </c:pt>
                <c:pt idx="442">
                  <c:v>0.53055161237716697</c:v>
                </c:pt>
                <c:pt idx="443">
                  <c:v>0.53065675497055098</c:v>
                </c:pt>
                <c:pt idx="444">
                  <c:v>0.53070604801178001</c:v>
                </c:pt>
                <c:pt idx="445">
                  <c:v>0.53073459863662698</c:v>
                </c:pt>
                <c:pt idx="446">
                  <c:v>0.53080713748931896</c:v>
                </c:pt>
                <c:pt idx="447">
                  <c:v>0.53092741966247603</c:v>
                </c:pt>
                <c:pt idx="448">
                  <c:v>0.53107845783233598</c:v>
                </c:pt>
                <c:pt idx="449">
                  <c:v>0.53126138448715199</c:v>
                </c:pt>
                <c:pt idx="450">
                  <c:v>0.531427502632141</c:v>
                </c:pt>
                <c:pt idx="451">
                  <c:v>0.53153604269027699</c:v>
                </c:pt>
                <c:pt idx="452">
                  <c:v>0.53158199787139904</c:v>
                </c:pt>
                <c:pt idx="453">
                  <c:v>0.53165447711944602</c:v>
                </c:pt>
                <c:pt idx="454">
                  <c:v>0.53166252374649003</c:v>
                </c:pt>
                <c:pt idx="455">
                  <c:v>0.53164517879486095</c:v>
                </c:pt>
                <c:pt idx="456">
                  <c:v>0.53171658515930198</c:v>
                </c:pt>
                <c:pt idx="457">
                  <c:v>0.53181099891662598</c:v>
                </c:pt>
                <c:pt idx="458">
                  <c:v>0.53196197748184204</c:v>
                </c:pt>
                <c:pt idx="459">
                  <c:v>0.532226502895355</c:v>
                </c:pt>
                <c:pt idx="460">
                  <c:v>0.53251659870147705</c:v>
                </c:pt>
                <c:pt idx="461">
                  <c:v>0.53279668092727706</c:v>
                </c:pt>
                <c:pt idx="462">
                  <c:v>0.533058762550354</c:v>
                </c:pt>
                <c:pt idx="463">
                  <c:v>0.53330916166305498</c:v>
                </c:pt>
                <c:pt idx="464">
                  <c:v>0.53349804878234897</c:v>
                </c:pt>
                <c:pt idx="465">
                  <c:v>0.53363549709320102</c:v>
                </c:pt>
                <c:pt idx="466">
                  <c:v>0.53374463319778398</c:v>
                </c:pt>
                <c:pt idx="467">
                  <c:v>0.53392106294632002</c:v>
                </c:pt>
                <c:pt idx="468">
                  <c:v>0.53410547971725497</c:v>
                </c:pt>
                <c:pt idx="469">
                  <c:v>0.53423118591308605</c:v>
                </c:pt>
                <c:pt idx="470">
                  <c:v>0.534376621246338</c:v>
                </c:pt>
                <c:pt idx="471">
                  <c:v>0.53449010848999001</c:v>
                </c:pt>
                <c:pt idx="472">
                  <c:v>0.534548759460449</c:v>
                </c:pt>
                <c:pt idx="473">
                  <c:v>0.53464043140411399</c:v>
                </c:pt>
                <c:pt idx="474">
                  <c:v>0.53472679853439298</c:v>
                </c:pt>
                <c:pt idx="475">
                  <c:v>0.53481727838516202</c:v>
                </c:pt>
                <c:pt idx="476">
                  <c:v>0.53499501943588301</c:v>
                </c:pt>
                <c:pt idx="477">
                  <c:v>0.53511506319045998</c:v>
                </c:pt>
                <c:pt idx="478">
                  <c:v>0.53520435094833396</c:v>
                </c:pt>
                <c:pt idx="479">
                  <c:v>0.53528624773025502</c:v>
                </c:pt>
                <c:pt idx="480">
                  <c:v>0.53537642955779996</c:v>
                </c:pt>
                <c:pt idx="481">
                  <c:v>0.53548276424408003</c:v>
                </c:pt>
                <c:pt idx="482">
                  <c:v>0.53561311960220304</c:v>
                </c:pt>
                <c:pt idx="483">
                  <c:v>0.53571623563766502</c:v>
                </c:pt>
                <c:pt idx="484">
                  <c:v>0.53585106134414695</c:v>
                </c:pt>
                <c:pt idx="485">
                  <c:v>0.53601664304733299</c:v>
                </c:pt>
                <c:pt idx="486">
                  <c:v>0.53613781929016102</c:v>
                </c:pt>
                <c:pt idx="487">
                  <c:v>0.53626799583435103</c:v>
                </c:pt>
                <c:pt idx="488">
                  <c:v>0.53640580177307096</c:v>
                </c:pt>
                <c:pt idx="489">
                  <c:v>0.53655314445495605</c:v>
                </c:pt>
                <c:pt idx="490">
                  <c:v>0.53667736053466797</c:v>
                </c:pt>
                <c:pt idx="491">
                  <c:v>0.53678035736083995</c:v>
                </c:pt>
                <c:pt idx="492">
                  <c:v>0.53685498237609897</c:v>
                </c:pt>
                <c:pt idx="493">
                  <c:v>0.53700655698776201</c:v>
                </c:pt>
                <c:pt idx="494">
                  <c:v>0.53714185953140303</c:v>
                </c:pt>
                <c:pt idx="495">
                  <c:v>0.537248134613037</c:v>
                </c:pt>
                <c:pt idx="496">
                  <c:v>0.53731673955917403</c:v>
                </c:pt>
                <c:pt idx="497">
                  <c:v>0.537425637245178</c:v>
                </c:pt>
                <c:pt idx="498">
                  <c:v>0.53754645586013805</c:v>
                </c:pt>
                <c:pt idx="499">
                  <c:v>0.53759628534317005</c:v>
                </c:pt>
                <c:pt idx="500">
                  <c:v>0.53769081830978405</c:v>
                </c:pt>
                <c:pt idx="501">
                  <c:v>0.53779667615890503</c:v>
                </c:pt>
                <c:pt idx="502">
                  <c:v>0.537891626358032</c:v>
                </c:pt>
                <c:pt idx="503">
                  <c:v>0.53794580698013295</c:v>
                </c:pt>
                <c:pt idx="504">
                  <c:v>0.53799962997436501</c:v>
                </c:pt>
                <c:pt idx="505">
                  <c:v>0.53806054592132602</c:v>
                </c:pt>
                <c:pt idx="506">
                  <c:v>0.53808748722076405</c:v>
                </c:pt>
                <c:pt idx="507">
                  <c:v>0.53816390037536599</c:v>
                </c:pt>
                <c:pt idx="508">
                  <c:v>0.538268983364105</c:v>
                </c:pt>
                <c:pt idx="509">
                  <c:v>0.53831648826599099</c:v>
                </c:pt>
                <c:pt idx="510">
                  <c:v>0.53836321830749501</c:v>
                </c:pt>
                <c:pt idx="511">
                  <c:v>0.538435459136963</c:v>
                </c:pt>
                <c:pt idx="512">
                  <c:v>0.53857779502868697</c:v>
                </c:pt>
                <c:pt idx="513">
                  <c:v>0.53866589069366499</c:v>
                </c:pt>
                <c:pt idx="514">
                  <c:v>0.53871405124664296</c:v>
                </c:pt>
                <c:pt idx="515">
                  <c:v>0.53871905803680398</c:v>
                </c:pt>
                <c:pt idx="516">
                  <c:v>0.53878957033157304</c:v>
                </c:pt>
                <c:pt idx="517">
                  <c:v>0.53895956277847301</c:v>
                </c:pt>
                <c:pt idx="518">
                  <c:v>0.53919374942779497</c:v>
                </c:pt>
                <c:pt idx="519">
                  <c:v>0.53926259279251099</c:v>
                </c:pt>
                <c:pt idx="520">
                  <c:v>0.53931790590286299</c:v>
                </c:pt>
                <c:pt idx="521">
                  <c:v>0.53940802812576305</c:v>
                </c:pt>
                <c:pt idx="522">
                  <c:v>0.539631366729736</c:v>
                </c:pt>
                <c:pt idx="523">
                  <c:v>0.53975379467010498</c:v>
                </c:pt>
                <c:pt idx="524">
                  <c:v>0.539878189563751</c:v>
                </c:pt>
                <c:pt idx="525">
                  <c:v>0.54004687070846602</c:v>
                </c:pt>
                <c:pt idx="526">
                  <c:v>0.54015922546386697</c:v>
                </c:pt>
                <c:pt idx="527">
                  <c:v>0.54030919075012196</c:v>
                </c:pt>
                <c:pt idx="528">
                  <c:v>0.54049307107925404</c:v>
                </c:pt>
                <c:pt idx="529">
                  <c:v>0.54058766365051303</c:v>
                </c:pt>
                <c:pt idx="530">
                  <c:v>0.54076641798019398</c:v>
                </c:pt>
                <c:pt idx="531">
                  <c:v>0.54098916053771995</c:v>
                </c:pt>
                <c:pt idx="532">
                  <c:v>0.54119461774826105</c:v>
                </c:pt>
                <c:pt idx="533">
                  <c:v>0.54137945175170898</c:v>
                </c:pt>
                <c:pt idx="534">
                  <c:v>0.54157769680023204</c:v>
                </c:pt>
                <c:pt idx="535">
                  <c:v>0.54181367158889804</c:v>
                </c:pt>
                <c:pt idx="536">
                  <c:v>0.54196983575820901</c:v>
                </c:pt>
                <c:pt idx="537">
                  <c:v>0.54218178987503096</c:v>
                </c:pt>
                <c:pt idx="538">
                  <c:v>0.54246395826339699</c:v>
                </c:pt>
                <c:pt idx="539">
                  <c:v>0.54267930984497104</c:v>
                </c:pt>
                <c:pt idx="540">
                  <c:v>0.54278784990310702</c:v>
                </c:pt>
                <c:pt idx="541">
                  <c:v>0.54285329580306996</c:v>
                </c:pt>
                <c:pt idx="542">
                  <c:v>0.54304766654968295</c:v>
                </c:pt>
                <c:pt idx="543">
                  <c:v>0.54330629110336304</c:v>
                </c:pt>
                <c:pt idx="544">
                  <c:v>0.54353690147399902</c:v>
                </c:pt>
                <c:pt idx="545">
                  <c:v>0.54365086555481001</c:v>
                </c:pt>
                <c:pt idx="546">
                  <c:v>0.54383659362793002</c:v>
                </c:pt>
                <c:pt idx="547">
                  <c:v>0.54399776458740201</c:v>
                </c:pt>
                <c:pt idx="548">
                  <c:v>0.54411369562149003</c:v>
                </c:pt>
                <c:pt idx="549">
                  <c:v>0.54431837797164895</c:v>
                </c:pt>
                <c:pt idx="550">
                  <c:v>0.54445463418960605</c:v>
                </c:pt>
                <c:pt idx="551">
                  <c:v>0.54454904794693004</c:v>
                </c:pt>
                <c:pt idx="552">
                  <c:v>0.54471015930175803</c:v>
                </c:pt>
                <c:pt idx="553">
                  <c:v>0.54484909772872903</c:v>
                </c:pt>
                <c:pt idx="554">
                  <c:v>0.544991195201874</c:v>
                </c:pt>
                <c:pt idx="555">
                  <c:v>0.54516583681106601</c:v>
                </c:pt>
                <c:pt idx="556">
                  <c:v>0.54533147811889604</c:v>
                </c:pt>
                <c:pt idx="557">
                  <c:v>0.54545271396636996</c:v>
                </c:pt>
                <c:pt idx="558">
                  <c:v>0.54551082849502597</c:v>
                </c:pt>
                <c:pt idx="559">
                  <c:v>0.545673727989197</c:v>
                </c:pt>
                <c:pt idx="560">
                  <c:v>0.54585266113281306</c:v>
                </c:pt>
                <c:pt idx="561">
                  <c:v>0.54604595899581898</c:v>
                </c:pt>
                <c:pt idx="562">
                  <c:v>0.54626661539077803</c:v>
                </c:pt>
                <c:pt idx="563">
                  <c:v>0.54650151729583696</c:v>
                </c:pt>
                <c:pt idx="564">
                  <c:v>0.54671996831893899</c:v>
                </c:pt>
                <c:pt idx="565">
                  <c:v>0.54686015844345104</c:v>
                </c:pt>
                <c:pt idx="566">
                  <c:v>0.54697591066360496</c:v>
                </c:pt>
                <c:pt idx="567">
                  <c:v>0.54714858531951904</c:v>
                </c:pt>
                <c:pt idx="568">
                  <c:v>0.54742962121963501</c:v>
                </c:pt>
                <c:pt idx="569">
                  <c:v>0.54755336046218905</c:v>
                </c:pt>
                <c:pt idx="570">
                  <c:v>0.54776453971862804</c:v>
                </c:pt>
                <c:pt idx="571">
                  <c:v>0.54806441068649303</c:v>
                </c:pt>
                <c:pt idx="572">
                  <c:v>0.54826462268829301</c:v>
                </c:pt>
                <c:pt idx="573">
                  <c:v>0.54845279455184903</c:v>
                </c:pt>
                <c:pt idx="574">
                  <c:v>0.54864734411239602</c:v>
                </c:pt>
                <c:pt idx="575">
                  <c:v>0.54888987541198697</c:v>
                </c:pt>
                <c:pt idx="576">
                  <c:v>0.549122273921967</c:v>
                </c:pt>
                <c:pt idx="577">
                  <c:v>0.54934501647949197</c:v>
                </c:pt>
                <c:pt idx="578">
                  <c:v>0.54955339431762695</c:v>
                </c:pt>
                <c:pt idx="579">
                  <c:v>0.54976636171340898</c:v>
                </c:pt>
                <c:pt idx="580">
                  <c:v>0.55001348257064797</c:v>
                </c:pt>
                <c:pt idx="581">
                  <c:v>0.55029606819152799</c:v>
                </c:pt>
                <c:pt idx="582">
                  <c:v>0.55049633979797397</c:v>
                </c:pt>
                <c:pt idx="583">
                  <c:v>0.55069690942764304</c:v>
                </c:pt>
                <c:pt idx="584">
                  <c:v>0.55090552568435702</c:v>
                </c:pt>
                <c:pt idx="585">
                  <c:v>0.55114859342575095</c:v>
                </c:pt>
                <c:pt idx="586">
                  <c:v>0.55138742923736594</c:v>
                </c:pt>
                <c:pt idx="587">
                  <c:v>0.55161798000335704</c:v>
                </c:pt>
                <c:pt idx="588">
                  <c:v>0.55183106660842896</c:v>
                </c:pt>
                <c:pt idx="589">
                  <c:v>0.55198067426681496</c:v>
                </c:pt>
                <c:pt idx="590">
                  <c:v>0.55210441350936901</c:v>
                </c:pt>
                <c:pt idx="591">
                  <c:v>0.55220776796340898</c:v>
                </c:pt>
                <c:pt idx="592">
                  <c:v>0.55240321159362804</c:v>
                </c:pt>
                <c:pt idx="593">
                  <c:v>0.55252820253372203</c:v>
                </c:pt>
                <c:pt idx="594">
                  <c:v>0.55261278152465798</c:v>
                </c:pt>
                <c:pt idx="595">
                  <c:v>0.55278545618057295</c:v>
                </c:pt>
                <c:pt idx="596">
                  <c:v>0.55288821458816495</c:v>
                </c:pt>
                <c:pt idx="597">
                  <c:v>0.55297100543975797</c:v>
                </c:pt>
                <c:pt idx="598">
                  <c:v>0.55307805538177501</c:v>
                </c:pt>
                <c:pt idx="599">
                  <c:v>0.55316889286041304</c:v>
                </c:pt>
                <c:pt idx="600">
                  <c:v>0.55328351259231601</c:v>
                </c:pt>
                <c:pt idx="601">
                  <c:v>0.55343747138977095</c:v>
                </c:pt>
                <c:pt idx="602">
                  <c:v>0.55345445871353105</c:v>
                </c:pt>
                <c:pt idx="603">
                  <c:v>0.55349636077880904</c:v>
                </c:pt>
                <c:pt idx="604">
                  <c:v>0.55357074737548795</c:v>
                </c:pt>
                <c:pt idx="605">
                  <c:v>0.55370169878006004</c:v>
                </c:pt>
                <c:pt idx="606">
                  <c:v>0.55377423763275102</c:v>
                </c:pt>
                <c:pt idx="607">
                  <c:v>0.553822040557861</c:v>
                </c:pt>
                <c:pt idx="608">
                  <c:v>0.55388373136520397</c:v>
                </c:pt>
                <c:pt idx="609">
                  <c:v>0.55411481857299805</c:v>
                </c:pt>
                <c:pt idx="610">
                  <c:v>0.55430489778518699</c:v>
                </c:pt>
                <c:pt idx="611">
                  <c:v>0.55435091257095304</c:v>
                </c:pt>
                <c:pt idx="612">
                  <c:v>0.55457955598831199</c:v>
                </c:pt>
                <c:pt idx="613">
                  <c:v>0.554806888103485</c:v>
                </c:pt>
                <c:pt idx="614">
                  <c:v>0.555003643035889</c:v>
                </c:pt>
                <c:pt idx="615">
                  <c:v>0.55496269464492798</c:v>
                </c:pt>
                <c:pt idx="616">
                  <c:v>0.55512225627899203</c:v>
                </c:pt>
                <c:pt idx="617">
                  <c:v>0.55541241168975797</c:v>
                </c:pt>
                <c:pt idx="618">
                  <c:v>0.55575370788574197</c:v>
                </c:pt>
                <c:pt idx="619">
                  <c:v>0.55599629878997803</c:v>
                </c:pt>
                <c:pt idx="620">
                  <c:v>0.55625021457672097</c:v>
                </c:pt>
                <c:pt idx="621">
                  <c:v>0.556585073471069</c:v>
                </c:pt>
                <c:pt idx="622">
                  <c:v>0.55703955888748202</c:v>
                </c:pt>
                <c:pt idx="623">
                  <c:v>0.55748015642166104</c:v>
                </c:pt>
                <c:pt idx="624">
                  <c:v>0.55789107084274303</c:v>
                </c:pt>
                <c:pt idx="625">
                  <c:v>0.55832827091216997</c:v>
                </c:pt>
                <c:pt idx="626">
                  <c:v>0.55873125791549705</c:v>
                </c:pt>
                <c:pt idx="627">
                  <c:v>0.55909639596939098</c:v>
                </c:pt>
                <c:pt idx="628">
                  <c:v>0.55937725305557295</c:v>
                </c:pt>
                <c:pt idx="629">
                  <c:v>0.55962353944778398</c:v>
                </c:pt>
                <c:pt idx="630">
                  <c:v>0.55990338325500499</c:v>
                </c:pt>
                <c:pt idx="631">
                  <c:v>0.56028550863266002</c:v>
                </c:pt>
                <c:pt idx="632">
                  <c:v>0.55934774875640902</c:v>
                </c:pt>
                <c:pt idx="633">
                  <c:v>0.55952084064483598</c:v>
                </c:pt>
                <c:pt idx="634">
                  <c:v>0.55968022346496604</c:v>
                </c:pt>
                <c:pt idx="635">
                  <c:v>0.55980783700943004</c:v>
                </c:pt>
                <c:pt idx="636">
                  <c:v>0.55992943048477195</c:v>
                </c:pt>
                <c:pt idx="637">
                  <c:v>0.56005144119262695</c:v>
                </c:pt>
                <c:pt idx="638">
                  <c:v>0.56020987033844005</c:v>
                </c:pt>
                <c:pt idx="639">
                  <c:v>0.56038510799408003</c:v>
                </c:pt>
                <c:pt idx="640">
                  <c:v>0.56047636270523105</c:v>
                </c:pt>
                <c:pt idx="641">
                  <c:v>0.56057262420654297</c:v>
                </c:pt>
                <c:pt idx="642">
                  <c:v>0.56073087453842196</c:v>
                </c:pt>
                <c:pt idx="643">
                  <c:v>0.56088751554489102</c:v>
                </c:pt>
                <c:pt idx="644">
                  <c:v>0.56099504232406605</c:v>
                </c:pt>
                <c:pt idx="645">
                  <c:v>0.56107324361801103</c:v>
                </c:pt>
                <c:pt idx="646">
                  <c:v>0.56115275621414196</c:v>
                </c:pt>
                <c:pt idx="647">
                  <c:v>0.561226606369019</c:v>
                </c:pt>
                <c:pt idx="648">
                  <c:v>0.56126916408538796</c:v>
                </c:pt>
                <c:pt idx="649">
                  <c:v>0.56126856803893999</c:v>
                </c:pt>
                <c:pt idx="650">
                  <c:v>0.56128042936325095</c:v>
                </c:pt>
                <c:pt idx="651">
                  <c:v>0.56133961677551303</c:v>
                </c:pt>
                <c:pt idx="652">
                  <c:v>0.56139451265335105</c:v>
                </c:pt>
                <c:pt idx="653">
                  <c:v>0.56150031089782704</c:v>
                </c:pt>
                <c:pt idx="654">
                  <c:v>0.56164097785949696</c:v>
                </c:pt>
                <c:pt idx="655">
                  <c:v>0.56177419424056996</c:v>
                </c:pt>
                <c:pt idx="656">
                  <c:v>0.56187814474105802</c:v>
                </c:pt>
                <c:pt idx="657">
                  <c:v>0.56193476915359497</c:v>
                </c:pt>
                <c:pt idx="658">
                  <c:v>0.56194889545440696</c:v>
                </c:pt>
                <c:pt idx="659">
                  <c:v>0.56195819377899203</c:v>
                </c:pt>
                <c:pt idx="660">
                  <c:v>0.56201004981994596</c:v>
                </c:pt>
                <c:pt idx="661">
                  <c:v>0.56210243701934803</c:v>
                </c:pt>
                <c:pt idx="662">
                  <c:v>0.56219822168350198</c:v>
                </c:pt>
                <c:pt idx="663">
                  <c:v>0.56229281425476096</c:v>
                </c:pt>
                <c:pt idx="664">
                  <c:v>0.56239223480224598</c:v>
                </c:pt>
                <c:pt idx="665">
                  <c:v>0.56254476308822599</c:v>
                </c:pt>
                <c:pt idx="666">
                  <c:v>0.56268292665481601</c:v>
                </c:pt>
                <c:pt idx="667">
                  <c:v>0.56276166439056396</c:v>
                </c:pt>
                <c:pt idx="668">
                  <c:v>0.56283468008041404</c:v>
                </c:pt>
                <c:pt idx="669">
                  <c:v>0.56287872791290305</c:v>
                </c:pt>
                <c:pt idx="670">
                  <c:v>0.56301218271255504</c:v>
                </c:pt>
                <c:pt idx="671">
                  <c:v>0.56320089101791404</c:v>
                </c:pt>
                <c:pt idx="672">
                  <c:v>0.56333816051483199</c:v>
                </c:pt>
                <c:pt idx="673">
                  <c:v>0.56344622373580899</c:v>
                </c:pt>
                <c:pt idx="674">
                  <c:v>0.56356036663055398</c:v>
                </c:pt>
                <c:pt idx="675">
                  <c:v>0.56365990638732899</c:v>
                </c:pt>
                <c:pt idx="676">
                  <c:v>0.56377118825912498</c:v>
                </c:pt>
                <c:pt idx="677">
                  <c:v>0.56395399570465099</c:v>
                </c:pt>
                <c:pt idx="678">
                  <c:v>0.56412243843078602</c:v>
                </c:pt>
                <c:pt idx="679">
                  <c:v>0.56420570611953702</c:v>
                </c:pt>
                <c:pt idx="680">
                  <c:v>0.56427109241485596</c:v>
                </c:pt>
                <c:pt idx="681">
                  <c:v>0.56436944007873502</c:v>
                </c:pt>
                <c:pt idx="682">
                  <c:v>0.56450074911117598</c:v>
                </c:pt>
                <c:pt idx="683">
                  <c:v>0.56458556652069103</c:v>
                </c:pt>
                <c:pt idx="684">
                  <c:v>0.56466847658157304</c:v>
                </c:pt>
                <c:pt idx="685">
                  <c:v>0.56478977203369096</c:v>
                </c:pt>
                <c:pt idx="686">
                  <c:v>0.56490838527679399</c:v>
                </c:pt>
                <c:pt idx="687">
                  <c:v>0.56502395868301403</c:v>
                </c:pt>
                <c:pt idx="688">
                  <c:v>0.56514656543731701</c:v>
                </c:pt>
                <c:pt idx="689">
                  <c:v>0.56524962186813399</c:v>
                </c:pt>
                <c:pt idx="690">
                  <c:v>0.56531947851180997</c:v>
                </c:pt>
                <c:pt idx="691">
                  <c:v>0.56535840034484897</c:v>
                </c:pt>
                <c:pt idx="692">
                  <c:v>0.56540006399154696</c:v>
                </c:pt>
                <c:pt idx="693">
                  <c:v>0.56544435024261497</c:v>
                </c:pt>
                <c:pt idx="694">
                  <c:v>0.565474033355713</c:v>
                </c:pt>
                <c:pt idx="695">
                  <c:v>0.56549018621444702</c:v>
                </c:pt>
                <c:pt idx="696">
                  <c:v>0.56555807590484597</c:v>
                </c:pt>
                <c:pt idx="697">
                  <c:v>0.56564557552337602</c:v>
                </c:pt>
                <c:pt idx="698">
                  <c:v>0.56571692228317305</c:v>
                </c:pt>
                <c:pt idx="699">
                  <c:v>0.565757155418396</c:v>
                </c:pt>
                <c:pt idx="700">
                  <c:v>0.56576019525527999</c:v>
                </c:pt>
                <c:pt idx="701">
                  <c:v>0.56576335430145297</c:v>
                </c:pt>
                <c:pt idx="702">
                  <c:v>0.56576329469680797</c:v>
                </c:pt>
                <c:pt idx="703">
                  <c:v>0.56576162576675404</c:v>
                </c:pt>
                <c:pt idx="704">
                  <c:v>0.56576550006866499</c:v>
                </c:pt>
                <c:pt idx="705">
                  <c:v>0.56576579809188798</c:v>
                </c:pt>
                <c:pt idx="706">
                  <c:v>0.56572669744491599</c:v>
                </c:pt>
                <c:pt idx="707">
                  <c:v>0.565648794174194</c:v>
                </c:pt>
                <c:pt idx="708">
                  <c:v>0.56560409069061302</c:v>
                </c:pt>
                <c:pt idx="709">
                  <c:v>0.56561291217803999</c:v>
                </c:pt>
                <c:pt idx="710">
                  <c:v>0.565640568733215</c:v>
                </c:pt>
                <c:pt idx="711">
                  <c:v>0.56565779447555498</c:v>
                </c:pt>
                <c:pt idx="712">
                  <c:v>0.56563192605972301</c:v>
                </c:pt>
                <c:pt idx="713">
                  <c:v>0.56555253267288197</c:v>
                </c:pt>
                <c:pt idx="714">
                  <c:v>0.56547343730926503</c:v>
                </c:pt>
                <c:pt idx="715">
                  <c:v>0.56542575359344505</c:v>
                </c:pt>
                <c:pt idx="716">
                  <c:v>0.56538844108581499</c:v>
                </c:pt>
                <c:pt idx="717">
                  <c:v>0.56535375118255604</c:v>
                </c:pt>
                <c:pt idx="718">
                  <c:v>0.56531935930252097</c:v>
                </c:pt>
                <c:pt idx="719">
                  <c:v>0.56529438495635997</c:v>
                </c:pt>
                <c:pt idx="720">
                  <c:v>0.56526845693588301</c:v>
                </c:pt>
                <c:pt idx="721">
                  <c:v>0.56523054838180498</c:v>
                </c:pt>
                <c:pt idx="722">
                  <c:v>0.56518954038619995</c:v>
                </c:pt>
                <c:pt idx="723">
                  <c:v>0.565196692943573</c:v>
                </c:pt>
                <c:pt idx="724">
                  <c:v>0.56525146961212203</c:v>
                </c:pt>
                <c:pt idx="725">
                  <c:v>0.56529015302658103</c:v>
                </c:pt>
                <c:pt idx="726">
                  <c:v>0.56528127193450906</c:v>
                </c:pt>
                <c:pt idx="727">
                  <c:v>0.56527310609817505</c:v>
                </c:pt>
                <c:pt idx="728">
                  <c:v>0.56527018547058105</c:v>
                </c:pt>
                <c:pt idx="729">
                  <c:v>0.56528091430664096</c:v>
                </c:pt>
                <c:pt idx="730">
                  <c:v>0.56537473201751698</c:v>
                </c:pt>
                <c:pt idx="731">
                  <c:v>0.56547218561172496</c:v>
                </c:pt>
                <c:pt idx="732">
                  <c:v>0.56550145149231001</c:v>
                </c:pt>
                <c:pt idx="733">
                  <c:v>0.56551945209503196</c:v>
                </c:pt>
                <c:pt idx="734">
                  <c:v>0.56561541557312001</c:v>
                </c:pt>
                <c:pt idx="735">
                  <c:v>0.56573098897934004</c:v>
                </c:pt>
                <c:pt idx="736">
                  <c:v>0.565804183483124</c:v>
                </c:pt>
                <c:pt idx="737">
                  <c:v>0.56586843729019198</c:v>
                </c:pt>
                <c:pt idx="738">
                  <c:v>0.565931737422943</c:v>
                </c:pt>
                <c:pt idx="739">
                  <c:v>0.56600576639175404</c:v>
                </c:pt>
                <c:pt idx="740">
                  <c:v>0.56608766317367598</c:v>
                </c:pt>
                <c:pt idx="741">
                  <c:v>0.56617903709411599</c:v>
                </c:pt>
                <c:pt idx="742">
                  <c:v>0.56628394126892101</c:v>
                </c:pt>
                <c:pt idx="743">
                  <c:v>0.56640088558196999</c:v>
                </c:pt>
                <c:pt idx="744">
                  <c:v>0.56650912761688199</c:v>
                </c:pt>
                <c:pt idx="745">
                  <c:v>0.56660789251327504</c:v>
                </c:pt>
                <c:pt idx="746">
                  <c:v>0.56670933961868297</c:v>
                </c:pt>
                <c:pt idx="747">
                  <c:v>0.566780805587769</c:v>
                </c:pt>
                <c:pt idx="748">
                  <c:v>0.56684166193008401</c:v>
                </c:pt>
                <c:pt idx="749">
                  <c:v>0.56691509485244795</c:v>
                </c:pt>
                <c:pt idx="750">
                  <c:v>0.56699651479721103</c:v>
                </c:pt>
                <c:pt idx="751">
                  <c:v>0.56710505485534701</c:v>
                </c:pt>
                <c:pt idx="752">
                  <c:v>0.567219257354736</c:v>
                </c:pt>
                <c:pt idx="753">
                  <c:v>0.56728720664978005</c:v>
                </c:pt>
                <c:pt idx="754">
                  <c:v>0.56733322143554699</c:v>
                </c:pt>
                <c:pt idx="755">
                  <c:v>0.567360639572144</c:v>
                </c:pt>
                <c:pt idx="756">
                  <c:v>0.56737017631530795</c:v>
                </c:pt>
                <c:pt idx="757">
                  <c:v>0.56738775968551602</c:v>
                </c:pt>
                <c:pt idx="758">
                  <c:v>0.56742686033248901</c:v>
                </c:pt>
                <c:pt idx="759">
                  <c:v>0.56746691465377797</c:v>
                </c:pt>
                <c:pt idx="760">
                  <c:v>0.56749004125595104</c:v>
                </c:pt>
                <c:pt idx="761">
                  <c:v>0.56750625371932995</c:v>
                </c:pt>
                <c:pt idx="762">
                  <c:v>0.56751817464828502</c:v>
                </c:pt>
                <c:pt idx="763">
                  <c:v>0.56753408908844005</c:v>
                </c:pt>
                <c:pt idx="764">
                  <c:v>0.56753849983215299</c:v>
                </c:pt>
                <c:pt idx="765">
                  <c:v>0.56753593683242798</c:v>
                </c:pt>
                <c:pt idx="766">
                  <c:v>0.56752520799636796</c:v>
                </c:pt>
                <c:pt idx="767">
                  <c:v>0.56751096248626698</c:v>
                </c:pt>
                <c:pt idx="768">
                  <c:v>0.56747519969940197</c:v>
                </c:pt>
                <c:pt idx="769">
                  <c:v>0.56744462251663197</c:v>
                </c:pt>
                <c:pt idx="770">
                  <c:v>0.56740200519561801</c:v>
                </c:pt>
                <c:pt idx="771">
                  <c:v>0.56734412908554099</c:v>
                </c:pt>
                <c:pt idx="772">
                  <c:v>0.56728231906890902</c:v>
                </c:pt>
                <c:pt idx="773">
                  <c:v>0.56722414493560802</c:v>
                </c:pt>
                <c:pt idx="774">
                  <c:v>0.56717056035995495</c:v>
                </c:pt>
                <c:pt idx="775">
                  <c:v>0.56713455915451105</c:v>
                </c:pt>
                <c:pt idx="776">
                  <c:v>0.56709867715835605</c:v>
                </c:pt>
                <c:pt idx="777">
                  <c:v>0.56703644990920998</c:v>
                </c:pt>
                <c:pt idx="778">
                  <c:v>0.56697863340377797</c:v>
                </c:pt>
                <c:pt idx="779">
                  <c:v>0.56694096326828003</c:v>
                </c:pt>
                <c:pt idx="780">
                  <c:v>0.56690204143524203</c:v>
                </c:pt>
                <c:pt idx="781">
                  <c:v>0.56680184602737405</c:v>
                </c:pt>
                <c:pt idx="782">
                  <c:v>0.56669217348098799</c:v>
                </c:pt>
                <c:pt idx="783">
                  <c:v>0.56659251451492298</c:v>
                </c:pt>
                <c:pt idx="784">
                  <c:v>0.56650233268737804</c:v>
                </c:pt>
                <c:pt idx="785">
                  <c:v>0.56642091274261497</c:v>
                </c:pt>
                <c:pt idx="786">
                  <c:v>0.56635385751724199</c:v>
                </c:pt>
                <c:pt idx="787">
                  <c:v>0.56631839275360096</c:v>
                </c:pt>
                <c:pt idx="788">
                  <c:v>0.56629151105880704</c:v>
                </c:pt>
                <c:pt idx="789">
                  <c:v>0.56626158952713002</c:v>
                </c:pt>
                <c:pt idx="790">
                  <c:v>0.56622719764709495</c:v>
                </c:pt>
                <c:pt idx="791">
                  <c:v>0.566173255443573</c:v>
                </c:pt>
                <c:pt idx="792">
                  <c:v>0.566092789173126</c:v>
                </c:pt>
                <c:pt idx="793">
                  <c:v>0.56602084636688199</c:v>
                </c:pt>
                <c:pt idx="794">
                  <c:v>0.56597208976745605</c:v>
                </c:pt>
                <c:pt idx="795">
                  <c:v>0.56592583656311002</c:v>
                </c:pt>
                <c:pt idx="796">
                  <c:v>0.56588822603225697</c:v>
                </c:pt>
                <c:pt idx="797">
                  <c:v>0.56585401296615601</c:v>
                </c:pt>
                <c:pt idx="798">
                  <c:v>0.56589597463607799</c:v>
                </c:pt>
                <c:pt idx="799">
                  <c:v>0.56594532728195202</c:v>
                </c:pt>
                <c:pt idx="800">
                  <c:v>0.56594663858413696</c:v>
                </c:pt>
                <c:pt idx="801">
                  <c:v>0.56593829393386796</c:v>
                </c:pt>
                <c:pt idx="802">
                  <c:v>0.565973341464996</c:v>
                </c:pt>
                <c:pt idx="803">
                  <c:v>0.56602120399475098</c:v>
                </c:pt>
                <c:pt idx="804">
                  <c:v>0.56604635715484597</c:v>
                </c:pt>
                <c:pt idx="805">
                  <c:v>0.56605613231658902</c:v>
                </c:pt>
                <c:pt idx="806">
                  <c:v>0.566078782081604</c:v>
                </c:pt>
                <c:pt idx="807">
                  <c:v>0.56612271070480302</c:v>
                </c:pt>
                <c:pt idx="808">
                  <c:v>0.56614941358566295</c:v>
                </c:pt>
                <c:pt idx="809">
                  <c:v>0.56613934040069602</c:v>
                </c:pt>
                <c:pt idx="810">
                  <c:v>0.56612771749496504</c:v>
                </c:pt>
                <c:pt idx="811">
                  <c:v>0.56611704826355003</c:v>
                </c:pt>
                <c:pt idx="812">
                  <c:v>0.56611412763595603</c:v>
                </c:pt>
                <c:pt idx="813">
                  <c:v>0.56617498397827104</c:v>
                </c:pt>
                <c:pt idx="814">
                  <c:v>0.56623554229736295</c:v>
                </c:pt>
                <c:pt idx="815">
                  <c:v>0.566300749778748</c:v>
                </c:pt>
                <c:pt idx="816">
                  <c:v>0.56636410951614402</c:v>
                </c:pt>
                <c:pt idx="817">
                  <c:v>0.56641423702240001</c:v>
                </c:pt>
                <c:pt idx="818">
                  <c:v>0.56646311283111594</c:v>
                </c:pt>
                <c:pt idx="819">
                  <c:v>0.56648695468902599</c:v>
                </c:pt>
                <c:pt idx="820">
                  <c:v>0.56650418043136597</c:v>
                </c:pt>
                <c:pt idx="821">
                  <c:v>0.56651616096496604</c:v>
                </c:pt>
                <c:pt idx="822">
                  <c:v>0.56651932001113903</c:v>
                </c:pt>
                <c:pt idx="823">
                  <c:v>0.56653130054473899</c:v>
                </c:pt>
                <c:pt idx="824">
                  <c:v>0.56655234098434404</c:v>
                </c:pt>
                <c:pt idx="825">
                  <c:v>0.56658315658569303</c:v>
                </c:pt>
                <c:pt idx="826">
                  <c:v>0.56663328409194902</c:v>
                </c:pt>
                <c:pt idx="827">
                  <c:v>0.56667786836624101</c:v>
                </c:pt>
                <c:pt idx="828">
                  <c:v>0.56670558452606201</c:v>
                </c:pt>
                <c:pt idx="829">
                  <c:v>0.56672573089599598</c:v>
                </c:pt>
                <c:pt idx="830">
                  <c:v>0.56671714782714799</c:v>
                </c:pt>
                <c:pt idx="831">
                  <c:v>0.56671023368835405</c:v>
                </c:pt>
                <c:pt idx="832">
                  <c:v>0.56671923398971602</c:v>
                </c:pt>
                <c:pt idx="833">
                  <c:v>0.566728115081787</c:v>
                </c:pt>
                <c:pt idx="834">
                  <c:v>0.56674230098724399</c:v>
                </c:pt>
                <c:pt idx="835">
                  <c:v>0.56675511598587003</c:v>
                </c:pt>
                <c:pt idx="836">
                  <c:v>0.56676542758941695</c:v>
                </c:pt>
                <c:pt idx="837">
                  <c:v>0.56677556037902799</c:v>
                </c:pt>
                <c:pt idx="838">
                  <c:v>0.56677639484405495</c:v>
                </c:pt>
                <c:pt idx="839">
                  <c:v>0.56677472591400102</c:v>
                </c:pt>
                <c:pt idx="840">
                  <c:v>0.566761374473572</c:v>
                </c:pt>
                <c:pt idx="841">
                  <c:v>0.56673955917358398</c:v>
                </c:pt>
                <c:pt idx="842">
                  <c:v>0.56673860549926802</c:v>
                </c:pt>
                <c:pt idx="843">
                  <c:v>0.56676000356674205</c:v>
                </c:pt>
                <c:pt idx="844">
                  <c:v>0.56676214933395397</c:v>
                </c:pt>
                <c:pt idx="845">
                  <c:v>0.56673407554626498</c:v>
                </c:pt>
                <c:pt idx="846">
                  <c:v>0.56670922040939298</c:v>
                </c:pt>
                <c:pt idx="847">
                  <c:v>0.56669092178344704</c:v>
                </c:pt>
                <c:pt idx="848">
                  <c:v>0.56667089462280296</c:v>
                </c:pt>
                <c:pt idx="849">
                  <c:v>0.56663233041763295</c:v>
                </c:pt>
                <c:pt idx="850">
                  <c:v>0.56659460067749001</c:v>
                </c:pt>
                <c:pt idx="851">
                  <c:v>0.56658357381820701</c:v>
                </c:pt>
                <c:pt idx="852">
                  <c:v>0.56657296419143699</c:v>
                </c:pt>
                <c:pt idx="853">
                  <c:v>0.56656205654144298</c:v>
                </c:pt>
                <c:pt idx="854">
                  <c:v>0.56655120849609397</c:v>
                </c:pt>
                <c:pt idx="855">
                  <c:v>0.56651860475540206</c:v>
                </c:pt>
                <c:pt idx="856">
                  <c:v>0.56648099422454801</c:v>
                </c:pt>
                <c:pt idx="857">
                  <c:v>0.56642246246337902</c:v>
                </c:pt>
                <c:pt idx="858">
                  <c:v>0.56635558605194103</c:v>
                </c:pt>
                <c:pt idx="859">
                  <c:v>0.56632006168365501</c:v>
                </c:pt>
                <c:pt idx="860">
                  <c:v>0.56630605459213301</c:v>
                </c:pt>
                <c:pt idx="861">
                  <c:v>0.56626290082931496</c:v>
                </c:pt>
                <c:pt idx="862">
                  <c:v>0.56618899106979403</c:v>
                </c:pt>
                <c:pt idx="863">
                  <c:v>0.56611269712448098</c:v>
                </c:pt>
                <c:pt idx="864">
                  <c:v>0.56603258848190297</c:v>
                </c:pt>
                <c:pt idx="865">
                  <c:v>0.56595599651336703</c:v>
                </c:pt>
                <c:pt idx="866">
                  <c:v>0.56589114665985096</c:v>
                </c:pt>
                <c:pt idx="867">
                  <c:v>0.56582558155059803</c:v>
                </c:pt>
                <c:pt idx="868">
                  <c:v>0.56574851274490401</c:v>
                </c:pt>
                <c:pt idx="869">
                  <c:v>0.56567060947418202</c:v>
                </c:pt>
                <c:pt idx="870">
                  <c:v>0.56558853387832597</c:v>
                </c:pt>
                <c:pt idx="871">
                  <c:v>0.56550687551498402</c:v>
                </c:pt>
                <c:pt idx="872">
                  <c:v>0.56541168689727805</c:v>
                </c:pt>
                <c:pt idx="873">
                  <c:v>0.56531625986099199</c:v>
                </c:pt>
                <c:pt idx="874">
                  <c:v>0.56523180007934604</c:v>
                </c:pt>
                <c:pt idx="875">
                  <c:v>0.56514912843704201</c:v>
                </c:pt>
                <c:pt idx="876">
                  <c:v>0.56503933668136597</c:v>
                </c:pt>
                <c:pt idx="877">
                  <c:v>0.56492096185684204</c:v>
                </c:pt>
                <c:pt idx="878">
                  <c:v>0.564816653728485</c:v>
                </c:pt>
                <c:pt idx="879">
                  <c:v>0.56472057104110696</c:v>
                </c:pt>
                <c:pt idx="880">
                  <c:v>0.56461054086685203</c:v>
                </c:pt>
                <c:pt idx="881">
                  <c:v>0.564489126205444</c:v>
                </c:pt>
                <c:pt idx="882">
                  <c:v>0.56437218189239502</c:v>
                </c:pt>
                <c:pt idx="883">
                  <c:v>0.56426036357879605</c:v>
                </c:pt>
                <c:pt idx="884">
                  <c:v>0.56414926052093495</c:v>
                </c:pt>
                <c:pt idx="885">
                  <c:v>0.56403911113739003</c:v>
                </c:pt>
                <c:pt idx="886">
                  <c:v>0.56393545866012595</c:v>
                </c:pt>
                <c:pt idx="887">
                  <c:v>0.56385016441345204</c:v>
                </c:pt>
                <c:pt idx="888">
                  <c:v>0.56377249956131004</c:v>
                </c:pt>
                <c:pt idx="889">
                  <c:v>0.56373691558837902</c:v>
                </c:pt>
                <c:pt idx="890">
                  <c:v>0.56370246410369895</c:v>
                </c:pt>
                <c:pt idx="891">
                  <c:v>0.56368499994277999</c:v>
                </c:pt>
                <c:pt idx="892">
                  <c:v>0.56366759538650502</c:v>
                </c:pt>
                <c:pt idx="893">
                  <c:v>0.56369137763977095</c:v>
                </c:pt>
                <c:pt idx="894">
                  <c:v>0.56371730566024802</c:v>
                </c:pt>
                <c:pt idx="895">
                  <c:v>0.56374692916870095</c:v>
                </c:pt>
                <c:pt idx="896">
                  <c:v>0.56377714872360196</c:v>
                </c:pt>
                <c:pt idx="897">
                  <c:v>0.56383377313613903</c:v>
                </c:pt>
                <c:pt idx="898">
                  <c:v>0.56389856338500999</c:v>
                </c:pt>
                <c:pt idx="899">
                  <c:v>0.56392675638198897</c:v>
                </c:pt>
                <c:pt idx="900">
                  <c:v>0.56393611431121804</c:v>
                </c:pt>
                <c:pt idx="901">
                  <c:v>0.56396609544753995</c:v>
                </c:pt>
                <c:pt idx="902">
                  <c:v>0.56401187181472801</c:v>
                </c:pt>
                <c:pt idx="903">
                  <c:v>0.56406688690185502</c:v>
                </c:pt>
                <c:pt idx="904">
                  <c:v>0.56413221359252896</c:v>
                </c:pt>
                <c:pt idx="905">
                  <c:v>0.56419032812118497</c:v>
                </c:pt>
                <c:pt idx="906">
                  <c:v>0.56423652172088601</c:v>
                </c:pt>
                <c:pt idx="907">
                  <c:v>0.56427878141403198</c:v>
                </c:pt>
                <c:pt idx="908">
                  <c:v>0.56431114673614502</c:v>
                </c:pt>
                <c:pt idx="909">
                  <c:v>0.56434285640716597</c:v>
                </c:pt>
                <c:pt idx="910">
                  <c:v>0.56437236070632901</c:v>
                </c:pt>
                <c:pt idx="911">
                  <c:v>0.56440192461013805</c:v>
                </c:pt>
                <c:pt idx="912">
                  <c:v>0.56443321704864502</c:v>
                </c:pt>
                <c:pt idx="913">
                  <c:v>0.56446439027786299</c:v>
                </c:pt>
                <c:pt idx="914">
                  <c:v>0.56449949741363503</c:v>
                </c:pt>
                <c:pt idx="915">
                  <c:v>0.56453442573547397</c:v>
                </c:pt>
                <c:pt idx="916">
                  <c:v>0.56454622745513905</c:v>
                </c:pt>
                <c:pt idx="917">
                  <c:v>0.56455558538436901</c:v>
                </c:pt>
                <c:pt idx="918">
                  <c:v>0.56458574533462502</c:v>
                </c:pt>
                <c:pt idx="919">
                  <c:v>0.56462055444717396</c:v>
                </c:pt>
                <c:pt idx="920">
                  <c:v>0.56461971998214699</c:v>
                </c:pt>
                <c:pt idx="921">
                  <c:v>0.56460523605346702</c:v>
                </c:pt>
                <c:pt idx="922">
                  <c:v>0.56459516286849998</c:v>
                </c:pt>
                <c:pt idx="923">
                  <c:v>0.56458723545074496</c:v>
                </c:pt>
                <c:pt idx="924">
                  <c:v>0.56457835435867298</c:v>
                </c:pt>
                <c:pt idx="925">
                  <c:v>0.56456893682479903</c:v>
                </c:pt>
                <c:pt idx="926">
                  <c:v>0.564541876316071</c:v>
                </c:pt>
                <c:pt idx="927">
                  <c:v>0.56449210643768299</c:v>
                </c:pt>
                <c:pt idx="928">
                  <c:v>0.56444567441940297</c:v>
                </c:pt>
                <c:pt idx="929">
                  <c:v>0.564405977725983</c:v>
                </c:pt>
                <c:pt idx="930">
                  <c:v>0.56435972452163696</c:v>
                </c:pt>
                <c:pt idx="931">
                  <c:v>0.56429553031921398</c:v>
                </c:pt>
                <c:pt idx="932">
                  <c:v>0.56422758102417003</c:v>
                </c:pt>
                <c:pt idx="933">
                  <c:v>0.564142286777496</c:v>
                </c:pt>
                <c:pt idx="934">
                  <c:v>0.56405562162399303</c:v>
                </c:pt>
                <c:pt idx="935">
                  <c:v>0.563962042331696</c:v>
                </c:pt>
                <c:pt idx="936">
                  <c:v>0.56386744976043701</c:v>
                </c:pt>
                <c:pt idx="937">
                  <c:v>0.56373113393783603</c:v>
                </c:pt>
                <c:pt idx="938">
                  <c:v>0.56359368562698398</c:v>
                </c:pt>
                <c:pt idx="939">
                  <c:v>0.56347393989562999</c:v>
                </c:pt>
                <c:pt idx="940">
                  <c:v>0.56335490942001298</c:v>
                </c:pt>
                <c:pt idx="941">
                  <c:v>0.563240766525269</c:v>
                </c:pt>
                <c:pt idx="942">
                  <c:v>0.56312787532806396</c:v>
                </c:pt>
                <c:pt idx="943">
                  <c:v>0.56300401687622104</c:v>
                </c:pt>
                <c:pt idx="944">
                  <c:v>0.562874436378479</c:v>
                </c:pt>
                <c:pt idx="945">
                  <c:v>0.56272661685943604</c:v>
                </c:pt>
                <c:pt idx="946">
                  <c:v>0.56257075071334794</c:v>
                </c:pt>
                <c:pt idx="947">
                  <c:v>0.56241780519485496</c:v>
                </c:pt>
                <c:pt idx="948">
                  <c:v>0.56226605176925704</c:v>
                </c:pt>
                <c:pt idx="949">
                  <c:v>0.56210935115814198</c:v>
                </c:pt>
                <c:pt idx="950">
                  <c:v>0.56194710731506303</c:v>
                </c:pt>
                <c:pt idx="951">
                  <c:v>0.56179106235504195</c:v>
                </c:pt>
                <c:pt idx="952">
                  <c:v>0.56164509057998702</c:v>
                </c:pt>
                <c:pt idx="953">
                  <c:v>0.56150364875793501</c:v>
                </c:pt>
                <c:pt idx="954">
                  <c:v>0.56137216091155995</c:v>
                </c:pt>
                <c:pt idx="955">
                  <c:v>0.56123441457748402</c:v>
                </c:pt>
                <c:pt idx="956">
                  <c:v>0.56107801198959395</c:v>
                </c:pt>
                <c:pt idx="957">
                  <c:v>0.560926973819733</c:v>
                </c:pt>
                <c:pt idx="958">
                  <c:v>0.56080502271652199</c:v>
                </c:pt>
                <c:pt idx="959">
                  <c:v>0.56068408489227295</c:v>
                </c:pt>
                <c:pt idx="960">
                  <c:v>0.56057733297348</c:v>
                </c:pt>
                <c:pt idx="961">
                  <c:v>0.56047046184539795</c:v>
                </c:pt>
                <c:pt idx="962">
                  <c:v>0.56036257743835405</c:v>
                </c:pt>
                <c:pt idx="963">
                  <c:v>0.56025469303131104</c:v>
                </c:pt>
                <c:pt idx="964">
                  <c:v>0.56019300222396895</c:v>
                </c:pt>
                <c:pt idx="965">
                  <c:v>0.56013548374176003</c:v>
                </c:pt>
                <c:pt idx="966">
                  <c:v>0.56006729602813698</c:v>
                </c:pt>
                <c:pt idx="967">
                  <c:v>0.55999624729156505</c:v>
                </c:pt>
                <c:pt idx="968">
                  <c:v>0.55991512537002597</c:v>
                </c:pt>
                <c:pt idx="969">
                  <c:v>0.55983090400695801</c:v>
                </c:pt>
                <c:pt idx="970">
                  <c:v>0.55973452329635598</c:v>
                </c:pt>
                <c:pt idx="971">
                  <c:v>0.55963379144668601</c:v>
                </c:pt>
                <c:pt idx="972">
                  <c:v>0.55955541133880604</c:v>
                </c:pt>
                <c:pt idx="973">
                  <c:v>0.55949062108993497</c:v>
                </c:pt>
                <c:pt idx="974">
                  <c:v>0.55940765142440796</c:v>
                </c:pt>
                <c:pt idx="975">
                  <c:v>0.55931001901626598</c:v>
                </c:pt>
                <c:pt idx="976">
                  <c:v>0.55922698974609397</c:v>
                </c:pt>
                <c:pt idx="977">
                  <c:v>0.55916029214858998</c:v>
                </c:pt>
                <c:pt idx="978">
                  <c:v>0.55910778045654297</c:v>
                </c:pt>
                <c:pt idx="979">
                  <c:v>0.55907899141311601</c:v>
                </c:pt>
                <c:pt idx="980">
                  <c:v>0.55903977155685403</c:v>
                </c:pt>
                <c:pt idx="981">
                  <c:v>0.55897599458694502</c:v>
                </c:pt>
                <c:pt idx="982">
                  <c:v>0.55892729759216297</c:v>
                </c:pt>
                <c:pt idx="983">
                  <c:v>0.55892962217330899</c:v>
                </c:pt>
                <c:pt idx="984">
                  <c:v>0.55893117189407304</c:v>
                </c:pt>
                <c:pt idx="985">
                  <c:v>0.55892926454544101</c:v>
                </c:pt>
                <c:pt idx="986">
                  <c:v>0.55892860889434803</c:v>
                </c:pt>
                <c:pt idx="987">
                  <c:v>0.55894231796264604</c:v>
                </c:pt>
                <c:pt idx="988">
                  <c:v>0.55895608663559004</c:v>
                </c:pt>
                <c:pt idx="989">
                  <c:v>0.55897563695907604</c:v>
                </c:pt>
                <c:pt idx="990">
                  <c:v>0.55899494886398304</c:v>
                </c:pt>
                <c:pt idx="991">
                  <c:v>0.55893421173095703</c:v>
                </c:pt>
                <c:pt idx="992">
                  <c:v>0.55886721611022905</c:v>
                </c:pt>
                <c:pt idx="993">
                  <c:v>0.55879306793212902</c:v>
                </c:pt>
                <c:pt idx="994">
                  <c:v>0.55871886014938399</c:v>
                </c:pt>
                <c:pt idx="995">
                  <c:v>0.55858069658279397</c:v>
                </c:pt>
                <c:pt idx="996">
                  <c:v>0.55842536687850997</c:v>
                </c:pt>
                <c:pt idx="997">
                  <c:v>0.55821067094802901</c:v>
                </c:pt>
                <c:pt idx="998">
                  <c:v>0.55797410011291504</c:v>
                </c:pt>
                <c:pt idx="999">
                  <c:v>0.55767482519149802</c:v>
                </c:pt>
                <c:pt idx="1000">
                  <c:v>0.55734229087829601</c:v>
                </c:pt>
                <c:pt idx="1001">
                  <c:v>0.55699485540390004</c:v>
                </c:pt>
                <c:pt idx="1002">
                  <c:v>0.55663728713989302</c:v>
                </c:pt>
                <c:pt idx="1003">
                  <c:v>0.55626088380813599</c:v>
                </c:pt>
                <c:pt idx="1004">
                  <c:v>0.55586695671081499</c:v>
                </c:pt>
                <c:pt idx="1005">
                  <c:v>0.55550521612167403</c:v>
                </c:pt>
                <c:pt idx="1006">
                  <c:v>0.55518496036529497</c:v>
                </c:pt>
                <c:pt idx="1007">
                  <c:v>0.55489230155944802</c:v>
                </c:pt>
                <c:pt idx="1008">
                  <c:v>0.55464410781860396</c:v>
                </c:pt>
                <c:pt idx="1009">
                  <c:v>0.55441755056381203</c:v>
                </c:pt>
                <c:pt idx="1010">
                  <c:v>0.554237961769104</c:v>
                </c:pt>
                <c:pt idx="1011">
                  <c:v>0.55406212806701705</c:v>
                </c:pt>
                <c:pt idx="1012">
                  <c:v>0.55389291048049905</c:v>
                </c:pt>
                <c:pt idx="1013">
                  <c:v>0.55372679233551003</c:v>
                </c:pt>
                <c:pt idx="1014">
                  <c:v>0.55356645584106401</c:v>
                </c:pt>
                <c:pt idx="1015">
                  <c:v>0.55340105295181297</c:v>
                </c:pt>
                <c:pt idx="1016">
                  <c:v>0.55317437648773204</c:v>
                </c:pt>
                <c:pt idx="1017">
                  <c:v>0.55294787883758501</c:v>
                </c:pt>
                <c:pt idx="1018">
                  <c:v>0.55259531736373901</c:v>
                </c:pt>
                <c:pt idx="1019">
                  <c:v>0.55224740505218495</c:v>
                </c:pt>
                <c:pt idx="1020">
                  <c:v>0.55174463987350497</c:v>
                </c:pt>
                <c:pt idx="1021">
                  <c:v>0.551241755485535</c:v>
                </c:pt>
                <c:pt idx="1022">
                  <c:v>0.55055558681488004</c:v>
                </c:pt>
                <c:pt idx="1023">
                  <c:v>0.54985529184341397</c:v>
                </c:pt>
                <c:pt idx="1024">
                  <c:v>0.54886752367019698</c:v>
                </c:pt>
                <c:pt idx="1025">
                  <c:v>0.54783004522323597</c:v>
                </c:pt>
                <c:pt idx="1026">
                  <c:v>0.54661041498184204</c:v>
                </c:pt>
                <c:pt idx="1027">
                  <c:v>0.54534155130386397</c:v>
                </c:pt>
                <c:pt idx="1028">
                  <c:v>0.54373210668563798</c:v>
                </c:pt>
                <c:pt idx="1029">
                  <c:v>0.541989386081696</c:v>
                </c:pt>
                <c:pt idx="1030">
                  <c:v>0.54000264406204201</c:v>
                </c:pt>
                <c:pt idx="1031">
                  <c:v>0.53788739442825295</c:v>
                </c:pt>
                <c:pt idx="1032">
                  <c:v>0.53542304039001498</c:v>
                </c:pt>
                <c:pt idx="1033">
                  <c:v>0.53271782398223899</c:v>
                </c:pt>
                <c:pt idx="1034">
                  <c:v>0.52982574701309204</c:v>
                </c:pt>
                <c:pt idx="1035">
                  <c:v>0.52676969766616799</c:v>
                </c:pt>
                <c:pt idx="1036">
                  <c:v>0.523479223251343</c:v>
                </c:pt>
                <c:pt idx="1037">
                  <c:v>0.51991838216781605</c:v>
                </c:pt>
                <c:pt idx="1038">
                  <c:v>0.51633322238922097</c:v>
                </c:pt>
                <c:pt idx="1039">
                  <c:v>0.51269865036010698</c:v>
                </c:pt>
                <c:pt idx="1040">
                  <c:v>0.509066462516785</c:v>
                </c:pt>
                <c:pt idx="1041">
                  <c:v>0.50541412830352805</c:v>
                </c:pt>
                <c:pt idx="1042">
                  <c:v>0.50190025568008401</c:v>
                </c:pt>
                <c:pt idx="1043">
                  <c:v>0.49869236350059498</c:v>
                </c:pt>
                <c:pt idx="1044">
                  <c:v>0.49558216333389299</c:v>
                </c:pt>
                <c:pt idx="1045">
                  <c:v>0.49276441335678101</c:v>
                </c:pt>
                <c:pt idx="1046">
                  <c:v>0.490081787109375</c:v>
                </c:pt>
                <c:pt idx="1047">
                  <c:v>0.48801431059837302</c:v>
                </c:pt>
                <c:pt idx="1048">
                  <c:v>0.48602244257926902</c:v>
                </c:pt>
                <c:pt idx="1049">
                  <c:v>0.48458385467529302</c:v>
                </c:pt>
                <c:pt idx="1050">
                  <c:v>0.48318797349929798</c:v>
                </c:pt>
                <c:pt idx="1051">
                  <c:v>0.48247903585433999</c:v>
                </c:pt>
                <c:pt idx="1052">
                  <c:v>0.48177236318588301</c:v>
                </c:pt>
                <c:pt idx="1053">
                  <c:v>0.48157933354377702</c:v>
                </c:pt>
                <c:pt idx="1054">
                  <c:v>0.48138943314552302</c:v>
                </c:pt>
                <c:pt idx="1055">
                  <c:v>0.48145395517349199</c:v>
                </c:pt>
                <c:pt idx="1056">
                  <c:v>0.48153492808342002</c:v>
                </c:pt>
                <c:pt idx="1057">
                  <c:v>0.48170679807663003</c:v>
                </c:pt>
                <c:pt idx="1058">
                  <c:v>0.48189041018486001</c:v>
                </c:pt>
                <c:pt idx="1059">
                  <c:v>0.48235231637954701</c:v>
                </c:pt>
                <c:pt idx="1060">
                  <c:v>0.482871264219284</c:v>
                </c:pt>
                <c:pt idx="1061">
                  <c:v>0.48373636603355402</c:v>
                </c:pt>
                <c:pt idx="1062">
                  <c:v>0.48470205068588301</c:v>
                </c:pt>
                <c:pt idx="1063">
                  <c:v>0.48601588606834401</c:v>
                </c:pt>
                <c:pt idx="1064">
                  <c:v>0.48746496438980103</c:v>
                </c:pt>
                <c:pt idx="1065">
                  <c:v>0.48962846398353599</c:v>
                </c:pt>
                <c:pt idx="1066">
                  <c:v>0.49214926362037698</c:v>
                </c:pt>
                <c:pt idx="1067">
                  <c:v>0.49521782994270303</c:v>
                </c:pt>
                <c:pt idx="1068">
                  <c:v>0.498632341623306</c:v>
                </c:pt>
                <c:pt idx="1069">
                  <c:v>0.50230103731155396</c:v>
                </c:pt>
                <c:pt idx="1070">
                  <c:v>0.50617074966430697</c:v>
                </c:pt>
                <c:pt idx="1071">
                  <c:v>0.50989985466003396</c:v>
                </c:pt>
                <c:pt idx="1072">
                  <c:v>0.51349657773971602</c:v>
                </c:pt>
                <c:pt idx="1073">
                  <c:v>0.51698535680770896</c:v>
                </c:pt>
                <c:pt idx="1074">
                  <c:v>0.52034735679626498</c:v>
                </c:pt>
                <c:pt idx="1075">
                  <c:v>0.52336859703063998</c:v>
                </c:pt>
                <c:pt idx="1076">
                  <c:v>0.52589392662048295</c:v>
                </c:pt>
                <c:pt idx="1077">
                  <c:v>0.52818024158477805</c:v>
                </c:pt>
                <c:pt idx="1078">
                  <c:v>0.53003597259521495</c:v>
                </c:pt>
                <c:pt idx="1079">
                  <c:v>0.53173077106475797</c:v>
                </c:pt>
                <c:pt idx="1080">
                  <c:v>0.53305792808532704</c:v>
                </c:pt>
                <c:pt idx="1081">
                  <c:v>0.53433346748352095</c:v>
                </c:pt>
                <c:pt idx="1082">
                  <c:v>0.53545391559600797</c:v>
                </c:pt>
                <c:pt idx="1083">
                  <c:v>0.53652918338775601</c:v>
                </c:pt>
                <c:pt idx="1084">
                  <c:v>0.53742414712905895</c:v>
                </c:pt>
                <c:pt idx="1085">
                  <c:v>0.53830188512802102</c:v>
                </c:pt>
                <c:pt idx="1086">
                  <c:v>0.53907895088195801</c:v>
                </c:pt>
                <c:pt idx="1087">
                  <c:v>0.53984314203262296</c:v>
                </c:pt>
                <c:pt idx="1088">
                  <c:v>0.54049336910247803</c:v>
                </c:pt>
                <c:pt idx="1089">
                  <c:v>0.54114139080047596</c:v>
                </c:pt>
                <c:pt idx="1090">
                  <c:v>0.54172724485397294</c:v>
                </c:pt>
                <c:pt idx="1091">
                  <c:v>0.54231214523315396</c:v>
                </c:pt>
                <c:pt idx="1092">
                  <c:v>0.54275929927825906</c:v>
                </c:pt>
                <c:pt idx="1093">
                  <c:v>0.54320812225341797</c:v>
                </c:pt>
                <c:pt idx="1094">
                  <c:v>0.54359638690948497</c:v>
                </c:pt>
                <c:pt idx="1095">
                  <c:v>0.54398536682128895</c:v>
                </c:pt>
                <c:pt idx="1096">
                  <c:v>0.54432588815689098</c:v>
                </c:pt>
                <c:pt idx="1097">
                  <c:v>0.54466426372528098</c:v>
                </c:pt>
                <c:pt idx="1098">
                  <c:v>0.54496401548385598</c:v>
                </c:pt>
                <c:pt idx="1099">
                  <c:v>0.54525989294052102</c:v>
                </c:pt>
                <c:pt idx="1100">
                  <c:v>0.54552441835403398</c:v>
                </c:pt>
                <c:pt idx="1101">
                  <c:v>0.54578375816345204</c:v>
                </c:pt>
                <c:pt idx="1102">
                  <c:v>0.54602664709091198</c:v>
                </c:pt>
                <c:pt idx="1103">
                  <c:v>0.54626661539077803</c:v>
                </c:pt>
                <c:pt idx="1104">
                  <c:v>0.54650413990020796</c:v>
                </c:pt>
                <c:pt idx="1105">
                  <c:v>0.54674136638641402</c:v>
                </c:pt>
                <c:pt idx="1106">
                  <c:v>0.54695653915405296</c:v>
                </c:pt>
                <c:pt idx="1107">
                  <c:v>0.547163426876068</c:v>
                </c:pt>
                <c:pt idx="1108">
                  <c:v>0.54736167192459095</c:v>
                </c:pt>
                <c:pt idx="1109">
                  <c:v>0.54755616188049305</c:v>
                </c:pt>
                <c:pt idx="1110">
                  <c:v>0.54772990942001298</c:v>
                </c:pt>
                <c:pt idx="1111">
                  <c:v>0.54789257049560502</c:v>
                </c:pt>
                <c:pt idx="1112">
                  <c:v>0.54806852340698198</c:v>
                </c:pt>
                <c:pt idx="1113">
                  <c:v>0.548253834247589</c:v>
                </c:pt>
                <c:pt idx="1114">
                  <c:v>0.548439621925354</c:v>
                </c:pt>
                <c:pt idx="1115">
                  <c:v>0.54862403869628895</c:v>
                </c:pt>
                <c:pt idx="1116">
                  <c:v>0.54881852865219105</c:v>
                </c:pt>
                <c:pt idx="1117">
                  <c:v>0.549022376537323</c:v>
                </c:pt>
                <c:pt idx="1118">
                  <c:v>0.54923343658447299</c:v>
                </c:pt>
                <c:pt idx="1119">
                  <c:v>0.54945349693298295</c:v>
                </c:pt>
                <c:pt idx="1120">
                  <c:v>0.54968023300170898</c:v>
                </c:pt>
                <c:pt idx="1121">
                  <c:v>0.54991519451141402</c:v>
                </c:pt>
                <c:pt idx="1122">
                  <c:v>0.55016899108886697</c:v>
                </c:pt>
                <c:pt idx="1123">
                  <c:v>0.55045032501220703</c:v>
                </c:pt>
                <c:pt idx="1124">
                  <c:v>0.55072021484375</c:v>
                </c:pt>
                <c:pt idx="1125">
                  <c:v>0.55097049474716198</c:v>
                </c:pt>
                <c:pt idx="1126">
                  <c:v>0.55124109983444203</c:v>
                </c:pt>
                <c:pt idx="1127">
                  <c:v>0.55155295133590698</c:v>
                </c:pt>
                <c:pt idx="1128">
                  <c:v>0.55185252428054798</c:v>
                </c:pt>
                <c:pt idx="1129">
                  <c:v>0.55212008953094505</c:v>
                </c:pt>
                <c:pt idx="1130">
                  <c:v>0.55239921808242798</c:v>
                </c:pt>
                <c:pt idx="1131">
                  <c:v>0.55271029472351096</c:v>
                </c:pt>
                <c:pt idx="1132">
                  <c:v>0.55302065610885598</c:v>
                </c:pt>
                <c:pt idx="1133">
                  <c:v>0.55332314968109098</c:v>
                </c:pt>
                <c:pt idx="1134">
                  <c:v>0.55362921953201305</c:v>
                </c:pt>
                <c:pt idx="1135">
                  <c:v>0.55395090579986594</c:v>
                </c:pt>
                <c:pt idx="1136">
                  <c:v>0.55427503585815396</c:v>
                </c:pt>
                <c:pt idx="1137">
                  <c:v>0.55461037158966098</c:v>
                </c:pt>
                <c:pt idx="1138">
                  <c:v>0.55494588613510099</c:v>
                </c:pt>
                <c:pt idx="1139">
                  <c:v>0.55527156591415405</c:v>
                </c:pt>
                <c:pt idx="1140">
                  <c:v>0.55559623241424605</c:v>
                </c:pt>
                <c:pt idx="1141">
                  <c:v>0.55591678619384799</c:v>
                </c:pt>
                <c:pt idx="1142">
                  <c:v>0.55624014139175404</c:v>
                </c:pt>
                <c:pt idx="1143">
                  <c:v>0.55656713247299205</c:v>
                </c:pt>
                <c:pt idx="1144">
                  <c:v>0.55689412355422996</c:v>
                </c:pt>
                <c:pt idx="1145">
                  <c:v>0.55720901489257801</c:v>
                </c:pt>
                <c:pt idx="1146">
                  <c:v>0.55752509832382202</c:v>
                </c:pt>
                <c:pt idx="1147">
                  <c:v>0.55782431364059404</c:v>
                </c:pt>
                <c:pt idx="1148">
                  <c:v>0.55812281370162997</c:v>
                </c:pt>
                <c:pt idx="1149">
                  <c:v>0.55843341350555398</c:v>
                </c:pt>
                <c:pt idx="1150">
                  <c:v>0.55874776840210005</c:v>
                </c:pt>
                <c:pt idx="1151">
                  <c:v>0.559031963348389</c:v>
                </c:pt>
                <c:pt idx="1152">
                  <c:v>0.55931371450424205</c:v>
                </c:pt>
                <c:pt idx="1153">
                  <c:v>0.55958211421966597</c:v>
                </c:pt>
                <c:pt idx="1154">
                  <c:v>0.55984950065612804</c:v>
                </c:pt>
                <c:pt idx="1155">
                  <c:v>0.56011986732482899</c:v>
                </c:pt>
                <c:pt idx="1156">
                  <c:v>0.56039130687713601</c:v>
                </c:pt>
                <c:pt idx="1157">
                  <c:v>0.56065243482589699</c:v>
                </c:pt>
                <c:pt idx="1158">
                  <c:v>0.56091195344924905</c:v>
                </c:pt>
                <c:pt idx="1159">
                  <c:v>0.56117588281631503</c:v>
                </c:pt>
                <c:pt idx="1160">
                  <c:v>0.56144261360168501</c:v>
                </c:pt>
                <c:pt idx="1161">
                  <c:v>0.56167060136795</c:v>
                </c:pt>
                <c:pt idx="1162">
                  <c:v>0.56188762187957797</c:v>
                </c:pt>
                <c:pt idx="1163">
                  <c:v>0.56211674213409402</c:v>
                </c:pt>
                <c:pt idx="1164">
                  <c:v>0.56234961748123202</c:v>
                </c:pt>
                <c:pt idx="1165">
                  <c:v>0.56255638599395796</c:v>
                </c:pt>
                <c:pt idx="1166">
                  <c:v>0.56275600194930997</c:v>
                </c:pt>
                <c:pt idx="1167">
                  <c:v>0.56294476985931396</c:v>
                </c:pt>
                <c:pt idx="1168">
                  <c:v>0.56312841176986705</c:v>
                </c:pt>
                <c:pt idx="1169">
                  <c:v>0.56332367658615101</c:v>
                </c:pt>
                <c:pt idx="1170">
                  <c:v>0.56352585554122903</c:v>
                </c:pt>
                <c:pt idx="1171">
                  <c:v>0.56369751691818204</c:v>
                </c:pt>
                <c:pt idx="1172">
                  <c:v>0.56385344266891502</c:v>
                </c:pt>
                <c:pt idx="1173">
                  <c:v>0.56399947404861495</c:v>
                </c:pt>
                <c:pt idx="1174">
                  <c:v>0.56413775682449296</c:v>
                </c:pt>
                <c:pt idx="1175">
                  <c:v>0.56425702571868896</c:v>
                </c:pt>
                <c:pt idx="1176">
                  <c:v>0.56436538696289096</c:v>
                </c:pt>
                <c:pt idx="1177">
                  <c:v>0.56448745727539096</c:v>
                </c:pt>
                <c:pt idx="1178">
                  <c:v>0.56462001800537098</c:v>
                </c:pt>
                <c:pt idx="1179">
                  <c:v>0.56473213434219405</c:v>
                </c:pt>
                <c:pt idx="1180">
                  <c:v>0.56482750177383401</c:v>
                </c:pt>
                <c:pt idx="1181">
                  <c:v>0.56492608785629295</c:v>
                </c:pt>
                <c:pt idx="1182">
                  <c:v>0.56502872705459595</c:v>
                </c:pt>
                <c:pt idx="1183">
                  <c:v>0.565121650695801</c:v>
                </c:pt>
                <c:pt idx="1184">
                  <c:v>0.56520205736160301</c:v>
                </c:pt>
                <c:pt idx="1185">
                  <c:v>0.56527531147003196</c:v>
                </c:pt>
                <c:pt idx="1186">
                  <c:v>0.56534469127654996</c:v>
                </c:pt>
                <c:pt idx="1187">
                  <c:v>0.56541478633880604</c:v>
                </c:pt>
                <c:pt idx="1188">
                  <c:v>0.565482378005981</c:v>
                </c:pt>
                <c:pt idx="1189">
                  <c:v>0.56554257869720503</c:v>
                </c:pt>
                <c:pt idx="1190">
                  <c:v>0.56559580564498901</c:v>
                </c:pt>
                <c:pt idx="1191">
                  <c:v>0.56563597917556796</c:v>
                </c:pt>
                <c:pt idx="1192">
                  <c:v>0.565662741661072</c:v>
                </c:pt>
                <c:pt idx="1193">
                  <c:v>0.56567955017089799</c:v>
                </c:pt>
                <c:pt idx="1194">
                  <c:v>0.56568098068237305</c:v>
                </c:pt>
                <c:pt idx="1195">
                  <c:v>0.56567543745040905</c:v>
                </c:pt>
                <c:pt idx="1196">
                  <c:v>0.56565654277801503</c:v>
                </c:pt>
                <c:pt idx="1197">
                  <c:v>0.56565052270889304</c:v>
                </c:pt>
                <c:pt idx="1198">
                  <c:v>0.56566947698593095</c:v>
                </c:pt>
                <c:pt idx="1199">
                  <c:v>0.56568175554275502</c:v>
                </c:pt>
                <c:pt idx="1200">
                  <c:v>0.56567716598510698</c:v>
                </c:pt>
                <c:pt idx="1201">
                  <c:v>0.56566846370696999</c:v>
                </c:pt>
                <c:pt idx="1202">
                  <c:v>0.565654516220093</c:v>
                </c:pt>
                <c:pt idx="1203">
                  <c:v>0.56563484668731701</c:v>
                </c:pt>
                <c:pt idx="1204">
                  <c:v>0.565607130527496</c:v>
                </c:pt>
                <c:pt idx="1205">
                  <c:v>0.56559503078460704</c:v>
                </c:pt>
                <c:pt idx="1206">
                  <c:v>0.56560975313186601</c:v>
                </c:pt>
                <c:pt idx="1207">
                  <c:v>0.56561583280563399</c:v>
                </c:pt>
                <c:pt idx="1208">
                  <c:v>0.56561219692230202</c:v>
                </c:pt>
                <c:pt idx="1209">
                  <c:v>0.565615594387054</c:v>
                </c:pt>
                <c:pt idx="1210">
                  <c:v>0.565623819828033</c:v>
                </c:pt>
                <c:pt idx="1211">
                  <c:v>0.56562554836273204</c:v>
                </c:pt>
                <c:pt idx="1212">
                  <c:v>0.56562423706054699</c:v>
                </c:pt>
                <c:pt idx="1213">
                  <c:v>0.56563198566436801</c:v>
                </c:pt>
                <c:pt idx="1214">
                  <c:v>0.56565546989440896</c:v>
                </c:pt>
                <c:pt idx="1215">
                  <c:v>0.56568300724029497</c:v>
                </c:pt>
                <c:pt idx="1216">
                  <c:v>0.565721094608307</c:v>
                </c:pt>
                <c:pt idx="1217">
                  <c:v>0.56576216220855702</c:v>
                </c:pt>
                <c:pt idx="1218">
                  <c:v>0.56581413745880105</c:v>
                </c:pt>
                <c:pt idx="1219">
                  <c:v>0.56585681438446001</c:v>
                </c:pt>
                <c:pt idx="1220">
                  <c:v>0.56586974859237704</c:v>
                </c:pt>
                <c:pt idx="1221">
                  <c:v>0.56588536500930797</c:v>
                </c:pt>
                <c:pt idx="1222">
                  <c:v>0.56590312719345104</c:v>
                </c:pt>
                <c:pt idx="1223">
                  <c:v>0.56592100858688399</c:v>
                </c:pt>
                <c:pt idx="1224">
                  <c:v>0.56594234704971302</c:v>
                </c:pt>
                <c:pt idx="1225">
                  <c:v>0.56595999002456698</c:v>
                </c:pt>
                <c:pt idx="1226">
                  <c:v>0.565962314605713</c:v>
                </c:pt>
                <c:pt idx="1227">
                  <c:v>0.56596666574478105</c:v>
                </c:pt>
                <c:pt idx="1228">
                  <c:v>0.56598198413848899</c:v>
                </c:pt>
                <c:pt idx="1229">
                  <c:v>0.56599944829940796</c:v>
                </c:pt>
                <c:pt idx="1230">
                  <c:v>0.56602132320404097</c:v>
                </c:pt>
                <c:pt idx="1231">
                  <c:v>0.56603991985321001</c:v>
                </c:pt>
                <c:pt idx="1232">
                  <c:v>0.56605321168899503</c:v>
                </c:pt>
                <c:pt idx="1233">
                  <c:v>0.56606835126876798</c:v>
                </c:pt>
                <c:pt idx="1234">
                  <c:v>0.566089987754822</c:v>
                </c:pt>
                <c:pt idx="1235">
                  <c:v>0.56611567735671997</c:v>
                </c:pt>
                <c:pt idx="1236">
                  <c:v>0.56615293025970503</c:v>
                </c:pt>
                <c:pt idx="1237">
                  <c:v>0.56618648767471302</c:v>
                </c:pt>
                <c:pt idx="1238">
                  <c:v>0.566181421279907</c:v>
                </c:pt>
                <c:pt idx="1239">
                  <c:v>0.56617617607116699</c:v>
                </c:pt>
                <c:pt idx="1240">
                  <c:v>0.56620192527770996</c:v>
                </c:pt>
                <c:pt idx="1241">
                  <c:v>0.566231489181519</c:v>
                </c:pt>
                <c:pt idx="1242">
                  <c:v>0.56628304719924905</c:v>
                </c:pt>
                <c:pt idx="1243">
                  <c:v>0.56633549928665206</c:v>
                </c:pt>
                <c:pt idx="1244">
                  <c:v>0.56636768579482999</c:v>
                </c:pt>
                <c:pt idx="1245">
                  <c:v>0.56639832258224498</c:v>
                </c:pt>
                <c:pt idx="1246">
                  <c:v>0.56643205881118797</c:v>
                </c:pt>
                <c:pt idx="1247">
                  <c:v>0.56647121906280495</c:v>
                </c:pt>
                <c:pt idx="1248">
                  <c:v>0.56652623414993297</c:v>
                </c:pt>
                <c:pt idx="1249">
                  <c:v>0.56657314300537098</c:v>
                </c:pt>
                <c:pt idx="1250">
                  <c:v>0.56660902500152599</c:v>
                </c:pt>
                <c:pt idx="1251">
                  <c:v>0.56664901971817005</c:v>
                </c:pt>
                <c:pt idx="1252">
                  <c:v>0.56668901443481401</c:v>
                </c:pt>
                <c:pt idx="1253">
                  <c:v>0.56673258543014504</c:v>
                </c:pt>
                <c:pt idx="1254">
                  <c:v>0.56679230928420998</c:v>
                </c:pt>
                <c:pt idx="1255">
                  <c:v>0.56684875488281306</c:v>
                </c:pt>
                <c:pt idx="1256">
                  <c:v>0.56688570976257302</c:v>
                </c:pt>
                <c:pt idx="1257">
                  <c:v>0.56692481040954601</c:v>
                </c:pt>
                <c:pt idx="1258">
                  <c:v>0.56697040796279896</c:v>
                </c:pt>
                <c:pt idx="1259">
                  <c:v>0.56701231002807595</c:v>
                </c:pt>
                <c:pt idx="1260">
                  <c:v>0.56704902648925803</c:v>
                </c:pt>
                <c:pt idx="1261">
                  <c:v>0.56709283590316795</c:v>
                </c:pt>
                <c:pt idx="1262">
                  <c:v>0.56716263294220004</c:v>
                </c:pt>
                <c:pt idx="1263">
                  <c:v>0.56723457574844405</c:v>
                </c:pt>
                <c:pt idx="1264">
                  <c:v>0.56731665134429898</c:v>
                </c:pt>
                <c:pt idx="1265">
                  <c:v>0.56739550828933705</c:v>
                </c:pt>
                <c:pt idx="1266">
                  <c:v>0.56746810674667403</c:v>
                </c:pt>
                <c:pt idx="1267">
                  <c:v>0.56754720211029097</c:v>
                </c:pt>
                <c:pt idx="1268">
                  <c:v>0.56764429807662997</c:v>
                </c:pt>
                <c:pt idx="1269">
                  <c:v>0.56773424148559604</c:v>
                </c:pt>
                <c:pt idx="1270">
                  <c:v>0.56780338287353505</c:v>
                </c:pt>
                <c:pt idx="1271">
                  <c:v>0.56787312030792203</c:v>
                </c:pt>
                <c:pt idx="1272">
                  <c:v>0.56791126728057895</c:v>
                </c:pt>
                <c:pt idx="1273">
                  <c:v>0.56795817613601696</c:v>
                </c:pt>
                <c:pt idx="1274">
                  <c:v>0.56807166337966897</c:v>
                </c:pt>
                <c:pt idx="1275">
                  <c:v>0.56818252801895097</c:v>
                </c:pt>
                <c:pt idx="1276">
                  <c:v>0.56827193498611495</c:v>
                </c:pt>
                <c:pt idx="1277">
                  <c:v>0.56836515665054299</c:v>
                </c:pt>
                <c:pt idx="1278">
                  <c:v>0.56846719980239901</c:v>
                </c:pt>
                <c:pt idx="1279">
                  <c:v>0.56857079267501798</c:v>
                </c:pt>
                <c:pt idx="1280">
                  <c:v>0.56867951154708896</c:v>
                </c:pt>
                <c:pt idx="1281">
                  <c:v>0.56878495216369596</c:v>
                </c:pt>
                <c:pt idx="1282">
                  <c:v>0.56887221336364702</c:v>
                </c:pt>
                <c:pt idx="1283">
                  <c:v>0.56896120309829701</c:v>
                </c:pt>
                <c:pt idx="1284">
                  <c:v>0.569058537483215</c:v>
                </c:pt>
                <c:pt idx="1285">
                  <c:v>0.56915605068206798</c:v>
                </c:pt>
                <c:pt idx="1286">
                  <c:v>0.56926226615905795</c:v>
                </c:pt>
                <c:pt idx="1287">
                  <c:v>0.56936961412429798</c:v>
                </c:pt>
                <c:pt idx="1288">
                  <c:v>0.56947517395019498</c:v>
                </c:pt>
                <c:pt idx="1289">
                  <c:v>0.56958419084548995</c:v>
                </c:pt>
                <c:pt idx="1290">
                  <c:v>0.56969046592712402</c:v>
                </c:pt>
                <c:pt idx="1291">
                  <c:v>0.56980115175247203</c:v>
                </c:pt>
                <c:pt idx="1292">
                  <c:v>0.56994670629501298</c:v>
                </c:pt>
                <c:pt idx="1293">
                  <c:v>0.57009130716323897</c:v>
                </c:pt>
                <c:pt idx="1294">
                  <c:v>0.57021689414978005</c:v>
                </c:pt>
                <c:pt idx="1295">
                  <c:v>0.57033795118331898</c:v>
                </c:pt>
                <c:pt idx="1296">
                  <c:v>0.57044661045074496</c:v>
                </c:pt>
                <c:pt idx="1297">
                  <c:v>0.57055699825286899</c:v>
                </c:pt>
                <c:pt idx="1298">
                  <c:v>0.57067942619323697</c:v>
                </c:pt>
                <c:pt idx="1299">
                  <c:v>0.570803463459015</c:v>
                </c:pt>
                <c:pt idx="1300">
                  <c:v>0.57090944051742598</c:v>
                </c:pt>
                <c:pt idx="1301">
                  <c:v>0.57102459669113204</c:v>
                </c:pt>
                <c:pt idx="1302">
                  <c:v>0.57117390632629395</c:v>
                </c:pt>
                <c:pt idx="1303">
                  <c:v>0.57131892442703203</c:v>
                </c:pt>
                <c:pt idx="1304">
                  <c:v>0.57144761085510298</c:v>
                </c:pt>
                <c:pt idx="1305">
                  <c:v>0.57157081365585305</c:v>
                </c:pt>
                <c:pt idx="1306">
                  <c:v>0.57167935371398904</c:v>
                </c:pt>
                <c:pt idx="1307">
                  <c:v>0.57180190086364702</c:v>
                </c:pt>
                <c:pt idx="1308">
                  <c:v>0.57196021080017101</c:v>
                </c:pt>
                <c:pt idx="1309">
                  <c:v>0.57210814952850297</c:v>
                </c:pt>
                <c:pt idx="1310">
                  <c:v>0.57222223281860396</c:v>
                </c:pt>
                <c:pt idx="1311">
                  <c:v>0.57233101129531905</c:v>
                </c:pt>
                <c:pt idx="1312">
                  <c:v>0.57243329286575295</c:v>
                </c:pt>
                <c:pt idx="1313">
                  <c:v>0.5725457072258</c:v>
                </c:pt>
                <c:pt idx="1314">
                  <c:v>0.57267582416534402</c:v>
                </c:pt>
                <c:pt idx="1315">
                  <c:v>0.572798192501068</c:v>
                </c:pt>
                <c:pt idx="1316">
                  <c:v>0.57290345430374101</c:v>
                </c:pt>
                <c:pt idx="1317">
                  <c:v>0.57301104068756104</c:v>
                </c:pt>
                <c:pt idx="1318">
                  <c:v>0.57312071323394798</c:v>
                </c:pt>
                <c:pt idx="1319">
                  <c:v>0.573242247104645</c:v>
                </c:pt>
                <c:pt idx="1320">
                  <c:v>0.57338440418243397</c:v>
                </c:pt>
                <c:pt idx="1321">
                  <c:v>0.57351386547088601</c:v>
                </c:pt>
                <c:pt idx="1322">
                  <c:v>0.57362467050552401</c:v>
                </c:pt>
                <c:pt idx="1323">
                  <c:v>0.57374668121337902</c:v>
                </c:pt>
                <c:pt idx="1324">
                  <c:v>0.57388442754745495</c:v>
                </c:pt>
                <c:pt idx="1325">
                  <c:v>0.57400941848754905</c:v>
                </c:pt>
                <c:pt idx="1326">
                  <c:v>0.574116110801697</c:v>
                </c:pt>
                <c:pt idx="1327">
                  <c:v>0.57421785593032804</c:v>
                </c:pt>
                <c:pt idx="1328">
                  <c:v>0.57431519031524703</c:v>
                </c:pt>
                <c:pt idx="1329">
                  <c:v>0.57442760467529297</c:v>
                </c:pt>
                <c:pt idx="1330">
                  <c:v>0.57455372810363803</c:v>
                </c:pt>
                <c:pt idx="1331">
                  <c:v>0.57465320825576804</c:v>
                </c:pt>
                <c:pt idx="1332">
                  <c:v>0.57472050189971902</c:v>
                </c:pt>
                <c:pt idx="1333">
                  <c:v>0.57480573654174805</c:v>
                </c:pt>
                <c:pt idx="1334">
                  <c:v>0.57490932941436801</c:v>
                </c:pt>
                <c:pt idx="1335">
                  <c:v>0.57501345872878995</c:v>
                </c:pt>
                <c:pt idx="1336">
                  <c:v>0.57512295246124301</c:v>
                </c:pt>
                <c:pt idx="1337">
                  <c:v>0.57522743940353405</c:v>
                </c:pt>
                <c:pt idx="1338">
                  <c:v>0.57532232999801602</c:v>
                </c:pt>
                <c:pt idx="1339">
                  <c:v>0.57541829347610496</c:v>
                </c:pt>
                <c:pt idx="1340">
                  <c:v>0.57551890611648604</c:v>
                </c:pt>
                <c:pt idx="1341">
                  <c:v>0.57559698820114102</c:v>
                </c:pt>
                <c:pt idx="1342">
                  <c:v>0.57565784454345703</c:v>
                </c:pt>
                <c:pt idx="1343">
                  <c:v>0.57572948932647705</c:v>
                </c:pt>
                <c:pt idx="1344">
                  <c:v>0.57580971717834495</c:v>
                </c:pt>
                <c:pt idx="1345">
                  <c:v>0.57590019702911399</c:v>
                </c:pt>
                <c:pt idx="1346">
                  <c:v>0.57599526643753096</c:v>
                </c:pt>
                <c:pt idx="1347">
                  <c:v>0.57602447271347001</c:v>
                </c:pt>
                <c:pt idx="1348">
                  <c:v>0.57602226734161399</c:v>
                </c:pt>
                <c:pt idx="1349">
                  <c:v>0.57608085870742798</c:v>
                </c:pt>
                <c:pt idx="1350">
                  <c:v>0.57616722583770796</c:v>
                </c:pt>
                <c:pt idx="1351">
                  <c:v>0.57623326778411899</c:v>
                </c:pt>
                <c:pt idx="1352">
                  <c:v>0.57628816366195701</c:v>
                </c:pt>
                <c:pt idx="1353">
                  <c:v>0.57636451721191395</c:v>
                </c:pt>
                <c:pt idx="1354">
                  <c:v>0.57645100355148304</c:v>
                </c:pt>
                <c:pt idx="1355">
                  <c:v>0.57655107975006104</c:v>
                </c:pt>
                <c:pt idx="1356">
                  <c:v>0.57665801048278797</c:v>
                </c:pt>
                <c:pt idx="1357">
                  <c:v>0.57673704624176003</c:v>
                </c:pt>
                <c:pt idx="1358">
                  <c:v>0.57680606842041005</c:v>
                </c:pt>
                <c:pt idx="1359">
                  <c:v>0.57685929536819502</c:v>
                </c:pt>
                <c:pt idx="1360">
                  <c:v>0.57691031694412198</c:v>
                </c:pt>
                <c:pt idx="1361">
                  <c:v>0.57691776752471902</c:v>
                </c:pt>
                <c:pt idx="1362">
                  <c:v>0.57691639661788896</c:v>
                </c:pt>
                <c:pt idx="1363">
                  <c:v>0.57691842317581199</c:v>
                </c:pt>
                <c:pt idx="1364">
                  <c:v>0.57692134380340598</c:v>
                </c:pt>
                <c:pt idx="1365">
                  <c:v>0.57692635059356701</c:v>
                </c:pt>
                <c:pt idx="1366">
                  <c:v>0.57693064212799094</c:v>
                </c:pt>
                <c:pt idx="1367">
                  <c:v>0.57693630456924405</c:v>
                </c:pt>
                <c:pt idx="1368">
                  <c:v>0.57694411277770996</c:v>
                </c:pt>
                <c:pt idx="1369">
                  <c:v>0.57690930366516102</c:v>
                </c:pt>
                <c:pt idx="1370">
                  <c:v>0.57686960697174094</c:v>
                </c:pt>
                <c:pt idx="1371">
                  <c:v>0.57685458660125699</c:v>
                </c:pt>
                <c:pt idx="1372">
                  <c:v>0.57684117555618297</c:v>
                </c:pt>
                <c:pt idx="1373">
                  <c:v>0.57683026790618896</c:v>
                </c:pt>
                <c:pt idx="1374">
                  <c:v>0.57681608200073198</c:v>
                </c:pt>
                <c:pt idx="1375">
                  <c:v>0.57677167654037498</c:v>
                </c:pt>
                <c:pt idx="1376">
                  <c:v>0.57672983407974199</c:v>
                </c:pt>
                <c:pt idx="1377">
                  <c:v>0.57671064138412498</c:v>
                </c:pt>
                <c:pt idx="1378">
                  <c:v>0.57669031620025601</c:v>
                </c:pt>
                <c:pt idx="1379">
                  <c:v>0.57667094469070401</c:v>
                </c:pt>
                <c:pt idx="1380">
                  <c:v>0.57664811611175504</c:v>
                </c:pt>
                <c:pt idx="1381">
                  <c:v>0.57659608125686601</c:v>
                </c:pt>
                <c:pt idx="1382">
                  <c:v>0.57654750347137496</c:v>
                </c:pt>
                <c:pt idx="1383">
                  <c:v>0.57651913166046098</c:v>
                </c:pt>
                <c:pt idx="1384">
                  <c:v>0.57647287845611594</c:v>
                </c:pt>
                <c:pt idx="1385">
                  <c:v>0.57636153697967496</c:v>
                </c:pt>
                <c:pt idx="1386">
                  <c:v>0.576257944107056</c:v>
                </c:pt>
                <c:pt idx="1387">
                  <c:v>0.57617902755737305</c:v>
                </c:pt>
                <c:pt idx="1388">
                  <c:v>0.57610410451889005</c:v>
                </c:pt>
                <c:pt idx="1389">
                  <c:v>0.57604259252548196</c:v>
                </c:pt>
                <c:pt idx="1390">
                  <c:v>0.57596886157989502</c:v>
                </c:pt>
                <c:pt idx="1391">
                  <c:v>0.57586669921875</c:v>
                </c:pt>
                <c:pt idx="1392">
                  <c:v>0.57577633857727095</c:v>
                </c:pt>
                <c:pt idx="1393">
                  <c:v>0.57571107149124101</c:v>
                </c:pt>
                <c:pt idx="1394">
                  <c:v>0.57561367750167802</c:v>
                </c:pt>
                <c:pt idx="1395">
                  <c:v>0.57546371221542403</c:v>
                </c:pt>
                <c:pt idx="1396">
                  <c:v>0.57531583309173595</c:v>
                </c:pt>
                <c:pt idx="1397">
                  <c:v>0.57517176866531405</c:v>
                </c:pt>
                <c:pt idx="1398">
                  <c:v>0.57504183053970304</c:v>
                </c:pt>
                <c:pt idx="1399">
                  <c:v>0.57492911815643299</c:v>
                </c:pt>
                <c:pt idx="1400">
                  <c:v>0.574812352657318</c:v>
                </c:pt>
                <c:pt idx="1401">
                  <c:v>0.57469183206558205</c:v>
                </c:pt>
                <c:pt idx="1402">
                  <c:v>0.57458311319351196</c:v>
                </c:pt>
                <c:pt idx="1403">
                  <c:v>0.57448464632034302</c:v>
                </c:pt>
                <c:pt idx="1404">
                  <c:v>0.57439380884170499</c:v>
                </c:pt>
                <c:pt idx="1405">
                  <c:v>0.57430809736251798</c:v>
                </c:pt>
                <c:pt idx="1406">
                  <c:v>0.57420283555984497</c:v>
                </c:pt>
                <c:pt idx="1407">
                  <c:v>0.57408457994461104</c:v>
                </c:pt>
                <c:pt idx="1408">
                  <c:v>0.57396262884140004</c:v>
                </c:pt>
                <c:pt idx="1409">
                  <c:v>0.57383793592453003</c:v>
                </c:pt>
                <c:pt idx="1410">
                  <c:v>0.57373994588851895</c:v>
                </c:pt>
                <c:pt idx="1411">
                  <c:v>0.57365417480468806</c:v>
                </c:pt>
                <c:pt idx="1412">
                  <c:v>0.573552787303925</c:v>
                </c:pt>
                <c:pt idx="1413">
                  <c:v>0.573444664478302</c:v>
                </c:pt>
                <c:pt idx="1414">
                  <c:v>0.57337105274200395</c:v>
                </c:pt>
                <c:pt idx="1415">
                  <c:v>0.57330584526062001</c:v>
                </c:pt>
                <c:pt idx="1416">
                  <c:v>0.57318764925003096</c:v>
                </c:pt>
                <c:pt idx="1417">
                  <c:v>0.57305842638015703</c:v>
                </c:pt>
                <c:pt idx="1418">
                  <c:v>0.57291269302368197</c:v>
                </c:pt>
                <c:pt idx="1419">
                  <c:v>0.57276111841201804</c:v>
                </c:pt>
                <c:pt idx="1420">
                  <c:v>0.57264035940170299</c:v>
                </c:pt>
                <c:pt idx="1421">
                  <c:v>0.57252204418182395</c:v>
                </c:pt>
                <c:pt idx="1422">
                  <c:v>0.572432100772858</c:v>
                </c:pt>
                <c:pt idx="1423">
                  <c:v>0.57234221696853604</c:v>
                </c:pt>
                <c:pt idx="1424">
                  <c:v>0.57220184803009</c:v>
                </c:pt>
                <c:pt idx="1425">
                  <c:v>0.57205790281295799</c:v>
                </c:pt>
                <c:pt idx="1426">
                  <c:v>0.57190901041030895</c:v>
                </c:pt>
                <c:pt idx="1427">
                  <c:v>0.57176184654235795</c:v>
                </c:pt>
                <c:pt idx="1428">
                  <c:v>0.57163119316101096</c:v>
                </c:pt>
                <c:pt idx="1429">
                  <c:v>0.57149887084960904</c:v>
                </c:pt>
                <c:pt idx="1430">
                  <c:v>0.57138913869857799</c:v>
                </c:pt>
                <c:pt idx="1431">
                  <c:v>0.571283578872681</c:v>
                </c:pt>
                <c:pt idx="1432">
                  <c:v>0.57163935899734497</c:v>
                </c:pt>
                <c:pt idx="1433">
                  <c:v>0.57159006595611594</c:v>
                </c:pt>
                <c:pt idx="1434">
                  <c:v>0.57151544094085704</c:v>
                </c:pt>
                <c:pt idx="1435">
                  <c:v>0.57143968343734697</c:v>
                </c:pt>
                <c:pt idx="1436">
                  <c:v>0.57138007879257202</c:v>
                </c:pt>
                <c:pt idx="1437">
                  <c:v>0.57134163379669201</c:v>
                </c:pt>
                <c:pt idx="1438">
                  <c:v>0.57129651308059703</c:v>
                </c:pt>
                <c:pt idx="1439">
                  <c:v>0.57122653722763095</c:v>
                </c:pt>
                <c:pt idx="1440">
                  <c:v>0.571164131164551</c:v>
                </c:pt>
                <c:pt idx="1441">
                  <c:v>0.57110834121704102</c:v>
                </c:pt>
                <c:pt idx="1442">
                  <c:v>0.57105082273483299</c:v>
                </c:pt>
                <c:pt idx="1443">
                  <c:v>0.57095438241958596</c:v>
                </c:pt>
                <c:pt idx="1444">
                  <c:v>0.57085275650024403</c:v>
                </c:pt>
                <c:pt idx="1445">
                  <c:v>0.57081276178359996</c:v>
                </c:pt>
                <c:pt idx="1446">
                  <c:v>0.570800840854645</c:v>
                </c:pt>
                <c:pt idx="1447">
                  <c:v>0.57078468799591098</c:v>
                </c:pt>
                <c:pt idx="1448">
                  <c:v>0.570778548717499</c:v>
                </c:pt>
                <c:pt idx="1449">
                  <c:v>0.57078194618225098</c:v>
                </c:pt>
                <c:pt idx="1450">
                  <c:v>0.57076364755630504</c:v>
                </c:pt>
                <c:pt idx="1451">
                  <c:v>0.57074230909347501</c:v>
                </c:pt>
                <c:pt idx="1452">
                  <c:v>0.57074207067489602</c:v>
                </c:pt>
                <c:pt idx="1453">
                  <c:v>0.57075971364974998</c:v>
                </c:pt>
                <c:pt idx="1454">
                  <c:v>0.57087117433547996</c:v>
                </c:pt>
                <c:pt idx="1455">
                  <c:v>0.57099264860153198</c:v>
                </c:pt>
                <c:pt idx="1456">
                  <c:v>0.57104128599166903</c:v>
                </c:pt>
                <c:pt idx="1457">
                  <c:v>0.57107007503509499</c:v>
                </c:pt>
                <c:pt idx="1458">
                  <c:v>0.57105779647827104</c:v>
                </c:pt>
                <c:pt idx="1459">
                  <c:v>0.57101941108703602</c:v>
                </c:pt>
                <c:pt idx="1460">
                  <c:v>0.57101333141326904</c:v>
                </c:pt>
                <c:pt idx="1461">
                  <c:v>0.57105749845504805</c:v>
                </c:pt>
                <c:pt idx="1462">
                  <c:v>0.57108420133590698</c:v>
                </c:pt>
                <c:pt idx="1463">
                  <c:v>0.57108068466186501</c:v>
                </c:pt>
                <c:pt idx="1464">
                  <c:v>0.57108038663864102</c:v>
                </c:pt>
                <c:pt idx="1465">
                  <c:v>0.57109814882278398</c:v>
                </c:pt>
                <c:pt idx="1466">
                  <c:v>0.57111579179763805</c:v>
                </c:pt>
                <c:pt idx="1467">
                  <c:v>0.57113426923751798</c:v>
                </c:pt>
                <c:pt idx="1468">
                  <c:v>0.57115179300308205</c:v>
                </c:pt>
                <c:pt idx="1469">
                  <c:v>0.57116115093231201</c:v>
                </c:pt>
                <c:pt idx="1470">
                  <c:v>0.57115745544433605</c:v>
                </c:pt>
                <c:pt idx="1471">
                  <c:v>0.57114803791046098</c:v>
                </c:pt>
                <c:pt idx="1472">
                  <c:v>0.57112163305282604</c:v>
                </c:pt>
                <c:pt idx="1473">
                  <c:v>0.57109701633453402</c:v>
                </c:pt>
                <c:pt idx="1474">
                  <c:v>0.57109707593917802</c:v>
                </c:pt>
                <c:pt idx="1475">
                  <c:v>0.57109707593917802</c:v>
                </c:pt>
                <c:pt idx="1476">
                  <c:v>0.57105082273483299</c:v>
                </c:pt>
                <c:pt idx="1477">
                  <c:v>0.57099449634552002</c:v>
                </c:pt>
                <c:pt idx="1478">
                  <c:v>0.57096296548843395</c:v>
                </c:pt>
                <c:pt idx="1479">
                  <c:v>0.57094389200210605</c:v>
                </c:pt>
                <c:pt idx="1480">
                  <c:v>0.57090139389038097</c:v>
                </c:pt>
                <c:pt idx="1481">
                  <c:v>0.57083785533904996</c:v>
                </c:pt>
                <c:pt idx="1482">
                  <c:v>0.57078170776367199</c:v>
                </c:pt>
                <c:pt idx="1483">
                  <c:v>0.57073611021041903</c:v>
                </c:pt>
                <c:pt idx="1484">
                  <c:v>0.57068878412246704</c:v>
                </c:pt>
                <c:pt idx="1485">
                  <c:v>0.57061970233917203</c:v>
                </c:pt>
                <c:pt idx="1486">
                  <c:v>0.57054960727691695</c:v>
                </c:pt>
                <c:pt idx="1487">
                  <c:v>0.57050591707229603</c:v>
                </c:pt>
                <c:pt idx="1488">
                  <c:v>0.57046711444854703</c:v>
                </c:pt>
                <c:pt idx="1489">
                  <c:v>0.57041490077972401</c:v>
                </c:pt>
                <c:pt idx="1490">
                  <c:v>0.57036679983139005</c:v>
                </c:pt>
                <c:pt idx="1491">
                  <c:v>0.57032150030136097</c:v>
                </c:pt>
                <c:pt idx="1492">
                  <c:v>0.57025802135467496</c:v>
                </c:pt>
                <c:pt idx="1493">
                  <c:v>0.57019084692001298</c:v>
                </c:pt>
                <c:pt idx="1494">
                  <c:v>0.57012188434600797</c:v>
                </c:pt>
                <c:pt idx="1495">
                  <c:v>0.570051789283752</c:v>
                </c:pt>
                <c:pt idx="1496">
                  <c:v>0.56999158859252896</c:v>
                </c:pt>
                <c:pt idx="1497">
                  <c:v>0.56992977857589699</c:v>
                </c:pt>
                <c:pt idx="1498">
                  <c:v>0.56981784105300903</c:v>
                </c:pt>
                <c:pt idx="1499">
                  <c:v>0.56970733404159501</c:v>
                </c:pt>
                <c:pt idx="1500">
                  <c:v>0.56960254907607999</c:v>
                </c:pt>
                <c:pt idx="1501">
                  <c:v>0.569482922554016</c:v>
                </c:pt>
                <c:pt idx="1502">
                  <c:v>0.56933438777923595</c:v>
                </c:pt>
                <c:pt idx="1503">
                  <c:v>0.56919372081756603</c:v>
                </c:pt>
                <c:pt idx="1504">
                  <c:v>0.56902551651000999</c:v>
                </c:pt>
                <c:pt idx="1505">
                  <c:v>0.56876605749130205</c:v>
                </c:pt>
                <c:pt idx="1506">
                  <c:v>0.56850260496139504</c:v>
                </c:pt>
                <c:pt idx="1507">
                  <c:v>0.56818491220474199</c:v>
                </c:pt>
                <c:pt idx="1508">
                  <c:v>0.56786096096038796</c:v>
                </c:pt>
                <c:pt idx="1509">
                  <c:v>0.56751221418380704</c:v>
                </c:pt>
                <c:pt idx="1510">
                  <c:v>0.56716704368591297</c:v>
                </c:pt>
                <c:pt idx="1511">
                  <c:v>0.56679248809814498</c:v>
                </c:pt>
                <c:pt idx="1512">
                  <c:v>0.56639271974563599</c:v>
                </c:pt>
                <c:pt idx="1513">
                  <c:v>0.56596845388412498</c:v>
                </c:pt>
                <c:pt idx="1514">
                  <c:v>0.56553250551223799</c:v>
                </c:pt>
                <c:pt idx="1515">
                  <c:v>0.56508857011795</c:v>
                </c:pt>
                <c:pt idx="1516">
                  <c:v>0.56459718942642201</c:v>
                </c:pt>
                <c:pt idx="1517">
                  <c:v>0.56409126520156905</c:v>
                </c:pt>
                <c:pt idx="1518">
                  <c:v>0.563548803329468</c:v>
                </c:pt>
                <c:pt idx="1519">
                  <c:v>0.56300377845764205</c:v>
                </c:pt>
                <c:pt idx="1520">
                  <c:v>0.56239843368530296</c:v>
                </c:pt>
                <c:pt idx="1521">
                  <c:v>0.56178230047225997</c:v>
                </c:pt>
                <c:pt idx="1522">
                  <c:v>0.56114161014556896</c:v>
                </c:pt>
                <c:pt idx="1523">
                  <c:v>0.56050318479537997</c:v>
                </c:pt>
                <c:pt idx="1524">
                  <c:v>0.55982875823974598</c:v>
                </c:pt>
                <c:pt idx="1525">
                  <c:v>0.55912381410598799</c:v>
                </c:pt>
                <c:pt idx="1526">
                  <c:v>0.55841320753097501</c:v>
                </c:pt>
                <c:pt idx="1527">
                  <c:v>0.55767655372619596</c:v>
                </c:pt>
                <c:pt idx="1528">
                  <c:v>0.55690681934356701</c:v>
                </c:pt>
                <c:pt idx="1529">
                  <c:v>0.55604606866836503</c:v>
                </c:pt>
                <c:pt idx="1530">
                  <c:v>0.55519199371337902</c:v>
                </c:pt>
                <c:pt idx="1531">
                  <c:v>0.55431813001632702</c:v>
                </c:pt>
                <c:pt idx="1532">
                  <c:v>0.55343985557556197</c:v>
                </c:pt>
                <c:pt idx="1533">
                  <c:v>0.55246454477310203</c:v>
                </c:pt>
                <c:pt idx="1534">
                  <c:v>0.55147516727447499</c:v>
                </c:pt>
                <c:pt idx="1535">
                  <c:v>0.55041652917861905</c:v>
                </c:pt>
                <c:pt idx="1536">
                  <c:v>0.54931437969207797</c:v>
                </c:pt>
                <c:pt idx="1537">
                  <c:v>0.54817456007003795</c:v>
                </c:pt>
                <c:pt idx="1538">
                  <c:v>0.54698514938354503</c:v>
                </c:pt>
                <c:pt idx="1539">
                  <c:v>0.54579043388366699</c:v>
                </c:pt>
                <c:pt idx="1540">
                  <c:v>0.54455524682998702</c:v>
                </c:pt>
                <c:pt idx="1541">
                  <c:v>0.54330277442932096</c:v>
                </c:pt>
                <c:pt idx="1542">
                  <c:v>0.54192483425140403</c:v>
                </c:pt>
                <c:pt idx="1543">
                  <c:v>0.54053902626037598</c:v>
                </c:pt>
                <c:pt idx="1544">
                  <c:v>0.53916460275650002</c:v>
                </c:pt>
                <c:pt idx="1545">
                  <c:v>0.53778558969497703</c:v>
                </c:pt>
                <c:pt idx="1546">
                  <c:v>0.53640985488891602</c:v>
                </c:pt>
                <c:pt idx="1547">
                  <c:v>0.53500765562057495</c:v>
                </c:pt>
                <c:pt idx="1548">
                  <c:v>0.53367078304290805</c:v>
                </c:pt>
                <c:pt idx="1549">
                  <c:v>0.53237479925155595</c:v>
                </c:pt>
                <c:pt idx="1550">
                  <c:v>0.53112941980361905</c:v>
                </c:pt>
                <c:pt idx="1551">
                  <c:v>0.52997088432312001</c:v>
                </c:pt>
                <c:pt idx="1552">
                  <c:v>0.52885526418685902</c:v>
                </c:pt>
                <c:pt idx="1553">
                  <c:v>0.52790760993957497</c:v>
                </c:pt>
                <c:pt idx="1554">
                  <c:v>0.52697062492370605</c:v>
                </c:pt>
                <c:pt idx="1555">
                  <c:v>0.52620291709899902</c:v>
                </c:pt>
                <c:pt idx="1556">
                  <c:v>0.52545195817947399</c:v>
                </c:pt>
                <c:pt idx="1557">
                  <c:v>0.52489763498306297</c:v>
                </c:pt>
                <c:pt idx="1558">
                  <c:v>0.52439528703689597</c:v>
                </c:pt>
                <c:pt idx="1559">
                  <c:v>0.52401375770568803</c:v>
                </c:pt>
                <c:pt idx="1560">
                  <c:v>0.52370864152908303</c:v>
                </c:pt>
                <c:pt idx="1561">
                  <c:v>0.52346640825271595</c:v>
                </c:pt>
                <c:pt idx="1562">
                  <c:v>0.52333623170852706</c:v>
                </c:pt>
                <c:pt idx="1563">
                  <c:v>0.52325123548507702</c:v>
                </c:pt>
                <c:pt idx="1564">
                  <c:v>0.523309946060181</c:v>
                </c:pt>
                <c:pt idx="1565">
                  <c:v>0.523368060588837</c:v>
                </c:pt>
                <c:pt idx="1566">
                  <c:v>0.52347773313522294</c:v>
                </c:pt>
                <c:pt idx="1567">
                  <c:v>0.52358996868133501</c:v>
                </c:pt>
                <c:pt idx="1568">
                  <c:v>0.52373307943344105</c:v>
                </c:pt>
                <c:pt idx="1569">
                  <c:v>0.52388006448745705</c:v>
                </c:pt>
                <c:pt idx="1570">
                  <c:v>0.52402782440185502</c:v>
                </c:pt>
                <c:pt idx="1571">
                  <c:v>0.52418541908264205</c:v>
                </c:pt>
                <c:pt idx="1572">
                  <c:v>0.52435511350631703</c:v>
                </c:pt>
                <c:pt idx="1573">
                  <c:v>0.524541735649109</c:v>
                </c:pt>
                <c:pt idx="1574">
                  <c:v>0.52472239732742298</c:v>
                </c:pt>
                <c:pt idx="1575">
                  <c:v>0.524888396263123</c:v>
                </c:pt>
                <c:pt idx="1576">
                  <c:v>0.52504813671112105</c:v>
                </c:pt>
                <c:pt idx="1577">
                  <c:v>0.52518546581268299</c:v>
                </c:pt>
                <c:pt idx="1578">
                  <c:v>0.52531939744949296</c:v>
                </c:pt>
                <c:pt idx="1579">
                  <c:v>0.52543056011199996</c:v>
                </c:pt>
                <c:pt idx="1580">
                  <c:v>0.52554112672805797</c:v>
                </c:pt>
                <c:pt idx="1581">
                  <c:v>0.525651395320892</c:v>
                </c:pt>
                <c:pt idx="1582">
                  <c:v>0.52576267719268799</c:v>
                </c:pt>
                <c:pt idx="1583">
                  <c:v>0.525834441184998</c:v>
                </c:pt>
                <c:pt idx="1584">
                  <c:v>0.52588117122650102</c:v>
                </c:pt>
                <c:pt idx="1585">
                  <c:v>0.52590131759643599</c:v>
                </c:pt>
                <c:pt idx="1586">
                  <c:v>0.52590829133987405</c:v>
                </c:pt>
                <c:pt idx="1587">
                  <c:v>0.52592831850051902</c:v>
                </c:pt>
                <c:pt idx="1588">
                  <c:v>0.52595847845077504</c:v>
                </c:pt>
                <c:pt idx="1589">
                  <c:v>0.52598506212234497</c:v>
                </c:pt>
                <c:pt idx="1590">
                  <c:v>0.52599763870239302</c:v>
                </c:pt>
                <c:pt idx="1591">
                  <c:v>0.52601021528243996</c:v>
                </c:pt>
                <c:pt idx="1592">
                  <c:v>0.52604991197586104</c:v>
                </c:pt>
                <c:pt idx="1593">
                  <c:v>0.52609139680862405</c:v>
                </c:pt>
                <c:pt idx="1594">
                  <c:v>0.52610129117965698</c:v>
                </c:pt>
                <c:pt idx="1595">
                  <c:v>0.52610808610916104</c:v>
                </c:pt>
                <c:pt idx="1596">
                  <c:v>0.52611327171325695</c:v>
                </c:pt>
                <c:pt idx="1597">
                  <c:v>0.52611160278320301</c:v>
                </c:pt>
                <c:pt idx="1598">
                  <c:v>0.52610009908676103</c:v>
                </c:pt>
                <c:pt idx="1599">
                  <c:v>0.52607822418212902</c:v>
                </c:pt>
                <c:pt idx="1600">
                  <c:v>0.526100933551788</c:v>
                </c:pt>
                <c:pt idx="1601">
                  <c:v>0.526195168495178</c:v>
                </c:pt>
                <c:pt idx="1602">
                  <c:v>0.52628815174102805</c:v>
                </c:pt>
                <c:pt idx="1603">
                  <c:v>0.52637648582458496</c:v>
                </c:pt>
                <c:pt idx="1604">
                  <c:v>0.52646839618682895</c:v>
                </c:pt>
                <c:pt idx="1605">
                  <c:v>0.52658981084823597</c:v>
                </c:pt>
                <c:pt idx="1606">
                  <c:v>0.52671134471893299</c:v>
                </c:pt>
                <c:pt idx="1607">
                  <c:v>0.52684134244918801</c:v>
                </c:pt>
                <c:pt idx="1608">
                  <c:v>0.52697503566741899</c:v>
                </c:pt>
                <c:pt idx="1609">
                  <c:v>0.52713698148727395</c:v>
                </c:pt>
                <c:pt idx="1610">
                  <c:v>0.527307569980621</c:v>
                </c:pt>
                <c:pt idx="1611">
                  <c:v>0.52749186754226696</c:v>
                </c:pt>
                <c:pt idx="1612">
                  <c:v>0.52769786119461104</c:v>
                </c:pt>
                <c:pt idx="1613">
                  <c:v>0.52789610624313399</c:v>
                </c:pt>
                <c:pt idx="1614">
                  <c:v>0.52807199954986594</c:v>
                </c:pt>
                <c:pt idx="1615">
                  <c:v>0.52825278043746904</c:v>
                </c:pt>
                <c:pt idx="1616">
                  <c:v>0.52845585346221902</c:v>
                </c:pt>
                <c:pt idx="1617">
                  <c:v>0.52865678071975697</c:v>
                </c:pt>
                <c:pt idx="1618">
                  <c:v>0.52884501218795799</c:v>
                </c:pt>
                <c:pt idx="1619">
                  <c:v>0.529033422470093</c:v>
                </c:pt>
                <c:pt idx="1620">
                  <c:v>0.52919948101043701</c:v>
                </c:pt>
                <c:pt idx="1621">
                  <c:v>0.52936363220214799</c:v>
                </c:pt>
                <c:pt idx="1622">
                  <c:v>0.52955323457717896</c:v>
                </c:pt>
                <c:pt idx="1623">
                  <c:v>0.52974992990493797</c:v>
                </c:pt>
                <c:pt idx="1624">
                  <c:v>0.52996480464935303</c:v>
                </c:pt>
                <c:pt idx="1625">
                  <c:v>0.53018987178802501</c:v>
                </c:pt>
                <c:pt idx="1626">
                  <c:v>0.53039568662643399</c:v>
                </c:pt>
                <c:pt idx="1627">
                  <c:v>0.53057926893234297</c:v>
                </c:pt>
                <c:pt idx="1628">
                  <c:v>0.53077781200408902</c:v>
                </c:pt>
                <c:pt idx="1629">
                  <c:v>0.53101789951324496</c:v>
                </c:pt>
                <c:pt idx="1630">
                  <c:v>0.53125625848770097</c:v>
                </c:pt>
                <c:pt idx="1631">
                  <c:v>0.53146404027938798</c:v>
                </c:pt>
                <c:pt idx="1632">
                  <c:v>0.53167116641998302</c:v>
                </c:pt>
                <c:pt idx="1633">
                  <c:v>0.53186744451522805</c:v>
                </c:pt>
                <c:pt idx="1634">
                  <c:v>0.53206443786621105</c:v>
                </c:pt>
                <c:pt idx="1635">
                  <c:v>0.53228318691253695</c:v>
                </c:pt>
                <c:pt idx="1636">
                  <c:v>0.53250330686569203</c:v>
                </c:pt>
                <c:pt idx="1637">
                  <c:v>0.53274226188659701</c:v>
                </c:pt>
                <c:pt idx="1638">
                  <c:v>0.53299140930175803</c:v>
                </c:pt>
                <c:pt idx="1639">
                  <c:v>0.53326487541198697</c:v>
                </c:pt>
                <c:pt idx="1640">
                  <c:v>0.53355485200882002</c:v>
                </c:pt>
                <c:pt idx="1641">
                  <c:v>0.53387236595153797</c:v>
                </c:pt>
                <c:pt idx="1642">
                  <c:v>0.534232497215271</c:v>
                </c:pt>
                <c:pt idx="1643">
                  <c:v>0.53460025787353505</c:v>
                </c:pt>
                <c:pt idx="1644">
                  <c:v>0.53499060869216897</c:v>
                </c:pt>
                <c:pt idx="1645">
                  <c:v>0.53538614511489901</c:v>
                </c:pt>
                <c:pt idx="1646">
                  <c:v>0.53583288192749001</c:v>
                </c:pt>
                <c:pt idx="1647">
                  <c:v>0.53628057241439797</c:v>
                </c:pt>
                <c:pt idx="1648">
                  <c:v>0.53675311803817705</c:v>
                </c:pt>
                <c:pt idx="1649">
                  <c:v>0.53722721338272095</c:v>
                </c:pt>
                <c:pt idx="1650">
                  <c:v>0.53770154714584395</c:v>
                </c:pt>
                <c:pt idx="1651">
                  <c:v>0.53817772865295399</c:v>
                </c:pt>
                <c:pt idx="1652">
                  <c:v>0.53865295648574796</c:v>
                </c:pt>
                <c:pt idx="1653">
                  <c:v>0.53912717103958097</c:v>
                </c:pt>
                <c:pt idx="1654">
                  <c:v>0.53963565826416005</c:v>
                </c:pt>
                <c:pt idx="1655">
                  <c:v>0.540177881717682</c:v>
                </c:pt>
                <c:pt idx="1656">
                  <c:v>0.54072231054305997</c:v>
                </c:pt>
                <c:pt idx="1657">
                  <c:v>0.54127192497253396</c:v>
                </c:pt>
                <c:pt idx="1658">
                  <c:v>0.54183214902877797</c:v>
                </c:pt>
                <c:pt idx="1659">
                  <c:v>0.54242205619812001</c:v>
                </c:pt>
                <c:pt idx="1660">
                  <c:v>0.54301017522811901</c:v>
                </c:pt>
                <c:pt idx="1661">
                  <c:v>0.54357099533081099</c:v>
                </c:pt>
                <c:pt idx="1662">
                  <c:v>0.54413324594497703</c:v>
                </c:pt>
                <c:pt idx="1663">
                  <c:v>0.54467189311981201</c:v>
                </c:pt>
                <c:pt idx="1664">
                  <c:v>0.54521012306213401</c:v>
                </c:pt>
                <c:pt idx="1665">
                  <c:v>0.54579752683639504</c:v>
                </c:pt>
                <c:pt idx="1666">
                  <c:v>0.54639869928359996</c:v>
                </c:pt>
                <c:pt idx="1667">
                  <c:v>0.54698187112808205</c:v>
                </c:pt>
                <c:pt idx="1668">
                  <c:v>0.54755574464797996</c:v>
                </c:pt>
                <c:pt idx="1669">
                  <c:v>0.54813057184219405</c:v>
                </c:pt>
                <c:pt idx="1670">
                  <c:v>0.54870736598968495</c:v>
                </c:pt>
                <c:pt idx="1671">
                  <c:v>0.54930055141448997</c:v>
                </c:pt>
                <c:pt idx="1672">
                  <c:v>0.54991930723190297</c:v>
                </c:pt>
                <c:pt idx="1673">
                  <c:v>0.55053532123565696</c:v>
                </c:pt>
                <c:pt idx="1674">
                  <c:v>0.55113881826400801</c:v>
                </c:pt>
                <c:pt idx="1675">
                  <c:v>0.551743865013123</c:v>
                </c:pt>
                <c:pt idx="1676">
                  <c:v>0.55234926939010598</c:v>
                </c:pt>
                <c:pt idx="1677">
                  <c:v>0.55295652151107799</c:v>
                </c:pt>
                <c:pt idx="1678">
                  <c:v>0.55353730916976895</c:v>
                </c:pt>
                <c:pt idx="1679">
                  <c:v>0.554118871688843</c:v>
                </c:pt>
                <c:pt idx="1680">
                  <c:v>0.55468451976776101</c:v>
                </c:pt>
                <c:pt idx="1681">
                  <c:v>0.555247843265533</c:v>
                </c:pt>
                <c:pt idx="1682">
                  <c:v>0.55579555034637496</c:v>
                </c:pt>
                <c:pt idx="1683">
                  <c:v>0.55633711814880404</c:v>
                </c:pt>
                <c:pt idx="1684">
                  <c:v>0.55686372518539395</c:v>
                </c:pt>
                <c:pt idx="1685">
                  <c:v>0.55737906694412198</c:v>
                </c:pt>
                <c:pt idx="1686">
                  <c:v>0.55788862705230702</c:v>
                </c:pt>
                <c:pt idx="1687">
                  <c:v>0.558388471603394</c:v>
                </c:pt>
                <c:pt idx="1688">
                  <c:v>0.55889230966568004</c:v>
                </c:pt>
                <c:pt idx="1689">
                  <c:v>0.55940502882003795</c:v>
                </c:pt>
                <c:pt idx="1690">
                  <c:v>0.55990803241729703</c:v>
                </c:pt>
                <c:pt idx="1691">
                  <c:v>0.56035673618316695</c:v>
                </c:pt>
                <c:pt idx="1692">
                  <c:v>0.560807585716248</c:v>
                </c:pt>
                <c:pt idx="1693">
                  <c:v>0.56128388643264804</c:v>
                </c:pt>
                <c:pt idx="1694">
                  <c:v>0.56176155805587802</c:v>
                </c:pt>
                <c:pt idx="1695">
                  <c:v>0.56222766637802102</c:v>
                </c:pt>
                <c:pt idx="1696">
                  <c:v>0.56269276142120395</c:v>
                </c:pt>
                <c:pt idx="1697">
                  <c:v>0.56310558319091797</c:v>
                </c:pt>
                <c:pt idx="1698">
                  <c:v>0.56350302696228005</c:v>
                </c:pt>
                <c:pt idx="1699">
                  <c:v>0.56389099359512296</c:v>
                </c:pt>
                <c:pt idx="1700">
                  <c:v>0.56427520513534501</c:v>
                </c:pt>
                <c:pt idx="1701">
                  <c:v>0.56466460227966297</c:v>
                </c:pt>
                <c:pt idx="1702">
                  <c:v>0.56505876779556297</c:v>
                </c:pt>
                <c:pt idx="1703">
                  <c:v>0.56541681289672896</c:v>
                </c:pt>
                <c:pt idx="1704">
                  <c:v>0.56571346521377597</c:v>
                </c:pt>
                <c:pt idx="1705">
                  <c:v>0.56600981950759899</c:v>
                </c:pt>
                <c:pt idx="1706">
                  <c:v>0.56630760431289695</c:v>
                </c:pt>
                <c:pt idx="1707">
                  <c:v>0.56659728288650502</c:v>
                </c:pt>
                <c:pt idx="1708">
                  <c:v>0.56680804491043102</c:v>
                </c:pt>
                <c:pt idx="1709">
                  <c:v>0.56701850891113303</c:v>
                </c:pt>
                <c:pt idx="1710">
                  <c:v>0.56721651554107699</c:v>
                </c:pt>
                <c:pt idx="1711">
                  <c:v>0.56741541624069203</c:v>
                </c:pt>
                <c:pt idx="1712">
                  <c:v>0.56758010387420699</c:v>
                </c:pt>
                <c:pt idx="1713">
                  <c:v>0.56774187088012695</c:v>
                </c:pt>
                <c:pt idx="1714">
                  <c:v>0.56791394948959395</c:v>
                </c:pt>
                <c:pt idx="1715">
                  <c:v>0.56808799505233798</c:v>
                </c:pt>
                <c:pt idx="1716">
                  <c:v>0.568237245082855</c:v>
                </c:pt>
                <c:pt idx="1717">
                  <c:v>0.56837427616119396</c:v>
                </c:pt>
                <c:pt idx="1718">
                  <c:v>0.56847912073135398</c:v>
                </c:pt>
                <c:pt idx="1719">
                  <c:v>0.56855279207229603</c:v>
                </c:pt>
                <c:pt idx="1720">
                  <c:v>0.56860458850860596</c:v>
                </c:pt>
                <c:pt idx="1721">
                  <c:v>0.56862461566925004</c:v>
                </c:pt>
                <c:pt idx="1722">
                  <c:v>0.56864744424819902</c:v>
                </c:pt>
                <c:pt idx="1723">
                  <c:v>0.56867265701293901</c:v>
                </c:pt>
                <c:pt idx="1724">
                  <c:v>0.56869244575500499</c:v>
                </c:pt>
                <c:pt idx="1725">
                  <c:v>0.56867206096649203</c:v>
                </c:pt>
                <c:pt idx="1726">
                  <c:v>0.56864869594573997</c:v>
                </c:pt>
                <c:pt idx="1727">
                  <c:v>0.56859391927719105</c:v>
                </c:pt>
                <c:pt idx="1728">
                  <c:v>0.56853902339935303</c:v>
                </c:pt>
                <c:pt idx="1729">
                  <c:v>0.56847077608108498</c:v>
                </c:pt>
                <c:pt idx="1730">
                  <c:v>0.56839805841445901</c:v>
                </c:pt>
                <c:pt idx="1731">
                  <c:v>0.56827569007873502</c:v>
                </c:pt>
                <c:pt idx="1732">
                  <c:v>0.56814068555831898</c:v>
                </c:pt>
                <c:pt idx="1733">
                  <c:v>0.56795972585678101</c:v>
                </c:pt>
                <c:pt idx="1734">
                  <c:v>0.56776076555252097</c:v>
                </c:pt>
                <c:pt idx="1735">
                  <c:v>0.56757527589797996</c:v>
                </c:pt>
                <c:pt idx="1736">
                  <c:v>0.56739771366119396</c:v>
                </c:pt>
                <c:pt idx="1737">
                  <c:v>0.56720787286758401</c:v>
                </c:pt>
                <c:pt idx="1738">
                  <c:v>0.56700760126113903</c:v>
                </c:pt>
                <c:pt idx="1739">
                  <c:v>0.56680464744567904</c:v>
                </c:pt>
                <c:pt idx="1740">
                  <c:v>0.566603302955627</c:v>
                </c:pt>
                <c:pt idx="1741">
                  <c:v>0.56641197204589799</c:v>
                </c:pt>
                <c:pt idx="1742">
                  <c:v>0.56624615192413297</c:v>
                </c:pt>
                <c:pt idx="1743">
                  <c:v>0.56607371568679798</c:v>
                </c:pt>
                <c:pt idx="1744">
                  <c:v>0.56585025787353505</c:v>
                </c:pt>
                <c:pt idx="1745">
                  <c:v>0.56562721729278598</c:v>
                </c:pt>
                <c:pt idx="1746">
                  <c:v>0.56540989875793501</c:v>
                </c:pt>
                <c:pt idx="1747">
                  <c:v>0.56519079208374001</c:v>
                </c:pt>
                <c:pt idx="1748">
                  <c:v>0.56495153903961204</c:v>
                </c:pt>
                <c:pt idx="1749">
                  <c:v>0.564708232879639</c:v>
                </c:pt>
                <c:pt idx="1750">
                  <c:v>0.56440836191177401</c:v>
                </c:pt>
                <c:pt idx="1751">
                  <c:v>0.56409287452697798</c:v>
                </c:pt>
                <c:pt idx="1752">
                  <c:v>0.56379449367523204</c:v>
                </c:pt>
                <c:pt idx="1753">
                  <c:v>0.56349718570709195</c:v>
                </c:pt>
                <c:pt idx="1754">
                  <c:v>0.56315898895263705</c:v>
                </c:pt>
                <c:pt idx="1755">
                  <c:v>0.56279736757278398</c:v>
                </c:pt>
                <c:pt idx="1756">
                  <c:v>0.56243032217025801</c:v>
                </c:pt>
                <c:pt idx="1757">
                  <c:v>0.56206095218658403</c:v>
                </c:pt>
                <c:pt idx="1758">
                  <c:v>0.56170892715454102</c:v>
                </c:pt>
                <c:pt idx="1759">
                  <c:v>0.56140434741973899</c:v>
                </c:pt>
                <c:pt idx="1760">
                  <c:v>0.56110274791717496</c:v>
                </c:pt>
                <c:pt idx="1761">
                  <c:v>0.56083524227142301</c:v>
                </c:pt>
                <c:pt idx="1762">
                  <c:v>0.56057792901992798</c:v>
                </c:pt>
                <c:pt idx="1763">
                  <c:v>0.56037729978561401</c:v>
                </c:pt>
                <c:pt idx="1764">
                  <c:v>0.56018084287643399</c:v>
                </c:pt>
                <c:pt idx="1765">
                  <c:v>0.56006664037704501</c:v>
                </c:pt>
                <c:pt idx="1766">
                  <c:v>0.55995404720306396</c:v>
                </c:pt>
                <c:pt idx="1767">
                  <c:v>0.55990344285964999</c:v>
                </c:pt>
                <c:pt idx="1768">
                  <c:v>0.55985718965530396</c:v>
                </c:pt>
                <c:pt idx="1769">
                  <c:v>0.55983167886733998</c:v>
                </c:pt>
                <c:pt idx="1770">
                  <c:v>0.55980157852172896</c:v>
                </c:pt>
                <c:pt idx="1771">
                  <c:v>0.55974316596984897</c:v>
                </c:pt>
                <c:pt idx="1772">
                  <c:v>0.55966770648956299</c:v>
                </c:pt>
                <c:pt idx="1773">
                  <c:v>0.55959147214889504</c:v>
                </c:pt>
                <c:pt idx="1774">
                  <c:v>0.55949884653091397</c:v>
                </c:pt>
                <c:pt idx="1775">
                  <c:v>0.55932551622390703</c:v>
                </c:pt>
                <c:pt idx="1776">
                  <c:v>0.55907863378524802</c:v>
                </c:pt>
                <c:pt idx="1777">
                  <c:v>0.55878597497940097</c:v>
                </c:pt>
                <c:pt idx="1778">
                  <c:v>0.55841666460037198</c:v>
                </c:pt>
                <c:pt idx="1779">
                  <c:v>0.55800092220306396</c:v>
                </c:pt>
                <c:pt idx="1780">
                  <c:v>0.55749064683914196</c:v>
                </c:pt>
                <c:pt idx="1781">
                  <c:v>0.55692946910858199</c:v>
                </c:pt>
                <c:pt idx="1782">
                  <c:v>0.55615371465682995</c:v>
                </c:pt>
                <c:pt idx="1783">
                  <c:v>0.55535638332366899</c:v>
                </c:pt>
                <c:pt idx="1784">
                  <c:v>0.55442553758621205</c:v>
                </c:pt>
                <c:pt idx="1785">
                  <c:v>0.55347985029220603</c:v>
                </c:pt>
                <c:pt idx="1786">
                  <c:v>0.55227029323577903</c:v>
                </c:pt>
                <c:pt idx="1787">
                  <c:v>0.55104225873947099</c:v>
                </c:pt>
                <c:pt idx="1788">
                  <c:v>0.549657583236694</c:v>
                </c:pt>
                <c:pt idx="1789">
                  <c:v>0.54824692010879505</c:v>
                </c:pt>
                <c:pt idx="1790">
                  <c:v>0.54653710126876798</c:v>
                </c:pt>
                <c:pt idx="1791">
                  <c:v>0.54476416110992398</c:v>
                </c:pt>
                <c:pt idx="1792">
                  <c:v>0.54284334182739302</c:v>
                </c:pt>
                <c:pt idx="1793">
                  <c:v>0.54086697101592995</c:v>
                </c:pt>
                <c:pt idx="1794">
                  <c:v>0.53862053155899003</c:v>
                </c:pt>
                <c:pt idx="1795">
                  <c:v>0.53621542453765902</c:v>
                </c:pt>
                <c:pt idx="1796">
                  <c:v>0.53375571966171298</c:v>
                </c:pt>
                <c:pt idx="1797">
                  <c:v>0.53125208616256703</c:v>
                </c:pt>
                <c:pt idx="1798">
                  <c:v>0.52860343456268299</c:v>
                </c:pt>
                <c:pt idx="1799">
                  <c:v>0.52579581737518299</c:v>
                </c:pt>
                <c:pt idx="1800">
                  <c:v>0.52294665575027499</c:v>
                </c:pt>
                <c:pt idx="1801">
                  <c:v>0.52005398273467995</c:v>
                </c:pt>
                <c:pt idx="1802">
                  <c:v>0.51706928014755205</c:v>
                </c:pt>
                <c:pt idx="1803">
                  <c:v>0.51385575532913197</c:v>
                </c:pt>
                <c:pt idx="1804">
                  <c:v>0.51062196493148804</c:v>
                </c:pt>
                <c:pt idx="1805">
                  <c:v>0.50738471746444702</c:v>
                </c:pt>
                <c:pt idx="1806">
                  <c:v>0.50411653518676802</c:v>
                </c:pt>
                <c:pt idx="1807">
                  <c:v>0.50072163343429599</c:v>
                </c:pt>
                <c:pt idx="1808">
                  <c:v>0.497313141822815</c:v>
                </c:pt>
                <c:pt idx="1809">
                  <c:v>0.49399381875991799</c:v>
                </c:pt>
                <c:pt idx="1810">
                  <c:v>0.49066942930221602</c:v>
                </c:pt>
                <c:pt idx="1811">
                  <c:v>0.48718750476837203</c:v>
                </c:pt>
                <c:pt idx="1812">
                  <c:v>0.48368257284164401</c:v>
                </c:pt>
                <c:pt idx="1813">
                  <c:v>0.480395317077637</c:v>
                </c:pt>
                <c:pt idx="1814">
                  <c:v>0.477156132459641</c:v>
                </c:pt>
                <c:pt idx="1815">
                  <c:v>0.47396332025527999</c:v>
                </c:pt>
                <c:pt idx="1816">
                  <c:v>0.47078472375869801</c:v>
                </c:pt>
                <c:pt idx="1817">
                  <c:v>0.46780881285667397</c:v>
                </c:pt>
                <c:pt idx="1818">
                  <c:v>0.46494930982589699</c:v>
                </c:pt>
                <c:pt idx="1819">
                  <c:v>0.46214351058006298</c:v>
                </c:pt>
                <c:pt idx="1820">
                  <c:v>0.459390908479691</c:v>
                </c:pt>
                <c:pt idx="1821">
                  <c:v>0.45682054758071899</c:v>
                </c:pt>
                <c:pt idx="1822">
                  <c:v>0.45443254709243802</c:v>
                </c:pt>
                <c:pt idx="1823">
                  <c:v>0.45215076208114602</c:v>
                </c:pt>
                <c:pt idx="1824">
                  <c:v>0.45003142952919001</c:v>
                </c:pt>
                <c:pt idx="1825">
                  <c:v>0.448039591312408</c:v>
                </c:pt>
                <c:pt idx="1826">
                  <c:v>0.44629010558128401</c:v>
                </c:pt>
                <c:pt idx="1827">
                  <c:v>0.444571793079376</c:v>
                </c:pt>
                <c:pt idx="1828">
                  <c:v>0.44297161698341397</c:v>
                </c:pt>
                <c:pt idx="1829">
                  <c:v>0.44142657518386802</c:v>
                </c:pt>
                <c:pt idx="1830">
                  <c:v>0.44012135267257702</c:v>
                </c:pt>
                <c:pt idx="1831">
                  <c:v>0.438834518194199</c:v>
                </c:pt>
                <c:pt idx="1832">
                  <c:v>0.43770465254783603</c:v>
                </c:pt>
                <c:pt idx="1833">
                  <c:v>0.43658500909805298</c:v>
                </c:pt>
                <c:pt idx="1834">
                  <c:v>0.435689866542816</c:v>
                </c:pt>
                <c:pt idx="1835">
                  <c:v>0.43480423092842102</c:v>
                </c:pt>
                <c:pt idx="1836">
                  <c:v>0.434030771255493</c:v>
                </c:pt>
                <c:pt idx="1837">
                  <c:v>0.43325924873352101</c:v>
                </c:pt>
                <c:pt idx="1838">
                  <c:v>0.43261733651161199</c:v>
                </c:pt>
                <c:pt idx="1839">
                  <c:v>0.43199929594993602</c:v>
                </c:pt>
                <c:pt idx="1840">
                  <c:v>0.431496351957321</c:v>
                </c:pt>
                <c:pt idx="1841">
                  <c:v>0.43101206421852101</c:v>
                </c:pt>
                <c:pt idx="1842">
                  <c:v>0.43056887388229398</c:v>
                </c:pt>
                <c:pt idx="1843">
                  <c:v>0.430123090744019</c:v>
                </c:pt>
                <c:pt idx="1844">
                  <c:v>0.429666697978973</c:v>
                </c:pt>
                <c:pt idx="1845">
                  <c:v>0.42917340993881198</c:v>
                </c:pt>
                <c:pt idx="1846">
                  <c:v>0.42860355973243702</c:v>
                </c:pt>
                <c:pt idx="1847">
                  <c:v>0.42794126272201499</c:v>
                </c:pt>
                <c:pt idx="1848">
                  <c:v>0.427166998386383</c:v>
                </c:pt>
                <c:pt idx="1849">
                  <c:v>0.42626979947090099</c:v>
                </c:pt>
                <c:pt idx="1850">
                  <c:v>0.42526856064796398</c:v>
                </c:pt>
                <c:pt idx="1851">
                  <c:v>0.42418554425239602</c:v>
                </c:pt>
                <c:pt idx="1852">
                  <c:v>0.42309480905532798</c:v>
                </c:pt>
                <c:pt idx="1853">
                  <c:v>0.42212453484535201</c:v>
                </c:pt>
                <c:pt idx="1854">
                  <c:v>0.42124032974243197</c:v>
                </c:pt>
                <c:pt idx="1855">
                  <c:v>0.42080458998680098</c:v>
                </c:pt>
                <c:pt idx="1856">
                  <c:v>0.42050123214721702</c:v>
                </c:pt>
                <c:pt idx="1857">
                  <c:v>0.42095154523849498</c:v>
                </c:pt>
                <c:pt idx="1858">
                  <c:v>0.42154330015182501</c:v>
                </c:pt>
                <c:pt idx="1859">
                  <c:v>0.42306295037269598</c:v>
                </c:pt>
                <c:pt idx="1860">
                  <c:v>0.42471662163734403</c:v>
                </c:pt>
                <c:pt idx="1861">
                  <c:v>0.42735931277275102</c:v>
                </c:pt>
                <c:pt idx="1862">
                  <c:v>0.43009099364280701</c:v>
                </c:pt>
                <c:pt idx="1863">
                  <c:v>0.43330353498458901</c:v>
                </c:pt>
                <c:pt idx="1864">
                  <c:v>0.43653959035873402</c:v>
                </c:pt>
                <c:pt idx="1865">
                  <c:v>0.44005042314529402</c:v>
                </c:pt>
                <c:pt idx="1866">
                  <c:v>0.44354078173637401</c:v>
                </c:pt>
                <c:pt idx="1867">
                  <c:v>0.44666445255279502</c:v>
                </c:pt>
                <c:pt idx="1868">
                  <c:v>0.44969204068183899</c:v>
                </c:pt>
                <c:pt idx="1869">
                  <c:v>0.45237472653388999</c:v>
                </c:pt>
                <c:pt idx="1870">
                  <c:v>0.454951882362366</c:v>
                </c:pt>
                <c:pt idx="1871">
                  <c:v>0.45685887336731001</c:v>
                </c:pt>
                <c:pt idx="1872">
                  <c:v>0.45855736732482899</c:v>
                </c:pt>
                <c:pt idx="1873">
                  <c:v>0.45977568626403797</c:v>
                </c:pt>
                <c:pt idx="1874">
                  <c:v>0.46079403162002602</c:v>
                </c:pt>
                <c:pt idx="1875">
                  <c:v>0.46141707897186302</c:v>
                </c:pt>
                <c:pt idx="1876">
                  <c:v>0.46183595061302202</c:v>
                </c:pt>
                <c:pt idx="1877">
                  <c:v>0.46199148893356301</c:v>
                </c:pt>
                <c:pt idx="1878">
                  <c:v>0.46196657419204701</c:v>
                </c:pt>
                <c:pt idx="1879">
                  <c:v>0.46175155043602001</c:v>
                </c:pt>
                <c:pt idx="1880">
                  <c:v>0.46136265993118297</c:v>
                </c:pt>
                <c:pt idx="1881">
                  <c:v>0.46081766486167902</c:v>
                </c:pt>
                <c:pt idx="1882">
                  <c:v>0.46011155843734702</c:v>
                </c:pt>
                <c:pt idx="1883">
                  <c:v>0.45936602354049699</c:v>
                </c:pt>
                <c:pt idx="1884">
                  <c:v>0.45859068632125899</c:v>
                </c:pt>
                <c:pt idx="1885">
                  <c:v>0.457780420780182</c:v>
                </c:pt>
                <c:pt idx="1886">
                  <c:v>0.45693984627723699</c:v>
                </c:pt>
                <c:pt idx="1887">
                  <c:v>0.45609140396118197</c:v>
                </c:pt>
                <c:pt idx="1888">
                  <c:v>0.45528042316436801</c:v>
                </c:pt>
                <c:pt idx="1889">
                  <c:v>0.45448046922683699</c:v>
                </c:pt>
                <c:pt idx="1890">
                  <c:v>0.45373460650443997</c:v>
                </c:pt>
                <c:pt idx="1891">
                  <c:v>0.45300549268722501</c:v>
                </c:pt>
                <c:pt idx="1892">
                  <c:v>0.45242357254028298</c:v>
                </c:pt>
                <c:pt idx="1893">
                  <c:v>0.45185935497283902</c:v>
                </c:pt>
                <c:pt idx="1894">
                  <c:v>0.45145580172538802</c:v>
                </c:pt>
                <c:pt idx="1895">
                  <c:v>0.45106729865074202</c:v>
                </c:pt>
                <c:pt idx="1896">
                  <c:v>0.45088264346122697</c:v>
                </c:pt>
                <c:pt idx="1897">
                  <c:v>0.45070180296897899</c:v>
                </c:pt>
                <c:pt idx="1898">
                  <c:v>0.45060229301452598</c:v>
                </c:pt>
                <c:pt idx="1899">
                  <c:v>0.45050802826881398</c:v>
                </c:pt>
                <c:pt idx="1900">
                  <c:v>0.45053988695144698</c:v>
                </c:pt>
                <c:pt idx="1901">
                  <c:v>0.45057660341262801</c:v>
                </c:pt>
                <c:pt idx="1902">
                  <c:v>0.45063447952270502</c:v>
                </c:pt>
                <c:pt idx="1903">
                  <c:v>0.45068705081939697</c:v>
                </c:pt>
                <c:pt idx="1904">
                  <c:v>0.450751572847366</c:v>
                </c:pt>
                <c:pt idx="1905">
                  <c:v>0.45081382989883401</c:v>
                </c:pt>
                <c:pt idx="1906">
                  <c:v>0.45095282793045</c:v>
                </c:pt>
                <c:pt idx="1907">
                  <c:v>0.45111152529716497</c:v>
                </c:pt>
                <c:pt idx="1908">
                  <c:v>0.451252281665802</c:v>
                </c:pt>
                <c:pt idx="1909">
                  <c:v>0.45139351487159701</c:v>
                </c:pt>
                <c:pt idx="1910">
                  <c:v>0.45151704549789401</c:v>
                </c:pt>
                <c:pt idx="1911">
                  <c:v>0.45163086056709301</c:v>
                </c:pt>
                <c:pt idx="1912">
                  <c:v>0.45174106955528298</c:v>
                </c:pt>
                <c:pt idx="1913">
                  <c:v>0.45184776186943099</c:v>
                </c:pt>
                <c:pt idx="1914">
                  <c:v>0.45199605822563199</c:v>
                </c:pt>
                <c:pt idx="1915">
                  <c:v>0.45216548442840598</c:v>
                </c:pt>
                <c:pt idx="1916">
                  <c:v>0.452277451753616</c:v>
                </c:pt>
                <c:pt idx="1917">
                  <c:v>0.45235535502433799</c:v>
                </c:pt>
                <c:pt idx="1918">
                  <c:v>0.45243683457374601</c:v>
                </c:pt>
                <c:pt idx="1919">
                  <c:v>0.45252251625061002</c:v>
                </c:pt>
                <c:pt idx="1920">
                  <c:v>0.45258700847625699</c:v>
                </c:pt>
                <c:pt idx="1921">
                  <c:v>0.45262128114700301</c:v>
                </c:pt>
                <c:pt idx="1922">
                  <c:v>0.45267814397811901</c:v>
                </c:pt>
                <c:pt idx="1923">
                  <c:v>0.45277360081672702</c:v>
                </c:pt>
                <c:pt idx="1924">
                  <c:v>0.45284715294838002</c:v>
                </c:pt>
                <c:pt idx="1925">
                  <c:v>0.45287781953811601</c:v>
                </c:pt>
                <c:pt idx="1926">
                  <c:v>0.45290747284889199</c:v>
                </c:pt>
                <c:pt idx="1927">
                  <c:v>0.45293942093849199</c:v>
                </c:pt>
                <c:pt idx="1928">
                  <c:v>0.45296794176101701</c:v>
                </c:pt>
                <c:pt idx="1929">
                  <c:v>0.45298504829406699</c:v>
                </c:pt>
                <c:pt idx="1930">
                  <c:v>0.45300337672233598</c:v>
                </c:pt>
                <c:pt idx="1931">
                  <c:v>0.45301869511604298</c:v>
                </c:pt>
                <c:pt idx="1932">
                  <c:v>0.45303228497505199</c:v>
                </c:pt>
                <c:pt idx="1933">
                  <c:v>0.45305040478706399</c:v>
                </c:pt>
                <c:pt idx="1934">
                  <c:v>0.45304989814758301</c:v>
                </c:pt>
                <c:pt idx="1935">
                  <c:v>0.45296993851661699</c:v>
                </c:pt>
                <c:pt idx="1936">
                  <c:v>0.45287272334098799</c:v>
                </c:pt>
                <c:pt idx="1937">
                  <c:v>0.45268321037292503</c:v>
                </c:pt>
                <c:pt idx="1938">
                  <c:v>0.45248806476593001</c:v>
                </c:pt>
                <c:pt idx="1939">
                  <c:v>0.45226836204528797</c:v>
                </c:pt>
                <c:pt idx="1940">
                  <c:v>0.452041566371918</c:v>
                </c:pt>
                <c:pt idx="1941">
                  <c:v>0.45176628232002303</c:v>
                </c:pt>
                <c:pt idx="1942">
                  <c:v>0.45147114992141701</c:v>
                </c:pt>
                <c:pt idx="1943">
                  <c:v>0.45096120238304099</c:v>
                </c:pt>
                <c:pt idx="1944">
                  <c:v>0.450443714857101</c:v>
                </c:pt>
                <c:pt idx="1945">
                  <c:v>0.44993060827255199</c:v>
                </c:pt>
                <c:pt idx="1946">
                  <c:v>0.44940894842147799</c:v>
                </c:pt>
                <c:pt idx="1947">
                  <c:v>0.448786020278931</c:v>
                </c:pt>
                <c:pt idx="1948">
                  <c:v>0.44815284013748202</c:v>
                </c:pt>
                <c:pt idx="1949">
                  <c:v>0.44740554690361001</c:v>
                </c:pt>
                <c:pt idx="1950">
                  <c:v>0.44664493203163103</c:v>
                </c:pt>
                <c:pt idx="1951">
                  <c:v>0.44572654366493197</c:v>
                </c:pt>
                <c:pt idx="1952">
                  <c:v>0.44478440284728998</c:v>
                </c:pt>
                <c:pt idx="1953">
                  <c:v>0.44380667805671697</c:v>
                </c:pt>
                <c:pt idx="1954">
                  <c:v>0.442814111709595</c:v>
                </c:pt>
                <c:pt idx="1955">
                  <c:v>0.44172468781471302</c:v>
                </c:pt>
                <c:pt idx="1956">
                  <c:v>0.44060939550399802</c:v>
                </c:pt>
                <c:pt idx="1957">
                  <c:v>0.439511477947235</c:v>
                </c:pt>
                <c:pt idx="1958">
                  <c:v>0.43840625882148698</c:v>
                </c:pt>
                <c:pt idx="1959">
                  <c:v>0.43715655803680398</c:v>
                </c:pt>
                <c:pt idx="1960">
                  <c:v>0.43586486577987699</c:v>
                </c:pt>
                <c:pt idx="1961">
                  <c:v>0.43468579649925199</c:v>
                </c:pt>
                <c:pt idx="1962">
                  <c:v>0.43352517485618602</c:v>
                </c:pt>
                <c:pt idx="1963">
                  <c:v>0.432264864444733</c:v>
                </c:pt>
                <c:pt idx="1964">
                  <c:v>0.43096712231635997</c:v>
                </c:pt>
                <c:pt idx="1965">
                  <c:v>0.42978844046592701</c:v>
                </c:pt>
                <c:pt idx="1966">
                  <c:v>0.428641468286514</c:v>
                </c:pt>
                <c:pt idx="1967">
                  <c:v>0.42738553881645203</c:v>
                </c:pt>
                <c:pt idx="1968">
                  <c:v>0.42608189582824701</c:v>
                </c:pt>
                <c:pt idx="1969">
                  <c:v>0.42497199773788502</c:v>
                </c:pt>
                <c:pt idx="1970">
                  <c:v>0.42393454909324602</c:v>
                </c:pt>
                <c:pt idx="1971">
                  <c:v>0.422843217849731</c:v>
                </c:pt>
                <c:pt idx="1972">
                  <c:v>0.421721011400223</c:v>
                </c:pt>
                <c:pt idx="1973">
                  <c:v>0.42066773772239702</c:v>
                </c:pt>
                <c:pt idx="1974">
                  <c:v>0.41964420676231401</c:v>
                </c:pt>
                <c:pt idx="1975">
                  <c:v>0.41868662834167503</c:v>
                </c:pt>
                <c:pt idx="1976">
                  <c:v>0.41775393486022899</c:v>
                </c:pt>
                <c:pt idx="1977">
                  <c:v>0.41694051027298001</c:v>
                </c:pt>
                <c:pt idx="1978">
                  <c:v>0.41619834303855902</c:v>
                </c:pt>
                <c:pt idx="1979">
                  <c:v>0.41553741693496699</c:v>
                </c:pt>
                <c:pt idx="1980">
                  <c:v>0.41492015123367298</c:v>
                </c:pt>
                <c:pt idx="1981">
                  <c:v>0.41431370377540599</c:v>
                </c:pt>
                <c:pt idx="1982">
                  <c:v>0.413718461990356</c:v>
                </c:pt>
                <c:pt idx="1983">
                  <c:v>0.41320875287056003</c:v>
                </c:pt>
                <c:pt idx="1984">
                  <c:v>0.41276618838310197</c:v>
                </c:pt>
                <c:pt idx="1985">
                  <c:v>0.412396639585495</c:v>
                </c:pt>
                <c:pt idx="1986">
                  <c:v>0.412089884281158</c:v>
                </c:pt>
                <c:pt idx="1987">
                  <c:v>0.41179835796356201</c:v>
                </c:pt>
                <c:pt idx="1988">
                  <c:v>0.41151061654090898</c:v>
                </c:pt>
                <c:pt idx="1989">
                  <c:v>0.41124173998832703</c:v>
                </c:pt>
                <c:pt idx="1990">
                  <c:v>0.41099354624748202</c:v>
                </c:pt>
                <c:pt idx="1991">
                  <c:v>0.41075333952903698</c:v>
                </c:pt>
                <c:pt idx="1992">
                  <c:v>0.41051816940307601</c:v>
                </c:pt>
                <c:pt idx="1993">
                  <c:v>0.41036069393157998</c:v>
                </c:pt>
                <c:pt idx="1994">
                  <c:v>0.41028264164924599</c:v>
                </c:pt>
                <c:pt idx="1995">
                  <c:v>0.41022256016731301</c:v>
                </c:pt>
                <c:pt idx="1996">
                  <c:v>0.41019019484519997</c:v>
                </c:pt>
                <c:pt idx="1997">
                  <c:v>0.41016408801078802</c:v>
                </c:pt>
                <c:pt idx="1998">
                  <c:v>0.41012746095657299</c:v>
                </c:pt>
                <c:pt idx="1999">
                  <c:v>0.41015869379043601</c:v>
                </c:pt>
                <c:pt idx="2000">
                  <c:v>0.41025230288505599</c:v>
                </c:pt>
                <c:pt idx="2001">
                  <c:v>0.41045364737510698</c:v>
                </c:pt>
                <c:pt idx="2002">
                  <c:v>0.41079509258270303</c:v>
                </c:pt>
                <c:pt idx="2003">
                  <c:v>0.41118729114532498</c:v>
                </c:pt>
                <c:pt idx="2004">
                  <c:v>0.411636292934418</c:v>
                </c:pt>
                <c:pt idx="2005">
                  <c:v>0.41214430332183799</c:v>
                </c:pt>
                <c:pt idx="2006">
                  <c:v>0.41273221373558</c:v>
                </c:pt>
                <c:pt idx="2007">
                  <c:v>0.41335767507553101</c:v>
                </c:pt>
                <c:pt idx="2008">
                  <c:v>0.41401681303978</c:v>
                </c:pt>
                <c:pt idx="2009">
                  <c:v>0.41472616791725198</c:v>
                </c:pt>
                <c:pt idx="2010">
                  <c:v>0.41552433371543901</c:v>
                </c:pt>
                <c:pt idx="2011">
                  <c:v>0.41627827286720298</c:v>
                </c:pt>
                <c:pt idx="2012">
                  <c:v>0.41700911521911599</c:v>
                </c:pt>
                <c:pt idx="2013">
                  <c:v>0.41772931814193698</c:v>
                </c:pt>
                <c:pt idx="2014">
                  <c:v>0.41843941807746898</c:v>
                </c:pt>
                <c:pt idx="2015">
                  <c:v>0.419106215238571</c:v>
                </c:pt>
                <c:pt idx="2016">
                  <c:v>0.41973805427551297</c:v>
                </c:pt>
                <c:pt idx="2017">
                  <c:v>0.42036044597625699</c:v>
                </c:pt>
                <c:pt idx="2018">
                  <c:v>0.42093476653099099</c:v>
                </c:pt>
                <c:pt idx="2019">
                  <c:v>0.42134717106819197</c:v>
                </c:pt>
                <c:pt idx="2020">
                  <c:v>0.421547710895538</c:v>
                </c:pt>
                <c:pt idx="2021">
                  <c:v>0.42176276445388799</c:v>
                </c:pt>
                <c:pt idx="2022">
                  <c:v>0.42200046777725198</c:v>
                </c:pt>
                <c:pt idx="2023">
                  <c:v>0.42220473289489702</c:v>
                </c:pt>
                <c:pt idx="2024">
                  <c:v>0.42232826352119401</c:v>
                </c:pt>
                <c:pt idx="2025">
                  <c:v>0.42244204878807101</c:v>
                </c:pt>
                <c:pt idx="2026">
                  <c:v>0.42255023121833801</c:v>
                </c:pt>
                <c:pt idx="2027">
                  <c:v>0.42258507013320901</c:v>
                </c:pt>
                <c:pt idx="2028">
                  <c:v>0.42250245809555098</c:v>
                </c:pt>
                <c:pt idx="2029">
                  <c:v>0.422531098127365</c:v>
                </c:pt>
                <c:pt idx="2030">
                  <c:v>0.42266905307769798</c:v>
                </c:pt>
                <c:pt idx="2031">
                  <c:v>0.42284676432609603</c:v>
                </c:pt>
                <c:pt idx="2032">
                  <c:v>0.42311134934425398</c:v>
                </c:pt>
                <c:pt idx="2033">
                  <c:v>0.42345318198204002</c:v>
                </c:pt>
                <c:pt idx="2034">
                  <c:v>0.42379125952720598</c:v>
                </c:pt>
                <c:pt idx="2035">
                  <c:v>0.424113780260086</c:v>
                </c:pt>
                <c:pt idx="2036">
                  <c:v>0.42445483803749101</c:v>
                </c:pt>
                <c:pt idx="2037">
                  <c:v>0.42477807402610801</c:v>
                </c:pt>
                <c:pt idx="2038">
                  <c:v>0.42511725425720198</c:v>
                </c:pt>
                <c:pt idx="2039">
                  <c:v>0.42553275823593101</c:v>
                </c:pt>
                <c:pt idx="2040">
                  <c:v>0.42606401443481401</c:v>
                </c:pt>
                <c:pt idx="2041">
                  <c:v>0.42665606737136802</c:v>
                </c:pt>
                <c:pt idx="2042">
                  <c:v>0.42725086212158198</c:v>
                </c:pt>
                <c:pt idx="2043">
                  <c:v>0.42770475149154702</c:v>
                </c:pt>
                <c:pt idx="2044">
                  <c:v>0.428137958049774</c:v>
                </c:pt>
                <c:pt idx="2045">
                  <c:v>0.428565293550491</c:v>
                </c:pt>
                <c:pt idx="2046">
                  <c:v>0.42892646789550798</c:v>
                </c:pt>
                <c:pt idx="2047">
                  <c:v>0.42924687266349798</c:v>
                </c:pt>
                <c:pt idx="2048">
                  <c:v>0.42963138222694403</c:v>
                </c:pt>
                <c:pt idx="2049">
                  <c:v>0.429971873760223</c:v>
                </c:pt>
                <c:pt idx="2050">
                  <c:v>0.430170327425003</c:v>
                </c:pt>
                <c:pt idx="2051">
                  <c:v>0.430333971977234</c:v>
                </c:pt>
                <c:pt idx="2052">
                  <c:v>0.43050259351730302</c:v>
                </c:pt>
                <c:pt idx="2053">
                  <c:v>0.43054404854774497</c:v>
                </c:pt>
                <c:pt idx="2054">
                  <c:v>0.43047839403152499</c:v>
                </c:pt>
                <c:pt idx="2055">
                  <c:v>0.43034806847572299</c:v>
                </c:pt>
                <c:pt idx="2056">
                  <c:v>0.43016952276229897</c:v>
                </c:pt>
                <c:pt idx="2057">
                  <c:v>0.42989191412925698</c:v>
                </c:pt>
                <c:pt idx="2058">
                  <c:v>0.42955350875854498</c:v>
                </c:pt>
                <c:pt idx="2059">
                  <c:v>0.42922896146774298</c:v>
                </c:pt>
                <c:pt idx="2060">
                  <c:v>0.42893064022064198</c:v>
                </c:pt>
                <c:pt idx="2061">
                  <c:v>0.428685992956162</c:v>
                </c:pt>
                <c:pt idx="2062">
                  <c:v>0.42840701341629001</c:v>
                </c:pt>
                <c:pt idx="2063">
                  <c:v>0.42780897021293601</c:v>
                </c:pt>
                <c:pt idx="2064">
                  <c:v>0.42709535360336298</c:v>
                </c:pt>
                <c:pt idx="2065">
                  <c:v>0.42666313052177401</c:v>
                </c:pt>
                <c:pt idx="2066">
                  <c:v>0.42613935470581099</c:v>
                </c:pt>
                <c:pt idx="2067">
                  <c:v>0.42534083127975503</c:v>
                </c:pt>
                <c:pt idx="2068">
                  <c:v>0.42457589507103</c:v>
                </c:pt>
                <c:pt idx="2069">
                  <c:v>0.423948794603348</c:v>
                </c:pt>
                <c:pt idx="2070">
                  <c:v>0.42335420846939098</c:v>
                </c:pt>
                <c:pt idx="2071">
                  <c:v>0.42245742678642301</c:v>
                </c:pt>
                <c:pt idx="2072">
                  <c:v>0.42152655124664301</c:v>
                </c:pt>
                <c:pt idx="2073">
                  <c:v>0.42065772414207497</c:v>
                </c:pt>
                <c:pt idx="2074">
                  <c:v>0.41967931389808699</c:v>
                </c:pt>
                <c:pt idx="2075">
                  <c:v>0.41867649555206299</c:v>
                </c:pt>
                <c:pt idx="2076">
                  <c:v>0.41772988438606301</c:v>
                </c:pt>
                <c:pt idx="2077">
                  <c:v>0.41672888398170499</c:v>
                </c:pt>
                <c:pt idx="2078">
                  <c:v>0.415542602539063</c:v>
                </c:pt>
                <c:pt idx="2079">
                  <c:v>0.41422536969184898</c:v>
                </c:pt>
                <c:pt idx="2080">
                  <c:v>0.41295477747917197</c:v>
                </c:pt>
                <c:pt idx="2081">
                  <c:v>0.41177976131439198</c:v>
                </c:pt>
                <c:pt idx="2082">
                  <c:v>0.41057205200195301</c:v>
                </c:pt>
                <c:pt idx="2083">
                  <c:v>0.40933200716972401</c:v>
                </c:pt>
                <c:pt idx="2084">
                  <c:v>0.40816766023635898</c:v>
                </c:pt>
                <c:pt idx="2085">
                  <c:v>0.40704071521759</c:v>
                </c:pt>
                <c:pt idx="2086">
                  <c:v>0.40576371550559998</c:v>
                </c:pt>
                <c:pt idx="2087">
                  <c:v>0.40443518757820102</c:v>
                </c:pt>
                <c:pt idx="2088">
                  <c:v>0.403164982795715</c:v>
                </c:pt>
                <c:pt idx="2089">
                  <c:v>0.40214478969574002</c:v>
                </c:pt>
                <c:pt idx="2090">
                  <c:v>0.40121704339981101</c:v>
                </c:pt>
                <c:pt idx="2091">
                  <c:v>0.40019601583480802</c:v>
                </c:pt>
                <c:pt idx="2092">
                  <c:v>0.39917701482772799</c:v>
                </c:pt>
                <c:pt idx="2093">
                  <c:v>0.39828085899353</c:v>
                </c:pt>
                <c:pt idx="2094">
                  <c:v>0.39738011360168501</c:v>
                </c:pt>
                <c:pt idx="2095">
                  <c:v>0.39649981260299699</c:v>
                </c:pt>
                <c:pt idx="2096">
                  <c:v>0.39559695124626199</c:v>
                </c:pt>
                <c:pt idx="2097">
                  <c:v>0.39473021030425998</c:v>
                </c:pt>
                <c:pt idx="2098">
                  <c:v>0.39400711655616799</c:v>
                </c:pt>
                <c:pt idx="2099">
                  <c:v>0.39345949888229398</c:v>
                </c:pt>
                <c:pt idx="2100">
                  <c:v>0.39286577701568598</c:v>
                </c:pt>
                <c:pt idx="2101">
                  <c:v>0.39219439029693598</c:v>
                </c:pt>
                <c:pt idx="2102">
                  <c:v>0.39169350266456598</c:v>
                </c:pt>
                <c:pt idx="2103">
                  <c:v>0.39127299189567599</c:v>
                </c:pt>
                <c:pt idx="2104">
                  <c:v>0.39070054888725297</c:v>
                </c:pt>
                <c:pt idx="2105">
                  <c:v>0.38983756303787198</c:v>
                </c:pt>
                <c:pt idx="2106">
                  <c:v>0.38902726769447299</c:v>
                </c:pt>
                <c:pt idx="2107">
                  <c:v>0.38869562745094299</c:v>
                </c:pt>
                <c:pt idx="2108">
                  <c:v>0.38823297619819602</c:v>
                </c:pt>
                <c:pt idx="2109">
                  <c:v>0.38780662417411799</c:v>
                </c:pt>
                <c:pt idx="2110">
                  <c:v>0.38749882578849798</c:v>
                </c:pt>
                <c:pt idx="2111">
                  <c:v>0.38713365793228099</c:v>
                </c:pt>
                <c:pt idx="2112">
                  <c:v>0.38697469234466603</c:v>
                </c:pt>
                <c:pt idx="2113">
                  <c:v>0.38655713200569197</c:v>
                </c:pt>
                <c:pt idx="2114">
                  <c:v>0.38604122400283802</c:v>
                </c:pt>
                <c:pt idx="2115">
                  <c:v>0.38567236065864602</c:v>
                </c:pt>
                <c:pt idx="2116">
                  <c:v>0.38480737805366499</c:v>
                </c:pt>
                <c:pt idx="2117">
                  <c:v>0.383960992097855</c:v>
                </c:pt>
                <c:pt idx="2118">
                  <c:v>0.38399741053581199</c:v>
                </c:pt>
                <c:pt idx="2119">
                  <c:v>0.38425999879836997</c:v>
                </c:pt>
                <c:pt idx="2120">
                  <c:v>0.38413214683532698</c:v>
                </c:pt>
                <c:pt idx="2121">
                  <c:v>0.38375228643417397</c:v>
                </c:pt>
                <c:pt idx="2122">
                  <c:v>0.38313415646553001</c:v>
                </c:pt>
                <c:pt idx="2123">
                  <c:v>0.38272616267204301</c:v>
                </c:pt>
                <c:pt idx="2124">
                  <c:v>0.38232752680778498</c:v>
                </c:pt>
                <c:pt idx="2125">
                  <c:v>0.38164383172988903</c:v>
                </c:pt>
                <c:pt idx="2126">
                  <c:v>0.381215989589691</c:v>
                </c:pt>
                <c:pt idx="2127">
                  <c:v>0.380712449550629</c:v>
                </c:pt>
                <c:pt idx="2128">
                  <c:v>0.38004854321479797</c:v>
                </c:pt>
                <c:pt idx="2129">
                  <c:v>0.379613608121872</c:v>
                </c:pt>
                <c:pt idx="2130">
                  <c:v>0.37881344556808499</c:v>
                </c:pt>
                <c:pt idx="2131">
                  <c:v>0.37795940041542098</c:v>
                </c:pt>
                <c:pt idx="2132">
                  <c:v>0.377415060997009</c:v>
                </c:pt>
                <c:pt idx="2133">
                  <c:v>0.37707996368408198</c:v>
                </c:pt>
                <c:pt idx="2134">
                  <c:v>0.37686824798584001</c:v>
                </c:pt>
                <c:pt idx="2135">
                  <c:v>0.37666901946067799</c:v>
                </c:pt>
                <c:pt idx="2136">
                  <c:v>0.37604483962058999</c:v>
                </c:pt>
                <c:pt idx="2137">
                  <c:v>0.37523636221885698</c:v>
                </c:pt>
                <c:pt idx="2138">
                  <c:v>0.37449806928634599</c:v>
                </c:pt>
                <c:pt idx="2139">
                  <c:v>0.37323954701423601</c:v>
                </c:pt>
                <c:pt idx="2140">
                  <c:v>0.37250012159347501</c:v>
                </c:pt>
                <c:pt idx="2141">
                  <c:v>0.37348276376724199</c:v>
                </c:pt>
                <c:pt idx="2142">
                  <c:v>0.37423950433731101</c:v>
                </c:pt>
                <c:pt idx="2143">
                  <c:v>0.37291434407234197</c:v>
                </c:pt>
                <c:pt idx="2144">
                  <c:v>0.37113887071609503</c:v>
                </c:pt>
                <c:pt idx="2145">
                  <c:v>0.371452987194061</c:v>
                </c:pt>
                <c:pt idx="2146">
                  <c:v>0.37203550338745101</c:v>
                </c:pt>
                <c:pt idx="2147">
                  <c:v>0.37207359075546298</c:v>
                </c:pt>
                <c:pt idx="2148">
                  <c:v>0.37176820635795599</c:v>
                </c:pt>
                <c:pt idx="2149">
                  <c:v>0.37051716446876498</c:v>
                </c:pt>
                <c:pt idx="2150">
                  <c:v>0.37115120887756298</c:v>
                </c:pt>
              </c:numCache>
            </c:numRef>
          </c:yVal>
          <c:smooth val="0"/>
          <c:extLst>
            <c:ext xmlns:c16="http://schemas.microsoft.com/office/drawing/2014/chart" uri="{C3380CC4-5D6E-409C-BE32-E72D297353CC}">
              <c16:uniqueId val="{00000000-0794-4420-B4B0-F0F885DB7FD4}"/>
            </c:ext>
          </c:extLst>
        </c:ser>
        <c:ser>
          <c:idx val="1"/>
          <c:order val="1"/>
          <c:tx>
            <c:strRef>
              <c:f>'Chl+Kln'!$E$1</c:f>
              <c:strCache>
                <c:ptCount val="1"/>
                <c:pt idx="0">
                  <c:v>C-K 25:75</c:v>
                </c:pt>
              </c:strCache>
            </c:strRef>
          </c:tx>
          <c:spPr>
            <a:ln w="19050" cap="rnd">
              <a:solidFill>
                <a:schemeClr val="accent2"/>
              </a:solidFill>
              <a:round/>
            </a:ln>
            <a:effectLst/>
          </c:spPr>
          <c:marker>
            <c:symbol val="none"/>
          </c:marker>
          <c:xVal>
            <c:numRef>
              <c:f>'Chl+Kln'!$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Chl+Kln'!$E$2:$E$2152</c:f>
              <c:numCache>
                <c:formatCode>0.00000</c:formatCode>
                <c:ptCount val="2151"/>
                <c:pt idx="0">
                  <c:v>0.310343301296234</c:v>
                </c:pt>
                <c:pt idx="1">
                  <c:v>0.31472835540771504</c:v>
                </c:pt>
                <c:pt idx="2">
                  <c:v>0.315585231781006</c:v>
                </c:pt>
                <c:pt idx="3">
                  <c:v>0.342949083447456</c:v>
                </c:pt>
                <c:pt idx="4">
                  <c:v>0.35829860568046601</c:v>
                </c:pt>
                <c:pt idx="5">
                  <c:v>0.36943615078926095</c:v>
                </c:pt>
                <c:pt idx="6">
                  <c:v>0.38492829203605705</c:v>
                </c:pt>
                <c:pt idx="7">
                  <c:v>0.40444613099098203</c:v>
                </c:pt>
                <c:pt idx="8">
                  <c:v>0.41886035203933702</c:v>
                </c:pt>
                <c:pt idx="9">
                  <c:v>0.42319819927215596</c:v>
                </c:pt>
                <c:pt idx="10">
                  <c:v>0.42877242565155005</c:v>
                </c:pt>
                <c:pt idx="11">
                  <c:v>0.438234186172485</c:v>
                </c:pt>
                <c:pt idx="12">
                  <c:v>0.45046359896659904</c:v>
                </c:pt>
                <c:pt idx="13">
                  <c:v>0.44921726584434496</c:v>
                </c:pt>
                <c:pt idx="14">
                  <c:v>0.45541945695877095</c:v>
                </c:pt>
                <c:pt idx="15">
                  <c:v>0.46659640073776198</c:v>
                </c:pt>
                <c:pt idx="16">
                  <c:v>0.48172644376754803</c:v>
                </c:pt>
                <c:pt idx="17">
                  <c:v>0.48088282942771898</c:v>
                </c:pt>
                <c:pt idx="18">
                  <c:v>0.479024982452393</c:v>
                </c:pt>
                <c:pt idx="19">
                  <c:v>0.48421040773391699</c:v>
                </c:pt>
                <c:pt idx="20">
                  <c:v>0.49448383450508104</c:v>
                </c:pt>
                <c:pt idx="21">
                  <c:v>0.50097063779830897</c:v>
                </c:pt>
                <c:pt idx="22">
                  <c:v>0.50291014313697802</c:v>
                </c:pt>
                <c:pt idx="23">
                  <c:v>0.50485870838165303</c:v>
                </c:pt>
                <c:pt idx="24">
                  <c:v>0.50689897537231399</c:v>
                </c:pt>
                <c:pt idx="25">
                  <c:v>0.50827688574790997</c:v>
                </c:pt>
                <c:pt idx="26">
                  <c:v>0.506117767095566</c:v>
                </c:pt>
                <c:pt idx="27">
                  <c:v>0.50649101138114905</c:v>
                </c:pt>
                <c:pt idx="28">
                  <c:v>0.50853214263916002</c:v>
                </c:pt>
                <c:pt idx="29">
                  <c:v>0.51238227486610399</c:v>
                </c:pt>
                <c:pt idx="30">
                  <c:v>0.51370132565498405</c:v>
                </c:pt>
                <c:pt idx="31">
                  <c:v>0.51494184732437098</c:v>
                </c:pt>
                <c:pt idx="32">
                  <c:v>0.51654112935066199</c:v>
                </c:pt>
                <c:pt idx="33">
                  <c:v>0.51996318101882899</c:v>
                </c:pt>
                <c:pt idx="34">
                  <c:v>0.52120668292045602</c:v>
                </c:pt>
                <c:pt idx="35">
                  <c:v>0.52131054401397703</c:v>
                </c:pt>
                <c:pt idx="36">
                  <c:v>0.52377123236656198</c:v>
                </c:pt>
                <c:pt idx="37">
                  <c:v>0.52707309126853896</c:v>
                </c:pt>
                <c:pt idx="38">
                  <c:v>0.52945897579193102</c:v>
                </c:pt>
                <c:pt idx="39">
                  <c:v>0.52876145243644701</c:v>
                </c:pt>
                <c:pt idx="40">
                  <c:v>0.530759280920029</c:v>
                </c:pt>
                <c:pt idx="41">
                  <c:v>0.53345117568969702</c:v>
                </c:pt>
                <c:pt idx="42">
                  <c:v>0.53644532561302205</c:v>
                </c:pt>
                <c:pt idx="43">
                  <c:v>0.53460258841514596</c:v>
                </c:pt>
                <c:pt idx="44">
                  <c:v>0.53569287657737696</c:v>
                </c:pt>
                <c:pt idx="45">
                  <c:v>0.538821464776993</c:v>
                </c:pt>
                <c:pt idx="46">
                  <c:v>0.53855708837509197</c:v>
                </c:pt>
                <c:pt idx="47">
                  <c:v>0.53875706195831297</c:v>
                </c:pt>
                <c:pt idx="48">
                  <c:v>0.53960726261138903</c:v>
                </c:pt>
                <c:pt idx="49">
                  <c:v>0.54181963801384003</c:v>
                </c:pt>
                <c:pt idx="50">
                  <c:v>0.54253879785537695</c:v>
                </c:pt>
                <c:pt idx="51">
                  <c:v>0.54267377257347105</c:v>
                </c:pt>
                <c:pt idx="52">
                  <c:v>0.54247031211853003</c:v>
                </c:pt>
                <c:pt idx="53">
                  <c:v>0.54443744421005202</c:v>
                </c:pt>
                <c:pt idx="54">
                  <c:v>0.545603132247925</c:v>
                </c:pt>
                <c:pt idx="55">
                  <c:v>0.54585746526718104</c:v>
                </c:pt>
                <c:pt idx="56">
                  <c:v>0.54575276970863296</c:v>
                </c:pt>
                <c:pt idx="57">
                  <c:v>0.54628143310546906</c:v>
                </c:pt>
                <c:pt idx="58">
                  <c:v>0.547037637233734</c:v>
                </c:pt>
                <c:pt idx="59">
                  <c:v>0.54739308953285204</c:v>
                </c:pt>
                <c:pt idx="60">
                  <c:v>0.547944819927216</c:v>
                </c:pt>
                <c:pt idx="61">
                  <c:v>0.54868162274360699</c:v>
                </c:pt>
                <c:pt idx="62">
                  <c:v>0.54967621564865099</c:v>
                </c:pt>
                <c:pt idx="63">
                  <c:v>0.54929510354995703</c:v>
                </c:pt>
                <c:pt idx="64">
                  <c:v>0.549460834264755</c:v>
                </c:pt>
                <c:pt idx="65">
                  <c:v>0.55038005709648097</c:v>
                </c:pt>
                <c:pt idx="66">
                  <c:v>0.55150613784790004</c:v>
                </c:pt>
                <c:pt idx="67">
                  <c:v>0.55185840129852304</c:v>
                </c:pt>
                <c:pt idx="68">
                  <c:v>0.55186468958854695</c:v>
                </c:pt>
                <c:pt idx="69">
                  <c:v>0.55254126191139197</c:v>
                </c:pt>
                <c:pt idx="70">
                  <c:v>0.553199326992035</c:v>
                </c:pt>
                <c:pt idx="71">
                  <c:v>0.55360818505287201</c:v>
                </c:pt>
                <c:pt idx="72">
                  <c:v>0.55349088311195405</c:v>
                </c:pt>
                <c:pt idx="73">
                  <c:v>0.554347908496857</c:v>
                </c:pt>
                <c:pt idx="74">
                  <c:v>0.55553702116012604</c:v>
                </c:pt>
                <c:pt idx="75">
                  <c:v>0.55695549249649001</c:v>
                </c:pt>
                <c:pt idx="76">
                  <c:v>0.55720061659812903</c:v>
                </c:pt>
                <c:pt idx="77">
                  <c:v>0.55768499374389602</c:v>
                </c:pt>
                <c:pt idx="78">
                  <c:v>0.55837292075157197</c:v>
                </c:pt>
                <c:pt idx="79">
                  <c:v>0.55922923088073706</c:v>
                </c:pt>
                <c:pt idx="80">
                  <c:v>0.55981851220130896</c:v>
                </c:pt>
                <c:pt idx="81">
                  <c:v>0.56040570735931405</c:v>
                </c:pt>
                <c:pt idx="82">
                  <c:v>0.56130380034446703</c:v>
                </c:pt>
                <c:pt idx="83">
                  <c:v>0.56255370974540697</c:v>
                </c:pt>
                <c:pt idx="84">
                  <c:v>0.56362778544425995</c:v>
                </c:pt>
                <c:pt idx="85">
                  <c:v>0.56435400843620298</c:v>
                </c:pt>
                <c:pt idx="86">
                  <c:v>0.56501880884170497</c:v>
                </c:pt>
                <c:pt idx="87">
                  <c:v>0.565747594833374</c:v>
                </c:pt>
                <c:pt idx="88">
                  <c:v>0.56651649475097698</c:v>
                </c:pt>
                <c:pt idx="89">
                  <c:v>0.567151522636414</c:v>
                </c:pt>
                <c:pt idx="90">
                  <c:v>0.56736189723014796</c:v>
                </c:pt>
                <c:pt idx="91">
                  <c:v>0.56756988763809202</c:v>
                </c:pt>
                <c:pt idx="92">
                  <c:v>0.56846699714660598</c:v>
                </c:pt>
                <c:pt idx="93">
                  <c:v>0.56919146180152902</c:v>
                </c:pt>
                <c:pt idx="94">
                  <c:v>0.56984097361564601</c:v>
                </c:pt>
                <c:pt idx="95">
                  <c:v>0.570438957214355</c:v>
                </c:pt>
                <c:pt idx="96">
                  <c:v>0.57122931480407702</c:v>
                </c:pt>
                <c:pt idx="97">
                  <c:v>0.57209599614143403</c:v>
                </c:pt>
                <c:pt idx="98">
                  <c:v>0.57299996018409705</c:v>
                </c:pt>
                <c:pt idx="99">
                  <c:v>0.57356820106506301</c:v>
                </c:pt>
                <c:pt idx="100">
                  <c:v>0.57444540262222299</c:v>
                </c:pt>
                <c:pt idx="101">
                  <c:v>0.57542989253997801</c:v>
                </c:pt>
                <c:pt idx="102">
                  <c:v>0.57616916894912695</c:v>
                </c:pt>
                <c:pt idx="103">
                  <c:v>0.57696056962013198</c:v>
                </c:pt>
                <c:pt idx="104">
                  <c:v>0.57785615921020506</c:v>
                </c:pt>
                <c:pt idx="105">
                  <c:v>0.57893396019935606</c:v>
                </c:pt>
                <c:pt idx="106">
                  <c:v>0.57910898923873899</c:v>
                </c:pt>
                <c:pt idx="107">
                  <c:v>0.57966739535331702</c:v>
                </c:pt>
                <c:pt idx="108">
                  <c:v>0.58075869679450998</c:v>
                </c:pt>
                <c:pt idx="109">
                  <c:v>0.58154911398887599</c:v>
                </c:pt>
                <c:pt idx="110">
                  <c:v>0.58196399211883498</c:v>
                </c:pt>
                <c:pt idx="111">
                  <c:v>0.58219841718673704</c:v>
                </c:pt>
                <c:pt idx="112">
                  <c:v>0.58274487257003804</c:v>
                </c:pt>
                <c:pt idx="113">
                  <c:v>0.583408868312836</c:v>
                </c:pt>
                <c:pt idx="114">
                  <c:v>0.58411533236503599</c:v>
                </c:pt>
                <c:pt idx="115">
                  <c:v>0.58483204841613801</c:v>
                </c:pt>
                <c:pt idx="116">
                  <c:v>0.58553523421287501</c:v>
                </c:pt>
                <c:pt idx="117">
                  <c:v>0.58610544204711901</c:v>
                </c:pt>
                <c:pt idx="118">
                  <c:v>0.58651275038719197</c:v>
                </c:pt>
                <c:pt idx="119">
                  <c:v>0.58715043067932104</c:v>
                </c:pt>
                <c:pt idx="120">
                  <c:v>0.58789334297180196</c:v>
                </c:pt>
                <c:pt idx="121">
                  <c:v>0.58865640163421595</c:v>
                </c:pt>
                <c:pt idx="122">
                  <c:v>0.58905643820762599</c:v>
                </c:pt>
                <c:pt idx="123">
                  <c:v>0.58928466439247096</c:v>
                </c:pt>
                <c:pt idx="124">
                  <c:v>0.58962303996086096</c:v>
                </c:pt>
                <c:pt idx="125">
                  <c:v>0.59046188592910798</c:v>
                </c:pt>
                <c:pt idx="126">
                  <c:v>0.59120032787322996</c:v>
                </c:pt>
                <c:pt idx="127">
                  <c:v>0.59177852272987397</c:v>
                </c:pt>
                <c:pt idx="128">
                  <c:v>0.59216136336326597</c:v>
                </c:pt>
                <c:pt idx="129">
                  <c:v>0.59294191598892199</c:v>
                </c:pt>
                <c:pt idx="130">
                  <c:v>0.59363759160041796</c:v>
                </c:pt>
                <c:pt idx="131">
                  <c:v>0.59426051974296601</c:v>
                </c:pt>
                <c:pt idx="132">
                  <c:v>0.59499207735061599</c:v>
                </c:pt>
                <c:pt idx="133">
                  <c:v>0.59582576751709004</c:v>
                </c:pt>
                <c:pt idx="134">
                  <c:v>0.59662271142005896</c:v>
                </c:pt>
                <c:pt idx="135">
                  <c:v>0.59716544151306206</c:v>
                </c:pt>
                <c:pt idx="136">
                  <c:v>0.59782493710517903</c:v>
                </c:pt>
                <c:pt idx="137">
                  <c:v>0.59856302142143303</c:v>
                </c:pt>
                <c:pt idx="138">
                  <c:v>0.59939689040183997</c:v>
                </c:pt>
                <c:pt idx="139">
                  <c:v>0.600193655490875</c:v>
                </c:pt>
                <c:pt idx="140">
                  <c:v>0.601053810119629</c:v>
                </c:pt>
                <c:pt idx="141">
                  <c:v>0.60196623802185101</c:v>
                </c:pt>
                <c:pt idx="142">
                  <c:v>0.60274127721786497</c:v>
                </c:pt>
                <c:pt idx="143">
                  <c:v>0.60337499380111703</c:v>
                </c:pt>
                <c:pt idx="144">
                  <c:v>0.60391906499862702</c:v>
                </c:pt>
                <c:pt idx="145">
                  <c:v>0.60443679094314595</c:v>
                </c:pt>
                <c:pt idx="146">
                  <c:v>0.60511980056762693</c:v>
                </c:pt>
                <c:pt idx="147">
                  <c:v>0.60586020946502694</c:v>
                </c:pt>
                <c:pt idx="148">
                  <c:v>0.60662571191787695</c:v>
                </c:pt>
                <c:pt idx="149">
                  <c:v>0.60731194019317603</c:v>
                </c:pt>
                <c:pt idx="150">
                  <c:v>0.60801974534988401</c:v>
                </c:pt>
                <c:pt idx="151">
                  <c:v>0.60876230001449594</c:v>
                </c:pt>
                <c:pt idx="152">
                  <c:v>0.60951558351516699</c:v>
                </c:pt>
                <c:pt idx="153">
                  <c:v>0.61024276018142698</c:v>
                </c:pt>
                <c:pt idx="154">
                  <c:v>0.61095438003539992</c:v>
                </c:pt>
                <c:pt idx="155">
                  <c:v>0.61169466972351094</c:v>
                </c:pt>
                <c:pt idx="156">
                  <c:v>0.61246064901351893</c:v>
                </c:pt>
                <c:pt idx="157">
                  <c:v>0.613166427612305</c:v>
                </c:pt>
                <c:pt idx="158">
                  <c:v>0.61373118162155194</c:v>
                </c:pt>
                <c:pt idx="159">
                  <c:v>0.61446890830993695</c:v>
                </c:pt>
                <c:pt idx="160">
                  <c:v>0.61517111063003493</c:v>
                </c:pt>
                <c:pt idx="161">
                  <c:v>0.61579701900482198</c:v>
                </c:pt>
                <c:pt idx="162">
                  <c:v>0.61642465591430695</c:v>
                </c:pt>
                <c:pt idx="163">
                  <c:v>0.617144799232483</c:v>
                </c:pt>
                <c:pt idx="164">
                  <c:v>0.61792883872985793</c:v>
                </c:pt>
                <c:pt idx="165">
                  <c:v>0.61869338750839198</c:v>
                </c:pt>
                <c:pt idx="166">
                  <c:v>0.61940292119979901</c:v>
                </c:pt>
                <c:pt idx="167">
                  <c:v>0.62011191844940194</c:v>
                </c:pt>
                <c:pt idx="168">
                  <c:v>0.62089726924896194</c:v>
                </c:pt>
                <c:pt idx="169">
                  <c:v>0.62162653207778895</c:v>
                </c:pt>
                <c:pt idx="170">
                  <c:v>0.62231854200363201</c:v>
                </c:pt>
                <c:pt idx="171">
                  <c:v>0.62297776937484695</c:v>
                </c:pt>
                <c:pt idx="172">
                  <c:v>0.62356475591659499</c:v>
                </c:pt>
                <c:pt idx="173">
                  <c:v>0.62414220571517898</c:v>
                </c:pt>
                <c:pt idx="174">
                  <c:v>0.62471506595611592</c:v>
                </c:pt>
                <c:pt idx="175">
                  <c:v>0.62530252933502195</c:v>
                </c:pt>
                <c:pt idx="176">
                  <c:v>0.62593845129013093</c:v>
                </c:pt>
                <c:pt idx="177">
                  <c:v>0.62660572528839098</c:v>
                </c:pt>
                <c:pt idx="178">
                  <c:v>0.62730971574783301</c:v>
                </c:pt>
                <c:pt idx="179">
                  <c:v>0.62803832292556794</c:v>
                </c:pt>
                <c:pt idx="180">
                  <c:v>0.62877074480056794</c:v>
                </c:pt>
                <c:pt idx="181">
                  <c:v>0.62950698137283301</c:v>
                </c:pt>
                <c:pt idx="182">
                  <c:v>0.63026849031448395</c:v>
                </c:pt>
                <c:pt idx="183">
                  <c:v>0.63101849555969203</c:v>
                </c:pt>
                <c:pt idx="184">
                  <c:v>0.63175741434097299</c:v>
                </c:pt>
                <c:pt idx="185">
                  <c:v>0.632528400421143</c:v>
                </c:pt>
                <c:pt idx="186">
                  <c:v>0.63328913450241098</c:v>
                </c:pt>
                <c:pt idx="187">
                  <c:v>0.634079253673553</c:v>
                </c:pt>
                <c:pt idx="188">
                  <c:v>0.63501939773559601</c:v>
                </c:pt>
                <c:pt idx="189">
                  <c:v>0.63601729869842494</c:v>
                </c:pt>
                <c:pt idx="190">
                  <c:v>0.63704589605331396</c:v>
                </c:pt>
                <c:pt idx="191">
                  <c:v>0.63810811042785598</c:v>
                </c:pt>
                <c:pt idx="192">
                  <c:v>0.63924798965454099</c:v>
                </c:pt>
                <c:pt idx="193">
                  <c:v>0.64030239582061799</c:v>
                </c:pt>
                <c:pt idx="194">
                  <c:v>0.64123646020889302</c:v>
                </c:pt>
                <c:pt idx="195">
                  <c:v>0.64172295331954998</c:v>
                </c:pt>
                <c:pt idx="196">
                  <c:v>0.64215896129608196</c:v>
                </c:pt>
                <c:pt idx="197">
                  <c:v>0.64255747795105</c:v>
                </c:pt>
                <c:pt idx="198">
                  <c:v>0.64293733835220301</c:v>
                </c:pt>
                <c:pt idx="199">
                  <c:v>0.64337966442108196</c:v>
                </c:pt>
                <c:pt idx="200">
                  <c:v>0.64389405250549303</c:v>
                </c:pt>
                <c:pt idx="201">
                  <c:v>0.64452544450759897</c:v>
                </c:pt>
                <c:pt idx="202">
                  <c:v>0.64518181085586501</c:v>
                </c:pt>
                <c:pt idx="203">
                  <c:v>0.64582822322845501</c:v>
                </c:pt>
                <c:pt idx="204">
                  <c:v>0.64645788669586202</c:v>
                </c:pt>
                <c:pt idx="205">
                  <c:v>0.647077000141144</c:v>
                </c:pt>
                <c:pt idx="206">
                  <c:v>0.64774695634841895</c:v>
                </c:pt>
                <c:pt idx="207">
                  <c:v>0.64844641685485793</c:v>
                </c:pt>
                <c:pt idx="208">
                  <c:v>0.64909640550613401</c:v>
                </c:pt>
                <c:pt idx="209">
                  <c:v>0.64981946945190394</c:v>
                </c:pt>
                <c:pt idx="210">
                  <c:v>0.65057412385940594</c:v>
                </c:pt>
                <c:pt idx="211">
                  <c:v>0.651335632801056</c:v>
                </c:pt>
                <c:pt idx="212">
                  <c:v>0.65214828252792401</c:v>
                </c:pt>
                <c:pt idx="213">
                  <c:v>0.65291569232940694</c:v>
                </c:pt>
                <c:pt idx="214">
                  <c:v>0.65360203981399501</c:v>
                </c:pt>
                <c:pt idx="215">
                  <c:v>0.65426603555679297</c:v>
                </c:pt>
                <c:pt idx="216">
                  <c:v>0.65483603477478003</c:v>
                </c:pt>
                <c:pt idx="217">
                  <c:v>0.65531072616577102</c:v>
                </c:pt>
                <c:pt idx="218">
                  <c:v>0.65566453933715796</c:v>
                </c:pt>
                <c:pt idx="219">
                  <c:v>0.65597913265228303</c:v>
                </c:pt>
                <c:pt idx="220">
                  <c:v>0.65626589059829699</c:v>
                </c:pt>
                <c:pt idx="221">
                  <c:v>0.65652529001235993</c:v>
                </c:pt>
                <c:pt idx="222">
                  <c:v>0.65692875385284399</c:v>
                </c:pt>
                <c:pt idx="223">
                  <c:v>0.65742871761321997</c:v>
                </c:pt>
                <c:pt idx="224">
                  <c:v>0.65803239345550502</c:v>
                </c:pt>
                <c:pt idx="225">
                  <c:v>0.658834552764893</c:v>
                </c:pt>
                <c:pt idx="226">
                  <c:v>0.65969762802123999</c:v>
                </c:pt>
                <c:pt idx="227">
                  <c:v>0.66059575080871602</c:v>
                </c:pt>
                <c:pt idx="228">
                  <c:v>0.66135356426239</c:v>
                </c:pt>
                <c:pt idx="229">
                  <c:v>0.66208765506744394</c:v>
                </c:pt>
                <c:pt idx="230">
                  <c:v>0.66276619434356698</c:v>
                </c:pt>
                <c:pt idx="231">
                  <c:v>0.66328141689300502</c:v>
                </c:pt>
                <c:pt idx="232">
                  <c:v>0.66368607282638603</c:v>
                </c:pt>
                <c:pt idx="233">
                  <c:v>0.66406301259994494</c:v>
                </c:pt>
                <c:pt idx="234">
                  <c:v>0.66445139646530194</c:v>
                </c:pt>
                <c:pt idx="235">
                  <c:v>0.66500715017318701</c:v>
                </c:pt>
                <c:pt idx="236">
                  <c:v>0.66562507152557393</c:v>
                </c:pt>
                <c:pt idx="237">
                  <c:v>0.66629621982574494</c:v>
                </c:pt>
                <c:pt idx="238">
                  <c:v>0.66712037324905393</c:v>
                </c:pt>
                <c:pt idx="239">
                  <c:v>0.66791645288467394</c:v>
                </c:pt>
                <c:pt idx="240">
                  <c:v>0.66867825984954798</c:v>
                </c:pt>
                <c:pt idx="241">
                  <c:v>0.66936430931091295</c:v>
                </c:pt>
                <c:pt idx="242">
                  <c:v>0.67014197111129803</c:v>
                </c:pt>
                <c:pt idx="243">
                  <c:v>0.67094502449035598</c:v>
                </c:pt>
                <c:pt idx="244">
                  <c:v>0.671729719638824</c:v>
                </c:pt>
                <c:pt idx="245">
                  <c:v>0.67238483428955098</c:v>
                </c:pt>
                <c:pt idx="246">
                  <c:v>0.67308799028396593</c:v>
                </c:pt>
                <c:pt idx="247">
                  <c:v>0.67388132810592694</c:v>
                </c:pt>
                <c:pt idx="248">
                  <c:v>0.67459104061126696</c:v>
                </c:pt>
                <c:pt idx="249">
                  <c:v>0.67521528005599996</c:v>
                </c:pt>
                <c:pt idx="250">
                  <c:v>0.675783014297485</c:v>
                </c:pt>
                <c:pt idx="251">
                  <c:v>0.67640320062637294</c:v>
                </c:pt>
                <c:pt idx="252">
                  <c:v>0.67689702510833694</c:v>
                </c:pt>
                <c:pt idx="253">
                  <c:v>0.67738715410232497</c:v>
                </c:pt>
                <c:pt idx="254">
                  <c:v>0.67801532745361293</c:v>
                </c:pt>
                <c:pt idx="255">
                  <c:v>0.67858121395111093</c:v>
                </c:pt>
                <c:pt idx="256">
                  <c:v>0.67915210723876995</c:v>
                </c:pt>
                <c:pt idx="257">
                  <c:v>0.67975006103515601</c:v>
                </c:pt>
                <c:pt idx="258">
                  <c:v>0.68037525415420497</c:v>
                </c:pt>
                <c:pt idx="259">
                  <c:v>0.68105641603469802</c:v>
                </c:pt>
                <c:pt idx="260">
                  <c:v>0.68177036046981798</c:v>
                </c:pt>
                <c:pt idx="261">
                  <c:v>0.68233219385147093</c:v>
                </c:pt>
                <c:pt idx="262">
                  <c:v>0.68255928754806494</c:v>
                </c:pt>
                <c:pt idx="263">
                  <c:v>0.68257144689559901</c:v>
                </c:pt>
                <c:pt idx="264">
                  <c:v>0.68242040872573895</c:v>
                </c:pt>
                <c:pt idx="265">
                  <c:v>0.68252805471420297</c:v>
                </c:pt>
                <c:pt idx="266">
                  <c:v>0.68269953727722199</c:v>
                </c:pt>
                <c:pt idx="267">
                  <c:v>0.68286905288696298</c:v>
                </c:pt>
                <c:pt idx="268">
                  <c:v>0.68312040567398102</c:v>
                </c:pt>
                <c:pt idx="269">
                  <c:v>0.68338373899459792</c:v>
                </c:pt>
                <c:pt idx="270">
                  <c:v>0.68365052938461301</c:v>
                </c:pt>
                <c:pt idx="271">
                  <c:v>0.68389031887054397</c:v>
                </c:pt>
                <c:pt idx="272">
                  <c:v>0.684089159965515</c:v>
                </c:pt>
                <c:pt idx="273">
                  <c:v>0.68429324626922594</c:v>
                </c:pt>
                <c:pt idx="274">
                  <c:v>0.68461391925811799</c:v>
                </c:pt>
                <c:pt idx="275">
                  <c:v>0.68483147621154794</c:v>
                </c:pt>
                <c:pt idx="276">
                  <c:v>0.68504068851470901</c:v>
                </c:pt>
                <c:pt idx="277">
                  <c:v>0.68529561758041402</c:v>
                </c:pt>
                <c:pt idx="278">
                  <c:v>0.68555740118026698</c:v>
                </c:pt>
                <c:pt idx="279">
                  <c:v>0.68588469028472898</c:v>
                </c:pt>
                <c:pt idx="280">
                  <c:v>0.68628189563751196</c:v>
                </c:pt>
                <c:pt idx="281">
                  <c:v>0.68664882183074993</c:v>
                </c:pt>
                <c:pt idx="282">
                  <c:v>0.68700644969940194</c:v>
                </c:pt>
                <c:pt idx="283">
                  <c:v>0.68735013008117696</c:v>
                </c:pt>
                <c:pt idx="284">
                  <c:v>0.68766376972198495</c:v>
                </c:pt>
                <c:pt idx="285">
                  <c:v>0.68800745010375997</c:v>
                </c:pt>
                <c:pt idx="286">
                  <c:v>0.688333904743195</c:v>
                </c:pt>
                <c:pt idx="287">
                  <c:v>0.68860135078430196</c:v>
                </c:pt>
                <c:pt idx="288">
                  <c:v>0.68894187211990399</c:v>
                </c:pt>
                <c:pt idx="289">
                  <c:v>0.689263379573822</c:v>
                </c:pt>
                <c:pt idx="290">
                  <c:v>0.68954721689224197</c:v>
                </c:pt>
                <c:pt idx="291">
                  <c:v>0.68979576826095601</c:v>
                </c:pt>
                <c:pt idx="292">
                  <c:v>0.69008342027664193</c:v>
                </c:pt>
                <c:pt idx="293">
                  <c:v>0.69039288759231598</c:v>
                </c:pt>
                <c:pt idx="294">
                  <c:v>0.69066963195800801</c:v>
                </c:pt>
                <c:pt idx="295">
                  <c:v>0.69096276760101294</c:v>
                </c:pt>
                <c:pt idx="296">
                  <c:v>0.69125638008117696</c:v>
                </c:pt>
                <c:pt idx="297">
                  <c:v>0.69153974056243894</c:v>
                </c:pt>
                <c:pt idx="298">
                  <c:v>0.69180957078933702</c:v>
                </c:pt>
                <c:pt idx="299">
                  <c:v>0.692104256153107</c:v>
                </c:pt>
                <c:pt idx="300">
                  <c:v>0.69244090318679796</c:v>
                </c:pt>
                <c:pt idx="301">
                  <c:v>0.69276229143142698</c:v>
                </c:pt>
                <c:pt idx="302">
                  <c:v>0.69311801195144696</c:v>
                </c:pt>
                <c:pt idx="303">
                  <c:v>0.69349763393402097</c:v>
                </c:pt>
                <c:pt idx="304">
                  <c:v>0.69382116794586202</c:v>
                </c:pt>
                <c:pt idx="305">
                  <c:v>0.69419155120849596</c:v>
                </c:pt>
                <c:pt idx="306">
                  <c:v>0.69456574916839597</c:v>
                </c:pt>
                <c:pt idx="307">
                  <c:v>0.69488266706466695</c:v>
                </c:pt>
                <c:pt idx="308">
                  <c:v>0.69527558088302599</c:v>
                </c:pt>
                <c:pt idx="309">
                  <c:v>0.69566944837570199</c:v>
                </c:pt>
                <c:pt idx="310">
                  <c:v>0.69603571891784699</c:v>
                </c:pt>
                <c:pt idx="311">
                  <c:v>0.69637355804443402</c:v>
                </c:pt>
                <c:pt idx="312">
                  <c:v>0.69677082300186199</c:v>
                </c:pt>
                <c:pt idx="313">
                  <c:v>0.69722393751144396</c:v>
                </c:pt>
                <c:pt idx="314">
                  <c:v>0.69761291742324794</c:v>
                </c:pt>
                <c:pt idx="315">
                  <c:v>0.69799891710281403</c:v>
                </c:pt>
                <c:pt idx="316">
                  <c:v>0.69839791059493994</c:v>
                </c:pt>
                <c:pt idx="317">
                  <c:v>0.69885901212692303</c:v>
                </c:pt>
                <c:pt idx="318">
                  <c:v>0.69928810596466096</c:v>
                </c:pt>
                <c:pt idx="319">
                  <c:v>0.69971648454666102</c:v>
                </c:pt>
                <c:pt idx="320">
                  <c:v>0.70016494989395095</c:v>
                </c:pt>
                <c:pt idx="321">
                  <c:v>0.70057073831558203</c:v>
                </c:pt>
                <c:pt idx="322">
                  <c:v>0.70099947452545197</c:v>
                </c:pt>
                <c:pt idx="323">
                  <c:v>0.70145771503448495</c:v>
                </c:pt>
                <c:pt idx="324">
                  <c:v>0.70187214612960802</c:v>
                </c:pt>
                <c:pt idx="325">
                  <c:v>0.70229802131652797</c:v>
                </c:pt>
                <c:pt idx="326">
                  <c:v>0.70273814201355</c:v>
                </c:pt>
                <c:pt idx="327">
                  <c:v>0.70321640968322796</c:v>
                </c:pt>
                <c:pt idx="328">
                  <c:v>0.70370117425918599</c:v>
                </c:pt>
                <c:pt idx="329">
                  <c:v>0.70416871309280393</c:v>
                </c:pt>
                <c:pt idx="330">
                  <c:v>0.704594349861145</c:v>
                </c:pt>
                <c:pt idx="331">
                  <c:v>0.70507678985595701</c:v>
                </c:pt>
                <c:pt idx="332">
                  <c:v>0.70552132129669198</c:v>
                </c:pt>
                <c:pt idx="333">
                  <c:v>0.70590702295303298</c:v>
                </c:pt>
                <c:pt idx="334">
                  <c:v>0.70633087158203101</c:v>
                </c:pt>
                <c:pt idx="335">
                  <c:v>0.70679656267166102</c:v>
                </c:pt>
                <c:pt idx="336">
                  <c:v>0.70727804899215696</c:v>
                </c:pt>
                <c:pt idx="337">
                  <c:v>0.70766339302062997</c:v>
                </c:pt>
                <c:pt idx="338">
                  <c:v>0.708115017414093</c:v>
                </c:pt>
                <c:pt idx="339">
                  <c:v>0.708589291572571</c:v>
                </c:pt>
                <c:pt idx="340">
                  <c:v>0.70905218124389602</c:v>
                </c:pt>
                <c:pt idx="341">
                  <c:v>0.709502017498016</c:v>
                </c:pt>
                <c:pt idx="342">
                  <c:v>0.70995548963546795</c:v>
                </c:pt>
                <c:pt idx="343">
                  <c:v>0.71041963100433403</c:v>
                </c:pt>
                <c:pt idx="344">
                  <c:v>0.71082446575164793</c:v>
                </c:pt>
                <c:pt idx="345">
                  <c:v>0.71122387647628793</c:v>
                </c:pt>
                <c:pt idx="346">
                  <c:v>0.71162698268890401</c:v>
                </c:pt>
                <c:pt idx="347">
                  <c:v>0.71209088563919098</c:v>
                </c:pt>
                <c:pt idx="348">
                  <c:v>0.712539887428284</c:v>
                </c:pt>
                <c:pt idx="349">
                  <c:v>0.71297678947448695</c:v>
                </c:pt>
                <c:pt idx="350">
                  <c:v>0.71340111494064296</c:v>
                </c:pt>
                <c:pt idx="351">
                  <c:v>0.71383450031280493</c:v>
                </c:pt>
                <c:pt idx="352">
                  <c:v>0.71428302526473997</c:v>
                </c:pt>
                <c:pt idx="353">
                  <c:v>0.71475396156311</c:v>
                </c:pt>
                <c:pt idx="354">
                  <c:v>0.715256071090698</c:v>
                </c:pt>
                <c:pt idx="355">
                  <c:v>0.71570918560028096</c:v>
                </c:pt>
                <c:pt idx="356">
                  <c:v>0.71611306667327901</c:v>
                </c:pt>
                <c:pt idx="357">
                  <c:v>0.71654102802276598</c:v>
                </c:pt>
                <c:pt idx="358">
                  <c:v>0.71693847179412795</c:v>
                </c:pt>
                <c:pt idx="359">
                  <c:v>0.71731606721878094</c:v>
                </c:pt>
                <c:pt idx="360">
                  <c:v>0.71768478155136095</c:v>
                </c:pt>
                <c:pt idx="361">
                  <c:v>0.71803990602493295</c:v>
                </c:pt>
                <c:pt idx="362">
                  <c:v>0.71838924884796096</c:v>
                </c:pt>
                <c:pt idx="363">
                  <c:v>0.71873596906661996</c:v>
                </c:pt>
                <c:pt idx="364">
                  <c:v>0.71907655000686599</c:v>
                </c:pt>
                <c:pt idx="365">
                  <c:v>0.71942154169082595</c:v>
                </c:pt>
                <c:pt idx="366">
                  <c:v>0.71977207660675002</c:v>
                </c:pt>
                <c:pt idx="367">
                  <c:v>0.72012076377868695</c:v>
                </c:pt>
                <c:pt idx="368">
                  <c:v>0.72042373418807992</c:v>
                </c:pt>
                <c:pt idx="369">
                  <c:v>0.72071883678436299</c:v>
                </c:pt>
                <c:pt idx="370">
                  <c:v>0.72112545967102093</c:v>
                </c:pt>
                <c:pt idx="371">
                  <c:v>0.72149035930633498</c:v>
                </c:pt>
                <c:pt idx="372">
                  <c:v>0.72182652950286896</c:v>
                </c:pt>
                <c:pt idx="373">
                  <c:v>0.72213122844695998</c:v>
                </c:pt>
                <c:pt idx="374">
                  <c:v>0.72244677543640101</c:v>
                </c:pt>
                <c:pt idx="375">
                  <c:v>0.72273401021957395</c:v>
                </c:pt>
                <c:pt idx="376">
                  <c:v>0.72298363447189296</c:v>
                </c:pt>
                <c:pt idx="377">
                  <c:v>0.72336194515228303</c:v>
                </c:pt>
                <c:pt idx="378">
                  <c:v>0.723712062835693</c:v>
                </c:pt>
                <c:pt idx="379">
                  <c:v>0.72402325868606598</c:v>
                </c:pt>
                <c:pt idx="380">
                  <c:v>0.72422430515289293</c:v>
                </c:pt>
                <c:pt idx="381">
                  <c:v>0.72443459033966096</c:v>
                </c:pt>
                <c:pt idx="382">
                  <c:v>0.72463396787643397</c:v>
                </c:pt>
                <c:pt idx="383">
                  <c:v>0.72479323148727393</c:v>
                </c:pt>
                <c:pt idx="384">
                  <c:v>0.72493526935577401</c:v>
                </c:pt>
                <c:pt idx="385">
                  <c:v>0.72509000301361093</c:v>
                </c:pt>
                <c:pt idx="386">
                  <c:v>0.725268518924713</c:v>
                </c:pt>
                <c:pt idx="387">
                  <c:v>0.72544518709182693</c:v>
                </c:pt>
                <c:pt idx="388">
                  <c:v>0.72570518255233796</c:v>
                </c:pt>
                <c:pt idx="389">
                  <c:v>0.72603378295898402</c:v>
                </c:pt>
                <c:pt idx="390">
                  <c:v>0.72634074687957795</c:v>
                </c:pt>
                <c:pt idx="391">
                  <c:v>0.72665224075317403</c:v>
                </c:pt>
                <c:pt idx="392">
                  <c:v>0.72698483467102093</c:v>
                </c:pt>
                <c:pt idx="393">
                  <c:v>0.727376973628998</c:v>
                </c:pt>
                <c:pt idx="394">
                  <c:v>0.72773352861404395</c:v>
                </c:pt>
                <c:pt idx="395">
                  <c:v>0.72807488441467294</c:v>
                </c:pt>
                <c:pt idx="396">
                  <c:v>0.72840551137924203</c:v>
                </c:pt>
                <c:pt idx="397">
                  <c:v>0.72870520353317303</c:v>
                </c:pt>
                <c:pt idx="398">
                  <c:v>0.72904733419418299</c:v>
                </c:pt>
                <c:pt idx="399">
                  <c:v>0.72942874431610094</c:v>
                </c:pt>
                <c:pt idx="400">
                  <c:v>0.72974172830581696</c:v>
                </c:pt>
                <c:pt idx="401">
                  <c:v>0.730129218101501</c:v>
                </c:pt>
                <c:pt idx="402">
                  <c:v>0.73056707382202102</c:v>
                </c:pt>
                <c:pt idx="403">
                  <c:v>0.73103902339935301</c:v>
                </c:pt>
                <c:pt idx="404">
                  <c:v>0.73141191005706796</c:v>
                </c:pt>
                <c:pt idx="405">
                  <c:v>0.73177698850631701</c:v>
                </c:pt>
                <c:pt idx="406">
                  <c:v>0.73218438625335702</c:v>
                </c:pt>
                <c:pt idx="407">
                  <c:v>0.732534563541412</c:v>
                </c:pt>
                <c:pt idx="408">
                  <c:v>0.73291442394256601</c:v>
                </c:pt>
                <c:pt idx="409">
                  <c:v>0.73333207368850695</c:v>
                </c:pt>
                <c:pt idx="410">
                  <c:v>0.73367444276809701</c:v>
                </c:pt>
                <c:pt idx="411">
                  <c:v>0.73403403759002694</c:v>
                </c:pt>
                <c:pt idx="412">
                  <c:v>0.73439559936523402</c:v>
                </c:pt>
                <c:pt idx="413">
                  <c:v>0.73470852375030493</c:v>
                </c:pt>
                <c:pt idx="414">
                  <c:v>0.73502812385559102</c:v>
                </c:pt>
                <c:pt idx="415">
                  <c:v>0.73536554574966395</c:v>
                </c:pt>
                <c:pt idx="416">
                  <c:v>0.73573861122131301</c:v>
                </c:pt>
                <c:pt idx="417">
                  <c:v>0.73609284162521393</c:v>
                </c:pt>
                <c:pt idx="418">
                  <c:v>0.73641422986984295</c:v>
                </c:pt>
                <c:pt idx="419">
                  <c:v>0.73669687509536697</c:v>
                </c:pt>
                <c:pt idx="420">
                  <c:v>0.73691407442092893</c:v>
                </c:pt>
                <c:pt idx="421">
                  <c:v>0.737175917625427</c:v>
                </c:pt>
                <c:pt idx="422">
                  <c:v>0.73747918605804397</c:v>
                </c:pt>
                <c:pt idx="423">
                  <c:v>0.73782811164855999</c:v>
                </c:pt>
                <c:pt idx="424">
                  <c:v>0.73808339834213299</c:v>
                </c:pt>
                <c:pt idx="425">
                  <c:v>0.738316094875336</c:v>
                </c:pt>
                <c:pt idx="426">
                  <c:v>0.73859617710113501</c:v>
                </c:pt>
                <c:pt idx="427">
                  <c:v>0.73873302936553997</c:v>
                </c:pt>
                <c:pt idx="428">
                  <c:v>0.73889914751052899</c:v>
                </c:pt>
                <c:pt idx="429">
                  <c:v>0.73915061950683603</c:v>
                </c:pt>
                <c:pt idx="430">
                  <c:v>0.73926607370376596</c:v>
                </c:pt>
                <c:pt idx="431">
                  <c:v>0.73945472240447996</c:v>
                </c:pt>
                <c:pt idx="432">
                  <c:v>0.739695107936859</c:v>
                </c:pt>
                <c:pt idx="433">
                  <c:v>0.73980060815811199</c:v>
                </c:pt>
                <c:pt idx="434">
                  <c:v>0.73993519544601394</c:v>
                </c:pt>
                <c:pt idx="435">
                  <c:v>0.74008486270904494</c:v>
                </c:pt>
                <c:pt idx="436">
                  <c:v>0.74023566246032702</c:v>
                </c:pt>
                <c:pt idx="437">
                  <c:v>0.74045584201812698</c:v>
                </c:pt>
                <c:pt idx="438">
                  <c:v>0.74060568809509297</c:v>
                </c:pt>
                <c:pt idx="439">
                  <c:v>0.74060389995574993</c:v>
                </c:pt>
                <c:pt idx="440">
                  <c:v>0.74071720838546795</c:v>
                </c:pt>
                <c:pt idx="441">
                  <c:v>0.74088326692581197</c:v>
                </c:pt>
                <c:pt idx="442">
                  <c:v>0.74109098911285398</c:v>
                </c:pt>
                <c:pt idx="443">
                  <c:v>0.74124357700347898</c:v>
                </c:pt>
                <c:pt idx="444">
                  <c:v>0.74134794473648102</c:v>
                </c:pt>
                <c:pt idx="445">
                  <c:v>0.74143776893615698</c:v>
                </c:pt>
                <c:pt idx="446">
                  <c:v>0.74157903194427499</c:v>
                </c:pt>
                <c:pt idx="447">
                  <c:v>0.74175987243652297</c:v>
                </c:pt>
                <c:pt idx="448">
                  <c:v>0.74196389913559002</c:v>
                </c:pt>
                <c:pt idx="449">
                  <c:v>0.74218956232070898</c:v>
                </c:pt>
                <c:pt idx="450">
                  <c:v>0.74243823289871202</c:v>
                </c:pt>
                <c:pt idx="451">
                  <c:v>0.74263635873794598</c:v>
                </c:pt>
                <c:pt idx="452">
                  <c:v>0.74277392625808702</c:v>
                </c:pt>
                <c:pt idx="453">
                  <c:v>0.74291763305664094</c:v>
                </c:pt>
                <c:pt idx="454">
                  <c:v>0.74297378063201902</c:v>
                </c:pt>
                <c:pt idx="455">
                  <c:v>0.742991065979004</c:v>
                </c:pt>
                <c:pt idx="456">
                  <c:v>0.74310836791992196</c:v>
                </c:pt>
                <c:pt idx="457">
                  <c:v>0.74328336715698196</c:v>
                </c:pt>
                <c:pt idx="458">
                  <c:v>0.74353162050247201</c:v>
                </c:pt>
                <c:pt idx="459">
                  <c:v>0.74390313625335702</c:v>
                </c:pt>
                <c:pt idx="460">
                  <c:v>0.74432770013809202</c:v>
                </c:pt>
                <c:pt idx="461">
                  <c:v>0.74475029706954998</c:v>
                </c:pt>
                <c:pt idx="462">
                  <c:v>0.74515942335128793</c:v>
                </c:pt>
                <c:pt idx="463">
                  <c:v>0.74552801847457895</c:v>
                </c:pt>
                <c:pt idx="464">
                  <c:v>0.74585602283477803</c:v>
                </c:pt>
                <c:pt idx="465">
                  <c:v>0.74613735675811799</c:v>
                </c:pt>
                <c:pt idx="466">
                  <c:v>0.74631891250610394</c:v>
                </c:pt>
                <c:pt idx="467">
                  <c:v>0.74656871557235693</c:v>
                </c:pt>
                <c:pt idx="468">
                  <c:v>0.74683699607849097</c:v>
                </c:pt>
                <c:pt idx="469">
                  <c:v>0.74707320928573595</c:v>
                </c:pt>
                <c:pt idx="470">
                  <c:v>0.74729696512222299</c:v>
                </c:pt>
                <c:pt idx="471">
                  <c:v>0.74750063419341994</c:v>
                </c:pt>
                <c:pt idx="472">
                  <c:v>0.74767694473266599</c:v>
                </c:pt>
                <c:pt idx="473">
                  <c:v>0.74785212278366098</c:v>
                </c:pt>
                <c:pt idx="474">
                  <c:v>0.74803850650787396</c:v>
                </c:pt>
                <c:pt idx="475">
                  <c:v>0.74823836088180495</c:v>
                </c:pt>
                <c:pt idx="476">
                  <c:v>0.74847111701965297</c:v>
                </c:pt>
                <c:pt idx="477">
                  <c:v>0.74871138334274301</c:v>
                </c:pt>
                <c:pt idx="478">
                  <c:v>0.748928105831146</c:v>
                </c:pt>
                <c:pt idx="479">
                  <c:v>0.74905595779418899</c:v>
                </c:pt>
                <c:pt idx="480">
                  <c:v>0.74921623468399001</c:v>
                </c:pt>
                <c:pt idx="481">
                  <c:v>0.74940357208251995</c:v>
                </c:pt>
                <c:pt idx="482">
                  <c:v>0.74962327480316193</c:v>
                </c:pt>
                <c:pt idx="483">
                  <c:v>0.749832487106323</c:v>
                </c:pt>
                <c:pt idx="484">
                  <c:v>0.75005558729171795</c:v>
                </c:pt>
                <c:pt idx="485">
                  <c:v>0.750292992591858</c:v>
                </c:pt>
                <c:pt idx="486">
                  <c:v>0.75052390098571797</c:v>
                </c:pt>
                <c:pt idx="487">
                  <c:v>0.75072929859161397</c:v>
                </c:pt>
                <c:pt idx="488">
                  <c:v>0.75093332529068002</c:v>
                </c:pt>
                <c:pt idx="489">
                  <c:v>0.751189029216766</c:v>
                </c:pt>
                <c:pt idx="490">
                  <c:v>0.75140068531036397</c:v>
                </c:pt>
                <c:pt idx="491">
                  <c:v>0.75157246589660598</c:v>
                </c:pt>
                <c:pt idx="492">
                  <c:v>0.75169149637222299</c:v>
                </c:pt>
                <c:pt idx="493">
                  <c:v>0.75193098783492995</c:v>
                </c:pt>
                <c:pt idx="494">
                  <c:v>0.75214920043945299</c:v>
                </c:pt>
                <c:pt idx="495">
                  <c:v>0.75232741832733196</c:v>
                </c:pt>
                <c:pt idx="496">
                  <c:v>0.75246540307998699</c:v>
                </c:pt>
                <c:pt idx="497">
                  <c:v>0.75260285139083893</c:v>
                </c:pt>
                <c:pt idx="498">
                  <c:v>0.75273541212081896</c:v>
                </c:pt>
                <c:pt idx="499">
                  <c:v>0.75284371376037595</c:v>
                </c:pt>
                <c:pt idx="500">
                  <c:v>0.75303820371627794</c:v>
                </c:pt>
                <c:pt idx="501">
                  <c:v>0.75325552225112902</c:v>
                </c:pt>
                <c:pt idx="502">
                  <c:v>0.75345394611358596</c:v>
                </c:pt>
                <c:pt idx="503">
                  <c:v>0.75358936786651598</c:v>
                </c:pt>
                <c:pt idx="504">
                  <c:v>0.75369635820388803</c:v>
                </c:pt>
                <c:pt idx="505">
                  <c:v>0.75377819538116497</c:v>
                </c:pt>
                <c:pt idx="506">
                  <c:v>0.75382641553878793</c:v>
                </c:pt>
                <c:pt idx="507">
                  <c:v>0.75394783020019496</c:v>
                </c:pt>
                <c:pt idx="508">
                  <c:v>0.75411746501922594</c:v>
                </c:pt>
                <c:pt idx="509">
                  <c:v>0.75423727035522503</c:v>
                </c:pt>
                <c:pt idx="510">
                  <c:v>0.75433979034423793</c:v>
                </c:pt>
                <c:pt idx="511">
                  <c:v>0.75445601940154994</c:v>
                </c:pt>
                <c:pt idx="512">
                  <c:v>0.75462839603424092</c:v>
                </c:pt>
                <c:pt idx="513">
                  <c:v>0.75478593111038195</c:v>
                </c:pt>
                <c:pt idx="514">
                  <c:v>0.75488249063491797</c:v>
                </c:pt>
                <c:pt idx="515">
                  <c:v>0.75489387512206996</c:v>
                </c:pt>
                <c:pt idx="516">
                  <c:v>0.75503287315368695</c:v>
                </c:pt>
                <c:pt idx="517">
                  <c:v>0.75522789955139202</c:v>
                </c:pt>
                <c:pt idx="518">
                  <c:v>0.75545469522476194</c:v>
                </c:pt>
                <c:pt idx="519">
                  <c:v>0.75557277202606199</c:v>
                </c:pt>
                <c:pt idx="520">
                  <c:v>0.75566062927246103</c:v>
                </c:pt>
                <c:pt idx="521">
                  <c:v>0.75578144788742097</c:v>
                </c:pt>
                <c:pt idx="522">
                  <c:v>0.756055271625519</c:v>
                </c:pt>
                <c:pt idx="523">
                  <c:v>0.75623313188552899</c:v>
                </c:pt>
                <c:pt idx="524">
                  <c:v>0.75640103816986093</c:v>
                </c:pt>
                <c:pt idx="525">
                  <c:v>0.75659046173095701</c:v>
                </c:pt>
                <c:pt idx="526">
                  <c:v>0.75672540664672894</c:v>
                </c:pt>
                <c:pt idx="527">
                  <c:v>0.75693610906600994</c:v>
                </c:pt>
                <c:pt idx="528">
                  <c:v>0.75720969438552899</c:v>
                </c:pt>
                <c:pt idx="529">
                  <c:v>0.75728831291198695</c:v>
                </c:pt>
                <c:pt idx="530">
                  <c:v>0.75746963024139402</c:v>
                </c:pt>
                <c:pt idx="531">
                  <c:v>0.75770155191421495</c:v>
                </c:pt>
                <c:pt idx="532">
                  <c:v>0.75790134668350195</c:v>
                </c:pt>
                <c:pt idx="533">
                  <c:v>0.75813183784484894</c:v>
                </c:pt>
                <c:pt idx="534">
                  <c:v>0.75839684009552</c:v>
                </c:pt>
                <c:pt idx="535">
                  <c:v>0.758710360527039</c:v>
                </c:pt>
                <c:pt idx="536">
                  <c:v>0.75885502099990798</c:v>
                </c:pt>
                <c:pt idx="537">
                  <c:v>0.75907055139541602</c:v>
                </c:pt>
                <c:pt idx="538">
                  <c:v>0.75938228368759197</c:v>
                </c:pt>
                <c:pt idx="539">
                  <c:v>0.75959107875823995</c:v>
                </c:pt>
                <c:pt idx="540">
                  <c:v>0.75971225500106798</c:v>
                </c:pt>
                <c:pt idx="541">
                  <c:v>0.75980118513107298</c:v>
                </c:pt>
                <c:pt idx="542">
                  <c:v>0.76001111268997201</c:v>
                </c:pt>
                <c:pt idx="543">
                  <c:v>0.76031223535537695</c:v>
                </c:pt>
                <c:pt idx="544">
                  <c:v>0.76057878732681294</c:v>
                </c:pt>
                <c:pt idx="545">
                  <c:v>0.76069173812866198</c:v>
                </c:pt>
                <c:pt idx="546">
                  <c:v>0.76085582971572896</c:v>
                </c:pt>
                <c:pt idx="547">
                  <c:v>0.76099256277084393</c:v>
                </c:pt>
                <c:pt idx="548">
                  <c:v>0.76108512878418</c:v>
                </c:pt>
                <c:pt idx="549">
                  <c:v>0.76132497787475595</c:v>
                </c:pt>
                <c:pt idx="550">
                  <c:v>0.76149359941482497</c:v>
                </c:pt>
                <c:pt idx="551">
                  <c:v>0.76160005331039393</c:v>
                </c:pt>
                <c:pt idx="552">
                  <c:v>0.76165858507156403</c:v>
                </c:pt>
                <c:pt idx="553">
                  <c:v>0.76176778078079199</c:v>
                </c:pt>
                <c:pt idx="554">
                  <c:v>0.76189885139465297</c:v>
                </c:pt>
                <c:pt idx="555">
                  <c:v>0.76203141212463399</c:v>
                </c:pt>
                <c:pt idx="556">
                  <c:v>0.76212713718414293</c:v>
                </c:pt>
                <c:pt idx="557">
                  <c:v>0.76219121217727703</c:v>
                </c:pt>
                <c:pt idx="558">
                  <c:v>0.76221892833709692</c:v>
                </c:pt>
                <c:pt idx="559">
                  <c:v>0.76234904527664193</c:v>
                </c:pt>
                <c:pt idx="560">
                  <c:v>0.76250514984130902</c:v>
                </c:pt>
                <c:pt idx="561">
                  <c:v>0.76267347335815394</c:v>
                </c:pt>
                <c:pt idx="562">
                  <c:v>0.76277825832366897</c:v>
                </c:pt>
                <c:pt idx="563">
                  <c:v>0.76295039653778096</c:v>
                </c:pt>
                <c:pt idx="564">
                  <c:v>0.76314333677291901</c:v>
                </c:pt>
                <c:pt idx="565">
                  <c:v>0.76329330205917401</c:v>
                </c:pt>
                <c:pt idx="566">
                  <c:v>0.76335225105285598</c:v>
                </c:pt>
                <c:pt idx="567">
                  <c:v>0.76349470615386994</c:v>
                </c:pt>
                <c:pt idx="568">
                  <c:v>0.76381937265396094</c:v>
                </c:pt>
                <c:pt idx="569">
                  <c:v>0.76393411159515401</c:v>
                </c:pt>
                <c:pt idx="570">
                  <c:v>0.76412544250488301</c:v>
                </c:pt>
                <c:pt idx="571">
                  <c:v>0.76439867019653296</c:v>
                </c:pt>
                <c:pt idx="572">
                  <c:v>0.76458141803741497</c:v>
                </c:pt>
                <c:pt idx="573">
                  <c:v>0.76473919153213499</c:v>
                </c:pt>
                <c:pt idx="574">
                  <c:v>0.76489106416702302</c:v>
                </c:pt>
                <c:pt idx="575">
                  <c:v>0.76507333517074594</c:v>
                </c:pt>
                <c:pt idx="576">
                  <c:v>0.76529554128646893</c:v>
                </c:pt>
                <c:pt idx="577">
                  <c:v>0.76552203893661497</c:v>
                </c:pt>
                <c:pt idx="578">
                  <c:v>0.76573148965835602</c:v>
                </c:pt>
                <c:pt idx="579">
                  <c:v>0.76593772172927899</c:v>
                </c:pt>
                <c:pt idx="580">
                  <c:v>0.76612696647643996</c:v>
                </c:pt>
                <c:pt idx="581">
                  <c:v>0.766295349597931</c:v>
                </c:pt>
                <c:pt idx="582">
                  <c:v>0.76643148660659799</c:v>
                </c:pt>
                <c:pt idx="583">
                  <c:v>0.76659665107727093</c:v>
                </c:pt>
                <c:pt idx="584">
                  <c:v>0.76678446531295796</c:v>
                </c:pt>
                <c:pt idx="585">
                  <c:v>0.76698777675628693</c:v>
                </c:pt>
                <c:pt idx="586">
                  <c:v>0.76711789369583094</c:v>
                </c:pt>
                <c:pt idx="587">
                  <c:v>0.76722893714904794</c:v>
                </c:pt>
                <c:pt idx="588">
                  <c:v>0.76735488176345801</c:v>
                </c:pt>
                <c:pt idx="589">
                  <c:v>0.76746073961257899</c:v>
                </c:pt>
                <c:pt idx="590">
                  <c:v>0.76750657558441193</c:v>
                </c:pt>
                <c:pt idx="591">
                  <c:v>0.76747945547103902</c:v>
                </c:pt>
                <c:pt idx="592">
                  <c:v>0.76760796308517498</c:v>
                </c:pt>
                <c:pt idx="593">
                  <c:v>0.76763144731521593</c:v>
                </c:pt>
                <c:pt idx="594">
                  <c:v>0.76758632659912096</c:v>
                </c:pt>
                <c:pt idx="595">
                  <c:v>0.76762119531631501</c:v>
                </c:pt>
                <c:pt idx="596">
                  <c:v>0.76763544082641599</c:v>
                </c:pt>
                <c:pt idx="597">
                  <c:v>0.76762340068817103</c:v>
                </c:pt>
                <c:pt idx="598">
                  <c:v>0.76756266355514502</c:v>
                </c:pt>
                <c:pt idx="599">
                  <c:v>0.76753649711608896</c:v>
                </c:pt>
                <c:pt idx="600">
                  <c:v>0.76750872135162396</c:v>
                </c:pt>
                <c:pt idx="601">
                  <c:v>0.767468786239624</c:v>
                </c:pt>
                <c:pt idx="602">
                  <c:v>0.76734582185745193</c:v>
                </c:pt>
                <c:pt idx="603">
                  <c:v>0.76728615760803198</c:v>
                </c:pt>
                <c:pt idx="604">
                  <c:v>0.76729646921157801</c:v>
                </c:pt>
                <c:pt idx="605">
                  <c:v>0.76740721464157102</c:v>
                </c:pt>
                <c:pt idx="606">
                  <c:v>0.76747957468032801</c:v>
                </c:pt>
                <c:pt idx="607">
                  <c:v>0.76756111383438097</c:v>
                </c:pt>
                <c:pt idx="608">
                  <c:v>0.76773366928100595</c:v>
                </c:pt>
                <c:pt idx="609">
                  <c:v>0.76801351308822596</c:v>
                </c:pt>
                <c:pt idx="610">
                  <c:v>0.76824984550476094</c:v>
                </c:pt>
                <c:pt idx="611">
                  <c:v>0.76836297512054397</c:v>
                </c:pt>
                <c:pt idx="612">
                  <c:v>0.76854101419448895</c:v>
                </c:pt>
                <c:pt idx="613">
                  <c:v>0.76858726739883398</c:v>
                </c:pt>
                <c:pt idx="614">
                  <c:v>0.76847395896911597</c:v>
                </c:pt>
                <c:pt idx="615">
                  <c:v>0.76803222894668599</c:v>
                </c:pt>
                <c:pt idx="616">
                  <c:v>0.76772645711898801</c:v>
                </c:pt>
                <c:pt idx="617">
                  <c:v>0.76754269599914593</c:v>
                </c:pt>
                <c:pt idx="618">
                  <c:v>0.76752970218658401</c:v>
                </c:pt>
                <c:pt idx="619">
                  <c:v>0.76758984327316293</c:v>
                </c:pt>
                <c:pt idx="620">
                  <c:v>0.76783040761947596</c:v>
                </c:pt>
                <c:pt idx="621">
                  <c:v>0.76838616132736193</c:v>
                </c:pt>
                <c:pt idx="622">
                  <c:v>0.76937071084976194</c:v>
                </c:pt>
                <c:pt idx="623">
                  <c:v>0.77055821418762194</c:v>
                </c:pt>
                <c:pt idx="624">
                  <c:v>0.77191994190216096</c:v>
                </c:pt>
                <c:pt idx="625">
                  <c:v>0.77298549413680995</c:v>
                </c:pt>
                <c:pt idx="626">
                  <c:v>0.77375361919403096</c:v>
                </c:pt>
                <c:pt idx="627">
                  <c:v>0.77429274320602393</c:v>
                </c:pt>
                <c:pt idx="628">
                  <c:v>0.77465835809707595</c:v>
                </c:pt>
                <c:pt idx="629">
                  <c:v>0.77496699094772292</c:v>
                </c:pt>
                <c:pt idx="630">
                  <c:v>0.77530405521392798</c:v>
                </c:pt>
                <c:pt idx="631">
                  <c:v>0.77574959993362402</c:v>
                </c:pt>
                <c:pt idx="632">
                  <c:v>0.77464125156402597</c:v>
                </c:pt>
                <c:pt idx="633">
                  <c:v>0.77483615875244094</c:v>
                </c:pt>
                <c:pt idx="634">
                  <c:v>0.77502540349960303</c:v>
                </c:pt>
                <c:pt idx="635">
                  <c:v>0.77516148090362502</c:v>
                </c:pt>
                <c:pt idx="636">
                  <c:v>0.77530739307403596</c:v>
                </c:pt>
                <c:pt idx="637">
                  <c:v>0.77548656463623</c:v>
                </c:pt>
                <c:pt idx="638">
                  <c:v>0.77565399408340496</c:v>
                </c:pt>
                <c:pt idx="639">
                  <c:v>0.77578250169753993</c:v>
                </c:pt>
                <c:pt idx="640">
                  <c:v>0.77584198713302599</c:v>
                </c:pt>
                <c:pt idx="641">
                  <c:v>0.77588919401168799</c:v>
                </c:pt>
                <c:pt idx="642">
                  <c:v>0.77599958181381201</c:v>
                </c:pt>
                <c:pt idx="643">
                  <c:v>0.776169097423553</c:v>
                </c:pt>
                <c:pt idx="644">
                  <c:v>0.77624998092651398</c:v>
                </c:pt>
                <c:pt idx="645">
                  <c:v>0.77622339725494394</c:v>
                </c:pt>
                <c:pt idx="646">
                  <c:v>0.77623388767242396</c:v>
                </c:pt>
                <c:pt idx="647">
                  <c:v>0.77632800340652497</c:v>
                </c:pt>
                <c:pt idx="648">
                  <c:v>0.776413297653198</c:v>
                </c:pt>
                <c:pt idx="649">
                  <c:v>0.77643892765045197</c:v>
                </c:pt>
                <c:pt idx="650">
                  <c:v>0.77644262313842793</c:v>
                </c:pt>
                <c:pt idx="651">
                  <c:v>0.77644679546356199</c:v>
                </c:pt>
                <c:pt idx="652">
                  <c:v>0.77648899555206297</c:v>
                </c:pt>
                <c:pt idx="653">
                  <c:v>0.77662173509597798</c:v>
                </c:pt>
                <c:pt idx="654">
                  <c:v>0.77675977945327801</c:v>
                </c:pt>
                <c:pt idx="655">
                  <c:v>0.77683982849121103</c:v>
                </c:pt>
                <c:pt idx="656">
                  <c:v>0.77687988281249998</c:v>
                </c:pt>
                <c:pt idx="657">
                  <c:v>0.77691802978515601</c:v>
                </c:pt>
                <c:pt idx="658">
                  <c:v>0.77693662643432593</c:v>
                </c:pt>
                <c:pt idx="659">
                  <c:v>0.77692643404007</c:v>
                </c:pt>
                <c:pt idx="660">
                  <c:v>0.77696958780288694</c:v>
                </c:pt>
                <c:pt idx="661">
                  <c:v>0.77709869146346999</c:v>
                </c:pt>
                <c:pt idx="662">
                  <c:v>0.77720210552215596</c:v>
                </c:pt>
                <c:pt idx="663">
                  <c:v>0.77720711231231698</c:v>
                </c:pt>
                <c:pt idx="664">
                  <c:v>0.77723405361175502</c:v>
                </c:pt>
                <c:pt idx="665">
                  <c:v>0.77738002538680995</c:v>
                </c:pt>
                <c:pt idx="666">
                  <c:v>0.77751091718673693</c:v>
                </c:pt>
                <c:pt idx="667">
                  <c:v>0.77759847640991198</c:v>
                </c:pt>
                <c:pt idx="668">
                  <c:v>0.77767894268035898</c:v>
                </c:pt>
                <c:pt idx="669">
                  <c:v>0.77776936292648302</c:v>
                </c:pt>
                <c:pt idx="670">
                  <c:v>0.77796194553375198</c:v>
                </c:pt>
                <c:pt idx="671">
                  <c:v>0.77819964885711701</c:v>
                </c:pt>
                <c:pt idx="672">
                  <c:v>0.77839497327804597</c:v>
                </c:pt>
                <c:pt idx="673">
                  <c:v>0.77852467298507699</c:v>
                </c:pt>
                <c:pt idx="674">
                  <c:v>0.77861437797546396</c:v>
                </c:pt>
                <c:pt idx="675">
                  <c:v>0.77871737480163594</c:v>
                </c:pt>
                <c:pt idx="676">
                  <c:v>0.77886215448379503</c:v>
                </c:pt>
                <c:pt idx="677">
                  <c:v>0.779023802280426</c:v>
                </c:pt>
                <c:pt idx="678">
                  <c:v>0.77914795875549303</c:v>
                </c:pt>
                <c:pt idx="679">
                  <c:v>0.77924821376800502</c:v>
                </c:pt>
                <c:pt idx="680">
                  <c:v>0.77936116456985494</c:v>
                </c:pt>
                <c:pt idx="681">
                  <c:v>0.77951232194900499</c:v>
                </c:pt>
                <c:pt idx="682">
                  <c:v>0.77969483137130702</c:v>
                </c:pt>
                <c:pt idx="683">
                  <c:v>0.77978656291961701</c:v>
                </c:pt>
                <c:pt idx="684">
                  <c:v>0.77986077070236193</c:v>
                </c:pt>
                <c:pt idx="685">
                  <c:v>0.77998641729354901</c:v>
                </c:pt>
                <c:pt idx="686">
                  <c:v>0.78012082576751696</c:v>
                </c:pt>
                <c:pt idx="687">
                  <c:v>0.78023496866226194</c:v>
                </c:pt>
                <c:pt idx="688">
                  <c:v>0.78033391237258898</c:v>
                </c:pt>
                <c:pt idx="689">
                  <c:v>0.78043112754821797</c:v>
                </c:pt>
                <c:pt idx="690">
                  <c:v>0.78053048849105799</c:v>
                </c:pt>
                <c:pt idx="691">
                  <c:v>0.78058979511260995</c:v>
                </c:pt>
                <c:pt idx="692">
                  <c:v>0.78062520027160598</c:v>
                </c:pt>
                <c:pt idx="693">
                  <c:v>0.78070316314697297</c:v>
                </c:pt>
                <c:pt idx="694">
                  <c:v>0.78078023195266699</c:v>
                </c:pt>
                <c:pt idx="695">
                  <c:v>0.78083220720291102</c:v>
                </c:pt>
                <c:pt idx="696">
                  <c:v>0.78091279268264802</c:v>
                </c:pt>
                <c:pt idx="697">
                  <c:v>0.78099313974380502</c:v>
                </c:pt>
                <c:pt idx="698">
                  <c:v>0.78103158473968493</c:v>
                </c:pt>
                <c:pt idx="699">
                  <c:v>0.78104815483093293</c:v>
                </c:pt>
                <c:pt idx="700">
                  <c:v>0.78105363845825193</c:v>
                </c:pt>
                <c:pt idx="701">
                  <c:v>0.78107432126998899</c:v>
                </c:pt>
                <c:pt idx="702">
                  <c:v>0.78110275268554696</c:v>
                </c:pt>
                <c:pt idx="703">
                  <c:v>0.78112021684646593</c:v>
                </c:pt>
                <c:pt idx="704">
                  <c:v>0.78113774061203001</c:v>
                </c:pt>
                <c:pt idx="705">
                  <c:v>0.78116116523742696</c:v>
                </c:pt>
                <c:pt idx="706">
                  <c:v>0.781104600429535</c:v>
                </c:pt>
                <c:pt idx="707">
                  <c:v>0.78100345134735094</c:v>
                </c:pt>
                <c:pt idx="708">
                  <c:v>0.78094551563262893</c:v>
                </c:pt>
                <c:pt idx="709">
                  <c:v>0.78091922998428298</c:v>
                </c:pt>
                <c:pt idx="710">
                  <c:v>0.78092077970504803</c:v>
                </c:pt>
                <c:pt idx="711">
                  <c:v>0.78090873956680296</c:v>
                </c:pt>
                <c:pt idx="712">
                  <c:v>0.78084597587585403</c:v>
                </c:pt>
                <c:pt idx="713">
                  <c:v>0.780757761001587</c:v>
                </c:pt>
                <c:pt idx="714">
                  <c:v>0.78069887161254903</c:v>
                </c:pt>
                <c:pt idx="715">
                  <c:v>0.78069005012512194</c:v>
                </c:pt>
                <c:pt idx="716">
                  <c:v>0.78067789077758798</c:v>
                </c:pt>
                <c:pt idx="717">
                  <c:v>0.78066215515136694</c:v>
                </c:pt>
                <c:pt idx="718">
                  <c:v>0.78065488338470501</c:v>
                </c:pt>
                <c:pt idx="719">
                  <c:v>0.780652320384979</c:v>
                </c:pt>
                <c:pt idx="720">
                  <c:v>0.78063986301422095</c:v>
                </c:pt>
                <c:pt idx="721">
                  <c:v>0.78059170246124299</c:v>
                </c:pt>
                <c:pt idx="722">
                  <c:v>0.78053823709487902</c:v>
                </c:pt>
                <c:pt idx="723">
                  <c:v>0.78057644367217993</c:v>
                </c:pt>
                <c:pt idx="724">
                  <c:v>0.78068861961364699</c:v>
                </c:pt>
                <c:pt idx="725">
                  <c:v>0.78077468872070299</c:v>
                </c:pt>
                <c:pt idx="726">
                  <c:v>0.780788338184357</c:v>
                </c:pt>
                <c:pt idx="727">
                  <c:v>0.78080133199691792</c:v>
                </c:pt>
                <c:pt idx="728">
                  <c:v>0.78082314729690594</c:v>
                </c:pt>
                <c:pt idx="729">
                  <c:v>0.78084180355071997</c:v>
                </c:pt>
                <c:pt idx="730">
                  <c:v>0.78089526891708394</c:v>
                </c:pt>
                <c:pt idx="731">
                  <c:v>0.78095421791076702</c:v>
                </c:pt>
                <c:pt idx="732">
                  <c:v>0.780990815162659</c:v>
                </c:pt>
                <c:pt idx="733">
                  <c:v>0.78102717399597199</c:v>
                </c:pt>
                <c:pt idx="734">
                  <c:v>0.78113607168197596</c:v>
                </c:pt>
                <c:pt idx="735">
                  <c:v>0.78126302957534799</c:v>
                </c:pt>
                <c:pt idx="736">
                  <c:v>0.78138623237609894</c:v>
                </c:pt>
                <c:pt idx="737">
                  <c:v>0.78150395154953001</c:v>
                </c:pt>
                <c:pt idx="738">
                  <c:v>0.78164086341857897</c:v>
                </c:pt>
                <c:pt idx="739">
                  <c:v>0.78177908658981299</c:v>
                </c:pt>
                <c:pt idx="740">
                  <c:v>0.78187946081161497</c:v>
                </c:pt>
                <c:pt idx="741">
                  <c:v>0.78198078870773302</c:v>
                </c:pt>
                <c:pt idx="742">
                  <c:v>0.78211317062377894</c:v>
                </c:pt>
                <c:pt idx="743">
                  <c:v>0.78228614330291701</c:v>
                </c:pt>
                <c:pt idx="744">
                  <c:v>0.78243658542633099</c:v>
                </c:pt>
                <c:pt idx="745">
                  <c:v>0.78254363536834692</c:v>
                </c:pt>
                <c:pt idx="746">
                  <c:v>0.78266117572784399</c:v>
                </c:pt>
                <c:pt idx="747">
                  <c:v>0.78275302648544298</c:v>
                </c:pt>
                <c:pt idx="748">
                  <c:v>0.78282628059387194</c:v>
                </c:pt>
                <c:pt idx="749">
                  <c:v>0.78289744853973398</c:v>
                </c:pt>
                <c:pt idx="750">
                  <c:v>0.78298029899597199</c:v>
                </c:pt>
                <c:pt idx="751">
                  <c:v>0.78308329582214398</c:v>
                </c:pt>
                <c:pt idx="752">
                  <c:v>0.78318217992782602</c:v>
                </c:pt>
                <c:pt idx="753">
                  <c:v>0.78324160575866697</c:v>
                </c:pt>
                <c:pt idx="754">
                  <c:v>0.78328887224197397</c:v>
                </c:pt>
                <c:pt idx="755">
                  <c:v>0.78333852291107198</c:v>
                </c:pt>
                <c:pt idx="756">
                  <c:v>0.78337500095367396</c:v>
                </c:pt>
                <c:pt idx="757">
                  <c:v>0.78340378999710103</c:v>
                </c:pt>
                <c:pt idx="758">
                  <c:v>0.78345427513122601</c:v>
                </c:pt>
                <c:pt idx="759">
                  <c:v>0.78349391222000098</c:v>
                </c:pt>
                <c:pt idx="760">
                  <c:v>0.78349081277847299</c:v>
                </c:pt>
                <c:pt idx="761">
                  <c:v>0.783498859405518</c:v>
                </c:pt>
                <c:pt idx="762">
                  <c:v>0.78352985382080098</c:v>
                </c:pt>
                <c:pt idx="763">
                  <c:v>0.78355649709701503</c:v>
                </c:pt>
                <c:pt idx="764">
                  <c:v>0.78355816602706896</c:v>
                </c:pt>
                <c:pt idx="765">
                  <c:v>0.78355751037597698</c:v>
                </c:pt>
                <c:pt idx="766">
                  <c:v>0.78353623151779195</c:v>
                </c:pt>
                <c:pt idx="767">
                  <c:v>0.78350857496261594</c:v>
                </c:pt>
                <c:pt idx="768">
                  <c:v>0.78350219726562498</c:v>
                </c:pt>
                <c:pt idx="769">
                  <c:v>0.78350118398666402</c:v>
                </c:pt>
                <c:pt idx="770">
                  <c:v>0.78346375226974496</c:v>
                </c:pt>
                <c:pt idx="771">
                  <c:v>0.78342363834381101</c:v>
                </c:pt>
                <c:pt idx="772">
                  <c:v>0.78337756395339997</c:v>
                </c:pt>
                <c:pt idx="773">
                  <c:v>0.78331080675125098</c:v>
                </c:pt>
                <c:pt idx="774">
                  <c:v>0.78326282501220701</c:v>
                </c:pt>
                <c:pt idx="775">
                  <c:v>0.78324190378189096</c:v>
                </c:pt>
                <c:pt idx="776">
                  <c:v>0.78320888280868495</c:v>
                </c:pt>
                <c:pt idx="777">
                  <c:v>0.78316853046417201</c:v>
                </c:pt>
                <c:pt idx="778">
                  <c:v>0.78313318490982098</c:v>
                </c:pt>
                <c:pt idx="779">
                  <c:v>0.78308758735656703</c:v>
                </c:pt>
                <c:pt idx="780">
                  <c:v>0.78304187059402497</c:v>
                </c:pt>
                <c:pt idx="781">
                  <c:v>0.78299615383148202</c:v>
                </c:pt>
                <c:pt idx="782">
                  <c:v>0.78294656276702901</c:v>
                </c:pt>
                <c:pt idx="783">
                  <c:v>0.78288278579711901</c:v>
                </c:pt>
                <c:pt idx="784">
                  <c:v>0.78282455205917401</c:v>
                </c:pt>
                <c:pt idx="785">
                  <c:v>0.78275308609008798</c:v>
                </c:pt>
                <c:pt idx="786">
                  <c:v>0.78268954753875697</c:v>
                </c:pt>
                <c:pt idx="787">
                  <c:v>0.78264949321746802</c:v>
                </c:pt>
                <c:pt idx="788">
                  <c:v>0.78261712789535498</c:v>
                </c:pt>
                <c:pt idx="789">
                  <c:v>0.78258810043335003</c:v>
                </c:pt>
                <c:pt idx="790">
                  <c:v>0.78255627155303997</c:v>
                </c:pt>
                <c:pt idx="791">
                  <c:v>0.78251323699951203</c:v>
                </c:pt>
                <c:pt idx="792">
                  <c:v>0.78245154619216895</c:v>
                </c:pt>
                <c:pt idx="793">
                  <c:v>0.78240284919738801</c:v>
                </c:pt>
                <c:pt idx="794">
                  <c:v>0.78238657712936399</c:v>
                </c:pt>
                <c:pt idx="795">
                  <c:v>0.78236482143402097</c:v>
                </c:pt>
                <c:pt idx="796">
                  <c:v>0.782336330413818</c:v>
                </c:pt>
                <c:pt idx="797">
                  <c:v>0.78231385946273801</c:v>
                </c:pt>
                <c:pt idx="798">
                  <c:v>0.78236333131790203</c:v>
                </c:pt>
                <c:pt idx="799">
                  <c:v>0.78241381645202601</c:v>
                </c:pt>
                <c:pt idx="800">
                  <c:v>0.78246895074844403</c:v>
                </c:pt>
                <c:pt idx="801">
                  <c:v>0.78252903223037695</c:v>
                </c:pt>
                <c:pt idx="802">
                  <c:v>0.78259501457214398</c:v>
                </c:pt>
                <c:pt idx="803">
                  <c:v>0.782663798332214</c:v>
                </c:pt>
                <c:pt idx="804">
                  <c:v>0.78268179893493695</c:v>
                </c:pt>
                <c:pt idx="805">
                  <c:v>0.78266022205352803</c:v>
                </c:pt>
                <c:pt idx="806">
                  <c:v>0.78266707658767698</c:v>
                </c:pt>
                <c:pt idx="807">
                  <c:v>0.78271261453628493</c:v>
                </c:pt>
                <c:pt idx="808">
                  <c:v>0.78275892734527597</c:v>
                </c:pt>
                <c:pt idx="809">
                  <c:v>0.78280822038650499</c:v>
                </c:pt>
                <c:pt idx="810">
                  <c:v>0.78285346031188996</c:v>
                </c:pt>
                <c:pt idx="811">
                  <c:v>0.78287128210067702</c:v>
                </c:pt>
                <c:pt idx="812">
                  <c:v>0.78289482593536397</c:v>
                </c:pt>
                <c:pt idx="813">
                  <c:v>0.78299466371536297</c:v>
                </c:pt>
                <c:pt idx="814">
                  <c:v>0.78309205770492596</c:v>
                </c:pt>
                <c:pt idx="815">
                  <c:v>0.78314349651336701</c:v>
                </c:pt>
                <c:pt idx="816">
                  <c:v>0.78318927288055395</c:v>
                </c:pt>
                <c:pt idx="817">
                  <c:v>0.78325275182723997</c:v>
                </c:pt>
                <c:pt idx="818">
                  <c:v>0.783321356773376</c:v>
                </c:pt>
                <c:pt idx="819">
                  <c:v>0.78336313962936399</c:v>
                </c:pt>
                <c:pt idx="820">
                  <c:v>0.78339824676513703</c:v>
                </c:pt>
                <c:pt idx="821">
                  <c:v>0.78342882394790603</c:v>
                </c:pt>
                <c:pt idx="822">
                  <c:v>0.78344932794570898</c:v>
                </c:pt>
                <c:pt idx="823">
                  <c:v>0.78350315093994094</c:v>
                </c:pt>
                <c:pt idx="824">
                  <c:v>0.78359208106994593</c:v>
                </c:pt>
                <c:pt idx="825">
                  <c:v>0.78367493152618395</c:v>
                </c:pt>
                <c:pt idx="826">
                  <c:v>0.78375259637832595</c:v>
                </c:pt>
                <c:pt idx="827">
                  <c:v>0.78381983041763292</c:v>
                </c:pt>
                <c:pt idx="828">
                  <c:v>0.78385308980941792</c:v>
                </c:pt>
                <c:pt idx="829">
                  <c:v>0.78387866020202601</c:v>
                </c:pt>
                <c:pt idx="830">
                  <c:v>0.78386977910995492</c:v>
                </c:pt>
                <c:pt idx="831">
                  <c:v>0.78386256694793699</c:v>
                </c:pt>
                <c:pt idx="832">
                  <c:v>0.78389654159545896</c:v>
                </c:pt>
                <c:pt idx="833">
                  <c:v>0.78393075466155993</c:v>
                </c:pt>
                <c:pt idx="834">
                  <c:v>0.78394505977630602</c:v>
                </c:pt>
                <c:pt idx="835">
                  <c:v>0.78395537137985194</c:v>
                </c:pt>
                <c:pt idx="836">
                  <c:v>0.783987081050873</c:v>
                </c:pt>
                <c:pt idx="837">
                  <c:v>0.78402612209320099</c:v>
                </c:pt>
                <c:pt idx="838">
                  <c:v>0.78399679660797095</c:v>
                </c:pt>
                <c:pt idx="839">
                  <c:v>0.78393963575363201</c:v>
                </c:pt>
                <c:pt idx="840">
                  <c:v>0.78388622999191293</c:v>
                </c:pt>
                <c:pt idx="841">
                  <c:v>0.78383020162582395</c:v>
                </c:pt>
                <c:pt idx="842">
                  <c:v>0.78380379676818801</c:v>
                </c:pt>
                <c:pt idx="843">
                  <c:v>0.78381887674331696</c:v>
                </c:pt>
                <c:pt idx="844">
                  <c:v>0.78382018804550202</c:v>
                </c:pt>
                <c:pt idx="845">
                  <c:v>0.78379157781600994</c:v>
                </c:pt>
                <c:pt idx="846">
                  <c:v>0.78376082181930495</c:v>
                </c:pt>
                <c:pt idx="847">
                  <c:v>0.78371999263763403</c:v>
                </c:pt>
                <c:pt idx="848">
                  <c:v>0.78368166685104401</c:v>
                </c:pt>
                <c:pt idx="849">
                  <c:v>0.78366020917892498</c:v>
                </c:pt>
                <c:pt idx="850">
                  <c:v>0.78363839387893697</c:v>
                </c:pt>
                <c:pt idx="851">
                  <c:v>0.78358868360519396</c:v>
                </c:pt>
                <c:pt idx="852">
                  <c:v>0.78353915214538594</c:v>
                </c:pt>
                <c:pt idx="853">
                  <c:v>0.78351316452026398</c:v>
                </c:pt>
                <c:pt idx="854">
                  <c:v>0.78349081277847299</c:v>
                </c:pt>
                <c:pt idx="855">
                  <c:v>0.78341898918151898</c:v>
                </c:pt>
                <c:pt idx="856">
                  <c:v>0.78333512544632</c:v>
                </c:pt>
                <c:pt idx="857">
                  <c:v>0.78325346708297694</c:v>
                </c:pt>
                <c:pt idx="858">
                  <c:v>0.78317401409149201</c:v>
                </c:pt>
                <c:pt idx="859">
                  <c:v>0.78312203884124798</c:v>
                </c:pt>
                <c:pt idx="860">
                  <c:v>0.78308883905410798</c:v>
                </c:pt>
                <c:pt idx="861">
                  <c:v>0.78301600217819201</c:v>
                </c:pt>
                <c:pt idx="862">
                  <c:v>0.78290042877197297</c:v>
                </c:pt>
                <c:pt idx="863">
                  <c:v>0.78278378248214697</c:v>
                </c:pt>
                <c:pt idx="864">
                  <c:v>0.782666599750519</c:v>
                </c:pt>
                <c:pt idx="865">
                  <c:v>0.78254822492599496</c:v>
                </c:pt>
                <c:pt idx="866">
                  <c:v>0.78242847919464098</c:v>
                </c:pt>
                <c:pt idx="867">
                  <c:v>0.78230640888214098</c:v>
                </c:pt>
                <c:pt idx="868">
                  <c:v>0.78216580152511594</c:v>
                </c:pt>
                <c:pt idx="869">
                  <c:v>0.78202245235443102</c:v>
                </c:pt>
                <c:pt idx="870">
                  <c:v>0.78183904886245703</c:v>
                </c:pt>
                <c:pt idx="871">
                  <c:v>0.78165647983551001</c:v>
                </c:pt>
                <c:pt idx="872">
                  <c:v>0.78144631385803198</c:v>
                </c:pt>
                <c:pt idx="873">
                  <c:v>0.78123543262481698</c:v>
                </c:pt>
                <c:pt idx="874">
                  <c:v>0.78100333213806195</c:v>
                </c:pt>
                <c:pt idx="875">
                  <c:v>0.78076974153518697</c:v>
                </c:pt>
                <c:pt idx="876">
                  <c:v>0.78049198389053298</c:v>
                </c:pt>
                <c:pt idx="877">
                  <c:v>0.78019974231720002</c:v>
                </c:pt>
                <c:pt idx="878">
                  <c:v>0.77990982532501196</c:v>
                </c:pt>
                <c:pt idx="879">
                  <c:v>0.77962229251861592</c:v>
                </c:pt>
                <c:pt idx="880">
                  <c:v>0.77932450771331796</c:v>
                </c:pt>
                <c:pt idx="881">
                  <c:v>0.77901855707168599</c:v>
                </c:pt>
                <c:pt idx="882">
                  <c:v>0.77872446775436399</c:v>
                </c:pt>
                <c:pt idx="883">
                  <c:v>0.77844444513320898</c:v>
                </c:pt>
                <c:pt idx="884">
                  <c:v>0.77818230390548693</c:v>
                </c:pt>
                <c:pt idx="885">
                  <c:v>0.77795121669769296</c:v>
                </c:pt>
                <c:pt idx="886">
                  <c:v>0.77774105072021493</c:v>
                </c:pt>
                <c:pt idx="887">
                  <c:v>0.77759203910827601</c:v>
                </c:pt>
                <c:pt idx="888">
                  <c:v>0.77745202779769895</c:v>
                </c:pt>
                <c:pt idx="889">
                  <c:v>0.77735999822616597</c:v>
                </c:pt>
                <c:pt idx="890">
                  <c:v>0.77727470397949194</c:v>
                </c:pt>
                <c:pt idx="891">
                  <c:v>0.77730432748794598</c:v>
                </c:pt>
                <c:pt idx="892">
                  <c:v>0.77733383178710902</c:v>
                </c:pt>
                <c:pt idx="893">
                  <c:v>0.77743343114852903</c:v>
                </c:pt>
                <c:pt idx="894">
                  <c:v>0.77753630876541102</c:v>
                </c:pt>
                <c:pt idx="895">
                  <c:v>0.77767328023910498</c:v>
                </c:pt>
                <c:pt idx="896">
                  <c:v>0.77781561613082895</c:v>
                </c:pt>
                <c:pt idx="897">
                  <c:v>0.77799156904220601</c:v>
                </c:pt>
                <c:pt idx="898">
                  <c:v>0.778177714347839</c:v>
                </c:pt>
                <c:pt idx="899">
                  <c:v>0.778369104862213</c:v>
                </c:pt>
                <c:pt idx="900">
                  <c:v>0.77856287956237802</c:v>
                </c:pt>
                <c:pt idx="901">
                  <c:v>0.77874616384506201</c:v>
                </c:pt>
                <c:pt idx="902">
                  <c:v>0.778921282291412</c:v>
                </c:pt>
                <c:pt idx="903">
                  <c:v>0.77909842729568501</c:v>
                </c:pt>
                <c:pt idx="904">
                  <c:v>0.77927783727645894</c:v>
                </c:pt>
                <c:pt idx="905">
                  <c:v>0.77944169044494593</c:v>
                </c:pt>
                <c:pt idx="906">
                  <c:v>0.77957973480224596</c:v>
                </c:pt>
                <c:pt idx="907">
                  <c:v>0.77972087860107397</c:v>
                </c:pt>
                <c:pt idx="908">
                  <c:v>0.77987209558486903</c:v>
                </c:pt>
                <c:pt idx="909">
                  <c:v>0.78001794815063497</c:v>
                </c:pt>
                <c:pt idx="910">
                  <c:v>0.78014162778854401</c:v>
                </c:pt>
                <c:pt idx="911">
                  <c:v>0.78026524782180795</c:v>
                </c:pt>
                <c:pt idx="912">
                  <c:v>0.780394351482391</c:v>
                </c:pt>
                <c:pt idx="913">
                  <c:v>0.78052285909652697</c:v>
                </c:pt>
                <c:pt idx="914">
                  <c:v>0.78061494827270494</c:v>
                </c:pt>
                <c:pt idx="915">
                  <c:v>0.78070638179779095</c:v>
                </c:pt>
                <c:pt idx="916">
                  <c:v>0.78076187372207595</c:v>
                </c:pt>
                <c:pt idx="917">
                  <c:v>0.780813431739807</c:v>
                </c:pt>
                <c:pt idx="918">
                  <c:v>0.78085050582885696</c:v>
                </c:pt>
                <c:pt idx="919">
                  <c:v>0.78088406324386594</c:v>
                </c:pt>
                <c:pt idx="920">
                  <c:v>0.780874407291412</c:v>
                </c:pt>
                <c:pt idx="921">
                  <c:v>0.78084806203842194</c:v>
                </c:pt>
                <c:pt idx="922">
                  <c:v>0.78082314729690594</c:v>
                </c:pt>
                <c:pt idx="923">
                  <c:v>0.78079906702041602</c:v>
                </c:pt>
                <c:pt idx="924">
                  <c:v>0.780754959583282</c:v>
                </c:pt>
                <c:pt idx="925">
                  <c:v>0.78069362640380902</c:v>
                </c:pt>
                <c:pt idx="926">
                  <c:v>0.780596888065338</c:v>
                </c:pt>
                <c:pt idx="927">
                  <c:v>0.78045574426650999</c:v>
                </c:pt>
                <c:pt idx="928">
                  <c:v>0.780302798748016</c:v>
                </c:pt>
                <c:pt idx="929">
                  <c:v>0.78012911081314096</c:v>
                </c:pt>
                <c:pt idx="930">
                  <c:v>0.77993551492690993</c:v>
                </c:pt>
                <c:pt idx="931">
                  <c:v>0.77968749999999998</c:v>
                </c:pt>
                <c:pt idx="932">
                  <c:v>0.77942482233047494</c:v>
                </c:pt>
                <c:pt idx="933">
                  <c:v>0.779095923900604</c:v>
                </c:pt>
                <c:pt idx="934">
                  <c:v>0.77876118421554597</c:v>
                </c:pt>
                <c:pt idx="935">
                  <c:v>0.77839157581329299</c:v>
                </c:pt>
                <c:pt idx="936">
                  <c:v>0.77801874876022292</c:v>
                </c:pt>
                <c:pt idx="937">
                  <c:v>0.77755889892578101</c:v>
                </c:pt>
                <c:pt idx="938">
                  <c:v>0.777095770835876</c:v>
                </c:pt>
                <c:pt idx="939">
                  <c:v>0.77662024497985793</c:v>
                </c:pt>
                <c:pt idx="940">
                  <c:v>0.77614048719406092</c:v>
                </c:pt>
                <c:pt idx="941">
                  <c:v>0.77568606138229401</c:v>
                </c:pt>
                <c:pt idx="942">
                  <c:v>0.77523461580276498</c:v>
                </c:pt>
                <c:pt idx="943">
                  <c:v>0.77479562759399401</c:v>
                </c:pt>
                <c:pt idx="944">
                  <c:v>0.77435872554779095</c:v>
                </c:pt>
                <c:pt idx="945">
                  <c:v>0.77392599582672095</c:v>
                </c:pt>
                <c:pt idx="946">
                  <c:v>0.77349529266357397</c:v>
                </c:pt>
                <c:pt idx="947">
                  <c:v>0.77306387424469003</c:v>
                </c:pt>
                <c:pt idx="948">
                  <c:v>0.77263126373291002</c:v>
                </c:pt>
                <c:pt idx="949">
                  <c:v>0.77219114303588898</c:v>
                </c:pt>
                <c:pt idx="950">
                  <c:v>0.77174345254898102</c:v>
                </c:pt>
                <c:pt idx="951">
                  <c:v>0.77130202054977393</c:v>
                </c:pt>
                <c:pt idx="952">
                  <c:v>0.77086988687515301</c:v>
                </c:pt>
                <c:pt idx="953">
                  <c:v>0.77043602466583294</c:v>
                </c:pt>
                <c:pt idx="954">
                  <c:v>0.770001685619354</c:v>
                </c:pt>
                <c:pt idx="955">
                  <c:v>0.76957259178161597</c:v>
                </c:pt>
                <c:pt idx="956">
                  <c:v>0.76916346549987802</c:v>
                </c:pt>
                <c:pt idx="957">
                  <c:v>0.76876953840255702</c:v>
                </c:pt>
                <c:pt idx="958">
                  <c:v>0.76845566034317003</c:v>
                </c:pt>
                <c:pt idx="959">
                  <c:v>0.76814452409744294</c:v>
                </c:pt>
                <c:pt idx="960">
                  <c:v>0.76786497831344602</c:v>
                </c:pt>
                <c:pt idx="961">
                  <c:v>0.76758567094802899</c:v>
                </c:pt>
                <c:pt idx="962">
                  <c:v>0.76736698150634797</c:v>
                </c:pt>
                <c:pt idx="963">
                  <c:v>0.76714894771575903</c:v>
                </c:pt>
                <c:pt idx="964">
                  <c:v>0.766994452476501</c:v>
                </c:pt>
                <c:pt idx="965">
                  <c:v>0.76684567928314196</c:v>
                </c:pt>
                <c:pt idx="966">
                  <c:v>0.76664779186248799</c:v>
                </c:pt>
                <c:pt idx="967">
                  <c:v>0.766439473628998</c:v>
                </c:pt>
                <c:pt idx="968">
                  <c:v>0.76619062423706097</c:v>
                </c:pt>
                <c:pt idx="969">
                  <c:v>0.76592961549758898</c:v>
                </c:pt>
                <c:pt idx="970">
                  <c:v>0.76561871767044098</c:v>
                </c:pt>
                <c:pt idx="971">
                  <c:v>0.76528600454330398</c:v>
                </c:pt>
                <c:pt idx="972">
                  <c:v>0.76498106718063397</c:v>
                </c:pt>
                <c:pt idx="973">
                  <c:v>0.76469269990920996</c:v>
                </c:pt>
                <c:pt idx="974">
                  <c:v>0.76438579559326203</c:v>
                </c:pt>
                <c:pt idx="975">
                  <c:v>0.76406434774398801</c:v>
                </c:pt>
                <c:pt idx="976">
                  <c:v>0.76375249624252295</c:v>
                </c:pt>
                <c:pt idx="977">
                  <c:v>0.76345208883285498</c:v>
                </c:pt>
                <c:pt idx="978">
                  <c:v>0.76317236423492396</c:v>
                </c:pt>
                <c:pt idx="979">
                  <c:v>0.76292673349380502</c:v>
                </c:pt>
                <c:pt idx="980">
                  <c:v>0.76269904375076303</c:v>
                </c:pt>
                <c:pt idx="981">
                  <c:v>0.76251236200332595</c:v>
                </c:pt>
                <c:pt idx="982">
                  <c:v>0.76233289241790803</c:v>
                </c:pt>
                <c:pt idx="983">
                  <c:v>0.76217881441116297</c:v>
                </c:pt>
                <c:pt idx="984">
                  <c:v>0.76202878952026398</c:v>
                </c:pt>
                <c:pt idx="985">
                  <c:v>0.76189467906951902</c:v>
                </c:pt>
                <c:pt idx="986">
                  <c:v>0.76176539659500098</c:v>
                </c:pt>
                <c:pt idx="987">
                  <c:v>0.76168659925460802</c:v>
                </c:pt>
                <c:pt idx="988">
                  <c:v>0.76160786151885995</c:v>
                </c:pt>
                <c:pt idx="989">
                  <c:v>0.76148310899734495</c:v>
                </c:pt>
                <c:pt idx="990">
                  <c:v>0.76135853528976394</c:v>
                </c:pt>
                <c:pt idx="991">
                  <c:v>0.76109561920166002</c:v>
                </c:pt>
                <c:pt idx="992">
                  <c:v>0.76082352399826103</c:v>
                </c:pt>
                <c:pt idx="993">
                  <c:v>0.76035282611846899</c:v>
                </c:pt>
                <c:pt idx="994">
                  <c:v>0.75985149145126296</c:v>
                </c:pt>
                <c:pt idx="995">
                  <c:v>0.75903019905090297</c:v>
                </c:pt>
                <c:pt idx="996">
                  <c:v>0.75812683105468803</c:v>
                </c:pt>
                <c:pt idx="997">
                  <c:v>0.75698760747909499</c:v>
                </c:pt>
                <c:pt idx="998">
                  <c:v>0.75576136112213099</c:v>
                </c:pt>
                <c:pt idx="999">
                  <c:v>0.75428376197814895</c:v>
                </c:pt>
                <c:pt idx="1000">
                  <c:v>0.75267485380172694</c:v>
                </c:pt>
                <c:pt idx="1001">
                  <c:v>0.75101516246795696</c:v>
                </c:pt>
                <c:pt idx="1002">
                  <c:v>0.74932322502136195</c:v>
                </c:pt>
                <c:pt idx="1003">
                  <c:v>0.74764171838760396</c:v>
                </c:pt>
                <c:pt idx="1004">
                  <c:v>0.74597368240356399</c:v>
                </c:pt>
                <c:pt idx="1005">
                  <c:v>0.744491910934448</c:v>
                </c:pt>
                <c:pt idx="1006">
                  <c:v>0.74324837923049902</c:v>
                </c:pt>
                <c:pt idx="1007">
                  <c:v>0.742155826091766</c:v>
                </c:pt>
                <c:pt idx="1008">
                  <c:v>0.74131474494934102</c:v>
                </c:pt>
                <c:pt idx="1009">
                  <c:v>0.740618979930878</c:v>
                </c:pt>
                <c:pt idx="1010">
                  <c:v>0.74024955034256001</c:v>
                </c:pt>
                <c:pt idx="1011">
                  <c:v>0.73995474576950093</c:v>
                </c:pt>
                <c:pt idx="1012">
                  <c:v>0.73989669084548992</c:v>
                </c:pt>
                <c:pt idx="1013">
                  <c:v>0.739864325523376</c:v>
                </c:pt>
                <c:pt idx="1014">
                  <c:v>0.73995456695556594</c:v>
                </c:pt>
                <c:pt idx="1015">
                  <c:v>0.74003401994705198</c:v>
                </c:pt>
                <c:pt idx="1016">
                  <c:v>0.74002138376235993</c:v>
                </c:pt>
                <c:pt idx="1017">
                  <c:v>0.74000070095062298</c:v>
                </c:pt>
                <c:pt idx="1018">
                  <c:v>0.73967454433441193</c:v>
                </c:pt>
                <c:pt idx="1019">
                  <c:v>0.73935256004333494</c:v>
                </c:pt>
                <c:pt idx="1020">
                  <c:v>0.73857454061508199</c:v>
                </c:pt>
                <c:pt idx="1021">
                  <c:v>0.73778853416442902</c:v>
                </c:pt>
                <c:pt idx="1022">
                  <c:v>0.73653445243835403</c:v>
                </c:pt>
                <c:pt idx="1023">
                  <c:v>0.73524013757705697</c:v>
                </c:pt>
                <c:pt idx="1024">
                  <c:v>0.73333886861801101</c:v>
                </c:pt>
                <c:pt idx="1025">
                  <c:v>0.73133162260055495</c:v>
                </c:pt>
                <c:pt idx="1026">
                  <c:v>0.72897139787673992</c:v>
                </c:pt>
                <c:pt idx="1027">
                  <c:v>0.72651658058166502</c:v>
                </c:pt>
                <c:pt idx="1028">
                  <c:v>0.72357956171035798</c:v>
                </c:pt>
                <c:pt idx="1029">
                  <c:v>0.72045603990554796</c:v>
                </c:pt>
                <c:pt idx="1030">
                  <c:v>0.71701232194900499</c:v>
                </c:pt>
                <c:pt idx="1031">
                  <c:v>0.71340212821960403</c:v>
                </c:pt>
                <c:pt idx="1032">
                  <c:v>0.70932379961013803</c:v>
                </c:pt>
                <c:pt idx="1033">
                  <c:v>0.70492342710494993</c:v>
                </c:pt>
                <c:pt idx="1034">
                  <c:v>0.70027015209197996</c:v>
                </c:pt>
                <c:pt idx="1035">
                  <c:v>0.695397472381592</c:v>
                </c:pt>
                <c:pt idx="1036">
                  <c:v>0.69017819166183503</c:v>
                </c:pt>
                <c:pt idx="1037">
                  <c:v>0.68455961942672694</c:v>
                </c:pt>
                <c:pt idx="1038">
                  <c:v>0.67899117469787595</c:v>
                </c:pt>
                <c:pt idx="1039">
                  <c:v>0.67347583770751995</c:v>
                </c:pt>
                <c:pt idx="1040">
                  <c:v>0.66811034679412795</c:v>
                </c:pt>
                <c:pt idx="1041">
                  <c:v>0.66299364566802998</c:v>
                </c:pt>
                <c:pt idx="1042">
                  <c:v>0.658260321617126</c:v>
                </c:pt>
                <c:pt idx="1043">
                  <c:v>0.654434597492218</c:v>
                </c:pt>
                <c:pt idx="1044">
                  <c:v>0.65091881752014202</c:v>
                </c:pt>
                <c:pt idx="1045">
                  <c:v>0.64841798543930096</c:v>
                </c:pt>
                <c:pt idx="1046">
                  <c:v>0.64619920253753693</c:v>
                </c:pt>
                <c:pt idx="1047">
                  <c:v>0.64533725976944001</c:v>
                </c:pt>
                <c:pt idx="1048">
                  <c:v>0.64462122917175302</c:v>
                </c:pt>
                <c:pt idx="1049">
                  <c:v>0.64507219791412396</c:v>
                </c:pt>
                <c:pt idx="1050">
                  <c:v>0.64556626081466695</c:v>
                </c:pt>
                <c:pt idx="1051">
                  <c:v>0.646871781349182</c:v>
                </c:pt>
                <c:pt idx="1052">
                  <c:v>0.64817306995391799</c:v>
                </c:pt>
                <c:pt idx="1053">
                  <c:v>0.64964148998260496</c:v>
                </c:pt>
                <c:pt idx="1054">
                  <c:v>0.65110591650009197</c:v>
                </c:pt>
                <c:pt idx="1055">
                  <c:v>0.65169934034347499</c:v>
                </c:pt>
                <c:pt idx="1056">
                  <c:v>0.65223524570465097</c:v>
                </c:pt>
                <c:pt idx="1057">
                  <c:v>0.65164033174514802</c:v>
                </c:pt>
                <c:pt idx="1058">
                  <c:v>0.650897300243378</c:v>
                </c:pt>
                <c:pt idx="1059">
                  <c:v>0.64992467164993295</c:v>
                </c:pt>
                <c:pt idx="1060">
                  <c:v>0.64890549182891799</c:v>
                </c:pt>
                <c:pt idx="1061">
                  <c:v>0.64823130369186399</c:v>
                </c:pt>
                <c:pt idx="1062">
                  <c:v>0.64765790700912496</c:v>
                </c:pt>
                <c:pt idx="1063">
                  <c:v>0.64804658889770494</c:v>
                </c:pt>
                <c:pt idx="1064">
                  <c:v>0.64880827665328999</c:v>
                </c:pt>
                <c:pt idx="1065">
                  <c:v>0.65180197954177899</c:v>
                </c:pt>
                <c:pt idx="1066">
                  <c:v>0.655910348892212</c:v>
                </c:pt>
                <c:pt idx="1067">
                  <c:v>0.66206357479095501</c:v>
                </c:pt>
                <c:pt idx="1068">
                  <c:v>0.66950432062149001</c:v>
                </c:pt>
                <c:pt idx="1069">
                  <c:v>0.67804304361343393</c:v>
                </c:pt>
                <c:pt idx="1070">
                  <c:v>0.68744448423385596</c:v>
                </c:pt>
                <c:pt idx="1071">
                  <c:v>0.69673333168029794</c:v>
                </c:pt>
                <c:pt idx="1072">
                  <c:v>0.70592055320739699</c:v>
                </c:pt>
                <c:pt idx="1073">
                  <c:v>0.71491161584854102</c:v>
                </c:pt>
                <c:pt idx="1074">
                  <c:v>0.723673439025879</c:v>
                </c:pt>
                <c:pt idx="1075">
                  <c:v>0.73150030374526998</c:v>
                </c:pt>
                <c:pt idx="1076">
                  <c:v>0.73796782493591295</c:v>
                </c:pt>
                <c:pt idx="1077">
                  <c:v>0.743703997135162</c:v>
                </c:pt>
                <c:pt idx="1078">
                  <c:v>0.74812409877777097</c:v>
                </c:pt>
                <c:pt idx="1079">
                  <c:v>0.75206348896026598</c:v>
                </c:pt>
                <c:pt idx="1080">
                  <c:v>0.75491032600402797</c:v>
                </c:pt>
                <c:pt idx="1081">
                  <c:v>0.75758472681045497</c:v>
                </c:pt>
                <c:pt idx="1082">
                  <c:v>0.75974992513656603</c:v>
                </c:pt>
                <c:pt idx="1083">
                  <c:v>0.76179943084716795</c:v>
                </c:pt>
                <c:pt idx="1084">
                  <c:v>0.76339582204818701</c:v>
                </c:pt>
                <c:pt idx="1085">
                  <c:v>0.764941370487213</c:v>
                </c:pt>
                <c:pt idx="1086">
                  <c:v>0.766203796863556</c:v>
                </c:pt>
                <c:pt idx="1087">
                  <c:v>0.76743367910385096</c:v>
                </c:pt>
                <c:pt idx="1088">
                  <c:v>0.76838681697845501</c:v>
                </c:pt>
                <c:pt idx="1089">
                  <c:v>0.76933059692382799</c:v>
                </c:pt>
                <c:pt idx="1090">
                  <c:v>0.77010474205017099</c:v>
                </c:pt>
                <c:pt idx="1091">
                  <c:v>0.77087721824645994</c:v>
                </c:pt>
                <c:pt idx="1092">
                  <c:v>0.77146188020706197</c:v>
                </c:pt>
                <c:pt idx="1093">
                  <c:v>0.77204880714416502</c:v>
                </c:pt>
                <c:pt idx="1094">
                  <c:v>0.77251843214034999</c:v>
                </c:pt>
                <c:pt idx="1095">
                  <c:v>0.77298752069473298</c:v>
                </c:pt>
                <c:pt idx="1096">
                  <c:v>0.77338430881500198</c:v>
                </c:pt>
                <c:pt idx="1097">
                  <c:v>0.77377734184265101</c:v>
                </c:pt>
                <c:pt idx="1098">
                  <c:v>0.77414182424545297</c:v>
                </c:pt>
                <c:pt idx="1099">
                  <c:v>0.77450362443923992</c:v>
                </c:pt>
                <c:pt idx="1100">
                  <c:v>0.77485725879669198</c:v>
                </c:pt>
                <c:pt idx="1101">
                  <c:v>0.77521065473556494</c:v>
                </c:pt>
                <c:pt idx="1102">
                  <c:v>0.77554575204849197</c:v>
                </c:pt>
                <c:pt idx="1103">
                  <c:v>0.77587763071060201</c:v>
                </c:pt>
                <c:pt idx="1104">
                  <c:v>0.77621678113937398</c:v>
                </c:pt>
                <c:pt idx="1105">
                  <c:v>0.77655843496322596</c:v>
                </c:pt>
                <c:pt idx="1106">
                  <c:v>0.77688405513763403</c:v>
                </c:pt>
                <c:pt idx="1107">
                  <c:v>0.77720454931259197</c:v>
                </c:pt>
                <c:pt idx="1108">
                  <c:v>0.77751425504684402</c:v>
                </c:pt>
                <c:pt idx="1109">
                  <c:v>0.77781835794448895</c:v>
                </c:pt>
                <c:pt idx="1110">
                  <c:v>0.77807698249816892</c:v>
                </c:pt>
                <c:pt idx="1111">
                  <c:v>0.77831200361251796</c:v>
                </c:pt>
                <c:pt idx="1112">
                  <c:v>0.77853033542633099</c:v>
                </c:pt>
                <c:pt idx="1113">
                  <c:v>0.77873674631118794</c:v>
                </c:pt>
                <c:pt idx="1114">
                  <c:v>0.77894744873046895</c:v>
                </c:pt>
                <c:pt idx="1115">
                  <c:v>0.77915999889373799</c:v>
                </c:pt>
                <c:pt idx="1116">
                  <c:v>0.77937022447586102</c:v>
                </c:pt>
                <c:pt idx="1117">
                  <c:v>0.77957824468612702</c:v>
                </c:pt>
                <c:pt idx="1118">
                  <c:v>0.77979544401168799</c:v>
                </c:pt>
                <c:pt idx="1119">
                  <c:v>0.78002402782440194</c:v>
                </c:pt>
                <c:pt idx="1120">
                  <c:v>0.78024641275405893</c:v>
                </c:pt>
                <c:pt idx="1121">
                  <c:v>0.78045991659164393</c:v>
                </c:pt>
                <c:pt idx="1122">
                  <c:v>0.78069761991500897</c:v>
                </c:pt>
                <c:pt idx="1123">
                  <c:v>0.78097251653671296</c:v>
                </c:pt>
                <c:pt idx="1124">
                  <c:v>0.78122768402099596</c:v>
                </c:pt>
                <c:pt idx="1125">
                  <c:v>0.781445777416229</c:v>
                </c:pt>
                <c:pt idx="1126">
                  <c:v>0.78167984485626196</c:v>
                </c:pt>
                <c:pt idx="1127">
                  <c:v>0.781947946548462</c:v>
                </c:pt>
                <c:pt idx="1128">
                  <c:v>0.78220257759094203</c:v>
                </c:pt>
                <c:pt idx="1129">
                  <c:v>0.782422339916229</c:v>
                </c:pt>
                <c:pt idx="1130">
                  <c:v>0.78264400959014901</c:v>
                </c:pt>
                <c:pt idx="1131">
                  <c:v>0.78286937475204499</c:v>
                </c:pt>
                <c:pt idx="1132">
                  <c:v>0.78309628963470501</c:v>
                </c:pt>
                <c:pt idx="1133">
                  <c:v>0.78332368135452302</c:v>
                </c:pt>
                <c:pt idx="1134">
                  <c:v>0.78354982137680096</c:v>
                </c:pt>
                <c:pt idx="1135">
                  <c:v>0.78377643823623699</c:v>
                </c:pt>
                <c:pt idx="1136">
                  <c:v>0.78400698900222798</c:v>
                </c:pt>
                <c:pt idx="1137">
                  <c:v>0.78425184488296495</c:v>
                </c:pt>
                <c:pt idx="1138">
                  <c:v>0.78449532985687298</c:v>
                </c:pt>
                <c:pt idx="1139">
                  <c:v>0.78472677469253493</c:v>
                </c:pt>
                <c:pt idx="1140">
                  <c:v>0.78495917320251496</c:v>
                </c:pt>
                <c:pt idx="1141">
                  <c:v>0.78519318103790303</c:v>
                </c:pt>
                <c:pt idx="1142">
                  <c:v>0.78542790412902797</c:v>
                </c:pt>
                <c:pt idx="1143">
                  <c:v>0.78565523624420197</c:v>
                </c:pt>
                <c:pt idx="1144">
                  <c:v>0.78588244915008498</c:v>
                </c:pt>
                <c:pt idx="1145">
                  <c:v>0.78607747554779095</c:v>
                </c:pt>
                <c:pt idx="1146">
                  <c:v>0.78627279996871902</c:v>
                </c:pt>
                <c:pt idx="1147">
                  <c:v>0.78647587299346899</c:v>
                </c:pt>
                <c:pt idx="1148">
                  <c:v>0.78667966127395594</c:v>
                </c:pt>
                <c:pt idx="1149">
                  <c:v>0.78689841032028196</c:v>
                </c:pt>
                <c:pt idx="1150">
                  <c:v>0.78711954355239899</c:v>
                </c:pt>
                <c:pt idx="1151">
                  <c:v>0.78734270334243794</c:v>
                </c:pt>
                <c:pt idx="1152">
                  <c:v>0.78756645917892498</c:v>
                </c:pt>
                <c:pt idx="1153">
                  <c:v>0.78775826692581197</c:v>
                </c:pt>
                <c:pt idx="1154">
                  <c:v>0.78794578313827501</c:v>
                </c:pt>
                <c:pt idx="1155">
                  <c:v>0.78816113471984894</c:v>
                </c:pt>
                <c:pt idx="1156">
                  <c:v>0.78838262557983396</c:v>
                </c:pt>
                <c:pt idx="1157">
                  <c:v>0.78862366676330597</c:v>
                </c:pt>
                <c:pt idx="1158">
                  <c:v>0.78886911869049092</c:v>
                </c:pt>
                <c:pt idx="1159">
                  <c:v>0.78910783529281603</c:v>
                </c:pt>
                <c:pt idx="1160">
                  <c:v>0.78934476375579798</c:v>
                </c:pt>
                <c:pt idx="1161">
                  <c:v>0.78955063819885296</c:v>
                </c:pt>
                <c:pt idx="1162">
                  <c:v>0.78974918127059901</c:v>
                </c:pt>
                <c:pt idx="1163">
                  <c:v>0.78995982408523602</c:v>
                </c:pt>
                <c:pt idx="1164">
                  <c:v>0.79017410278320299</c:v>
                </c:pt>
                <c:pt idx="1165">
                  <c:v>0.79036126136779794</c:v>
                </c:pt>
                <c:pt idx="1166">
                  <c:v>0.79053918123245193</c:v>
                </c:pt>
                <c:pt idx="1167">
                  <c:v>0.79071763753891</c:v>
                </c:pt>
                <c:pt idx="1168">
                  <c:v>0.79089818000793499</c:v>
                </c:pt>
                <c:pt idx="1169">
                  <c:v>0.79109135866165203</c:v>
                </c:pt>
                <c:pt idx="1170">
                  <c:v>0.79128972291946398</c:v>
                </c:pt>
                <c:pt idx="1171">
                  <c:v>0.79145691394805895</c:v>
                </c:pt>
                <c:pt idx="1172">
                  <c:v>0.79160872697830198</c:v>
                </c:pt>
                <c:pt idx="1173">
                  <c:v>0.79177430868148801</c:v>
                </c:pt>
                <c:pt idx="1174">
                  <c:v>0.79194704294204699</c:v>
                </c:pt>
                <c:pt idx="1175">
                  <c:v>0.79211232662200903</c:v>
                </c:pt>
                <c:pt idx="1176">
                  <c:v>0.79227349758148202</c:v>
                </c:pt>
                <c:pt idx="1177">
                  <c:v>0.79243311882018996</c:v>
                </c:pt>
                <c:pt idx="1178">
                  <c:v>0.79259154796600295</c:v>
                </c:pt>
                <c:pt idx="1179">
                  <c:v>0.79275844097137493</c:v>
                </c:pt>
                <c:pt idx="1180">
                  <c:v>0.79293183088302599</c:v>
                </c:pt>
                <c:pt idx="1181">
                  <c:v>0.79308024644851693</c:v>
                </c:pt>
                <c:pt idx="1182">
                  <c:v>0.79320917129516599</c:v>
                </c:pt>
                <c:pt idx="1183">
                  <c:v>0.79333744049072297</c:v>
                </c:pt>
                <c:pt idx="1184">
                  <c:v>0.79345843791961701</c:v>
                </c:pt>
                <c:pt idx="1185">
                  <c:v>0.79356822967529295</c:v>
                </c:pt>
                <c:pt idx="1186">
                  <c:v>0.79367420673370392</c:v>
                </c:pt>
                <c:pt idx="1187">
                  <c:v>0.793802833557129</c:v>
                </c:pt>
                <c:pt idx="1188">
                  <c:v>0.79395202398300202</c:v>
                </c:pt>
                <c:pt idx="1189">
                  <c:v>0.794066286087036</c:v>
                </c:pt>
                <c:pt idx="1190">
                  <c:v>0.794141149520874</c:v>
                </c:pt>
                <c:pt idx="1191">
                  <c:v>0.79422054290771493</c:v>
                </c:pt>
                <c:pt idx="1192">
                  <c:v>0.79430637359619094</c:v>
                </c:pt>
                <c:pt idx="1193">
                  <c:v>0.79438630342483496</c:v>
                </c:pt>
                <c:pt idx="1194">
                  <c:v>0.79445937871932992</c:v>
                </c:pt>
                <c:pt idx="1195">
                  <c:v>0.79451904296874998</c:v>
                </c:pt>
                <c:pt idx="1196">
                  <c:v>0.79455480575561499</c:v>
                </c:pt>
                <c:pt idx="1197">
                  <c:v>0.79460558891296396</c:v>
                </c:pt>
                <c:pt idx="1198">
                  <c:v>0.79468277692794798</c:v>
                </c:pt>
                <c:pt idx="1199">
                  <c:v>0.79475471973419198</c:v>
                </c:pt>
                <c:pt idx="1200">
                  <c:v>0.79481503963470501</c:v>
                </c:pt>
                <c:pt idx="1201">
                  <c:v>0.79487416744232198</c:v>
                </c:pt>
                <c:pt idx="1202">
                  <c:v>0.79493055343627894</c:v>
                </c:pt>
                <c:pt idx="1203">
                  <c:v>0.79498270750045796</c:v>
                </c:pt>
                <c:pt idx="1204">
                  <c:v>0.79502955675125098</c:v>
                </c:pt>
                <c:pt idx="1205">
                  <c:v>0.79508898258209193</c:v>
                </c:pt>
                <c:pt idx="1206">
                  <c:v>0.79516855478286697</c:v>
                </c:pt>
                <c:pt idx="1207">
                  <c:v>0.79523262977600095</c:v>
                </c:pt>
                <c:pt idx="1208">
                  <c:v>0.79527453184127794</c:v>
                </c:pt>
                <c:pt idx="1209">
                  <c:v>0.79532096385955797</c:v>
                </c:pt>
                <c:pt idx="1210">
                  <c:v>0.79536280632018996</c:v>
                </c:pt>
                <c:pt idx="1211">
                  <c:v>0.79540333747863801</c:v>
                </c:pt>
                <c:pt idx="1212">
                  <c:v>0.79545823335647603</c:v>
                </c:pt>
                <c:pt idx="1213">
                  <c:v>0.79552141427993794</c:v>
                </c:pt>
                <c:pt idx="1214">
                  <c:v>0.79558715820312498</c:v>
                </c:pt>
                <c:pt idx="1215">
                  <c:v>0.795644915103912</c:v>
                </c:pt>
                <c:pt idx="1216">
                  <c:v>0.79569051265716595</c:v>
                </c:pt>
                <c:pt idx="1217">
                  <c:v>0.79574892520904494</c:v>
                </c:pt>
                <c:pt idx="1218">
                  <c:v>0.79584101438522292</c:v>
                </c:pt>
                <c:pt idx="1219">
                  <c:v>0.79592446088790902</c:v>
                </c:pt>
                <c:pt idx="1220">
                  <c:v>0.79597738981246902</c:v>
                </c:pt>
                <c:pt idx="1221">
                  <c:v>0.796033358573914</c:v>
                </c:pt>
                <c:pt idx="1222">
                  <c:v>0.79609743356704699</c:v>
                </c:pt>
                <c:pt idx="1223">
                  <c:v>0.79615775346756001</c:v>
                </c:pt>
                <c:pt idx="1224">
                  <c:v>0.79620877504348797</c:v>
                </c:pt>
                <c:pt idx="1225">
                  <c:v>0.79626116752624498</c:v>
                </c:pt>
                <c:pt idx="1226">
                  <c:v>0.79631695747375497</c:v>
                </c:pt>
                <c:pt idx="1227">
                  <c:v>0.79636917114257799</c:v>
                </c:pt>
                <c:pt idx="1228">
                  <c:v>0.79640916585922195</c:v>
                </c:pt>
                <c:pt idx="1229">
                  <c:v>0.79645637273788494</c:v>
                </c:pt>
                <c:pt idx="1230">
                  <c:v>0.79651854038238501</c:v>
                </c:pt>
                <c:pt idx="1231">
                  <c:v>0.796577131748199</c:v>
                </c:pt>
                <c:pt idx="1232">
                  <c:v>0.796637988090515</c:v>
                </c:pt>
                <c:pt idx="1233">
                  <c:v>0.79669783115386994</c:v>
                </c:pt>
                <c:pt idx="1234">
                  <c:v>0.79674474000930795</c:v>
                </c:pt>
                <c:pt idx="1235">
                  <c:v>0.79679421186447097</c:v>
                </c:pt>
                <c:pt idx="1236">
                  <c:v>0.79684457778930695</c:v>
                </c:pt>
                <c:pt idx="1237">
                  <c:v>0.79688981771469103</c:v>
                </c:pt>
                <c:pt idx="1238">
                  <c:v>0.79690203666686998</c:v>
                </c:pt>
                <c:pt idx="1239">
                  <c:v>0.79691723585128793</c:v>
                </c:pt>
                <c:pt idx="1240">
                  <c:v>0.79696283340454099</c:v>
                </c:pt>
                <c:pt idx="1241">
                  <c:v>0.79700759649276698</c:v>
                </c:pt>
                <c:pt idx="1242">
                  <c:v>0.79705110788345301</c:v>
                </c:pt>
                <c:pt idx="1243">
                  <c:v>0.79709682464599596</c:v>
                </c:pt>
                <c:pt idx="1244">
                  <c:v>0.797134733200073</c:v>
                </c:pt>
                <c:pt idx="1245">
                  <c:v>0.79716972112655593</c:v>
                </c:pt>
                <c:pt idx="1246">
                  <c:v>0.79720929861068701</c:v>
                </c:pt>
                <c:pt idx="1247">
                  <c:v>0.79725465774536097</c:v>
                </c:pt>
                <c:pt idx="1248">
                  <c:v>0.79730472564697297</c:v>
                </c:pt>
                <c:pt idx="1249">
                  <c:v>0.79734638929367097</c:v>
                </c:pt>
                <c:pt idx="1250">
                  <c:v>0.79735836982727093</c:v>
                </c:pt>
                <c:pt idx="1251">
                  <c:v>0.79737213850021393</c:v>
                </c:pt>
                <c:pt idx="1252">
                  <c:v>0.79740104675293</c:v>
                </c:pt>
                <c:pt idx="1253">
                  <c:v>0.79743543863296495</c:v>
                </c:pt>
                <c:pt idx="1254">
                  <c:v>0.79747090339660598</c:v>
                </c:pt>
                <c:pt idx="1255">
                  <c:v>0.79749987125396693</c:v>
                </c:pt>
                <c:pt idx="1256">
                  <c:v>0.79749432802200293</c:v>
                </c:pt>
                <c:pt idx="1257">
                  <c:v>0.79749057292938197</c:v>
                </c:pt>
                <c:pt idx="1258">
                  <c:v>0.797511970996857</c:v>
                </c:pt>
                <c:pt idx="1259">
                  <c:v>0.797525978088379</c:v>
                </c:pt>
                <c:pt idx="1260">
                  <c:v>0.79749486446380602</c:v>
                </c:pt>
                <c:pt idx="1261">
                  <c:v>0.79746905565261794</c:v>
                </c:pt>
                <c:pt idx="1262">
                  <c:v>0.79748258590698196</c:v>
                </c:pt>
                <c:pt idx="1263">
                  <c:v>0.79750326871871902</c:v>
                </c:pt>
                <c:pt idx="1264">
                  <c:v>0.79756120443344103</c:v>
                </c:pt>
                <c:pt idx="1265">
                  <c:v>0.79761991500854501</c:v>
                </c:pt>
                <c:pt idx="1266">
                  <c:v>0.79767862558364899</c:v>
                </c:pt>
                <c:pt idx="1267">
                  <c:v>0.79773375988006601</c:v>
                </c:pt>
                <c:pt idx="1268">
                  <c:v>0.79778448343276998</c:v>
                </c:pt>
                <c:pt idx="1269">
                  <c:v>0.79783252477645894</c:v>
                </c:pt>
                <c:pt idx="1270">
                  <c:v>0.79784814119338998</c:v>
                </c:pt>
                <c:pt idx="1271">
                  <c:v>0.79786083698272703</c:v>
                </c:pt>
                <c:pt idx="1272">
                  <c:v>0.79783443212509197</c:v>
                </c:pt>
                <c:pt idx="1273">
                  <c:v>0.79782364368438696</c:v>
                </c:pt>
                <c:pt idx="1274">
                  <c:v>0.79792830944061299</c:v>
                </c:pt>
                <c:pt idx="1275">
                  <c:v>0.79802439212799092</c:v>
                </c:pt>
                <c:pt idx="1276">
                  <c:v>0.79805276393890401</c:v>
                </c:pt>
                <c:pt idx="1277">
                  <c:v>0.79807946681976294</c:v>
                </c:pt>
                <c:pt idx="1278">
                  <c:v>0.79809705018997201</c:v>
                </c:pt>
                <c:pt idx="1279">
                  <c:v>0.798122322559357</c:v>
                </c:pt>
                <c:pt idx="1280">
                  <c:v>0.79817572832107497</c:v>
                </c:pt>
                <c:pt idx="1281">
                  <c:v>0.79821763038635296</c:v>
                </c:pt>
                <c:pt idx="1282">
                  <c:v>0.79822084903716994</c:v>
                </c:pt>
                <c:pt idx="1283">
                  <c:v>0.79822949171066293</c:v>
                </c:pt>
                <c:pt idx="1284">
                  <c:v>0.798272168636322</c:v>
                </c:pt>
                <c:pt idx="1285">
                  <c:v>0.79831430912017798</c:v>
                </c:pt>
                <c:pt idx="1286">
                  <c:v>0.79834077358245903</c:v>
                </c:pt>
                <c:pt idx="1287">
                  <c:v>0.79837248325347898</c:v>
                </c:pt>
                <c:pt idx="1288">
                  <c:v>0.79842576980590796</c:v>
                </c:pt>
                <c:pt idx="1289">
                  <c:v>0.79847345352172894</c:v>
                </c:pt>
                <c:pt idx="1290">
                  <c:v>0.79850033521652197</c:v>
                </c:pt>
                <c:pt idx="1291">
                  <c:v>0.79853621721267698</c:v>
                </c:pt>
                <c:pt idx="1292">
                  <c:v>0.79861090183258099</c:v>
                </c:pt>
                <c:pt idx="1293">
                  <c:v>0.798685526847839</c:v>
                </c:pt>
                <c:pt idx="1294">
                  <c:v>0.79873470067977903</c:v>
                </c:pt>
                <c:pt idx="1295">
                  <c:v>0.79878017902374299</c:v>
                </c:pt>
                <c:pt idx="1296">
                  <c:v>0.79883495569229102</c:v>
                </c:pt>
                <c:pt idx="1297">
                  <c:v>0.79888770580291701</c:v>
                </c:pt>
                <c:pt idx="1298">
                  <c:v>0.79894939661025999</c:v>
                </c:pt>
                <c:pt idx="1299">
                  <c:v>0.79901674985885596</c:v>
                </c:pt>
                <c:pt idx="1300">
                  <c:v>0.79907248020172095</c:v>
                </c:pt>
                <c:pt idx="1301">
                  <c:v>0.79913130998611492</c:v>
                </c:pt>
                <c:pt idx="1302">
                  <c:v>0.79919764995574993</c:v>
                </c:pt>
                <c:pt idx="1303">
                  <c:v>0.79925886392593393</c:v>
                </c:pt>
                <c:pt idx="1304">
                  <c:v>0.79932019710540803</c:v>
                </c:pt>
                <c:pt idx="1305">
                  <c:v>0.79937860965728802</c:v>
                </c:pt>
                <c:pt idx="1306">
                  <c:v>0.79941920042037995</c:v>
                </c:pt>
                <c:pt idx="1307">
                  <c:v>0.79947236776351893</c:v>
                </c:pt>
                <c:pt idx="1308">
                  <c:v>0.79955462217330897</c:v>
                </c:pt>
                <c:pt idx="1309">
                  <c:v>0.799628710746765</c:v>
                </c:pt>
                <c:pt idx="1310">
                  <c:v>0.79968545436859095</c:v>
                </c:pt>
                <c:pt idx="1311">
                  <c:v>0.79973909854888903</c:v>
                </c:pt>
                <c:pt idx="1312">
                  <c:v>0.79978827238082895</c:v>
                </c:pt>
                <c:pt idx="1313">
                  <c:v>0.79984203577041602</c:v>
                </c:pt>
                <c:pt idx="1314">
                  <c:v>0.79989562034606898</c:v>
                </c:pt>
                <c:pt idx="1315">
                  <c:v>0.799947953224182</c:v>
                </c:pt>
                <c:pt idx="1316">
                  <c:v>0.80000284910202002</c:v>
                </c:pt>
                <c:pt idx="1317">
                  <c:v>0.80006400346756001</c:v>
                </c:pt>
                <c:pt idx="1318">
                  <c:v>0.80013082027435301</c:v>
                </c:pt>
                <c:pt idx="1319">
                  <c:v>0.80019805431365998</c:v>
                </c:pt>
                <c:pt idx="1320">
                  <c:v>0.80026940107345601</c:v>
                </c:pt>
                <c:pt idx="1321">
                  <c:v>0.80033586025238002</c:v>
                </c:pt>
                <c:pt idx="1322">
                  <c:v>0.80040076971054097</c:v>
                </c:pt>
                <c:pt idx="1323">
                  <c:v>0.80047801733016999</c:v>
                </c:pt>
                <c:pt idx="1324">
                  <c:v>0.80057052373886095</c:v>
                </c:pt>
                <c:pt idx="1325">
                  <c:v>0.80063710212707495</c:v>
                </c:pt>
                <c:pt idx="1326">
                  <c:v>0.80067006349563596</c:v>
                </c:pt>
                <c:pt idx="1327">
                  <c:v>0.80072585344314595</c:v>
                </c:pt>
                <c:pt idx="1328">
                  <c:v>0.80080608129501296</c:v>
                </c:pt>
                <c:pt idx="1329">
                  <c:v>0.80086997747421296</c:v>
                </c:pt>
                <c:pt idx="1330">
                  <c:v>0.80091569423675502</c:v>
                </c:pt>
                <c:pt idx="1331">
                  <c:v>0.80095849037170397</c:v>
                </c:pt>
                <c:pt idx="1332">
                  <c:v>0.80099335908889802</c:v>
                </c:pt>
                <c:pt idx="1333">
                  <c:v>0.80103955268859894</c:v>
                </c:pt>
                <c:pt idx="1334">
                  <c:v>0.80109874010086102</c:v>
                </c:pt>
                <c:pt idx="1335">
                  <c:v>0.80116049051284799</c:v>
                </c:pt>
                <c:pt idx="1336">
                  <c:v>0.80122909545898402</c:v>
                </c:pt>
                <c:pt idx="1337">
                  <c:v>0.80128452777862502</c:v>
                </c:pt>
                <c:pt idx="1338">
                  <c:v>0.80132255554199194</c:v>
                </c:pt>
                <c:pt idx="1339">
                  <c:v>0.80136666297912595</c:v>
                </c:pt>
                <c:pt idx="1340">
                  <c:v>0.80142143964767498</c:v>
                </c:pt>
                <c:pt idx="1341">
                  <c:v>0.80146071910858196</c:v>
                </c:pt>
                <c:pt idx="1342">
                  <c:v>0.801487600803375</c:v>
                </c:pt>
                <c:pt idx="1343">
                  <c:v>0.80152592658996602</c:v>
                </c:pt>
                <c:pt idx="1344">
                  <c:v>0.80156729221344003</c:v>
                </c:pt>
                <c:pt idx="1345">
                  <c:v>0.801629042625427</c:v>
                </c:pt>
                <c:pt idx="1346">
                  <c:v>0.80170509815216096</c:v>
                </c:pt>
                <c:pt idx="1347">
                  <c:v>0.80169657468795796</c:v>
                </c:pt>
                <c:pt idx="1348">
                  <c:v>0.80164734125137294</c:v>
                </c:pt>
                <c:pt idx="1349">
                  <c:v>0.80167768001556394</c:v>
                </c:pt>
                <c:pt idx="1350">
                  <c:v>0.80174455642700193</c:v>
                </c:pt>
                <c:pt idx="1351">
                  <c:v>0.80179307460784899</c:v>
                </c:pt>
                <c:pt idx="1352">
                  <c:v>0.80183020830154395</c:v>
                </c:pt>
                <c:pt idx="1353">
                  <c:v>0.80184749364852903</c:v>
                </c:pt>
                <c:pt idx="1354">
                  <c:v>0.80185911655426001</c:v>
                </c:pt>
                <c:pt idx="1355">
                  <c:v>0.80187509059905993</c:v>
                </c:pt>
                <c:pt idx="1356">
                  <c:v>0.80189410448074294</c:v>
                </c:pt>
                <c:pt idx="1357">
                  <c:v>0.80192492008209193</c:v>
                </c:pt>
                <c:pt idx="1358">
                  <c:v>0.80195662975311299</c:v>
                </c:pt>
                <c:pt idx="1359">
                  <c:v>0.80196002721786497</c:v>
                </c:pt>
                <c:pt idx="1360">
                  <c:v>0.80195907354354901</c:v>
                </c:pt>
                <c:pt idx="1361">
                  <c:v>0.80196861028671296</c:v>
                </c:pt>
                <c:pt idx="1362">
                  <c:v>0.80197898149490399</c:v>
                </c:pt>
                <c:pt idx="1363">
                  <c:v>0.80194929838180495</c:v>
                </c:pt>
                <c:pt idx="1364">
                  <c:v>0.80191496610641499</c:v>
                </c:pt>
                <c:pt idx="1365">
                  <c:v>0.80187491178512593</c:v>
                </c:pt>
                <c:pt idx="1366">
                  <c:v>0.80183134078979501</c:v>
                </c:pt>
                <c:pt idx="1367">
                  <c:v>0.80176315307617196</c:v>
                </c:pt>
                <c:pt idx="1368">
                  <c:v>0.80169323682784999</c:v>
                </c:pt>
                <c:pt idx="1369">
                  <c:v>0.80156711339950593</c:v>
                </c:pt>
                <c:pt idx="1370">
                  <c:v>0.80143795013427699</c:v>
                </c:pt>
                <c:pt idx="1371">
                  <c:v>0.80138418674469003</c:v>
                </c:pt>
                <c:pt idx="1372">
                  <c:v>0.80133048295974696</c:v>
                </c:pt>
                <c:pt idx="1373">
                  <c:v>0.80126444101333594</c:v>
                </c:pt>
                <c:pt idx="1374">
                  <c:v>0.80119524002075193</c:v>
                </c:pt>
                <c:pt idx="1375">
                  <c:v>0.80112055540084792</c:v>
                </c:pt>
                <c:pt idx="1376">
                  <c:v>0.80104837417602492</c:v>
                </c:pt>
                <c:pt idx="1377">
                  <c:v>0.800985491275787</c:v>
                </c:pt>
                <c:pt idx="1378">
                  <c:v>0.80091199874877894</c:v>
                </c:pt>
                <c:pt idx="1379">
                  <c:v>0.80076453685760496</c:v>
                </c:pt>
                <c:pt idx="1380">
                  <c:v>0.80062685012817403</c:v>
                </c:pt>
                <c:pt idx="1381">
                  <c:v>0.80054936408996602</c:v>
                </c:pt>
                <c:pt idx="1382">
                  <c:v>0.80045781135559102</c:v>
                </c:pt>
                <c:pt idx="1383">
                  <c:v>0.80030349493026698</c:v>
                </c:pt>
                <c:pt idx="1384">
                  <c:v>0.80014750957489</c:v>
                </c:pt>
                <c:pt idx="1385">
                  <c:v>0.79999861717224097</c:v>
                </c:pt>
                <c:pt idx="1386">
                  <c:v>0.79984471797943102</c:v>
                </c:pt>
                <c:pt idx="1387">
                  <c:v>0.79967097043991098</c:v>
                </c:pt>
                <c:pt idx="1388">
                  <c:v>0.79951671361923193</c:v>
                </c:pt>
                <c:pt idx="1389">
                  <c:v>0.79942086935043299</c:v>
                </c:pt>
                <c:pt idx="1390">
                  <c:v>0.79931316375732397</c:v>
                </c:pt>
                <c:pt idx="1391">
                  <c:v>0.79917762279510496</c:v>
                </c:pt>
                <c:pt idx="1392">
                  <c:v>0.79903838634490998</c:v>
                </c:pt>
                <c:pt idx="1393">
                  <c:v>0.79889378547668499</c:v>
                </c:pt>
                <c:pt idx="1394">
                  <c:v>0.79873625040054297</c:v>
                </c:pt>
                <c:pt idx="1395">
                  <c:v>0.79856053590774501</c:v>
                </c:pt>
                <c:pt idx="1396">
                  <c:v>0.798396921157837</c:v>
                </c:pt>
                <c:pt idx="1397">
                  <c:v>0.79824969768524201</c:v>
                </c:pt>
                <c:pt idx="1398">
                  <c:v>0.79810396432876596</c:v>
                </c:pt>
                <c:pt idx="1399">
                  <c:v>0.79796049594879193</c:v>
                </c:pt>
                <c:pt idx="1400">
                  <c:v>0.79781583547592194</c:v>
                </c:pt>
                <c:pt idx="1401">
                  <c:v>0.79767028093337999</c:v>
                </c:pt>
                <c:pt idx="1402">
                  <c:v>0.797537064552307</c:v>
                </c:pt>
                <c:pt idx="1403">
                  <c:v>0.79741457700729401</c:v>
                </c:pt>
                <c:pt idx="1404">
                  <c:v>0.79726312160491897</c:v>
                </c:pt>
                <c:pt idx="1405">
                  <c:v>0.79708919525146493</c:v>
                </c:pt>
                <c:pt idx="1406">
                  <c:v>0.79691222906112702</c:v>
                </c:pt>
                <c:pt idx="1407">
                  <c:v>0.79673222303390501</c:v>
                </c:pt>
                <c:pt idx="1408">
                  <c:v>0.79652855396270794</c:v>
                </c:pt>
                <c:pt idx="1409">
                  <c:v>0.79631123542785598</c:v>
                </c:pt>
                <c:pt idx="1410">
                  <c:v>0.79609755277633698</c:v>
                </c:pt>
                <c:pt idx="1411">
                  <c:v>0.79588494300842294</c:v>
                </c:pt>
                <c:pt idx="1412">
                  <c:v>0.79568592309951802</c:v>
                </c:pt>
                <c:pt idx="1413">
                  <c:v>0.79548976421356199</c:v>
                </c:pt>
                <c:pt idx="1414">
                  <c:v>0.79530528783798193</c:v>
                </c:pt>
                <c:pt idx="1415">
                  <c:v>0.79512188434600795</c:v>
                </c:pt>
                <c:pt idx="1416">
                  <c:v>0.794918096065521</c:v>
                </c:pt>
                <c:pt idx="1417">
                  <c:v>0.79470906257629392</c:v>
                </c:pt>
                <c:pt idx="1418">
                  <c:v>0.79443708658218393</c:v>
                </c:pt>
                <c:pt idx="1419">
                  <c:v>0.79415277242660498</c:v>
                </c:pt>
                <c:pt idx="1420">
                  <c:v>0.79387233257293699</c:v>
                </c:pt>
                <c:pt idx="1421">
                  <c:v>0.79358825683593803</c:v>
                </c:pt>
                <c:pt idx="1422">
                  <c:v>0.793331122398376</c:v>
                </c:pt>
                <c:pt idx="1423">
                  <c:v>0.793075716495514</c:v>
                </c:pt>
                <c:pt idx="1424">
                  <c:v>0.79280236959457395</c:v>
                </c:pt>
                <c:pt idx="1425">
                  <c:v>0.79251996278762793</c:v>
                </c:pt>
                <c:pt idx="1426">
                  <c:v>0.79221359491348298</c:v>
                </c:pt>
                <c:pt idx="1427">
                  <c:v>0.79190365076065095</c:v>
                </c:pt>
                <c:pt idx="1428">
                  <c:v>0.79156187772750897</c:v>
                </c:pt>
                <c:pt idx="1429">
                  <c:v>0.79120329618453999</c:v>
                </c:pt>
                <c:pt idx="1430">
                  <c:v>0.79079196453094502</c:v>
                </c:pt>
                <c:pt idx="1431">
                  <c:v>0.79039613008499099</c:v>
                </c:pt>
                <c:pt idx="1432">
                  <c:v>0.79184613227844203</c:v>
                </c:pt>
                <c:pt idx="1433">
                  <c:v>0.79155687093734695</c:v>
                </c:pt>
                <c:pt idx="1434">
                  <c:v>0.79118028879165603</c:v>
                </c:pt>
                <c:pt idx="1435">
                  <c:v>0.79078999757766699</c:v>
                </c:pt>
                <c:pt idx="1436">
                  <c:v>0.79048368930816693</c:v>
                </c:pt>
                <c:pt idx="1437">
                  <c:v>0.79023716449737502</c:v>
                </c:pt>
                <c:pt idx="1438">
                  <c:v>0.78999826908111592</c:v>
                </c:pt>
                <c:pt idx="1439">
                  <c:v>0.78972945213317902</c:v>
                </c:pt>
                <c:pt idx="1440">
                  <c:v>0.78945616483688397</c:v>
                </c:pt>
                <c:pt idx="1441">
                  <c:v>0.78920874595642099</c:v>
                </c:pt>
                <c:pt idx="1442">
                  <c:v>0.78897014856338499</c:v>
                </c:pt>
                <c:pt idx="1443">
                  <c:v>0.78874490261077901</c:v>
                </c:pt>
                <c:pt idx="1444">
                  <c:v>0.78853008747100795</c:v>
                </c:pt>
                <c:pt idx="1445">
                  <c:v>0.78843835592269895</c:v>
                </c:pt>
                <c:pt idx="1446">
                  <c:v>0.78836617469787595</c:v>
                </c:pt>
                <c:pt idx="1447">
                  <c:v>0.78830233812332196</c:v>
                </c:pt>
                <c:pt idx="1448">
                  <c:v>0.78827021121978802</c:v>
                </c:pt>
                <c:pt idx="1449">
                  <c:v>0.78824702501296995</c:v>
                </c:pt>
                <c:pt idx="1450">
                  <c:v>0.78820726871490498</c:v>
                </c:pt>
                <c:pt idx="1451">
                  <c:v>0.78816423416137693</c:v>
                </c:pt>
                <c:pt idx="1452">
                  <c:v>0.78816858530044598</c:v>
                </c:pt>
                <c:pt idx="1453">
                  <c:v>0.78818396329879803</c:v>
                </c:pt>
                <c:pt idx="1454">
                  <c:v>0.78823885917663594</c:v>
                </c:pt>
                <c:pt idx="1455">
                  <c:v>0.78829637765884397</c:v>
                </c:pt>
                <c:pt idx="1456">
                  <c:v>0.78832784891128493</c:v>
                </c:pt>
                <c:pt idx="1457">
                  <c:v>0.78836277723312398</c:v>
                </c:pt>
                <c:pt idx="1458">
                  <c:v>0.78834078311920197</c:v>
                </c:pt>
                <c:pt idx="1459">
                  <c:v>0.78826448917388903</c:v>
                </c:pt>
                <c:pt idx="1460">
                  <c:v>0.788193023204803</c:v>
                </c:pt>
                <c:pt idx="1461">
                  <c:v>0.78814438581466695</c:v>
                </c:pt>
                <c:pt idx="1462">
                  <c:v>0.78810546398162795</c:v>
                </c:pt>
                <c:pt idx="1463">
                  <c:v>0.78805348873138403</c:v>
                </c:pt>
                <c:pt idx="1464">
                  <c:v>0.78800300359725994</c:v>
                </c:pt>
                <c:pt idx="1465">
                  <c:v>0.78798303604125997</c:v>
                </c:pt>
                <c:pt idx="1466">
                  <c:v>0.78796592950820898</c:v>
                </c:pt>
                <c:pt idx="1467">
                  <c:v>0.78799549341201802</c:v>
                </c:pt>
                <c:pt idx="1468">
                  <c:v>0.78804550170898402</c:v>
                </c:pt>
                <c:pt idx="1469">
                  <c:v>0.78814557790756201</c:v>
                </c:pt>
                <c:pt idx="1470">
                  <c:v>0.78827748298644995</c:v>
                </c:pt>
                <c:pt idx="1471">
                  <c:v>0.78842899799346899</c:v>
                </c:pt>
                <c:pt idx="1472">
                  <c:v>0.78861901760101294</c:v>
                </c:pt>
                <c:pt idx="1473">
                  <c:v>0.78880581855773901</c:v>
                </c:pt>
                <c:pt idx="1474">
                  <c:v>0.78905144929885895</c:v>
                </c:pt>
                <c:pt idx="1475">
                  <c:v>0.78930333852767898</c:v>
                </c:pt>
                <c:pt idx="1476">
                  <c:v>0.78952834606170696</c:v>
                </c:pt>
                <c:pt idx="1477">
                  <c:v>0.78974566459655793</c:v>
                </c:pt>
                <c:pt idx="1478">
                  <c:v>0.78995386362075792</c:v>
                </c:pt>
                <c:pt idx="1479">
                  <c:v>0.79017982482910198</c:v>
                </c:pt>
                <c:pt idx="1480">
                  <c:v>0.79037145376205398</c:v>
                </c:pt>
                <c:pt idx="1481">
                  <c:v>0.79052535295486492</c:v>
                </c:pt>
                <c:pt idx="1482">
                  <c:v>0.79065475463867196</c:v>
                </c:pt>
                <c:pt idx="1483">
                  <c:v>0.79075554609298693</c:v>
                </c:pt>
                <c:pt idx="1484">
                  <c:v>0.79084542989730799</c:v>
                </c:pt>
                <c:pt idx="1485">
                  <c:v>0.79085103273391699</c:v>
                </c:pt>
                <c:pt idx="1486">
                  <c:v>0.79085198640823395</c:v>
                </c:pt>
                <c:pt idx="1487">
                  <c:v>0.790873146057129</c:v>
                </c:pt>
                <c:pt idx="1488">
                  <c:v>0.79087970256805395</c:v>
                </c:pt>
                <c:pt idx="1489">
                  <c:v>0.79092643260955797</c:v>
                </c:pt>
                <c:pt idx="1490">
                  <c:v>0.79097721576690694</c:v>
                </c:pt>
                <c:pt idx="1491">
                  <c:v>0.79108259677886994</c:v>
                </c:pt>
                <c:pt idx="1492">
                  <c:v>0.79121485948562598</c:v>
                </c:pt>
                <c:pt idx="1493">
                  <c:v>0.79138318300247201</c:v>
                </c:pt>
                <c:pt idx="1494">
                  <c:v>0.79167613983154295</c:v>
                </c:pt>
                <c:pt idx="1495">
                  <c:v>0.79197779893875098</c:v>
                </c:pt>
                <c:pt idx="1496">
                  <c:v>0.79234448671340896</c:v>
                </c:pt>
                <c:pt idx="1497">
                  <c:v>0.79271057844161996</c:v>
                </c:pt>
                <c:pt idx="1498">
                  <c:v>0.79308835268020594</c:v>
                </c:pt>
                <c:pt idx="1499">
                  <c:v>0.79349437952041602</c:v>
                </c:pt>
                <c:pt idx="1500">
                  <c:v>0.79390827417373699</c:v>
                </c:pt>
                <c:pt idx="1501">
                  <c:v>0.79431579113006601</c:v>
                </c:pt>
                <c:pt idx="1502">
                  <c:v>0.79468635320663494</c:v>
                </c:pt>
                <c:pt idx="1503">
                  <c:v>0.795070624351501</c:v>
                </c:pt>
                <c:pt idx="1504">
                  <c:v>0.795403397083282</c:v>
                </c:pt>
                <c:pt idx="1505">
                  <c:v>0.79560003280639602</c:v>
                </c:pt>
                <c:pt idx="1506">
                  <c:v>0.79577646255493195</c:v>
                </c:pt>
                <c:pt idx="1507">
                  <c:v>0.795847272872925</c:v>
                </c:pt>
                <c:pt idx="1508">
                  <c:v>0.79590711593627894</c:v>
                </c:pt>
                <c:pt idx="1509">
                  <c:v>0.79587761163711501</c:v>
                </c:pt>
                <c:pt idx="1510">
                  <c:v>0.79583165645599396</c:v>
                </c:pt>
                <c:pt idx="1511">
                  <c:v>0.79572639465331996</c:v>
                </c:pt>
                <c:pt idx="1512">
                  <c:v>0.79558811187744094</c:v>
                </c:pt>
                <c:pt idx="1513">
                  <c:v>0.79542622566223098</c:v>
                </c:pt>
                <c:pt idx="1514">
                  <c:v>0.79523119926452601</c:v>
                </c:pt>
                <c:pt idx="1515">
                  <c:v>0.79501692056655893</c:v>
                </c:pt>
                <c:pt idx="1516">
                  <c:v>0.79475877285003693</c:v>
                </c:pt>
                <c:pt idx="1517">
                  <c:v>0.79448161125183103</c:v>
                </c:pt>
                <c:pt idx="1518">
                  <c:v>0.79412106275558503</c:v>
                </c:pt>
                <c:pt idx="1519">
                  <c:v>0.793755447864532</c:v>
                </c:pt>
                <c:pt idx="1520">
                  <c:v>0.79333595037460303</c:v>
                </c:pt>
                <c:pt idx="1521">
                  <c:v>0.79290792942047095</c:v>
                </c:pt>
                <c:pt idx="1522">
                  <c:v>0.79246912002563497</c:v>
                </c:pt>
                <c:pt idx="1523">
                  <c:v>0.79202476739883398</c:v>
                </c:pt>
                <c:pt idx="1524">
                  <c:v>0.79155716896057093</c:v>
                </c:pt>
                <c:pt idx="1525">
                  <c:v>0.79106876850128194</c:v>
                </c:pt>
                <c:pt idx="1526">
                  <c:v>0.79056302309036297</c:v>
                </c:pt>
                <c:pt idx="1527">
                  <c:v>0.79001609086990399</c:v>
                </c:pt>
                <c:pt idx="1528">
                  <c:v>0.78943780660629292</c:v>
                </c:pt>
                <c:pt idx="1529">
                  <c:v>0.788764452934265</c:v>
                </c:pt>
                <c:pt idx="1530">
                  <c:v>0.78809431791305495</c:v>
                </c:pt>
                <c:pt idx="1531">
                  <c:v>0.78741756677627595</c:v>
                </c:pt>
                <c:pt idx="1532">
                  <c:v>0.78674159049987802</c:v>
                </c:pt>
                <c:pt idx="1533">
                  <c:v>0.78600535392761195</c:v>
                </c:pt>
                <c:pt idx="1534">
                  <c:v>0.78525344133377095</c:v>
                </c:pt>
                <c:pt idx="1535">
                  <c:v>0.78441617488861093</c:v>
                </c:pt>
                <c:pt idx="1536">
                  <c:v>0.78353134393692003</c:v>
                </c:pt>
                <c:pt idx="1537">
                  <c:v>0.78261677026748699</c:v>
                </c:pt>
                <c:pt idx="1538">
                  <c:v>0.78166720867157002</c:v>
                </c:pt>
                <c:pt idx="1539">
                  <c:v>0.78071705102920497</c:v>
                </c:pt>
                <c:pt idx="1540">
                  <c:v>0.77973196506500198</c:v>
                </c:pt>
                <c:pt idx="1541">
                  <c:v>0.77873066663742097</c:v>
                </c:pt>
                <c:pt idx="1542">
                  <c:v>0.777608907222748</c:v>
                </c:pt>
                <c:pt idx="1543">
                  <c:v>0.77647838592529295</c:v>
                </c:pt>
                <c:pt idx="1544">
                  <c:v>0.77531287670135496</c:v>
                </c:pt>
                <c:pt idx="1545">
                  <c:v>0.77414313554763803</c:v>
                </c:pt>
                <c:pt idx="1546">
                  <c:v>0.77298024892806994</c:v>
                </c:pt>
                <c:pt idx="1547">
                  <c:v>0.77179471254348797</c:v>
                </c:pt>
                <c:pt idx="1548">
                  <c:v>0.77064589262008698</c:v>
                </c:pt>
                <c:pt idx="1549">
                  <c:v>0.76951185464858995</c:v>
                </c:pt>
                <c:pt idx="1550">
                  <c:v>0.76840118169784499</c:v>
                </c:pt>
                <c:pt idx="1551">
                  <c:v>0.767344093322754</c:v>
                </c:pt>
                <c:pt idx="1552">
                  <c:v>0.76631269454956097</c:v>
                </c:pt>
                <c:pt idx="1553">
                  <c:v>0.76532373428344702</c:v>
                </c:pt>
                <c:pt idx="1554">
                  <c:v>0.76434031724929796</c:v>
                </c:pt>
                <c:pt idx="1555">
                  <c:v>0.76349244117736803</c:v>
                </c:pt>
                <c:pt idx="1556">
                  <c:v>0.76266280412673992</c:v>
                </c:pt>
                <c:pt idx="1557">
                  <c:v>0.76202741861343393</c:v>
                </c:pt>
                <c:pt idx="1558">
                  <c:v>0.76143608093261694</c:v>
                </c:pt>
                <c:pt idx="1559">
                  <c:v>0.76086918115615798</c:v>
                </c:pt>
                <c:pt idx="1560">
                  <c:v>0.76032999753952002</c:v>
                </c:pt>
                <c:pt idx="1561">
                  <c:v>0.75985131263732897</c:v>
                </c:pt>
                <c:pt idx="1562">
                  <c:v>0.759450948238373</c:v>
                </c:pt>
                <c:pt idx="1563">
                  <c:v>0.75908783674240099</c:v>
                </c:pt>
                <c:pt idx="1564">
                  <c:v>0.75884017944335902</c:v>
                </c:pt>
                <c:pt idx="1565">
                  <c:v>0.75858864784240698</c:v>
                </c:pt>
                <c:pt idx="1566">
                  <c:v>0.75832990407943701</c:v>
                </c:pt>
                <c:pt idx="1567">
                  <c:v>0.75807396173477193</c:v>
                </c:pt>
                <c:pt idx="1568">
                  <c:v>0.75792679786682093</c:v>
                </c:pt>
                <c:pt idx="1569">
                  <c:v>0.75779185295105</c:v>
                </c:pt>
                <c:pt idx="1570">
                  <c:v>0.75764278173446697</c:v>
                </c:pt>
                <c:pt idx="1571">
                  <c:v>0.757503426074982</c:v>
                </c:pt>
                <c:pt idx="1572">
                  <c:v>0.75737384557723997</c:v>
                </c:pt>
                <c:pt idx="1573">
                  <c:v>0.75725243091583294</c:v>
                </c:pt>
                <c:pt idx="1574">
                  <c:v>0.75713101625442503</c:v>
                </c:pt>
                <c:pt idx="1575">
                  <c:v>0.75701466798782302</c:v>
                </c:pt>
                <c:pt idx="1576">
                  <c:v>0.75689730644226094</c:v>
                </c:pt>
                <c:pt idx="1577">
                  <c:v>0.75677535533904994</c:v>
                </c:pt>
                <c:pt idx="1578">
                  <c:v>0.75665429830551101</c:v>
                </c:pt>
                <c:pt idx="1579">
                  <c:v>0.75651237964630103</c:v>
                </c:pt>
                <c:pt idx="1580">
                  <c:v>0.75636903047561599</c:v>
                </c:pt>
                <c:pt idx="1581">
                  <c:v>0.75621078014373799</c:v>
                </c:pt>
                <c:pt idx="1582">
                  <c:v>0.75605366230010995</c:v>
                </c:pt>
                <c:pt idx="1583">
                  <c:v>0.75592515468597399</c:v>
                </c:pt>
                <c:pt idx="1584">
                  <c:v>0.75579569339752195</c:v>
                </c:pt>
                <c:pt idx="1585">
                  <c:v>0.75568393468856798</c:v>
                </c:pt>
                <c:pt idx="1586">
                  <c:v>0.755594706535339</c:v>
                </c:pt>
                <c:pt idx="1587">
                  <c:v>0.75550988912582395</c:v>
                </c:pt>
                <c:pt idx="1588">
                  <c:v>0.75542411804199194</c:v>
                </c:pt>
                <c:pt idx="1589">
                  <c:v>0.75535569190979002</c:v>
                </c:pt>
                <c:pt idx="1590">
                  <c:v>0.75534341335296595</c:v>
                </c:pt>
                <c:pt idx="1591">
                  <c:v>0.75532964468002295</c:v>
                </c:pt>
                <c:pt idx="1592">
                  <c:v>0.75535020828247101</c:v>
                </c:pt>
                <c:pt idx="1593">
                  <c:v>0.75537375211715696</c:v>
                </c:pt>
                <c:pt idx="1594">
                  <c:v>0.75543758869171096</c:v>
                </c:pt>
                <c:pt idx="1595">
                  <c:v>0.75551257133483896</c:v>
                </c:pt>
                <c:pt idx="1596">
                  <c:v>0.75560632944107098</c:v>
                </c:pt>
                <c:pt idx="1597">
                  <c:v>0.75570068359374998</c:v>
                </c:pt>
                <c:pt idx="1598">
                  <c:v>0.75577417612075792</c:v>
                </c:pt>
                <c:pt idx="1599">
                  <c:v>0.75583091974258398</c:v>
                </c:pt>
                <c:pt idx="1600">
                  <c:v>0.75593165159225495</c:v>
                </c:pt>
                <c:pt idx="1601">
                  <c:v>0.75610736608505202</c:v>
                </c:pt>
                <c:pt idx="1602">
                  <c:v>0.75628236532211301</c:v>
                </c:pt>
                <c:pt idx="1603">
                  <c:v>0.75646481513977093</c:v>
                </c:pt>
                <c:pt idx="1604">
                  <c:v>0.75664732456207295</c:v>
                </c:pt>
                <c:pt idx="1605">
                  <c:v>0.75680670738220202</c:v>
                </c:pt>
                <c:pt idx="1606">
                  <c:v>0.75696507692337001</c:v>
                </c:pt>
                <c:pt idx="1607">
                  <c:v>0.757142758369446</c:v>
                </c:pt>
                <c:pt idx="1608">
                  <c:v>0.75732198953628493</c:v>
                </c:pt>
                <c:pt idx="1609">
                  <c:v>0.75752094984054597</c:v>
                </c:pt>
                <c:pt idx="1610">
                  <c:v>0.75772676467895494</c:v>
                </c:pt>
                <c:pt idx="1611">
                  <c:v>0.757933354377747</c:v>
                </c:pt>
                <c:pt idx="1612">
                  <c:v>0.75814864635467494</c:v>
                </c:pt>
                <c:pt idx="1613">
                  <c:v>0.75835100412368794</c:v>
                </c:pt>
                <c:pt idx="1614">
                  <c:v>0.758530056476593</c:v>
                </c:pt>
                <c:pt idx="1615">
                  <c:v>0.75871900320053098</c:v>
                </c:pt>
                <c:pt idx="1616">
                  <c:v>0.75893954038619993</c:v>
                </c:pt>
                <c:pt idx="1617">
                  <c:v>0.75916031599044798</c:v>
                </c:pt>
                <c:pt idx="1618">
                  <c:v>0.75939575433731099</c:v>
                </c:pt>
                <c:pt idx="1619">
                  <c:v>0.759631311893463</c:v>
                </c:pt>
                <c:pt idx="1620">
                  <c:v>0.75983444452285798</c:v>
                </c:pt>
                <c:pt idx="1621">
                  <c:v>0.76003406047820998</c:v>
                </c:pt>
                <c:pt idx="1622">
                  <c:v>0.76025251150131201</c:v>
                </c:pt>
                <c:pt idx="1623">
                  <c:v>0.76047489643096899</c:v>
                </c:pt>
                <c:pt idx="1624">
                  <c:v>0.76070443391799902</c:v>
                </c:pt>
                <c:pt idx="1625">
                  <c:v>0.76094416379928598</c:v>
                </c:pt>
                <c:pt idx="1626">
                  <c:v>0.76118800640106199</c:v>
                </c:pt>
                <c:pt idx="1627">
                  <c:v>0.76143292188644396</c:v>
                </c:pt>
                <c:pt idx="1628">
                  <c:v>0.76169303655624399</c:v>
                </c:pt>
                <c:pt idx="1629">
                  <c:v>0.76199082136154195</c:v>
                </c:pt>
                <c:pt idx="1630">
                  <c:v>0.76227877140045197</c:v>
                </c:pt>
                <c:pt idx="1631">
                  <c:v>0.76250663995742796</c:v>
                </c:pt>
                <c:pt idx="1632">
                  <c:v>0.76273289918899501</c:v>
                </c:pt>
                <c:pt idx="1633">
                  <c:v>0.76290020942687997</c:v>
                </c:pt>
                <c:pt idx="1634">
                  <c:v>0.76306668519973797</c:v>
                </c:pt>
                <c:pt idx="1635">
                  <c:v>0.76323029994964597</c:v>
                </c:pt>
                <c:pt idx="1636">
                  <c:v>0.76339218616485593</c:v>
                </c:pt>
                <c:pt idx="1637">
                  <c:v>0.76355681419372601</c:v>
                </c:pt>
                <c:pt idx="1638">
                  <c:v>0.763726210594177</c:v>
                </c:pt>
                <c:pt idx="1639">
                  <c:v>0.76389727592468293</c:v>
                </c:pt>
                <c:pt idx="1640">
                  <c:v>0.76406267881393397</c:v>
                </c:pt>
                <c:pt idx="1641">
                  <c:v>0.76424459218978902</c:v>
                </c:pt>
                <c:pt idx="1642">
                  <c:v>0.764453089237213</c:v>
                </c:pt>
                <c:pt idx="1643">
                  <c:v>0.764655745029449</c:v>
                </c:pt>
                <c:pt idx="1644">
                  <c:v>0.76483753919601394</c:v>
                </c:pt>
                <c:pt idx="1645">
                  <c:v>0.765024518966675</c:v>
                </c:pt>
                <c:pt idx="1646">
                  <c:v>0.76526228189468393</c:v>
                </c:pt>
                <c:pt idx="1647">
                  <c:v>0.76550058126449594</c:v>
                </c:pt>
                <c:pt idx="1648">
                  <c:v>0.76578376293182393</c:v>
                </c:pt>
                <c:pt idx="1649">
                  <c:v>0.76606926918029794</c:v>
                </c:pt>
                <c:pt idx="1650">
                  <c:v>0.76631501913070699</c:v>
                </c:pt>
                <c:pt idx="1651">
                  <c:v>0.76655248403549203</c:v>
                </c:pt>
                <c:pt idx="1652">
                  <c:v>0.76679906845092793</c:v>
                </c:pt>
                <c:pt idx="1653">
                  <c:v>0.767049884796143</c:v>
                </c:pt>
                <c:pt idx="1654">
                  <c:v>0.76733187437057493</c:v>
                </c:pt>
                <c:pt idx="1655">
                  <c:v>0.76764408349990798</c:v>
                </c:pt>
                <c:pt idx="1656">
                  <c:v>0.76793918609619094</c:v>
                </c:pt>
                <c:pt idx="1657">
                  <c:v>0.768206691741943</c:v>
                </c:pt>
                <c:pt idx="1658">
                  <c:v>0.76847825050354002</c:v>
                </c:pt>
                <c:pt idx="1659">
                  <c:v>0.76876256465911896</c:v>
                </c:pt>
                <c:pt idx="1660">
                  <c:v>0.76904705762863201</c:v>
                </c:pt>
                <c:pt idx="1661">
                  <c:v>0.76932570934295696</c:v>
                </c:pt>
                <c:pt idx="1662">
                  <c:v>0.769605076313019</c:v>
                </c:pt>
                <c:pt idx="1663">
                  <c:v>0.76982388496398901</c:v>
                </c:pt>
                <c:pt idx="1664">
                  <c:v>0.77003887891769396</c:v>
                </c:pt>
                <c:pt idx="1665">
                  <c:v>0.77027050256729102</c:v>
                </c:pt>
                <c:pt idx="1666">
                  <c:v>0.77050749063491797</c:v>
                </c:pt>
                <c:pt idx="1667">
                  <c:v>0.77071366310119593</c:v>
                </c:pt>
                <c:pt idx="1668">
                  <c:v>0.770903503894806</c:v>
                </c:pt>
                <c:pt idx="1669">
                  <c:v>0.77110967636108396</c:v>
                </c:pt>
                <c:pt idx="1670">
                  <c:v>0.77133146524429297</c:v>
                </c:pt>
                <c:pt idx="1671">
                  <c:v>0.77154824733734095</c:v>
                </c:pt>
                <c:pt idx="1672">
                  <c:v>0.77175608873367296</c:v>
                </c:pt>
                <c:pt idx="1673">
                  <c:v>0.77196452617645295</c:v>
                </c:pt>
                <c:pt idx="1674">
                  <c:v>0.77217391729354901</c:v>
                </c:pt>
                <c:pt idx="1675">
                  <c:v>0.77238116264343293</c:v>
                </c:pt>
                <c:pt idx="1676">
                  <c:v>0.77256504297256501</c:v>
                </c:pt>
                <c:pt idx="1677">
                  <c:v>0.77274951934814495</c:v>
                </c:pt>
                <c:pt idx="1678">
                  <c:v>0.77294955253601094</c:v>
                </c:pt>
                <c:pt idx="1679">
                  <c:v>0.77315089702606199</c:v>
                </c:pt>
                <c:pt idx="1680">
                  <c:v>0.77329376935958893</c:v>
                </c:pt>
                <c:pt idx="1681">
                  <c:v>0.77342424392700193</c:v>
                </c:pt>
                <c:pt idx="1682">
                  <c:v>0.77356866598129292</c:v>
                </c:pt>
                <c:pt idx="1683">
                  <c:v>0.773719465732574</c:v>
                </c:pt>
                <c:pt idx="1684">
                  <c:v>0.77383652925491297</c:v>
                </c:pt>
                <c:pt idx="1685">
                  <c:v>0.77392671108245903</c:v>
                </c:pt>
                <c:pt idx="1686">
                  <c:v>0.77400974035263093</c:v>
                </c:pt>
                <c:pt idx="1687">
                  <c:v>0.77408251762390101</c:v>
                </c:pt>
                <c:pt idx="1688">
                  <c:v>0.77416644096374498</c:v>
                </c:pt>
                <c:pt idx="1689">
                  <c:v>0.77427641153335602</c:v>
                </c:pt>
                <c:pt idx="1690">
                  <c:v>0.77437827587127694</c:v>
                </c:pt>
                <c:pt idx="1691">
                  <c:v>0.77443829774856598</c:v>
                </c:pt>
                <c:pt idx="1692">
                  <c:v>0.77449676990508998</c:v>
                </c:pt>
                <c:pt idx="1693">
                  <c:v>0.77449945211410498</c:v>
                </c:pt>
                <c:pt idx="1694">
                  <c:v>0.77450219392776498</c:v>
                </c:pt>
                <c:pt idx="1695">
                  <c:v>0.77451041936874399</c:v>
                </c:pt>
                <c:pt idx="1696">
                  <c:v>0.77451953887939495</c:v>
                </c:pt>
                <c:pt idx="1697">
                  <c:v>0.77450606822967494</c:v>
                </c:pt>
                <c:pt idx="1698">
                  <c:v>0.774484968185425</c:v>
                </c:pt>
                <c:pt idx="1699">
                  <c:v>0.77443418502807593</c:v>
                </c:pt>
                <c:pt idx="1700">
                  <c:v>0.77436760663986193</c:v>
                </c:pt>
                <c:pt idx="1701">
                  <c:v>0.77428106069564795</c:v>
                </c:pt>
                <c:pt idx="1702">
                  <c:v>0.7741743683815</c:v>
                </c:pt>
                <c:pt idx="1703">
                  <c:v>0.774066185951233</c:v>
                </c:pt>
                <c:pt idx="1704">
                  <c:v>0.77395257949829099</c:v>
                </c:pt>
                <c:pt idx="1705">
                  <c:v>0.77381900548934901</c:v>
                </c:pt>
                <c:pt idx="1706">
                  <c:v>0.77362582683563197</c:v>
                </c:pt>
                <c:pt idx="1707">
                  <c:v>0.77342299222946198</c:v>
                </c:pt>
                <c:pt idx="1708">
                  <c:v>0.77315280437469502</c:v>
                </c:pt>
                <c:pt idx="1709">
                  <c:v>0.77288178205490099</c:v>
                </c:pt>
                <c:pt idx="1710">
                  <c:v>0.77254966497421296</c:v>
                </c:pt>
                <c:pt idx="1711">
                  <c:v>0.77221486568450903</c:v>
                </c:pt>
                <c:pt idx="1712">
                  <c:v>0.77180138826370193</c:v>
                </c:pt>
                <c:pt idx="1713">
                  <c:v>0.77137801647186299</c:v>
                </c:pt>
                <c:pt idx="1714">
                  <c:v>0.77090010643005402</c:v>
                </c:pt>
                <c:pt idx="1715">
                  <c:v>0.77040526866912795</c:v>
                </c:pt>
                <c:pt idx="1716">
                  <c:v>0.76990512609481798</c:v>
                </c:pt>
                <c:pt idx="1717">
                  <c:v>0.76940134763717694</c:v>
                </c:pt>
                <c:pt idx="1718">
                  <c:v>0.76886460781097399</c:v>
                </c:pt>
                <c:pt idx="1719">
                  <c:v>0.76830217838287396</c:v>
                </c:pt>
                <c:pt idx="1720">
                  <c:v>0.76773575544357298</c:v>
                </c:pt>
                <c:pt idx="1721">
                  <c:v>0.76717028617858896</c:v>
                </c:pt>
                <c:pt idx="1722">
                  <c:v>0.76660368442535398</c:v>
                </c:pt>
                <c:pt idx="1723">
                  <c:v>0.76602778434753394</c:v>
                </c:pt>
                <c:pt idx="1724">
                  <c:v>0.76545093059539793</c:v>
                </c:pt>
                <c:pt idx="1725">
                  <c:v>0.76486811637878394</c:v>
                </c:pt>
                <c:pt idx="1726">
                  <c:v>0.76428452730178797</c:v>
                </c:pt>
                <c:pt idx="1727">
                  <c:v>0.76369050741195699</c:v>
                </c:pt>
                <c:pt idx="1728">
                  <c:v>0.76309416294097898</c:v>
                </c:pt>
                <c:pt idx="1729">
                  <c:v>0.76241806745529195</c:v>
                </c:pt>
                <c:pt idx="1730">
                  <c:v>0.76172921657562298</c:v>
                </c:pt>
                <c:pt idx="1731">
                  <c:v>0.76105008125305196</c:v>
                </c:pt>
                <c:pt idx="1732">
                  <c:v>0.76037547588348398</c:v>
                </c:pt>
                <c:pt idx="1733">
                  <c:v>0.75967059135436998</c:v>
                </c:pt>
                <c:pt idx="1734">
                  <c:v>0.75895700454711901</c:v>
                </c:pt>
                <c:pt idx="1735">
                  <c:v>0.75826141834258998</c:v>
                </c:pt>
                <c:pt idx="1736">
                  <c:v>0.757592117786407</c:v>
                </c:pt>
                <c:pt idx="1737">
                  <c:v>0.75699112415313696</c:v>
                </c:pt>
                <c:pt idx="1738">
                  <c:v>0.75647733211517298</c:v>
                </c:pt>
                <c:pt idx="1739">
                  <c:v>0.75600061416625997</c:v>
                </c:pt>
                <c:pt idx="1740">
                  <c:v>0.75560394525527996</c:v>
                </c:pt>
                <c:pt idx="1741">
                  <c:v>0.75523523092269895</c:v>
                </c:pt>
                <c:pt idx="1742">
                  <c:v>0.75495473146438596</c:v>
                </c:pt>
                <c:pt idx="1743">
                  <c:v>0.75468317270278895</c:v>
                </c:pt>
                <c:pt idx="1744">
                  <c:v>0.75443003177642798</c:v>
                </c:pt>
                <c:pt idx="1745">
                  <c:v>0.75417754650115998</c:v>
                </c:pt>
                <c:pt idx="1746">
                  <c:v>0.75387684106826802</c:v>
                </c:pt>
                <c:pt idx="1747">
                  <c:v>0.753569400310516</c:v>
                </c:pt>
                <c:pt idx="1748">
                  <c:v>0.75316551923751796</c:v>
                </c:pt>
                <c:pt idx="1749">
                  <c:v>0.75273600816726693</c:v>
                </c:pt>
                <c:pt idx="1750">
                  <c:v>0.75219414234161397</c:v>
                </c:pt>
                <c:pt idx="1751">
                  <c:v>0.75161466598510696</c:v>
                </c:pt>
                <c:pt idx="1752">
                  <c:v>0.75085196495056195</c:v>
                </c:pt>
                <c:pt idx="1753">
                  <c:v>0.74998286962509197</c:v>
                </c:pt>
                <c:pt idx="1754">
                  <c:v>0.74898526668548593</c:v>
                </c:pt>
                <c:pt idx="1755">
                  <c:v>0.74789491891860993</c:v>
                </c:pt>
                <c:pt idx="1756">
                  <c:v>0.74670604467391999</c:v>
                </c:pt>
                <c:pt idx="1757">
                  <c:v>0.74542013406753493</c:v>
                </c:pt>
                <c:pt idx="1758">
                  <c:v>0.74413356781005902</c:v>
                </c:pt>
                <c:pt idx="1759">
                  <c:v>0.74289754629135096</c:v>
                </c:pt>
                <c:pt idx="1760">
                  <c:v>0.74165896177291901</c:v>
                </c:pt>
                <c:pt idx="1761">
                  <c:v>0.74048260450363201</c:v>
                </c:pt>
                <c:pt idx="1762">
                  <c:v>0.73932961225509597</c:v>
                </c:pt>
                <c:pt idx="1763">
                  <c:v>0.73841193914413494</c:v>
                </c:pt>
                <c:pt idx="1764">
                  <c:v>0.73750368356704699</c:v>
                </c:pt>
                <c:pt idx="1765">
                  <c:v>0.73679850101470901</c:v>
                </c:pt>
                <c:pt idx="1766">
                  <c:v>0.73609516620635995</c:v>
                </c:pt>
                <c:pt idx="1767">
                  <c:v>0.73560122251510596</c:v>
                </c:pt>
                <c:pt idx="1768">
                  <c:v>0.73511639833450293</c:v>
                </c:pt>
                <c:pt idx="1769">
                  <c:v>0.73468772172927899</c:v>
                </c:pt>
                <c:pt idx="1770">
                  <c:v>0.73424795866012593</c:v>
                </c:pt>
                <c:pt idx="1771">
                  <c:v>0.73375961780548093</c:v>
                </c:pt>
                <c:pt idx="1772">
                  <c:v>0.73323277235031092</c:v>
                </c:pt>
                <c:pt idx="1773">
                  <c:v>0.73260638713836701</c:v>
                </c:pt>
                <c:pt idx="1774">
                  <c:v>0.73189625740051301</c:v>
                </c:pt>
                <c:pt idx="1775">
                  <c:v>0.73108706474304197</c:v>
                </c:pt>
                <c:pt idx="1776">
                  <c:v>0.73016867637634297</c:v>
                </c:pt>
                <c:pt idx="1777">
                  <c:v>0.729088819026947</c:v>
                </c:pt>
                <c:pt idx="1778">
                  <c:v>0.72776678800582895</c:v>
                </c:pt>
                <c:pt idx="1779">
                  <c:v>0.72635916471481299</c:v>
                </c:pt>
                <c:pt idx="1780">
                  <c:v>0.72475317716598497</c:v>
                </c:pt>
                <c:pt idx="1781">
                  <c:v>0.723035192489624</c:v>
                </c:pt>
                <c:pt idx="1782">
                  <c:v>0.72086212635040303</c:v>
                </c:pt>
                <c:pt idx="1783">
                  <c:v>0.71864048242569001</c:v>
                </c:pt>
                <c:pt idx="1784">
                  <c:v>0.71613357067108196</c:v>
                </c:pt>
                <c:pt idx="1785">
                  <c:v>0.71358720064163195</c:v>
                </c:pt>
                <c:pt idx="1786">
                  <c:v>0.71040449142456097</c:v>
                </c:pt>
                <c:pt idx="1787">
                  <c:v>0.707177197933197</c:v>
                </c:pt>
                <c:pt idx="1788">
                  <c:v>0.70352987051010096</c:v>
                </c:pt>
                <c:pt idx="1789">
                  <c:v>0.69982872009277297</c:v>
                </c:pt>
                <c:pt idx="1790">
                  <c:v>0.69557044506072996</c:v>
                </c:pt>
                <c:pt idx="1791">
                  <c:v>0.69119057655334493</c:v>
                </c:pt>
                <c:pt idx="1792">
                  <c:v>0.68653420209884597</c:v>
                </c:pt>
                <c:pt idx="1793">
                  <c:v>0.68178573846817003</c:v>
                </c:pt>
                <c:pt idx="1794">
                  <c:v>0.67660049200057992</c:v>
                </c:pt>
                <c:pt idx="1795">
                  <c:v>0.67117843627929696</c:v>
                </c:pt>
                <c:pt idx="1796">
                  <c:v>0.665739750862122</c:v>
                </c:pt>
                <c:pt idx="1797">
                  <c:v>0.66034159660339398</c:v>
                </c:pt>
                <c:pt idx="1798">
                  <c:v>0.65486643314361592</c:v>
                </c:pt>
                <c:pt idx="1799">
                  <c:v>0.64937058687210103</c:v>
                </c:pt>
                <c:pt idx="1800">
                  <c:v>0.64398852586746202</c:v>
                </c:pt>
                <c:pt idx="1801">
                  <c:v>0.63890764713287396</c:v>
                </c:pt>
                <c:pt idx="1802">
                  <c:v>0.63385335206985494</c:v>
                </c:pt>
                <c:pt idx="1803">
                  <c:v>0.628991222381592</c:v>
                </c:pt>
                <c:pt idx="1804">
                  <c:v>0.62424567937850994</c:v>
                </c:pt>
                <c:pt idx="1805">
                  <c:v>0.620143747329712</c:v>
                </c:pt>
                <c:pt idx="1806">
                  <c:v>0.61607614755630502</c:v>
                </c:pt>
                <c:pt idx="1807">
                  <c:v>0.61261007785797095</c:v>
                </c:pt>
                <c:pt idx="1808">
                  <c:v>0.60917464494705198</c:v>
                </c:pt>
                <c:pt idx="1809">
                  <c:v>0.60646686553955098</c:v>
                </c:pt>
                <c:pt idx="1810">
                  <c:v>0.60378930568695099</c:v>
                </c:pt>
                <c:pt idx="1811">
                  <c:v>0.60164777040481598</c:v>
                </c:pt>
                <c:pt idx="1812">
                  <c:v>0.59954178929328905</c:v>
                </c:pt>
                <c:pt idx="1813">
                  <c:v>0.59804511666297899</c:v>
                </c:pt>
                <c:pt idx="1814">
                  <c:v>0.59665114283561704</c:v>
                </c:pt>
                <c:pt idx="1815">
                  <c:v>0.59561360478401204</c:v>
                </c:pt>
                <c:pt idx="1816">
                  <c:v>0.594682341814041</c:v>
                </c:pt>
                <c:pt idx="1817">
                  <c:v>0.59407315254211401</c:v>
                </c:pt>
                <c:pt idx="1818">
                  <c:v>0.59359935522079499</c:v>
                </c:pt>
                <c:pt idx="1819">
                  <c:v>0.59328175187110899</c:v>
                </c:pt>
                <c:pt idx="1820">
                  <c:v>0.59304696917533906</c:v>
                </c:pt>
                <c:pt idx="1821">
                  <c:v>0.59288412928581202</c:v>
                </c:pt>
                <c:pt idx="1822">
                  <c:v>0.59276581406593298</c:v>
                </c:pt>
                <c:pt idx="1823">
                  <c:v>0.59266430735588105</c:v>
                </c:pt>
                <c:pt idx="1824">
                  <c:v>0.59256473779678298</c:v>
                </c:pt>
                <c:pt idx="1825">
                  <c:v>0.59248549342155499</c:v>
                </c:pt>
                <c:pt idx="1826">
                  <c:v>0.59241843819618201</c:v>
                </c:pt>
                <c:pt idx="1827">
                  <c:v>0.59231287837028501</c:v>
                </c:pt>
                <c:pt idx="1828">
                  <c:v>0.59203532934188796</c:v>
                </c:pt>
                <c:pt idx="1829">
                  <c:v>0.59173220992088305</c:v>
                </c:pt>
                <c:pt idx="1830">
                  <c:v>0.59123039841651903</c:v>
                </c:pt>
                <c:pt idx="1831">
                  <c:v>0.59070623517036402</c:v>
                </c:pt>
                <c:pt idx="1832">
                  <c:v>0.58988178372383104</c:v>
                </c:pt>
                <c:pt idx="1833">
                  <c:v>0.58903125524520905</c:v>
                </c:pt>
                <c:pt idx="1834">
                  <c:v>0.58791068792343104</c:v>
                </c:pt>
                <c:pt idx="1835">
                  <c:v>0.58676851391792295</c:v>
                </c:pt>
                <c:pt idx="1836">
                  <c:v>0.58536139726638803</c:v>
                </c:pt>
                <c:pt idx="1837">
                  <c:v>0.58392605781555196</c:v>
                </c:pt>
                <c:pt idx="1838">
                  <c:v>0.58231586813926706</c:v>
                </c:pt>
                <c:pt idx="1839">
                  <c:v>0.58070219159126302</c:v>
                </c:pt>
                <c:pt idx="1840">
                  <c:v>0.57893941402435301</c:v>
                </c:pt>
                <c:pt idx="1841">
                  <c:v>0.57712677717208904</c:v>
                </c:pt>
                <c:pt idx="1842">
                  <c:v>0.57524207830429097</c:v>
                </c:pt>
                <c:pt idx="1843">
                  <c:v>0.57330304980278002</c:v>
                </c:pt>
                <c:pt idx="1844">
                  <c:v>0.57111618518829299</c:v>
                </c:pt>
                <c:pt idx="1845">
                  <c:v>0.56871092915535004</c:v>
                </c:pt>
                <c:pt idx="1846">
                  <c:v>0.56600440144538899</c:v>
                </c:pt>
                <c:pt idx="1847">
                  <c:v>0.56299195289611803</c:v>
                </c:pt>
                <c:pt idx="1848">
                  <c:v>0.55958334207534799</c:v>
                </c:pt>
                <c:pt idx="1849">
                  <c:v>0.55575362443924003</c:v>
                </c:pt>
                <c:pt idx="1850">
                  <c:v>0.55167607069015501</c:v>
                </c:pt>
                <c:pt idx="1851">
                  <c:v>0.547424679994583</c:v>
                </c:pt>
                <c:pt idx="1852">
                  <c:v>0.54304981827735899</c:v>
                </c:pt>
                <c:pt idx="1853">
                  <c:v>0.53884935975074799</c:v>
                </c:pt>
                <c:pt idx="1854">
                  <c:v>0.53488940596580503</c:v>
                </c:pt>
                <c:pt idx="1855">
                  <c:v>0.53217909336090097</c:v>
                </c:pt>
                <c:pt idx="1856">
                  <c:v>0.52981240153312703</c:v>
                </c:pt>
                <c:pt idx="1857">
                  <c:v>0.529510861635208</c:v>
                </c:pt>
                <c:pt idx="1858">
                  <c:v>0.52961174249649001</c:v>
                </c:pt>
                <c:pt idx="1859">
                  <c:v>0.532380855083466</c:v>
                </c:pt>
                <c:pt idx="1860">
                  <c:v>0.53549221754074106</c:v>
                </c:pt>
                <c:pt idx="1861">
                  <c:v>0.54145780801773102</c:v>
                </c:pt>
                <c:pt idx="1862">
                  <c:v>0.54767734408378599</c:v>
                </c:pt>
                <c:pt idx="1863">
                  <c:v>0.55555368065833999</c:v>
                </c:pt>
                <c:pt idx="1864">
                  <c:v>0.56351730823516799</c:v>
                </c:pt>
                <c:pt idx="1865">
                  <c:v>0.57256496548652602</c:v>
                </c:pt>
                <c:pt idx="1866">
                  <c:v>0.581595903635025</c:v>
                </c:pt>
                <c:pt idx="1867">
                  <c:v>0.59018859863281303</c:v>
                </c:pt>
                <c:pt idx="1868">
                  <c:v>0.598601138591766</c:v>
                </c:pt>
                <c:pt idx="1869">
                  <c:v>0.606408035755157</c:v>
                </c:pt>
                <c:pt idx="1870">
                  <c:v>0.61400250196456896</c:v>
                </c:pt>
                <c:pt idx="1871">
                  <c:v>0.62014064788818402</c:v>
                </c:pt>
                <c:pt idx="1872">
                  <c:v>0.62581381797790503</c:v>
                </c:pt>
                <c:pt idx="1873">
                  <c:v>0.63043329715728802</c:v>
                </c:pt>
                <c:pt idx="1874">
                  <c:v>0.63462696075439495</c:v>
                </c:pt>
                <c:pt idx="1875">
                  <c:v>0.63794145584106399</c:v>
                </c:pt>
                <c:pt idx="1876">
                  <c:v>0.64080069065094003</c:v>
                </c:pt>
                <c:pt idx="1877">
                  <c:v>0.64312372207641599</c:v>
                </c:pt>
                <c:pt idx="1878">
                  <c:v>0.64507786035537695</c:v>
                </c:pt>
                <c:pt idx="1879">
                  <c:v>0.64655420780181894</c:v>
                </c:pt>
                <c:pt idx="1880">
                  <c:v>0.64760748147964498</c:v>
                </c:pt>
                <c:pt idx="1881">
                  <c:v>0.64838126897811899</c:v>
                </c:pt>
                <c:pt idx="1882">
                  <c:v>0.64886168241500897</c:v>
                </c:pt>
                <c:pt idx="1883">
                  <c:v>0.64918885231018097</c:v>
                </c:pt>
                <c:pt idx="1884">
                  <c:v>0.649296438694</c:v>
                </c:pt>
                <c:pt idx="1885">
                  <c:v>0.64928022623062098</c:v>
                </c:pt>
                <c:pt idx="1886">
                  <c:v>0.64908454418182393</c:v>
                </c:pt>
                <c:pt idx="1887">
                  <c:v>0.64883182048797594</c:v>
                </c:pt>
                <c:pt idx="1888">
                  <c:v>0.64848659038543699</c:v>
                </c:pt>
                <c:pt idx="1889">
                  <c:v>0.64813259840011594</c:v>
                </c:pt>
                <c:pt idx="1890">
                  <c:v>0.64777818918228103</c:v>
                </c:pt>
                <c:pt idx="1891">
                  <c:v>0.64741030931472798</c:v>
                </c:pt>
                <c:pt idx="1892">
                  <c:v>0.647024369239807</c:v>
                </c:pt>
                <c:pt idx="1893">
                  <c:v>0.646652555465698</c:v>
                </c:pt>
                <c:pt idx="1894">
                  <c:v>0.64640877246856698</c:v>
                </c:pt>
                <c:pt idx="1895">
                  <c:v>0.64617309570312498</c:v>
                </c:pt>
                <c:pt idx="1896">
                  <c:v>0.64603242874145494</c:v>
                </c:pt>
                <c:pt idx="1897">
                  <c:v>0.64589253664016699</c:v>
                </c:pt>
                <c:pt idx="1898">
                  <c:v>0.64575651884078999</c:v>
                </c:pt>
                <c:pt idx="1899">
                  <c:v>0.64561960697174092</c:v>
                </c:pt>
                <c:pt idx="1900">
                  <c:v>0.64550820589065594</c:v>
                </c:pt>
                <c:pt idx="1901">
                  <c:v>0.64539424180984495</c:v>
                </c:pt>
                <c:pt idx="1902">
                  <c:v>0.64519170522689795</c:v>
                </c:pt>
                <c:pt idx="1903">
                  <c:v>0.644971168041229</c:v>
                </c:pt>
                <c:pt idx="1904">
                  <c:v>0.64469799995422394</c:v>
                </c:pt>
                <c:pt idx="1905">
                  <c:v>0.64440683126449594</c:v>
                </c:pt>
                <c:pt idx="1906">
                  <c:v>0.64405665397643996</c:v>
                </c:pt>
                <c:pt idx="1907">
                  <c:v>0.64369360208511395</c:v>
                </c:pt>
                <c:pt idx="1908">
                  <c:v>0.64332715272903396</c:v>
                </c:pt>
                <c:pt idx="1909">
                  <c:v>0.64296559095382699</c:v>
                </c:pt>
                <c:pt idx="1910">
                  <c:v>0.64254853725433403</c:v>
                </c:pt>
                <c:pt idx="1911">
                  <c:v>0.64210513830184901</c:v>
                </c:pt>
                <c:pt idx="1912">
                  <c:v>0.64164528846740698</c:v>
                </c:pt>
                <c:pt idx="1913">
                  <c:v>0.64116666316986093</c:v>
                </c:pt>
                <c:pt idx="1914">
                  <c:v>0.64067957401275599</c:v>
                </c:pt>
                <c:pt idx="1915">
                  <c:v>0.64018521308898901</c:v>
                </c:pt>
                <c:pt idx="1916">
                  <c:v>0.63961759805679297</c:v>
                </c:pt>
                <c:pt idx="1917">
                  <c:v>0.63899151086807293</c:v>
                </c:pt>
                <c:pt idx="1918">
                  <c:v>0.63831410408019995</c:v>
                </c:pt>
                <c:pt idx="1919">
                  <c:v>0.63759390115737902</c:v>
                </c:pt>
                <c:pt idx="1920">
                  <c:v>0.636839723587036</c:v>
                </c:pt>
                <c:pt idx="1921">
                  <c:v>0.63604644536971999</c:v>
                </c:pt>
                <c:pt idx="1922">
                  <c:v>0.63524971008300801</c:v>
                </c:pt>
                <c:pt idx="1923">
                  <c:v>0.634456491470337</c:v>
                </c:pt>
                <c:pt idx="1924">
                  <c:v>0.63362059593200692</c:v>
                </c:pt>
                <c:pt idx="1925">
                  <c:v>0.63272879123687698</c:v>
                </c:pt>
                <c:pt idx="1926">
                  <c:v>0.63181523084640501</c:v>
                </c:pt>
                <c:pt idx="1927">
                  <c:v>0.63087866306304896</c:v>
                </c:pt>
                <c:pt idx="1928">
                  <c:v>0.62996385097503693</c:v>
                </c:pt>
                <c:pt idx="1929">
                  <c:v>0.62911067008972199</c:v>
                </c:pt>
                <c:pt idx="1930">
                  <c:v>0.628253138065338</c:v>
                </c:pt>
                <c:pt idx="1931">
                  <c:v>0.62740395069122301</c:v>
                </c:pt>
                <c:pt idx="1932">
                  <c:v>0.62655071020126296</c:v>
                </c:pt>
                <c:pt idx="1933">
                  <c:v>0.62571666240692103</c:v>
                </c:pt>
                <c:pt idx="1934">
                  <c:v>0.62489417791366597</c:v>
                </c:pt>
                <c:pt idx="1935">
                  <c:v>0.62414220571517898</c:v>
                </c:pt>
                <c:pt idx="1936">
                  <c:v>0.62338314056396493</c:v>
                </c:pt>
                <c:pt idx="1937">
                  <c:v>0.62262616157531703</c:v>
                </c:pt>
                <c:pt idx="1938">
                  <c:v>0.62186405658721899</c:v>
                </c:pt>
                <c:pt idx="1939">
                  <c:v>0.62113842964172394</c:v>
                </c:pt>
                <c:pt idx="1940">
                  <c:v>0.62041620016097998</c:v>
                </c:pt>
                <c:pt idx="1941">
                  <c:v>0.61977837085723897</c:v>
                </c:pt>
                <c:pt idx="1942">
                  <c:v>0.61912415027618395</c:v>
                </c:pt>
                <c:pt idx="1943">
                  <c:v>0.61833713054657002</c:v>
                </c:pt>
                <c:pt idx="1944">
                  <c:v>0.61753968000411996</c:v>
                </c:pt>
                <c:pt idx="1945">
                  <c:v>0.61681524515151998</c:v>
                </c:pt>
                <c:pt idx="1946">
                  <c:v>0.61608163118362402</c:v>
                </c:pt>
                <c:pt idx="1947">
                  <c:v>0.61529401540756201</c:v>
                </c:pt>
                <c:pt idx="1948">
                  <c:v>0.614492511749268</c:v>
                </c:pt>
                <c:pt idx="1949">
                  <c:v>0.61360923051834093</c:v>
                </c:pt>
                <c:pt idx="1950">
                  <c:v>0.61271313428878793</c:v>
                </c:pt>
                <c:pt idx="1951">
                  <c:v>0.611679291725159</c:v>
                </c:pt>
                <c:pt idx="1952">
                  <c:v>0.61062077283859295</c:v>
                </c:pt>
                <c:pt idx="1953">
                  <c:v>0.60949925184249898</c:v>
                </c:pt>
                <c:pt idx="1954">
                  <c:v>0.60835752487182593</c:v>
                </c:pt>
                <c:pt idx="1955">
                  <c:v>0.60711691379547095</c:v>
                </c:pt>
                <c:pt idx="1956">
                  <c:v>0.60584948062896693</c:v>
                </c:pt>
                <c:pt idx="1957">
                  <c:v>0.60467342138290403</c:v>
                </c:pt>
                <c:pt idx="1958">
                  <c:v>0.60350219011306794</c:v>
                </c:pt>
                <c:pt idx="1959">
                  <c:v>0.602299427986145</c:v>
                </c:pt>
                <c:pt idx="1960">
                  <c:v>0.60107890367507899</c:v>
                </c:pt>
                <c:pt idx="1961">
                  <c:v>0.60003796815872201</c:v>
                </c:pt>
                <c:pt idx="1962">
                  <c:v>0.59903309345245404</c:v>
                </c:pt>
                <c:pt idx="1963">
                  <c:v>0.59806788563728297</c:v>
                </c:pt>
                <c:pt idx="1964">
                  <c:v>0.59710780382156403</c:v>
                </c:pt>
                <c:pt idx="1965">
                  <c:v>0.59630472064018303</c:v>
                </c:pt>
                <c:pt idx="1966">
                  <c:v>0.59554795026779206</c:v>
                </c:pt>
                <c:pt idx="1967">
                  <c:v>0.59490404129028296</c:v>
                </c:pt>
                <c:pt idx="1968">
                  <c:v>0.59429944157600401</c:v>
                </c:pt>
                <c:pt idx="1969">
                  <c:v>0.59388897418975806</c:v>
                </c:pt>
                <c:pt idx="1970">
                  <c:v>0.59355444312095595</c:v>
                </c:pt>
                <c:pt idx="1971">
                  <c:v>0.593239849805832</c:v>
                </c:pt>
                <c:pt idx="1972">
                  <c:v>0.59293628334999104</c:v>
                </c:pt>
                <c:pt idx="1973">
                  <c:v>0.59282556772232098</c:v>
                </c:pt>
                <c:pt idx="1974">
                  <c:v>0.59281069636344896</c:v>
                </c:pt>
                <c:pt idx="1975">
                  <c:v>0.59284845590591395</c:v>
                </c:pt>
                <c:pt idx="1976">
                  <c:v>0.59291494488716101</c:v>
                </c:pt>
                <c:pt idx="1977">
                  <c:v>0.59307829141616797</c:v>
                </c:pt>
                <c:pt idx="1978">
                  <c:v>0.59330121278762804</c:v>
                </c:pt>
                <c:pt idx="1979">
                  <c:v>0.59363842606544504</c:v>
                </c:pt>
                <c:pt idx="1980">
                  <c:v>0.594056940078735</c:v>
                </c:pt>
                <c:pt idx="1981">
                  <c:v>0.59448460340499898</c:v>
                </c:pt>
                <c:pt idx="1982">
                  <c:v>0.59493363499641405</c:v>
                </c:pt>
                <c:pt idx="1983">
                  <c:v>0.59538609385490404</c:v>
                </c:pt>
                <c:pt idx="1984">
                  <c:v>0.59584990739822397</c:v>
                </c:pt>
                <c:pt idx="1985">
                  <c:v>0.59621099233627306</c:v>
                </c:pt>
                <c:pt idx="1986">
                  <c:v>0.59650844931602498</c:v>
                </c:pt>
                <c:pt idx="1987">
                  <c:v>0.59662813544273396</c:v>
                </c:pt>
                <c:pt idx="1988">
                  <c:v>0.59659892916679402</c:v>
                </c:pt>
                <c:pt idx="1989">
                  <c:v>0.59645602703094502</c:v>
                </c:pt>
                <c:pt idx="1990">
                  <c:v>0.59620810151100201</c:v>
                </c:pt>
                <c:pt idx="1991">
                  <c:v>0.59582704901695305</c:v>
                </c:pt>
                <c:pt idx="1992">
                  <c:v>0.59531620740890501</c:v>
                </c:pt>
                <c:pt idx="1993">
                  <c:v>0.59472573399543804</c:v>
                </c:pt>
                <c:pt idx="1994">
                  <c:v>0.59405246973037695</c:v>
                </c:pt>
                <c:pt idx="1995">
                  <c:v>0.593273109197617</c:v>
                </c:pt>
                <c:pt idx="1996">
                  <c:v>0.59235549569129897</c:v>
                </c:pt>
                <c:pt idx="1997">
                  <c:v>0.59142372608184801</c:v>
                </c:pt>
                <c:pt idx="1998">
                  <c:v>0.59045699834823595</c:v>
                </c:pt>
                <c:pt idx="1999">
                  <c:v>0.589458352327347</c:v>
                </c:pt>
                <c:pt idx="2000">
                  <c:v>0.58840779066085802</c:v>
                </c:pt>
                <c:pt idx="2001">
                  <c:v>0.58746943473815905</c:v>
                </c:pt>
                <c:pt idx="2002">
                  <c:v>0.58663595318794304</c:v>
                </c:pt>
                <c:pt idx="2003">
                  <c:v>0.58591986298561105</c:v>
                </c:pt>
                <c:pt idx="2004">
                  <c:v>0.58534271121025105</c:v>
                </c:pt>
                <c:pt idx="2005">
                  <c:v>0.58488044738769496</c:v>
                </c:pt>
                <c:pt idx="2006">
                  <c:v>0.584565913677216</c:v>
                </c:pt>
                <c:pt idx="2007">
                  <c:v>0.58430252075195299</c:v>
                </c:pt>
                <c:pt idx="2008">
                  <c:v>0.58409402370452901</c:v>
                </c:pt>
                <c:pt idx="2009">
                  <c:v>0.58399522900581402</c:v>
                </c:pt>
                <c:pt idx="2010">
                  <c:v>0.58409169912338299</c:v>
                </c:pt>
                <c:pt idx="2011">
                  <c:v>0.58416802287101699</c:v>
                </c:pt>
                <c:pt idx="2012">
                  <c:v>0.58425486683845496</c:v>
                </c:pt>
                <c:pt idx="2013">
                  <c:v>0.58426389694213898</c:v>
                </c:pt>
                <c:pt idx="2014">
                  <c:v>0.584259217977524</c:v>
                </c:pt>
                <c:pt idx="2015">
                  <c:v>0.58426362872123705</c:v>
                </c:pt>
                <c:pt idx="2016">
                  <c:v>0.58426169157028196</c:v>
                </c:pt>
                <c:pt idx="2017">
                  <c:v>0.58402392864227304</c:v>
                </c:pt>
                <c:pt idx="2018">
                  <c:v>0.58351791501045203</c:v>
                </c:pt>
                <c:pt idx="2019">
                  <c:v>0.58284167051315305</c:v>
                </c:pt>
                <c:pt idx="2020">
                  <c:v>0.58191487789154106</c:v>
                </c:pt>
                <c:pt idx="2021">
                  <c:v>0.58091307282447802</c:v>
                </c:pt>
                <c:pt idx="2022">
                  <c:v>0.57976750135421795</c:v>
                </c:pt>
                <c:pt idx="2023">
                  <c:v>0.578598296642303</c:v>
                </c:pt>
                <c:pt idx="2024">
                  <c:v>0.57732594609260601</c:v>
                </c:pt>
                <c:pt idx="2025">
                  <c:v>0.576059913635254</c:v>
                </c:pt>
                <c:pt idx="2026">
                  <c:v>0.57477540373802205</c:v>
                </c:pt>
                <c:pt idx="2027">
                  <c:v>0.57354748845100401</c:v>
                </c:pt>
                <c:pt idx="2028">
                  <c:v>0.57232967615127606</c:v>
                </c:pt>
                <c:pt idx="2029">
                  <c:v>0.57126650810241697</c:v>
                </c:pt>
                <c:pt idx="2030">
                  <c:v>0.57033596038818402</c:v>
                </c:pt>
                <c:pt idx="2031">
                  <c:v>0.56958717703819306</c:v>
                </c:pt>
                <c:pt idx="2032">
                  <c:v>0.56907523274421701</c:v>
                </c:pt>
                <c:pt idx="2033">
                  <c:v>0.56882730722427399</c:v>
                </c:pt>
                <c:pt idx="2034">
                  <c:v>0.56882736682891799</c:v>
                </c:pt>
                <c:pt idx="2035">
                  <c:v>0.56897226572036697</c:v>
                </c:pt>
                <c:pt idx="2036">
                  <c:v>0.56941626071929896</c:v>
                </c:pt>
                <c:pt idx="2037">
                  <c:v>0.56997749805450404</c:v>
                </c:pt>
                <c:pt idx="2038">
                  <c:v>0.57066825628280604</c:v>
                </c:pt>
                <c:pt idx="2039">
                  <c:v>0.57150349617004403</c:v>
                </c:pt>
                <c:pt idx="2040">
                  <c:v>0.57261565923690805</c:v>
                </c:pt>
                <c:pt idx="2041">
                  <c:v>0.57382146120071398</c:v>
                </c:pt>
                <c:pt idx="2042">
                  <c:v>0.57511646151542706</c:v>
                </c:pt>
                <c:pt idx="2043">
                  <c:v>0.57639301419258104</c:v>
                </c:pt>
                <c:pt idx="2044">
                  <c:v>0.57771525382995603</c:v>
                </c:pt>
                <c:pt idx="2045">
                  <c:v>0.57893169522285504</c:v>
                </c:pt>
                <c:pt idx="2046">
                  <c:v>0.58007205128669703</c:v>
                </c:pt>
                <c:pt idx="2047">
                  <c:v>0.58119914531707806</c:v>
                </c:pt>
                <c:pt idx="2048">
                  <c:v>0.58246192932128904</c:v>
                </c:pt>
                <c:pt idx="2049">
                  <c:v>0.58369392752647398</c:v>
                </c:pt>
                <c:pt idx="2050">
                  <c:v>0.584773874282837</c:v>
                </c:pt>
                <c:pt idx="2051">
                  <c:v>0.58562124371528601</c:v>
                </c:pt>
                <c:pt idx="2052">
                  <c:v>0.58639664053916896</c:v>
                </c:pt>
                <c:pt idx="2053">
                  <c:v>0.58688620328903196</c:v>
                </c:pt>
                <c:pt idx="2054">
                  <c:v>0.58718050122261001</c:v>
                </c:pt>
                <c:pt idx="2055">
                  <c:v>0.58744526505470296</c:v>
                </c:pt>
                <c:pt idx="2056">
                  <c:v>0.58760852217674298</c:v>
                </c:pt>
                <c:pt idx="2057">
                  <c:v>0.58759806156158401</c:v>
                </c:pt>
                <c:pt idx="2058">
                  <c:v>0.58743593692779505</c:v>
                </c:pt>
                <c:pt idx="2059">
                  <c:v>0.587233310937881</c:v>
                </c:pt>
                <c:pt idx="2060">
                  <c:v>0.587032294273376</c:v>
                </c:pt>
                <c:pt idx="2061">
                  <c:v>0.58663645982742296</c:v>
                </c:pt>
                <c:pt idx="2062">
                  <c:v>0.58603317141532896</c:v>
                </c:pt>
                <c:pt idx="2063">
                  <c:v>0.58538821935653695</c:v>
                </c:pt>
                <c:pt idx="2064">
                  <c:v>0.58468956351280199</c:v>
                </c:pt>
                <c:pt idx="2065">
                  <c:v>0.58414668440818796</c:v>
                </c:pt>
                <c:pt idx="2066">
                  <c:v>0.58359701037406897</c:v>
                </c:pt>
                <c:pt idx="2067">
                  <c:v>0.58276296257972704</c:v>
                </c:pt>
                <c:pt idx="2068">
                  <c:v>0.58186627030372595</c:v>
                </c:pt>
                <c:pt idx="2069">
                  <c:v>0.580817675590515</c:v>
                </c:pt>
                <c:pt idx="2070">
                  <c:v>0.57976124286651598</c:v>
                </c:pt>
                <c:pt idx="2071">
                  <c:v>0.57868147492408806</c:v>
                </c:pt>
                <c:pt idx="2072">
                  <c:v>0.57755828499794004</c:v>
                </c:pt>
                <c:pt idx="2073">
                  <c:v>0.57643265128135701</c:v>
                </c:pt>
                <c:pt idx="2074">
                  <c:v>0.57525855898857103</c:v>
                </c:pt>
                <c:pt idx="2075">
                  <c:v>0.57400036454200698</c:v>
                </c:pt>
                <c:pt idx="2076">
                  <c:v>0.57263011336326597</c:v>
                </c:pt>
                <c:pt idx="2077">
                  <c:v>0.571095055341721</c:v>
                </c:pt>
                <c:pt idx="2078">
                  <c:v>0.56953213214874299</c:v>
                </c:pt>
                <c:pt idx="2079">
                  <c:v>0.56806716918945299</c:v>
                </c:pt>
                <c:pt idx="2080">
                  <c:v>0.56654608845710797</c:v>
                </c:pt>
                <c:pt idx="2081">
                  <c:v>0.56478924155235299</c:v>
                </c:pt>
                <c:pt idx="2082">
                  <c:v>0.56293091773986803</c:v>
                </c:pt>
                <c:pt idx="2083">
                  <c:v>0.56111217141151404</c:v>
                </c:pt>
                <c:pt idx="2084">
                  <c:v>0.55933595299720795</c:v>
                </c:pt>
                <c:pt idx="2085">
                  <c:v>0.55755571126937897</c:v>
                </c:pt>
                <c:pt idx="2086">
                  <c:v>0.55572367310523996</c:v>
                </c:pt>
                <c:pt idx="2087">
                  <c:v>0.55383334159851105</c:v>
                </c:pt>
                <c:pt idx="2088">
                  <c:v>0.55186549425125098</c:v>
                </c:pt>
                <c:pt idx="2089">
                  <c:v>0.55019045472145101</c:v>
                </c:pt>
                <c:pt idx="2090">
                  <c:v>0.548660552501678</c:v>
                </c:pt>
                <c:pt idx="2091">
                  <c:v>0.54714310765266405</c:v>
                </c:pt>
                <c:pt idx="2092">
                  <c:v>0.54584131240844702</c:v>
                </c:pt>
                <c:pt idx="2093">
                  <c:v>0.5449442923069</c:v>
                </c:pt>
                <c:pt idx="2094">
                  <c:v>0.54390988349914604</c:v>
                </c:pt>
                <c:pt idx="2095">
                  <c:v>0.542605704069138</c:v>
                </c:pt>
                <c:pt idx="2096">
                  <c:v>0.54140657782554602</c:v>
                </c:pt>
                <c:pt idx="2097">
                  <c:v>0.54044879078865105</c:v>
                </c:pt>
                <c:pt idx="2098">
                  <c:v>0.53947181105613695</c:v>
                </c:pt>
                <c:pt idx="2099">
                  <c:v>0.538553810119629</c:v>
                </c:pt>
                <c:pt idx="2100">
                  <c:v>0.53761780858039898</c:v>
                </c:pt>
                <c:pt idx="2101">
                  <c:v>0.53659466505050701</c:v>
                </c:pt>
                <c:pt idx="2102">
                  <c:v>0.53561708927154505</c:v>
                </c:pt>
                <c:pt idx="2103">
                  <c:v>0.53455693125724801</c:v>
                </c:pt>
                <c:pt idx="2104">
                  <c:v>0.53352064490318296</c:v>
                </c:pt>
                <c:pt idx="2105">
                  <c:v>0.532738602161407</c:v>
                </c:pt>
                <c:pt idx="2106">
                  <c:v>0.53218183517456097</c:v>
                </c:pt>
                <c:pt idx="2107">
                  <c:v>0.53183723092079205</c:v>
                </c:pt>
                <c:pt idx="2108">
                  <c:v>0.53146729469299303</c:v>
                </c:pt>
                <c:pt idx="2109">
                  <c:v>0.531150287389755</c:v>
                </c:pt>
                <c:pt idx="2110">
                  <c:v>0.53070703744888303</c:v>
                </c:pt>
                <c:pt idx="2111">
                  <c:v>0.53011507391929602</c:v>
                </c:pt>
                <c:pt idx="2112">
                  <c:v>0.52976924777030898</c:v>
                </c:pt>
                <c:pt idx="2113">
                  <c:v>0.52964667081832906</c:v>
                </c:pt>
                <c:pt idx="2114">
                  <c:v>0.52929357290267898</c:v>
                </c:pt>
                <c:pt idx="2115">
                  <c:v>0.52841792106628405</c:v>
                </c:pt>
                <c:pt idx="2116">
                  <c:v>0.52744550108909605</c:v>
                </c:pt>
                <c:pt idx="2117">
                  <c:v>0.52662394046783401</c:v>
                </c:pt>
                <c:pt idx="2118">
                  <c:v>0.525824999809265</c:v>
                </c:pt>
                <c:pt idx="2119">
                  <c:v>0.52551380395889302</c:v>
                </c:pt>
                <c:pt idx="2120">
                  <c:v>0.52517507076263403</c:v>
                </c:pt>
                <c:pt idx="2121">
                  <c:v>0.52493644356727598</c:v>
                </c:pt>
                <c:pt idx="2122">
                  <c:v>0.52471975088119505</c:v>
                </c:pt>
                <c:pt idx="2123">
                  <c:v>0.52394956946373006</c:v>
                </c:pt>
                <c:pt idx="2124">
                  <c:v>0.52318382859230006</c:v>
                </c:pt>
                <c:pt idx="2125">
                  <c:v>0.522354340553284</c:v>
                </c:pt>
                <c:pt idx="2126">
                  <c:v>0.52122367024421701</c:v>
                </c:pt>
                <c:pt idx="2127">
                  <c:v>0.52035984992980999</c:v>
                </c:pt>
                <c:pt idx="2128">
                  <c:v>0.519681400060654</c:v>
                </c:pt>
                <c:pt idx="2129">
                  <c:v>0.51849291324615498</c:v>
                </c:pt>
                <c:pt idx="2130">
                  <c:v>0.51638305783271798</c:v>
                </c:pt>
                <c:pt idx="2131">
                  <c:v>0.51516226530075104</c:v>
                </c:pt>
                <c:pt idx="2132">
                  <c:v>0.515360271930695</c:v>
                </c:pt>
                <c:pt idx="2133">
                  <c:v>0.51465499997138997</c:v>
                </c:pt>
                <c:pt idx="2134">
                  <c:v>0.51298323869705198</c:v>
                </c:pt>
                <c:pt idx="2135">
                  <c:v>0.51175282001495404</c:v>
                </c:pt>
                <c:pt idx="2136">
                  <c:v>0.510799324512482</c:v>
                </c:pt>
                <c:pt idx="2137">
                  <c:v>0.51042512655258199</c:v>
                </c:pt>
                <c:pt idx="2138">
                  <c:v>0.50997496247291596</c:v>
                </c:pt>
                <c:pt idx="2139">
                  <c:v>0.50737223625183103</c:v>
                </c:pt>
                <c:pt idx="2140">
                  <c:v>0.50451812744140601</c:v>
                </c:pt>
                <c:pt idx="2141">
                  <c:v>0.50330350399017298</c:v>
                </c:pt>
                <c:pt idx="2142">
                  <c:v>0.50301540493965102</c:v>
                </c:pt>
                <c:pt idx="2143">
                  <c:v>0.50344449877739006</c:v>
                </c:pt>
                <c:pt idx="2144">
                  <c:v>0.50341839194297799</c:v>
                </c:pt>
                <c:pt idx="2145">
                  <c:v>0.50373864769935606</c:v>
                </c:pt>
                <c:pt idx="2146">
                  <c:v>0.50343722701072702</c:v>
                </c:pt>
                <c:pt idx="2147">
                  <c:v>0.50099868178367601</c:v>
                </c:pt>
                <c:pt idx="2148">
                  <c:v>0.49931944012641905</c:v>
                </c:pt>
                <c:pt idx="2149">
                  <c:v>0.49967933297157296</c:v>
                </c:pt>
                <c:pt idx="2150">
                  <c:v>0.50155288577079804</c:v>
                </c:pt>
              </c:numCache>
            </c:numRef>
          </c:yVal>
          <c:smooth val="0"/>
          <c:extLst>
            <c:ext xmlns:c16="http://schemas.microsoft.com/office/drawing/2014/chart" uri="{C3380CC4-5D6E-409C-BE32-E72D297353CC}">
              <c16:uniqueId val="{00000001-0794-4420-B4B0-F0F885DB7FD4}"/>
            </c:ext>
          </c:extLst>
        </c:ser>
        <c:dLbls>
          <c:showLegendKey val="0"/>
          <c:showVal val="0"/>
          <c:showCatName val="0"/>
          <c:showSerName val="0"/>
          <c:showPercent val="0"/>
          <c:showBubbleSize val="0"/>
        </c:dLbls>
        <c:axId val="632611688"/>
        <c:axId val="632616936"/>
      </c:scatterChart>
      <c:valAx>
        <c:axId val="632611688"/>
        <c:scaling>
          <c:orientation val="minMax"/>
          <c:max val="2500"/>
          <c:min val="3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Wavelength (nm)</a:t>
                </a:r>
              </a:p>
            </c:rich>
          </c:tx>
          <c:layout>
            <c:manualLayout>
              <c:xMode val="edge"/>
              <c:yMode val="edge"/>
              <c:x val="0.41552077865266845"/>
              <c:y val="0.8468511227763195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w="9525" cap="flat" cmpd="sng" algn="ctr">
            <a:solidFill>
              <a:schemeClr val="tx1"/>
            </a:solidFill>
            <a:round/>
          </a:ln>
          <a:effectLst/>
        </c:spPr>
        <c:txPr>
          <a:bodyPr rot="5400000" spcFirstLastPara="1" vertOverflow="ellipsis"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32616936"/>
        <c:crosses val="autoZero"/>
        <c:crossBetween val="midCat"/>
        <c:majorUnit val="100"/>
        <c:minorUnit val="50"/>
      </c:valAx>
      <c:valAx>
        <c:axId val="632616936"/>
        <c:scaling>
          <c:orientation val="minMax"/>
          <c:min val="0.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Stacked Reflectance</a:t>
                </a:r>
              </a:p>
            </c:rich>
          </c:tx>
          <c:layout>
            <c:manualLayout>
              <c:xMode val="edge"/>
              <c:yMode val="edge"/>
              <c:x val="2.2222222222222223E-2"/>
              <c:y val="0.1624537037037037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32611688"/>
        <c:crosses val="autoZero"/>
        <c:crossBetween val="midCat"/>
      </c:valAx>
      <c:spPr>
        <a:noFill/>
        <a:ln>
          <a:noFill/>
        </a:ln>
        <a:effectLst/>
      </c:spPr>
    </c:plotArea>
    <c:legend>
      <c:legendPos val="b"/>
      <c:layout>
        <c:manualLayout>
          <c:xMode val="edge"/>
          <c:yMode val="edge"/>
          <c:x val="0.29405008748906386"/>
          <c:y val="0.54600357247010778"/>
          <c:w val="0.47856649168853893"/>
          <c:h val="7.899642752989209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CA" b="1">
                <a:latin typeface="Arial" panose="020B0604020202020204" pitchFamily="34" charset="0"/>
                <a:cs typeface="Arial" panose="020B0604020202020204" pitchFamily="34" charset="0"/>
              </a:rPr>
              <a:t>Dickite + Kaolinite Mixtures</a:t>
            </a:r>
          </a:p>
        </c:rich>
      </c:tx>
      <c:layout>
        <c:manualLayout>
          <c:xMode val="edge"/>
          <c:yMode val="edge"/>
          <c:x val="0.26607633420822396"/>
          <c:y val="7.8703703703703706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Dik+Kln'!$D$1</c:f>
              <c:strCache>
                <c:ptCount val="1"/>
                <c:pt idx="0">
                  <c:v>D-K 80:20</c:v>
                </c:pt>
              </c:strCache>
            </c:strRef>
          </c:tx>
          <c:spPr>
            <a:ln w="19050" cap="rnd">
              <a:solidFill>
                <a:schemeClr val="accent1"/>
              </a:solidFill>
              <a:round/>
            </a:ln>
            <a:effectLst/>
          </c:spPr>
          <c:marker>
            <c:symbol val="none"/>
          </c:marker>
          <c:xVal>
            <c:numRef>
              <c:f>'Dik+Kln'!$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Dik+Kln'!$D$2:$D$2152</c:f>
              <c:numCache>
                <c:formatCode>0.00000</c:formatCode>
                <c:ptCount val="2151"/>
                <c:pt idx="0">
                  <c:v>0.12094587087631201</c:v>
                </c:pt>
                <c:pt idx="1">
                  <c:v>0.113234393298626</c:v>
                </c:pt>
                <c:pt idx="2">
                  <c:v>0.106883741915226</c:v>
                </c:pt>
                <c:pt idx="3">
                  <c:v>0.140677824616432</c:v>
                </c:pt>
                <c:pt idx="4">
                  <c:v>0.15480756759643599</c:v>
                </c:pt>
                <c:pt idx="5">
                  <c:v>0.15805923938751201</c:v>
                </c:pt>
                <c:pt idx="6">
                  <c:v>0.15616552531719199</c:v>
                </c:pt>
                <c:pt idx="7">
                  <c:v>0.17338299751281699</c:v>
                </c:pt>
                <c:pt idx="8">
                  <c:v>0.190973415970802</c:v>
                </c:pt>
                <c:pt idx="9">
                  <c:v>0.20132476091384899</c:v>
                </c:pt>
                <c:pt idx="10">
                  <c:v>0.19579485058784499</c:v>
                </c:pt>
                <c:pt idx="11">
                  <c:v>0.192931398749352</c:v>
                </c:pt>
                <c:pt idx="12">
                  <c:v>0.194236725568771</c:v>
                </c:pt>
                <c:pt idx="13">
                  <c:v>0.203013435006142</c:v>
                </c:pt>
                <c:pt idx="14">
                  <c:v>0.211616426706314</c:v>
                </c:pt>
                <c:pt idx="15">
                  <c:v>0.220228686928749</c:v>
                </c:pt>
                <c:pt idx="16">
                  <c:v>0.22940930724144001</c:v>
                </c:pt>
                <c:pt idx="17">
                  <c:v>0.22327521443366999</c:v>
                </c:pt>
                <c:pt idx="18">
                  <c:v>0.220732882618904</c:v>
                </c:pt>
                <c:pt idx="19">
                  <c:v>0.23348321020603199</c:v>
                </c:pt>
                <c:pt idx="20">
                  <c:v>0.24290776252746599</c:v>
                </c:pt>
                <c:pt idx="21">
                  <c:v>0.24423930048942599</c:v>
                </c:pt>
                <c:pt idx="22">
                  <c:v>0.23772035539150199</c:v>
                </c:pt>
                <c:pt idx="23">
                  <c:v>0.24008272588252999</c:v>
                </c:pt>
                <c:pt idx="24">
                  <c:v>0.24605037271976499</c:v>
                </c:pt>
                <c:pt idx="25">
                  <c:v>0.25118118524551403</c:v>
                </c:pt>
                <c:pt idx="26">
                  <c:v>0.24111232161521901</c:v>
                </c:pt>
                <c:pt idx="27">
                  <c:v>0.24078692495822901</c:v>
                </c:pt>
                <c:pt idx="28">
                  <c:v>0.244083732366562</c:v>
                </c:pt>
                <c:pt idx="29">
                  <c:v>0.248048171401024</c:v>
                </c:pt>
                <c:pt idx="30">
                  <c:v>0.25248491764068598</c:v>
                </c:pt>
                <c:pt idx="31">
                  <c:v>0.25437745451927202</c:v>
                </c:pt>
                <c:pt idx="32">
                  <c:v>0.25319430232048001</c:v>
                </c:pt>
                <c:pt idx="33">
                  <c:v>0.253573268651962</c:v>
                </c:pt>
                <c:pt idx="34">
                  <c:v>0.25503137707710299</c:v>
                </c:pt>
                <c:pt idx="35">
                  <c:v>0.25761482119560197</c:v>
                </c:pt>
                <c:pt idx="36">
                  <c:v>0.26267796754836997</c:v>
                </c:pt>
                <c:pt idx="37">
                  <c:v>0.26413172483444203</c:v>
                </c:pt>
                <c:pt idx="38">
                  <c:v>0.26348519325256298</c:v>
                </c:pt>
                <c:pt idx="39">
                  <c:v>0.26121777296066301</c:v>
                </c:pt>
                <c:pt idx="40">
                  <c:v>0.26525393128395103</c:v>
                </c:pt>
                <c:pt idx="41">
                  <c:v>0.26969832181930498</c:v>
                </c:pt>
                <c:pt idx="42">
                  <c:v>0.27314642071723899</c:v>
                </c:pt>
                <c:pt idx="43">
                  <c:v>0.26871061325073198</c:v>
                </c:pt>
                <c:pt idx="44">
                  <c:v>0.26833894848823497</c:v>
                </c:pt>
                <c:pt idx="45">
                  <c:v>0.27133977413177501</c:v>
                </c:pt>
                <c:pt idx="46">
                  <c:v>0.274267077445984</c:v>
                </c:pt>
                <c:pt idx="47">
                  <c:v>0.27464941143989602</c:v>
                </c:pt>
                <c:pt idx="48">
                  <c:v>0.27390795946121199</c:v>
                </c:pt>
                <c:pt idx="49">
                  <c:v>0.273330748081207</c:v>
                </c:pt>
                <c:pt idx="50">
                  <c:v>0.275276958942413</c:v>
                </c:pt>
                <c:pt idx="51">
                  <c:v>0.277229934930801</c:v>
                </c:pt>
                <c:pt idx="52">
                  <c:v>0.27825537323951699</c:v>
                </c:pt>
                <c:pt idx="53">
                  <c:v>0.27824780344963101</c:v>
                </c:pt>
                <c:pt idx="54">
                  <c:v>0.27805051207542397</c:v>
                </c:pt>
                <c:pt idx="55">
                  <c:v>0.27785268425941501</c:v>
                </c:pt>
                <c:pt idx="56">
                  <c:v>0.27923622727394098</c:v>
                </c:pt>
                <c:pt idx="57">
                  <c:v>0.28056576848030101</c:v>
                </c:pt>
                <c:pt idx="58">
                  <c:v>0.281574487686157</c:v>
                </c:pt>
                <c:pt idx="59">
                  <c:v>0.281491428613663</c:v>
                </c:pt>
                <c:pt idx="60">
                  <c:v>0.28145408630371099</c:v>
                </c:pt>
                <c:pt idx="61">
                  <c:v>0.28209251165389998</c:v>
                </c:pt>
                <c:pt idx="62">
                  <c:v>0.28398168087005599</c:v>
                </c:pt>
                <c:pt idx="63">
                  <c:v>0.28400838375091603</c:v>
                </c:pt>
                <c:pt idx="64">
                  <c:v>0.28360730409622198</c:v>
                </c:pt>
                <c:pt idx="65">
                  <c:v>0.28302314877510099</c:v>
                </c:pt>
                <c:pt idx="66">
                  <c:v>0.28451994061469998</c:v>
                </c:pt>
                <c:pt idx="67">
                  <c:v>0.286060661077499</c:v>
                </c:pt>
                <c:pt idx="68">
                  <c:v>0.287360399961472</c:v>
                </c:pt>
                <c:pt idx="69">
                  <c:v>0.28735667467117298</c:v>
                </c:pt>
                <c:pt idx="70">
                  <c:v>0.28738218545913702</c:v>
                </c:pt>
                <c:pt idx="71">
                  <c:v>0.28736528754234297</c:v>
                </c:pt>
                <c:pt idx="72">
                  <c:v>0.28723126649856601</c:v>
                </c:pt>
                <c:pt idx="73">
                  <c:v>0.28874468803405801</c:v>
                </c:pt>
                <c:pt idx="74">
                  <c:v>0.29017260670661899</c:v>
                </c:pt>
                <c:pt idx="75">
                  <c:v>0.29117721319198597</c:v>
                </c:pt>
                <c:pt idx="76">
                  <c:v>0.29112601280212402</c:v>
                </c:pt>
                <c:pt idx="77">
                  <c:v>0.29186889529228199</c:v>
                </c:pt>
                <c:pt idx="78">
                  <c:v>0.29315623641014099</c:v>
                </c:pt>
                <c:pt idx="79">
                  <c:v>0.29413869976997398</c:v>
                </c:pt>
                <c:pt idx="80">
                  <c:v>0.29456162452697798</c:v>
                </c:pt>
                <c:pt idx="81">
                  <c:v>0.29484215378761303</c:v>
                </c:pt>
                <c:pt idx="82">
                  <c:v>0.29537513852119401</c:v>
                </c:pt>
                <c:pt idx="83">
                  <c:v>0.29704105854034402</c:v>
                </c:pt>
                <c:pt idx="84">
                  <c:v>0.29871660470962502</c:v>
                </c:pt>
                <c:pt idx="85">
                  <c:v>0.30009007453918501</c:v>
                </c:pt>
                <c:pt idx="86">
                  <c:v>0.300079375505447</c:v>
                </c:pt>
                <c:pt idx="87">
                  <c:v>0.30036899447441101</c:v>
                </c:pt>
                <c:pt idx="88">
                  <c:v>0.301036506891251</c:v>
                </c:pt>
                <c:pt idx="89">
                  <c:v>0.30235636234283397</c:v>
                </c:pt>
                <c:pt idx="90">
                  <c:v>0.30319309234619102</c:v>
                </c:pt>
                <c:pt idx="91">
                  <c:v>0.30373796820640597</c:v>
                </c:pt>
                <c:pt idx="92">
                  <c:v>0.30413284897804299</c:v>
                </c:pt>
                <c:pt idx="93">
                  <c:v>0.30467334389686601</c:v>
                </c:pt>
                <c:pt idx="94">
                  <c:v>0.30551356077194203</c:v>
                </c:pt>
                <c:pt idx="95">
                  <c:v>0.30681374669075001</c:v>
                </c:pt>
                <c:pt idx="96">
                  <c:v>0.30725905299186701</c:v>
                </c:pt>
                <c:pt idx="97">
                  <c:v>0.30755078792571999</c:v>
                </c:pt>
                <c:pt idx="98">
                  <c:v>0.30779135227203402</c:v>
                </c:pt>
                <c:pt idx="99">
                  <c:v>0.308588117361069</c:v>
                </c:pt>
                <c:pt idx="100">
                  <c:v>0.309656411409378</c:v>
                </c:pt>
                <c:pt idx="101">
                  <c:v>0.31063950061798101</c:v>
                </c:pt>
                <c:pt idx="102">
                  <c:v>0.31071022152900701</c:v>
                </c:pt>
                <c:pt idx="103">
                  <c:v>0.31090557575225802</c:v>
                </c:pt>
                <c:pt idx="104">
                  <c:v>0.31150239706039401</c:v>
                </c:pt>
                <c:pt idx="105">
                  <c:v>0.312816172838211</c:v>
                </c:pt>
                <c:pt idx="106">
                  <c:v>0.31290867924690202</c:v>
                </c:pt>
                <c:pt idx="107">
                  <c:v>0.31308525800705</c:v>
                </c:pt>
                <c:pt idx="108">
                  <c:v>0.31350767612457298</c:v>
                </c:pt>
                <c:pt idx="109">
                  <c:v>0.31397080421447798</c:v>
                </c:pt>
                <c:pt idx="110">
                  <c:v>0.31447187066078203</c:v>
                </c:pt>
                <c:pt idx="111">
                  <c:v>0.31493353843688998</c:v>
                </c:pt>
                <c:pt idx="112">
                  <c:v>0.31507802009582497</c:v>
                </c:pt>
                <c:pt idx="113">
                  <c:v>0.31528097391128501</c:v>
                </c:pt>
                <c:pt idx="114">
                  <c:v>0.31550660729408297</c:v>
                </c:pt>
                <c:pt idx="115">
                  <c:v>0.315739035606384</c:v>
                </c:pt>
                <c:pt idx="116">
                  <c:v>0.31670504808425898</c:v>
                </c:pt>
                <c:pt idx="117">
                  <c:v>0.317287117242813</c:v>
                </c:pt>
                <c:pt idx="118">
                  <c:v>0.31724113225936901</c:v>
                </c:pt>
                <c:pt idx="119">
                  <c:v>0.31737983226776101</c:v>
                </c:pt>
                <c:pt idx="120">
                  <c:v>0.31781280040741</c:v>
                </c:pt>
                <c:pt idx="121">
                  <c:v>0.31844931840896601</c:v>
                </c:pt>
                <c:pt idx="122">
                  <c:v>0.31899270415306102</c:v>
                </c:pt>
                <c:pt idx="123">
                  <c:v>0.31916326284408603</c:v>
                </c:pt>
                <c:pt idx="124">
                  <c:v>0.31925803422927901</c:v>
                </c:pt>
                <c:pt idx="125">
                  <c:v>0.31956747174263</c:v>
                </c:pt>
                <c:pt idx="126">
                  <c:v>0.320305615663528</c:v>
                </c:pt>
                <c:pt idx="127">
                  <c:v>0.32088735699653598</c:v>
                </c:pt>
                <c:pt idx="128">
                  <c:v>0.32112994790077198</c:v>
                </c:pt>
                <c:pt idx="129">
                  <c:v>0.32172206044197099</c:v>
                </c:pt>
                <c:pt idx="130">
                  <c:v>0.32209971547126798</c:v>
                </c:pt>
                <c:pt idx="131">
                  <c:v>0.32235595583915699</c:v>
                </c:pt>
                <c:pt idx="132">
                  <c:v>0.32322570681571999</c:v>
                </c:pt>
                <c:pt idx="133">
                  <c:v>0.32406011223793002</c:v>
                </c:pt>
                <c:pt idx="134">
                  <c:v>0.324720859527588</c:v>
                </c:pt>
                <c:pt idx="135">
                  <c:v>0.32490181922912598</c:v>
                </c:pt>
                <c:pt idx="136">
                  <c:v>0.32537952065467801</c:v>
                </c:pt>
                <c:pt idx="137">
                  <c:v>0.32605090737342801</c:v>
                </c:pt>
                <c:pt idx="138">
                  <c:v>0.32693725824356101</c:v>
                </c:pt>
                <c:pt idx="139">
                  <c:v>0.32752588391303999</c:v>
                </c:pt>
                <c:pt idx="140">
                  <c:v>0.32801452279090898</c:v>
                </c:pt>
                <c:pt idx="141">
                  <c:v>0.32846128940582298</c:v>
                </c:pt>
                <c:pt idx="142">
                  <c:v>0.329397052526474</c:v>
                </c:pt>
                <c:pt idx="143">
                  <c:v>0.330091923475266</c:v>
                </c:pt>
                <c:pt idx="144">
                  <c:v>0.33062788844108598</c:v>
                </c:pt>
                <c:pt idx="145">
                  <c:v>0.33108454942703203</c:v>
                </c:pt>
                <c:pt idx="146">
                  <c:v>0.33175259828567499</c:v>
                </c:pt>
                <c:pt idx="147">
                  <c:v>0.33248853683471702</c:v>
                </c:pt>
                <c:pt idx="148">
                  <c:v>0.33324274420738198</c:v>
                </c:pt>
                <c:pt idx="149">
                  <c:v>0.33398595452308699</c:v>
                </c:pt>
                <c:pt idx="150">
                  <c:v>0.33469057083129899</c:v>
                </c:pt>
                <c:pt idx="151">
                  <c:v>0.33535429835319502</c:v>
                </c:pt>
                <c:pt idx="152">
                  <c:v>0.335997045040131</c:v>
                </c:pt>
                <c:pt idx="153">
                  <c:v>0.33672484755516102</c:v>
                </c:pt>
                <c:pt idx="154">
                  <c:v>0.337511986494064</c:v>
                </c:pt>
                <c:pt idx="155">
                  <c:v>0.33835214376449602</c:v>
                </c:pt>
                <c:pt idx="156">
                  <c:v>0.33898001909255998</c:v>
                </c:pt>
                <c:pt idx="157">
                  <c:v>0.33954745531082198</c:v>
                </c:pt>
                <c:pt idx="158">
                  <c:v>0.34015965461731001</c:v>
                </c:pt>
                <c:pt idx="159">
                  <c:v>0.341100484132767</c:v>
                </c:pt>
                <c:pt idx="160">
                  <c:v>0.34192842245101901</c:v>
                </c:pt>
                <c:pt idx="161">
                  <c:v>0.34255218505859403</c:v>
                </c:pt>
                <c:pt idx="162">
                  <c:v>0.34307113289833102</c:v>
                </c:pt>
                <c:pt idx="163">
                  <c:v>0.34386116266250599</c:v>
                </c:pt>
                <c:pt idx="164">
                  <c:v>0.344837546348572</c:v>
                </c:pt>
                <c:pt idx="165">
                  <c:v>0.345726728439331</c:v>
                </c:pt>
                <c:pt idx="166">
                  <c:v>0.34640106558799699</c:v>
                </c:pt>
                <c:pt idx="167">
                  <c:v>0.347056895494461</c:v>
                </c:pt>
                <c:pt idx="168">
                  <c:v>0.347919791936874</c:v>
                </c:pt>
                <c:pt idx="169">
                  <c:v>0.348725706338882</c:v>
                </c:pt>
                <c:pt idx="170">
                  <c:v>0.34951272606849698</c:v>
                </c:pt>
                <c:pt idx="171">
                  <c:v>0.35029450058937101</c:v>
                </c:pt>
                <c:pt idx="172">
                  <c:v>0.35095152258873002</c:v>
                </c:pt>
                <c:pt idx="173">
                  <c:v>0.35153222084045399</c:v>
                </c:pt>
                <c:pt idx="174">
                  <c:v>0.35208484530448902</c:v>
                </c:pt>
                <c:pt idx="175">
                  <c:v>0.35292786359786998</c:v>
                </c:pt>
                <c:pt idx="176">
                  <c:v>0.35369950532913202</c:v>
                </c:pt>
                <c:pt idx="177">
                  <c:v>0.35442268848419201</c:v>
                </c:pt>
                <c:pt idx="178">
                  <c:v>0.35511896014213601</c:v>
                </c:pt>
                <c:pt idx="179">
                  <c:v>0.355973660945892</c:v>
                </c:pt>
                <c:pt idx="180">
                  <c:v>0.356848865747452</c:v>
                </c:pt>
                <c:pt idx="181">
                  <c:v>0.357702106237412</c:v>
                </c:pt>
                <c:pt idx="182">
                  <c:v>0.358487188816071</c:v>
                </c:pt>
                <c:pt idx="183">
                  <c:v>0.35921901464462302</c:v>
                </c:pt>
                <c:pt idx="184">
                  <c:v>0.35991856455802901</c:v>
                </c:pt>
                <c:pt idx="185">
                  <c:v>0.36084198951721203</c:v>
                </c:pt>
                <c:pt idx="186">
                  <c:v>0.36173361539840698</c:v>
                </c:pt>
                <c:pt idx="187">
                  <c:v>0.36261761188507102</c:v>
                </c:pt>
                <c:pt idx="188">
                  <c:v>0.36355638504028298</c:v>
                </c:pt>
                <c:pt idx="189">
                  <c:v>0.36454647779464699</c:v>
                </c:pt>
                <c:pt idx="190">
                  <c:v>0.36559274792671198</c:v>
                </c:pt>
                <c:pt idx="191">
                  <c:v>0.36672720313072199</c:v>
                </c:pt>
                <c:pt idx="192">
                  <c:v>0.36786749958991999</c:v>
                </c:pt>
                <c:pt idx="193">
                  <c:v>0.36889314651489302</c:v>
                </c:pt>
                <c:pt idx="194">
                  <c:v>0.369781464338303</c:v>
                </c:pt>
                <c:pt idx="195">
                  <c:v>0.37045598030090299</c:v>
                </c:pt>
                <c:pt idx="196">
                  <c:v>0.37112089991569502</c:v>
                </c:pt>
                <c:pt idx="197">
                  <c:v>0.37175619602203402</c:v>
                </c:pt>
                <c:pt idx="198">
                  <c:v>0.37227869033813499</c:v>
                </c:pt>
                <c:pt idx="199">
                  <c:v>0.37274378538131703</c:v>
                </c:pt>
                <c:pt idx="200">
                  <c:v>0.37329670786857599</c:v>
                </c:pt>
                <c:pt idx="201">
                  <c:v>0.37410274147987399</c:v>
                </c:pt>
                <c:pt idx="202">
                  <c:v>0.37495759129524198</c:v>
                </c:pt>
                <c:pt idx="203">
                  <c:v>0.37575754523277299</c:v>
                </c:pt>
                <c:pt idx="204">
                  <c:v>0.37647783756256098</c:v>
                </c:pt>
                <c:pt idx="205">
                  <c:v>0.37721323966980003</c:v>
                </c:pt>
                <c:pt idx="206">
                  <c:v>0.37799373269081099</c:v>
                </c:pt>
                <c:pt idx="207">
                  <c:v>0.37882238626480103</c:v>
                </c:pt>
                <c:pt idx="208">
                  <c:v>0.379755109548569</c:v>
                </c:pt>
                <c:pt idx="209">
                  <c:v>0.380585998296738</c:v>
                </c:pt>
                <c:pt idx="210">
                  <c:v>0.38138553500175498</c:v>
                </c:pt>
                <c:pt idx="211">
                  <c:v>0.38222199678420998</c:v>
                </c:pt>
                <c:pt idx="212">
                  <c:v>0.38325694203376798</c:v>
                </c:pt>
                <c:pt idx="213">
                  <c:v>0.38426467776298501</c:v>
                </c:pt>
                <c:pt idx="214">
                  <c:v>0.38517430424690202</c:v>
                </c:pt>
                <c:pt idx="215">
                  <c:v>0.38598537445068398</c:v>
                </c:pt>
                <c:pt idx="216">
                  <c:v>0.38677668571472201</c:v>
                </c:pt>
                <c:pt idx="217">
                  <c:v>0.38755333423614502</c:v>
                </c:pt>
                <c:pt idx="218">
                  <c:v>0.38832858204841603</c:v>
                </c:pt>
                <c:pt idx="219">
                  <c:v>0.38900995254516602</c:v>
                </c:pt>
                <c:pt idx="220">
                  <c:v>0.38963916897773698</c:v>
                </c:pt>
                <c:pt idx="221">
                  <c:v>0.39025011658668501</c:v>
                </c:pt>
                <c:pt idx="222">
                  <c:v>0.390992552042007</c:v>
                </c:pt>
                <c:pt idx="223">
                  <c:v>0.39183649420738198</c:v>
                </c:pt>
                <c:pt idx="224">
                  <c:v>0.39279821515083302</c:v>
                </c:pt>
                <c:pt idx="225">
                  <c:v>0.39389094710349998</c:v>
                </c:pt>
                <c:pt idx="226">
                  <c:v>0.39496853947639499</c:v>
                </c:pt>
                <c:pt idx="227">
                  <c:v>0.39601904153823902</c:v>
                </c:pt>
                <c:pt idx="228">
                  <c:v>0.39703664183616599</c:v>
                </c:pt>
                <c:pt idx="229">
                  <c:v>0.398051887750626</c:v>
                </c:pt>
                <c:pt idx="230">
                  <c:v>0.399038225412369</c:v>
                </c:pt>
                <c:pt idx="231">
                  <c:v>0.39991864562034601</c:v>
                </c:pt>
                <c:pt idx="232">
                  <c:v>0.40064832568168601</c:v>
                </c:pt>
                <c:pt idx="233">
                  <c:v>0.40139296650886502</c:v>
                </c:pt>
                <c:pt idx="234">
                  <c:v>0.40225943922996499</c:v>
                </c:pt>
                <c:pt idx="235">
                  <c:v>0.40313544869422901</c:v>
                </c:pt>
                <c:pt idx="236">
                  <c:v>0.40403565764427202</c:v>
                </c:pt>
                <c:pt idx="237">
                  <c:v>0.40496191382408098</c:v>
                </c:pt>
                <c:pt idx="238">
                  <c:v>0.40590381622314498</c:v>
                </c:pt>
                <c:pt idx="239">
                  <c:v>0.40699049830436701</c:v>
                </c:pt>
                <c:pt idx="240">
                  <c:v>0.40811786055564903</c:v>
                </c:pt>
                <c:pt idx="241">
                  <c:v>0.40898156166076699</c:v>
                </c:pt>
                <c:pt idx="242">
                  <c:v>0.40992927551269498</c:v>
                </c:pt>
                <c:pt idx="243">
                  <c:v>0.41090047359466603</c:v>
                </c:pt>
                <c:pt idx="244">
                  <c:v>0.41185539960861201</c:v>
                </c:pt>
                <c:pt idx="245">
                  <c:v>0.41276487708091703</c:v>
                </c:pt>
                <c:pt idx="246">
                  <c:v>0.41367906332016002</c:v>
                </c:pt>
                <c:pt idx="247">
                  <c:v>0.41460949182510398</c:v>
                </c:pt>
                <c:pt idx="248">
                  <c:v>0.41539585590362499</c:v>
                </c:pt>
                <c:pt idx="249">
                  <c:v>0.41617041826248202</c:v>
                </c:pt>
                <c:pt idx="250">
                  <c:v>0.41693750023841902</c:v>
                </c:pt>
                <c:pt idx="251">
                  <c:v>0.41771453619003301</c:v>
                </c:pt>
                <c:pt idx="252">
                  <c:v>0.41840228438377403</c:v>
                </c:pt>
                <c:pt idx="253">
                  <c:v>0.41908037662506098</c:v>
                </c:pt>
                <c:pt idx="254">
                  <c:v>0.41983786225318898</c:v>
                </c:pt>
                <c:pt idx="255">
                  <c:v>0.42061361670494102</c:v>
                </c:pt>
                <c:pt idx="256">
                  <c:v>0.42138791084289601</c:v>
                </c:pt>
                <c:pt idx="257">
                  <c:v>0.42215430736541698</c:v>
                </c:pt>
                <c:pt idx="258">
                  <c:v>0.42280411720275901</c:v>
                </c:pt>
                <c:pt idx="259">
                  <c:v>0.423467397689819</c:v>
                </c:pt>
                <c:pt idx="260">
                  <c:v>0.42414492368698098</c:v>
                </c:pt>
                <c:pt idx="261">
                  <c:v>0.42481327056884799</c:v>
                </c:pt>
                <c:pt idx="262">
                  <c:v>0.42512813210487399</c:v>
                </c:pt>
                <c:pt idx="263">
                  <c:v>0.42523550987243702</c:v>
                </c:pt>
                <c:pt idx="264">
                  <c:v>0.42523494362831099</c:v>
                </c:pt>
                <c:pt idx="265">
                  <c:v>0.42541685700416598</c:v>
                </c:pt>
                <c:pt idx="266">
                  <c:v>0.42567127943038902</c:v>
                </c:pt>
                <c:pt idx="267">
                  <c:v>0.42597073316574102</c:v>
                </c:pt>
                <c:pt idx="268">
                  <c:v>0.42628362774848899</c:v>
                </c:pt>
                <c:pt idx="269">
                  <c:v>0.426571846008301</c:v>
                </c:pt>
                <c:pt idx="270">
                  <c:v>0.42684066295623802</c:v>
                </c:pt>
                <c:pt idx="271">
                  <c:v>0.42719501256942699</c:v>
                </c:pt>
                <c:pt idx="272">
                  <c:v>0.42748722434043901</c:v>
                </c:pt>
                <c:pt idx="273">
                  <c:v>0.427737057209015</c:v>
                </c:pt>
                <c:pt idx="274">
                  <c:v>0.42796429991722101</c:v>
                </c:pt>
                <c:pt idx="275">
                  <c:v>0.428133845329285</c:v>
                </c:pt>
                <c:pt idx="276">
                  <c:v>0.42836168408393899</c:v>
                </c:pt>
                <c:pt idx="277">
                  <c:v>0.42874115705490101</c:v>
                </c:pt>
                <c:pt idx="278">
                  <c:v>0.42900198698043801</c:v>
                </c:pt>
                <c:pt idx="279">
                  <c:v>0.42929750680923501</c:v>
                </c:pt>
                <c:pt idx="280">
                  <c:v>0.42964565753936801</c:v>
                </c:pt>
                <c:pt idx="281">
                  <c:v>0.43000757694244401</c:v>
                </c:pt>
                <c:pt idx="282">
                  <c:v>0.43043550848960899</c:v>
                </c:pt>
                <c:pt idx="283">
                  <c:v>0.43089318275451699</c:v>
                </c:pt>
                <c:pt idx="284">
                  <c:v>0.43129828572273299</c:v>
                </c:pt>
                <c:pt idx="285">
                  <c:v>0.43163907527923601</c:v>
                </c:pt>
                <c:pt idx="286">
                  <c:v>0.43193140625953702</c:v>
                </c:pt>
                <c:pt idx="287">
                  <c:v>0.43217086791992199</c:v>
                </c:pt>
                <c:pt idx="288">
                  <c:v>0.43256390094757102</c:v>
                </c:pt>
                <c:pt idx="289">
                  <c:v>0.43292719125747697</c:v>
                </c:pt>
                <c:pt idx="290">
                  <c:v>0.43322426080703702</c:v>
                </c:pt>
                <c:pt idx="291">
                  <c:v>0.433471739292145</c:v>
                </c:pt>
                <c:pt idx="292">
                  <c:v>0.433815598487854</c:v>
                </c:pt>
                <c:pt idx="293">
                  <c:v>0.43422681093215898</c:v>
                </c:pt>
                <c:pt idx="294">
                  <c:v>0.43463638424873402</c:v>
                </c:pt>
                <c:pt idx="295">
                  <c:v>0.435010015964508</c:v>
                </c:pt>
                <c:pt idx="296">
                  <c:v>0.43535593152046198</c:v>
                </c:pt>
                <c:pt idx="297">
                  <c:v>0.43567562103271501</c:v>
                </c:pt>
                <c:pt idx="298">
                  <c:v>0.43608272075653098</c:v>
                </c:pt>
                <c:pt idx="299">
                  <c:v>0.43649819493293801</c:v>
                </c:pt>
                <c:pt idx="300">
                  <c:v>0.43690386414527899</c:v>
                </c:pt>
                <c:pt idx="301">
                  <c:v>0.437236487865448</c:v>
                </c:pt>
                <c:pt idx="302">
                  <c:v>0.437609553337097</c:v>
                </c:pt>
                <c:pt idx="303">
                  <c:v>0.43801736831665</c:v>
                </c:pt>
                <c:pt idx="304">
                  <c:v>0.438404500484467</c:v>
                </c:pt>
                <c:pt idx="305">
                  <c:v>0.43884459137916598</c:v>
                </c:pt>
                <c:pt idx="306">
                  <c:v>0.43927580118179299</c:v>
                </c:pt>
                <c:pt idx="307">
                  <c:v>0.439598768949509</c:v>
                </c:pt>
                <c:pt idx="308">
                  <c:v>0.43996897339820901</c:v>
                </c:pt>
                <c:pt idx="309">
                  <c:v>0.44037997722625699</c:v>
                </c:pt>
                <c:pt idx="310">
                  <c:v>0.44084158539772</c:v>
                </c:pt>
                <c:pt idx="311">
                  <c:v>0.44120347499847401</c:v>
                </c:pt>
                <c:pt idx="312">
                  <c:v>0.44159322977066001</c:v>
                </c:pt>
                <c:pt idx="313">
                  <c:v>0.44202011823654203</c:v>
                </c:pt>
                <c:pt idx="314">
                  <c:v>0.44247657060623202</c:v>
                </c:pt>
                <c:pt idx="315">
                  <c:v>0.44295307993888899</c:v>
                </c:pt>
                <c:pt idx="316">
                  <c:v>0.443427294492722</c:v>
                </c:pt>
                <c:pt idx="317">
                  <c:v>0.44385176897049</c:v>
                </c:pt>
                <c:pt idx="318">
                  <c:v>0.44428029656410201</c:v>
                </c:pt>
                <c:pt idx="319">
                  <c:v>0.444740921258926</c:v>
                </c:pt>
                <c:pt idx="320">
                  <c:v>0.44526612758636502</c:v>
                </c:pt>
                <c:pt idx="321">
                  <c:v>0.44574785232543901</c:v>
                </c:pt>
                <c:pt idx="322">
                  <c:v>0.446226745843887</c:v>
                </c:pt>
                <c:pt idx="323">
                  <c:v>0.44670751690864602</c:v>
                </c:pt>
                <c:pt idx="324">
                  <c:v>0.447167187929153</c:v>
                </c:pt>
                <c:pt idx="325">
                  <c:v>0.447653949260712</c:v>
                </c:pt>
                <c:pt idx="326">
                  <c:v>0.44816455245018</c:v>
                </c:pt>
                <c:pt idx="327">
                  <c:v>0.44871124625205999</c:v>
                </c:pt>
                <c:pt idx="328">
                  <c:v>0.449202030897141</c:v>
                </c:pt>
                <c:pt idx="329">
                  <c:v>0.449668079614639</c:v>
                </c:pt>
                <c:pt idx="330">
                  <c:v>0.45012754201888999</c:v>
                </c:pt>
                <c:pt idx="331">
                  <c:v>0.45071569085121199</c:v>
                </c:pt>
                <c:pt idx="332">
                  <c:v>0.451246678829193</c:v>
                </c:pt>
                <c:pt idx="333">
                  <c:v>0.45168021321296697</c:v>
                </c:pt>
                <c:pt idx="334">
                  <c:v>0.45213115215301503</c:v>
                </c:pt>
                <c:pt idx="335">
                  <c:v>0.45264309644699102</c:v>
                </c:pt>
                <c:pt idx="336">
                  <c:v>0.45319247245788602</c:v>
                </c:pt>
                <c:pt idx="337">
                  <c:v>0.453696638345718</c:v>
                </c:pt>
                <c:pt idx="338">
                  <c:v>0.45421871542930597</c:v>
                </c:pt>
                <c:pt idx="339">
                  <c:v>0.45473095774650601</c:v>
                </c:pt>
                <c:pt idx="340">
                  <c:v>0.455200254917145</c:v>
                </c:pt>
                <c:pt idx="341">
                  <c:v>0.45577156543731701</c:v>
                </c:pt>
                <c:pt idx="342">
                  <c:v>0.45635768771171598</c:v>
                </c:pt>
                <c:pt idx="343">
                  <c:v>0.45693704485893299</c:v>
                </c:pt>
                <c:pt idx="344">
                  <c:v>0.45739918947219799</c:v>
                </c:pt>
                <c:pt idx="345">
                  <c:v>0.45786508917808499</c:v>
                </c:pt>
                <c:pt idx="346">
                  <c:v>0.45835021138191201</c:v>
                </c:pt>
                <c:pt idx="347">
                  <c:v>0.45894867181777999</c:v>
                </c:pt>
                <c:pt idx="348">
                  <c:v>0.4595046043396</c:v>
                </c:pt>
                <c:pt idx="349">
                  <c:v>0.46003249287605302</c:v>
                </c:pt>
                <c:pt idx="350">
                  <c:v>0.46054050326347401</c:v>
                </c:pt>
                <c:pt idx="351">
                  <c:v>0.46104463934898399</c:v>
                </c:pt>
                <c:pt idx="352">
                  <c:v>0.46157383918762201</c:v>
                </c:pt>
                <c:pt idx="353">
                  <c:v>0.46214777231216397</c:v>
                </c:pt>
                <c:pt idx="354">
                  <c:v>0.46275418996810902</c:v>
                </c:pt>
                <c:pt idx="355">
                  <c:v>0.46329191327094998</c:v>
                </c:pt>
                <c:pt idx="356">
                  <c:v>0.46376281976699801</c:v>
                </c:pt>
                <c:pt idx="357">
                  <c:v>0.46428301930427601</c:v>
                </c:pt>
                <c:pt idx="358">
                  <c:v>0.464806228876114</c:v>
                </c:pt>
                <c:pt idx="359">
                  <c:v>0.46531474590301503</c:v>
                </c:pt>
                <c:pt idx="360">
                  <c:v>0.46576163172721902</c:v>
                </c:pt>
                <c:pt idx="361">
                  <c:v>0.46619608998298601</c:v>
                </c:pt>
                <c:pt idx="362">
                  <c:v>0.46664533019065901</c:v>
                </c:pt>
                <c:pt idx="363">
                  <c:v>0.467131108045578</c:v>
                </c:pt>
                <c:pt idx="364">
                  <c:v>0.46757820248603799</c:v>
                </c:pt>
                <c:pt idx="365">
                  <c:v>0.46803531050682101</c:v>
                </c:pt>
                <c:pt idx="366">
                  <c:v>0.468505918979645</c:v>
                </c:pt>
                <c:pt idx="367">
                  <c:v>0.46891951560974099</c:v>
                </c:pt>
                <c:pt idx="368">
                  <c:v>0.46934255957603499</c:v>
                </c:pt>
                <c:pt idx="369">
                  <c:v>0.46977946162223799</c:v>
                </c:pt>
                <c:pt idx="370">
                  <c:v>0.470254987478256</c:v>
                </c:pt>
                <c:pt idx="371">
                  <c:v>0.47068595886230502</c:v>
                </c:pt>
                <c:pt idx="372">
                  <c:v>0.47110843658447299</c:v>
                </c:pt>
                <c:pt idx="373">
                  <c:v>0.47154855728149397</c:v>
                </c:pt>
                <c:pt idx="374">
                  <c:v>0.471989035606384</c:v>
                </c:pt>
                <c:pt idx="375">
                  <c:v>0.47240057587623602</c:v>
                </c:pt>
                <c:pt idx="376">
                  <c:v>0.47277590632438699</c:v>
                </c:pt>
                <c:pt idx="377">
                  <c:v>0.473227679729462</c:v>
                </c:pt>
                <c:pt idx="378">
                  <c:v>0.47368213534355202</c:v>
                </c:pt>
                <c:pt idx="379">
                  <c:v>0.47412171959876998</c:v>
                </c:pt>
                <c:pt idx="380">
                  <c:v>0.47445610165596003</c:v>
                </c:pt>
                <c:pt idx="381">
                  <c:v>0.474766105413437</c:v>
                </c:pt>
                <c:pt idx="382">
                  <c:v>0.47506669163703902</c:v>
                </c:pt>
                <c:pt idx="383">
                  <c:v>0.47537052631378202</c:v>
                </c:pt>
                <c:pt idx="384">
                  <c:v>0.475628882646561</c:v>
                </c:pt>
                <c:pt idx="385">
                  <c:v>0.47587805986404402</c:v>
                </c:pt>
                <c:pt idx="386">
                  <c:v>0.47612655162811302</c:v>
                </c:pt>
                <c:pt idx="387">
                  <c:v>0.47639673948288003</c:v>
                </c:pt>
                <c:pt idx="388">
                  <c:v>0.47670969367027299</c:v>
                </c:pt>
                <c:pt idx="389">
                  <c:v>0.47706165909767201</c:v>
                </c:pt>
                <c:pt idx="390">
                  <c:v>0.47744292020797702</c:v>
                </c:pt>
                <c:pt idx="391">
                  <c:v>0.47779873013496399</c:v>
                </c:pt>
                <c:pt idx="392">
                  <c:v>0.47815200686454801</c:v>
                </c:pt>
                <c:pt idx="393">
                  <c:v>0.47853711247444197</c:v>
                </c:pt>
                <c:pt idx="394">
                  <c:v>0.478863716125488</c:v>
                </c:pt>
                <c:pt idx="395">
                  <c:v>0.47917932271957397</c:v>
                </c:pt>
                <c:pt idx="396">
                  <c:v>0.47950109839439398</c:v>
                </c:pt>
                <c:pt idx="397">
                  <c:v>0.47981166839599598</c:v>
                </c:pt>
                <c:pt idx="398">
                  <c:v>0.48013970255851701</c:v>
                </c:pt>
                <c:pt idx="399">
                  <c:v>0.48048231005668601</c:v>
                </c:pt>
                <c:pt idx="400">
                  <c:v>0.48077601194381703</c:v>
                </c:pt>
                <c:pt idx="401">
                  <c:v>0.48114079236984297</c:v>
                </c:pt>
                <c:pt idx="402">
                  <c:v>0.48154678940772999</c:v>
                </c:pt>
                <c:pt idx="403">
                  <c:v>0.48195746541023299</c:v>
                </c:pt>
                <c:pt idx="404">
                  <c:v>0.48228058218955999</c:v>
                </c:pt>
                <c:pt idx="405">
                  <c:v>0.48259976506233199</c:v>
                </c:pt>
                <c:pt idx="406">
                  <c:v>0.48296228051185602</c:v>
                </c:pt>
                <c:pt idx="407">
                  <c:v>0.48327568173408503</c:v>
                </c:pt>
                <c:pt idx="408">
                  <c:v>0.48360958695411699</c:v>
                </c:pt>
                <c:pt idx="409">
                  <c:v>0.483969956636429</c:v>
                </c:pt>
                <c:pt idx="410">
                  <c:v>0.48425823450088501</c:v>
                </c:pt>
                <c:pt idx="411">
                  <c:v>0.48457932472228998</c:v>
                </c:pt>
                <c:pt idx="412">
                  <c:v>0.48490679264068598</c:v>
                </c:pt>
                <c:pt idx="413">
                  <c:v>0.48515650629997298</c:v>
                </c:pt>
                <c:pt idx="414">
                  <c:v>0.48537456989288302</c:v>
                </c:pt>
                <c:pt idx="415">
                  <c:v>0.485595732927322</c:v>
                </c:pt>
                <c:pt idx="416">
                  <c:v>0.48585009574890098</c:v>
                </c:pt>
                <c:pt idx="417">
                  <c:v>0.48615363240241999</c:v>
                </c:pt>
                <c:pt idx="418">
                  <c:v>0.486429363489151</c:v>
                </c:pt>
                <c:pt idx="419">
                  <c:v>0.48665976524353</c:v>
                </c:pt>
                <c:pt idx="420">
                  <c:v>0.48680165410041798</c:v>
                </c:pt>
                <c:pt idx="421">
                  <c:v>0.48694884777069097</c:v>
                </c:pt>
                <c:pt idx="422">
                  <c:v>0.48711794614791898</c:v>
                </c:pt>
                <c:pt idx="423">
                  <c:v>0.48739641904830899</c:v>
                </c:pt>
                <c:pt idx="424">
                  <c:v>0.48755195736885099</c:v>
                </c:pt>
                <c:pt idx="425">
                  <c:v>0.48766148090362499</c:v>
                </c:pt>
                <c:pt idx="426">
                  <c:v>0.48778960108757002</c:v>
                </c:pt>
                <c:pt idx="427">
                  <c:v>0.48788434267044101</c:v>
                </c:pt>
                <c:pt idx="428">
                  <c:v>0.48799607157707198</c:v>
                </c:pt>
                <c:pt idx="429">
                  <c:v>0.48814296722412098</c:v>
                </c:pt>
                <c:pt idx="430">
                  <c:v>0.488177269697189</c:v>
                </c:pt>
                <c:pt idx="431">
                  <c:v>0.48824730515480003</c:v>
                </c:pt>
                <c:pt idx="432">
                  <c:v>0.48834609985351601</c:v>
                </c:pt>
                <c:pt idx="433">
                  <c:v>0.488399088382721</c:v>
                </c:pt>
                <c:pt idx="434">
                  <c:v>0.48848310112953203</c:v>
                </c:pt>
                <c:pt idx="435">
                  <c:v>0.48856610059738198</c:v>
                </c:pt>
                <c:pt idx="436">
                  <c:v>0.488596111536026</c:v>
                </c:pt>
                <c:pt idx="437">
                  <c:v>0.48870661854744002</c:v>
                </c:pt>
                <c:pt idx="438">
                  <c:v>0.48877692222595198</c:v>
                </c:pt>
                <c:pt idx="439">
                  <c:v>0.48874300718307501</c:v>
                </c:pt>
                <c:pt idx="440">
                  <c:v>0.48878368735313399</c:v>
                </c:pt>
                <c:pt idx="441">
                  <c:v>0.48883911967277499</c:v>
                </c:pt>
                <c:pt idx="442">
                  <c:v>0.48890182375907898</c:v>
                </c:pt>
                <c:pt idx="443">
                  <c:v>0.48892736434936501</c:v>
                </c:pt>
                <c:pt idx="444">
                  <c:v>0.488986045122147</c:v>
                </c:pt>
                <c:pt idx="445">
                  <c:v>0.48904955387115501</c:v>
                </c:pt>
                <c:pt idx="446">
                  <c:v>0.48905646800994901</c:v>
                </c:pt>
                <c:pt idx="447">
                  <c:v>0.48907274007797202</c:v>
                </c:pt>
                <c:pt idx="448">
                  <c:v>0.489134460687637</c:v>
                </c:pt>
                <c:pt idx="449">
                  <c:v>0.48927980661392201</c:v>
                </c:pt>
                <c:pt idx="450">
                  <c:v>0.48941284418106101</c:v>
                </c:pt>
                <c:pt idx="451">
                  <c:v>0.48947361111640902</c:v>
                </c:pt>
                <c:pt idx="452">
                  <c:v>0.48945385217666598</c:v>
                </c:pt>
                <c:pt idx="453">
                  <c:v>0.48944538831710799</c:v>
                </c:pt>
                <c:pt idx="454">
                  <c:v>0.48942443728446999</c:v>
                </c:pt>
                <c:pt idx="455">
                  <c:v>0.4893938601017</c:v>
                </c:pt>
                <c:pt idx="456">
                  <c:v>0.48935788869857799</c:v>
                </c:pt>
                <c:pt idx="457">
                  <c:v>0.489386707544327</c:v>
                </c:pt>
                <c:pt idx="458">
                  <c:v>0.48947501182556202</c:v>
                </c:pt>
                <c:pt idx="459">
                  <c:v>0.48964914679527299</c:v>
                </c:pt>
                <c:pt idx="460">
                  <c:v>0.489875167608261</c:v>
                </c:pt>
                <c:pt idx="461">
                  <c:v>0.490084648132324</c:v>
                </c:pt>
                <c:pt idx="462">
                  <c:v>0.49026253819465598</c:v>
                </c:pt>
                <c:pt idx="463">
                  <c:v>0.49040940403938299</c:v>
                </c:pt>
                <c:pt idx="464">
                  <c:v>0.49052244424819902</c:v>
                </c:pt>
                <c:pt idx="465">
                  <c:v>0.49060955643653897</c:v>
                </c:pt>
                <c:pt idx="466">
                  <c:v>0.49069535732269298</c:v>
                </c:pt>
                <c:pt idx="467">
                  <c:v>0.49079096317291299</c:v>
                </c:pt>
                <c:pt idx="468">
                  <c:v>0.49086898565292397</c:v>
                </c:pt>
                <c:pt idx="469">
                  <c:v>0.49088671803474399</c:v>
                </c:pt>
                <c:pt idx="470">
                  <c:v>0.49098789691924999</c:v>
                </c:pt>
                <c:pt idx="471">
                  <c:v>0.49108937382698098</c:v>
                </c:pt>
                <c:pt idx="472">
                  <c:v>0.49116662144661</c:v>
                </c:pt>
                <c:pt idx="473">
                  <c:v>0.49116864800453203</c:v>
                </c:pt>
                <c:pt idx="474">
                  <c:v>0.49118646979331998</c:v>
                </c:pt>
                <c:pt idx="475">
                  <c:v>0.49122989177703902</c:v>
                </c:pt>
                <c:pt idx="476">
                  <c:v>0.491363525390625</c:v>
                </c:pt>
                <c:pt idx="477">
                  <c:v>0.49147757887840299</c:v>
                </c:pt>
                <c:pt idx="478">
                  <c:v>0.49156248569488498</c:v>
                </c:pt>
                <c:pt idx="479">
                  <c:v>0.49158471822738598</c:v>
                </c:pt>
                <c:pt idx="480">
                  <c:v>0.49162268638610801</c:v>
                </c:pt>
                <c:pt idx="481">
                  <c:v>0.49168366193771401</c:v>
                </c:pt>
                <c:pt idx="482">
                  <c:v>0.49177739024162298</c:v>
                </c:pt>
                <c:pt idx="483">
                  <c:v>0.49183568358421298</c:v>
                </c:pt>
                <c:pt idx="484">
                  <c:v>0.49192297458648698</c:v>
                </c:pt>
                <c:pt idx="485">
                  <c:v>0.49203923344612099</c:v>
                </c:pt>
                <c:pt idx="486">
                  <c:v>0.49211791157722501</c:v>
                </c:pt>
                <c:pt idx="487">
                  <c:v>0.49223092198371898</c:v>
                </c:pt>
                <c:pt idx="488">
                  <c:v>0.49234595894813499</c:v>
                </c:pt>
                <c:pt idx="489">
                  <c:v>0.49238952994346602</c:v>
                </c:pt>
                <c:pt idx="490">
                  <c:v>0.49245432019233698</c:v>
                </c:pt>
                <c:pt idx="491">
                  <c:v>0.492534339427948</c:v>
                </c:pt>
                <c:pt idx="492">
                  <c:v>0.492631286382675</c:v>
                </c:pt>
                <c:pt idx="493">
                  <c:v>0.49272799491882302</c:v>
                </c:pt>
                <c:pt idx="494">
                  <c:v>0.492782533168793</c:v>
                </c:pt>
                <c:pt idx="495">
                  <c:v>0.492789536714554</c:v>
                </c:pt>
                <c:pt idx="496">
                  <c:v>0.492813169956207</c:v>
                </c:pt>
                <c:pt idx="497">
                  <c:v>0.49287685751915</c:v>
                </c:pt>
                <c:pt idx="498">
                  <c:v>0.49296724796295199</c:v>
                </c:pt>
                <c:pt idx="499">
                  <c:v>0.49306061863899198</c:v>
                </c:pt>
                <c:pt idx="500">
                  <c:v>0.49308389425277699</c:v>
                </c:pt>
                <c:pt idx="501">
                  <c:v>0.493098795413971</c:v>
                </c:pt>
                <c:pt idx="502">
                  <c:v>0.49315065145492598</c:v>
                </c:pt>
                <c:pt idx="503">
                  <c:v>0.49324926733970598</c:v>
                </c:pt>
                <c:pt idx="504">
                  <c:v>0.49331340193748502</c:v>
                </c:pt>
                <c:pt idx="505">
                  <c:v>0.49332320690155002</c:v>
                </c:pt>
                <c:pt idx="506">
                  <c:v>0.49327734112739602</c:v>
                </c:pt>
                <c:pt idx="507">
                  <c:v>0.49331456422805797</c:v>
                </c:pt>
                <c:pt idx="508">
                  <c:v>0.49341034889221203</c:v>
                </c:pt>
                <c:pt idx="509">
                  <c:v>0.49347439408302302</c:v>
                </c:pt>
                <c:pt idx="510">
                  <c:v>0.49353000521659901</c:v>
                </c:pt>
                <c:pt idx="511">
                  <c:v>0.493585884571075</c:v>
                </c:pt>
                <c:pt idx="512">
                  <c:v>0.49365150928497298</c:v>
                </c:pt>
                <c:pt idx="513">
                  <c:v>0.49371802806854198</c:v>
                </c:pt>
                <c:pt idx="514">
                  <c:v>0.493770301342011</c:v>
                </c:pt>
                <c:pt idx="515">
                  <c:v>0.49380126595497098</c:v>
                </c:pt>
                <c:pt idx="516">
                  <c:v>0.49386215209960899</c:v>
                </c:pt>
                <c:pt idx="517">
                  <c:v>0.49396628141403198</c:v>
                </c:pt>
                <c:pt idx="518">
                  <c:v>0.49410524964332603</c:v>
                </c:pt>
                <c:pt idx="519">
                  <c:v>0.494229346513748</c:v>
                </c:pt>
                <c:pt idx="520">
                  <c:v>0.49430590867996199</c:v>
                </c:pt>
                <c:pt idx="521">
                  <c:v>0.49438714981079102</c:v>
                </c:pt>
                <c:pt idx="522">
                  <c:v>0.49455872178077698</c:v>
                </c:pt>
                <c:pt idx="523">
                  <c:v>0.49468550086021401</c:v>
                </c:pt>
                <c:pt idx="524">
                  <c:v>0.49482542276382402</c:v>
                </c:pt>
                <c:pt idx="525">
                  <c:v>0.49500587582588201</c:v>
                </c:pt>
                <c:pt idx="526">
                  <c:v>0.495104789733887</c:v>
                </c:pt>
                <c:pt idx="527">
                  <c:v>0.49524271488189697</c:v>
                </c:pt>
                <c:pt idx="528">
                  <c:v>0.49542111158370999</c:v>
                </c:pt>
                <c:pt idx="529">
                  <c:v>0.49556064605712902</c:v>
                </c:pt>
                <c:pt idx="530">
                  <c:v>0.49574908614158603</c:v>
                </c:pt>
                <c:pt idx="531">
                  <c:v>0.49595460295677202</c:v>
                </c:pt>
                <c:pt idx="532">
                  <c:v>0.496117413043976</c:v>
                </c:pt>
                <c:pt idx="533">
                  <c:v>0.49627748131751998</c:v>
                </c:pt>
                <c:pt idx="534">
                  <c:v>0.49646714329719499</c:v>
                </c:pt>
                <c:pt idx="535">
                  <c:v>0.49671584367752097</c:v>
                </c:pt>
                <c:pt idx="536">
                  <c:v>0.49690741300582902</c:v>
                </c:pt>
                <c:pt idx="537">
                  <c:v>0.497135579586029</c:v>
                </c:pt>
                <c:pt idx="538">
                  <c:v>0.49740833044052102</c:v>
                </c:pt>
                <c:pt idx="539">
                  <c:v>0.497584939002991</c:v>
                </c:pt>
                <c:pt idx="540">
                  <c:v>0.497707039117813</c:v>
                </c:pt>
                <c:pt idx="541">
                  <c:v>0.49781560897827098</c:v>
                </c:pt>
                <c:pt idx="542">
                  <c:v>0.49803131818771401</c:v>
                </c:pt>
                <c:pt idx="543">
                  <c:v>0.49829480051994302</c:v>
                </c:pt>
                <c:pt idx="544">
                  <c:v>0.49852228164672902</c:v>
                </c:pt>
                <c:pt idx="545">
                  <c:v>0.49862822890281699</c:v>
                </c:pt>
                <c:pt idx="546">
                  <c:v>0.49882802367210399</c:v>
                </c:pt>
                <c:pt idx="547">
                  <c:v>0.49901467561721802</c:v>
                </c:pt>
                <c:pt idx="548">
                  <c:v>0.49916547536849998</c:v>
                </c:pt>
                <c:pt idx="549">
                  <c:v>0.49929356575012201</c:v>
                </c:pt>
                <c:pt idx="550">
                  <c:v>0.49944725632667503</c:v>
                </c:pt>
                <c:pt idx="551">
                  <c:v>0.49962881207466098</c:v>
                </c:pt>
                <c:pt idx="552">
                  <c:v>0.49985939264297502</c:v>
                </c:pt>
                <c:pt idx="553">
                  <c:v>0.50004541873931896</c:v>
                </c:pt>
                <c:pt idx="554">
                  <c:v>0.500216484069824</c:v>
                </c:pt>
                <c:pt idx="555">
                  <c:v>0.50039559602737405</c:v>
                </c:pt>
                <c:pt idx="556">
                  <c:v>0.50056070089340199</c:v>
                </c:pt>
                <c:pt idx="557">
                  <c:v>0.50073623657226596</c:v>
                </c:pt>
                <c:pt idx="558">
                  <c:v>0.50093066692352295</c:v>
                </c:pt>
                <c:pt idx="559">
                  <c:v>0.50117051601409901</c:v>
                </c:pt>
                <c:pt idx="560">
                  <c:v>0.501392602920532</c:v>
                </c:pt>
                <c:pt idx="561">
                  <c:v>0.501600742340088</c:v>
                </c:pt>
                <c:pt idx="562">
                  <c:v>0.50183051824569702</c:v>
                </c:pt>
                <c:pt idx="563">
                  <c:v>0.50212353467941295</c:v>
                </c:pt>
                <c:pt idx="564">
                  <c:v>0.50241273641586304</c:v>
                </c:pt>
                <c:pt idx="565">
                  <c:v>0.50258547067642201</c:v>
                </c:pt>
                <c:pt idx="566">
                  <c:v>0.50275349617004395</c:v>
                </c:pt>
                <c:pt idx="567">
                  <c:v>0.50300043821334794</c:v>
                </c:pt>
                <c:pt idx="568">
                  <c:v>0.50338530540466297</c:v>
                </c:pt>
                <c:pt idx="569">
                  <c:v>0.50359028577804599</c:v>
                </c:pt>
                <c:pt idx="570">
                  <c:v>0.50380861759185802</c:v>
                </c:pt>
                <c:pt idx="571">
                  <c:v>0.504055976867676</c:v>
                </c:pt>
                <c:pt idx="572">
                  <c:v>0.50436037778854403</c:v>
                </c:pt>
                <c:pt idx="573">
                  <c:v>0.50471061468124401</c:v>
                </c:pt>
                <c:pt idx="574">
                  <c:v>0.50506883859634399</c:v>
                </c:pt>
                <c:pt idx="575">
                  <c:v>0.50535255670547496</c:v>
                </c:pt>
                <c:pt idx="576">
                  <c:v>0.50556957721710205</c:v>
                </c:pt>
                <c:pt idx="577">
                  <c:v>0.50579410791397095</c:v>
                </c:pt>
                <c:pt idx="578">
                  <c:v>0.50607234239578203</c:v>
                </c:pt>
                <c:pt idx="579">
                  <c:v>0.506444811820984</c:v>
                </c:pt>
                <c:pt idx="580">
                  <c:v>0.50677317380905196</c:v>
                </c:pt>
                <c:pt idx="581">
                  <c:v>0.50703895092010498</c:v>
                </c:pt>
                <c:pt idx="582">
                  <c:v>0.50729233026504505</c:v>
                </c:pt>
                <c:pt idx="583">
                  <c:v>0.50759112834930398</c:v>
                </c:pt>
                <c:pt idx="584">
                  <c:v>0.50791996717453003</c:v>
                </c:pt>
                <c:pt idx="585">
                  <c:v>0.508245348930359</c:v>
                </c:pt>
                <c:pt idx="586">
                  <c:v>0.508461594581604</c:v>
                </c:pt>
                <c:pt idx="587">
                  <c:v>0.508678138256073</c:v>
                </c:pt>
                <c:pt idx="588">
                  <c:v>0.50898218154907204</c:v>
                </c:pt>
                <c:pt idx="589">
                  <c:v>0.50930023193359397</c:v>
                </c:pt>
                <c:pt idx="590">
                  <c:v>0.509576916694641</c:v>
                </c:pt>
                <c:pt idx="591">
                  <c:v>0.50979667901992798</c:v>
                </c:pt>
                <c:pt idx="592">
                  <c:v>0.51006925106048595</c:v>
                </c:pt>
                <c:pt idx="593">
                  <c:v>0.51023900508880604</c:v>
                </c:pt>
                <c:pt idx="594">
                  <c:v>0.51038116216659501</c:v>
                </c:pt>
                <c:pt idx="595">
                  <c:v>0.51084703207016002</c:v>
                </c:pt>
                <c:pt idx="596">
                  <c:v>0.51114636659622203</c:v>
                </c:pt>
                <c:pt idx="597">
                  <c:v>0.51137328147888195</c:v>
                </c:pt>
                <c:pt idx="598">
                  <c:v>0.51158899068832397</c:v>
                </c:pt>
                <c:pt idx="599">
                  <c:v>0.51185387372970603</c:v>
                </c:pt>
                <c:pt idx="600">
                  <c:v>0.51220315694809004</c:v>
                </c:pt>
                <c:pt idx="601">
                  <c:v>0.51266169548034701</c:v>
                </c:pt>
                <c:pt idx="602">
                  <c:v>0.51282715797424305</c:v>
                </c:pt>
                <c:pt idx="603">
                  <c:v>0.51300281286239602</c:v>
                </c:pt>
                <c:pt idx="604">
                  <c:v>0.51322275400161699</c:v>
                </c:pt>
                <c:pt idx="605">
                  <c:v>0.51366484165191695</c:v>
                </c:pt>
                <c:pt idx="606">
                  <c:v>0.51402813196182295</c:v>
                </c:pt>
                <c:pt idx="607">
                  <c:v>0.51431483030319203</c:v>
                </c:pt>
                <c:pt idx="608">
                  <c:v>0.51447767019271895</c:v>
                </c:pt>
                <c:pt idx="609">
                  <c:v>0.514703989028931</c:v>
                </c:pt>
                <c:pt idx="610">
                  <c:v>0.514967381954193</c:v>
                </c:pt>
                <c:pt idx="611">
                  <c:v>0.51526755094528198</c:v>
                </c:pt>
                <c:pt idx="612">
                  <c:v>0.51558244228363004</c:v>
                </c:pt>
                <c:pt idx="613">
                  <c:v>0.51582592725753795</c:v>
                </c:pt>
                <c:pt idx="614">
                  <c:v>0.51598906517028797</c:v>
                </c:pt>
                <c:pt idx="615">
                  <c:v>0.51603913307189897</c:v>
                </c:pt>
                <c:pt idx="616">
                  <c:v>0.516243577003479</c:v>
                </c:pt>
                <c:pt idx="617">
                  <c:v>0.51654213666915905</c:v>
                </c:pt>
                <c:pt idx="618">
                  <c:v>0.51685428619384799</c:v>
                </c:pt>
                <c:pt idx="619">
                  <c:v>0.517003774642944</c:v>
                </c:pt>
                <c:pt idx="620">
                  <c:v>0.51721018552780196</c:v>
                </c:pt>
                <c:pt idx="621">
                  <c:v>0.51762872934341397</c:v>
                </c:pt>
                <c:pt idx="622">
                  <c:v>0.51818251609802202</c:v>
                </c:pt>
                <c:pt idx="623">
                  <c:v>0.51870501041412398</c:v>
                </c:pt>
                <c:pt idx="624">
                  <c:v>0.51916992664337203</c:v>
                </c:pt>
                <c:pt idx="625">
                  <c:v>0.51952737569809004</c:v>
                </c:pt>
                <c:pt idx="626">
                  <c:v>0.51993775367736805</c:v>
                </c:pt>
                <c:pt idx="627">
                  <c:v>0.52038890123367298</c:v>
                </c:pt>
                <c:pt idx="628">
                  <c:v>0.52085942029953003</c:v>
                </c:pt>
                <c:pt idx="629">
                  <c:v>0.52110636234283403</c:v>
                </c:pt>
                <c:pt idx="630">
                  <c:v>0.52133071422576904</c:v>
                </c:pt>
                <c:pt idx="631">
                  <c:v>0.52168548107147195</c:v>
                </c:pt>
                <c:pt idx="632">
                  <c:v>0.52062916755676303</c:v>
                </c:pt>
                <c:pt idx="633">
                  <c:v>0.52087169885635398</c:v>
                </c:pt>
                <c:pt idx="634">
                  <c:v>0.521104276180267</c:v>
                </c:pt>
                <c:pt idx="635">
                  <c:v>0.52129745483398404</c:v>
                </c:pt>
                <c:pt idx="636">
                  <c:v>0.52146834135055498</c:v>
                </c:pt>
                <c:pt idx="637">
                  <c:v>0.52163940668106101</c:v>
                </c:pt>
                <c:pt idx="638">
                  <c:v>0.52182960510253895</c:v>
                </c:pt>
                <c:pt idx="639">
                  <c:v>0.52199178934097301</c:v>
                </c:pt>
                <c:pt idx="640">
                  <c:v>0.52210730314254805</c:v>
                </c:pt>
                <c:pt idx="641">
                  <c:v>0.52225065231323198</c:v>
                </c:pt>
                <c:pt idx="642">
                  <c:v>0.52247041463851895</c:v>
                </c:pt>
                <c:pt idx="643">
                  <c:v>0.52273547649383501</c:v>
                </c:pt>
                <c:pt idx="644">
                  <c:v>0.52294278144836404</c:v>
                </c:pt>
                <c:pt idx="645">
                  <c:v>0.52307587862014804</c:v>
                </c:pt>
                <c:pt idx="646">
                  <c:v>0.52319771051406905</c:v>
                </c:pt>
                <c:pt idx="647">
                  <c:v>0.52332878112793002</c:v>
                </c:pt>
                <c:pt idx="648">
                  <c:v>0.52344280481338501</c:v>
                </c:pt>
                <c:pt idx="649">
                  <c:v>0.52351844310760498</c:v>
                </c:pt>
                <c:pt idx="650">
                  <c:v>0.52358072996139504</c:v>
                </c:pt>
                <c:pt idx="651">
                  <c:v>0.52363568544387795</c:v>
                </c:pt>
                <c:pt idx="652">
                  <c:v>0.52372646331787098</c:v>
                </c:pt>
                <c:pt idx="653">
                  <c:v>0.52390336990356401</c:v>
                </c:pt>
                <c:pt idx="654">
                  <c:v>0.52406513690948497</c:v>
                </c:pt>
                <c:pt idx="655">
                  <c:v>0.52419036626815796</c:v>
                </c:pt>
                <c:pt idx="656">
                  <c:v>0.524302959442139</c:v>
                </c:pt>
                <c:pt idx="657">
                  <c:v>0.52440208196640004</c:v>
                </c:pt>
                <c:pt idx="658">
                  <c:v>0.52448022365570102</c:v>
                </c:pt>
                <c:pt idx="659">
                  <c:v>0.52454310655593905</c:v>
                </c:pt>
                <c:pt idx="660">
                  <c:v>0.52463185787200906</c:v>
                </c:pt>
                <c:pt idx="661">
                  <c:v>0.52477002143859897</c:v>
                </c:pt>
                <c:pt idx="662">
                  <c:v>0.52491420507430997</c:v>
                </c:pt>
                <c:pt idx="663">
                  <c:v>0.525030016899109</c:v>
                </c:pt>
                <c:pt idx="664">
                  <c:v>0.52517247200012196</c:v>
                </c:pt>
                <c:pt idx="665">
                  <c:v>0.52535718679428101</c:v>
                </c:pt>
                <c:pt idx="666">
                  <c:v>0.52547556161880504</c:v>
                </c:pt>
                <c:pt idx="667">
                  <c:v>0.52557718753814697</c:v>
                </c:pt>
                <c:pt idx="668">
                  <c:v>0.52568924427032504</c:v>
                </c:pt>
                <c:pt idx="669">
                  <c:v>0.52578240633010898</c:v>
                </c:pt>
                <c:pt idx="670">
                  <c:v>0.52592629194259599</c:v>
                </c:pt>
                <c:pt idx="671">
                  <c:v>0.52611899375915505</c:v>
                </c:pt>
                <c:pt idx="672">
                  <c:v>0.52632802724838301</c:v>
                </c:pt>
                <c:pt idx="673">
                  <c:v>0.52649885416030895</c:v>
                </c:pt>
                <c:pt idx="674">
                  <c:v>0.526600241661072</c:v>
                </c:pt>
                <c:pt idx="675">
                  <c:v>0.52668511867523204</c:v>
                </c:pt>
                <c:pt idx="676">
                  <c:v>0.52682656049728405</c:v>
                </c:pt>
                <c:pt idx="677">
                  <c:v>0.52701556682586703</c:v>
                </c:pt>
                <c:pt idx="678">
                  <c:v>0.52717518806457497</c:v>
                </c:pt>
                <c:pt idx="679">
                  <c:v>0.52728396654128995</c:v>
                </c:pt>
                <c:pt idx="680">
                  <c:v>0.52736341953277599</c:v>
                </c:pt>
                <c:pt idx="681">
                  <c:v>0.52747029066085804</c:v>
                </c:pt>
                <c:pt idx="682">
                  <c:v>0.52762734889984098</c:v>
                </c:pt>
                <c:pt idx="683">
                  <c:v>0.52774918079376198</c:v>
                </c:pt>
                <c:pt idx="684">
                  <c:v>0.52785342931747403</c:v>
                </c:pt>
                <c:pt idx="685">
                  <c:v>0.52795922756195102</c:v>
                </c:pt>
                <c:pt idx="686">
                  <c:v>0.52806162834167503</c:v>
                </c:pt>
                <c:pt idx="687">
                  <c:v>0.52817749977111805</c:v>
                </c:pt>
                <c:pt idx="688">
                  <c:v>0.52829736471176103</c:v>
                </c:pt>
                <c:pt idx="689">
                  <c:v>0.52838879823684703</c:v>
                </c:pt>
                <c:pt idx="690">
                  <c:v>0.52846050262451205</c:v>
                </c:pt>
                <c:pt idx="691">
                  <c:v>0.52853327989578203</c:v>
                </c:pt>
                <c:pt idx="692">
                  <c:v>0.52860742807388295</c:v>
                </c:pt>
                <c:pt idx="693">
                  <c:v>0.528644979000092</c:v>
                </c:pt>
                <c:pt idx="694">
                  <c:v>0.52867150306701705</c:v>
                </c:pt>
                <c:pt idx="695">
                  <c:v>0.52869802713394198</c:v>
                </c:pt>
                <c:pt idx="696">
                  <c:v>0.52875566482543901</c:v>
                </c:pt>
                <c:pt idx="697">
                  <c:v>0.52881258726119995</c:v>
                </c:pt>
                <c:pt idx="698">
                  <c:v>0.52882426977157604</c:v>
                </c:pt>
                <c:pt idx="699">
                  <c:v>0.52882331609725997</c:v>
                </c:pt>
                <c:pt idx="700">
                  <c:v>0.52880406379699696</c:v>
                </c:pt>
                <c:pt idx="701">
                  <c:v>0.52878415584564198</c:v>
                </c:pt>
                <c:pt idx="702">
                  <c:v>0.52878540754318204</c:v>
                </c:pt>
                <c:pt idx="703">
                  <c:v>0.52879333496093806</c:v>
                </c:pt>
                <c:pt idx="704">
                  <c:v>0.528761386871338</c:v>
                </c:pt>
                <c:pt idx="705">
                  <c:v>0.52869904041290305</c:v>
                </c:pt>
                <c:pt idx="706">
                  <c:v>0.528619825839996</c:v>
                </c:pt>
                <c:pt idx="707">
                  <c:v>0.52853405475616499</c:v>
                </c:pt>
                <c:pt idx="708">
                  <c:v>0.52846050262451205</c:v>
                </c:pt>
                <c:pt idx="709">
                  <c:v>0.52841508388519298</c:v>
                </c:pt>
                <c:pt idx="710">
                  <c:v>0.52839374542236295</c:v>
                </c:pt>
                <c:pt idx="711">
                  <c:v>0.52837663888931297</c:v>
                </c:pt>
                <c:pt idx="712">
                  <c:v>0.52833259105682395</c:v>
                </c:pt>
                <c:pt idx="713">
                  <c:v>0.528217613697052</c:v>
                </c:pt>
                <c:pt idx="714">
                  <c:v>0.52810281515121504</c:v>
                </c:pt>
                <c:pt idx="715">
                  <c:v>0.52804297208786</c:v>
                </c:pt>
                <c:pt idx="716">
                  <c:v>0.52799636125564597</c:v>
                </c:pt>
                <c:pt idx="717">
                  <c:v>0.52794361114501998</c:v>
                </c:pt>
                <c:pt idx="718">
                  <c:v>0.52788829803466797</c:v>
                </c:pt>
                <c:pt idx="719">
                  <c:v>0.52784770727157604</c:v>
                </c:pt>
                <c:pt idx="720">
                  <c:v>0.527812600135803</c:v>
                </c:pt>
                <c:pt idx="721">
                  <c:v>0.52774667739868197</c:v>
                </c:pt>
                <c:pt idx="722">
                  <c:v>0.52766430377960205</c:v>
                </c:pt>
                <c:pt idx="723">
                  <c:v>0.52765291929244995</c:v>
                </c:pt>
                <c:pt idx="724">
                  <c:v>0.52770352363586404</c:v>
                </c:pt>
                <c:pt idx="725">
                  <c:v>0.52770656347274802</c:v>
                </c:pt>
                <c:pt idx="726">
                  <c:v>0.52764129638671897</c:v>
                </c:pt>
                <c:pt idx="727">
                  <c:v>0.527607321739197</c:v>
                </c:pt>
                <c:pt idx="728">
                  <c:v>0.52761942148208596</c:v>
                </c:pt>
                <c:pt idx="729">
                  <c:v>0.52761459350585904</c:v>
                </c:pt>
                <c:pt idx="730">
                  <c:v>0.52761596441268899</c:v>
                </c:pt>
                <c:pt idx="731">
                  <c:v>0.52762836217880205</c:v>
                </c:pt>
                <c:pt idx="732">
                  <c:v>0.52763104438781705</c:v>
                </c:pt>
                <c:pt idx="733">
                  <c:v>0.52762871980667103</c:v>
                </c:pt>
                <c:pt idx="734">
                  <c:v>0.52766150236129805</c:v>
                </c:pt>
                <c:pt idx="735">
                  <c:v>0.52770298719406095</c:v>
                </c:pt>
                <c:pt idx="736">
                  <c:v>0.52775681018829301</c:v>
                </c:pt>
                <c:pt idx="737">
                  <c:v>0.52780604362487804</c:v>
                </c:pt>
                <c:pt idx="738">
                  <c:v>0.52785855531692505</c:v>
                </c:pt>
                <c:pt idx="739">
                  <c:v>0.52793055772781405</c:v>
                </c:pt>
                <c:pt idx="740">
                  <c:v>0.52798128128051802</c:v>
                </c:pt>
                <c:pt idx="741">
                  <c:v>0.528009712696075</c:v>
                </c:pt>
                <c:pt idx="742">
                  <c:v>0.52805334329605103</c:v>
                </c:pt>
                <c:pt idx="743">
                  <c:v>0.52812695503234897</c:v>
                </c:pt>
                <c:pt idx="744">
                  <c:v>0.52819770574569702</c:v>
                </c:pt>
                <c:pt idx="745">
                  <c:v>0.52827739715576205</c:v>
                </c:pt>
                <c:pt idx="746">
                  <c:v>0.52835386991500899</c:v>
                </c:pt>
                <c:pt idx="747">
                  <c:v>0.52838152647018399</c:v>
                </c:pt>
                <c:pt idx="748">
                  <c:v>0.52839952707290605</c:v>
                </c:pt>
                <c:pt idx="749">
                  <c:v>0.52843654155731201</c:v>
                </c:pt>
                <c:pt idx="750">
                  <c:v>0.52848219871520996</c:v>
                </c:pt>
                <c:pt idx="751">
                  <c:v>0.52850615978241</c:v>
                </c:pt>
                <c:pt idx="752">
                  <c:v>0.52851259708404497</c:v>
                </c:pt>
                <c:pt idx="753">
                  <c:v>0.52850824594497703</c:v>
                </c:pt>
                <c:pt idx="754">
                  <c:v>0.52850997447967496</c:v>
                </c:pt>
                <c:pt idx="755">
                  <c:v>0.52851551771163896</c:v>
                </c:pt>
                <c:pt idx="756">
                  <c:v>0.528514444828033</c:v>
                </c:pt>
                <c:pt idx="757">
                  <c:v>0.52851277589797996</c:v>
                </c:pt>
                <c:pt idx="758">
                  <c:v>0.52851158380508401</c:v>
                </c:pt>
                <c:pt idx="759">
                  <c:v>0.52849978208541903</c:v>
                </c:pt>
                <c:pt idx="760">
                  <c:v>0.52848917245864901</c:v>
                </c:pt>
                <c:pt idx="761">
                  <c:v>0.52848285436630205</c:v>
                </c:pt>
                <c:pt idx="762">
                  <c:v>0.52846646308898904</c:v>
                </c:pt>
                <c:pt idx="763">
                  <c:v>0.52844309806823697</c:v>
                </c:pt>
                <c:pt idx="764">
                  <c:v>0.52837252616882302</c:v>
                </c:pt>
                <c:pt idx="765">
                  <c:v>0.52829730510711703</c:v>
                </c:pt>
                <c:pt idx="766">
                  <c:v>0.52822852134704601</c:v>
                </c:pt>
                <c:pt idx="767">
                  <c:v>0.52815598249435403</c:v>
                </c:pt>
                <c:pt idx="768">
                  <c:v>0.52810823917388905</c:v>
                </c:pt>
                <c:pt idx="769">
                  <c:v>0.52807569503784202</c:v>
                </c:pt>
                <c:pt idx="770">
                  <c:v>0.52798825502395597</c:v>
                </c:pt>
                <c:pt idx="771">
                  <c:v>0.52787315845489502</c:v>
                </c:pt>
                <c:pt idx="772">
                  <c:v>0.52777332067489602</c:v>
                </c:pt>
                <c:pt idx="773">
                  <c:v>0.52768296003341697</c:v>
                </c:pt>
                <c:pt idx="774">
                  <c:v>0.52759659290313698</c:v>
                </c:pt>
                <c:pt idx="775">
                  <c:v>0.52753037214279197</c:v>
                </c:pt>
                <c:pt idx="776">
                  <c:v>0.52746200561523404</c:v>
                </c:pt>
                <c:pt idx="777">
                  <c:v>0.52736818790435802</c:v>
                </c:pt>
                <c:pt idx="778">
                  <c:v>0.52727597951889005</c:v>
                </c:pt>
                <c:pt idx="779">
                  <c:v>0.52718210220336903</c:v>
                </c:pt>
                <c:pt idx="780">
                  <c:v>0.52709001302719105</c:v>
                </c:pt>
                <c:pt idx="781">
                  <c:v>0.52699011564254805</c:v>
                </c:pt>
                <c:pt idx="782">
                  <c:v>0.52688711881637595</c:v>
                </c:pt>
                <c:pt idx="783">
                  <c:v>0.52677315473556496</c:v>
                </c:pt>
                <c:pt idx="784">
                  <c:v>0.52666187286376998</c:v>
                </c:pt>
                <c:pt idx="785">
                  <c:v>0.52655392885208097</c:v>
                </c:pt>
                <c:pt idx="786">
                  <c:v>0.52645778656005904</c:v>
                </c:pt>
                <c:pt idx="787">
                  <c:v>0.52638155221939098</c:v>
                </c:pt>
                <c:pt idx="788">
                  <c:v>0.52630680799484297</c:v>
                </c:pt>
                <c:pt idx="789">
                  <c:v>0.52623140811920199</c:v>
                </c:pt>
                <c:pt idx="790">
                  <c:v>0.52616333961486805</c:v>
                </c:pt>
                <c:pt idx="791">
                  <c:v>0.52608680725097701</c:v>
                </c:pt>
                <c:pt idx="792">
                  <c:v>0.52598953247070301</c:v>
                </c:pt>
                <c:pt idx="793">
                  <c:v>0.52589750289917003</c:v>
                </c:pt>
                <c:pt idx="794">
                  <c:v>0.52581733465194702</c:v>
                </c:pt>
                <c:pt idx="795">
                  <c:v>0.52573883533477805</c:v>
                </c:pt>
                <c:pt idx="796">
                  <c:v>0.52567672729492199</c:v>
                </c:pt>
                <c:pt idx="797">
                  <c:v>0.52561855316162098</c:v>
                </c:pt>
                <c:pt idx="798">
                  <c:v>0.52561050653457597</c:v>
                </c:pt>
                <c:pt idx="799">
                  <c:v>0.525606989860535</c:v>
                </c:pt>
                <c:pt idx="800">
                  <c:v>0.525590360164642</c:v>
                </c:pt>
                <c:pt idx="801">
                  <c:v>0.52556997537612904</c:v>
                </c:pt>
                <c:pt idx="802">
                  <c:v>0.52555924654007002</c:v>
                </c:pt>
                <c:pt idx="803">
                  <c:v>0.525551497936249</c:v>
                </c:pt>
                <c:pt idx="804">
                  <c:v>0.52552413940429699</c:v>
                </c:pt>
                <c:pt idx="805">
                  <c:v>0.52548074722289995</c:v>
                </c:pt>
                <c:pt idx="806">
                  <c:v>0.52543830871581998</c:v>
                </c:pt>
                <c:pt idx="807">
                  <c:v>0.52540802955627397</c:v>
                </c:pt>
                <c:pt idx="808">
                  <c:v>0.52537578344345104</c:v>
                </c:pt>
                <c:pt idx="809">
                  <c:v>0.52533841133117698</c:v>
                </c:pt>
                <c:pt idx="810">
                  <c:v>0.52531200647354104</c:v>
                </c:pt>
                <c:pt idx="811">
                  <c:v>0.52530086040496804</c:v>
                </c:pt>
                <c:pt idx="812">
                  <c:v>0.52529191970825195</c:v>
                </c:pt>
                <c:pt idx="813">
                  <c:v>0.52531623840331998</c:v>
                </c:pt>
                <c:pt idx="814">
                  <c:v>0.52533751726150502</c:v>
                </c:pt>
                <c:pt idx="815">
                  <c:v>0.52532023191452004</c:v>
                </c:pt>
                <c:pt idx="816">
                  <c:v>0.52530294656753496</c:v>
                </c:pt>
                <c:pt idx="817">
                  <c:v>0.52531677484512296</c:v>
                </c:pt>
                <c:pt idx="818">
                  <c:v>0.52533173561096203</c:v>
                </c:pt>
                <c:pt idx="819">
                  <c:v>0.52530682086944602</c:v>
                </c:pt>
                <c:pt idx="820">
                  <c:v>0.52527159452438399</c:v>
                </c:pt>
                <c:pt idx="821">
                  <c:v>0.52524876594543501</c:v>
                </c:pt>
                <c:pt idx="822">
                  <c:v>0.52522885799408003</c:v>
                </c:pt>
                <c:pt idx="823">
                  <c:v>0.52522057294845603</c:v>
                </c:pt>
                <c:pt idx="824">
                  <c:v>0.52522730827331499</c:v>
                </c:pt>
                <c:pt idx="825">
                  <c:v>0.52522110939025901</c:v>
                </c:pt>
                <c:pt idx="826">
                  <c:v>0.52519381046295199</c:v>
                </c:pt>
                <c:pt idx="827">
                  <c:v>0.52517634630203203</c:v>
                </c:pt>
                <c:pt idx="828">
                  <c:v>0.52517867088317904</c:v>
                </c:pt>
                <c:pt idx="829">
                  <c:v>0.52517080307006803</c:v>
                </c:pt>
                <c:pt idx="830">
                  <c:v>0.52512174844741799</c:v>
                </c:pt>
                <c:pt idx="831">
                  <c:v>0.52507662773132302</c:v>
                </c:pt>
                <c:pt idx="832">
                  <c:v>0.52506244182586703</c:v>
                </c:pt>
                <c:pt idx="833">
                  <c:v>0.52504873275756803</c:v>
                </c:pt>
                <c:pt idx="834">
                  <c:v>0.525030076503754</c:v>
                </c:pt>
                <c:pt idx="835">
                  <c:v>0.52501249313354503</c:v>
                </c:pt>
                <c:pt idx="836">
                  <c:v>0.52499365806579601</c:v>
                </c:pt>
                <c:pt idx="837">
                  <c:v>0.52497410774231001</c:v>
                </c:pt>
                <c:pt idx="838">
                  <c:v>0.52493923902511597</c:v>
                </c:pt>
                <c:pt idx="839">
                  <c:v>0.52489751577377297</c:v>
                </c:pt>
                <c:pt idx="840">
                  <c:v>0.52485162019729603</c:v>
                </c:pt>
                <c:pt idx="841">
                  <c:v>0.52480584383010898</c:v>
                </c:pt>
                <c:pt idx="842">
                  <c:v>0.52475559711456299</c:v>
                </c:pt>
                <c:pt idx="843">
                  <c:v>0.52469938993454002</c:v>
                </c:pt>
                <c:pt idx="844">
                  <c:v>0.52464181184768699</c:v>
                </c:pt>
                <c:pt idx="845">
                  <c:v>0.52458304166793801</c:v>
                </c:pt>
                <c:pt idx="846">
                  <c:v>0.52452331781387296</c:v>
                </c:pt>
                <c:pt idx="847">
                  <c:v>0.52445489168167103</c:v>
                </c:pt>
                <c:pt idx="848">
                  <c:v>0.52438855171203602</c:v>
                </c:pt>
                <c:pt idx="849">
                  <c:v>0.52432775497436501</c:v>
                </c:pt>
                <c:pt idx="850">
                  <c:v>0.52426552772521995</c:v>
                </c:pt>
                <c:pt idx="851">
                  <c:v>0.52417236566543601</c:v>
                </c:pt>
                <c:pt idx="852">
                  <c:v>0.52407997846603405</c:v>
                </c:pt>
                <c:pt idx="853">
                  <c:v>0.52403259277343806</c:v>
                </c:pt>
                <c:pt idx="854">
                  <c:v>0.52398866415023804</c:v>
                </c:pt>
                <c:pt idx="855">
                  <c:v>0.52391284704208396</c:v>
                </c:pt>
                <c:pt idx="856">
                  <c:v>0.52383035421371504</c:v>
                </c:pt>
                <c:pt idx="857">
                  <c:v>0.52374064922332797</c:v>
                </c:pt>
                <c:pt idx="858">
                  <c:v>0.52364850044250499</c:v>
                </c:pt>
                <c:pt idx="859">
                  <c:v>0.52357482910156306</c:v>
                </c:pt>
                <c:pt idx="860">
                  <c:v>0.52351397275924705</c:v>
                </c:pt>
                <c:pt idx="861">
                  <c:v>0.52342617511749301</c:v>
                </c:pt>
                <c:pt idx="862">
                  <c:v>0.52331089973449696</c:v>
                </c:pt>
                <c:pt idx="863">
                  <c:v>0.52320075035095204</c:v>
                </c:pt>
                <c:pt idx="864">
                  <c:v>0.52309793233871504</c:v>
                </c:pt>
                <c:pt idx="865">
                  <c:v>0.522993505001068</c:v>
                </c:pt>
                <c:pt idx="866">
                  <c:v>0.52288562059402499</c:v>
                </c:pt>
                <c:pt idx="867">
                  <c:v>0.52277839183807395</c:v>
                </c:pt>
                <c:pt idx="868">
                  <c:v>0.52266693115234397</c:v>
                </c:pt>
                <c:pt idx="869">
                  <c:v>0.52255654335021995</c:v>
                </c:pt>
                <c:pt idx="870">
                  <c:v>0.52246040105819702</c:v>
                </c:pt>
                <c:pt idx="871">
                  <c:v>0.52236467599868797</c:v>
                </c:pt>
                <c:pt idx="872">
                  <c:v>0.52226799726486195</c:v>
                </c:pt>
                <c:pt idx="873">
                  <c:v>0.52217221260070801</c:v>
                </c:pt>
                <c:pt idx="874">
                  <c:v>0.52206611633300803</c:v>
                </c:pt>
                <c:pt idx="875">
                  <c:v>0.52195811271667503</c:v>
                </c:pt>
                <c:pt idx="876">
                  <c:v>0.52183836698532104</c:v>
                </c:pt>
                <c:pt idx="877">
                  <c:v>0.521714746952057</c:v>
                </c:pt>
                <c:pt idx="878">
                  <c:v>0.52161586284637496</c:v>
                </c:pt>
                <c:pt idx="879">
                  <c:v>0.52153086662292503</c:v>
                </c:pt>
                <c:pt idx="880">
                  <c:v>0.52143949270248402</c:v>
                </c:pt>
                <c:pt idx="881">
                  <c:v>0.521342813968658</c:v>
                </c:pt>
                <c:pt idx="882">
                  <c:v>0.52122777700424205</c:v>
                </c:pt>
                <c:pt idx="883">
                  <c:v>0.521090507507324</c:v>
                </c:pt>
                <c:pt idx="884">
                  <c:v>0.520971238613129</c:v>
                </c:pt>
                <c:pt idx="885">
                  <c:v>0.52088481187820401</c:v>
                </c:pt>
                <c:pt idx="886">
                  <c:v>0.52079993486404397</c:v>
                </c:pt>
                <c:pt idx="887">
                  <c:v>0.52071881294250499</c:v>
                </c:pt>
                <c:pt idx="888">
                  <c:v>0.52063697576522805</c:v>
                </c:pt>
                <c:pt idx="889">
                  <c:v>0.52055054903030396</c:v>
                </c:pt>
                <c:pt idx="890">
                  <c:v>0.52046561241149902</c:v>
                </c:pt>
                <c:pt idx="891">
                  <c:v>0.52039736509323098</c:v>
                </c:pt>
                <c:pt idx="892">
                  <c:v>0.52032935619354204</c:v>
                </c:pt>
                <c:pt idx="893">
                  <c:v>0.52029865980148304</c:v>
                </c:pt>
                <c:pt idx="894">
                  <c:v>0.52026987075805697</c:v>
                </c:pt>
                <c:pt idx="895">
                  <c:v>0.52023661136627197</c:v>
                </c:pt>
                <c:pt idx="896">
                  <c:v>0.52020287513732899</c:v>
                </c:pt>
                <c:pt idx="897">
                  <c:v>0.52018916606903098</c:v>
                </c:pt>
                <c:pt idx="898">
                  <c:v>0.52018183469772294</c:v>
                </c:pt>
                <c:pt idx="899">
                  <c:v>0.52018809318542503</c:v>
                </c:pt>
                <c:pt idx="900">
                  <c:v>0.52020132541656505</c:v>
                </c:pt>
                <c:pt idx="901">
                  <c:v>0.52020162343978904</c:v>
                </c:pt>
                <c:pt idx="902">
                  <c:v>0.52019184827804599</c:v>
                </c:pt>
                <c:pt idx="903">
                  <c:v>0.52019125223159801</c:v>
                </c:pt>
                <c:pt idx="904">
                  <c:v>0.52020096778869596</c:v>
                </c:pt>
                <c:pt idx="905">
                  <c:v>0.52021127939224199</c:v>
                </c:pt>
                <c:pt idx="906">
                  <c:v>0.52022272348403897</c:v>
                </c:pt>
                <c:pt idx="907">
                  <c:v>0.52023440599441495</c:v>
                </c:pt>
                <c:pt idx="908">
                  <c:v>0.52024716138839699</c:v>
                </c:pt>
                <c:pt idx="909">
                  <c:v>0.52025997638702404</c:v>
                </c:pt>
                <c:pt idx="910">
                  <c:v>0.52027279138565097</c:v>
                </c:pt>
                <c:pt idx="911">
                  <c:v>0.52028739452362105</c:v>
                </c:pt>
                <c:pt idx="912">
                  <c:v>0.52031952142715499</c:v>
                </c:pt>
                <c:pt idx="913">
                  <c:v>0.52035146951675404</c:v>
                </c:pt>
                <c:pt idx="914">
                  <c:v>0.52036112546920799</c:v>
                </c:pt>
                <c:pt idx="915">
                  <c:v>0.52037060260772705</c:v>
                </c:pt>
                <c:pt idx="916">
                  <c:v>0.52036958932876598</c:v>
                </c:pt>
                <c:pt idx="917">
                  <c:v>0.52036768198013295</c:v>
                </c:pt>
                <c:pt idx="918">
                  <c:v>0.52036809921264604</c:v>
                </c:pt>
                <c:pt idx="919">
                  <c:v>0.52036869525909402</c:v>
                </c:pt>
                <c:pt idx="920">
                  <c:v>0.52037924528121904</c:v>
                </c:pt>
                <c:pt idx="921">
                  <c:v>0.52039361000061002</c:v>
                </c:pt>
                <c:pt idx="922">
                  <c:v>0.52040213346481301</c:v>
                </c:pt>
                <c:pt idx="923">
                  <c:v>0.52040755748748802</c:v>
                </c:pt>
                <c:pt idx="924">
                  <c:v>0.52040153741836503</c:v>
                </c:pt>
                <c:pt idx="925">
                  <c:v>0.52038538455963101</c:v>
                </c:pt>
                <c:pt idx="926">
                  <c:v>0.52035003900527999</c:v>
                </c:pt>
                <c:pt idx="927">
                  <c:v>0.52029079198837302</c:v>
                </c:pt>
                <c:pt idx="928">
                  <c:v>0.52024269104003895</c:v>
                </c:pt>
                <c:pt idx="929">
                  <c:v>0.52021509408950795</c:v>
                </c:pt>
                <c:pt idx="930">
                  <c:v>0.52018302679061901</c:v>
                </c:pt>
                <c:pt idx="931">
                  <c:v>0.52013856172561601</c:v>
                </c:pt>
                <c:pt idx="932">
                  <c:v>0.52009105682373002</c:v>
                </c:pt>
                <c:pt idx="933">
                  <c:v>0.52002769708633401</c:v>
                </c:pt>
                <c:pt idx="934">
                  <c:v>0.51996564865112305</c:v>
                </c:pt>
                <c:pt idx="935">
                  <c:v>0.51992392539978005</c:v>
                </c:pt>
                <c:pt idx="936">
                  <c:v>0.51988148689269997</c:v>
                </c:pt>
                <c:pt idx="937">
                  <c:v>0.51978999376296997</c:v>
                </c:pt>
                <c:pt idx="938">
                  <c:v>0.519697606563568</c:v>
                </c:pt>
                <c:pt idx="939">
                  <c:v>0.51959592103958097</c:v>
                </c:pt>
                <c:pt idx="940">
                  <c:v>0.51949292421340898</c:v>
                </c:pt>
                <c:pt idx="941">
                  <c:v>0.51940691471099898</c:v>
                </c:pt>
                <c:pt idx="942">
                  <c:v>0.51932388544082597</c:v>
                </c:pt>
                <c:pt idx="943">
                  <c:v>0.51922583580017101</c:v>
                </c:pt>
                <c:pt idx="944">
                  <c:v>0.51912170648574796</c:v>
                </c:pt>
                <c:pt idx="945">
                  <c:v>0.51901066303253196</c:v>
                </c:pt>
                <c:pt idx="946">
                  <c:v>0.51889657974243197</c:v>
                </c:pt>
                <c:pt idx="947">
                  <c:v>0.518771171569824</c:v>
                </c:pt>
                <c:pt idx="948">
                  <c:v>0.51863652467727706</c:v>
                </c:pt>
                <c:pt idx="949">
                  <c:v>0.51850891113281306</c:v>
                </c:pt>
                <c:pt idx="950">
                  <c:v>0.51838976144790605</c:v>
                </c:pt>
                <c:pt idx="951">
                  <c:v>0.518268823623657</c:v>
                </c:pt>
                <c:pt idx="952">
                  <c:v>0.51814436912536599</c:v>
                </c:pt>
                <c:pt idx="953">
                  <c:v>0.51801306009292603</c:v>
                </c:pt>
                <c:pt idx="954">
                  <c:v>0.51786804199218806</c:v>
                </c:pt>
                <c:pt idx="955">
                  <c:v>0.51772272586822499</c:v>
                </c:pt>
                <c:pt idx="956">
                  <c:v>0.51757895946502697</c:v>
                </c:pt>
                <c:pt idx="957">
                  <c:v>0.51744335889816295</c:v>
                </c:pt>
                <c:pt idx="958">
                  <c:v>0.51734906435012795</c:v>
                </c:pt>
                <c:pt idx="959">
                  <c:v>0.51725393533706698</c:v>
                </c:pt>
                <c:pt idx="960">
                  <c:v>0.51715177297592196</c:v>
                </c:pt>
                <c:pt idx="961">
                  <c:v>0.51704955101013195</c:v>
                </c:pt>
                <c:pt idx="962">
                  <c:v>0.51696473360061601</c:v>
                </c:pt>
                <c:pt idx="963">
                  <c:v>0.51688021421432495</c:v>
                </c:pt>
                <c:pt idx="964">
                  <c:v>0.51681637763977095</c:v>
                </c:pt>
                <c:pt idx="965">
                  <c:v>0.51675409078598</c:v>
                </c:pt>
                <c:pt idx="966">
                  <c:v>0.516682147979736</c:v>
                </c:pt>
                <c:pt idx="967">
                  <c:v>0.51660817861556996</c:v>
                </c:pt>
                <c:pt idx="968">
                  <c:v>0.51651269197464</c:v>
                </c:pt>
                <c:pt idx="969">
                  <c:v>0.51641052961349498</c:v>
                </c:pt>
                <c:pt idx="970">
                  <c:v>0.51630318164825395</c:v>
                </c:pt>
                <c:pt idx="971">
                  <c:v>0.51619446277618397</c:v>
                </c:pt>
                <c:pt idx="972">
                  <c:v>0.51610797643661499</c:v>
                </c:pt>
                <c:pt idx="973">
                  <c:v>0.51603460311889604</c:v>
                </c:pt>
                <c:pt idx="974">
                  <c:v>0.51594179868698098</c:v>
                </c:pt>
                <c:pt idx="975">
                  <c:v>0.51583325862884499</c:v>
                </c:pt>
                <c:pt idx="976">
                  <c:v>0.51573765277862504</c:v>
                </c:pt>
                <c:pt idx="977">
                  <c:v>0.51565670967102095</c:v>
                </c:pt>
                <c:pt idx="978">
                  <c:v>0.51557856798171997</c:v>
                </c:pt>
                <c:pt idx="979">
                  <c:v>0.51550537347793601</c:v>
                </c:pt>
                <c:pt idx="980">
                  <c:v>0.51543325185775801</c:v>
                </c:pt>
                <c:pt idx="981">
                  <c:v>0.51536488533019997</c:v>
                </c:pt>
                <c:pt idx="982">
                  <c:v>0.51529628038406405</c:v>
                </c:pt>
                <c:pt idx="983">
                  <c:v>0.51522457599639904</c:v>
                </c:pt>
                <c:pt idx="984">
                  <c:v>0.51515311002731301</c:v>
                </c:pt>
                <c:pt idx="985">
                  <c:v>0.51508176326751698</c:v>
                </c:pt>
                <c:pt idx="986">
                  <c:v>0.51501190662384</c:v>
                </c:pt>
                <c:pt idx="987">
                  <c:v>0.51495885848999001</c:v>
                </c:pt>
                <c:pt idx="988">
                  <c:v>0.51490592956543002</c:v>
                </c:pt>
                <c:pt idx="989">
                  <c:v>0.51482176780700695</c:v>
                </c:pt>
                <c:pt idx="990">
                  <c:v>0.51473772525787398</c:v>
                </c:pt>
                <c:pt idx="991">
                  <c:v>0.51462364196777299</c:v>
                </c:pt>
                <c:pt idx="992">
                  <c:v>0.51450818777084395</c:v>
                </c:pt>
                <c:pt idx="993">
                  <c:v>0.51439303159713701</c:v>
                </c:pt>
                <c:pt idx="994">
                  <c:v>0.51427847146987904</c:v>
                </c:pt>
                <c:pt idx="995">
                  <c:v>0.514113008975983</c:v>
                </c:pt>
                <c:pt idx="996">
                  <c:v>0.51393431425094604</c:v>
                </c:pt>
                <c:pt idx="997">
                  <c:v>0.51372152566909801</c:v>
                </c:pt>
                <c:pt idx="998">
                  <c:v>0.51349669694900502</c:v>
                </c:pt>
                <c:pt idx="999">
                  <c:v>0.51322931051254295</c:v>
                </c:pt>
                <c:pt idx="1000">
                  <c:v>0.51294028759002697</c:v>
                </c:pt>
                <c:pt idx="1001">
                  <c:v>0.51264208555221602</c:v>
                </c:pt>
                <c:pt idx="1002">
                  <c:v>0.51233726739883401</c:v>
                </c:pt>
                <c:pt idx="1003">
                  <c:v>0.512021124362946</c:v>
                </c:pt>
                <c:pt idx="1004">
                  <c:v>0.51169461011886597</c:v>
                </c:pt>
                <c:pt idx="1005">
                  <c:v>0.51138520240783703</c:v>
                </c:pt>
                <c:pt idx="1006">
                  <c:v>0.51109749078750599</c:v>
                </c:pt>
                <c:pt idx="1007">
                  <c:v>0.51084119081497203</c:v>
                </c:pt>
                <c:pt idx="1008">
                  <c:v>0.51063776016235396</c:v>
                </c:pt>
                <c:pt idx="1009">
                  <c:v>0.51045101881027199</c:v>
                </c:pt>
                <c:pt idx="1010">
                  <c:v>0.51029682159423795</c:v>
                </c:pt>
                <c:pt idx="1011">
                  <c:v>0.51014453172683705</c:v>
                </c:pt>
                <c:pt idx="1012">
                  <c:v>0.50999677181243896</c:v>
                </c:pt>
                <c:pt idx="1013">
                  <c:v>0.50985395908355702</c:v>
                </c:pt>
                <c:pt idx="1014">
                  <c:v>0.50972419977188099</c:v>
                </c:pt>
                <c:pt idx="1015">
                  <c:v>0.50958311557769798</c:v>
                </c:pt>
                <c:pt idx="1016">
                  <c:v>0.50932359695434604</c:v>
                </c:pt>
                <c:pt idx="1017">
                  <c:v>0.50906288623809803</c:v>
                </c:pt>
                <c:pt idx="1018">
                  <c:v>0.50863391160964999</c:v>
                </c:pt>
                <c:pt idx="1019">
                  <c:v>0.50821053981780995</c:v>
                </c:pt>
                <c:pt idx="1020">
                  <c:v>0.50748282670974698</c:v>
                </c:pt>
                <c:pt idx="1021">
                  <c:v>0.506752610206604</c:v>
                </c:pt>
                <c:pt idx="1022">
                  <c:v>0.50579434633255005</c:v>
                </c:pt>
                <c:pt idx="1023">
                  <c:v>0.50481945276260398</c:v>
                </c:pt>
                <c:pt idx="1024">
                  <c:v>0.50359910726547197</c:v>
                </c:pt>
                <c:pt idx="1025">
                  <c:v>0.50233966112136796</c:v>
                </c:pt>
                <c:pt idx="1026">
                  <c:v>0.50110799074172996</c:v>
                </c:pt>
                <c:pt idx="1027">
                  <c:v>0.49988949298858598</c:v>
                </c:pt>
                <c:pt idx="1028">
                  <c:v>0.49873679876327498</c:v>
                </c:pt>
                <c:pt idx="1029">
                  <c:v>0.497615545988083</c:v>
                </c:pt>
                <c:pt idx="1030">
                  <c:v>0.496715277433395</c:v>
                </c:pt>
                <c:pt idx="1031">
                  <c:v>0.49593678116798401</c:v>
                </c:pt>
                <c:pt idx="1032">
                  <c:v>0.49537417292594899</c:v>
                </c:pt>
                <c:pt idx="1033">
                  <c:v>0.494964599609375</c:v>
                </c:pt>
                <c:pt idx="1034">
                  <c:v>0.49474561214446999</c:v>
                </c:pt>
                <c:pt idx="1035">
                  <c:v>0.494699537754059</c:v>
                </c:pt>
                <c:pt idx="1036">
                  <c:v>0.49473971128463701</c:v>
                </c:pt>
                <c:pt idx="1037">
                  <c:v>0.49487888813018799</c:v>
                </c:pt>
                <c:pt idx="1038">
                  <c:v>0.49502575397491499</c:v>
                </c:pt>
                <c:pt idx="1039">
                  <c:v>0.49518361687660201</c:v>
                </c:pt>
                <c:pt idx="1040">
                  <c:v>0.49532443284988398</c:v>
                </c:pt>
                <c:pt idx="1041">
                  <c:v>0.49543315172195401</c:v>
                </c:pt>
                <c:pt idx="1042">
                  <c:v>0.49552282691001898</c:v>
                </c:pt>
                <c:pt idx="1043">
                  <c:v>0.49556568264961198</c:v>
                </c:pt>
                <c:pt idx="1044">
                  <c:v>0.49559459090232799</c:v>
                </c:pt>
                <c:pt idx="1045">
                  <c:v>0.49557578563690202</c:v>
                </c:pt>
                <c:pt idx="1046">
                  <c:v>0.49554541707038902</c:v>
                </c:pt>
                <c:pt idx="1047">
                  <c:v>0.495455741882324</c:v>
                </c:pt>
                <c:pt idx="1048">
                  <c:v>0.49535733461379999</c:v>
                </c:pt>
                <c:pt idx="1049">
                  <c:v>0.49518319964408902</c:v>
                </c:pt>
                <c:pt idx="1050">
                  <c:v>0.49500304460525502</c:v>
                </c:pt>
                <c:pt idx="1051">
                  <c:v>0.49469435214996299</c:v>
                </c:pt>
                <c:pt idx="1052">
                  <c:v>0.49438667297363298</c:v>
                </c:pt>
                <c:pt idx="1053">
                  <c:v>0.49360704421997098</c:v>
                </c:pt>
                <c:pt idx="1054">
                  <c:v>0.49282717704772899</c:v>
                </c:pt>
                <c:pt idx="1055">
                  <c:v>0.49138137698173501</c:v>
                </c:pt>
                <c:pt idx="1056">
                  <c:v>0.48989528417587302</c:v>
                </c:pt>
                <c:pt idx="1057">
                  <c:v>0.48776704072952298</c:v>
                </c:pt>
                <c:pt idx="1058">
                  <c:v>0.48555701971054099</c:v>
                </c:pt>
                <c:pt idx="1059">
                  <c:v>0.48338538408279402</c:v>
                </c:pt>
                <c:pt idx="1060">
                  <c:v>0.48122364282607999</c:v>
                </c:pt>
                <c:pt idx="1061">
                  <c:v>0.47924983501434298</c:v>
                </c:pt>
                <c:pt idx="1062">
                  <c:v>0.47733134031295799</c:v>
                </c:pt>
                <c:pt idx="1063">
                  <c:v>0.47614142298698398</c:v>
                </c:pt>
                <c:pt idx="1064">
                  <c:v>0.47523379325866699</c:v>
                </c:pt>
                <c:pt idx="1065">
                  <c:v>0.47548767924308799</c:v>
                </c:pt>
                <c:pt idx="1066">
                  <c:v>0.47632092237472501</c:v>
                </c:pt>
                <c:pt idx="1067">
                  <c:v>0.47807946801185602</c:v>
                </c:pt>
                <c:pt idx="1068">
                  <c:v>0.48042002320289601</c:v>
                </c:pt>
                <c:pt idx="1069">
                  <c:v>0.48322707414627097</c:v>
                </c:pt>
                <c:pt idx="1070">
                  <c:v>0.486400187015533</c:v>
                </c:pt>
                <c:pt idx="1071">
                  <c:v>0.48959940671920799</c:v>
                </c:pt>
                <c:pt idx="1072">
                  <c:v>0.49282622337341297</c:v>
                </c:pt>
                <c:pt idx="1073">
                  <c:v>0.49596524238586398</c:v>
                </c:pt>
                <c:pt idx="1074">
                  <c:v>0.499001234769821</c:v>
                </c:pt>
                <c:pt idx="1075">
                  <c:v>0.50164699554443404</c:v>
                </c:pt>
                <c:pt idx="1076">
                  <c:v>0.50372624397277799</c:v>
                </c:pt>
                <c:pt idx="1077">
                  <c:v>0.50555545091628995</c:v>
                </c:pt>
                <c:pt idx="1078">
                  <c:v>0.50693523883819602</c:v>
                </c:pt>
                <c:pt idx="1079">
                  <c:v>0.50815409421920799</c:v>
                </c:pt>
                <c:pt idx="1080">
                  <c:v>0.50900733470916704</c:v>
                </c:pt>
                <c:pt idx="1081">
                  <c:v>0.50979274511337302</c:v>
                </c:pt>
                <c:pt idx="1082">
                  <c:v>0.51037961244583097</c:v>
                </c:pt>
                <c:pt idx="1083">
                  <c:v>0.51092517375946001</c:v>
                </c:pt>
                <c:pt idx="1084">
                  <c:v>0.51131063699722301</c:v>
                </c:pt>
                <c:pt idx="1085">
                  <c:v>0.51167786121368397</c:v>
                </c:pt>
                <c:pt idx="1086">
                  <c:v>0.51194727420806896</c:v>
                </c:pt>
                <c:pt idx="1087">
                  <c:v>0.51220780611038197</c:v>
                </c:pt>
                <c:pt idx="1088">
                  <c:v>0.51239395141601596</c:v>
                </c:pt>
                <c:pt idx="1089">
                  <c:v>0.51257842779159501</c:v>
                </c:pt>
                <c:pt idx="1090">
                  <c:v>0.51272720098495495</c:v>
                </c:pt>
                <c:pt idx="1091">
                  <c:v>0.51287531852722201</c:v>
                </c:pt>
                <c:pt idx="1092">
                  <c:v>0.51297390460967995</c:v>
                </c:pt>
                <c:pt idx="1093">
                  <c:v>0.51307290792465199</c:v>
                </c:pt>
                <c:pt idx="1094">
                  <c:v>0.51315933465957597</c:v>
                </c:pt>
                <c:pt idx="1095">
                  <c:v>0.51324611902236905</c:v>
                </c:pt>
                <c:pt idx="1096">
                  <c:v>0.51330065727233898</c:v>
                </c:pt>
                <c:pt idx="1097">
                  <c:v>0.51335310935974099</c:v>
                </c:pt>
                <c:pt idx="1098">
                  <c:v>0.513402700424194</c:v>
                </c:pt>
                <c:pt idx="1099">
                  <c:v>0.51345187425613403</c:v>
                </c:pt>
                <c:pt idx="1100">
                  <c:v>0.51351326704025302</c:v>
                </c:pt>
                <c:pt idx="1101">
                  <c:v>0.51357728242874101</c:v>
                </c:pt>
                <c:pt idx="1102">
                  <c:v>0.51361656188964799</c:v>
                </c:pt>
                <c:pt idx="1103">
                  <c:v>0.51364994049072299</c:v>
                </c:pt>
                <c:pt idx="1104">
                  <c:v>0.51370877027511597</c:v>
                </c:pt>
                <c:pt idx="1105">
                  <c:v>0.51377600431442305</c:v>
                </c:pt>
                <c:pt idx="1106">
                  <c:v>0.51384925842285201</c:v>
                </c:pt>
                <c:pt idx="1107">
                  <c:v>0.51392447948455799</c:v>
                </c:pt>
                <c:pt idx="1108">
                  <c:v>0.51398974657058705</c:v>
                </c:pt>
                <c:pt idx="1109">
                  <c:v>0.51405012607574496</c:v>
                </c:pt>
                <c:pt idx="1110">
                  <c:v>0.51409876346588101</c:v>
                </c:pt>
                <c:pt idx="1111">
                  <c:v>0.51414161920547496</c:v>
                </c:pt>
                <c:pt idx="1112">
                  <c:v>0.51418524980545</c:v>
                </c:pt>
                <c:pt idx="1113">
                  <c:v>0.51422995328903198</c:v>
                </c:pt>
                <c:pt idx="1114">
                  <c:v>0.51428329944610596</c:v>
                </c:pt>
                <c:pt idx="1115">
                  <c:v>0.51434254646301303</c:v>
                </c:pt>
                <c:pt idx="1116">
                  <c:v>0.51440554857253995</c:v>
                </c:pt>
                <c:pt idx="1117">
                  <c:v>0.51447123289108299</c:v>
                </c:pt>
                <c:pt idx="1118">
                  <c:v>0.51452589035034202</c:v>
                </c:pt>
                <c:pt idx="1119">
                  <c:v>0.51456916332244895</c:v>
                </c:pt>
                <c:pt idx="1120">
                  <c:v>0.51461720466613803</c:v>
                </c:pt>
                <c:pt idx="1121">
                  <c:v>0.51467150449752797</c:v>
                </c:pt>
                <c:pt idx="1122">
                  <c:v>0.51474094390869096</c:v>
                </c:pt>
                <c:pt idx="1123">
                  <c:v>0.51483309268951405</c:v>
                </c:pt>
                <c:pt idx="1124">
                  <c:v>0.51490837335586503</c:v>
                </c:pt>
                <c:pt idx="1125">
                  <c:v>0.514953672885895</c:v>
                </c:pt>
                <c:pt idx="1126">
                  <c:v>0.51501822471618697</c:v>
                </c:pt>
                <c:pt idx="1127">
                  <c:v>0.51512122154235795</c:v>
                </c:pt>
                <c:pt idx="1128">
                  <c:v>0.51521068811416604</c:v>
                </c:pt>
                <c:pt idx="1129">
                  <c:v>0.51526743173599199</c:v>
                </c:pt>
                <c:pt idx="1130">
                  <c:v>0.51532953977584794</c:v>
                </c:pt>
                <c:pt idx="1131">
                  <c:v>0.51540601253509499</c:v>
                </c:pt>
                <c:pt idx="1132">
                  <c:v>0.51548004150390603</c:v>
                </c:pt>
                <c:pt idx="1133">
                  <c:v>0.51554566621780396</c:v>
                </c:pt>
                <c:pt idx="1134">
                  <c:v>0.515608370304108</c:v>
                </c:pt>
                <c:pt idx="1135">
                  <c:v>0.51565748453140303</c:v>
                </c:pt>
                <c:pt idx="1136">
                  <c:v>0.51570963859558105</c:v>
                </c:pt>
                <c:pt idx="1137">
                  <c:v>0.51578164100646995</c:v>
                </c:pt>
                <c:pt idx="1138">
                  <c:v>0.51585209369659402</c:v>
                </c:pt>
                <c:pt idx="1139">
                  <c:v>0.51590377092361495</c:v>
                </c:pt>
                <c:pt idx="1140">
                  <c:v>0.51595646142959595</c:v>
                </c:pt>
                <c:pt idx="1141">
                  <c:v>0.51603078842163097</c:v>
                </c:pt>
                <c:pt idx="1142">
                  <c:v>0.51610612869262695</c:v>
                </c:pt>
                <c:pt idx="1143">
                  <c:v>0.51616460084915206</c:v>
                </c:pt>
                <c:pt idx="1144">
                  <c:v>0.51622354984283403</c:v>
                </c:pt>
                <c:pt idx="1145">
                  <c:v>0.51629787683486905</c:v>
                </c:pt>
                <c:pt idx="1146">
                  <c:v>0.51637226343154896</c:v>
                </c:pt>
                <c:pt idx="1147">
                  <c:v>0.51642763614654497</c:v>
                </c:pt>
                <c:pt idx="1148">
                  <c:v>0.51648265123367298</c:v>
                </c:pt>
                <c:pt idx="1149">
                  <c:v>0.51657032966613803</c:v>
                </c:pt>
                <c:pt idx="1150">
                  <c:v>0.51666080951690696</c:v>
                </c:pt>
                <c:pt idx="1151">
                  <c:v>0.516726493835449</c:v>
                </c:pt>
                <c:pt idx="1152">
                  <c:v>0.51679062843322798</c:v>
                </c:pt>
                <c:pt idx="1153">
                  <c:v>0.51685369014740001</c:v>
                </c:pt>
                <c:pt idx="1154">
                  <c:v>0.516915023326874</c:v>
                </c:pt>
                <c:pt idx="1155">
                  <c:v>0.51697129011154197</c:v>
                </c:pt>
                <c:pt idx="1156">
                  <c:v>0.51702809333801303</c:v>
                </c:pt>
                <c:pt idx="1157">
                  <c:v>0.51712280511856101</c:v>
                </c:pt>
                <c:pt idx="1158">
                  <c:v>0.51722526550293002</c:v>
                </c:pt>
                <c:pt idx="1159">
                  <c:v>0.51732581853866599</c:v>
                </c:pt>
                <c:pt idx="1160">
                  <c:v>0.51742541790008501</c:v>
                </c:pt>
                <c:pt idx="1161">
                  <c:v>0.517511546611786</c:v>
                </c:pt>
                <c:pt idx="1162">
                  <c:v>0.517594814300537</c:v>
                </c:pt>
                <c:pt idx="1163">
                  <c:v>0.51769512891769398</c:v>
                </c:pt>
                <c:pt idx="1164">
                  <c:v>0.51779979467392001</c:v>
                </c:pt>
                <c:pt idx="1165">
                  <c:v>0.51789188385009799</c:v>
                </c:pt>
                <c:pt idx="1166">
                  <c:v>0.51798111200332597</c:v>
                </c:pt>
                <c:pt idx="1167">
                  <c:v>0.51808226108551003</c:v>
                </c:pt>
                <c:pt idx="1168">
                  <c:v>0.51818895339965798</c:v>
                </c:pt>
                <c:pt idx="1169">
                  <c:v>0.51829195022582997</c:v>
                </c:pt>
                <c:pt idx="1170">
                  <c:v>0.51839274168014504</c:v>
                </c:pt>
                <c:pt idx="1171">
                  <c:v>0.51849836111068703</c:v>
                </c:pt>
                <c:pt idx="1172">
                  <c:v>0.51860767602920499</c:v>
                </c:pt>
                <c:pt idx="1173">
                  <c:v>0.51871538162231401</c:v>
                </c:pt>
                <c:pt idx="1174">
                  <c:v>0.51881968975067105</c:v>
                </c:pt>
                <c:pt idx="1175">
                  <c:v>0.51891642808914196</c:v>
                </c:pt>
                <c:pt idx="1176">
                  <c:v>0.51900881528854403</c:v>
                </c:pt>
                <c:pt idx="1177">
                  <c:v>0.519112229347229</c:v>
                </c:pt>
                <c:pt idx="1178">
                  <c:v>0.51922506093978904</c:v>
                </c:pt>
                <c:pt idx="1179">
                  <c:v>0.51933175325393699</c:v>
                </c:pt>
                <c:pt idx="1180">
                  <c:v>0.51943242549896196</c:v>
                </c:pt>
                <c:pt idx="1181">
                  <c:v>0.51953196525573697</c:v>
                </c:pt>
                <c:pt idx="1182">
                  <c:v>0.51963192224502597</c:v>
                </c:pt>
                <c:pt idx="1183">
                  <c:v>0.51975113153457597</c:v>
                </c:pt>
                <c:pt idx="1184">
                  <c:v>0.51988524198532104</c:v>
                </c:pt>
                <c:pt idx="1185">
                  <c:v>0.51998984813690197</c:v>
                </c:pt>
                <c:pt idx="1186">
                  <c:v>0.52006626129150402</c:v>
                </c:pt>
                <c:pt idx="1187">
                  <c:v>0.52015531063079801</c:v>
                </c:pt>
                <c:pt idx="1188">
                  <c:v>0.52025753259658802</c:v>
                </c:pt>
                <c:pt idx="1189">
                  <c:v>0.52034455537795998</c:v>
                </c:pt>
                <c:pt idx="1190">
                  <c:v>0.52041590213775601</c:v>
                </c:pt>
                <c:pt idx="1191">
                  <c:v>0.52048963308334395</c:v>
                </c:pt>
                <c:pt idx="1192">
                  <c:v>0.52056574821472201</c:v>
                </c:pt>
                <c:pt idx="1193">
                  <c:v>0.520632743835449</c:v>
                </c:pt>
                <c:pt idx="1194">
                  <c:v>0.52068960666656505</c:v>
                </c:pt>
                <c:pt idx="1195">
                  <c:v>0.52073740959167503</c:v>
                </c:pt>
                <c:pt idx="1196">
                  <c:v>0.52076619863510099</c:v>
                </c:pt>
                <c:pt idx="1197">
                  <c:v>0.52080821990966797</c:v>
                </c:pt>
                <c:pt idx="1198">
                  <c:v>0.52087569236755404</c:v>
                </c:pt>
                <c:pt idx="1199">
                  <c:v>0.52093750238418601</c:v>
                </c:pt>
                <c:pt idx="1200">
                  <c:v>0.52098715305328402</c:v>
                </c:pt>
                <c:pt idx="1201">
                  <c:v>0.52103573083877597</c:v>
                </c:pt>
                <c:pt idx="1202">
                  <c:v>0.52108347415924094</c:v>
                </c:pt>
                <c:pt idx="1203">
                  <c:v>0.52112537622451804</c:v>
                </c:pt>
                <c:pt idx="1204">
                  <c:v>0.52115780115127597</c:v>
                </c:pt>
                <c:pt idx="1205">
                  <c:v>0.52120095491409302</c:v>
                </c:pt>
                <c:pt idx="1206">
                  <c:v>0.52126258611679099</c:v>
                </c:pt>
                <c:pt idx="1207">
                  <c:v>0.52131724357605003</c:v>
                </c:pt>
                <c:pt idx="1208">
                  <c:v>0.52135860919952404</c:v>
                </c:pt>
                <c:pt idx="1209">
                  <c:v>0.52139997482299805</c:v>
                </c:pt>
                <c:pt idx="1210">
                  <c:v>0.52143687009811401</c:v>
                </c:pt>
                <c:pt idx="1211">
                  <c:v>0.52147132158279397</c:v>
                </c:pt>
                <c:pt idx="1212">
                  <c:v>0.52150630950927701</c:v>
                </c:pt>
                <c:pt idx="1213">
                  <c:v>0.52155441045761097</c:v>
                </c:pt>
                <c:pt idx="1214">
                  <c:v>0.52163314819335904</c:v>
                </c:pt>
                <c:pt idx="1215">
                  <c:v>0.52170056104660001</c:v>
                </c:pt>
                <c:pt idx="1216">
                  <c:v>0.52173870801925704</c:v>
                </c:pt>
                <c:pt idx="1217">
                  <c:v>0.52178502082824696</c:v>
                </c:pt>
                <c:pt idx="1218">
                  <c:v>0.52184522151946999</c:v>
                </c:pt>
                <c:pt idx="1219">
                  <c:v>0.52189892530441295</c:v>
                </c:pt>
                <c:pt idx="1220">
                  <c:v>0.52194070816039995</c:v>
                </c:pt>
                <c:pt idx="1221">
                  <c:v>0.52198320627212502</c:v>
                </c:pt>
                <c:pt idx="1222">
                  <c:v>0.522019743919373</c:v>
                </c:pt>
                <c:pt idx="1223">
                  <c:v>0.52205514907836903</c:v>
                </c:pt>
                <c:pt idx="1224">
                  <c:v>0.52208983898162797</c:v>
                </c:pt>
                <c:pt idx="1225">
                  <c:v>0.522122502326965</c:v>
                </c:pt>
                <c:pt idx="1226">
                  <c:v>0.52214860916137695</c:v>
                </c:pt>
                <c:pt idx="1227">
                  <c:v>0.52217626571655296</c:v>
                </c:pt>
                <c:pt idx="1228">
                  <c:v>0.52220469713211104</c:v>
                </c:pt>
                <c:pt idx="1229">
                  <c:v>0.522230744361877</c:v>
                </c:pt>
                <c:pt idx="1230">
                  <c:v>0.52224081754684404</c:v>
                </c:pt>
                <c:pt idx="1231">
                  <c:v>0.52225047349929798</c:v>
                </c:pt>
                <c:pt idx="1232">
                  <c:v>0.52227413654327404</c:v>
                </c:pt>
                <c:pt idx="1233">
                  <c:v>0.52229648828506503</c:v>
                </c:pt>
                <c:pt idx="1234">
                  <c:v>0.52229934930801403</c:v>
                </c:pt>
                <c:pt idx="1235">
                  <c:v>0.52230411767959595</c:v>
                </c:pt>
                <c:pt idx="1236">
                  <c:v>0.522319555282593</c:v>
                </c:pt>
                <c:pt idx="1237">
                  <c:v>0.52233260869979903</c:v>
                </c:pt>
                <c:pt idx="1238">
                  <c:v>0.52232480049133301</c:v>
                </c:pt>
                <c:pt idx="1239">
                  <c:v>0.52231681346893299</c:v>
                </c:pt>
                <c:pt idx="1240">
                  <c:v>0.52231979370117199</c:v>
                </c:pt>
                <c:pt idx="1241">
                  <c:v>0.52232754230499301</c:v>
                </c:pt>
                <c:pt idx="1242">
                  <c:v>0.52236640453338601</c:v>
                </c:pt>
                <c:pt idx="1243">
                  <c:v>0.52240240573883101</c:v>
                </c:pt>
                <c:pt idx="1244">
                  <c:v>0.52240949869155895</c:v>
                </c:pt>
                <c:pt idx="1245">
                  <c:v>0.52241635322570801</c:v>
                </c:pt>
                <c:pt idx="1246">
                  <c:v>0.52243149280548096</c:v>
                </c:pt>
                <c:pt idx="1247">
                  <c:v>0.52244693040847801</c:v>
                </c:pt>
                <c:pt idx="1248">
                  <c:v>0.52244693040847801</c:v>
                </c:pt>
                <c:pt idx="1249">
                  <c:v>0.52244335412979104</c:v>
                </c:pt>
                <c:pt idx="1250">
                  <c:v>0.52244532108306896</c:v>
                </c:pt>
                <c:pt idx="1251">
                  <c:v>0.52245020866393999</c:v>
                </c:pt>
                <c:pt idx="1252">
                  <c:v>0.52246487140655495</c:v>
                </c:pt>
                <c:pt idx="1253">
                  <c:v>0.52247864007949796</c:v>
                </c:pt>
                <c:pt idx="1254">
                  <c:v>0.52246701717376698</c:v>
                </c:pt>
                <c:pt idx="1255">
                  <c:v>0.52245098352432295</c:v>
                </c:pt>
                <c:pt idx="1256">
                  <c:v>0.52243697643279996</c:v>
                </c:pt>
                <c:pt idx="1257">
                  <c:v>0.52242690324783303</c:v>
                </c:pt>
                <c:pt idx="1258">
                  <c:v>0.52241444587707497</c:v>
                </c:pt>
                <c:pt idx="1259">
                  <c:v>0.52239263057708696</c:v>
                </c:pt>
                <c:pt idx="1260">
                  <c:v>0.52232557535171498</c:v>
                </c:pt>
                <c:pt idx="1261">
                  <c:v>0.52226608991622903</c:v>
                </c:pt>
                <c:pt idx="1262">
                  <c:v>0.52226150035858199</c:v>
                </c:pt>
                <c:pt idx="1263">
                  <c:v>0.52225619554519698</c:v>
                </c:pt>
                <c:pt idx="1264">
                  <c:v>0.52223682403564498</c:v>
                </c:pt>
                <c:pt idx="1265">
                  <c:v>0.52221900224685702</c:v>
                </c:pt>
                <c:pt idx="1266">
                  <c:v>0.52221554517746005</c:v>
                </c:pt>
                <c:pt idx="1267">
                  <c:v>0.52221184968948398</c:v>
                </c:pt>
                <c:pt idx="1268">
                  <c:v>0.52220964431762695</c:v>
                </c:pt>
                <c:pt idx="1269">
                  <c:v>0.522205710411072</c:v>
                </c:pt>
                <c:pt idx="1270">
                  <c:v>0.52218860387802102</c:v>
                </c:pt>
                <c:pt idx="1271">
                  <c:v>0.52217221260070801</c:v>
                </c:pt>
                <c:pt idx="1272">
                  <c:v>0.52215969562530495</c:v>
                </c:pt>
                <c:pt idx="1273">
                  <c:v>0.52214837074279796</c:v>
                </c:pt>
                <c:pt idx="1274">
                  <c:v>0.52214652299881004</c:v>
                </c:pt>
                <c:pt idx="1275">
                  <c:v>0.52214384078979503</c:v>
                </c:pt>
                <c:pt idx="1276">
                  <c:v>0.52212733030319203</c:v>
                </c:pt>
                <c:pt idx="1277">
                  <c:v>0.52211230993270896</c:v>
                </c:pt>
                <c:pt idx="1278">
                  <c:v>0.52210229635238603</c:v>
                </c:pt>
                <c:pt idx="1279">
                  <c:v>0.52209359407424905</c:v>
                </c:pt>
                <c:pt idx="1280">
                  <c:v>0.52209365367889404</c:v>
                </c:pt>
                <c:pt idx="1281">
                  <c:v>0.52208864688873302</c:v>
                </c:pt>
                <c:pt idx="1282">
                  <c:v>0.52206343412399303</c:v>
                </c:pt>
                <c:pt idx="1283">
                  <c:v>0.522044897079468</c:v>
                </c:pt>
                <c:pt idx="1284">
                  <c:v>0.52206367254257202</c:v>
                </c:pt>
                <c:pt idx="1285">
                  <c:v>0.52207899093627896</c:v>
                </c:pt>
                <c:pt idx="1286">
                  <c:v>0.52207422256469704</c:v>
                </c:pt>
                <c:pt idx="1287">
                  <c:v>0.52207022905349698</c:v>
                </c:pt>
                <c:pt idx="1288">
                  <c:v>0.52207285165786699</c:v>
                </c:pt>
                <c:pt idx="1289">
                  <c:v>0.52207344770431496</c:v>
                </c:pt>
                <c:pt idx="1290">
                  <c:v>0.52207052707672097</c:v>
                </c:pt>
                <c:pt idx="1291">
                  <c:v>0.52207326889038097</c:v>
                </c:pt>
                <c:pt idx="1292">
                  <c:v>0.522103071212769</c:v>
                </c:pt>
                <c:pt idx="1293">
                  <c:v>0.52213567495346103</c:v>
                </c:pt>
                <c:pt idx="1294">
                  <c:v>0.522166728973389</c:v>
                </c:pt>
                <c:pt idx="1295">
                  <c:v>0.52219444513320901</c:v>
                </c:pt>
                <c:pt idx="1296">
                  <c:v>0.52221268415451105</c:v>
                </c:pt>
                <c:pt idx="1297">
                  <c:v>0.52222770452499401</c:v>
                </c:pt>
                <c:pt idx="1298">
                  <c:v>0.52223199605941795</c:v>
                </c:pt>
                <c:pt idx="1299">
                  <c:v>0.52224141359329201</c:v>
                </c:pt>
                <c:pt idx="1300">
                  <c:v>0.522269487380981</c:v>
                </c:pt>
                <c:pt idx="1301">
                  <c:v>0.52229797840118397</c:v>
                </c:pt>
                <c:pt idx="1302">
                  <c:v>0.52233099937438998</c:v>
                </c:pt>
                <c:pt idx="1303">
                  <c:v>0.52236795425414995</c:v>
                </c:pt>
                <c:pt idx="1304">
                  <c:v>0.52240943908691395</c:v>
                </c:pt>
                <c:pt idx="1305">
                  <c:v>0.52244234085082997</c:v>
                </c:pt>
                <c:pt idx="1306">
                  <c:v>0.522452652454376</c:v>
                </c:pt>
                <c:pt idx="1307">
                  <c:v>0.52247685194015503</c:v>
                </c:pt>
                <c:pt idx="1308">
                  <c:v>0.52253639698028598</c:v>
                </c:pt>
                <c:pt idx="1309">
                  <c:v>0.52258813381195102</c:v>
                </c:pt>
                <c:pt idx="1310">
                  <c:v>0.52261739969253496</c:v>
                </c:pt>
                <c:pt idx="1311">
                  <c:v>0.52264082431793202</c:v>
                </c:pt>
                <c:pt idx="1312">
                  <c:v>0.52265346050262496</c:v>
                </c:pt>
                <c:pt idx="1313">
                  <c:v>0.52266949415206898</c:v>
                </c:pt>
                <c:pt idx="1314">
                  <c:v>0.52269512414932295</c:v>
                </c:pt>
                <c:pt idx="1315">
                  <c:v>0.52273374795913696</c:v>
                </c:pt>
                <c:pt idx="1316">
                  <c:v>0.52279669046402</c:v>
                </c:pt>
                <c:pt idx="1317">
                  <c:v>0.52285838127136197</c:v>
                </c:pt>
                <c:pt idx="1318">
                  <c:v>0.52291089296340898</c:v>
                </c:pt>
                <c:pt idx="1319">
                  <c:v>0.52296227216720603</c:v>
                </c:pt>
                <c:pt idx="1320">
                  <c:v>0.52301681041717496</c:v>
                </c:pt>
                <c:pt idx="1321">
                  <c:v>0.52306145429611195</c:v>
                </c:pt>
                <c:pt idx="1322">
                  <c:v>0.52309364080429099</c:v>
                </c:pt>
                <c:pt idx="1323">
                  <c:v>0.52314484119415305</c:v>
                </c:pt>
                <c:pt idx="1324">
                  <c:v>0.52322292327880904</c:v>
                </c:pt>
                <c:pt idx="1325">
                  <c:v>0.52328819036483798</c:v>
                </c:pt>
                <c:pt idx="1326">
                  <c:v>0.52333307266235396</c:v>
                </c:pt>
                <c:pt idx="1327">
                  <c:v>0.52338445186615001</c:v>
                </c:pt>
                <c:pt idx="1328">
                  <c:v>0.52344638109207198</c:v>
                </c:pt>
                <c:pt idx="1329">
                  <c:v>0.52349698543548595</c:v>
                </c:pt>
                <c:pt idx="1330">
                  <c:v>0.52352857589721702</c:v>
                </c:pt>
                <c:pt idx="1331">
                  <c:v>0.52355343103408802</c:v>
                </c:pt>
                <c:pt idx="1332">
                  <c:v>0.52356964349746704</c:v>
                </c:pt>
                <c:pt idx="1333">
                  <c:v>0.52360898256301902</c:v>
                </c:pt>
                <c:pt idx="1334">
                  <c:v>0.52367514371871904</c:v>
                </c:pt>
                <c:pt idx="1335">
                  <c:v>0.52373629808425903</c:v>
                </c:pt>
                <c:pt idx="1336">
                  <c:v>0.52379554510116599</c:v>
                </c:pt>
                <c:pt idx="1337">
                  <c:v>0.523842632770538</c:v>
                </c:pt>
                <c:pt idx="1338">
                  <c:v>0.52387535572052002</c:v>
                </c:pt>
                <c:pt idx="1339">
                  <c:v>0.523920118808746</c:v>
                </c:pt>
                <c:pt idx="1340">
                  <c:v>0.52397513389587402</c:v>
                </c:pt>
                <c:pt idx="1341">
                  <c:v>0.52401649951934803</c:v>
                </c:pt>
                <c:pt idx="1342">
                  <c:v>0.52405190467834495</c:v>
                </c:pt>
                <c:pt idx="1343">
                  <c:v>0.52406895160675004</c:v>
                </c:pt>
                <c:pt idx="1344">
                  <c:v>0.52407109737396196</c:v>
                </c:pt>
                <c:pt idx="1345">
                  <c:v>0.52411472797393799</c:v>
                </c:pt>
                <c:pt idx="1346">
                  <c:v>0.52418321371078502</c:v>
                </c:pt>
                <c:pt idx="1347">
                  <c:v>0.52420789003372203</c:v>
                </c:pt>
                <c:pt idx="1348">
                  <c:v>0.52421098947525002</c:v>
                </c:pt>
                <c:pt idx="1349">
                  <c:v>0.52425611019134499</c:v>
                </c:pt>
                <c:pt idx="1350">
                  <c:v>0.52432256937027</c:v>
                </c:pt>
                <c:pt idx="1351">
                  <c:v>0.52436536550521895</c:v>
                </c:pt>
                <c:pt idx="1352">
                  <c:v>0.52439481019973799</c:v>
                </c:pt>
                <c:pt idx="1353">
                  <c:v>0.52442139387130704</c:v>
                </c:pt>
                <c:pt idx="1354">
                  <c:v>0.52444756031036399</c:v>
                </c:pt>
                <c:pt idx="1355">
                  <c:v>0.52450871467590299</c:v>
                </c:pt>
                <c:pt idx="1356">
                  <c:v>0.52458471059799205</c:v>
                </c:pt>
                <c:pt idx="1357">
                  <c:v>0.52465361356735196</c:v>
                </c:pt>
                <c:pt idx="1358">
                  <c:v>0.52471834421157804</c:v>
                </c:pt>
                <c:pt idx="1359">
                  <c:v>0.52473115921020497</c:v>
                </c:pt>
                <c:pt idx="1360">
                  <c:v>0.52473241090774503</c:v>
                </c:pt>
                <c:pt idx="1361">
                  <c:v>0.52474170923232999</c:v>
                </c:pt>
                <c:pt idx="1362">
                  <c:v>0.52475273609161399</c:v>
                </c:pt>
                <c:pt idx="1363">
                  <c:v>0.52476459741592396</c:v>
                </c:pt>
                <c:pt idx="1364">
                  <c:v>0.52477848529815696</c:v>
                </c:pt>
                <c:pt idx="1365">
                  <c:v>0.52477133274078402</c:v>
                </c:pt>
                <c:pt idx="1366">
                  <c:v>0.524758040904999</c:v>
                </c:pt>
                <c:pt idx="1367">
                  <c:v>0.52475017309188798</c:v>
                </c:pt>
                <c:pt idx="1368">
                  <c:v>0.52474516630172696</c:v>
                </c:pt>
                <c:pt idx="1369">
                  <c:v>0.52472800016403198</c:v>
                </c:pt>
                <c:pt idx="1370">
                  <c:v>0.52471035718917802</c:v>
                </c:pt>
                <c:pt idx="1371">
                  <c:v>0.52467322349548295</c:v>
                </c:pt>
                <c:pt idx="1372">
                  <c:v>0.52463233470916704</c:v>
                </c:pt>
                <c:pt idx="1373">
                  <c:v>0.52461141347885099</c:v>
                </c:pt>
                <c:pt idx="1374">
                  <c:v>0.52459210157394398</c:v>
                </c:pt>
                <c:pt idx="1375">
                  <c:v>0.52458345890045199</c:v>
                </c:pt>
                <c:pt idx="1376">
                  <c:v>0.52457344532012895</c:v>
                </c:pt>
                <c:pt idx="1377">
                  <c:v>0.52453935146331798</c:v>
                </c:pt>
                <c:pt idx="1378">
                  <c:v>0.52450174093246504</c:v>
                </c:pt>
                <c:pt idx="1379">
                  <c:v>0.52445948123931896</c:v>
                </c:pt>
                <c:pt idx="1380">
                  <c:v>0.52442079782485995</c:v>
                </c:pt>
                <c:pt idx="1381">
                  <c:v>0.52439165115356401</c:v>
                </c:pt>
                <c:pt idx="1382">
                  <c:v>0.52435129880905196</c:v>
                </c:pt>
                <c:pt idx="1383">
                  <c:v>0.52425372600555398</c:v>
                </c:pt>
                <c:pt idx="1384">
                  <c:v>0.52416348457336404</c:v>
                </c:pt>
                <c:pt idx="1385">
                  <c:v>0.52411115169525102</c:v>
                </c:pt>
                <c:pt idx="1386">
                  <c:v>0.524042427539825</c:v>
                </c:pt>
                <c:pt idx="1387">
                  <c:v>0.52391952276229903</c:v>
                </c:pt>
                <c:pt idx="1388">
                  <c:v>0.52382683753967296</c:v>
                </c:pt>
                <c:pt idx="1389">
                  <c:v>0.52382278442382801</c:v>
                </c:pt>
                <c:pt idx="1390">
                  <c:v>0.52379995584487904</c:v>
                </c:pt>
                <c:pt idx="1391">
                  <c:v>0.52373099327087402</c:v>
                </c:pt>
                <c:pt idx="1392">
                  <c:v>0.52366334199905396</c:v>
                </c:pt>
                <c:pt idx="1393">
                  <c:v>0.52359908819198597</c:v>
                </c:pt>
                <c:pt idx="1394">
                  <c:v>0.52351403236389205</c:v>
                </c:pt>
                <c:pt idx="1395">
                  <c:v>0.52339553833007801</c:v>
                </c:pt>
                <c:pt idx="1396">
                  <c:v>0.52328592538833596</c:v>
                </c:pt>
                <c:pt idx="1397">
                  <c:v>0.52318894863128695</c:v>
                </c:pt>
                <c:pt idx="1398">
                  <c:v>0.52311640977859497</c:v>
                </c:pt>
                <c:pt idx="1399">
                  <c:v>0.52307355403900102</c:v>
                </c:pt>
                <c:pt idx="1400">
                  <c:v>0.52300399541854903</c:v>
                </c:pt>
                <c:pt idx="1401">
                  <c:v>0.52290713787078902</c:v>
                </c:pt>
                <c:pt idx="1402">
                  <c:v>0.522846639156342</c:v>
                </c:pt>
                <c:pt idx="1403">
                  <c:v>0.52281790971756004</c:v>
                </c:pt>
                <c:pt idx="1404">
                  <c:v>0.52278167009353604</c:v>
                </c:pt>
                <c:pt idx="1405">
                  <c:v>0.52273958921432495</c:v>
                </c:pt>
                <c:pt idx="1406">
                  <c:v>0.52267295122146595</c:v>
                </c:pt>
                <c:pt idx="1407">
                  <c:v>0.52259057760238603</c:v>
                </c:pt>
                <c:pt idx="1408">
                  <c:v>0.52252966165542603</c:v>
                </c:pt>
                <c:pt idx="1409">
                  <c:v>0.52247941493988004</c:v>
                </c:pt>
                <c:pt idx="1410">
                  <c:v>0.52243500947952304</c:v>
                </c:pt>
                <c:pt idx="1411">
                  <c:v>0.522394359111786</c:v>
                </c:pt>
                <c:pt idx="1412">
                  <c:v>0.52231216430664096</c:v>
                </c:pt>
                <c:pt idx="1413">
                  <c:v>0.52221345901489302</c:v>
                </c:pt>
                <c:pt idx="1414">
                  <c:v>0.52218389511108398</c:v>
                </c:pt>
                <c:pt idx="1415">
                  <c:v>0.52217340469360396</c:v>
                </c:pt>
                <c:pt idx="1416">
                  <c:v>0.52212888002395597</c:v>
                </c:pt>
                <c:pt idx="1417">
                  <c:v>0.522078037261963</c:v>
                </c:pt>
                <c:pt idx="1418">
                  <c:v>0.52196758985519398</c:v>
                </c:pt>
                <c:pt idx="1419">
                  <c:v>0.52184563875198398</c:v>
                </c:pt>
                <c:pt idx="1420">
                  <c:v>0.52175474166870095</c:v>
                </c:pt>
                <c:pt idx="1421">
                  <c:v>0.52166599035263095</c:v>
                </c:pt>
                <c:pt idx="1422">
                  <c:v>0.52158993482589699</c:v>
                </c:pt>
                <c:pt idx="1423">
                  <c:v>0.52151197195053101</c:v>
                </c:pt>
                <c:pt idx="1424">
                  <c:v>0.52138757705688499</c:v>
                </c:pt>
                <c:pt idx="1425">
                  <c:v>0.52126353979110696</c:v>
                </c:pt>
                <c:pt idx="1426">
                  <c:v>0.521179258823395</c:v>
                </c:pt>
                <c:pt idx="1427">
                  <c:v>0.52109730243682895</c:v>
                </c:pt>
                <c:pt idx="1428">
                  <c:v>0.52102226018905595</c:v>
                </c:pt>
                <c:pt idx="1429">
                  <c:v>0.52093911170959495</c:v>
                </c:pt>
                <c:pt idx="1430">
                  <c:v>0.52084016799926802</c:v>
                </c:pt>
                <c:pt idx="1431">
                  <c:v>0.52076148986816395</c:v>
                </c:pt>
                <c:pt idx="1432">
                  <c:v>0.52101039886474598</c:v>
                </c:pt>
                <c:pt idx="1433">
                  <c:v>0.52097642421722401</c:v>
                </c:pt>
                <c:pt idx="1434">
                  <c:v>0.52092170715331998</c:v>
                </c:pt>
                <c:pt idx="1435">
                  <c:v>0.52087986469268799</c:v>
                </c:pt>
                <c:pt idx="1436">
                  <c:v>0.52087187767028797</c:v>
                </c:pt>
                <c:pt idx="1437">
                  <c:v>0.52087193727493297</c:v>
                </c:pt>
                <c:pt idx="1438">
                  <c:v>0.52086234092712402</c:v>
                </c:pt>
                <c:pt idx="1439">
                  <c:v>0.52083021402358998</c:v>
                </c:pt>
                <c:pt idx="1440">
                  <c:v>0.52080404758453402</c:v>
                </c:pt>
                <c:pt idx="1441">
                  <c:v>0.52078539133071899</c:v>
                </c:pt>
                <c:pt idx="1442">
                  <c:v>0.520757377147675</c:v>
                </c:pt>
                <c:pt idx="1443">
                  <c:v>0.52071124315261796</c:v>
                </c:pt>
                <c:pt idx="1444">
                  <c:v>0.52067196369171098</c:v>
                </c:pt>
                <c:pt idx="1445">
                  <c:v>0.52069443464279197</c:v>
                </c:pt>
                <c:pt idx="1446">
                  <c:v>0.52071470022201505</c:v>
                </c:pt>
                <c:pt idx="1447">
                  <c:v>0.52075207233428999</c:v>
                </c:pt>
                <c:pt idx="1448">
                  <c:v>0.520818471908569</c:v>
                </c:pt>
                <c:pt idx="1449">
                  <c:v>0.52089369297027599</c:v>
                </c:pt>
                <c:pt idx="1450">
                  <c:v>0.52095931768417403</c:v>
                </c:pt>
                <c:pt idx="1451">
                  <c:v>0.52103298902511597</c:v>
                </c:pt>
                <c:pt idx="1452">
                  <c:v>0.52114242315292403</c:v>
                </c:pt>
                <c:pt idx="1453">
                  <c:v>0.52126079797744795</c:v>
                </c:pt>
                <c:pt idx="1454">
                  <c:v>0.52144914865493797</c:v>
                </c:pt>
                <c:pt idx="1455">
                  <c:v>0.52164828777313199</c:v>
                </c:pt>
                <c:pt idx="1456">
                  <c:v>0.52182984352111805</c:v>
                </c:pt>
                <c:pt idx="1457">
                  <c:v>0.52200567722320601</c:v>
                </c:pt>
                <c:pt idx="1458">
                  <c:v>0.52214020490646396</c:v>
                </c:pt>
                <c:pt idx="1459">
                  <c:v>0.52226138114929199</c:v>
                </c:pt>
                <c:pt idx="1460">
                  <c:v>0.52238959074020397</c:v>
                </c:pt>
                <c:pt idx="1461">
                  <c:v>0.52252310514450095</c:v>
                </c:pt>
                <c:pt idx="1462">
                  <c:v>0.52264899015426602</c:v>
                </c:pt>
                <c:pt idx="1463">
                  <c:v>0.52275860309600797</c:v>
                </c:pt>
                <c:pt idx="1464">
                  <c:v>0.52286815643310502</c:v>
                </c:pt>
                <c:pt idx="1465">
                  <c:v>0.52297878265380904</c:v>
                </c:pt>
                <c:pt idx="1466">
                  <c:v>0.52308648824691795</c:v>
                </c:pt>
                <c:pt idx="1467">
                  <c:v>0.52317744493484497</c:v>
                </c:pt>
                <c:pt idx="1468">
                  <c:v>0.52325713634491</c:v>
                </c:pt>
                <c:pt idx="1469">
                  <c:v>0.52334553003311202</c:v>
                </c:pt>
                <c:pt idx="1470">
                  <c:v>0.52344876527786299</c:v>
                </c:pt>
                <c:pt idx="1471">
                  <c:v>0.52354788780212402</c:v>
                </c:pt>
                <c:pt idx="1472">
                  <c:v>0.52363610267639205</c:v>
                </c:pt>
                <c:pt idx="1473">
                  <c:v>0.52372378110885598</c:v>
                </c:pt>
                <c:pt idx="1474">
                  <c:v>0.52380800247192405</c:v>
                </c:pt>
                <c:pt idx="1475">
                  <c:v>0.52389007806777999</c:v>
                </c:pt>
                <c:pt idx="1476">
                  <c:v>0.52393883466720603</c:v>
                </c:pt>
                <c:pt idx="1477">
                  <c:v>0.52397602796554599</c:v>
                </c:pt>
                <c:pt idx="1478">
                  <c:v>0.52405172586440996</c:v>
                </c:pt>
                <c:pt idx="1479">
                  <c:v>0.52414619922637895</c:v>
                </c:pt>
                <c:pt idx="1480">
                  <c:v>0.52425342798232999</c:v>
                </c:pt>
                <c:pt idx="1481">
                  <c:v>0.52437442541122403</c:v>
                </c:pt>
                <c:pt idx="1482">
                  <c:v>0.52448773384094205</c:v>
                </c:pt>
                <c:pt idx="1483">
                  <c:v>0.52459925413131703</c:v>
                </c:pt>
                <c:pt idx="1484">
                  <c:v>0.524708032608032</c:v>
                </c:pt>
                <c:pt idx="1485">
                  <c:v>0.52480697631835904</c:v>
                </c:pt>
                <c:pt idx="1486">
                  <c:v>0.52490592002868697</c:v>
                </c:pt>
                <c:pt idx="1487">
                  <c:v>0.525010526180267</c:v>
                </c:pt>
                <c:pt idx="1488">
                  <c:v>0.52511167526245095</c:v>
                </c:pt>
                <c:pt idx="1489">
                  <c:v>0.52521920204162598</c:v>
                </c:pt>
                <c:pt idx="1490">
                  <c:v>0.52533560991287198</c:v>
                </c:pt>
                <c:pt idx="1491">
                  <c:v>0.52545332908630404</c:v>
                </c:pt>
                <c:pt idx="1492">
                  <c:v>0.52554857730865501</c:v>
                </c:pt>
                <c:pt idx="1493">
                  <c:v>0.52564948797225997</c:v>
                </c:pt>
                <c:pt idx="1494">
                  <c:v>0.52581137418746904</c:v>
                </c:pt>
                <c:pt idx="1495">
                  <c:v>0.52597808837890603</c:v>
                </c:pt>
                <c:pt idx="1496">
                  <c:v>0.52611583471298196</c:v>
                </c:pt>
                <c:pt idx="1497">
                  <c:v>0.52624112367630005</c:v>
                </c:pt>
                <c:pt idx="1498">
                  <c:v>0.52633780241012595</c:v>
                </c:pt>
                <c:pt idx="1499">
                  <c:v>0.52645301818847701</c:v>
                </c:pt>
                <c:pt idx="1500">
                  <c:v>0.52658474445342995</c:v>
                </c:pt>
                <c:pt idx="1501">
                  <c:v>0.52669644355773904</c:v>
                </c:pt>
                <c:pt idx="1502">
                  <c:v>0.52682149410247803</c:v>
                </c:pt>
                <c:pt idx="1503">
                  <c:v>0.52697932720184304</c:v>
                </c:pt>
                <c:pt idx="1504">
                  <c:v>0.52710729837417603</c:v>
                </c:pt>
                <c:pt idx="1505">
                  <c:v>0.52718198299408003</c:v>
                </c:pt>
                <c:pt idx="1506">
                  <c:v>0.52725571393966697</c:v>
                </c:pt>
                <c:pt idx="1507">
                  <c:v>0.52728456258773804</c:v>
                </c:pt>
                <c:pt idx="1508">
                  <c:v>0.527307629585266</c:v>
                </c:pt>
                <c:pt idx="1509">
                  <c:v>0.52733683586120605</c:v>
                </c:pt>
                <c:pt idx="1510">
                  <c:v>0.52737236022949197</c:v>
                </c:pt>
                <c:pt idx="1511">
                  <c:v>0.52739846706390403</c:v>
                </c:pt>
                <c:pt idx="1512">
                  <c:v>0.52741664648055997</c:v>
                </c:pt>
                <c:pt idx="1513">
                  <c:v>0.52741241455078103</c:v>
                </c:pt>
                <c:pt idx="1514">
                  <c:v>0.52738565206527699</c:v>
                </c:pt>
                <c:pt idx="1515">
                  <c:v>0.52735447883606001</c:v>
                </c:pt>
                <c:pt idx="1516">
                  <c:v>0.52731317281723</c:v>
                </c:pt>
                <c:pt idx="1517">
                  <c:v>0.52726680040359497</c:v>
                </c:pt>
                <c:pt idx="1518">
                  <c:v>0.52722638845443703</c:v>
                </c:pt>
                <c:pt idx="1519">
                  <c:v>0.52718591690063499</c:v>
                </c:pt>
                <c:pt idx="1520">
                  <c:v>0.52707302570342995</c:v>
                </c:pt>
                <c:pt idx="1521">
                  <c:v>0.52694022655487105</c:v>
                </c:pt>
                <c:pt idx="1522">
                  <c:v>0.52682733535766602</c:v>
                </c:pt>
                <c:pt idx="1523">
                  <c:v>0.52673155069351196</c:v>
                </c:pt>
                <c:pt idx="1524">
                  <c:v>0.52663332223892201</c:v>
                </c:pt>
                <c:pt idx="1525">
                  <c:v>0.52652871608734098</c:v>
                </c:pt>
                <c:pt idx="1526">
                  <c:v>0.52642077207565297</c:v>
                </c:pt>
                <c:pt idx="1527">
                  <c:v>0.52630770206451405</c:v>
                </c:pt>
                <c:pt idx="1528">
                  <c:v>0.52616655826568604</c:v>
                </c:pt>
                <c:pt idx="1529">
                  <c:v>0.52594244480133101</c:v>
                </c:pt>
                <c:pt idx="1530">
                  <c:v>0.52571964263916005</c:v>
                </c:pt>
                <c:pt idx="1531">
                  <c:v>0.52548909187316895</c:v>
                </c:pt>
                <c:pt idx="1532">
                  <c:v>0.525257408618927</c:v>
                </c:pt>
                <c:pt idx="1533">
                  <c:v>0.52499347925186202</c:v>
                </c:pt>
                <c:pt idx="1534">
                  <c:v>0.52471953630447399</c:v>
                </c:pt>
                <c:pt idx="1535">
                  <c:v>0.524414122104645</c:v>
                </c:pt>
                <c:pt idx="1536">
                  <c:v>0.52408587932586703</c:v>
                </c:pt>
                <c:pt idx="1537">
                  <c:v>0.52374100685119596</c:v>
                </c:pt>
                <c:pt idx="1538">
                  <c:v>0.52337896823883101</c:v>
                </c:pt>
                <c:pt idx="1539">
                  <c:v>0.52302306890487704</c:v>
                </c:pt>
                <c:pt idx="1540">
                  <c:v>0.52267044782638605</c:v>
                </c:pt>
                <c:pt idx="1541">
                  <c:v>0.52230608463287398</c:v>
                </c:pt>
                <c:pt idx="1542">
                  <c:v>0.52187091112136796</c:v>
                </c:pt>
                <c:pt idx="1543">
                  <c:v>0.52143132686615001</c:v>
                </c:pt>
                <c:pt idx="1544">
                  <c:v>0.52094823122024503</c:v>
                </c:pt>
                <c:pt idx="1545">
                  <c:v>0.52046096324920699</c:v>
                </c:pt>
                <c:pt idx="1546">
                  <c:v>0.51998311281204201</c:v>
                </c:pt>
                <c:pt idx="1547">
                  <c:v>0.51949584484100297</c:v>
                </c:pt>
                <c:pt idx="1548">
                  <c:v>0.51900833845138605</c:v>
                </c:pt>
                <c:pt idx="1549">
                  <c:v>0.51850551366805997</c:v>
                </c:pt>
                <c:pt idx="1550">
                  <c:v>0.51800036430358898</c:v>
                </c:pt>
                <c:pt idx="1551">
                  <c:v>0.51751917600631703</c:v>
                </c:pt>
                <c:pt idx="1552">
                  <c:v>0.51705032587051403</c:v>
                </c:pt>
                <c:pt idx="1553">
                  <c:v>0.51660251617431596</c:v>
                </c:pt>
                <c:pt idx="1554">
                  <c:v>0.51615649461746205</c:v>
                </c:pt>
                <c:pt idx="1555">
                  <c:v>0.51571017503738403</c:v>
                </c:pt>
                <c:pt idx="1556">
                  <c:v>0.51526123285293601</c:v>
                </c:pt>
                <c:pt idx="1557">
                  <c:v>0.51487058401107799</c:v>
                </c:pt>
                <c:pt idx="1558">
                  <c:v>0.51450210809707597</c:v>
                </c:pt>
                <c:pt idx="1559">
                  <c:v>0.51413083076477095</c:v>
                </c:pt>
                <c:pt idx="1560">
                  <c:v>0.51375252008438099</c:v>
                </c:pt>
                <c:pt idx="1561">
                  <c:v>0.51340800523757901</c:v>
                </c:pt>
                <c:pt idx="1562">
                  <c:v>0.51311683654785201</c:v>
                </c:pt>
                <c:pt idx="1563">
                  <c:v>0.51283770799636796</c:v>
                </c:pt>
                <c:pt idx="1564">
                  <c:v>0.512581467628479</c:v>
                </c:pt>
                <c:pt idx="1565">
                  <c:v>0.51232695579528797</c:v>
                </c:pt>
                <c:pt idx="1566">
                  <c:v>0.51208734512329102</c:v>
                </c:pt>
                <c:pt idx="1567">
                  <c:v>0.51184946298599199</c:v>
                </c:pt>
                <c:pt idx="1568">
                  <c:v>0.51166474819183405</c:v>
                </c:pt>
                <c:pt idx="1569">
                  <c:v>0.51148641109466597</c:v>
                </c:pt>
                <c:pt idx="1570">
                  <c:v>0.511319160461426</c:v>
                </c:pt>
                <c:pt idx="1571">
                  <c:v>0.51115727424621604</c:v>
                </c:pt>
                <c:pt idx="1572">
                  <c:v>0.51103478670120195</c:v>
                </c:pt>
                <c:pt idx="1573">
                  <c:v>0.51094299554824796</c:v>
                </c:pt>
                <c:pt idx="1574">
                  <c:v>0.51083678007125899</c:v>
                </c:pt>
                <c:pt idx="1575">
                  <c:v>0.51070797443389904</c:v>
                </c:pt>
                <c:pt idx="1576">
                  <c:v>0.51058667898178101</c:v>
                </c:pt>
                <c:pt idx="1577">
                  <c:v>0.51050651073455799</c:v>
                </c:pt>
                <c:pt idx="1578">
                  <c:v>0.51043075323104903</c:v>
                </c:pt>
                <c:pt idx="1579">
                  <c:v>0.51037794351577803</c:v>
                </c:pt>
                <c:pt idx="1580">
                  <c:v>0.51032519340515103</c:v>
                </c:pt>
                <c:pt idx="1581">
                  <c:v>0.51030182838439897</c:v>
                </c:pt>
                <c:pt idx="1582">
                  <c:v>0.51028591394424405</c:v>
                </c:pt>
                <c:pt idx="1583">
                  <c:v>0.51027464866638195</c:v>
                </c:pt>
                <c:pt idx="1584">
                  <c:v>0.51025968790054299</c:v>
                </c:pt>
                <c:pt idx="1585">
                  <c:v>0.51024925708770796</c:v>
                </c:pt>
                <c:pt idx="1586">
                  <c:v>0.51024693250656095</c:v>
                </c:pt>
                <c:pt idx="1587">
                  <c:v>0.510248303413391</c:v>
                </c:pt>
                <c:pt idx="1588">
                  <c:v>0.51025068759918202</c:v>
                </c:pt>
                <c:pt idx="1589">
                  <c:v>0.51025533676147505</c:v>
                </c:pt>
                <c:pt idx="1590">
                  <c:v>0.51028037071228005</c:v>
                </c:pt>
                <c:pt idx="1591">
                  <c:v>0.51030802726745605</c:v>
                </c:pt>
                <c:pt idx="1592">
                  <c:v>0.51038086414337203</c:v>
                </c:pt>
                <c:pt idx="1593">
                  <c:v>0.51045548915863004</c:v>
                </c:pt>
                <c:pt idx="1594">
                  <c:v>0.51053571701049805</c:v>
                </c:pt>
                <c:pt idx="1595">
                  <c:v>0.51061695814132702</c:v>
                </c:pt>
                <c:pt idx="1596">
                  <c:v>0.51070541143417403</c:v>
                </c:pt>
                <c:pt idx="1597">
                  <c:v>0.510797679424286</c:v>
                </c:pt>
                <c:pt idx="1598">
                  <c:v>0.510880947113037</c:v>
                </c:pt>
                <c:pt idx="1599">
                  <c:v>0.51095199584960904</c:v>
                </c:pt>
                <c:pt idx="1600">
                  <c:v>0.51104986667633101</c:v>
                </c:pt>
                <c:pt idx="1601">
                  <c:v>0.51119863986969005</c:v>
                </c:pt>
                <c:pt idx="1602">
                  <c:v>0.511346995830536</c:v>
                </c:pt>
                <c:pt idx="1603">
                  <c:v>0.51148182153701804</c:v>
                </c:pt>
                <c:pt idx="1604">
                  <c:v>0.51161760091781605</c:v>
                </c:pt>
                <c:pt idx="1605">
                  <c:v>0.51178795099258401</c:v>
                </c:pt>
                <c:pt idx="1606">
                  <c:v>0.51195931434631303</c:v>
                </c:pt>
                <c:pt idx="1607">
                  <c:v>0.51209354400634799</c:v>
                </c:pt>
                <c:pt idx="1608">
                  <c:v>0.51222270727157604</c:v>
                </c:pt>
                <c:pt idx="1609">
                  <c:v>0.51239895820617698</c:v>
                </c:pt>
                <c:pt idx="1610">
                  <c:v>0.51258772611617998</c:v>
                </c:pt>
                <c:pt idx="1611">
                  <c:v>0.51278054714202903</c:v>
                </c:pt>
                <c:pt idx="1612">
                  <c:v>0.51298737525939897</c:v>
                </c:pt>
                <c:pt idx="1613">
                  <c:v>0.51318961381912198</c:v>
                </c:pt>
                <c:pt idx="1614">
                  <c:v>0.513377904891968</c:v>
                </c:pt>
                <c:pt idx="1615">
                  <c:v>0.513566374778748</c:v>
                </c:pt>
                <c:pt idx="1616">
                  <c:v>0.51376014947891202</c:v>
                </c:pt>
                <c:pt idx="1617">
                  <c:v>0.51395511627197299</c:v>
                </c:pt>
                <c:pt idx="1618">
                  <c:v>0.51415896415710405</c:v>
                </c:pt>
                <c:pt idx="1619">
                  <c:v>0.514362812042236</c:v>
                </c:pt>
                <c:pt idx="1620">
                  <c:v>0.51453959941864003</c:v>
                </c:pt>
                <c:pt idx="1621">
                  <c:v>0.514715015888214</c:v>
                </c:pt>
                <c:pt idx="1622">
                  <c:v>0.51492512226104703</c:v>
                </c:pt>
                <c:pt idx="1623">
                  <c:v>0.51514345407485995</c:v>
                </c:pt>
                <c:pt idx="1624">
                  <c:v>0.51537287235259999</c:v>
                </c:pt>
                <c:pt idx="1625">
                  <c:v>0.51561272144317605</c:v>
                </c:pt>
                <c:pt idx="1626">
                  <c:v>0.51586383581161499</c:v>
                </c:pt>
                <c:pt idx="1627">
                  <c:v>0.51612412929534901</c:v>
                </c:pt>
                <c:pt idx="1628">
                  <c:v>0.51638740301132202</c:v>
                </c:pt>
                <c:pt idx="1629">
                  <c:v>0.51666122674942005</c:v>
                </c:pt>
                <c:pt idx="1630">
                  <c:v>0.51693457365036</c:v>
                </c:pt>
                <c:pt idx="1631">
                  <c:v>0.51719284057617199</c:v>
                </c:pt>
                <c:pt idx="1632">
                  <c:v>0.51744985580444303</c:v>
                </c:pt>
                <c:pt idx="1633">
                  <c:v>0.51767104864120495</c:v>
                </c:pt>
                <c:pt idx="1634">
                  <c:v>0.51789259910583496</c:v>
                </c:pt>
                <c:pt idx="1635">
                  <c:v>0.51812708377838101</c:v>
                </c:pt>
                <c:pt idx="1636">
                  <c:v>0.51836407184600797</c:v>
                </c:pt>
                <c:pt idx="1637">
                  <c:v>0.51859486103057895</c:v>
                </c:pt>
                <c:pt idx="1638">
                  <c:v>0.51882445812225297</c:v>
                </c:pt>
                <c:pt idx="1639">
                  <c:v>0.51906907558441195</c:v>
                </c:pt>
                <c:pt idx="1640">
                  <c:v>0.51932257413864102</c:v>
                </c:pt>
                <c:pt idx="1641">
                  <c:v>0.51959145069122303</c:v>
                </c:pt>
                <c:pt idx="1642">
                  <c:v>0.51988387107849099</c:v>
                </c:pt>
                <c:pt idx="1643">
                  <c:v>0.52017503976821899</c:v>
                </c:pt>
                <c:pt idx="1644">
                  <c:v>0.52046114206314098</c:v>
                </c:pt>
                <c:pt idx="1645">
                  <c:v>0.52074754238128695</c:v>
                </c:pt>
                <c:pt idx="1646">
                  <c:v>0.52104181051254295</c:v>
                </c:pt>
                <c:pt idx="1647">
                  <c:v>0.52133679389953602</c:v>
                </c:pt>
                <c:pt idx="1648">
                  <c:v>0.52163177728652999</c:v>
                </c:pt>
                <c:pt idx="1649">
                  <c:v>0.52192658185958896</c:v>
                </c:pt>
                <c:pt idx="1650">
                  <c:v>0.52223217487335205</c:v>
                </c:pt>
                <c:pt idx="1651">
                  <c:v>0.52254265546798695</c:v>
                </c:pt>
                <c:pt idx="1652">
                  <c:v>0.52281934022903398</c:v>
                </c:pt>
                <c:pt idx="1653">
                  <c:v>0.52307647466659501</c:v>
                </c:pt>
                <c:pt idx="1654">
                  <c:v>0.52335554361343395</c:v>
                </c:pt>
                <c:pt idx="1655">
                  <c:v>0.52365642786026001</c:v>
                </c:pt>
                <c:pt idx="1656">
                  <c:v>0.52394741773605302</c:v>
                </c:pt>
                <c:pt idx="1657">
                  <c:v>0.52422231435775801</c:v>
                </c:pt>
                <c:pt idx="1658">
                  <c:v>0.52450323104858398</c:v>
                </c:pt>
                <c:pt idx="1659">
                  <c:v>0.52480208873748802</c:v>
                </c:pt>
                <c:pt idx="1660">
                  <c:v>0.52510231733322099</c:v>
                </c:pt>
                <c:pt idx="1661">
                  <c:v>0.52541244029998802</c:v>
                </c:pt>
                <c:pt idx="1662">
                  <c:v>0.52572339773178101</c:v>
                </c:pt>
                <c:pt idx="1663">
                  <c:v>0.52599585056304898</c:v>
                </c:pt>
                <c:pt idx="1664">
                  <c:v>0.52626633644104004</c:v>
                </c:pt>
                <c:pt idx="1665">
                  <c:v>0.52655053138732899</c:v>
                </c:pt>
                <c:pt idx="1666">
                  <c:v>0.52683901786804199</c:v>
                </c:pt>
                <c:pt idx="1667">
                  <c:v>0.52711415290832497</c:v>
                </c:pt>
                <c:pt idx="1668">
                  <c:v>0.52738213539123502</c:v>
                </c:pt>
                <c:pt idx="1669">
                  <c:v>0.52764660120010398</c:v>
                </c:pt>
                <c:pt idx="1670">
                  <c:v>0.52790844440460205</c:v>
                </c:pt>
                <c:pt idx="1671">
                  <c:v>0.52817422151565596</c:v>
                </c:pt>
                <c:pt idx="1672">
                  <c:v>0.52844589948654197</c:v>
                </c:pt>
                <c:pt idx="1673">
                  <c:v>0.52871918678283703</c:v>
                </c:pt>
                <c:pt idx="1674">
                  <c:v>0.52899563312530495</c:v>
                </c:pt>
                <c:pt idx="1675">
                  <c:v>0.52927225828170799</c:v>
                </c:pt>
                <c:pt idx="1676">
                  <c:v>0.52954322099685702</c:v>
                </c:pt>
                <c:pt idx="1677">
                  <c:v>0.52981495857238803</c:v>
                </c:pt>
                <c:pt idx="1678">
                  <c:v>0.53005391359329201</c:v>
                </c:pt>
                <c:pt idx="1679">
                  <c:v>0.53029245138168302</c:v>
                </c:pt>
                <c:pt idx="1680">
                  <c:v>0.53053832054138195</c:v>
                </c:pt>
                <c:pt idx="1681">
                  <c:v>0.53078609704971302</c:v>
                </c:pt>
                <c:pt idx="1682">
                  <c:v>0.53100883960723899</c:v>
                </c:pt>
                <c:pt idx="1683">
                  <c:v>0.53122055530548096</c:v>
                </c:pt>
                <c:pt idx="1684">
                  <c:v>0.53143155574798595</c:v>
                </c:pt>
                <c:pt idx="1685">
                  <c:v>0.53164285421371504</c:v>
                </c:pt>
                <c:pt idx="1686">
                  <c:v>0.531849324703217</c:v>
                </c:pt>
                <c:pt idx="1687">
                  <c:v>0.53204923868179299</c:v>
                </c:pt>
                <c:pt idx="1688">
                  <c:v>0.53225177526473999</c:v>
                </c:pt>
                <c:pt idx="1689">
                  <c:v>0.53245711326599099</c:v>
                </c:pt>
                <c:pt idx="1690">
                  <c:v>0.53265237808227495</c:v>
                </c:pt>
                <c:pt idx="1691">
                  <c:v>0.53279596567153897</c:v>
                </c:pt>
                <c:pt idx="1692">
                  <c:v>0.53294086456298795</c:v>
                </c:pt>
                <c:pt idx="1693">
                  <c:v>0.53311580419540405</c:v>
                </c:pt>
                <c:pt idx="1694">
                  <c:v>0.53329122066497803</c:v>
                </c:pt>
                <c:pt idx="1695">
                  <c:v>0.533447265625</c:v>
                </c:pt>
                <c:pt idx="1696">
                  <c:v>0.53360128402710005</c:v>
                </c:pt>
                <c:pt idx="1697">
                  <c:v>0.53376722335815396</c:v>
                </c:pt>
                <c:pt idx="1698">
                  <c:v>0.53393632173538197</c:v>
                </c:pt>
                <c:pt idx="1699">
                  <c:v>0.53404551744461104</c:v>
                </c:pt>
                <c:pt idx="1700">
                  <c:v>0.53412210941314697</c:v>
                </c:pt>
                <c:pt idx="1701">
                  <c:v>0.53421515226364102</c:v>
                </c:pt>
                <c:pt idx="1702">
                  <c:v>0.53432470560073897</c:v>
                </c:pt>
                <c:pt idx="1703">
                  <c:v>0.53443050384521495</c:v>
                </c:pt>
                <c:pt idx="1704">
                  <c:v>0.53452807664871205</c:v>
                </c:pt>
                <c:pt idx="1705">
                  <c:v>0.53461205959320102</c:v>
                </c:pt>
                <c:pt idx="1706">
                  <c:v>0.53465574979782104</c:v>
                </c:pt>
                <c:pt idx="1707">
                  <c:v>0.53470176458358798</c:v>
                </c:pt>
                <c:pt idx="1708">
                  <c:v>0.53476428985595703</c:v>
                </c:pt>
                <c:pt idx="1709">
                  <c:v>0.53482753038406405</c:v>
                </c:pt>
                <c:pt idx="1710">
                  <c:v>0.53489196300506603</c:v>
                </c:pt>
                <c:pt idx="1711">
                  <c:v>0.53495633602142301</c:v>
                </c:pt>
                <c:pt idx="1712">
                  <c:v>0.53500485420227095</c:v>
                </c:pt>
                <c:pt idx="1713">
                  <c:v>0.53505295515060403</c:v>
                </c:pt>
                <c:pt idx="1714">
                  <c:v>0.53511804342269897</c:v>
                </c:pt>
                <c:pt idx="1715">
                  <c:v>0.53518766164779696</c:v>
                </c:pt>
                <c:pt idx="1716">
                  <c:v>0.53524988889694203</c:v>
                </c:pt>
                <c:pt idx="1717">
                  <c:v>0.53530651330947898</c:v>
                </c:pt>
                <c:pt idx="1718">
                  <c:v>0.53536140918731701</c:v>
                </c:pt>
                <c:pt idx="1719">
                  <c:v>0.53541612625122104</c:v>
                </c:pt>
                <c:pt idx="1720">
                  <c:v>0.535461366176605</c:v>
                </c:pt>
                <c:pt idx="1721">
                  <c:v>0.53549498319625899</c:v>
                </c:pt>
                <c:pt idx="1722">
                  <c:v>0.53553009033203103</c:v>
                </c:pt>
                <c:pt idx="1723">
                  <c:v>0.53555953502654996</c:v>
                </c:pt>
                <c:pt idx="1724">
                  <c:v>0.53558260202407804</c:v>
                </c:pt>
                <c:pt idx="1725">
                  <c:v>0.53558015823364302</c:v>
                </c:pt>
                <c:pt idx="1726">
                  <c:v>0.53557741641998302</c:v>
                </c:pt>
                <c:pt idx="1727">
                  <c:v>0.53559207916259799</c:v>
                </c:pt>
                <c:pt idx="1728">
                  <c:v>0.53560721874237105</c:v>
                </c:pt>
                <c:pt idx="1729">
                  <c:v>0.53559565544128396</c:v>
                </c:pt>
                <c:pt idx="1730">
                  <c:v>0.53557890653610196</c:v>
                </c:pt>
                <c:pt idx="1731">
                  <c:v>0.53556180000305198</c:v>
                </c:pt>
                <c:pt idx="1732">
                  <c:v>0.53554570674896196</c:v>
                </c:pt>
                <c:pt idx="1733">
                  <c:v>0.53552043437957797</c:v>
                </c:pt>
                <c:pt idx="1734">
                  <c:v>0.53548955917358398</c:v>
                </c:pt>
                <c:pt idx="1735">
                  <c:v>0.53548467159271196</c:v>
                </c:pt>
                <c:pt idx="1736">
                  <c:v>0.53550237417221103</c:v>
                </c:pt>
                <c:pt idx="1737">
                  <c:v>0.53551363945007302</c:v>
                </c:pt>
                <c:pt idx="1738">
                  <c:v>0.53551912307739302</c:v>
                </c:pt>
                <c:pt idx="1739">
                  <c:v>0.53553009033203103</c:v>
                </c:pt>
                <c:pt idx="1740">
                  <c:v>0.53555631637573198</c:v>
                </c:pt>
                <c:pt idx="1741">
                  <c:v>0.535591900348663</c:v>
                </c:pt>
                <c:pt idx="1742">
                  <c:v>0.535655677318573</c:v>
                </c:pt>
                <c:pt idx="1743">
                  <c:v>0.53571599721908603</c:v>
                </c:pt>
                <c:pt idx="1744">
                  <c:v>0.53572809696197499</c:v>
                </c:pt>
                <c:pt idx="1745">
                  <c:v>0.53574091196060203</c:v>
                </c:pt>
                <c:pt idx="1746">
                  <c:v>0.53575903177261397</c:v>
                </c:pt>
                <c:pt idx="1747">
                  <c:v>0.53577655553817705</c:v>
                </c:pt>
                <c:pt idx="1748">
                  <c:v>0.53575879335403398</c:v>
                </c:pt>
                <c:pt idx="1749">
                  <c:v>0.53573590517044101</c:v>
                </c:pt>
                <c:pt idx="1750">
                  <c:v>0.53573304414749101</c:v>
                </c:pt>
                <c:pt idx="1751">
                  <c:v>0.53573715686798096</c:v>
                </c:pt>
                <c:pt idx="1752">
                  <c:v>0.53569382429122903</c:v>
                </c:pt>
                <c:pt idx="1753">
                  <c:v>0.53561997413635298</c:v>
                </c:pt>
                <c:pt idx="1754">
                  <c:v>0.53552484512329102</c:v>
                </c:pt>
                <c:pt idx="1755">
                  <c:v>0.53541523218154896</c:v>
                </c:pt>
                <c:pt idx="1756">
                  <c:v>0.53527319431304898</c:v>
                </c:pt>
                <c:pt idx="1757">
                  <c:v>0.53510338068008401</c:v>
                </c:pt>
                <c:pt idx="1758">
                  <c:v>0.53494983911514304</c:v>
                </c:pt>
                <c:pt idx="1759">
                  <c:v>0.53483670949935902</c:v>
                </c:pt>
                <c:pt idx="1760">
                  <c:v>0.53473383188247703</c:v>
                </c:pt>
                <c:pt idx="1761">
                  <c:v>0.534687340259552</c:v>
                </c:pt>
                <c:pt idx="1762">
                  <c:v>0.53464549779892001</c:v>
                </c:pt>
                <c:pt idx="1763">
                  <c:v>0.53463661670684803</c:v>
                </c:pt>
                <c:pt idx="1764">
                  <c:v>0.53463482856750499</c:v>
                </c:pt>
                <c:pt idx="1765">
                  <c:v>0.53472739458084095</c:v>
                </c:pt>
                <c:pt idx="1766">
                  <c:v>0.53482210636138905</c:v>
                </c:pt>
                <c:pt idx="1767">
                  <c:v>0.53496187925338701</c:v>
                </c:pt>
                <c:pt idx="1768">
                  <c:v>0.53510475158691395</c:v>
                </c:pt>
                <c:pt idx="1769">
                  <c:v>0.53524971008300803</c:v>
                </c:pt>
                <c:pt idx="1770">
                  <c:v>0.53537946939468395</c:v>
                </c:pt>
                <c:pt idx="1771">
                  <c:v>0.53544420003891002</c:v>
                </c:pt>
                <c:pt idx="1772">
                  <c:v>0.53548103570938099</c:v>
                </c:pt>
                <c:pt idx="1773">
                  <c:v>0.53546577692031905</c:v>
                </c:pt>
                <c:pt idx="1774">
                  <c:v>0.535408616065979</c:v>
                </c:pt>
                <c:pt idx="1775">
                  <c:v>0.53529089689254805</c:v>
                </c:pt>
                <c:pt idx="1776">
                  <c:v>0.53511261940002397</c:v>
                </c:pt>
                <c:pt idx="1777">
                  <c:v>0.534878730773926</c:v>
                </c:pt>
                <c:pt idx="1778">
                  <c:v>0.53456270694732699</c:v>
                </c:pt>
                <c:pt idx="1779">
                  <c:v>0.53419566154480003</c:v>
                </c:pt>
                <c:pt idx="1780">
                  <c:v>0.53373634815216098</c:v>
                </c:pt>
                <c:pt idx="1781">
                  <c:v>0.53323423862457298</c:v>
                </c:pt>
                <c:pt idx="1782">
                  <c:v>0.53255724906921398</c:v>
                </c:pt>
                <c:pt idx="1783">
                  <c:v>0.531871557235718</c:v>
                </c:pt>
                <c:pt idx="1784">
                  <c:v>0.53115755319595304</c:v>
                </c:pt>
                <c:pt idx="1785">
                  <c:v>0.53042989969253496</c:v>
                </c:pt>
                <c:pt idx="1786">
                  <c:v>0.52952891588211104</c:v>
                </c:pt>
                <c:pt idx="1787">
                  <c:v>0.52861768007278398</c:v>
                </c:pt>
                <c:pt idx="1788">
                  <c:v>0.52762001752853405</c:v>
                </c:pt>
                <c:pt idx="1789">
                  <c:v>0.52660977840423595</c:v>
                </c:pt>
                <c:pt idx="1790">
                  <c:v>0.52546817064285301</c:v>
                </c:pt>
                <c:pt idx="1791">
                  <c:v>0.524300217628479</c:v>
                </c:pt>
                <c:pt idx="1792">
                  <c:v>0.523098945617676</c:v>
                </c:pt>
                <c:pt idx="1793">
                  <c:v>0.521886765956879</c:v>
                </c:pt>
                <c:pt idx="1794">
                  <c:v>0.52053993940353405</c:v>
                </c:pt>
                <c:pt idx="1795">
                  <c:v>0.51910907030105602</c:v>
                </c:pt>
                <c:pt idx="1796">
                  <c:v>0.51769703626632702</c:v>
                </c:pt>
                <c:pt idx="1797">
                  <c:v>0.51629805564880404</c:v>
                </c:pt>
                <c:pt idx="1798">
                  <c:v>0.51483666896820102</c:v>
                </c:pt>
                <c:pt idx="1799">
                  <c:v>0.51331079006195102</c:v>
                </c:pt>
                <c:pt idx="1800">
                  <c:v>0.51176255941391002</c:v>
                </c:pt>
                <c:pt idx="1801">
                  <c:v>0.51016944646835305</c:v>
                </c:pt>
                <c:pt idx="1802">
                  <c:v>0.50852972269058205</c:v>
                </c:pt>
                <c:pt idx="1803">
                  <c:v>0.50678378343582198</c:v>
                </c:pt>
                <c:pt idx="1804">
                  <c:v>0.50501942634582497</c:v>
                </c:pt>
                <c:pt idx="1805">
                  <c:v>0.50318425893783603</c:v>
                </c:pt>
                <c:pt idx="1806">
                  <c:v>0.50132286548614502</c:v>
                </c:pt>
                <c:pt idx="1807">
                  <c:v>0.49935647845268299</c:v>
                </c:pt>
                <c:pt idx="1808">
                  <c:v>0.49738067388534501</c:v>
                </c:pt>
                <c:pt idx="1809">
                  <c:v>0.49541914463043202</c:v>
                </c:pt>
                <c:pt idx="1810">
                  <c:v>0.49345180392265298</c:v>
                </c:pt>
                <c:pt idx="1811">
                  <c:v>0.49136558175086997</c:v>
                </c:pt>
                <c:pt idx="1812">
                  <c:v>0.48926439881324801</c:v>
                </c:pt>
                <c:pt idx="1813">
                  <c:v>0.48730713129043601</c:v>
                </c:pt>
                <c:pt idx="1814">
                  <c:v>0.48538702726364102</c:v>
                </c:pt>
                <c:pt idx="1815">
                  <c:v>0.48348504304885898</c:v>
                </c:pt>
                <c:pt idx="1816">
                  <c:v>0.48159590363502502</c:v>
                </c:pt>
                <c:pt idx="1817">
                  <c:v>0.47988715767860401</c:v>
                </c:pt>
                <c:pt idx="1818">
                  <c:v>0.47827783226966902</c:v>
                </c:pt>
                <c:pt idx="1819">
                  <c:v>0.47672584652900701</c:v>
                </c:pt>
                <c:pt idx="1820">
                  <c:v>0.47521314024925199</c:v>
                </c:pt>
                <c:pt idx="1821">
                  <c:v>0.47381994128227201</c:v>
                </c:pt>
                <c:pt idx="1822">
                  <c:v>0.47255039215087902</c:v>
                </c:pt>
                <c:pt idx="1823">
                  <c:v>0.47133883833885198</c:v>
                </c:pt>
                <c:pt idx="1824">
                  <c:v>0.47022959589958202</c:v>
                </c:pt>
                <c:pt idx="1825">
                  <c:v>0.46922090649604797</c:v>
                </c:pt>
                <c:pt idx="1826">
                  <c:v>0.46842637658119202</c:v>
                </c:pt>
                <c:pt idx="1827">
                  <c:v>0.46768498420715299</c:v>
                </c:pt>
                <c:pt idx="1828">
                  <c:v>0.467136800289154</c:v>
                </c:pt>
                <c:pt idx="1829">
                  <c:v>0.46663975715637201</c:v>
                </c:pt>
                <c:pt idx="1830">
                  <c:v>0.46639513969421398</c:v>
                </c:pt>
                <c:pt idx="1831">
                  <c:v>0.46618735790252702</c:v>
                </c:pt>
                <c:pt idx="1832">
                  <c:v>0.46627205610275302</c:v>
                </c:pt>
                <c:pt idx="1833">
                  <c:v>0.46637853980064398</c:v>
                </c:pt>
                <c:pt idx="1834">
                  <c:v>0.46666315197944602</c:v>
                </c:pt>
                <c:pt idx="1835">
                  <c:v>0.466956377029419</c:v>
                </c:pt>
                <c:pt idx="1836">
                  <c:v>0.46735838055610701</c:v>
                </c:pt>
                <c:pt idx="1837">
                  <c:v>0.46775573492050199</c:v>
                </c:pt>
                <c:pt idx="1838">
                  <c:v>0.46808746457099898</c:v>
                </c:pt>
                <c:pt idx="1839">
                  <c:v>0.468382298946381</c:v>
                </c:pt>
                <c:pt idx="1840">
                  <c:v>0.468501716852188</c:v>
                </c:pt>
                <c:pt idx="1841">
                  <c:v>0.46853861212730402</c:v>
                </c:pt>
                <c:pt idx="1842">
                  <c:v>0.46827584505081199</c:v>
                </c:pt>
                <c:pt idx="1843">
                  <c:v>0.46784618496894798</c:v>
                </c:pt>
                <c:pt idx="1844">
                  <c:v>0.46699574589729298</c:v>
                </c:pt>
                <c:pt idx="1845">
                  <c:v>0.46585565805435197</c:v>
                </c:pt>
                <c:pt idx="1846">
                  <c:v>0.46425864100456199</c:v>
                </c:pt>
                <c:pt idx="1847">
                  <c:v>0.46230402588844299</c:v>
                </c:pt>
                <c:pt idx="1848">
                  <c:v>0.45997244119644198</c:v>
                </c:pt>
                <c:pt idx="1849">
                  <c:v>0.45729118585586498</c:v>
                </c:pt>
                <c:pt idx="1850">
                  <c:v>0.45443087816238398</c:v>
                </c:pt>
                <c:pt idx="1851">
                  <c:v>0.45148876309394798</c:v>
                </c:pt>
                <c:pt idx="1852">
                  <c:v>0.44847878813743602</c:v>
                </c:pt>
                <c:pt idx="1853">
                  <c:v>0.44564014673232999</c:v>
                </c:pt>
                <c:pt idx="1854">
                  <c:v>0.44299590587616</c:v>
                </c:pt>
                <c:pt idx="1855">
                  <c:v>0.44118785858154302</c:v>
                </c:pt>
                <c:pt idx="1856">
                  <c:v>0.43961319327354398</c:v>
                </c:pt>
                <c:pt idx="1857">
                  <c:v>0.43928369879722601</c:v>
                </c:pt>
                <c:pt idx="1858">
                  <c:v>0.43919026851654103</c:v>
                </c:pt>
                <c:pt idx="1859">
                  <c:v>0.44051364064216603</c:v>
                </c:pt>
                <c:pt idx="1860">
                  <c:v>0.44202870130538902</c:v>
                </c:pt>
                <c:pt idx="1861">
                  <c:v>0.44488039612770103</c:v>
                </c:pt>
                <c:pt idx="1862">
                  <c:v>0.44785496592521701</c:v>
                </c:pt>
                <c:pt idx="1863">
                  <c:v>0.45160627365112299</c:v>
                </c:pt>
                <c:pt idx="1864">
                  <c:v>0.45538976788520802</c:v>
                </c:pt>
                <c:pt idx="1865">
                  <c:v>0.45953661203384399</c:v>
                </c:pt>
                <c:pt idx="1866">
                  <c:v>0.46366211771964999</c:v>
                </c:pt>
                <c:pt idx="1867">
                  <c:v>0.46743455529213002</c:v>
                </c:pt>
                <c:pt idx="1868">
                  <c:v>0.47111153602600098</c:v>
                </c:pt>
                <c:pt idx="1869">
                  <c:v>0.474516361951828</c:v>
                </c:pt>
                <c:pt idx="1870">
                  <c:v>0.47784763574600198</c:v>
                </c:pt>
                <c:pt idx="1871">
                  <c:v>0.48054665327072099</c:v>
                </c:pt>
                <c:pt idx="1872">
                  <c:v>0.483060002326965</c:v>
                </c:pt>
                <c:pt idx="1873">
                  <c:v>0.48516750335693398</c:v>
                </c:pt>
                <c:pt idx="1874">
                  <c:v>0.48712047934532199</c:v>
                </c:pt>
                <c:pt idx="1875">
                  <c:v>0.488789021968842</c:v>
                </c:pt>
                <c:pt idx="1876">
                  <c:v>0.49030569195747398</c:v>
                </c:pt>
                <c:pt idx="1877">
                  <c:v>0.49161389470100397</c:v>
                </c:pt>
                <c:pt idx="1878">
                  <c:v>0.49278023838996898</c:v>
                </c:pt>
                <c:pt idx="1879">
                  <c:v>0.49380177259445202</c:v>
                </c:pt>
                <c:pt idx="1880">
                  <c:v>0.49468836188316301</c:v>
                </c:pt>
                <c:pt idx="1881">
                  <c:v>0.49544376134872398</c:v>
                </c:pt>
                <c:pt idx="1882">
                  <c:v>0.49605131149291998</c:v>
                </c:pt>
                <c:pt idx="1883">
                  <c:v>0.49659425020217901</c:v>
                </c:pt>
                <c:pt idx="1884">
                  <c:v>0.49705198407173201</c:v>
                </c:pt>
                <c:pt idx="1885">
                  <c:v>0.49745348095893899</c:v>
                </c:pt>
                <c:pt idx="1886">
                  <c:v>0.49774649739265397</c:v>
                </c:pt>
                <c:pt idx="1887">
                  <c:v>0.49799850583076499</c:v>
                </c:pt>
                <c:pt idx="1888">
                  <c:v>0.49814498424530002</c:v>
                </c:pt>
                <c:pt idx="1889">
                  <c:v>0.49826759099960299</c:v>
                </c:pt>
                <c:pt idx="1890">
                  <c:v>0.49830928444862399</c:v>
                </c:pt>
                <c:pt idx="1891">
                  <c:v>0.49833038449287398</c:v>
                </c:pt>
                <c:pt idx="1892">
                  <c:v>0.49827933311462402</c:v>
                </c:pt>
                <c:pt idx="1893">
                  <c:v>0.49822419881820701</c:v>
                </c:pt>
                <c:pt idx="1894">
                  <c:v>0.49814188480377197</c:v>
                </c:pt>
                <c:pt idx="1895">
                  <c:v>0.49806052446365401</c:v>
                </c:pt>
                <c:pt idx="1896">
                  <c:v>0.49800714850425698</c:v>
                </c:pt>
                <c:pt idx="1897">
                  <c:v>0.49794945120811501</c:v>
                </c:pt>
                <c:pt idx="1898">
                  <c:v>0.49783688783645602</c:v>
                </c:pt>
                <c:pt idx="1899">
                  <c:v>0.49772173166275002</c:v>
                </c:pt>
                <c:pt idx="1900">
                  <c:v>0.497569590806961</c:v>
                </c:pt>
                <c:pt idx="1901">
                  <c:v>0.49741742014884899</c:v>
                </c:pt>
                <c:pt idx="1902">
                  <c:v>0.49730530381202698</c:v>
                </c:pt>
                <c:pt idx="1903">
                  <c:v>0.49719300866126998</c:v>
                </c:pt>
                <c:pt idx="1904">
                  <c:v>0.49711143970489502</c:v>
                </c:pt>
                <c:pt idx="1905">
                  <c:v>0.49703398346900901</c:v>
                </c:pt>
                <c:pt idx="1906">
                  <c:v>0.49700960516929599</c:v>
                </c:pt>
                <c:pt idx="1907">
                  <c:v>0.49699884653091397</c:v>
                </c:pt>
                <c:pt idx="1908">
                  <c:v>0.49699220061302202</c:v>
                </c:pt>
                <c:pt idx="1909">
                  <c:v>0.49699223041534402</c:v>
                </c:pt>
                <c:pt idx="1910">
                  <c:v>0.49706551432609603</c:v>
                </c:pt>
                <c:pt idx="1911">
                  <c:v>0.497174441814423</c:v>
                </c:pt>
                <c:pt idx="1912">
                  <c:v>0.49730142951011702</c:v>
                </c:pt>
                <c:pt idx="1913">
                  <c:v>0.49742484092712402</c:v>
                </c:pt>
                <c:pt idx="1914">
                  <c:v>0.49756866693496699</c:v>
                </c:pt>
                <c:pt idx="1915">
                  <c:v>0.49772372841835</c:v>
                </c:pt>
                <c:pt idx="1916">
                  <c:v>0.49782404303550698</c:v>
                </c:pt>
                <c:pt idx="1917">
                  <c:v>0.497878909111023</c:v>
                </c:pt>
                <c:pt idx="1918">
                  <c:v>0.49791887402534502</c:v>
                </c:pt>
                <c:pt idx="1919">
                  <c:v>0.49794754385948198</c:v>
                </c:pt>
                <c:pt idx="1920">
                  <c:v>0.49793526530265803</c:v>
                </c:pt>
                <c:pt idx="1921">
                  <c:v>0.49787846207618702</c:v>
                </c:pt>
                <c:pt idx="1922">
                  <c:v>0.49782133102416998</c:v>
                </c:pt>
                <c:pt idx="1923">
                  <c:v>0.497763931751251</c:v>
                </c:pt>
                <c:pt idx="1924">
                  <c:v>0.49766060709953303</c:v>
                </c:pt>
                <c:pt idx="1925">
                  <c:v>0.49748158454894997</c:v>
                </c:pt>
                <c:pt idx="1926">
                  <c:v>0.49726247787475603</c:v>
                </c:pt>
                <c:pt idx="1927">
                  <c:v>0.49697840213775601</c:v>
                </c:pt>
                <c:pt idx="1928">
                  <c:v>0.496716648340225</c:v>
                </c:pt>
                <c:pt idx="1929">
                  <c:v>0.496497303247452</c:v>
                </c:pt>
                <c:pt idx="1930">
                  <c:v>0.49624824523925798</c:v>
                </c:pt>
                <c:pt idx="1931">
                  <c:v>0.49593737721443198</c:v>
                </c:pt>
                <c:pt idx="1932">
                  <c:v>0.49560055136680597</c:v>
                </c:pt>
                <c:pt idx="1933">
                  <c:v>0.49520471692085299</c:v>
                </c:pt>
                <c:pt idx="1934">
                  <c:v>0.49478259682655301</c:v>
                </c:pt>
                <c:pt idx="1935">
                  <c:v>0.49426487088203402</c:v>
                </c:pt>
                <c:pt idx="1936">
                  <c:v>0.49375411868095398</c:v>
                </c:pt>
                <c:pt idx="1937">
                  <c:v>0.49331042170524603</c:v>
                </c:pt>
                <c:pt idx="1938">
                  <c:v>0.49284845590591397</c:v>
                </c:pt>
                <c:pt idx="1939">
                  <c:v>0.49231356382370001</c:v>
                </c:pt>
                <c:pt idx="1940">
                  <c:v>0.49178260564804099</c:v>
                </c:pt>
                <c:pt idx="1941">
                  <c:v>0.491357982158661</c:v>
                </c:pt>
                <c:pt idx="1942">
                  <c:v>0.49092504382133501</c:v>
                </c:pt>
                <c:pt idx="1943">
                  <c:v>0.49043163657188399</c:v>
                </c:pt>
                <c:pt idx="1944">
                  <c:v>0.489931851625443</c:v>
                </c:pt>
                <c:pt idx="1945">
                  <c:v>0.48956403136253401</c:v>
                </c:pt>
                <c:pt idx="1946">
                  <c:v>0.48919159173965499</c:v>
                </c:pt>
                <c:pt idx="1947">
                  <c:v>0.48881205916404702</c:v>
                </c:pt>
                <c:pt idx="1948">
                  <c:v>0.48842617869377097</c:v>
                </c:pt>
                <c:pt idx="1949">
                  <c:v>0.48812755942344699</c:v>
                </c:pt>
                <c:pt idx="1950">
                  <c:v>0.48782685399055498</c:v>
                </c:pt>
                <c:pt idx="1951">
                  <c:v>0.48763802647590598</c:v>
                </c:pt>
                <c:pt idx="1952">
                  <c:v>0.48745426535606401</c:v>
                </c:pt>
                <c:pt idx="1953">
                  <c:v>0.48732197284698497</c:v>
                </c:pt>
                <c:pt idx="1954">
                  <c:v>0.48719254136085499</c:v>
                </c:pt>
                <c:pt idx="1955">
                  <c:v>0.48709502816200301</c:v>
                </c:pt>
                <c:pt idx="1956">
                  <c:v>0.48700001835823098</c:v>
                </c:pt>
                <c:pt idx="1957">
                  <c:v>0.48692786693572998</c:v>
                </c:pt>
                <c:pt idx="1958">
                  <c:v>0.486859291791916</c:v>
                </c:pt>
                <c:pt idx="1959">
                  <c:v>0.48680183291435197</c:v>
                </c:pt>
                <c:pt idx="1960">
                  <c:v>0.48674619197845498</c:v>
                </c:pt>
                <c:pt idx="1961">
                  <c:v>0.48681050539016701</c:v>
                </c:pt>
                <c:pt idx="1962">
                  <c:v>0.486905127763748</c:v>
                </c:pt>
                <c:pt idx="1963">
                  <c:v>0.48699161410331698</c:v>
                </c:pt>
                <c:pt idx="1964">
                  <c:v>0.48707678914070102</c:v>
                </c:pt>
                <c:pt idx="1965">
                  <c:v>0.48714348673820501</c:v>
                </c:pt>
                <c:pt idx="1966">
                  <c:v>0.48720461130142201</c:v>
                </c:pt>
                <c:pt idx="1967">
                  <c:v>0.48723602294921903</c:v>
                </c:pt>
                <c:pt idx="1968">
                  <c:v>0.48725783824920699</c:v>
                </c:pt>
                <c:pt idx="1969">
                  <c:v>0.487367004156113</c:v>
                </c:pt>
                <c:pt idx="1970">
                  <c:v>0.487511396408081</c:v>
                </c:pt>
                <c:pt idx="1971">
                  <c:v>0.48761659860611001</c:v>
                </c:pt>
                <c:pt idx="1972">
                  <c:v>0.487705588340759</c:v>
                </c:pt>
                <c:pt idx="1973">
                  <c:v>0.48780906200408902</c:v>
                </c:pt>
                <c:pt idx="1974">
                  <c:v>0.48791971802711498</c:v>
                </c:pt>
                <c:pt idx="1975">
                  <c:v>0.48804354667663602</c:v>
                </c:pt>
                <c:pt idx="1976">
                  <c:v>0.48817202448844899</c:v>
                </c:pt>
                <c:pt idx="1977">
                  <c:v>0.48830297589302102</c:v>
                </c:pt>
                <c:pt idx="1978">
                  <c:v>0.48843768239021301</c:v>
                </c:pt>
                <c:pt idx="1979">
                  <c:v>0.48856338858604398</c:v>
                </c:pt>
                <c:pt idx="1980">
                  <c:v>0.48868691921234098</c:v>
                </c:pt>
                <c:pt idx="1981">
                  <c:v>0.48883661627769498</c:v>
                </c:pt>
                <c:pt idx="1982">
                  <c:v>0.48900964856147799</c:v>
                </c:pt>
                <c:pt idx="1983">
                  <c:v>0.48915189504623402</c:v>
                </c:pt>
                <c:pt idx="1984">
                  <c:v>0.489273071289063</c:v>
                </c:pt>
                <c:pt idx="1985">
                  <c:v>0.48936825990676902</c:v>
                </c:pt>
                <c:pt idx="1986">
                  <c:v>0.48945108056068398</c:v>
                </c:pt>
                <c:pt idx="1987">
                  <c:v>0.48935595154762301</c:v>
                </c:pt>
                <c:pt idx="1988">
                  <c:v>0.48911383748054499</c:v>
                </c:pt>
                <c:pt idx="1989">
                  <c:v>0.48884931206703203</c:v>
                </c:pt>
                <c:pt idx="1990">
                  <c:v>0.48855766654014599</c:v>
                </c:pt>
                <c:pt idx="1991">
                  <c:v>0.48823544383049</c:v>
                </c:pt>
                <c:pt idx="1992">
                  <c:v>0.48788258433342002</c:v>
                </c:pt>
                <c:pt idx="1993">
                  <c:v>0.48746922612190202</c:v>
                </c:pt>
                <c:pt idx="1994">
                  <c:v>0.48698800802230802</c:v>
                </c:pt>
                <c:pt idx="1995">
                  <c:v>0.48645541071891801</c:v>
                </c:pt>
                <c:pt idx="1996">
                  <c:v>0.48584872484207198</c:v>
                </c:pt>
                <c:pt idx="1997">
                  <c:v>0.48526251316070601</c:v>
                </c:pt>
                <c:pt idx="1998">
                  <c:v>0.48469352722168002</c:v>
                </c:pt>
                <c:pt idx="1999">
                  <c:v>0.48412883281707803</c:v>
                </c:pt>
                <c:pt idx="2000">
                  <c:v>0.483564913272858</c:v>
                </c:pt>
                <c:pt idx="2001">
                  <c:v>0.48311105370521501</c:v>
                </c:pt>
                <c:pt idx="2002">
                  <c:v>0.48276111483573902</c:v>
                </c:pt>
                <c:pt idx="2003">
                  <c:v>0.48249322175979598</c:v>
                </c:pt>
                <c:pt idx="2004">
                  <c:v>0.482331663370132</c:v>
                </c:pt>
                <c:pt idx="2005">
                  <c:v>0.48219791054725603</c:v>
                </c:pt>
                <c:pt idx="2006">
                  <c:v>0.48211595416068997</c:v>
                </c:pt>
                <c:pt idx="2007">
                  <c:v>0.48203176259994501</c:v>
                </c:pt>
                <c:pt idx="2008">
                  <c:v>0.48194584250450101</c:v>
                </c:pt>
                <c:pt idx="2009">
                  <c:v>0.48192137479782099</c:v>
                </c:pt>
                <c:pt idx="2010">
                  <c:v>0.48202356696128801</c:v>
                </c:pt>
                <c:pt idx="2011">
                  <c:v>0.48207244277000399</c:v>
                </c:pt>
                <c:pt idx="2012">
                  <c:v>0.482048660516739</c:v>
                </c:pt>
                <c:pt idx="2013">
                  <c:v>0.481955707073212</c:v>
                </c:pt>
                <c:pt idx="2014">
                  <c:v>0.48183086514473</c:v>
                </c:pt>
                <c:pt idx="2015">
                  <c:v>0.48163470625877403</c:v>
                </c:pt>
                <c:pt idx="2016">
                  <c:v>0.48131301999092102</c:v>
                </c:pt>
                <c:pt idx="2017">
                  <c:v>0.48089709877967801</c:v>
                </c:pt>
                <c:pt idx="2018">
                  <c:v>0.480361878871918</c:v>
                </c:pt>
                <c:pt idx="2019">
                  <c:v>0.47975072264671298</c:v>
                </c:pt>
                <c:pt idx="2020">
                  <c:v>0.47905418276786799</c:v>
                </c:pt>
                <c:pt idx="2021">
                  <c:v>0.47834682464599598</c:v>
                </c:pt>
                <c:pt idx="2022">
                  <c:v>0.47759655117988598</c:v>
                </c:pt>
                <c:pt idx="2023">
                  <c:v>0.47679322957992598</c:v>
                </c:pt>
                <c:pt idx="2024">
                  <c:v>0.47586458921432501</c:v>
                </c:pt>
                <c:pt idx="2025">
                  <c:v>0.47504812479019198</c:v>
                </c:pt>
                <c:pt idx="2026">
                  <c:v>0.47435113787651101</c:v>
                </c:pt>
                <c:pt idx="2027">
                  <c:v>0.47363322973251298</c:v>
                </c:pt>
                <c:pt idx="2028">
                  <c:v>0.47284954786300698</c:v>
                </c:pt>
                <c:pt idx="2029">
                  <c:v>0.47217395901679998</c:v>
                </c:pt>
                <c:pt idx="2030">
                  <c:v>0.47164860367775002</c:v>
                </c:pt>
                <c:pt idx="2031">
                  <c:v>0.47122287750244102</c:v>
                </c:pt>
                <c:pt idx="2032">
                  <c:v>0.47090646624565102</c:v>
                </c:pt>
                <c:pt idx="2033">
                  <c:v>0.47077122330665599</c:v>
                </c:pt>
                <c:pt idx="2034">
                  <c:v>0.470818340778351</c:v>
                </c:pt>
                <c:pt idx="2035">
                  <c:v>0.47090449929237399</c:v>
                </c:pt>
                <c:pt idx="2036">
                  <c:v>0.47112953662872298</c:v>
                </c:pt>
                <c:pt idx="2037">
                  <c:v>0.47143730521202099</c:v>
                </c:pt>
                <c:pt idx="2038">
                  <c:v>0.47184482216835</c:v>
                </c:pt>
                <c:pt idx="2039">
                  <c:v>0.47231751680374101</c:v>
                </c:pt>
                <c:pt idx="2040">
                  <c:v>0.47288414835929898</c:v>
                </c:pt>
                <c:pt idx="2041">
                  <c:v>0.47354114055633501</c:v>
                </c:pt>
                <c:pt idx="2042">
                  <c:v>0.47429925203323398</c:v>
                </c:pt>
                <c:pt idx="2043">
                  <c:v>0.47498828172683699</c:v>
                </c:pt>
                <c:pt idx="2044">
                  <c:v>0.475660890340805</c:v>
                </c:pt>
                <c:pt idx="2045">
                  <c:v>0.47629711031913802</c:v>
                </c:pt>
                <c:pt idx="2046">
                  <c:v>0.47689223289489702</c:v>
                </c:pt>
                <c:pt idx="2047">
                  <c:v>0.477523684501648</c:v>
                </c:pt>
                <c:pt idx="2048">
                  <c:v>0.478236764669418</c:v>
                </c:pt>
                <c:pt idx="2049">
                  <c:v>0.47881585359573398</c:v>
                </c:pt>
                <c:pt idx="2050">
                  <c:v>0.47930476069450401</c:v>
                </c:pt>
                <c:pt idx="2051">
                  <c:v>0.47980263829231301</c:v>
                </c:pt>
                <c:pt idx="2052">
                  <c:v>0.48029607534408603</c:v>
                </c:pt>
                <c:pt idx="2053">
                  <c:v>0.48059374094009399</c:v>
                </c:pt>
                <c:pt idx="2054">
                  <c:v>0.48074966669082603</c:v>
                </c:pt>
                <c:pt idx="2055">
                  <c:v>0.48090896010398898</c:v>
                </c:pt>
                <c:pt idx="2056">
                  <c:v>0.48105219006538402</c:v>
                </c:pt>
                <c:pt idx="2057">
                  <c:v>0.48106524348259</c:v>
                </c:pt>
                <c:pt idx="2058">
                  <c:v>0.48098102211952198</c:v>
                </c:pt>
                <c:pt idx="2059">
                  <c:v>0.48102399706840498</c:v>
                </c:pt>
                <c:pt idx="2060">
                  <c:v>0.48110017180442799</c:v>
                </c:pt>
                <c:pt idx="2061">
                  <c:v>0.48101174831390398</c:v>
                </c:pt>
                <c:pt idx="2062">
                  <c:v>0.48089250922203097</c:v>
                </c:pt>
                <c:pt idx="2063">
                  <c:v>0.48068553209304798</c:v>
                </c:pt>
                <c:pt idx="2064">
                  <c:v>0.48034572601318398</c:v>
                </c:pt>
                <c:pt idx="2065">
                  <c:v>0.480234414339066</c:v>
                </c:pt>
                <c:pt idx="2066">
                  <c:v>0.48009940981864901</c:v>
                </c:pt>
                <c:pt idx="2067">
                  <c:v>0.47961467504501298</c:v>
                </c:pt>
                <c:pt idx="2068">
                  <c:v>0.47916373610496499</c:v>
                </c:pt>
                <c:pt idx="2069">
                  <c:v>0.47880226373672502</c:v>
                </c:pt>
                <c:pt idx="2070">
                  <c:v>0.47846707701683</c:v>
                </c:pt>
                <c:pt idx="2071">
                  <c:v>0.478030234575272</c:v>
                </c:pt>
                <c:pt idx="2072">
                  <c:v>0.47754120826721203</c:v>
                </c:pt>
                <c:pt idx="2073">
                  <c:v>0.47711387276649497</c:v>
                </c:pt>
                <c:pt idx="2074">
                  <c:v>0.47669407725334201</c:v>
                </c:pt>
                <c:pt idx="2075">
                  <c:v>0.47609835863113398</c:v>
                </c:pt>
                <c:pt idx="2076">
                  <c:v>0.47541311383247398</c:v>
                </c:pt>
                <c:pt idx="2077">
                  <c:v>0.47465702891349798</c:v>
                </c:pt>
                <c:pt idx="2078">
                  <c:v>0.473795086145401</c:v>
                </c:pt>
                <c:pt idx="2079">
                  <c:v>0.47290995717048601</c:v>
                </c:pt>
                <c:pt idx="2080">
                  <c:v>0.47200617194175698</c:v>
                </c:pt>
                <c:pt idx="2081">
                  <c:v>0.47101747989654502</c:v>
                </c:pt>
                <c:pt idx="2082">
                  <c:v>0.47013399004936202</c:v>
                </c:pt>
                <c:pt idx="2083">
                  <c:v>0.46938970685005199</c:v>
                </c:pt>
                <c:pt idx="2084">
                  <c:v>0.468626528978348</c:v>
                </c:pt>
                <c:pt idx="2085">
                  <c:v>0.46787822246551503</c:v>
                </c:pt>
                <c:pt idx="2086">
                  <c:v>0.46704080700874301</c:v>
                </c:pt>
                <c:pt idx="2087">
                  <c:v>0.46617984771728499</c:v>
                </c:pt>
                <c:pt idx="2088">
                  <c:v>0.46538129448890703</c:v>
                </c:pt>
                <c:pt idx="2089">
                  <c:v>0.46480685472488398</c:v>
                </c:pt>
                <c:pt idx="2090">
                  <c:v>0.464208453893662</c:v>
                </c:pt>
                <c:pt idx="2091">
                  <c:v>0.463444024324417</c:v>
                </c:pt>
                <c:pt idx="2092">
                  <c:v>0.46279919147491499</c:v>
                </c:pt>
                <c:pt idx="2093">
                  <c:v>0.462316453456879</c:v>
                </c:pt>
                <c:pt idx="2094">
                  <c:v>0.46182307600974998</c:v>
                </c:pt>
                <c:pt idx="2095">
                  <c:v>0.461441040039063</c:v>
                </c:pt>
                <c:pt idx="2096">
                  <c:v>0.46110332012176503</c:v>
                </c:pt>
                <c:pt idx="2097">
                  <c:v>0.46081057190895103</c:v>
                </c:pt>
                <c:pt idx="2098">
                  <c:v>0.46052640676498402</c:v>
                </c:pt>
                <c:pt idx="2099">
                  <c:v>0.46029433608055098</c:v>
                </c:pt>
                <c:pt idx="2100">
                  <c:v>0.45984384417533902</c:v>
                </c:pt>
                <c:pt idx="2101">
                  <c:v>0.45907843112945601</c:v>
                </c:pt>
                <c:pt idx="2102">
                  <c:v>0.458640366792679</c:v>
                </c:pt>
                <c:pt idx="2103">
                  <c:v>0.45853778719902</c:v>
                </c:pt>
                <c:pt idx="2104">
                  <c:v>0.45832371711731001</c:v>
                </c:pt>
                <c:pt idx="2105">
                  <c:v>0.45810872316360501</c:v>
                </c:pt>
                <c:pt idx="2106">
                  <c:v>0.45802336931228599</c:v>
                </c:pt>
                <c:pt idx="2107">
                  <c:v>0.457969069480896</c:v>
                </c:pt>
                <c:pt idx="2108">
                  <c:v>0.45765310525894198</c:v>
                </c:pt>
                <c:pt idx="2109">
                  <c:v>0.457214295864105</c:v>
                </c:pt>
                <c:pt idx="2110">
                  <c:v>0.45689064264297502</c:v>
                </c:pt>
                <c:pt idx="2111">
                  <c:v>0.45659762620925898</c:v>
                </c:pt>
                <c:pt idx="2112">
                  <c:v>0.45654159784317</c:v>
                </c:pt>
                <c:pt idx="2113">
                  <c:v>0.456598401069641</c:v>
                </c:pt>
                <c:pt idx="2114">
                  <c:v>0.45643350481987</c:v>
                </c:pt>
                <c:pt idx="2115">
                  <c:v>0.45615965127944902</c:v>
                </c:pt>
                <c:pt idx="2116">
                  <c:v>0.455743998289108</c:v>
                </c:pt>
                <c:pt idx="2117">
                  <c:v>0.45502021908760099</c:v>
                </c:pt>
                <c:pt idx="2118">
                  <c:v>0.45444810390472401</c:v>
                </c:pt>
                <c:pt idx="2119">
                  <c:v>0.45387160778045699</c:v>
                </c:pt>
                <c:pt idx="2120">
                  <c:v>0.45294812321662897</c:v>
                </c:pt>
                <c:pt idx="2121">
                  <c:v>0.45205760002136203</c:v>
                </c:pt>
                <c:pt idx="2122">
                  <c:v>0.45125138759612998</c:v>
                </c:pt>
                <c:pt idx="2123">
                  <c:v>0.45066159963607799</c:v>
                </c:pt>
                <c:pt idx="2124">
                  <c:v>0.45034795999527</c:v>
                </c:pt>
                <c:pt idx="2125">
                  <c:v>0.44994762539863598</c:v>
                </c:pt>
                <c:pt idx="2126">
                  <c:v>0.44930428266525302</c:v>
                </c:pt>
                <c:pt idx="2127">
                  <c:v>0.448781788349152</c:v>
                </c:pt>
                <c:pt idx="2128">
                  <c:v>0.44840806722641002</c:v>
                </c:pt>
                <c:pt idx="2129">
                  <c:v>0.44808575510978699</c:v>
                </c:pt>
                <c:pt idx="2130">
                  <c:v>0.44728848338127097</c:v>
                </c:pt>
                <c:pt idx="2131">
                  <c:v>0.44649672508239702</c:v>
                </c:pt>
                <c:pt idx="2132">
                  <c:v>0.44613596796989402</c:v>
                </c:pt>
                <c:pt idx="2133">
                  <c:v>0.44550052285194403</c:v>
                </c:pt>
                <c:pt idx="2134">
                  <c:v>0.444702208042145</c:v>
                </c:pt>
                <c:pt idx="2135">
                  <c:v>0.44411692023277299</c:v>
                </c:pt>
                <c:pt idx="2136">
                  <c:v>0.44329571723937999</c:v>
                </c:pt>
                <c:pt idx="2137">
                  <c:v>0.4424007833004</c:v>
                </c:pt>
                <c:pt idx="2138">
                  <c:v>0.44195106625556901</c:v>
                </c:pt>
                <c:pt idx="2139">
                  <c:v>0.44075465202331499</c:v>
                </c:pt>
                <c:pt idx="2140">
                  <c:v>0.43923977017402599</c:v>
                </c:pt>
                <c:pt idx="2141">
                  <c:v>0.43976598978042603</c:v>
                </c:pt>
                <c:pt idx="2142">
                  <c:v>0.44064712524414101</c:v>
                </c:pt>
                <c:pt idx="2143">
                  <c:v>0.43948352336883501</c:v>
                </c:pt>
                <c:pt idx="2144">
                  <c:v>0.43847066164016701</c:v>
                </c:pt>
                <c:pt idx="2145">
                  <c:v>0.43962273001670799</c:v>
                </c:pt>
                <c:pt idx="2146">
                  <c:v>0.440758466720581</c:v>
                </c:pt>
                <c:pt idx="2147">
                  <c:v>0.44111460447311401</c:v>
                </c:pt>
                <c:pt idx="2148">
                  <c:v>0.44111308455467202</c:v>
                </c:pt>
                <c:pt idx="2149">
                  <c:v>0.44119602441787698</c:v>
                </c:pt>
                <c:pt idx="2150">
                  <c:v>0.44235476851463301</c:v>
                </c:pt>
              </c:numCache>
            </c:numRef>
          </c:yVal>
          <c:smooth val="0"/>
          <c:extLst>
            <c:ext xmlns:c16="http://schemas.microsoft.com/office/drawing/2014/chart" uri="{C3380CC4-5D6E-409C-BE32-E72D297353CC}">
              <c16:uniqueId val="{00000000-1ABA-4B70-9392-445300FFCA9D}"/>
            </c:ext>
          </c:extLst>
        </c:ser>
        <c:ser>
          <c:idx val="1"/>
          <c:order val="1"/>
          <c:tx>
            <c:strRef>
              <c:f>'Dik+Kln'!$F$1</c:f>
              <c:strCache>
                <c:ptCount val="1"/>
                <c:pt idx="0">
                  <c:v>D-K 40:60</c:v>
                </c:pt>
              </c:strCache>
            </c:strRef>
          </c:tx>
          <c:spPr>
            <a:ln w="19050" cap="rnd">
              <a:solidFill>
                <a:schemeClr val="accent2"/>
              </a:solidFill>
              <a:round/>
            </a:ln>
            <a:effectLst/>
          </c:spPr>
          <c:marker>
            <c:symbol val="none"/>
          </c:marker>
          <c:xVal>
            <c:numRef>
              <c:f>'Dik+Kln'!$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Dik+Kln'!$F$2:$F$2152</c:f>
              <c:numCache>
                <c:formatCode>0.00000</c:formatCode>
                <c:ptCount val="2151"/>
                <c:pt idx="0">
                  <c:v>0.24635567367076899</c:v>
                </c:pt>
                <c:pt idx="1">
                  <c:v>0.25056802332401301</c:v>
                </c:pt>
                <c:pt idx="2">
                  <c:v>0.24690163731575002</c:v>
                </c:pt>
                <c:pt idx="3">
                  <c:v>0.265236979722977</c:v>
                </c:pt>
                <c:pt idx="4">
                  <c:v>0.27860539257526401</c:v>
                </c:pt>
                <c:pt idx="5">
                  <c:v>0.28926279246807102</c:v>
                </c:pt>
                <c:pt idx="6">
                  <c:v>0.29863559305667897</c:v>
                </c:pt>
                <c:pt idx="7">
                  <c:v>0.31284990012645697</c:v>
                </c:pt>
                <c:pt idx="8">
                  <c:v>0.321453040838242</c:v>
                </c:pt>
                <c:pt idx="9">
                  <c:v>0.31883647143840799</c:v>
                </c:pt>
                <c:pt idx="10">
                  <c:v>0.32961764037609098</c:v>
                </c:pt>
                <c:pt idx="11">
                  <c:v>0.339665701985359</c:v>
                </c:pt>
                <c:pt idx="12">
                  <c:v>0.34754957854747803</c:v>
                </c:pt>
                <c:pt idx="13">
                  <c:v>0.34744872748851802</c:v>
                </c:pt>
                <c:pt idx="14">
                  <c:v>0.35080344080924997</c:v>
                </c:pt>
                <c:pt idx="15">
                  <c:v>0.35867652893066404</c:v>
                </c:pt>
                <c:pt idx="16">
                  <c:v>0.37735108137130702</c:v>
                </c:pt>
                <c:pt idx="17">
                  <c:v>0.37417150139808697</c:v>
                </c:pt>
                <c:pt idx="18">
                  <c:v>0.366983807086945</c:v>
                </c:pt>
                <c:pt idx="19">
                  <c:v>0.36456132531166097</c:v>
                </c:pt>
                <c:pt idx="20">
                  <c:v>0.37912059426307698</c:v>
                </c:pt>
                <c:pt idx="21">
                  <c:v>0.38914678096771205</c:v>
                </c:pt>
                <c:pt idx="22">
                  <c:v>0.392327284812927</c:v>
                </c:pt>
                <c:pt idx="23">
                  <c:v>0.39298827052116403</c:v>
                </c:pt>
                <c:pt idx="24">
                  <c:v>0.39282078146934496</c:v>
                </c:pt>
                <c:pt idx="25">
                  <c:v>0.39206305742263803</c:v>
                </c:pt>
                <c:pt idx="26">
                  <c:v>0.39092657566070599</c:v>
                </c:pt>
                <c:pt idx="27">
                  <c:v>0.39220148921012898</c:v>
                </c:pt>
                <c:pt idx="28">
                  <c:v>0.39439455270767199</c:v>
                </c:pt>
                <c:pt idx="29">
                  <c:v>0.39685810208320604</c:v>
                </c:pt>
                <c:pt idx="30">
                  <c:v>0.39805821180343604</c:v>
                </c:pt>
                <c:pt idx="31">
                  <c:v>0.40006664991378804</c:v>
                </c:pt>
                <c:pt idx="32">
                  <c:v>0.40324846506118806</c:v>
                </c:pt>
                <c:pt idx="33">
                  <c:v>0.40554175376892099</c:v>
                </c:pt>
                <c:pt idx="34">
                  <c:v>0.40512988567352304</c:v>
                </c:pt>
                <c:pt idx="35">
                  <c:v>0.40392062664032002</c:v>
                </c:pt>
                <c:pt idx="36">
                  <c:v>0.40936321616172799</c:v>
                </c:pt>
                <c:pt idx="37">
                  <c:v>0.41349584460258504</c:v>
                </c:pt>
                <c:pt idx="38">
                  <c:v>0.41531673669815106</c:v>
                </c:pt>
                <c:pt idx="39">
                  <c:v>0.41270965933799697</c:v>
                </c:pt>
                <c:pt idx="40">
                  <c:v>0.41316924095153795</c:v>
                </c:pt>
                <c:pt idx="41">
                  <c:v>0.41534376740455603</c:v>
                </c:pt>
                <c:pt idx="42">
                  <c:v>0.41910970807075498</c:v>
                </c:pt>
                <c:pt idx="43">
                  <c:v>0.41948459148407002</c:v>
                </c:pt>
                <c:pt idx="44">
                  <c:v>0.42059749960899395</c:v>
                </c:pt>
                <c:pt idx="45">
                  <c:v>0.42221838831901604</c:v>
                </c:pt>
                <c:pt idx="46">
                  <c:v>0.42242336869239805</c:v>
                </c:pt>
                <c:pt idx="47">
                  <c:v>0.42280158996581996</c:v>
                </c:pt>
                <c:pt idx="48">
                  <c:v>0.42352340221405005</c:v>
                </c:pt>
                <c:pt idx="49">
                  <c:v>0.42508400082588205</c:v>
                </c:pt>
                <c:pt idx="50">
                  <c:v>0.42618021965026898</c:v>
                </c:pt>
                <c:pt idx="51">
                  <c:v>0.42693737745284999</c:v>
                </c:pt>
                <c:pt idx="52">
                  <c:v>0.42735750079154999</c:v>
                </c:pt>
                <c:pt idx="53">
                  <c:v>0.42944247126579305</c:v>
                </c:pt>
                <c:pt idx="54">
                  <c:v>0.430038845539093</c:v>
                </c:pt>
                <c:pt idx="55">
                  <c:v>0.42919210195541402</c:v>
                </c:pt>
                <c:pt idx="56">
                  <c:v>0.42898572087287901</c:v>
                </c:pt>
                <c:pt idx="57">
                  <c:v>0.42976254820823701</c:v>
                </c:pt>
                <c:pt idx="58">
                  <c:v>0.43106338977813696</c:v>
                </c:pt>
                <c:pt idx="59">
                  <c:v>0.43242678642272903</c:v>
                </c:pt>
                <c:pt idx="60">
                  <c:v>0.43261734247207606</c:v>
                </c:pt>
                <c:pt idx="61">
                  <c:v>0.43271169662475606</c:v>
                </c:pt>
                <c:pt idx="62">
                  <c:v>0.43327642083168005</c:v>
                </c:pt>
                <c:pt idx="63">
                  <c:v>0.43403444290161097</c:v>
                </c:pt>
                <c:pt idx="64">
                  <c:v>0.43447954058647198</c:v>
                </c:pt>
                <c:pt idx="65">
                  <c:v>0.43460104465484606</c:v>
                </c:pt>
                <c:pt idx="66">
                  <c:v>0.43572673797607397</c:v>
                </c:pt>
                <c:pt idx="67">
                  <c:v>0.43638855814933797</c:v>
                </c:pt>
                <c:pt idx="68">
                  <c:v>0.43680853247642504</c:v>
                </c:pt>
                <c:pt idx="69">
                  <c:v>0.437471127510071</c:v>
                </c:pt>
                <c:pt idx="70">
                  <c:v>0.43814877271652197</c:v>
                </c:pt>
                <c:pt idx="71">
                  <c:v>0.43836770057678198</c:v>
                </c:pt>
                <c:pt idx="72">
                  <c:v>0.43756622672081003</c:v>
                </c:pt>
                <c:pt idx="73">
                  <c:v>0.43845886588096605</c:v>
                </c:pt>
                <c:pt idx="74">
                  <c:v>0.43977839350700398</c:v>
                </c:pt>
                <c:pt idx="75">
                  <c:v>0.44130418300628704</c:v>
                </c:pt>
                <c:pt idx="76">
                  <c:v>0.44187632799148602</c:v>
                </c:pt>
                <c:pt idx="77">
                  <c:v>0.44222537279129004</c:v>
                </c:pt>
                <c:pt idx="78">
                  <c:v>0.44255182743072496</c:v>
                </c:pt>
                <c:pt idx="79">
                  <c:v>0.44382063150405904</c:v>
                </c:pt>
                <c:pt idx="80">
                  <c:v>0.44479907155036902</c:v>
                </c:pt>
                <c:pt idx="81">
                  <c:v>0.44557059407234201</c:v>
                </c:pt>
                <c:pt idx="82">
                  <c:v>0.44612044692039499</c:v>
                </c:pt>
                <c:pt idx="83">
                  <c:v>0.44736752510070799</c:v>
                </c:pt>
                <c:pt idx="84">
                  <c:v>0.44859418869018597</c:v>
                </c:pt>
                <c:pt idx="85">
                  <c:v>0.44959819912910504</c:v>
                </c:pt>
                <c:pt idx="86">
                  <c:v>0.45052093863487197</c:v>
                </c:pt>
                <c:pt idx="87">
                  <c:v>0.451252526044846</c:v>
                </c:pt>
                <c:pt idx="88">
                  <c:v>0.45185164213180495</c:v>
                </c:pt>
                <c:pt idx="89">
                  <c:v>0.45271158814430201</c:v>
                </c:pt>
                <c:pt idx="90">
                  <c:v>0.45339957475662196</c:v>
                </c:pt>
                <c:pt idx="91">
                  <c:v>0.45404244065284705</c:v>
                </c:pt>
                <c:pt idx="92">
                  <c:v>0.45483208298683198</c:v>
                </c:pt>
                <c:pt idx="93">
                  <c:v>0.45524386167526198</c:v>
                </c:pt>
                <c:pt idx="94">
                  <c:v>0.45581490397453306</c:v>
                </c:pt>
                <c:pt idx="95">
                  <c:v>0.45682281851768503</c:v>
                </c:pt>
                <c:pt idx="96">
                  <c:v>0.45780090093612702</c:v>
                </c:pt>
                <c:pt idx="97">
                  <c:v>0.45841006040573096</c:v>
                </c:pt>
                <c:pt idx="98">
                  <c:v>0.45866945981979401</c:v>
                </c:pt>
                <c:pt idx="99">
                  <c:v>0.45899686813354501</c:v>
                </c:pt>
                <c:pt idx="100">
                  <c:v>0.46002904176712001</c:v>
                </c:pt>
                <c:pt idx="101">
                  <c:v>0.46126327514648402</c:v>
                </c:pt>
                <c:pt idx="102">
                  <c:v>0.46174869537353502</c:v>
                </c:pt>
                <c:pt idx="103">
                  <c:v>0.46225384473800701</c:v>
                </c:pt>
                <c:pt idx="104">
                  <c:v>0.46292171478271504</c:v>
                </c:pt>
                <c:pt idx="105">
                  <c:v>0.46390331387519801</c:v>
                </c:pt>
                <c:pt idx="106">
                  <c:v>0.46404716968536397</c:v>
                </c:pt>
                <c:pt idx="107">
                  <c:v>0.46441415548324605</c:v>
                </c:pt>
                <c:pt idx="108">
                  <c:v>0.46512863636016799</c:v>
                </c:pt>
                <c:pt idx="109">
                  <c:v>0.46563134193420397</c:v>
                </c:pt>
                <c:pt idx="110">
                  <c:v>0.46609828472137504</c:v>
                </c:pt>
                <c:pt idx="111">
                  <c:v>0.466568267345428</c:v>
                </c:pt>
                <c:pt idx="112">
                  <c:v>0.46717888712883004</c:v>
                </c:pt>
                <c:pt idx="113">
                  <c:v>0.46769229173660298</c:v>
                </c:pt>
                <c:pt idx="114">
                  <c:v>0.46810573935508704</c:v>
                </c:pt>
                <c:pt idx="115">
                  <c:v>0.46837899684906004</c:v>
                </c:pt>
                <c:pt idx="116">
                  <c:v>0.46908224225044304</c:v>
                </c:pt>
                <c:pt idx="117">
                  <c:v>0.46964857578277597</c:v>
                </c:pt>
                <c:pt idx="118">
                  <c:v>0.46995834112167401</c:v>
                </c:pt>
                <c:pt idx="119">
                  <c:v>0.47058398127555801</c:v>
                </c:pt>
                <c:pt idx="120">
                  <c:v>0.47095773220062298</c:v>
                </c:pt>
                <c:pt idx="121">
                  <c:v>0.47120330333709703</c:v>
                </c:pt>
                <c:pt idx="122">
                  <c:v>0.47184566259384197</c:v>
                </c:pt>
                <c:pt idx="123">
                  <c:v>0.472241854667664</c:v>
                </c:pt>
                <c:pt idx="124">
                  <c:v>0.472580111026764</c:v>
                </c:pt>
                <c:pt idx="125">
                  <c:v>0.47304478883743295</c:v>
                </c:pt>
                <c:pt idx="126">
                  <c:v>0.47356275320053098</c:v>
                </c:pt>
                <c:pt idx="127">
                  <c:v>0.47410736083984406</c:v>
                </c:pt>
                <c:pt idx="128">
                  <c:v>0.47467828392982503</c:v>
                </c:pt>
                <c:pt idx="129">
                  <c:v>0.47545585632324205</c:v>
                </c:pt>
                <c:pt idx="130">
                  <c:v>0.47600937485694905</c:v>
                </c:pt>
                <c:pt idx="131">
                  <c:v>0.47638565897941598</c:v>
                </c:pt>
                <c:pt idx="132">
                  <c:v>0.47691527605056805</c:v>
                </c:pt>
                <c:pt idx="133">
                  <c:v>0.47772831320762599</c:v>
                </c:pt>
                <c:pt idx="134">
                  <c:v>0.47857580184936499</c:v>
                </c:pt>
                <c:pt idx="135">
                  <c:v>0.47911260128021205</c:v>
                </c:pt>
                <c:pt idx="136">
                  <c:v>0.479660248756409</c:v>
                </c:pt>
                <c:pt idx="137">
                  <c:v>0.48031592965126002</c:v>
                </c:pt>
                <c:pt idx="138">
                  <c:v>0.48115859031677199</c:v>
                </c:pt>
                <c:pt idx="139">
                  <c:v>0.48199970126152003</c:v>
                </c:pt>
                <c:pt idx="140">
                  <c:v>0.48271248340606698</c:v>
                </c:pt>
                <c:pt idx="141">
                  <c:v>0.48331231474876402</c:v>
                </c:pt>
                <c:pt idx="142">
                  <c:v>0.48403892517089797</c:v>
                </c:pt>
                <c:pt idx="143">
                  <c:v>0.484650021791458</c:v>
                </c:pt>
                <c:pt idx="144">
                  <c:v>0.48520261645317098</c:v>
                </c:pt>
                <c:pt idx="145">
                  <c:v>0.48579341769218398</c:v>
                </c:pt>
                <c:pt idx="146">
                  <c:v>0.486541992425919</c:v>
                </c:pt>
                <c:pt idx="147">
                  <c:v>0.48731154799461396</c:v>
                </c:pt>
                <c:pt idx="148">
                  <c:v>0.48804113864898702</c:v>
                </c:pt>
                <c:pt idx="149">
                  <c:v>0.48886678218841606</c:v>
                </c:pt>
                <c:pt idx="150">
                  <c:v>0.48959988951682998</c:v>
                </c:pt>
                <c:pt idx="151">
                  <c:v>0.49022383093833899</c:v>
                </c:pt>
                <c:pt idx="152">
                  <c:v>0.49095723628997801</c:v>
                </c:pt>
                <c:pt idx="153">
                  <c:v>0.49168587327003499</c:v>
                </c:pt>
                <c:pt idx="154">
                  <c:v>0.49242592453956602</c:v>
                </c:pt>
                <c:pt idx="155">
                  <c:v>0.49326387643814096</c:v>
                </c:pt>
                <c:pt idx="156">
                  <c:v>0.49397698640823395</c:v>
                </c:pt>
                <c:pt idx="157">
                  <c:v>0.494644498825073</c:v>
                </c:pt>
                <c:pt idx="158">
                  <c:v>0.49532220363616897</c:v>
                </c:pt>
                <c:pt idx="159">
                  <c:v>0.49613312482833904</c:v>
                </c:pt>
                <c:pt idx="160">
                  <c:v>0.49694052934646604</c:v>
                </c:pt>
                <c:pt idx="161">
                  <c:v>0.49772009849548304</c:v>
                </c:pt>
                <c:pt idx="162">
                  <c:v>0.49830058813095102</c:v>
                </c:pt>
                <c:pt idx="163">
                  <c:v>0.49903292059898396</c:v>
                </c:pt>
                <c:pt idx="164">
                  <c:v>0.49987531304359401</c:v>
                </c:pt>
                <c:pt idx="165">
                  <c:v>0.50071132779121397</c:v>
                </c:pt>
                <c:pt idx="166">
                  <c:v>0.50148413181304896</c:v>
                </c:pt>
                <c:pt idx="167">
                  <c:v>0.50225324034690899</c:v>
                </c:pt>
                <c:pt idx="168">
                  <c:v>0.50310063958168005</c:v>
                </c:pt>
                <c:pt idx="169">
                  <c:v>0.503788685798645</c:v>
                </c:pt>
                <c:pt idx="170">
                  <c:v>0.50450811386108396</c:v>
                </c:pt>
                <c:pt idx="171">
                  <c:v>0.50532299876213105</c:v>
                </c:pt>
                <c:pt idx="172">
                  <c:v>0.50611401200294504</c:v>
                </c:pt>
                <c:pt idx="173">
                  <c:v>0.50672019124031098</c:v>
                </c:pt>
                <c:pt idx="174">
                  <c:v>0.50720123052596999</c:v>
                </c:pt>
                <c:pt idx="175">
                  <c:v>0.50795791149139402</c:v>
                </c:pt>
                <c:pt idx="176">
                  <c:v>0.50877938270568801</c:v>
                </c:pt>
                <c:pt idx="177">
                  <c:v>0.509582823514938</c:v>
                </c:pt>
                <c:pt idx="178">
                  <c:v>0.51023865342140196</c:v>
                </c:pt>
                <c:pt idx="179">
                  <c:v>0.51098323464393602</c:v>
                </c:pt>
                <c:pt idx="180">
                  <c:v>0.51177281737327596</c:v>
                </c:pt>
                <c:pt idx="181">
                  <c:v>0.51261065006256101</c:v>
                </c:pt>
                <c:pt idx="182">
                  <c:v>0.513461357355118</c:v>
                </c:pt>
                <c:pt idx="183">
                  <c:v>0.51424256563186599</c:v>
                </c:pt>
                <c:pt idx="184">
                  <c:v>0.51496363282203705</c:v>
                </c:pt>
                <c:pt idx="185">
                  <c:v>0.51580948233604396</c:v>
                </c:pt>
                <c:pt idx="186">
                  <c:v>0.516726619005203</c:v>
                </c:pt>
                <c:pt idx="187">
                  <c:v>0.51769832372665403</c:v>
                </c:pt>
                <c:pt idx="188">
                  <c:v>0.51873884201049802</c:v>
                </c:pt>
                <c:pt idx="189">
                  <c:v>0.51975617408752406</c:v>
                </c:pt>
                <c:pt idx="190">
                  <c:v>0.52079004645347604</c:v>
                </c:pt>
                <c:pt idx="191">
                  <c:v>0.52187920212745698</c:v>
                </c:pt>
                <c:pt idx="192">
                  <c:v>0.52315837740898097</c:v>
                </c:pt>
                <c:pt idx="193">
                  <c:v>0.524311608076096</c:v>
                </c:pt>
                <c:pt idx="194">
                  <c:v>0.52528715729713404</c:v>
                </c:pt>
                <c:pt idx="195">
                  <c:v>0.52590865492820704</c:v>
                </c:pt>
                <c:pt idx="196">
                  <c:v>0.52649424076080298</c:v>
                </c:pt>
                <c:pt idx="197">
                  <c:v>0.52704617977142298</c:v>
                </c:pt>
                <c:pt idx="198">
                  <c:v>0.52755195498466501</c:v>
                </c:pt>
                <c:pt idx="199">
                  <c:v>0.52799973487854002</c:v>
                </c:pt>
                <c:pt idx="200">
                  <c:v>0.52851120233535798</c:v>
                </c:pt>
                <c:pt idx="201">
                  <c:v>0.529220736026764</c:v>
                </c:pt>
                <c:pt idx="202">
                  <c:v>0.53004360795021099</c:v>
                </c:pt>
                <c:pt idx="203">
                  <c:v>0.53082547187805196</c:v>
                </c:pt>
                <c:pt idx="204">
                  <c:v>0.53153217434883104</c:v>
                </c:pt>
                <c:pt idx="205">
                  <c:v>0.53226659297943102</c:v>
                </c:pt>
                <c:pt idx="206">
                  <c:v>0.53297889828681899</c:v>
                </c:pt>
                <c:pt idx="207">
                  <c:v>0.53368607759475706</c:v>
                </c:pt>
                <c:pt idx="208">
                  <c:v>0.53447214365005502</c:v>
                </c:pt>
                <c:pt idx="209">
                  <c:v>0.535327231884003</c:v>
                </c:pt>
                <c:pt idx="210">
                  <c:v>0.53616956472396904</c:v>
                </c:pt>
                <c:pt idx="211">
                  <c:v>0.53690493702888498</c:v>
                </c:pt>
                <c:pt idx="212">
                  <c:v>0.53774151802062997</c:v>
                </c:pt>
                <c:pt idx="213">
                  <c:v>0.53858250975608801</c:v>
                </c:pt>
                <c:pt idx="214">
                  <c:v>0.539401298761368</c:v>
                </c:pt>
                <c:pt idx="215">
                  <c:v>0.54018569588661203</c:v>
                </c:pt>
                <c:pt idx="216">
                  <c:v>0.54088646769523596</c:v>
                </c:pt>
                <c:pt idx="217">
                  <c:v>0.54149568676948501</c:v>
                </c:pt>
                <c:pt idx="218">
                  <c:v>0.54193238019943202</c:v>
                </c:pt>
                <c:pt idx="219">
                  <c:v>0.54233822822570799</c:v>
                </c:pt>
                <c:pt idx="220">
                  <c:v>0.54272208213806206</c:v>
                </c:pt>
                <c:pt idx="221">
                  <c:v>0.54308498501777602</c:v>
                </c:pt>
                <c:pt idx="222">
                  <c:v>0.54359394907951397</c:v>
                </c:pt>
                <c:pt idx="223">
                  <c:v>0.54422495365142798</c:v>
                </c:pt>
                <c:pt idx="224">
                  <c:v>0.54500187039375303</c:v>
                </c:pt>
                <c:pt idx="225">
                  <c:v>0.54598746299743706</c:v>
                </c:pt>
                <c:pt idx="226">
                  <c:v>0.54700765609741198</c:v>
                </c:pt>
                <c:pt idx="227">
                  <c:v>0.54803923368453999</c:v>
                </c:pt>
                <c:pt idx="228">
                  <c:v>0.548972553014755</c:v>
                </c:pt>
                <c:pt idx="229">
                  <c:v>0.54986134767532302</c:v>
                </c:pt>
                <c:pt idx="230">
                  <c:v>0.55070815086364699</c:v>
                </c:pt>
                <c:pt idx="231">
                  <c:v>0.55149397850036597</c:v>
                </c:pt>
                <c:pt idx="232">
                  <c:v>0.55204237103462206</c:v>
                </c:pt>
                <c:pt idx="233">
                  <c:v>0.55254266262054397</c:v>
                </c:pt>
                <c:pt idx="234">
                  <c:v>0.55308920741081202</c:v>
                </c:pt>
                <c:pt idx="235">
                  <c:v>0.55381417870521499</c:v>
                </c:pt>
                <c:pt idx="236">
                  <c:v>0.55464566349983202</c:v>
                </c:pt>
                <c:pt idx="237">
                  <c:v>0.55557558536529505</c:v>
                </c:pt>
                <c:pt idx="238">
                  <c:v>0.55657035708427405</c:v>
                </c:pt>
                <c:pt idx="239">
                  <c:v>0.55761582255363495</c:v>
                </c:pt>
                <c:pt idx="240">
                  <c:v>0.55867690443992601</c:v>
                </c:pt>
                <c:pt idx="241">
                  <c:v>0.55965352654457101</c:v>
                </c:pt>
                <c:pt idx="242">
                  <c:v>0.56066430211067197</c:v>
                </c:pt>
                <c:pt idx="243">
                  <c:v>0.56165245771408101</c:v>
                </c:pt>
                <c:pt idx="244">
                  <c:v>0.56256008744239805</c:v>
                </c:pt>
                <c:pt idx="245">
                  <c:v>0.56349781751632699</c:v>
                </c:pt>
                <c:pt idx="246">
                  <c:v>0.56443521976470901</c:v>
                </c:pt>
                <c:pt idx="247">
                  <c:v>0.56536737680435201</c:v>
                </c:pt>
                <c:pt idx="248">
                  <c:v>0.56618616580963099</c:v>
                </c:pt>
                <c:pt idx="249">
                  <c:v>0.56691113710403396</c:v>
                </c:pt>
                <c:pt idx="250">
                  <c:v>0.56758121252059901</c:v>
                </c:pt>
                <c:pt idx="251">
                  <c:v>0.56835884451866203</c:v>
                </c:pt>
                <c:pt idx="252">
                  <c:v>0.56904078125953705</c:v>
                </c:pt>
                <c:pt idx="253">
                  <c:v>0.56970930695533806</c:v>
                </c:pt>
                <c:pt idx="254">
                  <c:v>0.57045439481735205</c:v>
                </c:pt>
                <c:pt idx="255">
                  <c:v>0.57117274999618506</c:v>
                </c:pt>
                <c:pt idx="256">
                  <c:v>0.57192499041557299</c:v>
                </c:pt>
                <c:pt idx="257">
                  <c:v>0.57273701429367097</c:v>
                </c:pt>
                <c:pt idx="258">
                  <c:v>0.57337737679481504</c:v>
                </c:pt>
                <c:pt idx="259">
                  <c:v>0.57405517101287795</c:v>
                </c:pt>
                <c:pt idx="260">
                  <c:v>0.57476041316986104</c:v>
                </c:pt>
                <c:pt idx="261">
                  <c:v>0.575367575883865</c:v>
                </c:pt>
                <c:pt idx="262">
                  <c:v>0.57566691040992701</c:v>
                </c:pt>
                <c:pt idx="263">
                  <c:v>0.57575536370277403</c:v>
                </c:pt>
                <c:pt idx="264">
                  <c:v>0.57564849257469197</c:v>
                </c:pt>
                <c:pt idx="265">
                  <c:v>0.57576048970222504</c:v>
                </c:pt>
                <c:pt idx="266">
                  <c:v>0.57596326470375103</c:v>
                </c:pt>
                <c:pt idx="267">
                  <c:v>0.57622695565223703</c:v>
                </c:pt>
                <c:pt idx="268">
                  <c:v>0.576556479930878</c:v>
                </c:pt>
                <c:pt idx="269">
                  <c:v>0.57687917947769196</c:v>
                </c:pt>
                <c:pt idx="270">
                  <c:v>0.57718566656112702</c:v>
                </c:pt>
                <c:pt idx="271">
                  <c:v>0.57743853926658606</c:v>
                </c:pt>
                <c:pt idx="272">
                  <c:v>0.57771140933036802</c:v>
                </c:pt>
                <c:pt idx="273">
                  <c:v>0.57797712683677704</c:v>
                </c:pt>
                <c:pt idx="274">
                  <c:v>0.57817033529281603</c:v>
                </c:pt>
                <c:pt idx="275">
                  <c:v>0.578322356939316</c:v>
                </c:pt>
                <c:pt idx="276">
                  <c:v>0.57846382856369005</c:v>
                </c:pt>
                <c:pt idx="277">
                  <c:v>0.57860971093177804</c:v>
                </c:pt>
                <c:pt idx="278">
                  <c:v>0.57880589962005602</c:v>
                </c:pt>
                <c:pt idx="279">
                  <c:v>0.57901675105094896</c:v>
                </c:pt>
                <c:pt idx="280">
                  <c:v>0.57923913598060606</c:v>
                </c:pt>
                <c:pt idx="281">
                  <c:v>0.57951605916023297</c:v>
                </c:pt>
                <c:pt idx="282">
                  <c:v>0.57978040575981105</c:v>
                </c:pt>
                <c:pt idx="283">
                  <c:v>0.58003995418548604</c:v>
                </c:pt>
                <c:pt idx="284">
                  <c:v>0.58032149672508204</c:v>
                </c:pt>
                <c:pt idx="285">
                  <c:v>0.58064166307449305</c:v>
                </c:pt>
                <c:pt idx="286">
                  <c:v>0.58091679811477703</c:v>
                </c:pt>
                <c:pt idx="287">
                  <c:v>0.58106268048286402</c:v>
                </c:pt>
                <c:pt idx="288">
                  <c:v>0.58134052753448495</c:v>
                </c:pt>
                <c:pt idx="289">
                  <c:v>0.58163437843322796</c:v>
                </c:pt>
                <c:pt idx="290">
                  <c:v>0.58192408680915797</c:v>
                </c:pt>
                <c:pt idx="291">
                  <c:v>0.58228719830512998</c:v>
                </c:pt>
                <c:pt idx="292">
                  <c:v>0.582691794633865</c:v>
                </c:pt>
                <c:pt idx="293">
                  <c:v>0.58313045501709004</c:v>
                </c:pt>
                <c:pt idx="294">
                  <c:v>0.58360893130302405</c:v>
                </c:pt>
                <c:pt idx="295">
                  <c:v>0.58404872417450004</c:v>
                </c:pt>
                <c:pt idx="296">
                  <c:v>0.58445978760719297</c:v>
                </c:pt>
                <c:pt idx="297">
                  <c:v>0.58484605550766</c:v>
                </c:pt>
                <c:pt idx="298">
                  <c:v>0.58524922132492097</c:v>
                </c:pt>
                <c:pt idx="299">
                  <c:v>0.58568147420883199</c:v>
                </c:pt>
                <c:pt idx="300">
                  <c:v>0.58615437746048005</c:v>
                </c:pt>
                <c:pt idx="301">
                  <c:v>0.58654153943061804</c:v>
                </c:pt>
                <c:pt idx="302">
                  <c:v>0.58691049218177804</c:v>
                </c:pt>
                <c:pt idx="303">
                  <c:v>0.58726853728294404</c:v>
                </c:pt>
                <c:pt idx="304">
                  <c:v>0.58764511942863495</c:v>
                </c:pt>
                <c:pt idx="305">
                  <c:v>0.58807358741760296</c:v>
                </c:pt>
                <c:pt idx="306">
                  <c:v>0.58850017786025999</c:v>
                </c:pt>
                <c:pt idx="307">
                  <c:v>0.58884308338165303</c:v>
                </c:pt>
                <c:pt idx="308">
                  <c:v>0.58922172188758903</c:v>
                </c:pt>
                <c:pt idx="309">
                  <c:v>0.58960053920745903</c:v>
                </c:pt>
                <c:pt idx="310">
                  <c:v>0.58996675014495903</c:v>
                </c:pt>
                <c:pt idx="311">
                  <c:v>0.59035340547561599</c:v>
                </c:pt>
                <c:pt idx="312">
                  <c:v>0.59073737859726005</c:v>
                </c:pt>
                <c:pt idx="313">
                  <c:v>0.59112221598625203</c:v>
                </c:pt>
                <c:pt idx="314">
                  <c:v>0.59156796932220501</c:v>
                </c:pt>
                <c:pt idx="315">
                  <c:v>0.59200981855392498</c:v>
                </c:pt>
                <c:pt idx="316">
                  <c:v>0.59245038628578206</c:v>
                </c:pt>
                <c:pt idx="317">
                  <c:v>0.59289977550506601</c:v>
                </c:pt>
                <c:pt idx="318">
                  <c:v>0.59332806468009902</c:v>
                </c:pt>
                <c:pt idx="319">
                  <c:v>0.59376913905143702</c:v>
                </c:pt>
                <c:pt idx="320">
                  <c:v>0.59425104260444606</c:v>
                </c:pt>
                <c:pt idx="321">
                  <c:v>0.59470266699790997</c:v>
                </c:pt>
                <c:pt idx="322">
                  <c:v>0.59518299102783201</c:v>
                </c:pt>
                <c:pt idx="323">
                  <c:v>0.59569672346115099</c:v>
                </c:pt>
                <c:pt idx="324">
                  <c:v>0.596140241622925</c:v>
                </c:pt>
                <c:pt idx="325">
                  <c:v>0.59657273292541502</c:v>
                </c:pt>
                <c:pt idx="326">
                  <c:v>0.59702218174934396</c:v>
                </c:pt>
                <c:pt idx="327">
                  <c:v>0.59759393930435201</c:v>
                </c:pt>
                <c:pt idx="328">
                  <c:v>0.59809411168098503</c:v>
                </c:pt>
                <c:pt idx="329">
                  <c:v>0.59856588244438202</c:v>
                </c:pt>
                <c:pt idx="330">
                  <c:v>0.59903592467307998</c:v>
                </c:pt>
                <c:pt idx="331">
                  <c:v>0.59953317642211901</c:v>
                </c:pt>
                <c:pt idx="332">
                  <c:v>0.60002574920654295</c:v>
                </c:pt>
                <c:pt idx="333">
                  <c:v>0.60050830841064495</c:v>
                </c:pt>
                <c:pt idx="334">
                  <c:v>0.600912129878998</c:v>
                </c:pt>
                <c:pt idx="335">
                  <c:v>0.60136750936508199</c:v>
                </c:pt>
                <c:pt idx="336">
                  <c:v>0.60186842679977393</c:v>
                </c:pt>
                <c:pt idx="337">
                  <c:v>0.602424240112305</c:v>
                </c:pt>
                <c:pt idx="338">
                  <c:v>0.60293767452239999</c:v>
                </c:pt>
                <c:pt idx="339">
                  <c:v>0.603423035144806</c:v>
                </c:pt>
                <c:pt idx="340">
                  <c:v>0.60388479232788095</c:v>
                </c:pt>
                <c:pt idx="341">
                  <c:v>0.604444003105164</c:v>
                </c:pt>
                <c:pt idx="342">
                  <c:v>0.60498104095458993</c:v>
                </c:pt>
                <c:pt idx="343">
                  <c:v>0.60545781850814795</c:v>
                </c:pt>
                <c:pt idx="344">
                  <c:v>0.60590986013412496</c:v>
                </c:pt>
                <c:pt idx="345">
                  <c:v>0.60634741783142099</c:v>
                </c:pt>
                <c:pt idx="346">
                  <c:v>0.60678813457489</c:v>
                </c:pt>
                <c:pt idx="347">
                  <c:v>0.60736355781555196</c:v>
                </c:pt>
                <c:pt idx="348">
                  <c:v>0.60789672136306794</c:v>
                </c:pt>
                <c:pt idx="349">
                  <c:v>0.60839239358901998</c:v>
                </c:pt>
                <c:pt idx="350">
                  <c:v>0.60883793830871602</c:v>
                </c:pt>
                <c:pt idx="351">
                  <c:v>0.60933831930160498</c:v>
                </c:pt>
                <c:pt idx="352">
                  <c:v>0.60983375310897803</c:v>
                </c:pt>
                <c:pt idx="353">
                  <c:v>0.61029890775680495</c:v>
                </c:pt>
                <c:pt idx="354">
                  <c:v>0.61086592674255402</c:v>
                </c:pt>
                <c:pt idx="355">
                  <c:v>0.61139515638351394</c:v>
                </c:pt>
                <c:pt idx="356">
                  <c:v>0.611876285076141</c:v>
                </c:pt>
                <c:pt idx="357">
                  <c:v>0.61230555772781403</c:v>
                </c:pt>
                <c:pt idx="358">
                  <c:v>0.61274114847183203</c:v>
                </c:pt>
                <c:pt idx="359">
                  <c:v>0.61318001747131301</c:v>
                </c:pt>
                <c:pt idx="360">
                  <c:v>0.61362049579620392</c:v>
                </c:pt>
                <c:pt idx="361">
                  <c:v>0.61402598619461102</c:v>
                </c:pt>
                <c:pt idx="362">
                  <c:v>0.61442748308181794</c:v>
                </c:pt>
                <c:pt idx="363">
                  <c:v>0.61484173536300701</c:v>
                </c:pt>
                <c:pt idx="364">
                  <c:v>0.61525563001632699</c:v>
                </c:pt>
                <c:pt idx="365">
                  <c:v>0.61567268371581996</c:v>
                </c:pt>
                <c:pt idx="366">
                  <c:v>0.61609247922897292</c:v>
                </c:pt>
                <c:pt idx="367">
                  <c:v>0.61648980379104601</c:v>
                </c:pt>
                <c:pt idx="368">
                  <c:v>0.61687413454055795</c:v>
                </c:pt>
                <c:pt idx="369">
                  <c:v>0.61726269721984894</c:v>
                </c:pt>
                <c:pt idx="370">
                  <c:v>0.61771509647369394</c:v>
                </c:pt>
                <c:pt idx="371">
                  <c:v>0.61811629533767698</c:v>
                </c:pt>
                <c:pt idx="372">
                  <c:v>0.61848864555358896</c:v>
                </c:pt>
                <c:pt idx="373">
                  <c:v>0.61883655786514302</c:v>
                </c:pt>
                <c:pt idx="374">
                  <c:v>0.61925468444824194</c:v>
                </c:pt>
                <c:pt idx="375">
                  <c:v>0.61964622735977193</c:v>
                </c:pt>
                <c:pt idx="376">
                  <c:v>0.61999139785766599</c:v>
                </c:pt>
                <c:pt idx="377">
                  <c:v>0.62034789323806794</c:v>
                </c:pt>
                <c:pt idx="378">
                  <c:v>0.62072381973266599</c:v>
                </c:pt>
                <c:pt idx="379">
                  <c:v>0.62110177278518697</c:v>
                </c:pt>
                <c:pt idx="380">
                  <c:v>0.62140164375305196</c:v>
                </c:pt>
                <c:pt idx="381">
                  <c:v>0.62165347337722798</c:v>
                </c:pt>
                <c:pt idx="382">
                  <c:v>0.62185779809951802</c:v>
                </c:pt>
                <c:pt idx="383">
                  <c:v>0.62198964357376096</c:v>
                </c:pt>
                <c:pt idx="384">
                  <c:v>0.62210164070129392</c:v>
                </c:pt>
                <c:pt idx="385">
                  <c:v>0.62222257852554297</c:v>
                </c:pt>
                <c:pt idx="386">
                  <c:v>0.62236253023147603</c:v>
                </c:pt>
                <c:pt idx="387">
                  <c:v>0.62258300781249998</c:v>
                </c:pt>
                <c:pt idx="388">
                  <c:v>0.62288085222244294</c:v>
                </c:pt>
                <c:pt idx="389">
                  <c:v>0.62323818206787096</c:v>
                </c:pt>
                <c:pt idx="390">
                  <c:v>0.62355825901031503</c:v>
                </c:pt>
                <c:pt idx="391">
                  <c:v>0.62387201786041302</c:v>
                </c:pt>
                <c:pt idx="392">
                  <c:v>0.62419614791870093</c:v>
                </c:pt>
                <c:pt idx="393">
                  <c:v>0.62456313371658301</c:v>
                </c:pt>
                <c:pt idx="394">
                  <c:v>0.62493798732757599</c:v>
                </c:pt>
                <c:pt idx="395">
                  <c:v>0.62528405189514202</c:v>
                </c:pt>
                <c:pt idx="396">
                  <c:v>0.62557748556137094</c:v>
                </c:pt>
                <c:pt idx="397">
                  <c:v>0.62578604221344003</c:v>
                </c:pt>
                <c:pt idx="398">
                  <c:v>0.62608883380889901</c:v>
                </c:pt>
                <c:pt idx="399">
                  <c:v>0.62648770809173593</c:v>
                </c:pt>
                <c:pt idx="400">
                  <c:v>0.62683871984481798</c:v>
                </c:pt>
                <c:pt idx="401">
                  <c:v>0.62720808982849097</c:v>
                </c:pt>
                <c:pt idx="402">
                  <c:v>0.62759504318237302</c:v>
                </c:pt>
                <c:pt idx="403">
                  <c:v>0.62801114320755003</c:v>
                </c:pt>
                <c:pt idx="404">
                  <c:v>0.62835196256637593</c:v>
                </c:pt>
                <c:pt idx="405">
                  <c:v>0.62868854999542201</c:v>
                </c:pt>
                <c:pt idx="406">
                  <c:v>0.62906066179275499</c:v>
                </c:pt>
                <c:pt idx="407">
                  <c:v>0.62935391664505003</c:v>
                </c:pt>
                <c:pt idx="408">
                  <c:v>0.62967554330825792</c:v>
                </c:pt>
                <c:pt idx="409">
                  <c:v>0.63003531694412196</c:v>
                </c:pt>
                <c:pt idx="410">
                  <c:v>0.630300557613373</c:v>
                </c:pt>
                <c:pt idx="411">
                  <c:v>0.63061944246292101</c:v>
                </c:pt>
                <c:pt idx="412">
                  <c:v>0.63095906972885096</c:v>
                </c:pt>
                <c:pt idx="413">
                  <c:v>0.63122365474700903</c:v>
                </c:pt>
                <c:pt idx="414">
                  <c:v>0.63144150972366297</c:v>
                </c:pt>
                <c:pt idx="415">
                  <c:v>0.63167700767517099</c:v>
                </c:pt>
                <c:pt idx="416">
                  <c:v>0.63199207782745392</c:v>
                </c:pt>
                <c:pt idx="417">
                  <c:v>0.63228062391281092</c:v>
                </c:pt>
                <c:pt idx="418">
                  <c:v>0.63251957893371602</c:v>
                </c:pt>
                <c:pt idx="419">
                  <c:v>0.63270006179809601</c:v>
                </c:pt>
                <c:pt idx="420">
                  <c:v>0.63289341926574694</c:v>
                </c:pt>
                <c:pt idx="421">
                  <c:v>0.63304857015609695</c:v>
                </c:pt>
                <c:pt idx="422">
                  <c:v>0.63318744897842394</c:v>
                </c:pt>
                <c:pt idx="423">
                  <c:v>0.63340482711792001</c:v>
                </c:pt>
                <c:pt idx="424">
                  <c:v>0.63359389305114699</c:v>
                </c:pt>
                <c:pt idx="425">
                  <c:v>0.63374856710434002</c:v>
                </c:pt>
                <c:pt idx="426">
                  <c:v>0.63384226560592694</c:v>
                </c:pt>
                <c:pt idx="427">
                  <c:v>0.63393065929412795</c:v>
                </c:pt>
                <c:pt idx="428">
                  <c:v>0.634040331840515</c:v>
                </c:pt>
                <c:pt idx="429">
                  <c:v>0.63418338298797594</c:v>
                </c:pt>
                <c:pt idx="430">
                  <c:v>0.63423559665679896</c:v>
                </c:pt>
                <c:pt idx="431">
                  <c:v>0.63433430194854701</c:v>
                </c:pt>
                <c:pt idx="432">
                  <c:v>0.63446865081787096</c:v>
                </c:pt>
                <c:pt idx="433">
                  <c:v>0.63453958034515401</c:v>
                </c:pt>
                <c:pt idx="434">
                  <c:v>0.63456521034240698</c:v>
                </c:pt>
                <c:pt idx="435">
                  <c:v>0.63457242250442503</c:v>
                </c:pt>
                <c:pt idx="436">
                  <c:v>0.63459280729293799</c:v>
                </c:pt>
                <c:pt idx="437">
                  <c:v>0.63468108177185101</c:v>
                </c:pt>
                <c:pt idx="438">
                  <c:v>0.63473371267318701</c:v>
                </c:pt>
                <c:pt idx="439">
                  <c:v>0.63469544649124099</c:v>
                </c:pt>
                <c:pt idx="440">
                  <c:v>0.63471904993057293</c:v>
                </c:pt>
                <c:pt idx="441">
                  <c:v>0.63476148843765301</c:v>
                </c:pt>
                <c:pt idx="442">
                  <c:v>0.63481590747833294</c:v>
                </c:pt>
                <c:pt idx="443">
                  <c:v>0.63483021259307892</c:v>
                </c:pt>
                <c:pt idx="444">
                  <c:v>0.63485989570617696</c:v>
                </c:pt>
                <c:pt idx="445">
                  <c:v>0.63490012884140001</c:v>
                </c:pt>
                <c:pt idx="446">
                  <c:v>0.634947574138641</c:v>
                </c:pt>
                <c:pt idx="447">
                  <c:v>0.63497207164764402</c:v>
                </c:pt>
                <c:pt idx="448">
                  <c:v>0.63501528501510596</c:v>
                </c:pt>
                <c:pt idx="449">
                  <c:v>0.63510874509811399</c:v>
                </c:pt>
                <c:pt idx="450">
                  <c:v>0.63522247076034499</c:v>
                </c:pt>
                <c:pt idx="451">
                  <c:v>0.63530526161193801</c:v>
                </c:pt>
                <c:pt idx="452">
                  <c:v>0.63534668684005702</c:v>
                </c:pt>
                <c:pt idx="453">
                  <c:v>0.63530675172805795</c:v>
                </c:pt>
                <c:pt idx="454">
                  <c:v>0.63518676757812498</c:v>
                </c:pt>
                <c:pt idx="455">
                  <c:v>0.63503930568695099</c:v>
                </c:pt>
                <c:pt idx="456">
                  <c:v>0.63502273559570299</c:v>
                </c:pt>
                <c:pt idx="457">
                  <c:v>0.63510183095931994</c:v>
                </c:pt>
                <c:pt idx="458">
                  <c:v>0.63525424003601094</c:v>
                </c:pt>
                <c:pt idx="459">
                  <c:v>0.63549867868423493</c:v>
                </c:pt>
                <c:pt idx="460">
                  <c:v>0.63582566976547195</c:v>
                </c:pt>
                <c:pt idx="461">
                  <c:v>0.63612172603607198</c:v>
                </c:pt>
                <c:pt idx="462">
                  <c:v>0.63636115789413494</c:v>
                </c:pt>
                <c:pt idx="463">
                  <c:v>0.63661853075027497</c:v>
                </c:pt>
                <c:pt idx="464">
                  <c:v>0.63678387403488201</c:v>
                </c:pt>
                <c:pt idx="465">
                  <c:v>0.63688478469848597</c:v>
                </c:pt>
                <c:pt idx="466">
                  <c:v>0.63702086210250897</c:v>
                </c:pt>
                <c:pt idx="467">
                  <c:v>0.63713363409042401</c:v>
                </c:pt>
                <c:pt idx="468">
                  <c:v>0.63722238540649401</c:v>
                </c:pt>
                <c:pt idx="469">
                  <c:v>0.63727269172668499</c:v>
                </c:pt>
                <c:pt idx="470">
                  <c:v>0.63739386796951303</c:v>
                </c:pt>
                <c:pt idx="471">
                  <c:v>0.63753727674484295</c:v>
                </c:pt>
                <c:pt idx="472">
                  <c:v>0.63769326210021993</c:v>
                </c:pt>
                <c:pt idx="473">
                  <c:v>0.63777360916137693</c:v>
                </c:pt>
                <c:pt idx="474">
                  <c:v>0.63784239292144795</c:v>
                </c:pt>
                <c:pt idx="475">
                  <c:v>0.63790479898452801</c:v>
                </c:pt>
                <c:pt idx="476">
                  <c:v>0.63798031806945799</c:v>
                </c:pt>
                <c:pt idx="477">
                  <c:v>0.63807890415191693</c:v>
                </c:pt>
                <c:pt idx="478">
                  <c:v>0.63817051649093592</c:v>
                </c:pt>
                <c:pt idx="479">
                  <c:v>0.63820216655731199</c:v>
                </c:pt>
                <c:pt idx="480">
                  <c:v>0.63825712203979501</c:v>
                </c:pt>
                <c:pt idx="481">
                  <c:v>0.63833091259002694</c:v>
                </c:pt>
                <c:pt idx="482">
                  <c:v>0.638426637649536</c:v>
                </c:pt>
                <c:pt idx="483">
                  <c:v>0.638568079471588</c:v>
                </c:pt>
                <c:pt idx="484">
                  <c:v>0.63872817754745492</c:v>
                </c:pt>
                <c:pt idx="485">
                  <c:v>0.63889924287795996</c:v>
                </c:pt>
                <c:pt idx="486">
                  <c:v>0.63900414705276498</c:v>
                </c:pt>
                <c:pt idx="487">
                  <c:v>0.63913009166717494</c:v>
                </c:pt>
                <c:pt idx="488">
                  <c:v>0.63926706314086901</c:v>
                </c:pt>
                <c:pt idx="489">
                  <c:v>0.63939867019653296</c:v>
                </c:pt>
                <c:pt idx="490">
                  <c:v>0.639492070674896</c:v>
                </c:pt>
                <c:pt idx="491">
                  <c:v>0.63956919908523602</c:v>
                </c:pt>
                <c:pt idx="492">
                  <c:v>0.63963661193847698</c:v>
                </c:pt>
                <c:pt idx="493">
                  <c:v>0.63971433639526398</c:v>
                </c:pt>
                <c:pt idx="494">
                  <c:v>0.63979796171188397</c:v>
                </c:pt>
                <c:pt idx="495">
                  <c:v>0.63988099098205597</c:v>
                </c:pt>
                <c:pt idx="496">
                  <c:v>0.639819300174713</c:v>
                </c:pt>
                <c:pt idx="497">
                  <c:v>0.63986233472824094</c:v>
                </c:pt>
                <c:pt idx="498">
                  <c:v>0.63996962308883698</c:v>
                </c:pt>
                <c:pt idx="499">
                  <c:v>0.640057957172394</c:v>
                </c:pt>
                <c:pt idx="500">
                  <c:v>0.64009902477264402</c:v>
                </c:pt>
                <c:pt idx="501">
                  <c:v>0.64014188051223797</c:v>
                </c:pt>
                <c:pt idx="502">
                  <c:v>0.64022651910781903</c:v>
                </c:pt>
                <c:pt idx="503">
                  <c:v>0.64032343626022292</c:v>
                </c:pt>
                <c:pt idx="504">
                  <c:v>0.64043030738830597</c:v>
                </c:pt>
                <c:pt idx="505">
                  <c:v>0.64054570198059102</c:v>
                </c:pt>
                <c:pt idx="506">
                  <c:v>0.64050523042678797</c:v>
                </c:pt>
                <c:pt idx="507">
                  <c:v>0.64051703214645395</c:v>
                </c:pt>
                <c:pt idx="508">
                  <c:v>0.64057580232620193</c:v>
                </c:pt>
                <c:pt idx="509">
                  <c:v>0.64067736864089997</c:v>
                </c:pt>
                <c:pt idx="510">
                  <c:v>0.64072898626327501</c:v>
                </c:pt>
                <c:pt idx="511">
                  <c:v>0.64076224565506001</c:v>
                </c:pt>
                <c:pt idx="512">
                  <c:v>0.64080122709274301</c:v>
                </c:pt>
                <c:pt idx="513">
                  <c:v>0.64085522890090896</c:v>
                </c:pt>
                <c:pt idx="514">
                  <c:v>0.640906846523285</c:v>
                </c:pt>
                <c:pt idx="515">
                  <c:v>0.64095077514648402</c:v>
                </c:pt>
                <c:pt idx="516">
                  <c:v>0.64106092453002894</c:v>
                </c:pt>
                <c:pt idx="517">
                  <c:v>0.64122930765151998</c:v>
                </c:pt>
                <c:pt idx="518">
                  <c:v>0.64142820835113501</c:v>
                </c:pt>
                <c:pt idx="519">
                  <c:v>0.64147946834564196</c:v>
                </c:pt>
                <c:pt idx="520">
                  <c:v>0.64158073663711501</c:v>
                </c:pt>
                <c:pt idx="521">
                  <c:v>0.64171770811080897</c:v>
                </c:pt>
                <c:pt idx="522">
                  <c:v>0.64188859462738002</c:v>
                </c:pt>
                <c:pt idx="523">
                  <c:v>0.64197579622268697</c:v>
                </c:pt>
                <c:pt idx="524">
                  <c:v>0.64206430912017798</c:v>
                </c:pt>
                <c:pt idx="525">
                  <c:v>0.64218935966491697</c:v>
                </c:pt>
                <c:pt idx="526">
                  <c:v>0.64231572151184102</c:v>
                </c:pt>
                <c:pt idx="527">
                  <c:v>0.64247659444809002</c:v>
                </c:pt>
                <c:pt idx="528">
                  <c:v>0.642665719985962</c:v>
                </c:pt>
                <c:pt idx="529">
                  <c:v>0.64278099536895794</c:v>
                </c:pt>
                <c:pt idx="530">
                  <c:v>0.64297441244125397</c:v>
                </c:pt>
                <c:pt idx="531">
                  <c:v>0.64319137334823595</c:v>
                </c:pt>
                <c:pt idx="532">
                  <c:v>0.64332697391509996</c:v>
                </c:pt>
                <c:pt idx="533">
                  <c:v>0.64349356889724696</c:v>
                </c:pt>
                <c:pt idx="534">
                  <c:v>0.64370552301406903</c:v>
                </c:pt>
                <c:pt idx="535">
                  <c:v>0.64398775100707994</c:v>
                </c:pt>
                <c:pt idx="536">
                  <c:v>0.64417049884796096</c:v>
                </c:pt>
                <c:pt idx="537">
                  <c:v>0.64439395666122401</c:v>
                </c:pt>
                <c:pt idx="538">
                  <c:v>0.64467201232910198</c:v>
                </c:pt>
                <c:pt idx="539">
                  <c:v>0.64486650228500397</c:v>
                </c:pt>
                <c:pt idx="540">
                  <c:v>0.64500794410705597</c:v>
                </c:pt>
                <c:pt idx="541">
                  <c:v>0.64513853788375897</c:v>
                </c:pt>
                <c:pt idx="542">
                  <c:v>0.645384585857391</c:v>
                </c:pt>
                <c:pt idx="543">
                  <c:v>0.64559707641601594</c:v>
                </c:pt>
                <c:pt idx="544">
                  <c:v>0.64577827453613301</c:v>
                </c:pt>
                <c:pt idx="545">
                  <c:v>0.645914590358734</c:v>
                </c:pt>
                <c:pt idx="546">
                  <c:v>0.64616051912307693</c:v>
                </c:pt>
                <c:pt idx="547">
                  <c:v>0.64637175798416102</c:v>
                </c:pt>
                <c:pt idx="548">
                  <c:v>0.64651629924774201</c:v>
                </c:pt>
                <c:pt idx="549">
                  <c:v>0.64664504528045696</c:v>
                </c:pt>
                <c:pt idx="550">
                  <c:v>0.64677510261535598</c:v>
                </c:pt>
                <c:pt idx="551">
                  <c:v>0.64691159725189196</c:v>
                </c:pt>
                <c:pt idx="552">
                  <c:v>0.64708057641982997</c:v>
                </c:pt>
                <c:pt idx="553">
                  <c:v>0.647240614891052</c:v>
                </c:pt>
                <c:pt idx="554">
                  <c:v>0.64739618301391599</c:v>
                </c:pt>
                <c:pt idx="555">
                  <c:v>0.64754817485809302</c:v>
                </c:pt>
                <c:pt idx="556">
                  <c:v>0.64772567749023402</c:v>
                </c:pt>
                <c:pt idx="557">
                  <c:v>0.64788529872894296</c:v>
                </c:pt>
                <c:pt idx="558">
                  <c:v>0.64801100492477393</c:v>
                </c:pt>
                <c:pt idx="559">
                  <c:v>0.64823845624923693</c:v>
                </c:pt>
                <c:pt idx="560">
                  <c:v>0.64843997955322297</c:v>
                </c:pt>
                <c:pt idx="561">
                  <c:v>0.64862058162689196</c:v>
                </c:pt>
                <c:pt idx="562">
                  <c:v>0.64883605241775499</c:v>
                </c:pt>
                <c:pt idx="563">
                  <c:v>0.64913997650146493</c:v>
                </c:pt>
                <c:pt idx="564">
                  <c:v>0.64944783449172994</c:v>
                </c:pt>
                <c:pt idx="565">
                  <c:v>0.64962354898452801</c:v>
                </c:pt>
                <c:pt idx="566">
                  <c:v>0.64975676536560101</c:v>
                </c:pt>
                <c:pt idx="567">
                  <c:v>0.64995733499526998</c:v>
                </c:pt>
                <c:pt idx="568">
                  <c:v>0.65029201507568402</c:v>
                </c:pt>
                <c:pt idx="569">
                  <c:v>0.65051177740096999</c:v>
                </c:pt>
                <c:pt idx="570">
                  <c:v>0.65072492361068701</c:v>
                </c:pt>
                <c:pt idx="571">
                  <c:v>0.65094373226165803</c:v>
                </c:pt>
                <c:pt idx="572">
                  <c:v>0.65122584104537995</c:v>
                </c:pt>
                <c:pt idx="573">
                  <c:v>0.65150681734085103</c:v>
                </c:pt>
                <c:pt idx="574">
                  <c:v>0.65177474021911597</c:v>
                </c:pt>
                <c:pt idx="575">
                  <c:v>0.65199193954467793</c:v>
                </c:pt>
                <c:pt idx="576">
                  <c:v>0.65228245258331297</c:v>
                </c:pt>
                <c:pt idx="577">
                  <c:v>0.65258351564407302</c:v>
                </c:pt>
                <c:pt idx="578">
                  <c:v>0.65285972356796296</c:v>
                </c:pt>
                <c:pt idx="579">
                  <c:v>0.65315238237381001</c:v>
                </c:pt>
                <c:pt idx="580">
                  <c:v>0.65345195531845102</c:v>
                </c:pt>
                <c:pt idx="581">
                  <c:v>0.65375057458877595</c:v>
                </c:pt>
                <c:pt idx="582">
                  <c:v>0.653882300853729</c:v>
                </c:pt>
                <c:pt idx="583">
                  <c:v>0.65413317680358896</c:v>
                </c:pt>
                <c:pt idx="584">
                  <c:v>0.65446547269821198</c:v>
                </c:pt>
                <c:pt idx="585">
                  <c:v>0.654809033870697</c:v>
                </c:pt>
                <c:pt idx="586">
                  <c:v>0.65499285459518397</c:v>
                </c:pt>
                <c:pt idx="587">
                  <c:v>0.65517399311065694</c:v>
                </c:pt>
                <c:pt idx="588">
                  <c:v>0.65547708272934002</c:v>
                </c:pt>
                <c:pt idx="589">
                  <c:v>0.65575436353683503</c:v>
                </c:pt>
                <c:pt idx="590">
                  <c:v>0.65598169565200792</c:v>
                </c:pt>
                <c:pt idx="591">
                  <c:v>0.65614799261093093</c:v>
                </c:pt>
                <c:pt idx="592">
                  <c:v>0.65629557371139502</c:v>
                </c:pt>
                <c:pt idx="593">
                  <c:v>0.65644565820694001</c:v>
                </c:pt>
                <c:pt idx="594">
                  <c:v>0.65661678314208993</c:v>
                </c:pt>
                <c:pt idx="595">
                  <c:v>0.65690556764602703</c:v>
                </c:pt>
                <c:pt idx="596">
                  <c:v>0.65718088150024401</c:v>
                </c:pt>
                <c:pt idx="597">
                  <c:v>0.65744016170501696</c:v>
                </c:pt>
                <c:pt idx="598">
                  <c:v>0.65766773223876995</c:v>
                </c:pt>
                <c:pt idx="599">
                  <c:v>0.65788922309875497</c:v>
                </c:pt>
                <c:pt idx="600">
                  <c:v>0.65814516544341994</c:v>
                </c:pt>
                <c:pt idx="601">
                  <c:v>0.65845242738723797</c:v>
                </c:pt>
                <c:pt idx="602">
                  <c:v>0.65862271785736093</c:v>
                </c:pt>
                <c:pt idx="603">
                  <c:v>0.65875700712203999</c:v>
                </c:pt>
                <c:pt idx="604">
                  <c:v>0.65888837575912496</c:v>
                </c:pt>
                <c:pt idx="605">
                  <c:v>0.65922275781631501</c:v>
                </c:pt>
                <c:pt idx="606">
                  <c:v>0.65953866243362402</c:v>
                </c:pt>
                <c:pt idx="607">
                  <c:v>0.659808254241943</c:v>
                </c:pt>
                <c:pt idx="608">
                  <c:v>0.65995357036590596</c:v>
                </c:pt>
                <c:pt idx="609">
                  <c:v>0.66025886535644496</c:v>
                </c:pt>
                <c:pt idx="610">
                  <c:v>0.66055158376693701</c:v>
                </c:pt>
                <c:pt idx="611">
                  <c:v>0.66075280904769895</c:v>
                </c:pt>
                <c:pt idx="612">
                  <c:v>0.66096553802490199</c:v>
                </c:pt>
                <c:pt idx="613">
                  <c:v>0.66115132570266699</c:v>
                </c:pt>
                <c:pt idx="614">
                  <c:v>0.66129330396652197</c:v>
                </c:pt>
                <c:pt idx="615">
                  <c:v>0.66121528148651099</c:v>
                </c:pt>
                <c:pt idx="616">
                  <c:v>0.66126153469085702</c:v>
                </c:pt>
                <c:pt idx="617">
                  <c:v>0.66139540672302199</c:v>
                </c:pt>
                <c:pt idx="618">
                  <c:v>0.66158691644668599</c:v>
                </c:pt>
                <c:pt idx="619">
                  <c:v>0.661828076839447</c:v>
                </c:pt>
                <c:pt idx="620">
                  <c:v>0.66212842464446997</c:v>
                </c:pt>
                <c:pt idx="621">
                  <c:v>0.66251442432403596</c:v>
                </c:pt>
                <c:pt idx="622">
                  <c:v>0.66317609548568701</c:v>
                </c:pt>
                <c:pt idx="623">
                  <c:v>0.66378227472305296</c:v>
                </c:pt>
                <c:pt idx="624">
                  <c:v>0.66429147720336901</c:v>
                </c:pt>
                <c:pt idx="625">
                  <c:v>0.66482630968093903</c:v>
                </c:pt>
                <c:pt idx="626">
                  <c:v>0.66535917520523102</c:v>
                </c:pt>
                <c:pt idx="627">
                  <c:v>0.665856456756592</c:v>
                </c:pt>
                <c:pt idx="628">
                  <c:v>0.66617099046707196</c:v>
                </c:pt>
                <c:pt idx="629">
                  <c:v>0.66638318300247201</c:v>
                </c:pt>
                <c:pt idx="630">
                  <c:v>0.66661832332611093</c:v>
                </c:pt>
                <c:pt idx="631">
                  <c:v>0.66698793172836301</c:v>
                </c:pt>
                <c:pt idx="632">
                  <c:v>0.66582266092300402</c:v>
                </c:pt>
                <c:pt idx="633">
                  <c:v>0.66610661745071398</c:v>
                </c:pt>
                <c:pt idx="634">
                  <c:v>0.66642687320709193</c:v>
                </c:pt>
                <c:pt idx="635">
                  <c:v>0.66670761108398402</c:v>
                </c:pt>
                <c:pt idx="636">
                  <c:v>0.66695318222045896</c:v>
                </c:pt>
                <c:pt idx="637">
                  <c:v>0.66720411777496302</c:v>
                </c:pt>
                <c:pt idx="638">
                  <c:v>0.66741940975189196</c:v>
                </c:pt>
                <c:pt idx="639">
                  <c:v>0.66764394044876096</c:v>
                </c:pt>
                <c:pt idx="640">
                  <c:v>0.66790077686309801</c:v>
                </c:pt>
                <c:pt idx="641">
                  <c:v>0.66812167167663594</c:v>
                </c:pt>
                <c:pt idx="642">
                  <c:v>0.66840491294860793</c:v>
                </c:pt>
                <c:pt idx="643">
                  <c:v>0.66873542070388803</c:v>
                </c:pt>
                <c:pt idx="644">
                  <c:v>0.66899577379226693</c:v>
                </c:pt>
                <c:pt idx="645">
                  <c:v>0.66916815042495703</c:v>
                </c:pt>
                <c:pt idx="646">
                  <c:v>0.66932753324508698</c:v>
                </c:pt>
                <c:pt idx="647">
                  <c:v>0.66949603557586701</c:v>
                </c:pt>
                <c:pt idx="648">
                  <c:v>0.66964641809463499</c:v>
                </c:pt>
                <c:pt idx="649">
                  <c:v>0.66977307796478303</c:v>
                </c:pt>
                <c:pt idx="650">
                  <c:v>0.66992208957672095</c:v>
                </c:pt>
                <c:pt idx="651">
                  <c:v>0.67009184360504193</c:v>
                </c:pt>
                <c:pt idx="652">
                  <c:v>0.67025337219238301</c:v>
                </c:pt>
                <c:pt idx="653">
                  <c:v>0.67041144371032702</c:v>
                </c:pt>
                <c:pt idx="654">
                  <c:v>0.67057434320449794</c:v>
                </c:pt>
                <c:pt idx="655">
                  <c:v>0.67073140144348098</c:v>
                </c:pt>
                <c:pt idx="656">
                  <c:v>0.670864021778107</c:v>
                </c:pt>
                <c:pt idx="657">
                  <c:v>0.67100445032119793</c:v>
                </c:pt>
                <c:pt idx="658">
                  <c:v>0.67110762596130402</c:v>
                </c:pt>
                <c:pt idx="659">
                  <c:v>0.67113486528396593</c:v>
                </c:pt>
                <c:pt idx="660">
                  <c:v>0.67115048170089697</c:v>
                </c:pt>
                <c:pt idx="661">
                  <c:v>0.67120633125305196</c:v>
                </c:pt>
                <c:pt idx="662">
                  <c:v>0.67125079631805395</c:v>
                </c:pt>
                <c:pt idx="663">
                  <c:v>0.67125222682952901</c:v>
                </c:pt>
                <c:pt idx="664">
                  <c:v>0.67130962610244793</c:v>
                </c:pt>
                <c:pt idx="665">
                  <c:v>0.67147943973541302</c:v>
                </c:pt>
                <c:pt idx="666">
                  <c:v>0.67156419754028296</c:v>
                </c:pt>
                <c:pt idx="667">
                  <c:v>0.67158714532852193</c:v>
                </c:pt>
                <c:pt idx="668">
                  <c:v>0.67167059183120703</c:v>
                </c:pt>
                <c:pt idx="669">
                  <c:v>0.67173007726669298</c:v>
                </c:pt>
                <c:pt idx="670">
                  <c:v>0.67180619239807093</c:v>
                </c:pt>
                <c:pt idx="671">
                  <c:v>0.67191854715347299</c:v>
                </c:pt>
                <c:pt idx="672">
                  <c:v>0.67201641798019396</c:v>
                </c:pt>
                <c:pt idx="673">
                  <c:v>0.67208538055419897</c:v>
                </c:pt>
                <c:pt idx="674">
                  <c:v>0.67214748859405493</c:v>
                </c:pt>
                <c:pt idx="675">
                  <c:v>0.67222807407379193</c:v>
                </c:pt>
                <c:pt idx="676">
                  <c:v>0.67235723733901998</c:v>
                </c:pt>
                <c:pt idx="677">
                  <c:v>0.67251030206680296</c:v>
                </c:pt>
                <c:pt idx="678">
                  <c:v>0.67258558273315394</c:v>
                </c:pt>
                <c:pt idx="679">
                  <c:v>0.672614669799805</c:v>
                </c:pt>
                <c:pt idx="680">
                  <c:v>0.67265818119049092</c:v>
                </c:pt>
                <c:pt idx="681">
                  <c:v>0.67269185781478902</c:v>
                </c:pt>
                <c:pt idx="682">
                  <c:v>0.672775423526764</c:v>
                </c:pt>
                <c:pt idx="683">
                  <c:v>0.67290107011794997</c:v>
                </c:pt>
                <c:pt idx="684">
                  <c:v>0.67301044464111293</c:v>
                </c:pt>
                <c:pt idx="685">
                  <c:v>0.67314133644104002</c:v>
                </c:pt>
                <c:pt idx="686">
                  <c:v>0.67329058647155793</c:v>
                </c:pt>
                <c:pt idx="687">
                  <c:v>0.67343524694442702</c:v>
                </c:pt>
                <c:pt idx="688">
                  <c:v>0.67355713844299303</c:v>
                </c:pt>
                <c:pt idx="689">
                  <c:v>0.673638260364532</c:v>
                </c:pt>
                <c:pt idx="690">
                  <c:v>0.67370603084564196</c:v>
                </c:pt>
                <c:pt idx="691">
                  <c:v>0.67379347085952801</c:v>
                </c:pt>
                <c:pt idx="692">
                  <c:v>0.67390415668487502</c:v>
                </c:pt>
                <c:pt idx="693">
                  <c:v>0.67407099008560201</c:v>
                </c:pt>
                <c:pt idx="694">
                  <c:v>0.67422620058059701</c:v>
                </c:pt>
                <c:pt idx="695">
                  <c:v>0.67430458068847698</c:v>
                </c:pt>
                <c:pt idx="696">
                  <c:v>0.67437771558761594</c:v>
                </c:pt>
                <c:pt idx="697">
                  <c:v>0.67448083162307693</c:v>
                </c:pt>
                <c:pt idx="698">
                  <c:v>0.67461076974868794</c:v>
                </c:pt>
                <c:pt idx="699">
                  <c:v>0.67470959424972499</c:v>
                </c:pt>
                <c:pt idx="700">
                  <c:v>0.674753701686859</c:v>
                </c:pt>
                <c:pt idx="701">
                  <c:v>0.674809193611145</c:v>
                </c:pt>
                <c:pt idx="702">
                  <c:v>0.67489961385726893</c:v>
                </c:pt>
                <c:pt idx="703">
                  <c:v>0.67498478889465297</c:v>
                </c:pt>
                <c:pt idx="704">
                  <c:v>0.67502216100692702</c:v>
                </c:pt>
                <c:pt idx="705">
                  <c:v>0.67503682374954199</c:v>
                </c:pt>
                <c:pt idx="706">
                  <c:v>0.67502663135528596</c:v>
                </c:pt>
                <c:pt idx="707">
                  <c:v>0.67500535249710103</c:v>
                </c:pt>
                <c:pt idx="708">
                  <c:v>0.67498222589492796</c:v>
                </c:pt>
                <c:pt idx="709">
                  <c:v>0.67497501373291002</c:v>
                </c:pt>
                <c:pt idx="710">
                  <c:v>0.67502448558807393</c:v>
                </c:pt>
                <c:pt idx="711">
                  <c:v>0.67510143518447896</c:v>
                </c:pt>
                <c:pt idx="712">
                  <c:v>0.67509648799896194</c:v>
                </c:pt>
                <c:pt idx="713">
                  <c:v>0.67497310638427699</c:v>
                </c:pt>
                <c:pt idx="714">
                  <c:v>0.67487267255783101</c:v>
                </c:pt>
                <c:pt idx="715">
                  <c:v>0.67482236623764003</c:v>
                </c:pt>
                <c:pt idx="716">
                  <c:v>0.67477414608001696</c:v>
                </c:pt>
                <c:pt idx="717">
                  <c:v>0.67473760843276998</c:v>
                </c:pt>
                <c:pt idx="718">
                  <c:v>0.674706375598907</c:v>
                </c:pt>
                <c:pt idx="719">
                  <c:v>0.67464337348937997</c:v>
                </c:pt>
                <c:pt idx="720">
                  <c:v>0.67456398010253893</c:v>
                </c:pt>
                <c:pt idx="721">
                  <c:v>0.67447481155395494</c:v>
                </c:pt>
                <c:pt idx="722">
                  <c:v>0.67438588142394995</c:v>
                </c:pt>
                <c:pt idx="723">
                  <c:v>0.674359595775604</c:v>
                </c:pt>
                <c:pt idx="724">
                  <c:v>0.67436335086822496</c:v>
                </c:pt>
                <c:pt idx="725">
                  <c:v>0.67430928945541402</c:v>
                </c:pt>
                <c:pt idx="726">
                  <c:v>0.674182033538818</c:v>
                </c:pt>
                <c:pt idx="727">
                  <c:v>0.67407134771346999</c:v>
                </c:pt>
                <c:pt idx="728">
                  <c:v>0.67400512695312498</c:v>
                </c:pt>
                <c:pt idx="729">
                  <c:v>0.67390928268432593</c:v>
                </c:pt>
                <c:pt idx="730">
                  <c:v>0.67378709316253693</c:v>
                </c:pt>
                <c:pt idx="731">
                  <c:v>0.67367926836013803</c:v>
                </c:pt>
                <c:pt idx="732">
                  <c:v>0.67357555627822896</c:v>
                </c:pt>
                <c:pt idx="733">
                  <c:v>0.67347071170806894</c:v>
                </c:pt>
                <c:pt idx="734">
                  <c:v>0.67341527938842793</c:v>
                </c:pt>
                <c:pt idx="735">
                  <c:v>0.67337087392806994</c:v>
                </c:pt>
                <c:pt idx="736">
                  <c:v>0.67332450151443501</c:v>
                </c:pt>
                <c:pt idx="737">
                  <c:v>0.67327014207839997</c:v>
                </c:pt>
                <c:pt idx="738">
                  <c:v>0.67317942380905194</c:v>
                </c:pt>
                <c:pt idx="739">
                  <c:v>0.67308375835418699</c:v>
                </c:pt>
                <c:pt idx="740">
                  <c:v>0.67300919294357298</c:v>
                </c:pt>
                <c:pt idx="741">
                  <c:v>0.67296782732009897</c:v>
                </c:pt>
                <c:pt idx="742">
                  <c:v>0.67293850183486903</c:v>
                </c:pt>
                <c:pt idx="743">
                  <c:v>0.67292771339416502</c:v>
                </c:pt>
                <c:pt idx="744">
                  <c:v>0.67290422916412396</c:v>
                </c:pt>
                <c:pt idx="745">
                  <c:v>0.672831153869629</c:v>
                </c:pt>
                <c:pt idx="746">
                  <c:v>0.67276839017867995</c:v>
                </c:pt>
                <c:pt idx="747">
                  <c:v>0.67274025678634597</c:v>
                </c:pt>
                <c:pt idx="748">
                  <c:v>0.67271212339401198</c:v>
                </c:pt>
                <c:pt idx="749">
                  <c:v>0.67269066572189296</c:v>
                </c:pt>
                <c:pt idx="750">
                  <c:v>0.67267755270004292</c:v>
                </c:pt>
                <c:pt idx="751">
                  <c:v>0.67264953851699794</c:v>
                </c:pt>
                <c:pt idx="752">
                  <c:v>0.67260030508041402</c:v>
                </c:pt>
                <c:pt idx="753">
                  <c:v>0.67259666919708294</c:v>
                </c:pt>
                <c:pt idx="754">
                  <c:v>0.67263100147247301</c:v>
                </c:pt>
                <c:pt idx="755">
                  <c:v>0.67263994216918899</c:v>
                </c:pt>
                <c:pt idx="756">
                  <c:v>0.67261526584625198</c:v>
                </c:pt>
                <c:pt idx="757">
                  <c:v>0.67258147001266499</c:v>
                </c:pt>
                <c:pt idx="758">
                  <c:v>0.67256442308425901</c:v>
                </c:pt>
                <c:pt idx="759">
                  <c:v>0.67257008552551301</c:v>
                </c:pt>
                <c:pt idx="760">
                  <c:v>0.67261276245117196</c:v>
                </c:pt>
                <c:pt idx="761">
                  <c:v>0.67264947891235394</c:v>
                </c:pt>
                <c:pt idx="762">
                  <c:v>0.67267695665359495</c:v>
                </c:pt>
                <c:pt idx="763">
                  <c:v>0.67270848751068102</c:v>
                </c:pt>
                <c:pt idx="764">
                  <c:v>0.672736799716949</c:v>
                </c:pt>
                <c:pt idx="765">
                  <c:v>0.67275760173797594</c:v>
                </c:pt>
                <c:pt idx="766">
                  <c:v>0.67274281978607198</c:v>
                </c:pt>
                <c:pt idx="767">
                  <c:v>0.67272487878799403</c:v>
                </c:pt>
                <c:pt idx="768">
                  <c:v>0.67273405790328999</c:v>
                </c:pt>
                <c:pt idx="769">
                  <c:v>0.67275795936584493</c:v>
                </c:pt>
                <c:pt idx="770">
                  <c:v>0.672778284549713</c:v>
                </c:pt>
                <c:pt idx="771">
                  <c:v>0.67278609275817902</c:v>
                </c:pt>
                <c:pt idx="772">
                  <c:v>0.67278227806091295</c:v>
                </c:pt>
                <c:pt idx="773">
                  <c:v>0.67278037071228003</c:v>
                </c:pt>
                <c:pt idx="774">
                  <c:v>0.67278543710708594</c:v>
                </c:pt>
                <c:pt idx="775">
                  <c:v>0.67280474901199294</c:v>
                </c:pt>
                <c:pt idx="776">
                  <c:v>0.67281231880187997</c:v>
                </c:pt>
                <c:pt idx="777">
                  <c:v>0.67278287410736093</c:v>
                </c:pt>
                <c:pt idx="778">
                  <c:v>0.67276058197021493</c:v>
                </c:pt>
                <c:pt idx="779">
                  <c:v>0.67276391983032202</c:v>
                </c:pt>
                <c:pt idx="780">
                  <c:v>0.672767317295074</c:v>
                </c:pt>
                <c:pt idx="781">
                  <c:v>0.67273441553115798</c:v>
                </c:pt>
                <c:pt idx="782">
                  <c:v>0.67269269227981598</c:v>
                </c:pt>
                <c:pt idx="783">
                  <c:v>0.67264530658721899</c:v>
                </c:pt>
                <c:pt idx="784">
                  <c:v>0.67260179519653296</c:v>
                </c:pt>
                <c:pt idx="785">
                  <c:v>0.67255500555038494</c:v>
                </c:pt>
                <c:pt idx="786">
                  <c:v>0.67252109050750697</c:v>
                </c:pt>
                <c:pt idx="787">
                  <c:v>0.67248216867446897</c:v>
                </c:pt>
                <c:pt idx="788">
                  <c:v>0.67242661714553797</c:v>
                </c:pt>
                <c:pt idx="789">
                  <c:v>0.67237124443054197</c:v>
                </c:pt>
                <c:pt idx="790">
                  <c:v>0.67231980562210103</c:v>
                </c:pt>
                <c:pt idx="791">
                  <c:v>0.67226198911666901</c:v>
                </c:pt>
                <c:pt idx="792">
                  <c:v>0.67218062877654994</c:v>
                </c:pt>
                <c:pt idx="793">
                  <c:v>0.67209926843643197</c:v>
                </c:pt>
                <c:pt idx="794">
                  <c:v>0.67202661037445099</c:v>
                </c:pt>
                <c:pt idx="795">
                  <c:v>0.67195788621902497</c:v>
                </c:pt>
                <c:pt idx="796">
                  <c:v>0.67187783718109095</c:v>
                </c:pt>
                <c:pt idx="797">
                  <c:v>0.67179796695709193</c:v>
                </c:pt>
                <c:pt idx="798">
                  <c:v>0.67177734374999998</c:v>
                </c:pt>
                <c:pt idx="799">
                  <c:v>0.67176816463470501</c:v>
                </c:pt>
                <c:pt idx="800">
                  <c:v>0.67171529531478902</c:v>
                </c:pt>
                <c:pt idx="801">
                  <c:v>0.67165092229843093</c:v>
                </c:pt>
                <c:pt idx="802">
                  <c:v>0.67160949707031303</c:v>
                </c:pt>
                <c:pt idx="803">
                  <c:v>0.67157921791076702</c:v>
                </c:pt>
                <c:pt idx="804">
                  <c:v>0.67152616977691693</c:v>
                </c:pt>
                <c:pt idx="805">
                  <c:v>0.67145172357559202</c:v>
                </c:pt>
                <c:pt idx="806">
                  <c:v>0.67138907909393297</c:v>
                </c:pt>
                <c:pt idx="807">
                  <c:v>0.67134616374969502</c:v>
                </c:pt>
                <c:pt idx="808">
                  <c:v>0.67129323482513403</c:v>
                </c:pt>
                <c:pt idx="809">
                  <c:v>0.67121932506561299</c:v>
                </c:pt>
                <c:pt idx="810">
                  <c:v>0.67114601135253893</c:v>
                </c:pt>
                <c:pt idx="811">
                  <c:v>0.67107448577880902</c:v>
                </c:pt>
                <c:pt idx="812">
                  <c:v>0.67101356983184801</c:v>
                </c:pt>
                <c:pt idx="813">
                  <c:v>0.67101511955261195</c:v>
                </c:pt>
                <c:pt idx="814">
                  <c:v>0.67101428508758498</c:v>
                </c:pt>
                <c:pt idx="815">
                  <c:v>0.67096701860427899</c:v>
                </c:pt>
                <c:pt idx="816">
                  <c:v>0.67091891765594502</c:v>
                </c:pt>
                <c:pt idx="817">
                  <c:v>0.67090663909912096</c:v>
                </c:pt>
                <c:pt idx="818">
                  <c:v>0.67089781761169398</c:v>
                </c:pt>
                <c:pt idx="819">
                  <c:v>0.67084333896636994</c:v>
                </c:pt>
                <c:pt idx="820">
                  <c:v>0.67077646255493195</c:v>
                </c:pt>
                <c:pt idx="821">
                  <c:v>0.67071453332900999</c:v>
                </c:pt>
                <c:pt idx="822">
                  <c:v>0.67065171003341695</c:v>
                </c:pt>
                <c:pt idx="823">
                  <c:v>0.67062757015228303</c:v>
                </c:pt>
                <c:pt idx="824">
                  <c:v>0.67064265012741098</c:v>
                </c:pt>
                <c:pt idx="825">
                  <c:v>0.670644795894623</c:v>
                </c:pt>
                <c:pt idx="826">
                  <c:v>0.67063770294189495</c:v>
                </c:pt>
                <c:pt idx="827">
                  <c:v>0.67063215970992995</c:v>
                </c:pt>
                <c:pt idx="828">
                  <c:v>0.67061493396758998</c:v>
                </c:pt>
                <c:pt idx="829">
                  <c:v>0.67059007883071897</c:v>
                </c:pt>
                <c:pt idx="830">
                  <c:v>0.67053881883621202</c:v>
                </c:pt>
                <c:pt idx="831">
                  <c:v>0.67049059867858896</c:v>
                </c:pt>
                <c:pt idx="832">
                  <c:v>0.67046693563461301</c:v>
                </c:pt>
                <c:pt idx="833">
                  <c:v>0.67044386863708494</c:v>
                </c:pt>
                <c:pt idx="834">
                  <c:v>0.67040846347808802</c:v>
                </c:pt>
                <c:pt idx="835">
                  <c:v>0.67037210464477492</c:v>
                </c:pt>
                <c:pt idx="836">
                  <c:v>0.67036608457565294</c:v>
                </c:pt>
                <c:pt idx="837">
                  <c:v>0.67036620378494294</c:v>
                </c:pt>
                <c:pt idx="838">
                  <c:v>0.67033175230026198</c:v>
                </c:pt>
                <c:pt idx="839">
                  <c:v>0.67028490304946897</c:v>
                </c:pt>
                <c:pt idx="840">
                  <c:v>0.67025349140167201</c:v>
                </c:pt>
                <c:pt idx="841">
                  <c:v>0.67023245096206696</c:v>
                </c:pt>
                <c:pt idx="842">
                  <c:v>0.67021290063857997</c:v>
                </c:pt>
                <c:pt idx="843">
                  <c:v>0.67019853591918899</c:v>
                </c:pt>
                <c:pt idx="844">
                  <c:v>0.67017159461975095</c:v>
                </c:pt>
                <c:pt idx="845">
                  <c:v>0.67011950016021693</c:v>
                </c:pt>
                <c:pt idx="846">
                  <c:v>0.67006549835205098</c:v>
                </c:pt>
                <c:pt idx="847">
                  <c:v>0.67000476121902497</c:v>
                </c:pt>
                <c:pt idx="848">
                  <c:v>0.66994974613189695</c:v>
                </c:pt>
                <c:pt idx="849">
                  <c:v>0.66991612911224396</c:v>
                </c:pt>
                <c:pt idx="850">
                  <c:v>0.66988096237182593</c:v>
                </c:pt>
                <c:pt idx="851">
                  <c:v>0.66981879472732497</c:v>
                </c:pt>
                <c:pt idx="852">
                  <c:v>0.669757163524628</c:v>
                </c:pt>
                <c:pt idx="853">
                  <c:v>0.66971573829650899</c:v>
                </c:pt>
                <c:pt idx="854">
                  <c:v>0.66967639923095701</c:v>
                </c:pt>
                <c:pt idx="855">
                  <c:v>0.669601655006409</c:v>
                </c:pt>
                <c:pt idx="856">
                  <c:v>0.66952011585235593</c:v>
                </c:pt>
                <c:pt idx="857">
                  <c:v>0.66943005323409999</c:v>
                </c:pt>
                <c:pt idx="858">
                  <c:v>0.66933492422103902</c:v>
                </c:pt>
                <c:pt idx="859">
                  <c:v>0.66927090883255003</c:v>
                </c:pt>
                <c:pt idx="860">
                  <c:v>0.66922978162765501</c:v>
                </c:pt>
                <c:pt idx="861">
                  <c:v>0.669143950939178</c:v>
                </c:pt>
                <c:pt idx="862">
                  <c:v>0.66901109218597399</c:v>
                </c:pt>
                <c:pt idx="863">
                  <c:v>0.66889396905899001</c:v>
                </c:pt>
                <c:pt idx="864">
                  <c:v>0.66880038976669298</c:v>
                </c:pt>
                <c:pt idx="865">
                  <c:v>0.66869876384735094</c:v>
                </c:pt>
                <c:pt idx="866">
                  <c:v>0.66857955455779994</c:v>
                </c:pt>
                <c:pt idx="867">
                  <c:v>0.66846445798873899</c:v>
                </c:pt>
                <c:pt idx="868">
                  <c:v>0.66835907697677599</c:v>
                </c:pt>
                <c:pt idx="869">
                  <c:v>0.66825083494186399</c:v>
                </c:pt>
                <c:pt idx="870">
                  <c:v>0.668111956119537</c:v>
                </c:pt>
                <c:pt idx="871">
                  <c:v>0.66797367334365798</c:v>
                </c:pt>
                <c:pt idx="872">
                  <c:v>0.66784528493881201</c:v>
                </c:pt>
                <c:pt idx="873">
                  <c:v>0.66771755218505902</c:v>
                </c:pt>
                <c:pt idx="874">
                  <c:v>0.66757760047912595</c:v>
                </c:pt>
                <c:pt idx="875">
                  <c:v>0.66743657588958694</c:v>
                </c:pt>
                <c:pt idx="876">
                  <c:v>0.66728035211563097</c:v>
                </c:pt>
                <c:pt idx="877">
                  <c:v>0.667118763923645</c:v>
                </c:pt>
                <c:pt idx="878">
                  <c:v>0.66696408987045297</c:v>
                </c:pt>
                <c:pt idx="879">
                  <c:v>0.66681388616561899</c:v>
                </c:pt>
                <c:pt idx="880">
                  <c:v>0.66666779518127395</c:v>
                </c:pt>
                <c:pt idx="881">
                  <c:v>0.66652480363845801</c:v>
                </c:pt>
                <c:pt idx="882">
                  <c:v>0.66637114286422694</c:v>
                </c:pt>
                <c:pt idx="883">
                  <c:v>0.66620484590530393</c:v>
                </c:pt>
                <c:pt idx="884">
                  <c:v>0.66604641675949094</c:v>
                </c:pt>
                <c:pt idx="885">
                  <c:v>0.66590157747268697</c:v>
                </c:pt>
                <c:pt idx="886">
                  <c:v>0.66575965881347698</c:v>
                </c:pt>
                <c:pt idx="887">
                  <c:v>0.66562584638595601</c:v>
                </c:pt>
                <c:pt idx="888">
                  <c:v>0.66549412012100195</c:v>
                </c:pt>
                <c:pt idx="889">
                  <c:v>0.66537050008773801</c:v>
                </c:pt>
                <c:pt idx="890">
                  <c:v>0.66525021791458094</c:v>
                </c:pt>
                <c:pt idx="891">
                  <c:v>0.66517910957336401</c:v>
                </c:pt>
                <c:pt idx="892">
                  <c:v>0.66510823965072596</c:v>
                </c:pt>
                <c:pt idx="893">
                  <c:v>0.66506031751632699</c:v>
                </c:pt>
                <c:pt idx="894">
                  <c:v>0.66501406431198096</c:v>
                </c:pt>
                <c:pt idx="895">
                  <c:v>0.66497895717620903</c:v>
                </c:pt>
                <c:pt idx="896">
                  <c:v>0.66494569778442403</c:v>
                </c:pt>
                <c:pt idx="897">
                  <c:v>0.66493419408798193</c:v>
                </c:pt>
                <c:pt idx="898">
                  <c:v>0.664929664134979</c:v>
                </c:pt>
                <c:pt idx="899">
                  <c:v>0.66488889455795297</c:v>
                </c:pt>
                <c:pt idx="900">
                  <c:v>0.66482970714569101</c:v>
                </c:pt>
                <c:pt idx="901">
                  <c:v>0.66479442119598398</c:v>
                </c:pt>
                <c:pt idx="902">
                  <c:v>0.66477761268615698</c:v>
                </c:pt>
                <c:pt idx="903">
                  <c:v>0.66476235389709493</c:v>
                </c:pt>
                <c:pt idx="904">
                  <c:v>0.66474864482879603</c:v>
                </c:pt>
                <c:pt idx="905">
                  <c:v>0.66473809480667101</c:v>
                </c:pt>
                <c:pt idx="906">
                  <c:v>0.66473302841186499</c:v>
                </c:pt>
                <c:pt idx="907">
                  <c:v>0.66472861766815194</c:v>
                </c:pt>
                <c:pt idx="908">
                  <c:v>0.66472629308700593</c:v>
                </c:pt>
                <c:pt idx="909">
                  <c:v>0.66472319364547694</c:v>
                </c:pt>
                <c:pt idx="910">
                  <c:v>0.664716160297394</c:v>
                </c:pt>
                <c:pt idx="911">
                  <c:v>0.66471103429794298</c:v>
                </c:pt>
                <c:pt idx="912">
                  <c:v>0.66472682952880902</c:v>
                </c:pt>
                <c:pt idx="913">
                  <c:v>0.66474256515502894</c:v>
                </c:pt>
                <c:pt idx="914">
                  <c:v>0.66474572420120193</c:v>
                </c:pt>
                <c:pt idx="915">
                  <c:v>0.66474858522415203</c:v>
                </c:pt>
                <c:pt idx="916">
                  <c:v>0.66473433971404994</c:v>
                </c:pt>
                <c:pt idx="917">
                  <c:v>0.66471848487854002</c:v>
                </c:pt>
                <c:pt idx="918">
                  <c:v>0.66472671031951902</c:v>
                </c:pt>
                <c:pt idx="919">
                  <c:v>0.66474053859710702</c:v>
                </c:pt>
                <c:pt idx="920">
                  <c:v>0.66474637985229501</c:v>
                </c:pt>
                <c:pt idx="921">
                  <c:v>0.66474888324737502</c:v>
                </c:pt>
                <c:pt idx="922">
                  <c:v>0.664735651016235</c:v>
                </c:pt>
                <c:pt idx="923">
                  <c:v>0.66471312046051001</c:v>
                </c:pt>
                <c:pt idx="924">
                  <c:v>0.66470859050750697</c:v>
                </c:pt>
                <c:pt idx="925">
                  <c:v>0.66471973657607997</c:v>
                </c:pt>
                <c:pt idx="926">
                  <c:v>0.664704954624176</c:v>
                </c:pt>
                <c:pt idx="927">
                  <c:v>0.66465816497802699</c:v>
                </c:pt>
                <c:pt idx="928">
                  <c:v>0.66461793184280393</c:v>
                </c:pt>
                <c:pt idx="929">
                  <c:v>0.66458908319473298</c:v>
                </c:pt>
                <c:pt idx="930">
                  <c:v>0.66455409526824993</c:v>
                </c:pt>
                <c:pt idx="931">
                  <c:v>0.66450307369232198</c:v>
                </c:pt>
                <c:pt idx="932">
                  <c:v>0.66444227695465097</c:v>
                </c:pt>
                <c:pt idx="933">
                  <c:v>0.66433516740798992</c:v>
                </c:pt>
                <c:pt idx="934">
                  <c:v>0.66422954797744793</c:v>
                </c:pt>
                <c:pt idx="935">
                  <c:v>0.664144670963287</c:v>
                </c:pt>
                <c:pt idx="936">
                  <c:v>0.664058721065521</c:v>
                </c:pt>
                <c:pt idx="937">
                  <c:v>0.66393688917159999</c:v>
                </c:pt>
                <c:pt idx="938">
                  <c:v>0.66381422281265301</c:v>
                </c:pt>
                <c:pt idx="939">
                  <c:v>0.66367832422256501</c:v>
                </c:pt>
                <c:pt idx="940">
                  <c:v>0.66354027986526498</c:v>
                </c:pt>
                <c:pt idx="941">
                  <c:v>0.663395500183105</c:v>
                </c:pt>
                <c:pt idx="942">
                  <c:v>0.66324911117553698</c:v>
                </c:pt>
                <c:pt idx="943">
                  <c:v>0.66310719251632699</c:v>
                </c:pt>
                <c:pt idx="944">
                  <c:v>0.66296455860137893</c:v>
                </c:pt>
                <c:pt idx="945">
                  <c:v>0.66279659271240199</c:v>
                </c:pt>
                <c:pt idx="946">
                  <c:v>0.66261706352233896</c:v>
                </c:pt>
                <c:pt idx="947">
                  <c:v>0.66241315603256201</c:v>
                </c:pt>
                <c:pt idx="948">
                  <c:v>0.66218969821929896</c:v>
                </c:pt>
                <c:pt idx="949">
                  <c:v>0.66198149919509897</c:v>
                </c:pt>
                <c:pt idx="950">
                  <c:v>0.66178951263427699</c:v>
                </c:pt>
                <c:pt idx="951">
                  <c:v>0.66159257888793899</c:v>
                </c:pt>
                <c:pt idx="952">
                  <c:v>0.66138950586319001</c:v>
                </c:pt>
                <c:pt idx="953">
                  <c:v>0.66118267774581896</c:v>
                </c:pt>
                <c:pt idx="954">
                  <c:v>0.66096911430358896</c:v>
                </c:pt>
                <c:pt idx="955">
                  <c:v>0.66075614690780593</c:v>
                </c:pt>
                <c:pt idx="956">
                  <c:v>0.66054782867431594</c:v>
                </c:pt>
                <c:pt idx="957">
                  <c:v>0.66035006046295197</c:v>
                </c:pt>
                <c:pt idx="958">
                  <c:v>0.66020653247833294</c:v>
                </c:pt>
                <c:pt idx="959">
                  <c:v>0.66006211042404195</c:v>
                </c:pt>
                <c:pt idx="960">
                  <c:v>0.65990910530090297</c:v>
                </c:pt>
                <c:pt idx="961">
                  <c:v>0.65975586175918599</c:v>
                </c:pt>
                <c:pt idx="962">
                  <c:v>0.65961018800735494</c:v>
                </c:pt>
                <c:pt idx="963">
                  <c:v>0.65946475267410298</c:v>
                </c:pt>
                <c:pt idx="964">
                  <c:v>0.65935949087142898</c:v>
                </c:pt>
                <c:pt idx="965">
                  <c:v>0.65925709009170497</c:v>
                </c:pt>
                <c:pt idx="966">
                  <c:v>0.65912709236144995</c:v>
                </c:pt>
                <c:pt idx="967">
                  <c:v>0.65899184942245492</c:v>
                </c:pt>
                <c:pt idx="968">
                  <c:v>0.65884432792663594</c:v>
                </c:pt>
                <c:pt idx="969">
                  <c:v>0.65869281291961701</c:v>
                </c:pt>
                <c:pt idx="970">
                  <c:v>0.65851697921752894</c:v>
                </c:pt>
                <c:pt idx="971">
                  <c:v>0.65833071470260596</c:v>
                </c:pt>
                <c:pt idx="972">
                  <c:v>0.65816763639450093</c:v>
                </c:pt>
                <c:pt idx="973">
                  <c:v>0.65801862478256201</c:v>
                </c:pt>
                <c:pt idx="974">
                  <c:v>0.65785059928893996</c:v>
                </c:pt>
                <c:pt idx="975">
                  <c:v>0.65766755342483496</c:v>
                </c:pt>
                <c:pt idx="976">
                  <c:v>0.65749130249023402</c:v>
                </c:pt>
                <c:pt idx="977">
                  <c:v>0.65732202529907202</c:v>
                </c:pt>
                <c:pt idx="978">
                  <c:v>0.65716747045516999</c:v>
                </c:pt>
                <c:pt idx="979">
                  <c:v>0.65703717470169098</c:v>
                </c:pt>
                <c:pt idx="980">
                  <c:v>0.65690306425094602</c:v>
                </c:pt>
                <c:pt idx="981">
                  <c:v>0.656759297847748</c:v>
                </c:pt>
                <c:pt idx="982">
                  <c:v>0.65661547183990498</c:v>
                </c:pt>
                <c:pt idx="983">
                  <c:v>0.65647206306457495</c:v>
                </c:pt>
                <c:pt idx="984">
                  <c:v>0.65633091926574694</c:v>
                </c:pt>
                <c:pt idx="985">
                  <c:v>0.65619692802429197</c:v>
                </c:pt>
                <c:pt idx="986">
                  <c:v>0.65606466531753493</c:v>
                </c:pt>
                <c:pt idx="987">
                  <c:v>0.65594533681869494</c:v>
                </c:pt>
                <c:pt idx="988">
                  <c:v>0.65582648515701303</c:v>
                </c:pt>
                <c:pt idx="989">
                  <c:v>0.65568152666091895</c:v>
                </c:pt>
                <c:pt idx="990">
                  <c:v>0.65553704500198395</c:v>
                </c:pt>
                <c:pt idx="991">
                  <c:v>0.65534136295318601</c:v>
                </c:pt>
                <c:pt idx="992">
                  <c:v>0.65514305830001796</c:v>
                </c:pt>
                <c:pt idx="993">
                  <c:v>0.65488926172256501</c:v>
                </c:pt>
                <c:pt idx="994">
                  <c:v>0.65462747812271094</c:v>
                </c:pt>
                <c:pt idx="995">
                  <c:v>0.65428135395050002</c:v>
                </c:pt>
                <c:pt idx="996">
                  <c:v>0.65391466617584193</c:v>
                </c:pt>
                <c:pt idx="997">
                  <c:v>0.65348718166351294</c:v>
                </c:pt>
                <c:pt idx="998">
                  <c:v>0.65303812026977492</c:v>
                </c:pt>
                <c:pt idx="999">
                  <c:v>0.65251836776733396</c:v>
                </c:pt>
                <c:pt idx="1000">
                  <c:v>0.65196225643158001</c:v>
                </c:pt>
                <c:pt idx="1001">
                  <c:v>0.65139821767806994</c:v>
                </c:pt>
                <c:pt idx="1002">
                  <c:v>0.65082952976226793</c:v>
                </c:pt>
                <c:pt idx="1003">
                  <c:v>0.65025732517242396</c:v>
                </c:pt>
                <c:pt idx="1004">
                  <c:v>0.64968249797820998</c:v>
                </c:pt>
                <c:pt idx="1005">
                  <c:v>0.64916661977767898</c:v>
                </c:pt>
                <c:pt idx="1006">
                  <c:v>0.64872709512710602</c:v>
                </c:pt>
                <c:pt idx="1007">
                  <c:v>0.64832655191421495</c:v>
                </c:pt>
                <c:pt idx="1008">
                  <c:v>0.64799085855483995</c:v>
                </c:pt>
                <c:pt idx="1009">
                  <c:v>0.64771173000335702</c:v>
                </c:pt>
                <c:pt idx="1010">
                  <c:v>0.64755789041519196</c:v>
                </c:pt>
                <c:pt idx="1011">
                  <c:v>0.64741644859313996</c:v>
                </c:pt>
                <c:pt idx="1012">
                  <c:v>0.64731053113937398</c:v>
                </c:pt>
                <c:pt idx="1013">
                  <c:v>0.64721027612686199</c:v>
                </c:pt>
                <c:pt idx="1014">
                  <c:v>0.64713088274002095</c:v>
                </c:pt>
                <c:pt idx="1015">
                  <c:v>0.64704058170318601</c:v>
                </c:pt>
                <c:pt idx="1016">
                  <c:v>0.64683661460876496</c:v>
                </c:pt>
                <c:pt idx="1017">
                  <c:v>0.64662913084030194</c:v>
                </c:pt>
                <c:pt idx="1018">
                  <c:v>0.64619419574737502</c:v>
                </c:pt>
                <c:pt idx="1019">
                  <c:v>0.64576486349105799</c:v>
                </c:pt>
                <c:pt idx="1020">
                  <c:v>0.64499363899230999</c:v>
                </c:pt>
                <c:pt idx="1021">
                  <c:v>0.644219374656677</c:v>
                </c:pt>
                <c:pt idx="1022">
                  <c:v>0.64316401481628394</c:v>
                </c:pt>
                <c:pt idx="1023">
                  <c:v>0.64208689928054796</c:v>
                </c:pt>
                <c:pt idx="1024">
                  <c:v>0.64068732261657702</c:v>
                </c:pt>
                <c:pt idx="1025">
                  <c:v>0.63923451900482198</c:v>
                </c:pt>
                <c:pt idx="1026">
                  <c:v>0.63771877288818402</c:v>
                </c:pt>
                <c:pt idx="1027">
                  <c:v>0.63619104623794598</c:v>
                </c:pt>
                <c:pt idx="1028">
                  <c:v>0.63463923931121802</c:v>
                </c:pt>
                <c:pt idx="1029">
                  <c:v>0.633083379268646</c:v>
                </c:pt>
                <c:pt idx="1030">
                  <c:v>0.63165817260742196</c:v>
                </c:pt>
                <c:pt idx="1031">
                  <c:v>0.63030651807784999</c:v>
                </c:pt>
                <c:pt idx="1032">
                  <c:v>0.62902126312255902</c:v>
                </c:pt>
                <c:pt idx="1033">
                  <c:v>0.62778565883636495</c:v>
                </c:pt>
                <c:pt idx="1034">
                  <c:v>0.62663969993591295</c:v>
                </c:pt>
                <c:pt idx="1035">
                  <c:v>0.62557682991027797</c:v>
                </c:pt>
                <c:pt idx="1036">
                  <c:v>0.62448648214340197</c:v>
                </c:pt>
                <c:pt idx="1037">
                  <c:v>0.62336460351944001</c:v>
                </c:pt>
                <c:pt idx="1038">
                  <c:v>0.62224349975585902</c:v>
                </c:pt>
                <c:pt idx="1039">
                  <c:v>0.62111810445785498</c:v>
                </c:pt>
                <c:pt idx="1040">
                  <c:v>0.62001374959945699</c:v>
                </c:pt>
                <c:pt idx="1041">
                  <c:v>0.61894217729568501</c:v>
                </c:pt>
                <c:pt idx="1042">
                  <c:v>0.61794040203094502</c:v>
                </c:pt>
                <c:pt idx="1043">
                  <c:v>0.61710158586502095</c:v>
                </c:pt>
                <c:pt idx="1044">
                  <c:v>0.61632046699523901</c:v>
                </c:pt>
                <c:pt idx="1045">
                  <c:v>0.61572728157043499</c:v>
                </c:pt>
                <c:pt idx="1046">
                  <c:v>0.61519834995269795</c:v>
                </c:pt>
                <c:pt idx="1047">
                  <c:v>0.61497739553451503</c:v>
                </c:pt>
                <c:pt idx="1048">
                  <c:v>0.61478463411331197</c:v>
                </c:pt>
                <c:pt idx="1049">
                  <c:v>0.61481533050537096</c:v>
                </c:pt>
                <c:pt idx="1050">
                  <c:v>0.61484960317611703</c:v>
                </c:pt>
                <c:pt idx="1051">
                  <c:v>0.61494306325912496</c:v>
                </c:pt>
                <c:pt idx="1052">
                  <c:v>0.615036225318909</c:v>
                </c:pt>
                <c:pt idx="1053">
                  <c:v>0.61472973823547394</c:v>
                </c:pt>
                <c:pt idx="1054">
                  <c:v>0.61442199945449794</c:v>
                </c:pt>
                <c:pt idx="1055">
                  <c:v>0.61330602169036896</c:v>
                </c:pt>
                <c:pt idx="1056">
                  <c:v>0.612139856815338</c:v>
                </c:pt>
                <c:pt idx="1057">
                  <c:v>0.61008802652358995</c:v>
                </c:pt>
                <c:pt idx="1058">
                  <c:v>0.60792229175567603</c:v>
                </c:pt>
                <c:pt idx="1059">
                  <c:v>0.60570952892303498</c:v>
                </c:pt>
                <c:pt idx="1060">
                  <c:v>0.60348907709121702</c:v>
                </c:pt>
                <c:pt idx="1061">
                  <c:v>0.60148540735244793</c:v>
                </c:pt>
                <c:pt idx="1062">
                  <c:v>0.59954545497894296</c:v>
                </c:pt>
                <c:pt idx="1063">
                  <c:v>0.59844217300415004</c:v>
                </c:pt>
                <c:pt idx="1064">
                  <c:v>0.59766311049461396</c:v>
                </c:pt>
                <c:pt idx="1065">
                  <c:v>0.59839755892753599</c:v>
                </c:pt>
                <c:pt idx="1066">
                  <c:v>0.59988722801208505</c:v>
                </c:pt>
                <c:pt idx="1067">
                  <c:v>0.60266426801681494</c:v>
                </c:pt>
                <c:pt idx="1068">
                  <c:v>0.60625121593475295</c:v>
                </c:pt>
                <c:pt idx="1069">
                  <c:v>0.610489106178284</c:v>
                </c:pt>
                <c:pt idx="1070">
                  <c:v>0.61523780822753893</c:v>
                </c:pt>
                <c:pt idx="1071">
                  <c:v>0.61998198032379193</c:v>
                </c:pt>
                <c:pt idx="1072">
                  <c:v>0.62472561597824094</c:v>
                </c:pt>
                <c:pt idx="1073">
                  <c:v>0.62935719490051301</c:v>
                </c:pt>
                <c:pt idx="1074">
                  <c:v>0.63385776281356798</c:v>
                </c:pt>
                <c:pt idx="1075">
                  <c:v>0.63780430555343592</c:v>
                </c:pt>
                <c:pt idx="1076">
                  <c:v>0.64094654321670497</c:v>
                </c:pt>
                <c:pt idx="1077">
                  <c:v>0.64370158910751296</c:v>
                </c:pt>
                <c:pt idx="1078">
                  <c:v>0.64575997591018697</c:v>
                </c:pt>
                <c:pt idx="1079">
                  <c:v>0.64757475852966295</c:v>
                </c:pt>
                <c:pt idx="1080">
                  <c:v>0.64883658885955797</c:v>
                </c:pt>
                <c:pt idx="1081">
                  <c:v>0.65000925064086901</c:v>
                </c:pt>
                <c:pt idx="1082">
                  <c:v>0.65091965198516799</c:v>
                </c:pt>
                <c:pt idx="1083">
                  <c:v>0.65177187919616697</c:v>
                </c:pt>
                <c:pt idx="1084">
                  <c:v>0.65239760875701902</c:v>
                </c:pt>
                <c:pt idx="1085">
                  <c:v>0.65299365520477293</c:v>
                </c:pt>
                <c:pt idx="1086">
                  <c:v>0.65342864990234395</c:v>
                </c:pt>
                <c:pt idx="1087">
                  <c:v>0.65385398864746103</c:v>
                </c:pt>
                <c:pt idx="1088">
                  <c:v>0.65419546365737902</c:v>
                </c:pt>
                <c:pt idx="1089">
                  <c:v>0.65453419685363801</c:v>
                </c:pt>
                <c:pt idx="1090">
                  <c:v>0.65481910705566393</c:v>
                </c:pt>
                <c:pt idx="1091">
                  <c:v>0.65510348081588698</c:v>
                </c:pt>
                <c:pt idx="1092">
                  <c:v>0.65530965328216595</c:v>
                </c:pt>
                <c:pt idx="1093">
                  <c:v>0.655516541004181</c:v>
                </c:pt>
                <c:pt idx="1094">
                  <c:v>0.65567228794097898</c:v>
                </c:pt>
                <c:pt idx="1095">
                  <c:v>0.65582779645919798</c:v>
                </c:pt>
                <c:pt idx="1096">
                  <c:v>0.65597031116485593</c:v>
                </c:pt>
                <c:pt idx="1097">
                  <c:v>0.65611258745193501</c:v>
                </c:pt>
                <c:pt idx="1098">
                  <c:v>0.65624568462371802</c:v>
                </c:pt>
                <c:pt idx="1099">
                  <c:v>0.65637764930725095</c:v>
                </c:pt>
                <c:pt idx="1100">
                  <c:v>0.65651408433914193</c:v>
                </c:pt>
                <c:pt idx="1101">
                  <c:v>0.65665171146392798</c:v>
                </c:pt>
                <c:pt idx="1102">
                  <c:v>0.65677098035812398</c:v>
                </c:pt>
                <c:pt idx="1103">
                  <c:v>0.65688601732253993</c:v>
                </c:pt>
                <c:pt idx="1104">
                  <c:v>0.65702900886535598</c:v>
                </c:pt>
                <c:pt idx="1105">
                  <c:v>0.65718201398849496</c:v>
                </c:pt>
                <c:pt idx="1106">
                  <c:v>0.65733203887939495</c:v>
                </c:pt>
                <c:pt idx="1107">
                  <c:v>0.65748009681701702</c:v>
                </c:pt>
                <c:pt idx="1108">
                  <c:v>0.65762284994125397</c:v>
                </c:pt>
                <c:pt idx="1109">
                  <c:v>0.65776351690292401</c:v>
                </c:pt>
                <c:pt idx="1110">
                  <c:v>0.65788272619247401</c:v>
                </c:pt>
                <c:pt idx="1111">
                  <c:v>0.65799090862274201</c:v>
                </c:pt>
                <c:pt idx="1112">
                  <c:v>0.65810940265655493</c:v>
                </c:pt>
                <c:pt idx="1113">
                  <c:v>0.65823463201522803</c:v>
                </c:pt>
                <c:pt idx="1114">
                  <c:v>0.65834877490997301</c:v>
                </c:pt>
                <c:pt idx="1115">
                  <c:v>0.65845361948013292</c:v>
                </c:pt>
                <c:pt idx="1116">
                  <c:v>0.65856215953826902</c:v>
                </c:pt>
                <c:pt idx="1117">
                  <c:v>0.658673560619354</c:v>
                </c:pt>
                <c:pt idx="1118">
                  <c:v>0.65878114700317403</c:v>
                </c:pt>
                <c:pt idx="1119">
                  <c:v>0.65888521671295197</c:v>
                </c:pt>
                <c:pt idx="1120">
                  <c:v>0.65898690223693801</c:v>
                </c:pt>
                <c:pt idx="1121">
                  <c:v>0.65908489227294897</c:v>
                </c:pt>
                <c:pt idx="1122">
                  <c:v>0.65919957160949694</c:v>
                </c:pt>
                <c:pt idx="1123">
                  <c:v>0.65933898687362702</c:v>
                </c:pt>
                <c:pt idx="1124">
                  <c:v>0.65946874618530293</c:v>
                </c:pt>
                <c:pt idx="1125">
                  <c:v>0.65958265066146893</c:v>
                </c:pt>
                <c:pt idx="1126">
                  <c:v>0.65970126390457196</c:v>
                </c:pt>
                <c:pt idx="1127">
                  <c:v>0.65982899665832495</c:v>
                </c:pt>
                <c:pt idx="1128">
                  <c:v>0.65995106697082495</c:v>
                </c:pt>
                <c:pt idx="1129">
                  <c:v>0.66005758047103902</c:v>
                </c:pt>
                <c:pt idx="1130">
                  <c:v>0.66016618013382</c:v>
                </c:pt>
                <c:pt idx="1131">
                  <c:v>0.66027877330779994</c:v>
                </c:pt>
                <c:pt idx="1132">
                  <c:v>0.66039035320282002</c:v>
                </c:pt>
                <c:pt idx="1133">
                  <c:v>0.66049859523773202</c:v>
                </c:pt>
                <c:pt idx="1134">
                  <c:v>0.66060838699340796</c:v>
                </c:pt>
                <c:pt idx="1135">
                  <c:v>0.660726642608643</c:v>
                </c:pt>
                <c:pt idx="1136">
                  <c:v>0.660845911502838</c:v>
                </c:pt>
                <c:pt idx="1137">
                  <c:v>0.66096786260604901</c:v>
                </c:pt>
                <c:pt idx="1138">
                  <c:v>0.66108659505844103</c:v>
                </c:pt>
                <c:pt idx="1139">
                  <c:v>0.66118017435073895</c:v>
                </c:pt>
                <c:pt idx="1140">
                  <c:v>0.66127345561981199</c:v>
                </c:pt>
                <c:pt idx="1141">
                  <c:v>0.66135714054107697</c:v>
                </c:pt>
                <c:pt idx="1142">
                  <c:v>0.66144076585769696</c:v>
                </c:pt>
                <c:pt idx="1143">
                  <c:v>0.66151705980300901</c:v>
                </c:pt>
                <c:pt idx="1144">
                  <c:v>0.66159383058547994</c:v>
                </c:pt>
                <c:pt idx="1145">
                  <c:v>0.66168347597122201</c:v>
                </c:pt>
                <c:pt idx="1146">
                  <c:v>0.66177353858947796</c:v>
                </c:pt>
                <c:pt idx="1147">
                  <c:v>0.66184673309326203</c:v>
                </c:pt>
                <c:pt idx="1148">
                  <c:v>0.66191921234130902</c:v>
                </c:pt>
                <c:pt idx="1149">
                  <c:v>0.66200546026229901</c:v>
                </c:pt>
                <c:pt idx="1150">
                  <c:v>0.66209379434585602</c:v>
                </c:pt>
                <c:pt idx="1151">
                  <c:v>0.66217592954635596</c:v>
                </c:pt>
                <c:pt idx="1152">
                  <c:v>0.66225723028182992</c:v>
                </c:pt>
                <c:pt idx="1153">
                  <c:v>0.66231421232223497</c:v>
                </c:pt>
                <c:pt idx="1154">
                  <c:v>0.66236743927001995</c:v>
                </c:pt>
                <c:pt idx="1155">
                  <c:v>0.66243962049484295</c:v>
                </c:pt>
                <c:pt idx="1156">
                  <c:v>0.66251519918441792</c:v>
                </c:pt>
                <c:pt idx="1157">
                  <c:v>0.66259626150131201</c:v>
                </c:pt>
                <c:pt idx="1158">
                  <c:v>0.66267905235290503</c:v>
                </c:pt>
                <c:pt idx="1159">
                  <c:v>0.66275105476379392</c:v>
                </c:pt>
                <c:pt idx="1160">
                  <c:v>0.66282198429107697</c:v>
                </c:pt>
                <c:pt idx="1161">
                  <c:v>0.66290632486343393</c:v>
                </c:pt>
                <c:pt idx="1162">
                  <c:v>0.66299257278442403</c:v>
                </c:pt>
                <c:pt idx="1163">
                  <c:v>0.66307357549667401</c:v>
                </c:pt>
                <c:pt idx="1164">
                  <c:v>0.66315344572067303</c:v>
                </c:pt>
                <c:pt idx="1165">
                  <c:v>0.66322371959686299</c:v>
                </c:pt>
                <c:pt idx="1166">
                  <c:v>0.66329172849655194</c:v>
                </c:pt>
                <c:pt idx="1167">
                  <c:v>0.66336694955825792</c:v>
                </c:pt>
                <c:pt idx="1168">
                  <c:v>0.663445448875427</c:v>
                </c:pt>
                <c:pt idx="1169">
                  <c:v>0.66354308128356898</c:v>
                </c:pt>
                <c:pt idx="1170">
                  <c:v>0.66364881992340097</c:v>
                </c:pt>
                <c:pt idx="1171">
                  <c:v>0.66374686956405593</c:v>
                </c:pt>
                <c:pt idx="1172">
                  <c:v>0.66384158134460403</c:v>
                </c:pt>
                <c:pt idx="1173">
                  <c:v>0.66392771005630502</c:v>
                </c:pt>
                <c:pt idx="1174">
                  <c:v>0.66400740146636994</c:v>
                </c:pt>
                <c:pt idx="1175">
                  <c:v>0.66408262252807593</c:v>
                </c:pt>
                <c:pt idx="1176">
                  <c:v>0.66415718793868994</c:v>
                </c:pt>
                <c:pt idx="1177">
                  <c:v>0.66423866748809801</c:v>
                </c:pt>
                <c:pt idx="1178">
                  <c:v>0.66432414054870603</c:v>
                </c:pt>
                <c:pt idx="1179">
                  <c:v>0.66442016363143896</c:v>
                </c:pt>
                <c:pt idx="1180">
                  <c:v>0.66452351808547994</c:v>
                </c:pt>
                <c:pt idx="1181">
                  <c:v>0.66461775302886994</c:v>
                </c:pt>
                <c:pt idx="1182">
                  <c:v>0.66470590829849197</c:v>
                </c:pt>
                <c:pt idx="1183">
                  <c:v>0.66477946043014502</c:v>
                </c:pt>
                <c:pt idx="1184">
                  <c:v>0.66483632326126096</c:v>
                </c:pt>
                <c:pt idx="1185">
                  <c:v>0.66489682197570799</c:v>
                </c:pt>
                <c:pt idx="1186">
                  <c:v>0.66496328115463299</c:v>
                </c:pt>
                <c:pt idx="1187">
                  <c:v>0.66503760814666701</c:v>
                </c:pt>
                <c:pt idx="1188">
                  <c:v>0.66511932611465496</c:v>
                </c:pt>
                <c:pt idx="1189">
                  <c:v>0.66518876552581796</c:v>
                </c:pt>
                <c:pt idx="1190">
                  <c:v>0.66524503231048593</c:v>
                </c:pt>
                <c:pt idx="1191">
                  <c:v>0.66529414653778096</c:v>
                </c:pt>
                <c:pt idx="1192">
                  <c:v>0.665334916114807</c:v>
                </c:pt>
                <c:pt idx="1193">
                  <c:v>0.66537783145904494</c:v>
                </c:pt>
                <c:pt idx="1194">
                  <c:v>0.66542509794235194</c:v>
                </c:pt>
                <c:pt idx="1195">
                  <c:v>0.66546145677566493</c:v>
                </c:pt>
                <c:pt idx="1196">
                  <c:v>0.66547886133194001</c:v>
                </c:pt>
                <c:pt idx="1197">
                  <c:v>0.66551265716552699</c:v>
                </c:pt>
                <c:pt idx="1198">
                  <c:v>0.66557148694992097</c:v>
                </c:pt>
                <c:pt idx="1199">
                  <c:v>0.66562381982803298</c:v>
                </c:pt>
                <c:pt idx="1200">
                  <c:v>0.66566530466079699</c:v>
                </c:pt>
                <c:pt idx="1201">
                  <c:v>0.66570500135421795</c:v>
                </c:pt>
                <c:pt idx="1202">
                  <c:v>0.66574088335037196</c:v>
                </c:pt>
                <c:pt idx="1203">
                  <c:v>0.66576955318450903</c:v>
                </c:pt>
                <c:pt idx="1204">
                  <c:v>0.66578838825225795</c:v>
                </c:pt>
                <c:pt idx="1205">
                  <c:v>0.66582075357437098</c:v>
                </c:pt>
                <c:pt idx="1206">
                  <c:v>0.66587594747543299</c:v>
                </c:pt>
                <c:pt idx="1207">
                  <c:v>0.66592458486556994</c:v>
                </c:pt>
                <c:pt idx="1208">
                  <c:v>0.66596326828002894</c:v>
                </c:pt>
                <c:pt idx="1209">
                  <c:v>0.66600558757782002</c:v>
                </c:pt>
                <c:pt idx="1210">
                  <c:v>0.66605124473571797</c:v>
                </c:pt>
                <c:pt idx="1211">
                  <c:v>0.66608968973159799</c:v>
                </c:pt>
                <c:pt idx="1212">
                  <c:v>0.66611305475234994</c:v>
                </c:pt>
                <c:pt idx="1213">
                  <c:v>0.66615173816680895</c:v>
                </c:pt>
                <c:pt idx="1214">
                  <c:v>0.66622672080993695</c:v>
                </c:pt>
                <c:pt idx="1215">
                  <c:v>0.66629723310470601</c:v>
                </c:pt>
                <c:pt idx="1216">
                  <c:v>0.66635951995849596</c:v>
                </c:pt>
                <c:pt idx="1217">
                  <c:v>0.66641918420791602</c:v>
                </c:pt>
                <c:pt idx="1218">
                  <c:v>0.66647080183029195</c:v>
                </c:pt>
                <c:pt idx="1219">
                  <c:v>0.66652241945266699</c:v>
                </c:pt>
                <c:pt idx="1220">
                  <c:v>0.66657159328460702</c:v>
                </c:pt>
                <c:pt idx="1221">
                  <c:v>0.66662607192993195</c:v>
                </c:pt>
                <c:pt idx="1222">
                  <c:v>0.66668883562087999</c:v>
                </c:pt>
                <c:pt idx="1223">
                  <c:v>0.66674897670745903</c:v>
                </c:pt>
                <c:pt idx="1224">
                  <c:v>0.66680762767791701</c:v>
                </c:pt>
                <c:pt idx="1225">
                  <c:v>0.66686490774154694</c:v>
                </c:pt>
                <c:pt idx="1226">
                  <c:v>0.66691271066665603</c:v>
                </c:pt>
                <c:pt idx="1227">
                  <c:v>0.66696307659149201</c:v>
                </c:pt>
                <c:pt idx="1228">
                  <c:v>0.66702315807342494</c:v>
                </c:pt>
                <c:pt idx="1229">
                  <c:v>0.66708502769470202</c:v>
                </c:pt>
                <c:pt idx="1230">
                  <c:v>0.66715071201324494</c:v>
                </c:pt>
                <c:pt idx="1231">
                  <c:v>0.66721532344818102</c:v>
                </c:pt>
                <c:pt idx="1232">
                  <c:v>0.66728851795196498</c:v>
                </c:pt>
                <c:pt idx="1233">
                  <c:v>0.66736201047897292</c:v>
                </c:pt>
                <c:pt idx="1234">
                  <c:v>0.66741774082183802</c:v>
                </c:pt>
                <c:pt idx="1235">
                  <c:v>0.66747496128082295</c:v>
                </c:pt>
                <c:pt idx="1236">
                  <c:v>0.66754845380783101</c:v>
                </c:pt>
                <c:pt idx="1237">
                  <c:v>0.66762140989303598</c:v>
                </c:pt>
                <c:pt idx="1238">
                  <c:v>0.66766015291213998</c:v>
                </c:pt>
                <c:pt idx="1239">
                  <c:v>0.66769669055938696</c:v>
                </c:pt>
                <c:pt idx="1240">
                  <c:v>0.66775724887847898</c:v>
                </c:pt>
                <c:pt idx="1241">
                  <c:v>0.66782352924346899</c:v>
                </c:pt>
                <c:pt idx="1242">
                  <c:v>0.66791687011718803</c:v>
                </c:pt>
                <c:pt idx="1243">
                  <c:v>0.66800848245620703</c:v>
                </c:pt>
                <c:pt idx="1244">
                  <c:v>0.66806504726409899</c:v>
                </c:pt>
                <c:pt idx="1245">
                  <c:v>0.66811928749084493</c:v>
                </c:pt>
                <c:pt idx="1246">
                  <c:v>0.66817793846130402</c:v>
                </c:pt>
                <c:pt idx="1247">
                  <c:v>0.66824296712875397</c:v>
                </c:pt>
                <c:pt idx="1248">
                  <c:v>0.66831330060958893</c:v>
                </c:pt>
                <c:pt idx="1249">
                  <c:v>0.66837767362594602</c:v>
                </c:pt>
                <c:pt idx="1250">
                  <c:v>0.66844180822372401</c:v>
                </c:pt>
                <c:pt idx="1251">
                  <c:v>0.66850647926330597</c:v>
                </c:pt>
                <c:pt idx="1252">
                  <c:v>0.66857699155807493</c:v>
                </c:pt>
                <c:pt idx="1253">
                  <c:v>0.66864959001541102</c:v>
                </c:pt>
                <c:pt idx="1254">
                  <c:v>0.66869292259216295</c:v>
                </c:pt>
                <c:pt idx="1255">
                  <c:v>0.66873148679733296</c:v>
                </c:pt>
                <c:pt idx="1256">
                  <c:v>0.66874406337738002</c:v>
                </c:pt>
                <c:pt idx="1257">
                  <c:v>0.668758249282837</c:v>
                </c:pt>
                <c:pt idx="1258">
                  <c:v>0.66880211830139202</c:v>
                </c:pt>
                <c:pt idx="1259">
                  <c:v>0.66884026527404794</c:v>
                </c:pt>
                <c:pt idx="1260">
                  <c:v>0.66882989406585702</c:v>
                </c:pt>
                <c:pt idx="1261">
                  <c:v>0.66882512569427499</c:v>
                </c:pt>
                <c:pt idx="1262">
                  <c:v>0.66886768341064495</c:v>
                </c:pt>
                <c:pt idx="1263">
                  <c:v>0.66891232728958094</c:v>
                </c:pt>
                <c:pt idx="1264">
                  <c:v>0.668952560424805</c:v>
                </c:pt>
                <c:pt idx="1265">
                  <c:v>0.66899255514144895</c:v>
                </c:pt>
                <c:pt idx="1266">
                  <c:v>0.66902557611465496</c:v>
                </c:pt>
                <c:pt idx="1267">
                  <c:v>0.66905710697174092</c:v>
                </c:pt>
                <c:pt idx="1268">
                  <c:v>0.669102346897125</c:v>
                </c:pt>
                <c:pt idx="1269">
                  <c:v>0.66914716958999598</c:v>
                </c:pt>
                <c:pt idx="1270">
                  <c:v>0.669169044494629</c:v>
                </c:pt>
                <c:pt idx="1271">
                  <c:v>0.66918990612029994</c:v>
                </c:pt>
                <c:pt idx="1272">
                  <c:v>0.66920933723449694</c:v>
                </c:pt>
                <c:pt idx="1273">
                  <c:v>0.66923359632492097</c:v>
                </c:pt>
                <c:pt idx="1274">
                  <c:v>0.66928229331970202</c:v>
                </c:pt>
                <c:pt idx="1275">
                  <c:v>0.66933164596557593</c:v>
                </c:pt>
                <c:pt idx="1276">
                  <c:v>0.66937223672866797</c:v>
                </c:pt>
                <c:pt idx="1277">
                  <c:v>0.66941008567810101</c:v>
                </c:pt>
                <c:pt idx="1278">
                  <c:v>0.66945163011550901</c:v>
                </c:pt>
                <c:pt idx="1279">
                  <c:v>0.669496214389801</c:v>
                </c:pt>
                <c:pt idx="1280">
                  <c:v>0.66953287124633798</c:v>
                </c:pt>
                <c:pt idx="1281">
                  <c:v>0.66956613063812298</c:v>
                </c:pt>
                <c:pt idx="1282">
                  <c:v>0.66959593296051001</c:v>
                </c:pt>
                <c:pt idx="1283">
                  <c:v>0.66962633132934601</c:v>
                </c:pt>
                <c:pt idx="1284">
                  <c:v>0.66965655088424703</c:v>
                </c:pt>
                <c:pt idx="1285">
                  <c:v>0.66968402862548793</c:v>
                </c:pt>
                <c:pt idx="1286">
                  <c:v>0.66970471143722499</c:v>
                </c:pt>
                <c:pt idx="1287">
                  <c:v>0.66973010301589997</c:v>
                </c:pt>
                <c:pt idx="1288">
                  <c:v>0.66976830959320099</c:v>
                </c:pt>
                <c:pt idx="1289">
                  <c:v>0.66980365514755202</c:v>
                </c:pt>
                <c:pt idx="1290">
                  <c:v>0.66982511281967194</c:v>
                </c:pt>
                <c:pt idx="1291">
                  <c:v>0.66985282897949194</c:v>
                </c:pt>
                <c:pt idx="1292">
                  <c:v>0.66989949941635096</c:v>
                </c:pt>
                <c:pt idx="1293">
                  <c:v>0.669942951202393</c:v>
                </c:pt>
                <c:pt idx="1294">
                  <c:v>0.66997102499008199</c:v>
                </c:pt>
                <c:pt idx="1295">
                  <c:v>0.669998383522034</c:v>
                </c:pt>
                <c:pt idx="1296">
                  <c:v>0.67003259658813497</c:v>
                </c:pt>
                <c:pt idx="1297">
                  <c:v>0.670059597492218</c:v>
                </c:pt>
                <c:pt idx="1298">
                  <c:v>0.67007241249084493</c:v>
                </c:pt>
                <c:pt idx="1299">
                  <c:v>0.670092678070068</c:v>
                </c:pt>
                <c:pt idx="1300">
                  <c:v>0.67010895013809202</c:v>
                </c:pt>
                <c:pt idx="1301">
                  <c:v>0.67012754678726194</c:v>
                </c:pt>
                <c:pt idx="1302">
                  <c:v>0.67016938924789393</c:v>
                </c:pt>
                <c:pt idx="1303">
                  <c:v>0.67021558284759497</c:v>
                </c:pt>
                <c:pt idx="1304">
                  <c:v>0.67027518749237103</c:v>
                </c:pt>
                <c:pt idx="1305">
                  <c:v>0.67032769918441792</c:v>
                </c:pt>
                <c:pt idx="1306">
                  <c:v>0.67035577297210702</c:v>
                </c:pt>
                <c:pt idx="1307">
                  <c:v>0.67039600610732997</c:v>
                </c:pt>
                <c:pt idx="1308">
                  <c:v>0.67046341896057093</c:v>
                </c:pt>
                <c:pt idx="1309">
                  <c:v>0.67050389051437398</c:v>
                </c:pt>
                <c:pt idx="1310">
                  <c:v>0.67048183679580697</c:v>
                </c:pt>
                <c:pt idx="1311">
                  <c:v>0.670475578308105</c:v>
                </c:pt>
                <c:pt idx="1312">
                  <c:v>0.67051032781600994</c:v>
                </c:pt>
                <c:pt idx="1313">
                  <c:v>0.67053631544113201</c:v>
                </c:pt>
                <c:pt idx="1314">
                  <c:v>0.67053774595260596</c:v>
                </c:pt>
                <c:pt idx="1315">
                  <c:v>0.67055026292800901</c:v>
                </c:pt>
                <c:pt idx="1316">
                  <c:v>0.67058453559875497</c:v>
                </c:pt>
                <c:pt idx="1317">
                  <c:v>0.67061284780502295</c:v>
                </c:pt>
                <c:pt idx="1318">
                  <c:v>0.67063072919845601</c:v>
                </c:pt>
                <c:pt idx="1319">
                  <c:v>0.67065463066101094</c:v>
                </c:pt>
                <c:pt idx="1320">
                  <c:v>0.67068991661071797</c:v>
                </c:pt>
                <c:pt idx="1321">
                  <c:v>0.67073664665222199</c:v>
                </c:pt>
                <c:pt idx="1322">
                  <c:v>0.67080489397048992</c:v>
                </c:pt>
                <c:pt idx="1323">
                  <c:v>0.670861339569092</c:v>
                </c:pt>
                <c:pt idx="1324">
                  <c:v>0.670894658565521</c:v>
                </c:pt>
                <c:pt idx="1325">
                  <c:v>0.67091093063354501</c:v>
                </c:pt>
                <c:pt idx="1326">
                  <c:v>0.67090330123901398</c:v>
                </c:pt>
                <c:pt idx="1327">
                  <c:v>0.67091182470321697</c:v>
                </c:pt>
                <c:pt idx="1328">
                  <c:v>0.67094615697860693</c:v>
                </c:pt>
                <c:pt idx="1329">
                  <c:v>0.67099097967147803</c:v>
                </c:pt>
                <c:pt idx="1330">
                  <c:v>0.67104384899139402</c:v>
                </c:pt>
                <c:pt idx="1331">
                  <c:v>0.67107150554657002</c:v>
                </c:pt>
                <c:pt idx="1332">
                  <c:v>0.67107132673263603</c:v>
                </c:pt>
                <c:pt idx="1333">
                  <c:v>0.67107782363891599</c:v>
                </c:pt>
                <c:pt idx="1334">
                  <c:v>0.67108688354492196</c:v>
                </c:pt>
                <c:pt idx="1335">
                  <c:v>0.67111603021621702</c:v>
                </c:pt>
                <c:pt idx="1336">
                  <c:v>0.67117068767547594</c:v>
                </c:pt>
                <c:pt idx="1337">
                  <c:v>0.67120484113693202</c:v>
                </c:pt>
                <c:pt idx="1338">
                  <c:v>0.67121688127517698</c:v>
                </c:pt>
                <c:pt idx="1339">
                  <c:v>0.67124888896942103</c:v>
                </c:pt>
                <c:pt idx="1340">
                  <c:v>0.67129901647567702</c:v>
                </c:pt>
                <c:pt idx="1341">
                  <c:v>0.67132476568221999</c:v>
                </c:pt>
                <c:pt idx="1342">
                  <c:v>0.67133471965789793</c:v>
                </c:pt>
                <c:pt idx="1343">
                  <c:v>0.67136809825897192</c:v>
                </c:pt>
                <c:pt idx="1344">
                  <c:v>0.67141429185867296</c:v>
                </c:pt>
                <c:pt idx="1345">
                  <c:v>0.67146680355071997</c:v>
                </c:pt>
                <c:pt idx="1346">
                  <c:v>0.67152372598648102</c:v>
                </c:pt>
                <c:pt idx="1347">
                  <c:v>0.67150185108184801</c:v>
                </c:pt>
                <c:pt idx="1348">
                  <c:v>0.671441113948822</c:v>
                </c:pt>
                <c:pt idx="1349">
                  <c:v>0.67145059108734095</c:v>
                </c:pt>
                <c:pt idx="1350">
                  <c:v>0.67149124145507799</c:v>
                </c:pt>
                <c:pt idx="1351">
                  <c:v>0.67149195671081496</c:v>
                </c:pt>
                <c:pt idx="1352">
                  <c:v>0.67147270441055296</c:v>
                </c:pt>
                <c:pt idx="1353">
                  <c:v>0.67146036624908401</c:v>
                </c:pt>
                <c:pt idx="1354">
                  <c:v>0.67145386934280393</c:v>
                </c:pt>
                <c:pt idx="1355">
                  <c:v>0.67148379087448096</c:v>
                </c:pt>
                <c:pt idx="1356">
                  <c:v>0.67152783870696997</c:v>
                </c:pt>
                <c:pt idx="1357">
                  <c:v>0.67156932353973398</c:v>
                </c:pt>
                <c:pt idx="1358">
                  <c:v>0.67160878181457495</c:v>
                </c:pt>
                <c:pt idx="1359">
                  <c:v>0.671632444858551</c:v>
                </c:pt>
                <c:pt idx="1360">
                  <c:v>0.67165080308914193</c:v>
                </c:pt>
                <c:pt idx="1361">
                  <c:v>0.67165849208831796</c:v>
                </c:pt>
                <c:pt idx="1362">
                  <c:v>0.67166397571563696</c:v>
                </c:pt>
                <c:pt idx="1363">
                  <c:v>0.67164549827575692</c:v>
                </c:pt>
                <c:pt idx="1364">
                  <c:v>0.67162517309188796</c:v>
                </c:pt>
                <c:pt idx="1365">
                  <c:v>0.67159566879272503</c:v>
                </c:pt>
                <c:pt idx="1366">
                  <c:v>0.67156252861022903</c:v>
                </c:pt>
                <c:pt idx="1367">
                  <c:v>0.67152664661407502</c:v>
                </c:pt>
                <c:pt idx="1368">
                  <c:v>0.67149124145507799</c:v>
                </c:pt>
                <c:pt idx="1369">
                  <c:v>0.67143163681030293</c:v>
                </c:pt>
                <c:pt idx="1370">
                  <c:v>0.67137000560760496</c:v>
                </c:pt>
                <c:pt idx="1371">
                  <c:v>0.67135802507400499</c:v>
                </c:pt>
                <c:pt idx="1372">
                  <c:v>0.67134652137756301</c:v>
                </c:pt>
                <c:pt idx="1373">
                  <c:v>0.671324467658997</c:v>
                </c:pt>
                <c:pt idx="1374">
                  <c:v>0.67130116224288894</c:v>
                </c:pt>
                <c:pt idx="1375">
                  <c:v>0.67125991582870492</c:v>
                </c:pt>
                <c:pt idx="1376">
                  <c:v>0.67121932506561299</c:v>
                </c:pt>
                <c:pt idx="1377">
                  <c:v>0.67118773460388192</c:v>
                </c:pt>
                <c:pt idx="1378">
                  <c:v>0.67115882635116597</c:v>
                </c:pt>
                <c:pt idx="1379">
                  <c:v>0.67117021083831796</c:v>
                </c:pt>
                <c:pt idx="1380">
                  <c:v>0.67117295265197796</c:v>
                </c:pt>
                <c:pt idx="1381">
                  <c:v>0.67110166549682593</c:v>
                </c:pt>
                <c:pt idx="1382">
                  <c:v>0.67102513313293499</c:v>
                </c:pt>
                <c:pt idx="1383">
                  <c:v>0.67092994451522803</c:v>
                </c:pt>
                <c:pt idx="1384">
                  <c:v>0.67084131240844702</c:v>
                </c:pt>
                <c:pt idx="1385">
                  <c:v>0.67078295946121202</c:v>
                </c:pt>
                <c:pt idx="1386">
                  <c:v>0.67071214914321897</c:v>
                </c:pt>
                <c:pt idx="1387">
                  <c:v>0.67060462236404395</c:v>
                </c:pt>
                <c:pt idx="1388">
                  <c:v>0.67051748037338299</c:v>
                </c:pt>
                <c:pt idx="1389">
                  <c:v>0.67048875093460103</c:v>
                </c:pt>
                <c:pt idx="1390">
                  <c:v>0.67044541835784899</c:v>
                </c:pt>
                <c:pt idx="1391">
                  <c:v>0.67036614418029794</c:v>
                </c:pt>
                <c:pt idx="1392">
                  <c:v>0.67030999660491897</c:v>
                </c:pt>
                <c:pt idx="1393">
                  <c:v>0.67029908895492596</c:v>
                </c:pt>
                <c:pt idx="1394">
                  <c:v>0.67025682926177998</c:v>
                </c:pt>
                <c:pt idx="1395">
                  <c:v>0.67016354799270594</c:v>
                </c:pt>
                <c:pt idx="1396">
                  <c:v>0.67008874416351294</c:v>
                </c:pt>
                <c:pt idx="1397">
                  <c:v>0.670039987564087</c:v>
                </c:pt>
                <c:pt idx="1398">
                  <c:v>0.66999927759170497</c:v>
                </c:pt>
                <c:pt idx="1399">
                  <c:v>0.66996881961822496</c:v>
                </c:pt>
                <c:pt idx="1400">
                  <c:v>0.66993585824966395</c:v>
                </c:pt>
                <c:pt idx="1401">
                  <c:v>0.66990063190460203</c:v>
                </c:pt>
                <c:pt idx="1402">
                  <c:v>0.66987732648849496</c:v>
                </c:pt>
                <c:pt idx="1403">
                  <c:v>0.66986445188522292</c:v>
                </c:pt>
                <c:pt idx="1404">
                  <c:v>0.66984615325927699</c:v>
                </c:pt>
                <c:pt idx="1405">
                  <c:v>0.669823682308197</c:v>
                </c:pt>
                <c:pt idx="1406">
                  <c:v>0.66978917121887194</c:v>
                </c:pt>
                <c:pt idx="1407">
                  <c:v>0.66974709033966096</c:v>
                </c:pt>
                <c:pt idx="1408">
                  <c:v>0.66969797611236592</c:v>
                </c:pt>
                <c:pt idx="1409">
                  <c:v>0.66964468955993695</c:v>
                </c:pt>
                <c:pt idx="1410">
                  <c:v>0.669618403911591</c:v>
                </c:pt>
                <c:pt idx="1411">
                  <c:v>0.66960421800613401</c:v>
                </c:pt>
                <c:pt idx="1412">
                  <c:v>0.66957620382309002</c:v>
                </c:pt>
                <c:pt idx="1413">
                  <c:v>0.66954288482666002</c:v>
                </c:pt>
                <c:pt idx="1414">
                  <c:v>0.66952631473541302</c:v>
                </c:pt>
                <c:pt idx="1415">
                  <c:v>0.66951397657394396</c:v>
                </c:pt>
                <c:pt idx="1416">
                  <c:v>0.66950306892394995</c:v>
                </c:pt>
                <c:pt idx="1417">
                  <c:v>0.66949335336685201</c:v>
                </c:pt>
                <c:pt idx="1418">
                  <c:v>0.66944215297698995</c:v>
                </c:pt>
                <c:pt idx="1419">
                  <c:v>0.66938278675079299</c:v>
                </c:pt>
                <c:pt idx="1420">
                  <c:v>0.66931465864181494</c:v>
                </c:pt>
                <c:pt idx="1421">
                  <c:v>0.66924617290496802</c:v>
                </c:pt>
                <c:pt idx="1422">
                  <c:v>0.66919610500335702</c:v>
                </c:pt>
                <c:pt idx="1423">
                  <c:v>0.66914561986923193</c:v>
                </c:pt>
                <c:pt idx="1424">
                  <c:v>0.66907206773757899</c:v>
                </c:pt>
                <c:pt idx="1425">
                  <c:v>0.66899654865264901</c:v>
                </c:pt>
                <c:pt idx="1426">
                  <c:v>0.66890749931335403</c:v>
                </c:pt>
                <c:pt idx="1427">
                  <c:v>0.66882458925247201</c:v>
                </c:pt>
                <c:pt idx="1428">
                  <c:v>0.66880408525466895</c:v>
                </c:pt>
                <c:pt idx="1429">
                  <c:v>0.66877195835113501</c:v>
                </c:pt>
                <c:pt idx="1430">
                  <c:v>0.66868296861648602</c:v>
                </c:pt>
                <c:pt idx="1431">
                  <c:v>0.66859904527664193</c:v>
                </c:pt>
                <c:pt idx="1432">
                  <c:v>0.66892734766006501</c:v>
                </c:pt>
                <c:pt idx="1433">
                  <c:v>0.66882363557815594</c:v>
                </c:pt>
                <c:pt idx="1434">
                  <c:v>0.66872135400772093</c:v>
                </c:pt>
                <c:pt idx="1435">
                  <c:v>0.668633496761322</c:v>
                </c:pt>
                <c:pt idx="1436">
                  <c:v>0.66857681274414094</c:v>
                </c:pt>
                <c:pt idx="1437">
                  <c:v>0.66853443384170497</c:v>
                </c:pt>
                <c:pt idx="1438">
                  <c:v>0.66848514080047594</c:v>
                </c:pt>
                <c:pt idx="1439">
                  <c:v>0.66839692592620903</c:v>
                </c:pt>
                <c:pt idx="1440">
                  <c:v>0.66832063198089597</c:v>
                </c:pt>
                <c:pt idx="1441">
                  <c:v>0.66828337907791102</c:v>
                </c:pt>
                <c:pt idx="1442">
                  <c:v>0.66825077533721899</c:v>
                </c:pt>
                <c:pt idx="1443">
                  <c:v>0.66821781396865798</c:v>
                </c:pt>
                <c:pt idx="1444">
                  <c:v>0.66818151473998999</c:v>
                </c:pt>
                <c:pt idx="1445">
                  <c:v>0.66815230846404994</c:v>
                </c:pt>
                <c:pt idx="1446">
                  <c:v>0.66813740730285598</c:v>
                </c:pt>
                <c:pt idx="1447">
                  <c:v>0.66817275285720801</c:v>
                </c:pt>
                <c:pt idx="1448">
                  <c:v>0.66822985410690294</c:v>
                </c:pt>
                <c:pt idx="1449">
                  <c:v>0.66825554370880103</c:v>
                </c:pt>
                <c:pt idx="1450">
                  <c:v>0.66823915243148801</c:v>
                </c:pt>
                <c:pt idx="1451">
                  <c:v>0.66822925806045497</c:v>
                </c:pt>
                <c:pt idx="1452">
                  <c:v>0.66826597452163694</c:v>
                </c:pt>
                <c:pt idx="1453">
                  <c:v>0.66831324100494394</c:v>
                </c:pt>
                <c:pt idx="1454">
                  <c:v>0.66842094659805296</c:v>
                </c:pt>
                <c:pt idx="1455">
                  <c:v>0.66853699684143097</c:v>
                </c:pt>
                <c:pt idx="1456">
                  <c:v>0.66861233711242696</c:v>
                </c:pt>
                <c:pt idx="1457">
                  <c:v>0.66865632534027097</c:v>
                </c:pt>
                <c:pt idx="1458">
                  <c:v>0.66867897510528596</c:v>
                </c:pt>
                <c:pt idx="1459">
                  <c:v>0.66871312856674203</c:v>
                </c:pt>
                <c:pt idx="1460">
                  <c:v>0.66876283884048493</c:v>
                </c:pt>
                <c:pt idx="1461">
                  <c:v>0.66881058216095002</c:v>
                </c:pt>
                <c:pt idx="1462">
                  <c:v>0.66885433197021493</c:v>
                </c:pt>
                <c:pt idx="1463">
                  <c:v>0.66888222694396993</c:v>
                </c:pt>
                <c:pt idx="1464">
                  <c:v>0.66891226768493695</c:v>
                </c:pt>
                <c:pt idx="1465">
                  <c:v>0.66898307800293</c:v>
                </c:pt>
                <c:pt idx="1466">
                  <c:v>0.66906318664550801</c:v>
                </c:pt>
                <c:pt idx="1467">
                  <c:v>0.66912362575530993</c:v>
                </c:pt>
                <c:pt idx="1468">
                  <c:v>0.66918203830719003</c:v>
                </c:pt>
                <c:pt idx="1469">
                  <c:v>0.66926864385604901</c:v>
                </c:pt>
                <c:pt idx="1470">
                  <c:v>0.66937450170516999</c:v>
                </c:pt>
                <c:pt idx="1471">
                  <c:v>0.66947988271713299</c:v>
                </c:pt>
                <c:pt idx="1472">
                  <c:v>0.66956720352172894</c:v>
                </c:pt>
                <c:pt idx="1473">
                  <c:v>0.66965255737304696</c:v>
                </c:pt>
                <c:pt idx="1474">
                  <c:v>0.66975752115249598</c:v>
                </c:pt>
                <c:pt idx="1475">
                  <c:v>0.66986314058303797</c:v>
                </c:pt>
                <c:pt idx="1476">
                  <c:v>0.66994909048080398</c:v>
                </c:pt>
                <c:pt idx="1477">
                  <c:v>0.67003402709960902</c:v>
                </c:pt>
                <c:pt idx="1478">
                  <c:v>0.67013553380966195</c:v>
                </c:pt>
                <c:pt idx="1479">
                  <c:v>0.67024598121643097</c:v>
                </c:pt>
                <c:pt idx="1480">
                  <c:v>0.670353448390961</c:v>
                </c:pt>
                <c:pt idx="1481">
                  <c:v>0.67043933868408201</c:v>
                </c:pt>
                <c:pt idx="1482">
                  <c:v>0.67051128149032602</c:v>
                </c:pt>
                <c:pt idx="1483">
                  <c:v>0.67058191299438497</c:v>
                </c:pt>
                <c:pt idx="1484">
                  <c:v>0.67065176963806195</c:v>
                </c:pt>
                <c:pt idx="1485">
                  <c:v>0.67072842121124299</c:v>
                </c:pt>
                <c:pt idx="1486">
                  <c:v>0.67080638408660898</c:v>
                </c:pt>
                <c:pt idx="1487">
                  <c:v>0.67087826728820799</c:v>
                </c:pt>
                <c:pt idx="1488">
                  <c:v>0.670944428443909</c:v>
                </c:pt>
                <c:pt idx="1489">
                  <c:v>0.67102668285369893</c:v>
                </c:pt>
                <c:pt idx="1490">
                  <c:v>0.67109892368316693</c:v>
                </c:pt>
                <c:pt idx="1491">
                  <c:v>0.67118022441864</c:v>
                </c:pt>
                <c:pt idx="1492">
                  <c:v>0.67127881050109894</c:v>
                </c:pt>
                <c:pt idx="1493">
                  <c:v>0.67139182090759297</c:v>
                </c:pt>
                <c:pt idx="1494">
                  <c:v>0.67154035568237302</c:v>
                </c:pt>
                <c:pt idx="1495">
                  <c:v>0.67168817520141599</c:v>
                </c:pt>
                <c:pt idx="1496">
                  <c:v>0.67183766365051301</c:v>
                </c:pt>
                <c:pt idx="1497">
                  <c:v>0.67198357582092294</c:v>
                </c:pt>
                <c:pt idx="1498">
                  <c:v>0.672106897830963</c:v>
                </c:pt>
                <c:pt idx="1499">
                  <c:v>0.672237253189087</c:v>
                </c:pt>
                <c:pt idx="1500">
                  <c:v>0.67236927747726394</c:v>
                </c:pt>
                <c:pt idx="1501">
                  <c:v>0.67249867916107198</c:v>
                </c:pt>
                <c:pt idx="1502">
                  <c:v>0.67263565063476594</c:v>
                </c:pt>
                <c:pt idx="1503">
                  <c:v>0.67279813289642298</c:v>
                </c:pt>
                <c:pt idx="1504">
                  <c:v>0.67293546199798593</c:v>
                </c:pt>
                <c:pt idx="1505">
                  <c:v>0.67298767566680895</c:v>
                </c:pt>
                <c:pt idx="1506">
                  <c:v>0.67304072380065894</c:v>
                </c:pt>
                <c:pt idx="1507">
                  <c:v>0.67307320833206197</c:v>
                </c:pt>
                <c:pt idx="1508">
                  <c:v>0.6731001496315</c:v>
                </c:pt>
                <c:pt idx="1509">
                  <c:v>0.67309365272521993</c:v>
                </c:pt>
                <c:pt idx="1510">
                  <c:v>0.67308608293533301</c:v>
                </c:pt>
                <c:pt idx="1511">
                  <c:v>0.67307684421539293</c:v>
                </c:pt>
                <c:pt idx="1512">
                  <c:v>0.67307147979736293</c:v>
                </c:pt>
                <c:pt idx="1513">
                  <c:v>0.67305604219436599</c:v>
                </c:pt>
                <c:pt idx="1514">
                  <c:v>0.67302176952362103</c:v>
                </c:pt>
                <c:pt idx="1515">
                  <c:v>0.67297652959823595</c:v>
                </c:pt>
                <c:pt idx="1516">
                  <c:v>0.67292771339416502</c:v>
                </c:pt>
                <c:pt idx="1517">
                  <c:v>0.67287067174911497</c:v>
                </c:pt>
                <c:pt idx="1518">
                  <c:v>0.67275730371475195</c:v>
                </c:pt>
                <c:pt idx="1519">
                  <c:v>0.67263892889022803</c:v>
                </c:pt>
                <c:pt idx="1520">
                  <c:v>0.67248449325561499</c:v>
                </c:pt>
                <c:pt idx="1521">
                  <c:v>0.67232660055160498</c:v>
                </c:pt>
                <c:pt idx="1522">
                  <c:v>0.67215744256973298</c:v>
                </c:pt>
                <c:pt idx="1523">
                  <c:v>0.67197785377502395</c:v>
                </c:pt>
                <c:pt idx="1524">
                  <c:v>0.67178205251693701</c:v>
                </c:pt>
                <c:pt idx="1525">
                  <c:v>0.67158619165420497</c:v>
                </c:pt>
                <c:pt idx="1526">
                  <c:v>0.67138133049011195</c:v>
                </c:pt>
                <c:pt idx="1527">
                  <c:v>0.67113796472549403</c:v>
                </c:pt>
                <c:pt idx="1528">
                  <c:v>0.67087528705596899</c:v>
                </c:pt>
                <c:pt idx="1529">
                  <c:v>0.67055181264877295</c:v>
                </c:pt>
                <c:pt idx="1530">
                  <c:v>0.67022649049758898</c:v>
                </c:pt>
                <c:pt idx="1531">
                  <c:v>0.66986051797866797</c:v>
                </c:pt>
                <c:pt idx="1532">
                  <c:v>0.66949108839034999</c:v>
                </c:pt>
                <c:pt idx="1533">
                  <c:v>0.669094121456146</c:v>
                </c:pt>
                <c:pt idx="1534">
                  <c:v>0.66869435310363801</c:v>
                </c:pt>
                <c:pt idx="1535">
                  <c:v>0.66827265024185201</c:v>
                </c:pt>
                <c:pt idx="1536">
                  <c:v>0.66783580780029295</c:v>
                </c:pt>
                <c:pt idx="1537">
                  <c:v>0.66738960742950393</c:v>
                </c:pt>
                <c:pt idx="1538">
                  <c:v>0.666916108131409</c:v>
                </c:pt>
                <c:pt idx="1539">
                  <c:v>0.66644409894943202</c:v>
                </c:pt>
                <c:pt idx="1540">
                  <c:v>0.66596648693084692</c:v>
                </c:pt>
                <c:pt idx="1541">
                  <c:v>0.665476357936859</c:v>
                </c:pt>
                <c:pt idx="1542">
                  <c:v>0.66490445137023901</c:v>
                </c:pt>
                <c:pt idx="1543">
                  <c:v>0.66432801485061599</c:v>
                </c:pt>
                <c:pt idx="1544">
                  <c:v>0.663767313957214</c:v>
                </c:pt>
                <c:pt idx="1545">
                  <c:v>0.66321281194686899</c:v>
                </c:pt>
                <c:pt idx="1546">
                  <c:v>0.66263476610183702</c:v>
                </c:pt>
                <c:pt idx="1547">
                  <c:v>0.66203669309616098</c:v>
                </c:pt>
                <c:pt idx="1548">
                  <c:v>0.661442315578461</c:v>
                </c:pt>
                <c:pt idx="1549">
                  <c:v>0.66084638833999598</c:v>
                </c:pt>
                <c:pt idx="1550">
                  <c:v>0.66025075912475595</c:v>
                </c:pt>
                <c:pt idx="1551">
                  <c:v>0.65966752767562897</c:v>
                </c:pt>
                <c:pt idx="1552">
                  <c:v>0.65909484624862702</c:v>
                </c:pt>
                <c:pt idx="1553">
                  <c:v>0.65852907896041901</c:v>
                </c:pt>
                <c:pt idx="1554">
                  <c:v>0.65796509981155393</c:v>
                </c:pt>
                <c:pt idx="1555">
                  <c:v>0.65742317438125597</c:v>
                </c:pt>
                <c:pt idx="1556">
                  <c:v>0.65688273906707795</c:v>
                </c:pt>
                <c:pt idx="1557">
                  <c:v>0.65639648437499998</c:v>
                </c:pt>
                <c:pt idx="1558">
                  <c:v>0.65592608451843293</c:v>
                </c:pt>
                <c:pt idx="1559">
                  <c:v>0.65547076463699294</c:v>
                </c:pt>
                <c:pt idx="1560">
                  <c:v>0.65502098798751796</c:v>
                </c:pt>
                <c:pt idx="1561">
                  <c:v>0.65460059642791701</c:v>
                </c:pt>
                <c:pt idx="1562">
                  <c:v>0.65422210693359395</c:v>
                </c:pt>
                <c:pt idx="1563">
                  <c:v>0.65386352539062498</c:v>
                </c:pt>
                <c:pt idx="1564">
                  <c:v>0.65355423688888603</c:v>
                </c:pt>
                <c:pt idx="1565">
                  <c:v>0.65324935913085902</c:v>
                </c:pt>
                <c:pt idx="1566">
                  <c:v>0.65299115180969203</c:v>
                </c:pt>
                <c:pt idx="1567">
                  <c:v>0.65273532867431594</c:v>
                </c:pt>
                <c:pt idx="1568">
                  <c:v>0.65251562595367396</c:v>
                </c:pt>
                <c:pt idx="1569">
                  <c:v>0.65229920148849496</c:v>
                </c:pt>
                <c:pt idx="1570">
                  <c:v>0.65208384990692103</c:v>
                </c:pt>
                <c:pt idx="1571">
                  <c:v>0.65187994241714498</c:v>
                </c:pt>
                <c:pt idx="1572">
                  <c:v>0.65171447992324794</c:v>
                </c:pt>
                <c:pt idx="1573">
                  <c:v>0.65156934261321997</c:v>
                </c:pt>
                <c:pt idx="1574">
                  <c:v>0.65141299962997401</c:v>
                </c:pt>
                <c:pt idx="1575">
                  <c:v>0.65124515295028695</c:v>
                </c:pt>
                <c:pt idx="1576">
                  <c:v>0.651088690757751</c:v>
                </c:pt>
                <c:pt idx="1577">
                  <c:v>0.65097883939742995</c:v>
                </c:pt>
                <c:pt idx="1578">
                  <c:v>0.65086988210678098</c:v>
                </c:pt>
                <c:pt idx="1579">
                  <c:v>0.65075258016586301</c:v>
                </c:pt>
                <c:pt idx="1580">
                  <c:v>0.65063462257385296</c:v>
                </c:pt>
                <c:pt idx="1581">
                  <c:v>0.65055922269821198</c:v>
                </c:pt>
                <c:pt idx="1582">
                  <c:v>0.65049473047256501</c:v>
                </c:pt>
                <c:pt idx="1583">
                  <c:v>0.65045002698898302</c:v>
                </c:pt>
                <c:pt idx="1584">
                  <c:v>0.65039870738983196</c:v>
                </c:pt>
                <c:pt idx="1585">
                  <c:v>0.65034685134887693</c:v>
                </c:pt>
                <c:pt idx="1586">
                  <c:v>0.65030328035354601</c:v>
                </c:pt>
                <c:pt idx="1587">
                  <c:v>0.65027252435684202</c:v>
                </c:pt>
                <c:pt idx="1588">
                  <c:v>0.65026501417159999</c:v>
                </c:pt>
                <c:pt idx="1589">
                  <c:v>0.65026376247405993</c:v>
                </c:pt>
                <c:pt idx="1590">
                  <c:v>0.65027514696121202</c:v>
                </c:pt>
                <c:pt idx="1591">
                  <c:v>0.65028605461120603</c:v>
                </c:pt>
                <c:pt idx="1592">
                  <c:v>0.65034774541854901</c:v>
                </c:pt>
                <c:pt idx="1593">
                  <c:v>0.65041301250457795</c:v>
                </c:pt>
                <c:pt idx="1594">
                  <c:v>0.65047601461410498</c:v>
                </c:pt>
                <c:pt idx="1595">
                  <c:v>0.65053848028182992</c:v>
                </c:pt>
                <c:pt idx="1596">
                  <c:v>0.65063211917877195</c:v>
                </c:pt>
                <c:pt idx="1597">
                  <c:v>0.650736427307129</c:v>
                </c:pt>
                <c:pt idx="1598">
                  <c:v>0.65082458257675202</c:v>
                </c:pt>
                <c:pt idx="1599">
                  <c:v>0.65089926719665503</c:v>
                </c:pt>
                <c:pt idx="1600">
                  <c:v>0.65101037025451702</c:v>
                </c:pt>
                <c:pt idx="1601">
                  <c:v>0.65117100477218592</c:v>
                </c:pt>
                <c:pt idx="1602">
                  <c:v>0.65132615566253693</c:v>
                </c:pt>
                <c:pt idx="1603">
                  <c:v>0.65148738622665403</c:v>
                </c:pt>
                <c:pt idx="1604">
                  <c:v>0.65165362358093293</c:v>
                </c:pt>
                <c:pt idx="1605">
                  <c:v>0.65185502767562897</c:v>
                </c:pt>
                <c:pt idx="1606">
                  <c:v>0.65205625295639003</c:v>
                </c:pt>
                <c:pt idx="1607">
                  <c:v>0.65222225189208993</c:v>
                </c:pt>
                <c:pt idx="1608">
                  <c:v>0.65238640308380103</c:v>
                </c:pt>
                <c:pt idx="1609">
                  <c:v>0.65257666110992396</c:v>
                </c:pt>
                <c:pt idx="1610">
                  <c:v>0.65277466773986803</c:v>
                </c:pt>
                <c:pt idx="1611">
                  <c:v>0.65297225713729901</c:v>
                </c:pt>
                <c:pt idx="1612">
                  <c:v>0.65317550897598298</c:v>
                </c:pt>
                <c:pt idx="1613">
                  <c:v>0.65337512493133498</c:v>
                </c:pt>
                <c:pt idx="1614">
                  <c:v>0.65356645584106399</c:v>
                </c:pt>
                <c:pt idx="1615">
                  <c:v>0.65375796556472798</c:v>
                </c:pt>
                <c:pt idx="1616">
                  <c:v>0.65394268035888703</c:v>
                </c:pt>
                <c:pt idx="1617">
                  <c:v>0.65413031578063996</c:v>
                </c:pt>
                <c:pt idx="1618">
                  <c:v>0.65437451601028396</c:v>
                </c:pt>
                <c:pt idx="1619">
                  <c:v>0.65461901426315294</c:v>
                </c:pt>
                <c:pt idx="1620">
                  <c:v>0.65480146408081097</c:v>
                </c:pt>
                <c:pt idx="1621">
                  <c:v>0.65497968196868894</c:v>
                </c:pt>
                <c:pt idx="1622">
                  <c:v>0.65519962310791002</c:v>
                </c:pt>
                <c:pt idx="1623">
                  <c:v>0.65542904138565095</c:v>
                </c:pt>
                <c:pt idx="1624">
                  <c:v>0.65568629503250098</c:v>
                </c:pt>
                <c:pt idx="1625">
                  <c:v>0.65596393346786497</c:v>
                </c:pt>
                <c:pt idx="1626">
                  <c:v>0.65624145269393896</c:v>
                </c:pt>
                <c:pt idx="1627">
                  <c:v>0.65651599168777497</c:v>
                </c:pt>
                <c:pt idx="1628">
                  <c:v>0.65680054426193202</c:v>
                </c:pt>
                <c:pt idx="1629">
                  <c:v>0.65711138248443601</c:v>
                </c:pt>
                <c:pt idx="1630">
                  <c:v>0.65741912126541102</c:v>
                </c:pt>
                <c:pt idx="1631">
                  <c:v>0.657694315910339</c:v>
                </c:pt>
                <c:pt idx="1632">
                  <c:v>0.65796843767166102</c:v>
                </c:pt>
                <c:pt idx="1633">
                  <c:v>0.65823326110839797</c:v>
                </c:pt>
                <c:pt idx="1634">
                  <c:v>0.65849951505660997</c:v>
                </c:pt>
                <c:pt idx="1635">
                  <c:v>0.65875432491302499</c:v>
                </c:pt>
                <c:pt idx="1636">
                  <c:v>0.65900746583938596</c:v>
                </c:pt>
                <c:pt idx="1637">
                  <c:v>0.65927562713623</c:v>
                </c:pt>
                <c:pt idx="1638">
                  <c:v>0.65955260992050202</c:v>
                </c:pt>
                <c:pt idx="1639">
                  <c:v>0.65983036756515501</c:v>
                </c:pt>
                <c:pt idx="1640">
                  <c:v>0.66010472774505602</c:v>
                </c:pt>
                <c:pt idx="1641">
                  <c:v>0.66037354469299303</c:v>
                </c:pt>
                <c:pt idx="1642">
                  <c:v>0.66063383817672694</c:v>
                </c:pt>
                <c:pt idx="1643">
                  <c:v>0.66090170145034799</c:v>
                </c:pt>
                <c:pt idx="1644">
                  <c:v>0.661187088489532</c:v>
                </c:pt>
                <c:pt idx="1645">
                  <c:v>0.66147193908691393</c:v>
                </c:pt>
                <c:pt idx="1646">
                  <c:v>0.66176227331161497</c:v>
                </c:pt>
                <c:pt idx="1647">
                  <c:v>0.66205326318740798</c:v>
                </c:pt>
                <c:pt idx="1648">
                  <c:v>0.66234246492385895</c:v>
                </c:pt>
                <c:pt idx="1649">
                  <c:v>0.66263196468353303</c:v>
                </c:pt>
                <c:pt idx="1650">
                  <c:v>0.66294512748718293</c:v>
                </c:pt>
                <c:pt idx="1651">
                  <c:v>0.663265085220337</c:v>
                </c:pt>
                <c:pt idx="1652">
                  <c:v>0.66357121467590297</c:v>
                </c:pt>
                <c:pt idx="1653">
                  <c:v>0.66386923789978003</c:v>
                </c:pt>
                <c:pt idx="1654">
                  <c:v>0.66416106224060101</c:v>
                </c:pt>
                <c:pt idx="1655">
                  <c:v>0.66444764137268097</c:v>
                </c:pt>
                <c:pt idx="1656">
                  <c:v>0.66473499536514302</c:v>
                </c:pt>
                <c:pt idx="1657">
                  <c:v>0.66502503156661996</c:v>
                </c:pt>
                <c:pt idx="1658">
                  <c:v>0.66531584262847898</c:v>
                </c:pt>
                <c:pt idx="1659">
                  <c:v>0.66560504436492895</c:v>
                </c:pt>
                <c:pt idx="1660">
                  <c:v>0.66589633226394696</c:v>
                </c:pt>
                <c:pt idx="1661">
                  <c:v>0.66620562076568601</c:v>
                </c:pt>
                <c:pt idx="1662">
                  <c:v>0.66651568412780793</c:v>
                </c:pt>
                <c:pt idx="1663">
                  <c:v>0.666794216632843</c:v>
                </c:pt>
                <c:pt idx="1664">
                  <c:v>0.66707084178924603</c:v>
                </c:pt>
                <c:pt idx="1665">
                  <c:v>0.66733918190002395</c:v>
                </c:pt>
                <c:pt idx="1666">
                  <c:v>0.66760668754577601</c:v>
                </c:pt>
                <c:pt idx="1667">
                  <c:v>0.66786346435546895</c:v>
                </c:pt>
                <c:pt idx="1668">
                  <c:v>0.66811451911926301</c:v>
                </c:pt>
                <c:pt idx="1669">
                  <c:v>0.66837630271911597</c:v>
                </c:pt>
                <c:pt idx="1670">
                  <c:v>0.66864869594573995</c:v>
                </c:pt>
                <c:pt idx="1671">
                  <c:v>0.66891888380050701</c:v>
                </c:pt>
                <c:pt idx="1672">
                  <c:v>0.66918472051620492</c:v>
                </c:pt>
                <c:pt idx="1673">
                  <c:v>0.66945091485977193</c:v>
                </c:pt>
                <c:pt idx="1674">
                  <c:v>0.66971693038940394</c:v>
                </c:pt>
                <c:pt idx="1675">
                  <c:v>0.66998068094253493</c:v>
                </c:pt>
                <c:pt idx="1676">
                  <c:v>0.67021838426589997</c:v>
                </c:pt>
                <c:pt idx="1677">
                  <c:v>0.67045680284500098</c:v>
                </c:pt>
                <c:pt idx="1678">
                  <c:v>0.67070499658584593</c:v>
                </c:pt>
                <c:pt idx="1679">
                  <c:v>0.67095450162887593</c:v>
                </c:pt>
                <c:pt idx="1680">
                  <c:v>0.67115983963012693</c:v>
                </c:pt>
                <c:pt idx="1681">
                  <c:v>0.67135581970214797</c:v>
                </c:pt>
                <c:pt idx="1682">
                  <c:v>0.67153683900833094</c:v>
                </c:pt>
                <c:pt idx="1683">
                  <c:v>0.67171189785003693</c:v>
                </c:pt>
                <c:pt idx="1684">
                  <c:v>0.67189196348190294</c:v>
                </c:pt>
                <c:pt idx="1685">
                  <c:v>0.67207679748535198</c:v>
                </c:pt>
                <c:pt idx="1686">
                  <c:v>0.672259485721588</c:v>
                </c:pt>
                <c:pt idx="1687">
                  <c:v>0.67243794202804597</c:v>
                </c:pt>
                <c:pt idx="1688">
                  <c:v>0.67261115312576303</c:v>
                </c:pt>
                <c:pt idx="1689">
                  <c:v>0.67276982069015501</c:v>
                </c:pt>
                <c:pt idx="1690">
                  <c:v>0.67292491197586102</c:v>
                </c:pt>
                <c:pt idx="1691">
                  <c:v>0.67305955886840796</c:v>
                </c:pt>
                <c:pt idx="1692">
                  <c:v>0.67319307327270494</c:v>
                </c:pt>
                <c:pt idx="1693">
                  <c:v>0.67331186532974197</c:v>
                </c:pt>
                <c:pt idx="1694">
                  <c:v>0.67343095541000397</c:v>
                </c:pt>
                <c:pt idx="1695">
                  <c:v>0.67355582714080797</c:v>
                </c:pt>
                <c:pt idx="1696">
                  <c:v>0.67368147373199494</c:v>
                </c:pt>
                <c:pt idx="1697">
                  <c:v>0.673768854141235</c:v>
                </c:pt>
                <c:pt idx="1698">
                  <c:v>0.67384300231933603</c:v>
                </c:pt>
                <c:pt idx="1699">
                  <c:v>0.67388544082641599</c:v>
                </c:pt>
                <c:pt idx="1700">
                  <c:v>0.67391119003295896</c:v>
                </c:pt>
                <c:pt idx="1701">
                  <c:v>0.67394844293594403</c:v>
                </c:pt>
                <c:pt idx="1702">
                  <c:v>0.67399970293044997</c:v>
                </c:pt>
                <c:pt idx="1703">
                  <c:v>0.67404285669326802</c:v>
                </c:pt>
                <c:pt idx="1704">
                  <c:v>0.67406711578369094</c:v>
                </c:pt>
                <c:pt idx="1705">
                  <c:v>0.67408148050308203</c:v>
                </c:pt>
                <c:pt idx="1706">
                  <c:v>0.67406634092330897</c:v>
                </c:pt>
                <c:pt idx="1707">
                  <c:v>0.67405018806457495</c:v>
                </c:pt>
                <c:pt idx="1708">
                  <c:v>0.67402998208999598</c:v>
                </c:pt>
                <c:pt idx="1709">
                  <c:v>0.67400929927825903</c:v>
                </c:pt>
                <c:pt idx="1710">
                  <c:v>0.67395356893539393</c:v>
                </c:pt>
                <c:pt idx="1711">
                  <c:v>0.67389682531356798</c:v>
                </c:pt>
                <c:pt idx="1712">
                  <c:v>0.67383346557617196</c:v>
                </c:pt>
                <c:pt idx="1713">
                  <c:v>0.67376980781555196</c:v>
                </c:pt>
                <c:pt idx="1714">
                  <c:v>0.67371157407760596</c:v>
                </c:pt>
                <c:pt idx="1715">
                  <c:v>0.67365590333938596</c:v>
                </c:pt>
                <c:pt idx="1716">
                  <c:v>0.67357347011566193</c:v>
                </c:pt>
                <c:pt idx="1717">
                  <c:v>0.67347321510314895</c:v>
                </c:pt>
                <c:pt idx="1718">
                  <c:v>0.67337093353271493</c:v>
                </c:pt>
                <c:pt idx="1719">
                  <c:v>0.67326781749725295</c:v>
                </c:pt>
                <c:pt idx="1720">
                  <c:v>0.67315927743911697</c:v>
                </c:pt>
                <c:pt idx="1721">
                  <c:v>0.67304829359054597</c:v>
                </c:pt>
                <c:pt idx="1722">
                  <c:v>0.67293486595153795</c:v>
                </c:pt>
                <c:pt idx="1723">
                  <c:v>0.67280731201171895</c:v>
                </c:pt>
                <c:pt idx="1724">
                  <c:v>0.67267820835113501</c:v>
                </c:pt>
                <c:pt idx="1725">
                  <c:v>0.67254666090011594</c:v>
                </c:pt>
                <c:pt idx="1726">
                  <c:v>0.67241457700729401</c:v>
                </c:pt>
                <c:pt idx="1727">
                  <c:v>0.672281718254089</c:v>
                </c:pt>
                <c:pt idx="1728">
                  <c:v>0.672148442268372</c:v>
                </c:pt>
                <c:pt idx="1729">
                  <c:v>0.67199829816818202</c:v>
                </c:pt>
                <c:pt idx="1730">
                  <c:v>0.67184481620788594</c:v>
                </c:pt>
                <c:pt idx="1731">
                  <c:v>0.67166677713394196</c:v>
                </c:pt>
                <c:pt idx="1732">
                  <c:v>0.67148385047912595</c:v>
                </c:pt>
                <c:pt idx="1733">
                  <c:v>0.67129019498825093</c:v>
                </c:pt>
                <c:pt idx="1734">
                  <c:v>0.67109016180038494</c:v>
                </c:pt>
                <c:pt idx="1735">
                  <c:v>0.67091903686523402</c:v>
                </c:pt>
                <c:pt idx="1736">
                  <c:v>0.67077223062515301</c:v>
                </c:pt>
                <c:pt idx="1737">
                  <c:v>0.67063567638397192</c:v>
                </c:pt>
                <c:pt idx="1738">
                  <c:v>0.670519983768463</c:v>
                </c:pt>
                <c:pt idx="1739">
                  <c:v>0.67041215896606399</c:v>
                </c:pt>
                <c:pt idx="1740">
                  <c:v>0.67031893730163594</c:v>
                </c:pt>
                <c:pt idx="1741">
                  <c:v>0.67023769617080697</c:v>
                </c:pt>
                <c:pt idx="1742">
                  <c:v>0.67019293308258099</c:v>
                </c:pt>
                <c:pt idx="1743">
                  <c:v>0.67014727592468293</c:v>
                </c:pt>
                <c:pt idx="1744">
                  <c:v>0.67008516788482697</c:v>
                </c:pt>
                <c:pt idx="1745">
                  <c:v>0.67002449035644496</c:v>
                </c:pt>
                <c:pt idx="1746">
                  <c:v>0.66996613740920996</c:v>
                </c:pt>
                <c:pt idx="1747">
                  <c:v>0.66990569829940794</c:v>
                </c:pt>
                <c:pt idx="1748">
                  <c:v>0.66978946924209593</c:v>
                </c:pt>
                <c:pt idx="1749">
                  <c:v>0.66966221332550002</c:v>
                </c:pt>
                <c:pt idx="1750">
                  <c:v>0.66947052478790303</c:v>
                </c:pt>
                <c:pt idx="1751">
                  <c:v>0.66925547122955298</c:v>
                </c:pt>
                <c:pt idx="1752">
                  <c:v>0.66900435686111492</c:v>
                </c:pt>
                <c:pt idx="1753">
                  <c:v>0.66873154640197796</c:v>
                </c:pt>
                <c:pt idx="1754">
                  <c:v>0.668408727645874</c:v>
                </c:pt>
                <c:pt idx="1755">
                  <c:v>0.66805026531219502</c:v>
                </c:pt>
                <c:pt idx="1756">
                  <c:v>0.66765228509902996</c:v>
                </c:pt>
                <c:pt idx="1757">
                  <c:v>0.66722247600555395</c:v>
                </c:pt>
                <c:pt idx="1758">
                  <c:v>0.66678295135498</c:v>
                </c:pt>
                <c:pt idx="1759">
                  <c:v>0.66634396314621003</c:v>
                </c:pt>
                <c:pt idx="1760">
                  <c:v>0.66592935323715197</c:v>
                </c:pt>
                <c:pt idx="1761">
                  <c:v>0.66562811136245703</c:v>
                </c:pt>
                <c:pt idx="1762">
                  <c:v>0.66533741950988801</c:v>
                </c:pt>
                <c:pt idx="1763">
                  <c:v>0.66513279676437398</c:v>
                </c:pt>
                <c:pt idx="1764">
                  <c:v>0.66493437290191693</c:v>
                </c:pt>
                <c:pt idx="1765">
                  <c:v>0.66482511758804297</c:v>
                </c:pt>
                <c:pt idx="1766">
                  <c:v>0.66471693515777597</c:v>
                </c:pt>
                <c:pt idx="1767">
                  <c:v>0.66467247009277297</c:v>
                </c:pt>
                <c:pt idx="1768">
                  <c:v>0.66462711095809901</c:v>
                </c:pt>
                <c:pt idx="1769">
                  <c:v>0.66461423635482797</c:v>
                </c:pt>
                <c:pt idx="1770">
                  <c:v>0.66459623575210602</c:v>
                </c:pt>
                <c:pt idx="1771">
                  <c:v>0.66452322006225595</c:v>
                </c:pt>
                <c:pt idx="1772">
                  <c:v>0.66442070007324194</c:v>
                </c:pt>
                <c:pt idx="1773">
                  <c:v>0.66424045562744094</c:v>
                </c:pt>
                <c:pt idx="1774">
                  <c:v>0.66399977207183802</c:v>
                </c:pt>
                <c:pt idx="1775">
                  <c:v>0.66370419263839697</c:v>
                </c:pt>
                <c:pt idx="1776">
                  <c:v>0.663345670700073</c:v>
                </c:pt>
                <c:pt idx="1777">
                  <c:v>0.66289434432983396</c:v>
                </c:pt>
                <c:pt idx="1778">
                  <c:v>0.662308132648468</c:v>
                </c:pt>
                <c:pt idx="1779">
                  <c:v>0.66165444850921595</c:v>
                </c:pt>
                <c:pt idx="1780">
                  <c:v>0.66087255477905293</c:v>
                </c:pt>
                <c:pt idx="1781">
                  <c:v>0.66004166603088399</c:v>
                </c:pt>
                <c:pt idx="1782">
                  <c:v>0.658992743492126</c:v>
                </c:pt>
                <c:pt idx="1783">
                  <c:v>0.65791783332824694</c:v>
                </c:pt>
                <c:pt idx="1784">
                  <c:v>0.65670678615570099</c:v>
                </c:pt>
                <c:pt idx="1785">
                  <c:v>0.65547589063644396</c:v>
                </c:pt>
                <c:pt idx="1786">
                  <c:v>0.65395704507827801</c:v>
                </c:pt>
                <c:pt idx="1787">
                  <c:v>0.65241918563842793</c:v>
                </c:pt>
                <c:pt idx="1788">
                  <c:v>0.65074357986450193</c:v>
                </c:pt>
                <c:pt idx="1789">
                  <c:v>0.64904490709304796</c:v>
                </c:pt>
                <c:pt idx="1790">
                  <c:v>0.647032475471497</c:v>
                </c:pt>
                <c:pt idx="1791">
                  <c:v>0.64495352506637593</c:v>
                </c:pt>
                <c:pt idx="1792">
                  <c:v>0.64279875755310101</c:v>
                </c:pt>
                <c:pt idx="1793">
                  <c:v>0.64061746597289992</c:v>
                </c:pt>
                <c:pt idx="1794">
                  <c:v>0.63820407390594502</c:v>
                </c:pt>
                <c:pt idx="1795">
                  <c:v>0.63566366434097299</c:v>
                </c:pt>
                <c:pt idx="1796">
                  <c:v>0.63312045335769696</c:v>
                </c:pt>
                <c:pt idx="1797">
                  <c:v>0.630586421489716</c:v>
                </c:pt>
                <c:pt idx="1798">
                  <c:v>0.62796649932861293</c:v>
                </c:pt>
                <c:pt idx="1799">
                  <c:v>0.62526217699050901</c:v>
                </c:pt>
                <c:pt idx="1800">
                  <c:v>0.62257561683654794</c:v>
                </c:pt>
                <c:pt idx="1801">
                  <c:v>0.61995021104812598</c:v>
                </c:pt>
                <c:pt idx="1802">
                  <c:v>0.617294526100159</c:v>
                </c:pt>
                <c:pt idx="1803">
                  <c:v>0.61461160182952901</c:v>
                </c:pt>
                <c:pt idx="1804">
                  <c:v>0.61194739341735793</c:v>
                </c:pt>
                <c:pt idx="1805">
                  <c:v>0.60943249464034999</c:v>
                </c:pt>
                <c:pt idx="1806">
                  <c:v>0.60691133737564096</c:v>
                </c:pt>
                <c:pt idx="1807">
                  <c:v>0.60447112321853602</c:v>
                </c:pt>
                <c:pt idx="1808">
                  <c:v>0.60203454494476294</c:v>
                </c:pt>
                <c:pt idx="1809">
                  <c:v>0.59987187981605505</c:v>
                </c:pt>
                <c:pt idx="1810">
                  <c:v>0.59771744012832606</c:v>
                </c:pt>
                <c:pt idx="1811">
                  <c:v>0.59561780691146904</c:v>
                </c:pt>
                <c:pt idx="1812">
                  <c:v>0.59352040886878998</c:v>
                </c:pt>
                <c:pt idx="1813">
                  <c:v>0.59173316359520001</c:v>
                </c:pt>
                <c:pt idx="1814">
                  <c:v>0.59000287055969203</c:v>
                </c:pt>
                <c:pt idx="1815">
                  <c:v>0.58840773105621302</c:v>
                </c:pt>
                <c:pt idx="1816">
                  <c:v>0.58685634136200004</c:v>
                </c:pt>
                <c:pt idx="1817">
                  <c:v>0.58550933599471999</c:v>
                </c:pt>
                <c:pt idx="1818">
                  <c:v>0.58426917195320105</c:v>
                </c:pt>
                <c:pt idx="1819">
                  <c:v>0.583112215995789</c:v>
                </c:pt>
                <c:pt idx="1820">
                  <c:v>0.58200285434722898</c:v>
                </c:pt>
                <c:pt idx="1821">
                  <c:v>0.581009066104889</c:v>
                </c:pt>
                <c:pt idx="1822">
                  <c:v>0.58012375831604002</c:v>
                </c:pt>
                <c:pt idx="1823">
                  <c:v>0.57930338978767404</c:v>
                </c:pt>
                <c:pt idx="1824">
                  <c:v>0.57858402132987996</c:v>
                </c:pt>
                <c:pt idx="1825">
                  <c:v>0.57792157530784605</c:v>
                </c:pt>
                <c:pt idx="1826">
                  <c:v>0.57736486792564401</c:v>
                </c:pt>
                <c:pt idx="1827">
                  <c:v>0.57683718800544703</c:v>
                </c:pt>
                <c:pt idx="1828">
                  <c:v>0.57641295194625897</c:v>
                </c:pt>
                <c:pt idx="1829">
                  <c:v>0.57601839900016805</c:v>
                </c:pt>
                <c:pt idx="1830">
                  <c:v>0.57573852539062498</c:v>
                </c:pt>
                <c:pt idx="1831">
                  <c:v>0.57547608613967904</c:v>
                </c:pt>
                <c:pt idx="1832">
                  <c:v>0.57535538673400899</c:v>
                </c:pt>
                <c:pt idx="1833">
                  <c:v>0.57524118423461901</c:v>
                </c:pt>
                <c:pt idx="1834">
                  <c:v>0.57512766718864405</c:v>
                </c:pt>
                <c:pt idx="1835">
                  <c:v>0.57501158714294398</c:v>
                </c:pt>
                <c:pt idx="1836">
                  <c:v>0.57489634156227098</c:v>
                </c:pt>
                <c:pt idx="1837">
                  <c:v>0.57476640343666097</c:v>
                </c:pt>
                <c:pt idx="1838">
                  <c:v>0.574520146846771</c:v>
                </c:pt>
                <c:pt idx="1839">
                  <c:v>0.57424113750457806</c:v>
                </c:pt>
                <c:pt idx="1840">
                  <c:v>0.57374767065048204</c:v>
                </c:pt>
                <c:pt idx="1841">
                  <c:v>0.57316816449165298</c:v>
                </c:pt>
                <c:pt idx="1842">
                  <c:v>0.57233265638351405</c:v>
                </c:pt>
                <c:pt idx="1843">
                  <c:v>0.57136121988296495</c:v>
                </c:pt>
                <c:pt idx="1844">
                  <c:v>0.570004767179489</c:v>
                </c:pt>
                <c:pt idx="1845">
                  <c:v>0.56835389733314501</c:v>
                </c:pt>
                <c:pt idx="1846">
                  <c:v>0.56628633141517604</c:v>
                </c:pt>
                <c:pt idx="1847">
                  <c:v>0.56387672424316404</c:v>
                </c:pt>
                <c:pt idx="1848">
                  <c:v>0.56104961633682304</c:v>
                </c:pt>
                <c:pt idx="1849">
                  <c:v>0.55781731605529805</c:v>
                </c:pt>
                <c:pt idx="1850">
                  <c:v>0.55436558127403301</c:v>
                </c:pt>
                <c:pt idx="1851">
                  <c:v>0.55079353451728796</c:v>
                </c:pt>
                <c:pt idx="1852">
                  <c:v>0.547130471467972</c:v>
                </c:pt>
                <c:pt idx="1853">
                  <c:v>0.54364169239997906</c:v>
                </c:pt>
                <c:pt idx="1854">
                  <c:v>0.54035577774047905</c:v>
                </c:pt>
                <c:pt idx="1855">
                  <c:v>0.53806791305542001</c:v>
                </c:pt>
                <c:pt idx="1856">
                  <c:v>0.53607863783836396</c:v>
                </c:pt>
                <c:pt idx="1857">
                  <c:v>0.535700207948685</c:v>
                </c:pt>
                <c:pt idx="1858">
                  <c:v>0.535625463724136</c:v>
                </c:pt>
                <c:pt idx="1859">
                  <c:v>0.53741884827613795</c:v>
                </c:pt>
                <c:pt idx="1860">
                  <c:v>0.53946290016174303</c:v>
                </c:pt>
                <c:pt idx="1861">
                  <c:v>0.54342398643493706</c:v>
                </c:pt>
                <c:pt idx="1862">
                  <c:v>0.54755193591117901</c:v>
                </c:pt>
                <c:pt idx="1863">
                  <c:v>0.55272371172904999</c:v>
                </c:pt>
                <c:pt idx="1864">
                  <c:v>0.55794522762298604</c:v>
                </c:pt>
                <c:pt idx="1865">
                  <c:v>0.56379429101944001</c:v>
                </c:pt>
                <c:pt idx="1866">
                  <c:v>0.56962428092956496</c:v>
                </c:pt>
                <c:pt idx="1867">
                  <c:v>0.57510614991188003</c:v>
                </c:pt>
                <c:pt idx="1868">
                  <c:v>0.58046448826789898</c:v>
                </c:pt>
                <c:pt idx="1869">
                  <c:v>0.585417544841766</c:v>
                </c:pt>
                <c:pt idx="1870">
                  <c:v>0.590253269672394</c:v>
                </c:pt>
                <c:pt idx="1871">
                  <c:v>0.59416399002075204</c:v>
                </c:pt>
                <c:pt idx="1872">
                  <c:v>0.59778559803962705</c:v>
                </c:pt>
                <c:pt idx="1873">
                  <c:v>0.60081413984298693</c:v>
                </c:pt>
                <c:pt idx="1874">
                  <c:v>0.60361430644989</c:v>
                </c:pt>
                <c:pt idx="1875">
                  <c:v>0.60591617822647093</c:v>
                </c:pt>
                <c:pt idx="1876">
                  <c:v>0.60796359777450593</c:v>
                </c:pt>
                <c:pt idx="1877">
                  <c:v>0.60971496105194101</c:v>
                </c:pt>
                <c:pt idx="1878">
                  <c:v>0.61126396656036397</c:v>
                </c:pt>
                <c:pt idx="1879">
                  <c:v>0.61257115602493295</c:v>
                </c:pt>
                <c:pt idx="1880">
                  <c:v>0.61365554332733196</c:v>
                </c:pt>
                <c:pt idx="1881">
                  <c:v>0.614550745487213</c:v>
                </c:pt>
                <c:pt idx="1882">
                  <c:v>0.61524388790130602</c:v>
                </c:pt>
                <c:pt idx="1883">
                  <c:v>0.61586472988128693</c:v>
                </c:pt>
                <c:pt idx="1884">
                  <c:v>0.61637876033783001</c:v>
                </c:pt>
                <c:pt idx="1885">
                  <c:v>0.61681131124496502</c:v>
                </c:pt>
                <c:pt idx="1886">
                  <c:v>0.61710504293441792</c:v>
                </c:pt>
                <c:pt idx="1887">
                  <c:v>0.61733863353729201</c:v>
                </c:pt>
                <c:pt idx="1888">
                  <c:v>0.61743942499160798</c:v>
                </c:pt>
                <c:pt idx="1889">
                  <c:v>0.61752573251724197</c:v>
                </c:pt>
                <c:pt idx="1890">
                  <c:v>0.61754474639892598</c:v>
                </c:pt>
                <c:pt idx="1891">
                  <c:v>0.61754730939865099</c:v>
                </c:pt>
                <c:pt idx="1892">
                  <c:v>0.61751613616943402</c:v>
                </c:pt>
                <c:pt idx="1893">
                  <c:v>0.61749014854431195</c:v>
                </c:pt>
                <c:pt idx="1894">
                  <c:v>0.61745259761810301</c:v>
                </c:pt>
                <c:pt idx="1895">
                  <c:v>0.61740926504135096</c:v>
                </c:pt>
                <c:pt idx="1896">
                  <c:v>0.61733720302581796</c:v>
                </c:pt>
                <c:pt idx="1897">
                  <c:v>0.61725906133651698</c:v>
                </c:pt>
                <c:pt idx="1898">
                  <c:v>0.61712852716445898</c:v>
                </c:pt>
                <c:pt idx="1899">
                  <c:v>0.61699882745742796</c:v>
                </c:pt>
                <c:pt idx="1900">
                  <c:v>0.61687496900558503</c:v>
                </c:pt>
                <c:pt idx="1901">
                  <c:v>0.61674592494964597</c:v>
                </c:pt>
                <c:pt idx="1902">
                  <c:v>0.61662462949752794</c:v>
                </c:pt>
                <c:pt idx="1903">
                  <c:v>0.616509473323822</c:v>
                </c:pt>
                <c:pt idx="1904">
                  <c:v>0.61639878749847399</c:v>
                </c:pt>
                <c:pt idx="1905">
                  <c:v>0.61628190279007</c:v>
                </c:pt>
                <c:pt idx="1906">
                  <c:v>0.61615214347839398</c:v>
                </c:pt>
                <c:pt idx="1907">
                  <c:v>0.61602154970169098</c:v>
                </c:pt>
                <c:pt idx="1908">
                  <c:v>0.61595950126647903</c:v>
                </c:pt>
                <c:pt idx="1909">
                  <c:v>0.61592206954956097</c:v>
                </c:pt>
                <c:pt idx="1910">
                  <c:v>0.61591533422470102</c:v>
                </c:pt>
                <c:pt idx="1911">
                  <c:v>0.61592385768890401</c:v>
                </c:pt>
                <c:pt idx="1912">
                  <c:v>0.61588565111160298</c:v>
                </c:pt>
                <c:pt idx="1913">
                  <c:v>0.61581567525863601</c:v>
                </c:pt>
                <c:pt idx="1914">
                  <c:v>0.61578938961029095</c:v>
                </c:pt>
                <c:pt idx="1915">
                  <c:v>0.61578778028488201</c:v>
                </c:pt>
                <c:pt idx="1916">
                  <c:v>0.61573932170867895</c:v>
                </c:pt>
                <c:pt idx="1917">
                  <c:v>0.61565515995025599</c:v>
                </c:pt>
                <c:pt idx="1918">
                  <c:v>0.61552599668502794</c:v>
                </c:pt>
                <c:pt idx="1919">
                  <c:v>0.61534777879714997</c:v>
                </c:pt>
                <c:pt idx="1920">
                  <c:v>0.61514142751693701</c:v>
                </c:pt>
                <c:pt idx="1921">
                  <c:v>0.61490509510040303</c:v>
                </c:pt>
                <c:pt idx="1922">
                  <c:v>0.61465004682540902</c:v>
                </c:pt>
                <c:pt idx="1923">
                  <c:v>0.61437419652938796</c:v>
                </c:pt>
                <c:pt idx="1924">
                  <c:v>0.61404106616973897</c:v>
                </c:pt>
                <c:pt idx="1925">
                  <c:v>0.61363205909729002</c:v>
                </c:pt>
                <c:pt idx="1926">
                  <c:v>0.61320034265518197</c:v>
                </c:pt>
                <c:pt idx="1927">
                  <c:v>0.61272147893905593</c:v>
                </c:pt>
                <c:pt idx="1928">
                  <c:v>0.61224589347839398</c:v>
                </c:pt>
                <c:pt idx="1929">
                  <c:v>0.61178598403930695</c:v>
                </c:pt>
                <c:pt idx="1930">
                  <c:v>0.61130700111389202</c:v>
                </c:pt>
                <c:pt idx="1931">
                  <c:v>0.61080101728439296</c:v>
                </c:pt>
                <c:pt idx="1932">
                  <c:v>0.61029193401336701</c:v>
                </c:pt>
                <c:pt idx="1933">
                  <c:v>0.60979685783386195</c:v>
                </c:pt>
                <c:pt idx="1934">
                  <c:v>0.60927591323852492</c:v>
                </c:pt>
                <c:pt idx="1935">
                  <c:v>0.60865715742111193</c:v>
                </c:pt>
                <c:pt idx="1936">
                  <c:v>0.60804513692855799</c:v>
                </c:pt>
                <c:pt idx="1937">
                  <c:v>0.60750702619552599</c:v>
                </c:pt>
                <c:pt idx="1938">
                  <c:v>0.60695353746414193</c:v>
                </c:pt>
                <c:pt idx="1939">
                  <c:v>0.60635921955108596</c:v>
                </c:pt>
                <c:pt idx="1940">
                  <c:v>0.60576913356780993</c:v>
                </c:pt>
                <c:pt idx="1941">
                  <c:v>0.60526446104049703</c:v>
                </c:pt>
                <c:pt idx="1942">
                  <c:v>0.60474679470062298</c:v>
                </c:pt>
                <c:pt idx="1943">
                  <c:v>0.60417071580886794</c:v>
                </c:pt>
                <c:pt idx="1944">
                  <c:v>0.60358986854553198</c:v>
                </c:pt>
                <c:pt idx="1945">
                  <c:v>0.60311559438705398</c:v>
                </c:pt>
                <c:pt idx="1946">
                  <c:v>0.60263464450836202</c:v>
                </c:pt>
                <c:pt idx="1947">
                  <c:v>0.60216001272201503</c:v>
                </c:pt>
                <c:pt idx="1948">
                  <c:v>0.60167834758758498</c:v>
                </c:pt>
                <c:pt idx="1949">
                  <c:v>0.60130838155746502</c:v>
                </c:pt>
                <c:pt idx="1950">
                  <c:v>0.60093621015548693</c:v>
                </c:pt>
                <c:pt idx="1951">
                  <c:v>0.60053507089614899</c:v>
                </c:pt>
                <c:pt idx="1952">
                  <c:v>0.60012594461440993</c:v>
                </c:pt>
                <c:pt idx="1953">
                  <c:v>0.59972036480903601</c:v>
                </c:pt>
                <c:pt idx="1954">
                  <c:v>0.59930980801582301</c:v>
                </c:pt>
                <c:pt idx="1955">
                  <c:v>0.59893859028816199</c:v>
                </c:pt>
                <c:pt idx="1956">
                  <c:v>0.59856913089752195</c:v>
                </c:pt>
                <c:pt idx="1957">
                  <c:v>0.59825924634933503</c:v>
                </c:pt>
                <c:pt idx="1958">
                  <c:v>0.59795648455619799</c:v>
                </c:pt>
                <c:pt idx="1959">
                  <c:v>0.597631639242172</c:v>
                </c:pt>
                <c:pt idx="1960">
                  <c:v>0.59729922413825998</c:v>
                </c:pt>
                <c:pt idx="1961">
                  <c:v>0.59706158041954005</c:v>
                </c:pt>
                <c:pt idx="1962">
                  <c:v>0.59684554338455198</c:v>
                </c:pt>
                <c:pt idx="1963">
                  <c:v>0.59667075276374804</c:v>
                </c:pt>
                <c:pt idx="1964">
                  <c:v>0.59650678038597105</c:v>
                </c:pt>
                <c:pt idx="1965">
                  <c:v>0.59636611342430101</c:v>
                </c:pt>
                <c:pt idx="1966">
                  <c:v>0.59623224139213604</c:v>
                </c:pt>
                <c:pt idx="1967">
                  <c:v>0.59614393711090097</c:v>
                </c:pt>
                <c:pt idx="1968">
                  <c:v>0.59607184529304502</c:v>
                </c:pt>
                <c:pt idx="1969">
                  <c:v>0.59608141183853103</c:v>
                </c:pt>
                <c:pt idx="1970">
                  <c:v>0.59612572789192197</c:v>
                </c:pt>
                <c:pt idx="1971">
                  <c:v>0.59619504809379598</c:v>
                </c:pt>
                <c:pt idx="1972">
                  <c:v>0.59627801775932299</c:v>
                </c:pt>
                <c:pt idx="1973">
                  <c:v>0.59639627337455803</c:v>
                </c:pt>
                <c:pt idx="1974">
                  <c:v>0.59652934074401898</c:v>
                </c:pt>
                <c:pt idx="1975">
                  <c:v>0.59669447541236897</c:v>
                </c:pt>
                <c:pt idx="1976">
                  <c:v>0.59687922000884996</c:v>
                </c:pt>
                <c:pt idx="1977">
                  <c:v>0.59708554148673998</c:v>
                </c:pt>
                <c:pt idx="1978">
                  <c:v>0.59730932712554896</c:v>
                </c:pt>
                <c:pt idx="1979">
                  <c:v>0.59752518534660304</c:v>
                </c:pt>
                <c:pt idx="1980">
                  <c:v>0.597732937335968</c:v>
                </c:pt>
                <c:pt idx="1981">
                  <c:v>0.59798443913459798</c:v>
                </c:pt>
                <c:pt idx="1982">
                  <c:v>0.59827978014946004</c:v>
                </c:pt>
                <c:pt idx="1983">
                  <c:v>0.59858453869819606</c:v>
                </c:pt>
                <c:pt idx="1984">
                  <c:v>0.59890321493148801</c:v>
                </c:pt>
                <c:pt idx="1985">
                  <c:v>0.59909937381744405</c:v>
                </c:pt>
                <c:pt idx="1986">
                  <c:v>0.59921333789825404</c:v>
                </c:pt>
                <c:pt idx="1987">
                  <c:v>0.59917545914650006</c:v>
                </c:pt>
                <c:pt idx="1988">
                  <c:v>0.59899840354919398</c:v>
                </c:pt>
                <c:pt idx="1989">
                  <c:v>0.598785644769669</c:v>
                </c:pt>
                <c:pt idx="1990">
                  <c:v>0.59854058027267498</c:v>
                </c:pt>
                <c:pt idx="1991">
                  <c:v>0.59815422296524001</c:v>
                </c:pt>
                <c:pt idx="1992">
                  <c:v>0.59762880802154505</c:v>
                </c:pt>
                <c:pt idx="1993">
                  <c:v>0.59703586101532002</c:v>
                </c:pt>
                <c:pt idx="1994">
                  <c:v>0.59637714028358502</c:v>
                </c:pt>
                <c:pt idx="1995">
                  <c:v>0.59571931362152097</c:v>
                </c:pt>
                <c:pt idx="1996">
                  <c:v>0.595040386915207</c:v>
                </c:pt>
                <c:pt idx="1997">
                  <c:v>0.59430358409881601</c:v>
                </c:pt>
                <c:pt idx="1998">
                  <c:v>0.59349477887153601</c:v>
                </c:pt>
                <c:pt idx="1999">
                  <c:v>0.59268832802772498</c:v>
                </c:pt>
                <c:pt idx="2000">
                  <c:v>0.59185934662818895</c:v>
                </c:pt>
                <c:pt idx="2001">
                  <c:v>0.59111488461494399</c:v>
                </c:pt>
                <c:pt idx="2002">
                  <c:v>0.59045780301094097</c:v>
                </c:pt>
                <c:pt idx="2003">
                  <c:v>0.58989340662956202</c:v>
                </c:pt>
                <c:pt idx="2004">
                  <c:v>0.58944085836410498</c:v>
                </c:pt>
                <c:pt idx="2005">
                  <c:v>0.58909184336662301</c:v>
                </c:pt>
                <c:pt idx="2006">
                  <c:v>0.58885804414749099</c:v>
                </c:pt>
                <c:pt idx="2007">
                  <c:v>0.58867848515510601</c:v>
                </c:pt>
                <c:pt idx="2008">
                  <c:v>0.58857992887496902</c:v>
                </c:pt>
                <c:pt idx="2009">
                  <c:v>0.58848208785057099</c:v>
                </c:pt>
                <c:pt idx="2010">
                  <c:v>0.58846584558486903</c:v>
                </c:pt>
                <c:pt idx="2011">
                  <c:v>0.58844611644744904</c:v>
                </c:pt>
                <c:pt idx="2012">
                  <c:v>0.58843014240264901</c:v>
                </c:pt>
                <c:pt idx="2013">
                  <c:v>0.58834931850433403</c:v>
                </c:pt>
                <c:pt idx="2014">
                  <c:v>0.58822274804115304</c:v>
                </c:pt>
                <c:pt idx="2015">
                  <c:v>0.58800551891326902</c:v>
                </c:pt>
                <c:pt idx="2016">
                  <c:v>0.58767787218093903</c:v>
                </c:pt>
                <c:pt idx="2017">
                  <c:v>0.58725193738937398</c:v>
                </c:pt>
                <c:pt idx="2018">
                  <c:v>0.586682713031769</c:v>
                </c:pt>
                <c:pt idx="2019">
                  <c:v>0.58597240447998</c:v>
                </c:pt>
                <c:pt idx="2020">
                  <c:v>0.58507213592529306</c:v>
                </c:pt>
                <c:pt idx="2021">
                  <c:v>0.58411118984222399</c:v>
                </c:pt>
                <c:pt idx="2022">
                  <c:v>0.58303014039993295</c:v>
                </c:pt>
                <c:pt idx="2023">
                  <c:v>0.58194348812103303</c:v>
                </c:pt>
                <c:pt idx="2024">
                  <c:v>0.58080685734748805</c:v>
                </c:pt>
                <c:pt idx="2025">
                  <c:v>0.57970908880233796</c:v>
                </c:pt>
                <c:pt idx="2026">
                  <c:v>0.57863698005676301</c:v>
                </c:pt>
                <c:pt idx="2027">
                  <c:v>0.57760039567947397</c:v>
                </c:pt>
                <c:pt idx="2028">
                  <c:v>0.57658845782279999</c:v>
                </c:pt>
                <c:pt idx="2029">
                  <c:v>0.57574406862258898</c:v>
                </c:pt>
                <c:pt idx="2030">
                  <c:v>0.57508874535560606</c:v>
                </c:pt>
                <c:pt idx="2031">
                  <c:v>0.57456783056259197</c:v>
                </c:pt>
                <c:pt idx="2032">
                  <c:v>0.57417217493057304</c:v>
                </c:pt>
                <c:pt idx="2033">
                  <c:v>0.57390130162239106</c:v>
                </c:pt>
                <c:pt idx="2034">
                  <c:v>0.57374624013900799</c:v>
                </c:pt>
                <c:pt idx="2035">
                  <c:v>0.57371372580528301</c:v>
                </c:pt>
                <c:pt idx="2036">
                  <c:v>0.57392028570175202</c:v>
                </c:pt>
                <c:pt idx="2037">
                  <c:v>0.57425049543380702</c:v>
                </c:pt>
                <c:pt idx="2038">
                  <c:v>0.57470518946647597</c:v>
                </c:pt>
                <c:pt idx="2039">
                  <c:v>0.57522136569023097</c:v>
                </c:pt>
                <c:pt idx="2040">
                  <c:v>0.57591051459312403</c:v>
                </c:pt>
                <c:pt idx="2041">
                  <c:v>0.57670525312423704</c:v>
                </c:pt>
                <c:pt idx="2042">
                  <c:v>0.57759300470352204</c:v>
                </c:pt>
                <c:pt idx="2043">
                  <c:v>0.57847962379455597</c:v>
                </c:pt>
                <c:pt idx="2044">
                  <c:v>0.57944286465644801</c:v>
                </c:pt>
                <c:pt idx="2045">
                  <c:v>0.58033350706100506</c:v>
                </c:pt>
                <c:pt idx="2046">
                  <c:v>0.58115256428718598</c:v>
                </c:pt>
                <c:pt idx="2047">
                  <c:v>0.581946885585785</c:v>
                </c:pt>
                <c:pt idx="2048">
                  <c:v>0.58282521963119505</c:v>
                </c:pt>
                <c:pt idx="2049">
                  <c:v>0.58359125852584803</c:v>
                </c:pt>
                <c:pt idx="2050">
                  <c:v>0.58426502943038905</c:v>
                </c:pt>
                <c:pt idx="2051">
                  <c:v>0.58489221930503799</c:v>
                </c:pt>
                <c:pt idx="2052">
                  <c:v>0.58540869355201697</c:v>
                </c:pt>
                <c:pt idx="2053">
                  <c:v>0.58572590947151204</c:v>
                </c:pt>
                <c:pt idx="2054">
                  <c:v>0.58593187332153296</c:v>
                </c:pt>
                <c:pt idx="2055">
                  <c:v>0.586122369766235</c:v>
                </c:pt>
                <c:pt idx="2056">
                  <c:v>0.58625203967094397</c:v>
                </c:pt>
                <c:pt idx="2057">
                  <c:v>0.58629251122474701</c:v>
                </c:pt>
                <c:pt idx="2058">
                  <c:v>0.58631966114044198</c:v>
                </c:pt>
                <c:pt idx="2059">
                  <c:v>0.58621025681495698</c:v>
                </c:pt>
                <c:pt idx="2060">
                  <c:v>0.58598280549049397</c:v>
                </c:pt>
                <c:pt idx="2061">
                  <c:v>0.58571968078613301</c:v>
                </c:pt>
                <c:pt idx="2062">
                  <c:v>0.58543962836265595</c:v>
                </c:pt>
                <c:pt idx="2063">
                  <c:v>0.58507955670356804</c:v>
                </c:pt>
                <c:pt idx="2064">
                  <c:v>0.58461452126503</c:v>
                </c:pt>
                <c:pt idx="2065">
                  <c:v>0.58434987664222704</c:v>
                </c:pt>
                <c:pt idx="2066">
                  <c:v>0.58406463861465496</c:v>
                </c:pt>
                <c:pt idx="2067">
                  <c:v>0.58347488045692397</c:v>
                </c:pt>
                <c:pt idx="2068">
                  <c:v>0.58281204700470002</c:v>
                </c:pt>
                <c:pt idx="2069">
                  <c:v>0.58216661810874903</c:v>
                </c:pt>
                <c:pt idx="2070">
                  <c:v>0.581581956148148</c:v>
                </c:pt>
                <c:pt idx="2071">
                  <c:v>0.58085594177246103</c:v>
                </c:pt>
                <c:pt idx="2072">
                  <c:v>0.58006650805473303</c:v>
                </c:pt>
                <c:pt idx="2073">
                  <c:v>0.57939154505729695</c:v>
                </c:pt>
                <c:pt idx="2074">
                  <c:v>0.57873958945274395</c:v>
                </c:pt>
                <c:pt idx="2075">
                  <c:v>0.57793769836425801</c:v>
                </c:pt>
                <c:pt idx="2076">
                  <c:v>0.57701814770698501</c:v>
                </c:pt>
                <c:pt idx="2077">
                  <c:v>0.575911408662796</c:v>
                </c:pt>
                <c:pt idx="2078">
                  <c:v>0.57476577758789105</c:v>
                </c:pt>
                <c:pt idx="2079">
                  <c:v>0.57375646233558697</c:v>
                </c:pt>
                <c:pt idx="2080">
                  <c:v>0.57268915176391599</c:v>
                </c:pt>
                <c:pt idx="2081">
                  <c:v>0.57144073247909499</c:v>
                </c:pt>
                <c:pt idx="2082">
                  <c:v>0.570139443874359</c:v>
                </c:pt>
                <c:pt idx="2083">
                  <c:v>0.56890679001808198</c:v>
                </c:pt>
                <c:pt idx="2084">
                  <c:v>0.56778208017349197</c:v>
                </c:pt>
                <c:pt idx="2085">
                  <c:v>0.566719955205917</c:v>
                </c:pt>
                <c:pt idx="2086">
                  <c:v>0.56553283929824805</c:v>
                </c:pt>
                <c:pt idx="2087">
                  <c:v>0.56425065398216201</c:v>
                </c:pt>
                <c:pt idx="2088">
                  <c:v>0.56302396059036297</c:v>
                </c:pt>
                <c:pt idx="2089">
                  <c:v>0.56197819709777797</c:v>
                </c:pt>
                <c:pt idx="2090">
                  <c:v>0.56094062924385102</c:v>
                </c:pt>
                <c:pt idx="2091">
                  <c:v>0.55995789766311599</c:v>
                </c:pt>
                <c:pt idx="2092">
                  <c:v>0.55913797616958605</c:v>
                </c:pt>
                <c:pt idx="2093">
                  <c:v>0.55854091644287096</c:v>
                </c:pt>
                <c:pt idx="2094">
                  <c:v>0.55798340439796401</c:v>
                </c:pt>
                <c:pt idx="2095">
                  <c:v>0.55733922719955398</c:v>
                </c:pt>
                <c:pt idx="2096">
                  <c:v>0.55667254924774201</c:v>
                </c:pt>
                <c:pt idx="2097">
                  <c:v>0.55616009831428503</c:v>
                </c:pt>
                <c:pt idx="2098">
                  <c:v>0.55566499233245903</c:v>
                </c:pt>
                <c:pt idx="2099">
                  <c:v>0.55518216490745498</c:v>
                </c:pt>
                <c:pt idx="2100">
                  <c:v>0.55452424883842499</c:v>
                </c:pt>
                <c:pt idx="2101">
                  <c:v>0.55388495922088599</c:v>
                </c:pt>
                <c:pt idx="2102">
                  <c:v>0.55345160365104695</c:v>
                </c:pt>
                <c:pt idx="2103">
                  <c:v>0.55283204317092904</c:v>
                </c:pt>
                <c:pt idx="2104">
                  <c:v>0.55225632190704299</c:v>
                </c:pt>
                <c:pt idx="2105">
                  <c:v>0.55197269320487996</c:v>
                </c:pt>
                <c:pt idx="2106">
                  <c:v>0.55165053009986897</c:v>
                </c:pt>
                <c:pt idx="2107">
                  <c:v>0.55121437311172505</c:v>
                </c:pt>
                <c:pt idx="2108">
                  <c:v>0.55063015818595895</c:v>
                </c:pt>
                <c:pt idx="2109">
                  <c:v>0.55025140047073395</c:v>
                </c:pt>
                <c:pt idx="2110">
                  <c:v>0.55002382993698096</c:v>
                </c:pt>
                <c:pt idx="2111">
                  <c:v>0.54950893521308897</c:v>
                </c:pt>
                <c:pt idx="2112">
                  <c:v>0.54901469349861098</c:v>
                </c:pt>
                <c:pt idx="2113">
                  <c:v>0.54888296723365804</c:v>
                </c:pt>
                <c:pt idx="2114">
                  <c:v>0.54885209202766405</c:v>
                </c:pt>
                <c:pt idx="2115">
                  <c:v>0.54824689626693701</c:v>
                </c:pt>
                <c:pt idx="2116">
                  <c:v>0.54747525453567503</c:v>
                </c:pt>
                <c:pt idx="2117">
                  <c:v>0.54688814878463698</c:v>
                </c:pt>
                <c:pt idx="2118">
                  <c:v>0.54614347815513598</c:v>
                </c:pt>
                <c:pt idx="2119">
                  <c:v>0.54583004713058503</c:v>
                </c:pt>
                <c:pt idx="2120">
                  <c:v>0.54556137919425995</c:v>
                </c:pt>
                <c:pt idx="2121">
                  <c:v>0.54517964124679597</c:v>
                </c:pt>
                <c:pt idx="2122">
                  <c:v>0.54488990306854201</c:v>
                </c:pt>
                <c:pt idx="2123">
                  <c:v>0.54439750909805296</c:v>
                </c:pt>
                <c:pt idx="2124">
                  <c:v>0.54398543238639796</c:v>
                </c:pt>
                <c:pt idx="2125">
                  <c:v>0.54309130311012299</c:v>
                </c:pt>
                <c:pt idx="2126">
                  <c:v>0.54178482890129098</c:v>
                </c:pt>
                <c:pt idx="2127">
                  <c:v>0.54085067510604901</c:v>
                </c:pt>
                <c:pt idx="2128">
                  <c:v>0.54015944004058802</c:v>
                </c:pt>
                <c:pt idx="2129">
                  <c:v>0.539236223697662</c:v>
                </c:pt>
                <c:pt idx="2130">
                  <c:v>0.53735015392303498</c:v>
                </c:pt>
                <c:pt idx="2131">
                  <c:v>0.53585461378097499</c:v>
                </c:pt>
                <c:pt idx="2132">
                  <c:v>0.53536511063575698</c:v>
                </c:pt>
                <c:pt idx="2133">
                  <c:v>0.53469026684761001</c:v>
                </c:pt>
                <c:pt idx="2134">
                  <c:v>0.534005290269852</c:v>
                </c:pt>
                <c:pt idx="2135">
                  <c:v>0.53361100554466201</c:v>
                </c:pt>
                <c:pt idx="2136">
                  <c:v>0.53285995721817003</c:v>
                </c:pt>
                <c:pt idx="2137">
                  <c:v>0.53253502249717699</c:v>
                </c:pt>
                <c:pt idx="2138">
                  <c:v>0.53271461129188502</c:v>
                </c:pt>
                <c:pt idx="2139">
                  <c:v>0.53194690346717799</c:v>
                </c:pt>
                <c:pt idx="2140">
                  <c:v>0.53072178959846505</c:v>
                </c:pt>
                <c:pt idx="2141">
                  <c:v>0.52944380640983602</c:v>
                </c:pt>
                <c:pt idx="2142">
                  <c:v>0.52842230200767504</c:v>
                </c:pt>
                <c:pt idx="2143">
                  <c:v>0.52820665240287801</c:v>
                </c:pt>
                <c:pt idx="2144">
                  <c:v>0.528222000598907</c:v>
                </c:pt>
                <c:pt idx="2145">
                  <c:v>0.52879810929298399</c:v>
                </c:pt>
                <c:pt idx="2146">
                  <c:v>0.52904669046401998</c:v>
                </c:pt>
                <c:pt idx="2147">
                  <c:v>0.528322076797485</c:v>
                </c:pt>
                <c:pt idx="2148">
                  <c:v>0.52738482356071503</c:v>
                </c:pt>
                <c:pt idx="2149">
                  <c:v>0.52616242170333904</c:v>
                </c:pt>
                <c:pt idx="2150">
                  <c:v>0.52645755410194406</c:v>
                </c:pt>
              </c:numCache>
            </c:numRef>
          </c:yVal>
          <c:smooth val="0"/>
          <c:extLst>
            <c:ext xmlns:c16="http://schemas.microsoft.com/office/drawing/2014/chart" uri="{C3380CC4-5D6E-409C-BE32-E72D297353CC}">
              <c16:uniqueId val="{00000001-1ABA-4B70-9392-445300FFCA9D}"/>
            </c:ext>
          </c:extLst>
        </c:ser>
        <c:ser>
          <c:idx val="2"/>
          <c:order val="2"/>
          <c:tx>
            <c:strRef>
              <c:f>'Dik+Kln'!$G$1</c:f>
              <c:strCache>
                <c:ptCount val="1"/>
                <c:pt idx="0">
                  <c:v>D-K 20:80</c:v>
                </c:pt>
              </c:strCache>
            </c:strRef>
          </c:tx>
          <c:spPr>
            <a:ln w="19050" cap="rnd">
              <a:solidFill>
                <a:schemeClr val="accent3"/>
              </a:solidFill>
              <a:round/>
            </a:ln>
            <a:effectLst/>
          </c:spPr>
          <c:marker>
            <c:symbol val="none"/>
          </c:marker>
          <c:xVal>
            <c:numRef>
              <c:f>'Dik+Kln'!$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Dik+Kln'!$G$2:$G$2152</c:f>
              <c:numCache>
                <c:formatCode>0.00000</c:formatCode>
                <c:ptCount val="2151"/>
                <c:pt idx="0">
                  <c:v>0.35518505871295902</c:v>
                </c:pt>
                <c:pt idx="1">
                  <c:v>0.36109539568424198</c:v>
                </c:pt>
                <c:pt idx="2">
                  <c:v>0.35825000405311602</c:v>
                </c:pt>
                <c:pt idx="3">
                  <c:v>0.38089516460895501</c:v>
                </c:pt>
                <c:pt idx="4">
                  <c:v>0.39189982116222399</c:v>
                </c:pt>
                <c:pt idx="5">
                  <c:v>0.39900105893611904</c:v>
                </c:pt>
                <c:pt idx="6">
                  <c:v>0.41091245114803299</c:v>
                </c:pt>
                <c:pt idx="7">
                  <c:v>0.42772414982318901</c:v>
                </c:pt>
                <c:pt idx="8">
                  <c:v>0.44042719602584801</c:v>
                </c:pt>
                <c:pt idx="9">
                  <c:v>0.44433822929859201</c:v>
                </c:pt>
                <c:pt idx="10">
                  <c:v>0.454244983196259</c:v>
                </c:pt>
                <c:pt idx="11">
                  <c:v>0.46355904340744003</c:v>
                </c:pt>
                <c:pt idx="12">
                  <c:v>0.47139917016029403</c:v>
                </c:pt>
                <c:pt idx="13">
                  <c:v>0.47187198400497399</c:v>
                </c:pt>
                <c:pt idx="14">
                  <c:v>0.47514863014221204</c:v>
                </c:pt>
                <c:pt idx="15">
                  <c:v>0.48195652365684499</c:v>
                </c:pt>
                <c:pt idx="16">
                  <c:v>0.49699146747589101</c:v>
                </c:pt>
                <c:pt idx="17">
                  <c:v>0.49558858275413503</c:v>
                </c:pt>
                <c:pt idx="18">
                  <c:v>0.49406118392944304</c:v>
                </c:pt>
                <c:pt idx="19">
                  <c:v>0.50149790644645709</c:v>
                </c:pt>
                <c:pt idx="20">
                  <c:v>0.509782803058624</c:v>
                </c:pt>
                <c:pt idx="21">
                  <c:v>0.51464290618896502</c:v>
                </c:pt>
                <c:pt idx="22">
                  <c:v>0.515912693738937</c:v>
                </c:pt>
                <c:pt idx="23">
                  <c:v>0.51937417387962304</c:v>
                </c:pt>
                <c:pt idx="24">
                  <c:v>0.52144448161125201</c:v>
                </c:pt>
                <c:pt idx="25">
                  <c:v>0.52119792699813794</c:v>
                </c:pt>
                <c:pt idx="26">
                  <c:v>0.51376233696937601</c:v>
                </c:pt>
                <c:pt idx="27">
                  <c:v>0.51586253643035906</c:v>
                </c:pt>
                <c:pt idx="28">
                  <c:v>0.52137209177017207</c:v>
                </c:pt>
                <c:pt idx="29">
                  <c:v>0.527334672212601</c:v>
                </c:pt>
                <c:pt idx="30">
                  <c:v>0.52858413457870501</c:v>
                </c:pt>
                <c:pt idx="31">
                  <c:v>0.52914519309997599</c:v>
                </c:pt>
                <c:pt idx="32">
                  <c:v>0.52973921298980708</c:v>
                </c:pt>
                <c:pt idx="33">
                  <c:v>0.53109077811241201</c:v>
                </c:pt>
                <c:pt idx="34">
                  <c:v>0.53326041698455806</c:v>
                </c:pt>
                <c:pt idx="35">
                  <c:v>0.53578971028327893</c:v>
                </c:pt>
                <c:pt idx="36">
                  <c:v>0.53709523081779498</c:v>
                </c:pt>
                <c:pt idx="37">
                  <c:v>0.53938133716583303</c:v>
                </c:pt>
                <c:pt idx="38">
                  <c:v>0.54132876992225598</c:v>
                </c:pt>
                <c:pt idx="39">
                  <c:v>0.54149640798568699</c:v>
                </c:pt>
                <c:pt idx="40">
                  <c:v>0.54274041652679395</c:v>
                </c:pt>
                <c:pt idx="41">
                  <c:v>0.54491816163063</c:v>
                </c:pt>
                <c:pt idx="42">
                  <c:v>0.548139137029648</c:v>
                </c:pt>
                <c:pt idx="43">
                  <c:v>0.54723368287086505</c:v>
                </c:pt>
                <c:pt idx="44">
                  <c:v>0.54873816370964101</c:v>
                </c:pt>
                <c:pt idx="45">
                  <c:v>0.55180938243866007</c:v>
                </c:pt>
                <c:pt idx="46">
                  <c:v>0.55110199451446507</c:v>
                </c:pt>
                <c:pt idx="47">
                  <c:v>0.55061612725257902</c:v>
                </c:pt>
                <c:pt idx="48">
                  <c:v>0.55069778561592098</c:v>
                </c:pt>
                <c:pt idx="49">
                  <c:v>0.55218861699104305</c:v>
                </c:pt>
                <c:pt idx="50">
                  <c:v>0.55365754365920994</c:v>
                </c:pt>
                <c:pt idx="51">
                  <c:v>0.55447910428047198</c:v>
                </c:pt>
                <c:pt idx="52">
                  <c:v>0.55430425405502304</c:v>
                </c:pt>
                <c:pt idx="53">
                  <c:v>0.55522297024726908</c:v>
                </c:pt>
                <c:pt idx="54">
                  <c:v>0.55614764690399199</c:v>
                </c:pt>
                <c:pt idx="55">
                  <c:v>0.55696446895599405</c:v>
                </c:pt>
                <c:pt idx="56">
                  <c:v>0.55721912980079702</c:v>
                </c:pt>
                <c:pt idx="57">
                  <c:v>0.55811951756477396</c:v>
                </c:pt>
                <c:pt idx="58">
                  <c:v>0.559108835458755</c:v>
                </c:pt>
                <c:pt idx="59">
                  <c:v>0.55913690924644499</c:v>
                </c:pt>
                <c:pt idx="60">
                  <c:v>0.55980570316314693</c:v>
                </c:pt>
                <c:pt idx="61">
                  <c:v>0.56056780815124507</c:v>
                </c:pt>
                <c:pt idx="62">
                  <c:v>0.56117276549339301</c:v>
                </c:pt>
                <c:pt idx="63">
                  <c:v>0.56085912585258502</c:v>
                </c:pt>
                <c:pt idx="64">
                  <c:v>0.56096984148025508</c:v>
                </c:pt>
                <c:pt idx="65">
                  <c:v>0.56165145039558406</c:v>
                </c:pt>
                <c:pt idx="66">
                  <c:v>0.56259761452674906</c:v>
                </c:pt>
                <c:pt idx="67">
                  <c:v>0.56333861947059605</c:v>
                </c:pt>
                <c:pt idx="68">
                  <c:v>0.56385634541511509</c:v>
                </c:pt>
                <c:pt idx="69">
                  <c:v>0.56390876770019505</c:v>
                </c:pt>
                <c:pt idx="70">
                  <c:v>0.56432945728301998</c:v>
                </c:pt>
                <c:pt idx="71">
                  <c:v>0.56465951800346403</c:v>
                </c:pt>
                <c:pt idx="72">
                  <c:v>0.564510506391525</c:v>
                </c:pt>
                <c:pt idx="73">
                  <c:v>0.56514607071876499</c:v>
                </c:pt>
                <c:pt idx="74">
                  <c:v>0.56603754758834801</c:v>
                </c:pt>
                <c:pt idx="75">
                  <c:v>0.56709898710250894</c:v>
                </c:pt>
                <c:pt idx="76">
                  <c:v>0.56794760823249801</c:v>
                </c:pt>
                <c:pt idx="77">
                  <c:v>0.56851736903190608</c:v>
                </c:pt>
                <c:pt idx="78">
                  <c:v>0.56891314387321501</c:v>
                </c:pt>
                <c:pt idx="79">
                  <c:v>0.56953404545784003</c:v>
                </c:pt>
                <c:pt idx="80">
                  <c:v>0.57012383341789197</c:v>
                </c:pt>
                <c:pt idx="81">
                  <c:v>0.57081724405288703</c:v>
                </c:pt>
                <c:pt idx="82">
                  <c:v>0.57184485793113704</c:v>
                </c:pt>
                <c:pt idx="83">
                  <c:v>0.57288287281990102</c:v>
                </c:pt>
                <c:pt idx="84">
                  <c:v>0.57375524640083309</c:v>
                </c:pt>
                <c:pt idx="85">
                  <c:v>0.57439152598380994</c:v>
                </c:pt>
                <c:pt idx="86">
                  <c:v>0.57527209520340006</c:v>
                </c:pt>
                <c:pt idx="87">
                  <c:v>0.57607458233833309</c:v>
                </c:pt>
                <c:pt idx="88">
                  <c:v>0.57679913640022296</c:v>
                </c:pt>
                <c:pt idx="89">
                  <c:v>0.57751412391662593</c:v>
                </c:pt>
                <c:pt idx="90">
                  <c:v>0.57768149375915501</c:v>
                </c:pt>
                <c:pt idx="91">
                  <c:v>0.57779337167739908</c:v>
                </c:pt>
                <c:pt idx="92">
                  <c:v>0.57861999869346603</c:v>
                </c:pt>
                <c:pt idx="93">
                  <c:v>0.57920254468917798</c:v>
                </c:pt>
                <c:pt idx="94">
                  <c:v>0.57978225946426409</c:v>
                </c:pt>
                <c:pt idx="95">
                  <c:v>0.58046404719352696</c:v>
                </c:pt>
                <c:pt idx="96">
                  <c:v>0.58105639815330501</c:v>
                </c:pt>
                <c:pt idx="97">
                  <c:v>0.581707310676575</c:v>
                </c:pt>
                <c:pt idx="98">
                  <c:v>0.58240072131156895</c:v>
                </c:pt>
                <c:pt idx="99">
                  <c:v>0.58278684020042393</c:v>
                </c:pt>
                <c:pt idx="100">
                  <c:v>0.58361898064613293</c:v>
                </c:pt>
                <c:pt idx="101">
                  <c:v>0.58450002670288104</c:v>
                </c:pt>
                <c:pt idx="102">
                  <c:v>0.58460144400596603</c:v>
                </c:pt>
                <c:pt idx="103">
                  <c:v>0.58529771566391009</c:v>
                </c:pt>
                <c:pt idx="104">
                  <c:v>0.58607957959175105</c:v>
                </c:pt>
                <c:pt idx="105">
                  <c:v>0.58667756319045994</c:v>
                </c:pt>
                <c:pt idx="106">
                  <c:v>0.58677504658699009</c:v>
                </c:pt>
                <c:pt idx="107">
                  <c:v>0.58717487454414408</c:v>
                </c:pt>
                <c:pt idx="108">
                  <c:v>0.58796186447143595</c:v>
                </c:pt>
                <c:pt idx="109">
                  <c:v>0.58828468322753902</c:v>
                </c:pt>
                <c:pt idx="110">
                  <c:v>0.58859137892723101</c:v>
                </c:pt>
                <c:pt idx="111">
                  <c:v>0.58890737295150797</c:v>
                </c:pt>
                <c:pt idx="112">
                  <c:v>0.58932862877845804</c:v>
                </c:pt>
                <c:pt idx="113">
                  <c:v>0.58985949754715006</c:v>
                </c:pt>
                <c:pt idx="114">
                  <c:v>0.59036852121353101</c:v>
                </c:pt>
                <c:pt idx="115">
                  <c:v>0.59074766635894793</c:v>
                </c:pt>
                <c:pt idx="116">
                  <c:v>0.59148360490799001</c:v>
                </c:pt>
                <c:pt idx="117">
                  <c:v>0.591990214586258</c:v>
                </c:pt>
                <c:pt idx="118">
                  <c:v>0.59213833212852496</c:v>
                </c:pt>
                <c:pt idx="119">
                  <c:v>0.59238813519477795</c:v>
                </c:pt>
                <c:pt idx="120">
                  <c:v>0.59288288354873697</c:v>
                </c:pt>
                <c:pt idx="121">
                  <c:v>0.59350900053978006</c:v>
                </c:pt>
                <c:pt idx="122">
                  <c:v>0.59381214976310703</c:v>
                </c:pt>
                <c:pt idx="123">
                  <c:v>0.59408656954765293</c:v>
                </c:pt>
                <c:pt idx="124">
                  <c:v>0.59445298910141009</c:v>
                </c:pt>
                <c:pt idx="125">
                  <c:v>0.59510998129844705</c:v>
                </c:pt>
                <c:pt idx="126">
                  <c:v>0.59551618695259101</c:v>
                </c:pt>
                <c:pt idx="127">
                  <c:v>0.59587426185607906</c:v>
                </c:pt>
                <c:pt idx="128">
                  <c:v>0.59623713493347208</c:v>
                </c:pt>
                <c:pt idx="129">
                  <c:v>0.59709687232971209</c:v>
                </c:pt>
                <c:pt idx="130">
                  <c:v>0.59763587713241595</c:v>
                </c:pt>
                <c:pt idx="131">
                  <c:v>0.597931456565857</c:v>
                </c:pt>
                <c:pt idx="132">
                  <c:v>0.59859470725059505</c:v>
                </c:pt>
                <c:pt idx="133">
                  <c:v>0.59938867092132608</c:v>
                </c:pt>
                <c:pt idx="134">
                  <c:v>0.60013235807418797</c:v>
                </c:pt>
                <c:pt idx="135">
                  <c:v>0.60053179860115102</c:v>
                </c:pt>
                <c:pt idx="136">
                  <c:v>0.60117561817169207</c:v>
                </c:pt>
                <c:pt idx="137">
                  <c:v>0.60183833241462703</c:v>
                </c:pt>
                <c:pt idx="138">
                  <c:v>0.60244346857070896</c:v>
                </c:pt>
                <c:pt idx="139">
                  <c:v>0.60307661890983599</c:v>
                </c:pt>
                <c:pt idx="140">
                  <c:v>0.60373450517654403</c:v>
                </c:pt>
                <c:pt idx="141">
                  <c:v>0.60441051125526402</c:v>
                </c:pt>
                <c:pt idx="142">
                  <c:v>0.60504834055900603</c:v>
                </c:pt>
                <c:pt idx="143">
                  <c:v>0.60558430552482601</c:v>
                </c:pt>
                <c:pt idx="144">
                  <c:v>0.606042188405991</c:v>
                </c:pt>
                <c:pt idx="145">
                  <c:v>0.60643128752708408</c:v>
                </c:pt>
                <c:pt idx="146">
                  <c:v>0.60710848569870002</c:v>
                </c:pt>
                <c:pt idx="147">
                  <c:v>0.60783804655075102</c:v>
                </c:pt>
                <c:pt idx="148">
                  <c:v>0.60851095318794302</c:v>
                </c:pt>
                <c:pt idx="149">
                  <c:v>0.60917658805847208</c:v>
                </c:pt>
                <c:pt idx="150">
                  <c:v>0.60980803966522201</c:v>
                </c:pt>
                <c:pt idx="151">
                  <c:v>0.61040644049644499</c:v>
                </c:pt>
                <c:pt idx="152">
                  <c:v>0.61109269857406601</c:v>
                </c:pt>
                <c:pt idx="153">
                  <c:v>0.61173946857452399</c:v>
                </c:pt>
                <c:pt idx="154">
                  <c:v>0.61237264871597308</c:v>
                </c:pt>
                <c:pt idx="155">
                  <c:v>0.61308504343032799</c:v>
                </c:pt>
                <c:pt idx="156">
                  <c:v>0.61372263431549101</c:v>
                </c:pt>
                <c:pt idx="157">
                  <c:v>0.61431683301925699</c:v>
                </c:pt>
                <c:pt idx="158">
                  <c:v>0.61488486528396602</c:v>
                </c:pt>
                <c:pt idx="159">
                  <c:v>0.61558253765106197</c:v>
                </c:pt>
                <c:pt idx="160">
                  <c:v>0.61625139117240901</c:v>
                </c:pt>
                <c:pt idx="161">
                  <c:v>0.61686075925827</c:v>
                </c:pt>
                <c:pt idx="162">
                  <c:v>0.61741144657135005</c:v>
                </c:pt>
                <c:pt idx="163">
                  <c:v>0.61812536120414707</c:v>
                </c:pt>
                <c:pt idx="164">
                  <c:v>0.618935894966125</c:v>
                </c:pt>
                <c:pt idx="165">
                  <c:v>0.61959691047668497</c:v>
                </c:pt>
                <c:pt idx="166">
                  <c:v>0.62023614048957798</c:v>
                </c:pt>
                <c:pt idx="167">
                  <c:v>0.62091402411460894</c:v>
                </c:pt>
                <c:pt idx="168">
                  <c:v>0.62173743247985802</c:v>
                </c:pt>
                <c:pt idx="169">
                  <c:v>0.62244884371757503</c:v>
                </c:pt>
                <c:pt idx="170">
                  <c:v>0.62310583591461199</c:v>
                </c:pt>
                <c:pt idx="171">
                  <c:v>0.62372143268585201</c:v>
                </c:pt>
                <c:pt idx="172">
                  <c:v>0.62433974146842997</c:v>
                </c:pt>
                <c:pt idx="173">
                  <c:v>0.62487588524818394</c:v>
                </c:pt>
                <c:pt idx="174">
                  <c:v>0.62535915970802303</c:v>
                </c:pt>
                <c:pt idx="175">
                  <c:v>0.62599651217460606</c:v>
                </c:pt>
                <c:pt idx="176">
                  <c:v>0.62666852474212598</c:v>
                </c:pt>
                <c:pt idx="177">
                  <c:v>0.62734089493751499</c:v>
                </c:pt>
                <c:pt idx="178">
                  <c:v>0.62797204852104205</c:v>
                </c:pt>
                <c:pt idx="179">
                  <c:v>0.62874252796173102</c:v>
                </c:pt>
                <c:pt idx="180">
                  <c:v>0.629517209529877</c:v>
                </c:pt>
                <c:pt idx="181">
                  <c:v>0.63024876713752698</c:v>
                </c:pt>
                <c:pt idx="182">
                  <c:v>0.63096721172332804</c:v>
                </c:pt>
                <c:pt idx="183">
                  <c:v>0.63164646625518794</c:v>
                </c:pt>
                <c:pt idx="184">
                  <c:v>0.63229606747627298</c:v>
                </c:pt>
                <c:pt idx="185">
                  <c:v>0.63305930495262097</c:v>
                </c:pt>
                <c:pt idx="186">
                  <c:v>0.63384227156639095</c:v>
                </c:pt>
                <c:pt idx="187">
                  <c:v>0.63465775251388601</c:v>
                </c:pt>
                <c:pt idx="188">
                  <c:v>0.63556883931160002</c:v>
                </c:pt>
                <c:pt idx="189">
                  <c:v>0.63654888868331905</c:v>
                </c:pt>
                <c:pt idx="190">
                  <c:v>0.63755391240119907</c:v>
                </c:pt>
                <c:pt idx="191">
                  <c:v>0.63857458233833309</c:v>
                </c:pt>
                <c:pt idx="192">
                  <c:v>0.63977901339530896</c:v>
                </c:pt>
                <c:pt idx="193">
                  <c:v>0.64086992740631099</c:v>
                </c:pt>
                <c:pt idx="194">
                  <c:v>0.64179677963256809</c:v>
                </c:pt>
                <c:pt idx="195">
                  <c:v>0.642327708005905</c:v>
                </c:pt>
                <c:pt idx="196">
                  <c:v>0.64278967380523699</c:v>
                </c:pt>
                <c:pt idx="197">
                  <c:v>0.64318440556526202</c:v>
                </c:pt>
                <c:pt idx="198">
                  <c:v>0.64346868991851802</c:v>
                </c:pt>
                <c:pt idx="199">
                  <c:v>0.64381189346313494</c:v>
                </c:pt>
                <c:pt idx="200">
                  <c:v>0.644245934486389</c:v>
                </c:pt>
                <c:pt idx="201">
                  <c:v>0.64484227895736701</c:v>
                </c:pt>
                <c:pt idx="202">
                  <c:v>0.64545656442642207</c:v>
                </c:pt>
                <c:pt idx="203">
                  <c:v>0.64607883691787693</c:v>
                </c:pt>
                <c:pt idx="204">
                  <c:v>0.64670918583869907</c:v>
                </c:pt>
                <c:pt idx="205">
                  <c:v>0.64731312990188594</c:v>
                </c:pt>
                <c:pt idx="206">
                  <c:v>0.64796508550643894</c:v>
                </c:pt>
                <c:pt idx="207">
                  <c:v>0.648646128177643</c:v>
                </c:pt>
                <c:pt idx="208">
                  <c:v>0.64928914308548002</c:v>
                </c:pt>
                <c:pt idx="209">
                  <c:v>0.64999027252197306</c:v>
                </c:pt>
                <c:pt idx="210">
                  <c:v>0.65071750879287693</c:v>
                </c:pt>
                <c:pt idx="211">
                  <c:v>0.65145377516746494</c:v>
                </c:pt>
                <c:pt idx="212">
                  <c:v>0.65220124721527095</c:v>
                </c:pt>
                <c:pt idx="213">
                  <c:v>0.65293882489204402</c:v>
                </c:pt>
                <c:pt idx="214">
                  <c:v>0.65365980267524704</c:v>
                </c:pt>
                <c:pt idx="215">
                  <c:v>0.65434370636939998</c:v>
                </c:pt>
                <c:pt idx="216">
                  <c:v>0.65495051145553607</c:v>
                </c:pt>
                <c:pt idx="217">
                  <c:v>0.65548221468925494</c:v>
                </c:pt>
                <c:pt idx="218">
                  <c:v>0.65593616366386409</c:v>
                </c:pt>
                <c:pt idx="219">
                  <c:v>0.65632392168044995</c:v>
                </c:pt>
                <c:pt idx="220">
                  <c:v>0.65669937133789102</c:v>
                </c:pt>
                <c:pt idx="221">
                  <c:v>0.65714321732521097</c:v>
                </c:pt>
                <c:pt idx="222">
                  <c:v>0.65763331651687595</c:v>
                </c:pt>
                <c:pt idx="223">
                  <c:v>0.65820540189742993</c:v>
                </c:pt>
                <c:pt idx="224">
                  <c:v>0.65889747142791699</c:v>
                </c:pt>
                <c:pt idx="225">
                  <c:v>0.65975229144096403</c:v>
                </c:pt>
                <c:pt idx="226">
                  <c:v>0.66066746115684505</c:v>
                </c:pt>
                <c:pt idx="227">
                  <c:v>0.66161702275276202</c:v>
                </c:pt>
                <c:pt idx="228">
                  <c:v>0.66239048242568999</c:v>
                </c:pt>
                <c:pt idx="229">
                  <c:v>0.66316748857498209</c:v>
                </c:pt>
                <c:pt idx="230">
                  <c:v>0.66392837166786201</c:v>
                </c:pt>
                <c:pt idx="231">
                  <c:v>0.66461966633796699</c:v>
                </c:pt>
                <c:pt idx="232">
                  <c:v>0.66512392163276701</c:v>
                </c:pt>
                <c:pt idx="233">
                  <c:v>0.66559473872184793</c:v>
                </c:pt>
                <c:pt idx="234">
                  <c:v>0.66611097455024704</c:v>
                </c:pt>
                <c:pt idx="235">
                  <c:v>0.66675604581832904</c:v>
                </c:pt>
                <c:pt idx="236">
                  <c:v>0.66747228503227207</c:v>
                </c:pt>
                <c:pt idx="237">
                  <c:v>0.66825450658798202</c:v>
                </c:pt>
                <c:pt idx="238">
                  <c:v>0.66912169456481907</c:v>
                </c:pt>
                <c:pt idx="239">
                  <c:v>0.670047175884247</c:v>
                </c:pt>
                <c:pt idx="240">
                  <c:v>0.67097727656364403</c:v>
                </c:pt>
                <c:pt idx="241">
                  <c:v>0.67174528241157505</c:v>
                </c:pt>
                <c:pt idx="242">
                  <c:v>0.67262889146804805</c:v>
                </c:pt>
                <c:pt idx="243">
                  <c:v>0.67353047132492105</c:v>
                </c:pt>
                <c:pt idx="244">
                  <c:v>0.67437620162963907</c:v>
                </c:pt>
                <c:pt idx="245">
                  <c:v>0.67514310479164097</c:v>
                </c:pt>
                <c:pt idx="246">
                  <c:v>0.67591853141784708</c:v>
                </c:pt>
                <c:pt idx="247">
                  <c:v>0.67672170400619502</c:v>
                </c:pt>
                <c:pt idx="248">
                  <c:v>0.67740545868873603</c:v>
                </c:pt>
                <c:pt idx="249">
                  <c:v>0.67805389761924695</c:v>
                </c:pt>
                <c:pt idx="250">
                  <c:v>0.67867205739021297</c:v>
                </c:pt>
                <c:pt idx="251">
                  <c:v>0.67926676273345898</c:v>
                </c:pt>
                <c:pt idx="252">
                  <c:v>0.67982385754585306</c:v>
                </c:pt>
                <c:pt idx="253">
                  <c:v>0.68041686415672298</c:v>
                </c:pt>
                <c:pt idx="254">
                  <c:v>0.68115280270576495</c:v>
                </c:pt>
                <c:pt idx="255">
                  <c:v>0.68184087872505206</c:v>
                </c:pt>
                <c:pt idx="256">
                  <c:v>0.68253574967384301</c:v>
                </c:pt>
                <c:pt idx="257">
                  <c:v>0.68325577378273006</c:v>
                </c:pt>
                <c:pt idx="258">
                  <c:v>0.68389056324958797</c:v>
                </c:pt>
                <c:pt idx="259">
                  <c:v>0.68454037308692905</c:v>
                </c:pt>
                <c:pt idx="260">
                  <c:v>0.68518630862235996</c:v>
                </c:pt>
                <c:pt idx="261">
                  <c:v>0.68565465211868304</c:v>
                </c:pt>
                <c:pt idx="262">
                  <c:v>0.68579591512680094</c:v>
                </c:pt>
                <c:pt idx="263">
                  <c:v>0.68574665188789408</c:v>
                </c:pt>
                <c:pt idx="264">
                  <c:v>0.68560324311256404</c:v>
                </c:pt>
                <c:pt idx="265">
                  <c:v>0.68564347624778699</c:v>
                </c:pt>
                <c:pt idx="266">
                  <c:v>0.68578253388404797</c:v>
                </c:pt>
                <c:pt idx="267">
                  <c:v>0.68601165413856502</c:v>
                </c:pt>
                <c:pt idx="268">
                  <c:v>0.68627227544784497</c:v>
                </c:pt>
                <c:pt idx="269">
                  <c:v>0.68655366897583003</c:v>
                </c:pt>
                <c:pt idx="270">
                  <c:v>0.68685297369956999</c:v>
                </c:pt>
                <c:pt idx="271">
                  <c:v>0.687152308225632</c:v>
                </c:pt>
                <c:pt idx="272">
                  <c:v>0.68737311363220199</c:v>
                </c:pt>
                <c:pt idx="273">
                  <c:v>0.68755979537963907</c:v>
                </c:pt>
                <c:pt idx="274">
                  <c:v>0.68779362440109293</c:v>
                </c:pt>
                <c:pt idx="275">
                  <c:v>0.68793789744377098</c:v>
                </c:pt>
                <c:pt idx="276">
                  <c:v>0.688078981637955</c:v>
                </c:pt>
                <c:pt idx="277">
                  <c:v>0.68826745152473501</c:v>
                </c:pt>
                <c:pt idx="278">
                  <c:v>0.68841008543968196</c:v>
                </c:pt>
                <c:pt idx="279">
                  <c:v>0.688608866930008</c:v>
                </c:pt>
                <c:pt idx="280">
                  <c:v>0.68887681961059599</c:v>
                </c:pt>
                <c:pt idx="281">
                  <c:v>0.68921009898185703</c:v>
                </c:pt>
                <c:pt idx="282">
                  <c:v>0.68945027589798002</c:v>
                </c:pt>
                <c:pt idx="283">
                  <c:v>0.68963883519172708</c:v>
                </c:pt>
                <c:pt idx="284">
                  <c:v>0.68987394571304295</c:v>
                </c:pt>
                <c:pt idx="285">
                  <c:v>0.69017176032066296</c:v>
                </c:pt>
                <c:pt idx="286">
                  <c:v>0.69043923616409297</c:v>
                </c:pt>
                <c:pt idx="287">
                  <c:v>0.69059084057807896</c:v>
                </c:pt>
                <c:pt idx="288">
                  <c:v>0.69084687232971209</c:v>
                </c:pt>
                <c:pt idx="289">
                  <c:v>0.69114054441452</c:v>
                </c:pt>
                <c:pt idx="290">
                  <c:v>0.69146267771720904</c:v>
                </c:pt>
                <c:pt idx="291">
                  <c:v>0.69180462956428501</c:v>
                </c:pt>
                <c:pt idx="292">
                  <c:v>0.69219352006912205</c:v>
                </c:pt>
                <c:pt idx="293">
                  <c:v>0.69261543154716498</c:v>
                </c:pt>
                <c:pt idx="294">
                  <c:v>0.69304464459419302</c:v>
                </c:pt>
                <c:pt idx="295">
                  <c:v>0.69341386556625406</c:v>
                </c:pt>
                <c:pt idx="296">
                  <c:v>0.69377241730689998</c:v>
                </c:pt>
                <c:pt idx="297">
                  <c:v>0.69417522549629207</c:v>
                </c:pt>
                <c:pt idx="298">
                  <c:v>0.69456608295440703</c:v>
                </c:pt>
                <c:pt idx="299">
                  <c:v>0.69497896432876605</c:v>
                </c:pt>
                <c:pt idx="300">
                  <c:v>0.69543049931526202</c:v>
                </c:pt>
                <c:pt idx="301">
                  <c:v>0.69577209353447</c:v>
                </c:pt>
                <c:pt idx="302">
                  <c:v>0.69615889787674001</c:v>
                </c:pt>
                <c:pt idx="303">
                  <c:v>0.69658071994781501</c:v>
                </c:pt>
                <c:pt idx="304">
                  <c:v>0.69694037437439005</c:v>
                </c:pt>
                <c:pt idx="305">
                  <c:v>0.69735063314437906</c:v>
                </c:pt>
                <c:pt idx="306">
                  <c:v>0.69775129556655902</c:v>
                </c:pt>
                <c:pt idx="307">
                  <c:v>0.69804466962814304</c:v>
                </c:pt>
                <c:pt idx="308">
                  <c:v>0.69840474128723096</c:v>
                </c:pt>
                <c:pt idx="309">
                  <c:v>0.698779505491257</c:v>
                </c:pt>
                <c:pt idx="310">
                  <c:v>0.69915292859077494</c:v>
                </c:pt>
                <c:pt idx="311">
                  <c:v>0.69947836995124801</c:v>
                </c:pt>
                <c:pt idx="312">
                  <c:v>0.69985870718956</c:v>
                </c:pt>
                <c:pt idx="313">
                  <c:v>0.70029122829437296</c:v>
                </c:pt>
                <c:pt idx="314">
                  <c:v>0.70065344572067301</c:v>
                </c:pt>
                <c:pt idx="315">
                  <c:v>0.701056015491486</c:v>
                </c:pt>
                <c:pt idx="316">
                  <c:v>0.70147932767867993</c:v>
                </c:pt>
                <c:pt idx="317">
                  <c:v>0.70189650058746311</c:v>
                </c:pt>
                <c:pt idx="318">
                  <c:v>0.70231236219406101</c:v>
                </c:pt>
                <c:pt idx="319">
                  <c:v>0.7027345418930051</c:v>
                </c:pt>
                <c:pt idx="320">
                  <c:v>0.703172695636749</c:v>
                </c:pt>
                <c:pt idx="321">
                  <c:v>0.70359338521957393</c:v>
                </c:pt>
                <c:pt idx="322">
                  <c:v>0.70404614210128802</c:v>
                </c:pt>
                <c:pt idx="323">
                  <c:v>0.70453597307205196</c:v>
                </c:pt>
                <c:pt idx="324">
                  <c:v>0.70500178337097208</c:v>
                </c:pt>
                <c:pt idx="325">
                  <c:v>0.70541365146637003</c:v>
                </c:pt>
                <c:pt idx="326">
                  <c:v>0.70581580400466892</c:v>
                </c:pt>
                <c:pt idx="327">
                  <c:v>0.70634670257568399</c:v>
                </c:pt>
                <c:pt idx="328">
                  <c:v>0.70684410333633396</c:v>
                </c:pt>
                <c:pt idx="329">
                  <c:v>0.707311940193176</c:v>
                </c:pt>
                <c:pt idx="330">
                  <c:v>0.70774323940277095</c:v>
                </c:pt>
                <c:pt idx="331">
                  <c:v>0.70824350118637103</c:v>
                </c:pt>
                <c:pt idx="332">
                  <c:v>0.70870674848556492</c:v>
                </c:pt>
                <c:pt idx="333">
                  <c:v>0.70911003351211499</c:v>
                </c:pt>
                <c:pt idx="334">
                  <c:v>0.7095095038414001</c:v>
                </c:pt>
                <c:pt idx="335">
                  <c:v>0.70998550653457593</c:v>
                </c:pt>
                <c:pt idx="336">
                  <c:v>0.71050055027008097</c:v>
                </c:pt>
                <c:pt idx="337">
                  <c:v>0.71090461015701312</c:v>
                </c:pt>
                <c:pt idx="338">
                  <c:v>0.71137244701385494</c:v>
                </c:pt>
                <c:pt idx="339">
                  <c:v>0.71185756921768206</c:v>
                </c:pt>
                <c:pt idx="340">
                  <c:v>0.71232016086578409</c:v>
                </c:pt>
                <c:pt idx="341">
                  <c:v>0.7128325223922729</c:v>
                </c:pt>
                <c:pt idx="342">
                  <c:v>0.71332783699035596</c:v>
                </c:pt>
                <c:pt idx="343">
                  <c:v>0.71378464698791499</c:v>
                </c:pt>
                <c:pt idx="344">
                  <c:v>0.7142091512680051</c:v>
                </c:pt>
                <c:pt idx="345">
                  <c:v>0.71465916633605997</c:v>
                </c:pt>
                <c:pt idx="346">
                  <c:v>0.71513743400573704</c:v>
                </c:pt>
                <c:pt idx="347">
                  <c:v>0.71565843820571895</c:v>
                </c:pt>
                <c:pt idx="348">
                  <c:v>0.71614707708358805</c:v>
                </c:pt>
                <c:pt idx="349">
                  <c:v>0.71661831140518206</c:v>
                </c:pt>
                <c:pt idx="350">
                  <c:v>0.71708728075027506</c:v>
                </c:pt>
                <c:pt idx="351">
                  <c:v>0.71756292581558201</c:v>
                </c:pt>
                <c:pt idx="352">
                  <c:v>0.71804471015930194</c:v>
                </c:pt>
                <c:pt idx="353">
                  <c:v>0.71853477954864498</c:v>
                </c:pt>
                <c:pt idx="354">
                  <c:v>0.71907968521118204</c:v>
                </c:pt>
                <c:pt idx="355">
                  <c:v>0.719560694694519</c:v>
                </c:pt>
                <c:pt idx="356">
                  <c:v>0.71997905969619791</c:v>
                </c:pt>
                <c:pt idx="357">
                  <c:v>0.72045524120330806</c:v>
                </c:pt>
                <c:pt idx="358">
                  <c:v>0.72088606357574503</c:v>
                </c:pt>
                <c:pt idx="359">
                  <c:v>0.721289110183716</c:v>
                </c:pt>
                <c:pt idx="360">
                  <c:v>0.72168452739715594</c:v>
                </c:pt>
                <c:pt idx="361">
                  <c:v>0.72207612991333003</c:v>
                </c:pt>
                <c:pt idx="362">
                  <c:v>0.72247339487075801</c:v>
                </c:pt>
                <c:pt idx="363">
                  <c:v>0.72288430929184</c:v>
                </c:pt>
                <c:pt idx="364">
                  <c:v>0.72323657274246211</c:v>
                </c:pt>
                <c:pt idx="365">
                  <c:v>0.72360171079635593</c:v>
                </c:pt>
                <c:pt idx="366">
                  <c:v>0.72399003505706805</c:v>
                </c:pt>
                <c:pt idx="367">
                  <c:v>0.72441745996475193</c:v>
                </c:pt>
                <c:pt idx="368">
                  <c:v>0.72480357885360691</c:v>
                </c:pt>
                <c:pt idx="369">
                  <c:v>0.725175929069519</c:v>
                </c:pt>
                <c:pt idx="370">
                  <c:v>0.72561515569686907</c:v>
                </c:pt>
                <c:pt idx="371">
                  <c:v>0.72600574493408199</c:v>
                </c:pt>
                <c:pt idx="372">
                  <c:v>0.7263741016387939</c:v>
                </c:pt>
                <c:pt idx="373">
                  <c:v>0.72673137187957804</c:v>
                </c:pt>
                <c:pt idx="374">
                  <c:v>0.72715611457824703</c:v>
                </c:pt>
                <c:pt idx="375">
                  <c:v>0.72752923965454097</c:v>
                </c:pt>
                <c:pt idx="376">
                  <c:v>0.72782458066940303</c:v>
                </c:pt>
                <c:pt idx="377">
                  <c:v>0.72820801734924312</c:v>
                </c:pt>
                <c:pt idx="378">
                  <c:v>0.72860718965530391</c:v>
                </c:pt>
                <c:pt idx="379">
                  <c:v>0.72900350093841593</c:v>
                </c:pt>
                <c:pt idx="380">
                  <c:v>0.72930861711502093</c:v>
                </c:pt>
                <c:pt idx="381">
                  <c:v>0.72958792448043797</c:v>
                </c:pt>
                <c:pt idx="382">
                  <c:v>0.72983242273330706</c:v>
                </c:pt>
                <c:pt idx="383">
                  <c:v>0.73001338243484493</c:v>
                </c:pt>
                <c:pt idx="384">
                  <c:v>0.73020322322845499</c:v>
                </c:pt>
                <c:pt idx="385">
                  <c:v>0.73039008378982495</c:v>
                </c:pt>
                <c:pt idx="386">
                  <c:v>0.73056979179382298</c:v>
                </c:pt>
                <c:pt idx="387">
                  <c:v>0.7307886004447941</c:v>
                </c:pt>
                <c:pt idx="388">
                  <c:v>0.73110104799270603</c:v>
                </c:pt>
                <c:pt idx="389">
                  <c:v>0.7314850807189941</c:v>
                </c:pt>
                <c:pt idx="390">
                  <c:v>0.73180712461471598</c:v>
                </c:pt>
                <c:pt idx="391">
                  <c:v>0.732122910022736</c:v>
                </c:pt>
                <c:pt idx="392">
                  <c:v>0.73246051073074292</c:v>
                </c:pt>
                <c:pt idx="393">
                  <c:v>0.732877504825592</c:v>
                </c:pt>
                <c:pt idx="394">
                  <c:v>0.73323787450790401</c:v>
                </c:pt>
                <c:pt idx="395">
                  <c:v>0.73356182575225803</c:v>
                </c:pt>
                <c:pt idx="396">
                  <c:v>0.73384798765182491</c:v>
                </c:pt>
                <c:pt idx="397">
                  <c:v>0.73409922122955296</c:v>
                </c:pt>
                <c:pt idx="398">
                  <c:v>0.7344340801239011</c:v>
                </c:pt>
                <c:pt idx="399">
                  <c:v>0.73484970331192012</c:v>
                </c:pt>
                <c:pt idx="400">
                  <c:v>0.73519803285598795</c:v>
                </c:pt>
                <c:pt idx="401">
                  <c:v>0.73556710481643695</c:v>
                </c:pt>
                <c:pt idx="402">
                  <c:v>0.73596323728561397</c:v>
                </c:pt>
                <c:pt idx="403">
                  <c:v>0.73642094135284397</c:v>
                </c:pt>
                <c:pt idx="404">
                  <c:v>0.73676325082778904</c:v>
                </c:pt>
                <c:pt idx="405">
                  <c:v>0.73710001707077</c:v>
                </c:pt>
                <c:pt idx="406">
                  <c:v>0.73749316930770892</c:v>
                </c:pt>
                <c:pt idx="407">
                  <c:v>0.73783947229385394</c:v>
                </c:pt>
                <c:pt idx="408">
                  <c:v>0.73821223974227901</c:v>
                </c:pt>
                <c:pt idx="409">
                  <c:v>0.738617610931396</c:v>
                </c:pt>
                <c:pt idx="410">
                  <c:v>0.73893852233886692</c:v>
                </c:pt>
                <c:pt idx="411">
                  <c:v>0.73930628299713108</c:v>
                </c:pt>
                <c:pt idx="412">
                  <c:v>0.73968352079391497</c:v>
                </c:pt>
                <c:pt idx="413">
                  <c:v>0.7399520993232731</c:v>
                </c:pt>
                <c:pt idx="414">
                  <c:v>0.74018473625183101</c:v>
                </c:pt>
                <c:pt idx="415">
                  <c:v>0.74044258594512891</c:v>
                </c:pt>
                <c:pt idx="416">
                  <c:v>0.74078859090805094</c:v>
                </c:pt>
                <c:pt idx="417">
                  <c:v>0.741136682033539</c:v>
                </c:pt>
                <c:pt idx="418">
                  <c:v>0.74144817590713497</c:v>
                </c:pt>
                <c:pt idx="419">
                  <c:v>0.74171252250671404</c:v>
                </c:pt>
                <c:pt idx="420">
                  <c:v>0.7418997406959531</c:v>
                </c:pt>
                <c:pt idx="421">
                  <c:v>0.74210191965103101</c:v>
                </c:pt>
                <c:pt idx="422">
                  <c:v>0.74232949018478411</c:v>
                </c:pt>
                <c:pt idx="423">
                  <c:v>0.74264295101165811</c:v>
                </c:pt>
                <c:pt idx="424">
                  <c:v>0.74286336898803706</c:v>
                </c:pt>
                <c:pt idx="425">
                  <c:v>0.74304873943328897</c:v>
                </c:pt>
                <c:pt idx="426">
                  <c:v>0.74324704408645603</c:v>
                </c:pt>
                <c:pt idx="427">
                  <c:v>0.74332983493804905</c:v>
                </c:pt>
                <c:pt idx="428">
                  <c:v>0.74344660043716404</c:v>
                </c:pt>
                <c:pt idx="429">
                  <c:v>0.74364806413650508</c:v>
                </c:pt>
                <c:pt idx="430">
                  <c:v>0.74373615980148311</c:v>
                </c:pt>
                <c:pt idx="431">
                  <c:v>0.74387915134429905</c:v>
                </c:pt>
                <c:pt idx="432">
                  <c:v>0.74406690597534197</c:v>
                </c:pt>
                <c:pt idx="433">
                  <c:v>0.74420500993728611</c:v>
                </c:pt>
                <c:pt idx="434">
                  <c:v>0.74432535171508807</c:v>
                </c:pt>
                <c:pt idx="435">
                  <c:v>0.74442238807678196</c:v>
                </c:pt>
                <c:pt idx="436">
                  <c:v>0.74447227716445896</c:v>
                </c:pt>
                <c:pt idx="437">
                  <c:v>0.74462647438049312</c:v>
                </c:pt>
                <c:pt idx="438">
                  <c:v>0.74473954439163204</c:v>
                </c:pt>
                <c:pt idx="439">
                  <c:v>0.74473626613616895</c:v>
                </c:pt>
                <c:pt idx="440">
                  <c:v>0.74483377933502193</c:v>
                </c:pt>
                <c:pt idx="441">
                  <c:v>0.74495763778686497</c:v>
                </c:pt>
                <c:pt idx="442">
                  <c:v>0.74509925842285196</c:v>
                </c:pt>
                <c:pt idx="443">
                  <c:v>0.74521065950393695</c:v>
                </c:pt>
                <c:pt idx="444">
                  <c:v>0.74528254270553607</c:v>
                </c:pt>
                <c:pt idx="445">
                  <c:v>0.745348107814789</c:v>
                </c:pt>
                <c:pt idx="446">
                  <c:v>0.74547828435897801</c:v>
                </c:pt>
                <c:pt idx="447">
                  <c:v>0.74560667276382397</c:v>
                </c:pt>
                <c:pt idx="448">
                  <c:v>0.74575139284133907</c:v>
                </c:pt>
                <c:pt idx="449">
                  <c:v>0.74592889547347996</c:v>
                </c:pt>
                <c:pt idx="450">
                  <c:v>0.74611182212829608</c:v>
                </c:pt>
                <c:pt idx="451">
                  <c:v>0.74624187946319598</c:v>
                </c:pt>
                <c:pt idx="452">
                  <c:v>0.74631108045577998</c:v>
                </c:pt>
                <c:pt idx="453">
                  <c:v>0.74638296365737911</c:v>
                </c:pt>
                <c:pt idx="454">
                  <c:v>0.74637378454208392</c:v>
                </c:pt>
                <c:pt idx="455">
                  <c:v>0.74632002115249607</c:v>
                </c:pt>
                <c:pt idx="456">
                  <c:v>0.74631644487380999</c:v>
                </c:pt>
                <c:pt idx="457">
                  <c:v>0.74646521806716892</c:v>
                </c:pt>
                <c:pt idx="458">
                  <c:v>0.74669761657714795</c:v>
                </c:pt>
                <c:pt idx="459">
                  <c:v>0.74699826240539591</c:v>
                </c:pt>
                <c:pt idx="460">
                  <c:v>0.74729104042053196</c:v>
                </c:pt>
                <c:pt idx="461">
                  <c:v>0.74757529497146602</c:v>
                </c:pt>
                <c:pt idx="462">
                  <c:v>0.74784971475601192</c:v>
                </c:pt>
                <c:pt idx="463">
                  <c:v>0.74813319444656412</c:v>
                </c:pt>
                <c:pt idx="464">
                  <c:v>0.74836434125900309</c:v>
                </c:pt>
                <c:pt idx="465">
                  <c:v>0.74854834079742405</c:v>
                </c:pt>
                <c:pt idx="466">
                  <c:v>0.74868620634078997</c:v>
                </c:pt>
                <c:pt idx="467">
                  <c:v>0.74884749650955196</c:v>
                </c:pt>
                <c:pt idx="468">
                  <c:v>0.74900413751602191</c:v>
                </c:pt>
                <c:pt idx="469">
                  <c:v>0.74911941289901707</c:v>
                </c:pt>
                <c:pt idx="470">
                  <c:v>0.749315333366394</c:v>
                </c:pt>
                <c:pt idx="471">
                  <c:v>0.74950934648513812</c:v>
                </c:pt>
                <c:pt idx="472">
                  <c:v>0.74967653751373309</c:v>
                </c:pt>
                <c:pt idx="473">
                  <c:v>0.74976737499237101</c:v>
                </c:pt>
                <c:pt idx="474">
                  <c:v>0.74986953735351602</c:v>
                </c:pt>
                <c:pt idx="475">
                  <c:v>0.74999256134033199</c:v>
                </c:pt>
                <c:pt idx="476">
                  <c:v>0.75019658803939793</c:v>
                </c:pt>
                <c:pt idx="477">
                  <c:v>0.75037426948547403</c:v>
                </c:pt>
                <c:pt idx="478">
                  <c:v>0.75053615570068399</c:v>
                </c:pt>
                <c:pt idx="479">
                  <c:v>0.75068784952163692</c:v>
                </c:pt>
                <c:pt idx="480">
                  <c:v>0.75079460144043009</c:v>
                </c:pt>
                <c:pt idx="481">
                  <c:v>0.75090600252151507</c:v>
                </c:pt>
                <c:pt idx="482">
                  <c:v>0.75104458332061808</c:v>
                </c:pt>
                <c:pt idx="483">
                  <c:v>0.75116015672683711</c:v>
                </c:pt>
                <c:pt idx="484">
                  <c:v>0.75133181810379002</c:v>
                </c:pt>
                <c:pt idx="485">
                  <c:v>0.75155611038208003</c:v>
                </c:pt>
                <c:pt idx="486">
                  <c:v>0.75170273780822794</c:v>
                </c:pt>
                <c:pt idx="487">
                  <c:v>0.75183166265487711</c:v>
                </c:pt>
                <c:pt idx="488">
                  <c:v>0.75195510387420694</c:v>
                </c:pt>
                <c:pt idx="489">
                  <c:v>0.75209612846374507</c:v>
                </c:pt>
                <c:pt idx="490">
                  <c:v>0.75230081081390399</c:v>
                </c:pt>
                <c:pt idx="491">
                  <c:v>0.75248409509658809</c:v>
                </c:pt>
                <c:pt idx="492">
                  <c:v>0.75258738994598406</c:v>
                </c:pt>
                <c:pt idx="493">
                  <c:v>0.75270057916641209</c:v>
                </c:pt>
                <c:pt idx="494">
                  <c:v>0.75280166864395093</c:v>
                </c:pt>
                <c:pt idx="495">
                  <c:v>0.75288809537887591</c:v>
                </c:pt>
                <c:pt idx="496">
                  <c:v>0.75297988653183001</c:v>
                </c:pt>
                <c:pt idx="497">
                  <c:v>0.75309486389160196</c:v>
                </c:pt>
                <c:pt idx="498">
                  <c:v>0.75321645736694309</c:v>
                </c:pt>
                <c:pt idx="499">
                  <c:v>0.75329537391662593</c:v>
                </c:pt>
                <c:pt idx="500">
                  <c:v>0.75341827869415301</c:v>
                </c:pt>
                <c:pt idx="501">
                  <c:v>0.75355322360992405</c:v>
                </c:pt>
                <c:pt idx="502">
                  <c:v>0.753679287433624</c:v>
                </c:pt>
                <c:pt idx="503">
                  <c:v>0.75375361442565891</c:v>
                </c:pt>
                <c:pt idx="504">
                  <c:v>0.75383545160293597</c:v>
                </c:pt>
                <c:pt idx="505">
                  <c:v>0.75393642187118504</c:v>
                </c:pt>
                <c:pt idx="506">
                  <c:v>0.75397206544876094</c:v>
                </c:pt>
                <c:pt idx="507">
                  <c:v>0.75405020713806192</c:v>
                </c:pt>
                <c:pt idx="508">
                  <c:v>0.75415803194045994</c:v>
                </c:pt>
                <c:pt idx="509">
                  <c:v>0.75424666404724094</c:v>
                </c:pt>
                <c:pt idx="510">
                  <c:v>0.75432611703872698</c:v>
                </c:pt>
                <c:pt idx="511">
                  <c:v>0.75442380905151407</c:v>
                </c:pt>
                <c:pt idx="512">
                  <c:v>0.754580867290497</c:v>
                </c:pt>
                <c:pt idx="513">
                  <c:v>0.75471301078796404</c:v>
                </c:pt>
                <c:pt idx="514">
                  <c:v>0.75479317903518695</c:v>
                </c:pt>
                <c:pt idx="515">
                  <c:v>0.75480432510375994</c:v>
                </c:pt>
                <c:pt idx="516">
                  <c:v>0.75492031574249308</c:v>
                </c:pt>
                <c:pt idx="517">
                  <c:v>0.75509102344512891</c:v>
                </c:pt>
                <c:pt idx="518">
                  <c:v>0.75529099702835101</c:v>
                </c:pt>
                <c:pt idx="519">
                  <c:v>0.755366098880768</c:v>
                </c:pt>
                <c:pt idx="520">
                  <c:v>0.75548971891403194</c:v>
                </c:pt>
                <c:pt idx="521">
                  <c:v>0.75566477775573704</c:v>
                </c:pt>
                <c:pt idx="522">
                  <c:v>0.75592608451843302</c:v>
                </c:pt>
                <c:pt idx="523">
                  <c:v>0.75601930618286106</c:v>
                </c:pt>
                <c:pt idx="524">
                  <c:v>0.75613225698471109</c:v>
                </c:pt>
                <c:pt idx="525">
                  <c:v>0.75634742975235003</c:v>
                </c:pt>
                <c:pt idx="526">
                  <c:v>0.75647456645965594</c:v>
                </c:pt>
                <c:pt idx="527">
                  <c:v>0.756678354740143</c:v>
                </c:pt>
                <c:pt idx="528">
                  <c:v>0.75694919824600193</c:v>
                </c:pt>
                <c:pt idx="529">
                  <c:v>0.75703717470169107</c:v>
                </c:pt>
                <c:pt idx="530">
                  <c:v>0.75718696117401096</c:v>
                </c:pt>
                <c:pt idx="531">
                  <c:v>0.75738496780395503</c:v>
                </c:pt>
                <c:pt idx="532">
                  <c:v>0.75763089656829807</c:v>
                </c:pt>
                <c:pt idx="533">
                  <c:v>0.75785202980041499</c:v>
                </c:pt>
                <c:pt idx="534">
                  <c:v>0.75808818340301509</c:v>
                </c:pt>
                <c:pt idx="535">
                  <c:v>0.75836737155914302</c:v>
                </c:pt>
                <c:pt idx="536">
                  <c:v>0.758550953865051</c:v>
                </c:pt>
                <c:pt idx="537">
                  <c:v>0.75877476930618304</c:v>
                </c:pt>
                <c:pt idx="538">
                  <c:v>0.75905383825302097</c:v>
                </c:pt>
                <c:pt idx="539">
                  <c:v>0.75928868055343601</c:v>
                </c:pt>
                <c:pt idx="540">
                  <c:v>0.75942398309707593</c:v>
                </c:pt>
                <c:pt idx="541">
                  <c:v>0.75952244997024509</c:v>
                </c:pt>
                <c:pt idx="542">
                  <c:v>0.75975717306137103</c:v>
                </c:pt>
                <c:pt idx="543">
                  <c:v>0.76003439426422092</c:v>
                </c:pt>
                <c:pt idx="544">
                  <c:v>0.76029152870178196</c:v>
                </c:pt>
                <c:pt idx="545">
                  <c:v>0.76046730279922503</c:v>
                </c:pt>
                <c:pt idx="546">
                  <c:v>0.76065464019775408</c:v>
                </c:pt>
                <c:pt idx="547">
                  <c:v>0.76084674596786495</c:v>
                </c:pt>
                <c:pt idx="548">
                  <c:v>0.76104212999343912</c:v>
                </c:pt>
                <c:pt idx="549">
                  <c:v>0.76120973825454707</c:v>
                </c:pt>
                <c:pt idx="550">
                  <c:v>0.76136876344680804</c:v>
                </c:pt>
                <c:pt idx="551">
                  <c:v>0.76152081489563006</c:v>
                </c:pt>
                <c:pt idx="552">
                  <c:v>0.76167042255401607</c:v>
                </c:pt>
                <c:pt idx="553">
                  <c:v>0.76183844804763812</c:v>
                </c:pt>
                <c:pt idx="554">
                  <c:v>0.76202471256256099</c:v>
                </c:pt>
                <c:pt idx="555">
                  <c:v>0.762238216400146</c:v>
                </c:pt>
                <c:pt idx="556">
                  <c:v>0.76236910820007298</c:v>
                </c:pt>
                <c:pt idx="557">
                  <c:v>0.76248998641967791</c:v>
                </c:pt>
                <c:pt idx="558">
                  <c:v>0.76261920928955096</c:v>
                </c:pt>
                <c:pt idx="559">
                  <c:v>0.76286573410034197</c:v>
                </c:pt>
                <c:pt idx="560">
                  <c:v>0.76311935186386104</c:v>
                </c:pt>
                <c:pt idx="561">
                  <c:v>0.76337183713913004</c:v>
                </c:pt>
                <c:pt idx="562">
                  <c:v>0.76358903646469112</c:v>
                </c:pt>
                <c:pt idx="563">
                  <c:v>0.76384402513504002</c:v>
                </c:pt>
                <c:pt idx="564">
                  <c:v>0.7640943050384521</c:v>
                </c:pt>
                <c:pt idx="565">
                  <c:v>0.76426668167114298</c:v>
                </c:pt>
                <c:pt idx="566">
                  <c:v>0.764449191093445</c:v>
                </c:pt>
                <c:pt idx="567">
                  <c:v>0.76468892097473096</c:v>
                </c:pt>
                <c:pt idx="568">
                  <c:v>0.76502276659011792</c:v>
                </c:pt>
                <c:pt idx="569">
                  <c:v>0.76519722938537593</c:v>
                </c:pt>
                <c:pt idx="570">
                  <c:v>0.76545299291610691</c:v>
                </c:pt>
                <c:pt idx="571">
                  <c:v>0.765794706344604</c:v>
                </c:pt>
                <c:pt idx="572">
                  <c:v>0.766077768802643</c:v>
                </c:pt>
                <c:pt idx="573">
                  <c:v>0.76632566452026407</c:v>
                </c:pt>
                <c:pt idx="574">
                  <c:v>0.76656473875045794</c:v>
                </c:pt>
                <c:pt idx="575">
                  <c:v>0.76684452295303296</c:v>
                </c:pt>
                <c:pt idx="576">
                  <c:v>0.76715291738510105</c:v>
                </c:pt>
                <c:pt idx="577">
                  <c:v>0.767445576190948</c:v>
                </c:pt>
                <c:pt idx="578">
                  <c:v>0.76768822669982906</c:v>
                </c:pt>
                <c:pt idx="579">
                  <c:v>0.76792140007018994</c:v>
                </c:pt>
                <c:pt idx="580">
                  <c:v>0.76817638874053995</c:v>
                </c:pt>
                <c:pt idx="581">
                  <c:v>0.76845647096633907</c:v>
                </c:pt>
                <c:pt idx="582">
                  <c:v>0.76870877742767307</c:v>
                </c:pt>
                <c:pt idx="583">
                  <c:v>0.768985223770142</c:v>
                </c:pt>
                <c:pt idx="584">
                  <c:v>0.76927531957626294</c:v>
                </c:pt>
                <c:pt idx="585">
                  <c:v>0.76954926252365108</c:v>
                </c:pt>
                <c:pt idx="586">
                  <c:v>0.76977498531341593</c:v>
                </c:pt>
                <c:pt idx="587">
                  <c:v>0.76998789310455296</c:v>
                </c:pt>
                <c:pt idx="588">
                  <c:v>0.770208847522736</c:v>
                </c:pt>
                <c:pt idx="589">
                  <c:v>0.77044857740402195</c:v>
                </c:pt>
                <c:pt idx="590">
                  <c:v>0.77064026594162005</c:v>
                </c:pt>
                <c:pt idx="591">
                  <c:v>0.77076585292816202</c:v>
                </c:pt>
                <c:pt idx="592">
                  <c:v>0.7709713101387019</c:v>
                </c:pt>
                <c:pt idx="593">
                  <c:v>0.77113593816757198</c:v>
                </c:pt>
                <c:pt idx="594">
                  <c:v>0.77128137350082393</c:v>
                </c:pt>
                <c:pt idx="595">
                  <c:v>0.77150328159332293</c:v>
                </c:pt>
                <c:pt idx="596">
                  <c:v>0.77165628671646092</c:v>
                </c:pt>
                <c:pt idx="597">
                  <c:v>0.77180923223495501</c:v>
                </c:pt>
                <c:pt idx="598">
                  <c:v>0.77203906774520892</c:v>
                </c:pt>
                <c:pt idx="599">
                  <c:v>0.77224953174591104</c:v>
                </c:pt>
                <c:pt idx="600">
                  <c:v>0.77248204946517895</c:v>
                </c:pt>
                <c:pt idx="601">
                  <c:v>0.77275158166885394</c:v>
                </c:pt>
                <c:pt idx="602">
                  <c:v>0.77281231880188006</c:v>
                </c:pt>
                <c:pt idx="603">
                  <c:v>0.772958171367645</c:v>
                </c:pt>
                <c:pt idx="604">
                  <c:v>0.77318818569183412</c:v>
                </c:pt>
                <c:pt idx="605">
                  <c:v>0.77344585657119791</c:v>
                </c:pt>
                <c:pt idx="606">
                  <c:v>0.77366889715194698</c:v>
                </c:pt>
                <c:pt idx="607">
                  <c:v>0.77388579845428507</c:v>
                </c:pt>
                <c:pt idx="608">
                  <c:v>0.77413607835769693</c:v>
                </c:pt>
                <c:pt idx="609">
                  <c:v>0.77451373338699292</c:v>
                </c:pt>
                <c:pt idx="610">
                  <c:v>0.77482343912124607</c:v>
                </c:pt>
                <c:pt idx="611">
                  <c:v>0.77495820522308412</c:v>
                </c:pt>
                <c:pt idx="612">
                  <c:v>0.775197100639343</c:v>
                </c:pt>
                <c:pt idx="613">
                  <c:v>0.77539039850235003</c:v>
                </c:pt>
                <c:pt idx="614">
                  <c:v>0.77551115751266497</c:v>
                </c:pt>
                <c:pt idx="615">
                  <c:v>0.77535690069198604</c:v>
                </c:pt>
                <c:pt idx="616">
                  <c:v>0.77527005672454807</c:v>
                </c:pt>
                <c:pt idx="617">
                  <c:v>0.77527595758438106</c:v>
                </c:pt>
                <c:pt idx="618">
                  <c:v>0.77548892498016397</c:v>
                </c:pt>
                <c:pt idx="619">
                  <c:v>0.77572758197784397</c:v>
                </c:pt>
                <c:pt idx="620">
                  <c:v>0.77602798938751194</c:v>
                </c:pt>
                <c:pt idx="621">
                  <c:v>0.7764339566230769</c:v>
                </c:pt>
                <c:pt idx="622">
                  <c:v>0.77718729972839395</c:v>
                </c:pt>
                <c:pt idx="623">
                  <c:v>0.77806420326232906</c:v>
                </c:pt>
                <c:pt idx="624">
                  <c:v>0.77903420925140399</c:v>
                </c:pt>
                <c:pt idx="625">
                  <c:v>0.77976526021957393</c:v>
                </c:pt>
                <c:pt idx="626">
                  <c:v>0.780359995365143</c:v>
                </c:pt>
                <c:pt idx="627">
                  <c:v>0.78084404468536395</c:v>
                </c:pt>
                <c:pt idx="628">
                  <c:v>0.78121526241302508</c:v>
                </c:pt>
                <c:pt idx="629">
                  <c:v>0.78151340484619092</c:v>
                </c:pt>
                <c:pt idx="630">
                  <c:v>0.78182603120803806</c:v>
                </c:pt>
                <c:pt idx="631">
                  <c:v>0.78222848176956195</c:v>
                </c:pt>
                <c:pt idx="632">
                  <c:v>0.78113551139831494</c:v>
                </c:pt>
                <c:pt idx="633">
                  <c:v>0.78134806156158398</c:v>
                </c:pt>
                <c:pt idx="634">
                  <c:v>0.78151179552078198</c:v>
                </c:pt>
                <c:pt idx="635">
                  <c:v>0.78168399333953897</c:v>
                </c:pt>
                <c:pt idx="636">
                  <c:v>0.78194792270660396</c:v>
                </c:pt>
                <c:pt idx="637">
                  <c:v>0.78221644163131709</c:v>
                </c:pt>
                <c:pt idx="638">
                  <c:v>0.78241152763366695</c:v>
                </c:pt>
                <c:pt idx="639">
                  <c:v>0.78258718252182002</c:v>
                </c:pt>
                <c:pt idx="640">
                  <c:v>0.78270794153213497</c:v>
                </c:pt>
                <c:pt idx="641">
                  <c:v>0.78282691240310709</c:v>
                </c:pt>
                <c:pt idx="642">
                  <c:v>0.78299404382705706</c:v>
                </c:pt>
                <c:pt idx="643">
                  <c:v>0.78314412832260105</c:v>
                </c:pt>
                <c:pt idx="644">
                  <c:v>0.78327138423919695</c:v>
                </c:pt>
                <c:pt idx="645">
                  <c:v>0.78342212438583392</c:v>
                </c:pt>
                <c:pt idx="646">
                  <c:v>0.78357399702072095</c:v>
                </c:pt>
                <c:pt idx="647">
                  <c:v>0.78367794752121012</c:v>
                </c:pt>
                <c:pt idx="648">
                  <c:v>0.78373701572418208</c:v>
                </c:pt>
                <c:pt idx="649">
                  <c:v>0.7837753415107731</c:v>
                </c:pt>
                <c:pt idx="650">
                  <c:v>0.78383709192275997</c:v>
                </c:pt>
                <c:pt idx="651">
                  <c:v>0.78397608995437595</c:v>
                </c:pt>
                <c:pt idx="652">
                  <c:v>0.78412605524063106</c:v>
                </c:pt>
                <c:pt idx="653">
                  <c:v>0.78423870801925699</c:v>
                </c:pt>
                <c:pt idx="654">
                  <c:v>0.78441543579101602</c:v>
                </c:pt>
                <c:pt idx="655">
                  <c:v>0.78460307121276895</c:v>
                </c:pt>
                <c:pt idx="656">
                  <c:v>0.78468079566955606</c:v>
                </c:pt>
                <c:pt idx="657">
                  <c:v>0.78474349975585911</c:v>
                </c:pt>
                <c:pt idx="658">
                  <c:v>0.78484756946563694</c:v>
                </c:pt>
                <c:pt idx="659">
                  <c:v>0.78495557308196995</c:v>
                </c:pt>
                <c:pt idx="660">
                  <c:v>0.7850850343704221</c:v>
                </c:pt>
                <c:pt idx="661">
                  <c:v>0.7852285623550419</c:v>
                </c:pt>
                <c:pt idx="662">
                  <c:v>0.78530539274215694</c:v>
                </c:pt>
                <c:pt idx="663">
                  <c:v>0.7853263139724731</c:v>
                </c:pt>
                <c:pt idx="664">
                  <c:v>0.78542799949645992</c:v>
                </c:pt>
                <c:pt idx="665">
                  <c:v>0.78564126491546604</c:v>
                </c:pt>
                <c:pt idx="666">
                  <c:v>0.78582693338394205</c:v>
                </c:pt>
                <c:pt idx="667">
                  <c:v>0.78594906330108594</c:v>
                </c:pt>
                <c:pt idx="668">
                  <c:v>0.78606886863708492</c:v>
                </c:pt>
                <c:pt idx="669">
                  <c:v>0.78621436357498209</c:v>
                </c:pt>
                <c:pt idx="670">
                  <c:v>0.78643919229507397</c:v>
                </c:pt>
                <c:pt idx="671">
                  <c:v>0.78669114112853999</c:v>
                </c:pt>
                <c:pt idx="672">
                  <c:v>0.78687627315521191</c:v>
                </c:pt>
                <c:pt idx="673">
                  <c:v>0.78699172735214207</c:v>
                </c:pt>
                <c:pt idx="674">
                  <c:v>0.78710110187530491</c:v>
                </c:pt>
                <c:pt idx="675">
                  <c:v>0.78726018667221109</c:v>
                </c:pt>
                <c:pt idx="676">
                  <c:v>0.78748006820678706</c:v>
                </c:pt>
                <c:pt idx="677">
                  <c:v>0.78769857883453409</c:v>
                </c:pt>
                <c:pt idx="678">
                  <c:v>0.78781439065933201</c:v>
                </c:pt>
                <c:pt idx="679">
                  <c:v>0.78788859844207804</c:v>
                </c:pt>
                <c:pt idx="680">
                  <c:v>0.78799862861633296</c:v>
                </c:pt>
                <c:pt idx="681">
                  <c:v>0.78815282583236712</c:v>
                </c:pt>
                <c:pt idx="682">
                  <c:v>0.78838880062103311</c:v>
                </c:pt>
                <c:pt idx="683">
                  <c:v>0.78856517076492305</c:v>
                </c:pt>
                <c:pt idx="684">
                  <c:v>0.78870583772659297</c:v>
                </c:pt>
                <c:pt idx="685">
                  <c:v>0.78885586261749308</c:v>
                </c:pt>
                <c:pt idx="686">
                  <c:v>0.78899831771850604</c:v>
                </c:pt>
                <c:pt idx="687">
                  <c:v>0.78913141489028904</c:v>
                </c:pt>
                <c:pt idx="688">
                  <c:v>0.78925211429595898</c:v>
                </c:pt>
                <c:pt idx="689">
                  <c:v>0.78934187889099094</c:v>
                </c:pt>
                <c:pt idx="690">
                  <c:v>0.78942508697509806</c:v>
                </c:pt>
                <c:pt idx="691">
                  <c:v>0.78950448036193799</c:v>
                </c:pt>
                <c:pt idx="692">
                  <c:v>0.78956718444824192</c:v>
                </c:pt>
                <c:pt idx="693">
                  <c:v>0.78963650465011592</c:v>
                </c:pt>
                <c:pt idx="694">
                  <c:v>0.78972072601318399</c:v>
                </c:pt>
                <c:pt idx="695">
                  <c:v>0.78974909782409708</c:v>
                </c:pt>
                <c:pt idx="696">
                  <c:v>0.789740037918091</c:v>
                </c:pt>
                <c:pt idx="697">
                  <c:v>0.78977186679840106</c:v>
                </c:pt>
                <c:pt idx="698">
                  <c:v>0.78983868360519405</c:v>
                </c:pt>
                <c:pt idx="699">
                  <c:v>0.78987736701965305</c:v>
                </c:pt>
                <c:pt idx="700">
                  <c:v>0.789906573295593</c:v>
                </c:pt>
                <c:pt idx="701">
                  <c:v>0.78994233608245912</c:v>
                </c:pt>
                <c:pt idx="702">
                  <c:v>0.78994960784912105</c:v>
                </c:pt>
                <c:pt idx="703">
                  <c:v>0.789934289455414</c:v>
                </c:pt>
                <c:pt idx="704">
                  <c:v>0.78991032838821407</c:v>
                </c:pt>
                <c:pt idx="705">
                  <c:v>0.78989059925079297</c:v>
                </c:pt>
                <c:pt idx="706">
                  <c:v>0.78982414007186907</c:v>
                </c:pt>
                <c:pt idx="707">
                  <c:v>0.78972203731536905</c:v>
                </c:pt>
                <c:pt idx="708">
                  <c:v>0.78963632583618204</c:v>
                </c:pt>
                <c:pt idx="709">
                  <c:v>0.78955633640289302</c:v>
                </c:pt>
                <c:pt idx="710">
                  <c:v>0.78952409029006998</c:v>
                </c:pt>
                <c:pt idx="711">
                  <c:v>0.78952820301055904</c:v>
                </c:pt>
                <c:pt idx="712">
                  <c:v>0.78946686983108494</c:v>
                </c:pt>
                <c:pt idx="713">
                  <c:v>0.7893353223800661</c:v>
                </c:pt>
                <c:pt idx="714">
                  <c:v>0.78922672271728511</c:v>
                </c:pt>
                <c:pt idx="715">
                  <c:v>0.789151799678802</c:v>
                </c:pt>
                <c:pt idx="716">
                  <c:v>0.78907365798950191</c:v>
                </c:pt>
                <c:pt idx="717">
                  <c:v>0.78900243043899509</c:v>
                </c:pt>
                <c:pt idx="718">
                  <c:v>0.78894199132919307</c:v>
                </c:pt>
                <c:pt idx="719">
                  <c:v>0.78888697624206494</c:v>
                </c:pt>
                <c:pt idx="720">
                  <c:v>0.78882719278335611</c:v>
                </c:pt>
                <c:pt idx="721">
                  <c:v>0.78877319097518894</c:v>
                </c:pt>
                <c:pt idx="722">
                  <c:v>0.78872640132904093</c:v>
                </c:pt>
                <c:pt idx="723">
                  <c:v>0.78871191740036006</c:v>
                </c:pt>
                <c:pt idx="724">
                  <c:v>0.78873629570007298</c:v>
                </c:pt>
                <c:pt idx="725">
                  <c:v>0.78876675367355298</c:v>
                </c:pt>
                <c:pt idx="726">
                  <c:v>0.78874070644378702</c:v>
                </c:pt>
                <c:pt idx="727">
                  <c:v>0.78870589733123797</c:v>
                </c:pt>
                <c:pt idx="728">
                  <c:v>0.78869105577468912</c:v>
                </c:pt>
                <c:pt idx="729">
                  <c:v>0.78867371082305904</c:v>
                </c:pt>
                <c:pt idx="730">
                  <c:v>0.78869773149490396</c:v>
                </c:pt>
                <c:pt idx="731">
                  <c:v>0.78873087167739908</c:v>
                </c:pt>
                <c:pt idx="732">
                  <c:v>0.78875972032546993</c:v>
                </c:pt>
                <c:pt idx="733">
                  <c:v>0.78878725767135593</c:v>
                </c:pt>
                <c:pt idx="734">
                  <c:v>0.78882981538772601</c:v>
                </c:pt>
                <c:pt idx="735">
                  <c:v>0.78887201547622698</c:v>
                </c:pt>
                <c:pt idx="736">
                  <c:v>0.78893954753875706</c:v>
                </c:pt>
                <c:pt idx="737">
                  <c:v>0.78900177478790301</c:v>
                </c:pt>
                <c:pt idx="738">
                  <c:v>0.789060366153717</c:v>
                </c:pt>
                <c:pt idx="739">
                  <c:v>0.78912944793701212</c:v>
                </c:pt>
                <c:pt idx="740">
                  <c:v>0.78919578790664691</c:v>
                </c:pt>
                <c:pt idx="741">
                  <c:v>0.78927947282791111</c:v>
                </c:pt>
                <c:pt idx="742">
                  <c:v>0.78935832977294895</c:v>
                </c:pt>
                <c:pt idx="743">
                  <c:v>0.78942270278930704</c:v>
                </c:pt>
                <c:pt idx="744">
                  <c:v>0.78948391675949092</c:v>
                </c:pt>
                <c:pt idx="745">
                  <c:v>0.78955854177474993</c:v>
                </c:pt>
                <c:pt idx="746">
                  <c:v>0.78964401483535807</c:v>
                </c:pt>
                <c:pt idx="747">
                  <c:v>0.78967834711074802</c:v>
                </c:pt>
                <c:pt idx="748">
                  <c:v>0.78968830108642596</c:v>
                </c:pt>
                <c:pt idx="749">
                  <c:v>0.78970838785171504</c:v>
                </c:pt>
                <c:pt idx="750">
                  <c:v>0.78975148200988809</c:v>
                </c:pt>
                <c:pt idx="751">
                  <c:v>0.78984649181366007</c:v>
                </c:pt>
                <c:pt idx="752">
                  <c:v>0.78992606401443499</c:v>
                </c:pt>
                <c:pt idx="753">
                  <c:v>0.78993661403656001</c:v>
                </c:pt>
                <c:pt idx="754">
                  <c:v>0.78994120359420794</c:v>
                </c:pt>
                <c:pt idx="755">
                  <c:v>0.78992952108383196</c:v>
                </c:pt>
                <c:pt idx="756">
                  <c:v>0.78989965915679905</c:v>
                </c:pt>
                <c:pt idx="757">
                  <c:v>0.78988350629806492</c:v>
                </c:pt>
                <c:pt idx="758">
                  <c:v>0.78988296985626194</c:v>
                </c:pt>
                <c:pt idx="759">
                  <c:v>0.78987659215927097</c:v>
                </c:pt>
                <c:pt idx="760">
                  <c:v>0.78983904123306292</c:v>
                </c:pt>
                <c:pt idx="761">
                  <c:v>0.78979940414428706</c:v>
                </c:pt>
                <c:pt idx="762">
                  <c:v>0.78977490663528394</c:v>
                </c:pt>
                <c:pt idx="763">
                  <c:v>0.78975285291671793</c:v>
                </c:pt>
                <c:pt idx="764">
                  <c:v>0.78971214294433612</c:v>
                </c:pt>
                <c:pt idx="765">
                  <c:v>0.78966606855392496</c:v>
                </c:pt>
                <c:pt idx="766">
                  <c:v>0.7896036624908449</c:v>
                </c:pt>
                <c:pt idx="767">
                  <c:v>0.7895376801490781</c:v>
                </c:pt>
                <c:pt idx="768">
                  <c:v>0.78947008848190303</c:v>
                </c:pt>
                <c:pt idx="769">
                  <c:v>0.78940970897674601</c:v>
                </c:pt>
                <c:pt idx="770">
                  <c:v>0.78932852745056192</c:v>
                </c:pt>
                <c:pt idx="771">
                  <c:v>0.78922648429870601</c:v>
                </c:pt>
                <c:pt idx="772">
                  <c:v>0.78911949396133396</c:v>
                </c:pt>
                <c:pt idx="773">
                  <c:v>0.78900243043899509</c:v>
                </c:pt>
                <c:pt idx="774">
                  <c:v>0.78889770507812496</c:v>
                </c:pt>
                <c:pt idx="775">
                  <c:v>0.78884429931640598</c:v>
                </c:pt>
                <c:pt idx="776">
                  <c:v>0.78879470825195308</c:v>
                </c:pt>
                <c:pt idx="777">
                  <c:v>0.78872640132904093</c:v>
                </c:pt>
                <c:pt idx="778">
                  <c:v>0.78865576982498209</c:v>
                </c:pt>
                <c:pt idx="779">
                  <c:v>0.78857345581054705</c:v>
                </c:pt>
                <c:pt idx="780">
                  <c:v>0.78849292993545506</c:v>
                </c:pt>
                <c:pt idx="781">
                  <c:v>0.78837759494781512</c:v>
                </c:pt>
                <c:pt idx="782">
                  <c:v>0.78825194835662793</c:v>
                </c:pt>
                <c:pt idx="783">
                  <c:v>0.78811020851135294</c:v>
                </c:pt>
                <c:pt idx="784">
                  <c:v>0.787978184223175</c:v>
                </c:pt>
                <c:pt idx="785">
                  <c:v>0.78787649869918797</c:v>
                </c:pt>
                <c:pt idx="786">
                  <c:v>0.78780050277710001</c:v>
                </c:pt>
                <c:pt idx="787">
                  <c:v>0.78773428201675411</c:v>
                </c:pt>
                <c:pt idx="788">
                  <c:v>0.78765703439712498</c:v>
                </c:pt>
                <c:pt idx="789">
                  <c:v>0.78759713172912593</c:v>
                </c:pt>
                <c:pt idx="790">
                  <c:v>0.78756327629089395</c:v>
                </c:pt>
                <c:pt idx="791">
                  <c:v>0.78751064538955706</c:v>
                </c:pt>
                <c:pt idx="792">
                  <c:v>0.78742046356201212</c:v>
                </c:pt>
                <c:pt idx="793">
                  <c:v>0.78734130859374996</c:v>
                </c:pt>
                <c:pt idx="794">
                  <c:v>0.78729451894760105</c:v>
                </c:pt>
                <c:pt idx="795">
                  <c:v>0.78724737167358394</c:v>
                </c:pt>
                <c:pt idx="796">
                  <c:v>0.78720076084137003</c:v>
                </c:pt>
                <c:pt idx="797">
                  <c:v>0.78715796470642108</c:v>
                </c:pt>
                <c:pt idx="798">
                  <c:v>0.78718407154083292</c:v>
                </c:pt>
                <c:pt idx="799">
                  <c:v>0.78721601963043208</c:v>
                </c:pt>
                <c:pt idx="800">
                  <c:v>0.78722513914108294</c:v>
                </c:pt>
                <c:pt idx="801">
                  <c:v>0.7872266888618471</c:v>
                </c:pt>
                <c:pt idx="802">
                  <c:v>0.78722937107086199</c:v>
                </c:pt>
                <c:pt idx="803">
                  <c:v>0.78723372220992993</c:v>
                </c:pt>
                <c:pt idx="804">
                  <c:v>0.78721941709518406</c:v>
                </c:pt>
                <c:pt idx="805">
                  <c:v>0.78719801902770992</c:v>
                </c:pt>
                <c:pt idx="806">
                  <c:v>0.78718997240066502</c:v>
                </c:pt>
                <c:pt idx="807">
                  <c:v>0.78719658851623509</c:v>
                </c:pt>
                <c:pt idx="808">
                  <c:v>0.78719605207443211</c:v>
                </c:pt>
                <c:pt idx="809">
                  <c:v>0.78718049526214595</c:v>
                </c:pt>
                <c:pt idx="810">
                  <c:v>0.78716940879821795</c:v>
                </c:pt>
                <c:pt idx="811">
                  <c:v>0.78716422319412205</c:v>
                </c:pt>
                <c:pt idx="812">
                  <c:v>0.78716237545013401</c:v>
                </c:pt>
                <c:pt idx="813">
                  <c:v>0.78718615770340006</c:v>
                </c:pt>
                <c:pt idx="814">
                  <c:v>0.78720862865447994</c:v>
                </c:pt>
                <c:pt idx="815">
                  <c:v>0.78721625804901096</c:v>
                </c:pt>
                <c:pt idx="816">
                  <c:v>0.78722352981567401</c:v>
                </c:pt>
                <c:pt idx="817">
                  <c:v>0.7872267484664921</c:v>
                </c:pt>
                <c:pt idx="818">
                  <c:v>0.78722972869872998</c:v>
                </c:pt>
                <c:pt idx="819">
                  <c:v>0.78722716569900508</c:v>
                </c:pt>
                <c:pt idx="820">
                  <c:v>0.78722531795501705</c:v>
                </c:pt>
                <c:pt idx="821">
                  <c:v>0.78721339702606197</c:v>
                </c:pt>
                <c:pt idx="822">
                  <c:v>0.78718991279602091</c:v>
                </c:pt>
                <c:pt idx="823">
                  <c:v>0.78718025684356707</c:v>
                </c:pt>
                <c:pt idx="824">
                  <c:v>0.78718675374984692</c:v>
                </c:pt>
                <c:pt idx="825">
                  <c:v>0.78719062805175799</c:v>
                </c:pt>
                <c:pt idx="826">
                  <c:v>0.78719170093536395</c:v>
                </c:pt>
                <c:pt idx="827">
                  <c:v>0.78719193935394305</c:v>
                </c:pt>
                <c:pt idx="828">
                  <c:v>0.78718931674957293</c:v>
                </c:pt>
                <c:pt idx="829">
                  <c:v>0.78717954158782999</c:v>
                </c:pt>
                <c:pt idx="830">
                  <c:v>0.78713293075561497</c:v>
                </c:pt>
                <c:pt idx="831">
                  <c:v>0.78709079027175899</c:v>
                </c:pt>
                <c:pt idx="832">
                  <c:v>0.7870957374572749</c:v>
                </c:pt>
                <c:pt idx="833">
                  <c:v>0.78710116147994991</c:v>
                </c:pt>
                <c:pt idx="834">
                  <c:v>0.78708572387695308</c:v>
                </c:pt>
                <c:pt idx="835">
                  <c:v>0.78706873655319209</c:v>
                </c:pt>
                <c:pt idx="836">
                  <c:v>0.78704066276550311</c:v>
                </c:pt>
                <c:pt idx="837">
                  <c:v>0.78701145648956294</c:v>
                </c:pt>
                <c:pt idx="838">
                  <c:v>0.78696848154068011</c:v>
                </c:pt>
                <c:pt idx="839">
                  <c:v>0.78691918849945108</c:v>
                </c:pt>
                <c:pt idx="840">
                  <c:v>0.78686161041259806</c:v>
                </c:pt>
                <c:pt idx="841">
                  <c:v>0.78679986000061009</c:v>
                </c:pt>
                <c:pt idx="842">
                  <c:v>0.78674621582031312</c:v>
                </c:pt>
                <c:pt idx="843">
                  <c:v>0.78670228719711299</c:v>
                </c:pt>
                <c:pt idx="844">
                  <c:v>0.78665508031845111</c:v>
                </c:pt>
                <c:pt idx="845">
                  <c:v>0.78660149574279803</c:v>
                </c:pt>
                <c:pt idx="846">
                  <c:v>0.78654558658599893</c:v>
                </c:pt>
                <c:pt idx="847">
                  <c:v>0.78648306131362911</c:v>
                </c:pt>
                <c:pt idx="848">
                  <c:v>0.78641904592514011</c:v>
                </c:pt>
                <c:pt idx="849">
                  <c:v>0.78632886409759495</c:v>
                </c:pt>
                <c:pt idx="850">
                  <c:v>0.7862384438514709</c:v>
                </c:pt>
                <c:pt idx="851">
                  <c:v>0.78615463972091693</c:v>
                </c:pt>
                <c:pt idx="852">
                  <c:v>0.78607190847396891</c:v>
                </c:pt>
                <c:pt idx="853">
                  <c:v>0.78600127696991007</c:v>
                </c:pt>
                <c:pt idx="854">
                  <c:v>0.78593165874481197</c:v>
                </c:pt>
                <c:pt idx="855">
                  <c:v>0.78581876754760693</c:v>
                </c:pt>
                <c:pt idx="856">
                  <c:v>0.78569628000259395</c:v>
                </c:pt>
                <c:pt idx="857">
                  <c:v>0.78558446168899509</c:v>
                </c:pt>
                <c:pt idx="858">
                  <c:v>0.78547848463058512</c:v>
                </c:pt>
                <c:pt idx="859">
                  <c:v>0.78538365364074703</c:v>
                </c:pt>
                <c:pt idx="860">
                  <c:v>0.78529663085937496</c:v>
                </c:pt>
                <c:pt idx="861">
                  <c:v>0.78518046140670794</c:v>
                </c:pt>
                <c:pt idx="862">
                  <c:v>0.78503466844558711</c:v>
                </c:pt>
                <c:pt idx="863">
                  <c:v>0.78489757776260394</c:v>
                </c:pt>
                <c:pt idx="864">
                  <c:v>0.78477193117141697</c:v>
                </c:pt>
                <c:pt idx="865">
                  <c:v>0.78464229106903094</c:v>
                </c:pt>
                <c:pt idx="866">
                  <c:v>0.78450305461883496</c:v>
                </c:pt>
                <c:pt idx="867">
                  <c:v>0.78436489105224605</c:v>
                </c:pt>
                <c:pt idx="868">
                  <c:v>0.78422493934631299</c:v>
                </c:pt>
                <c:pt idx="869">
                  <c:v>0.78408373594284098</c:v>
                </c:pt>
                <c:pt idx="870">
                  <c:v>0.78392387628555293</c:v>
                </c:pt>
                <c:pt idx="871">
                  <c:v>0.78376473188400309</c:v>
                </c:pt>
                <c:pt idx="872">
                  <c:v>0.78357304334640498</c:v>
                </c:pt>
                <c:pt idx="873">
                  <c:v>0.78338135480880711</c:v>
                </c:pt>
                <c:pt idx="874">
                  <c:v>0.78318799734115596</c:v>
                </c:pt>
                <c:pt idx="875">
                  <c:v>0.78299517631530802</c:v>
                </c:pt>
                <c:pt idx="876">
                  <c:v>0.78279740810394305</c:v>
                </c:pt>
                <c:pt idx="877">
                  <c:v>0.78259743452072095</c:v>
                </c:pt>
                <c:pt idx="878">
                  <c:v>0.78240765333175699</c:v>
                </c:pt>
                <c:pt idx="879">
                  <c:v>0.78222389221191402</c:v>
                </c:pt>
                <c:pt idx="880">
                  <c:v>0.7820221304893491</c:v>
                </c:pt>
                <c:pt idx="881">
                  <c:v>0.78180606365203897</c:v>
                </c:pt>
                <c:pt idx="882">
                  <c:v>0.781602871417999</c:v>
                </c:pt>
                <c:pt idx="883">
                  <c:v>0.78141493797302197</c:v>
                </c:pt>
                <c:pt idx="884">
                  <c:v>0.781217348575592</c:v>
                </c:pt>
                <c:pt idx="885">
                  <c:v>0.78100128173828098</c:v>
                </c:pt>
                <c:pt idx="886">
                  <c:v>0.78080136775970499</c:v>
                </c:pt>
                <c:pt idx="887">
                  <c:v>0.78064818382263201</c:v>
                </c:pt>
                <c:pt idx="888">
                  <c:v>0.78050072193145792</c:v>
                </c:pt>
                <c:pt idx="889">
                  <c:v>0.78038318157195996</c:v>
                </c:pt>
                <c:pt idx="890">
                  <c:v>0.78026999235153194</c:v>
                </c:pt>
                <c:pt idx="891">
                  <c:v>0.78022677898407</c:v>
                </c:pt>
                <c:pt idx="892">
                  <c:v>0.78018368482589695</c:v>
                </c:pt>
                <c:pt idx="893">
                  <c:v>0.78017832040786694</c:v>
                </c:pt>
                <c:pt idx="894">
                  <c:v>0.78017486333846997</c:v>
                </c:pt>
                <c:pt idx="895">
                  <c:v>0.78017987012863199</c:v>
                </c:pt>
                <c:pt idx="896">
                  <c:v>0.78018648624420206</c:v>
                </c:pt>
                <c:pt idx="897">
                  <c:v>0.78023416996002193</c:v>
                </c:pt>
                <c:pt idx="898">
                  <c:v>0.78029478788375894</c:v>
                </c:pt>
                <c:pt idx="899">
                  <c:v>0.78034741878509495</c:v>
                </c:pt>
                <c:pt idx="900">
                  <c:v>0.78039581775665301</c:v>
                </c:pt>
                <c:pt idx="901">
                  <c:v>0.78044379949569698</c:v>
                </c:pt>
                <c:pt idx="902">
                  <c:v>0.78049136400222796</c:v>
                </c:pt>
                <c:pt idx="903">
                  <c:v>0.78054381608963008</c:v>
                </c:pt>
                <c:pt idx="904">
                  <c:v>0.78060175180435198</c:v>
                </c:pt>
                <c:pt idx="905">
                  <c:v>0.78065044879913303</c:v>
                </c:pt>
                <c:pt idx="906">
                  <c:v>0.78068364858627293</c:v>
                </c:pt>
                <c:pt idx="907">
                  <c:v>0.78072316646575901</c:v>
                </c:pt>
                <c:pt idx="908">
                  <c:v>0.78077979087829608</c:v>
                </c:pt>
                <c:pt idx="909">
                  <c:v>0.78083206415176409</c:v>
                </c:pt>
                <c:pt idx="910">
                  <c:v>0.78086615800857495</c:v>
                </c:pt>
                <c:pt idx="911">
                  <c:v>0.78090049028396602</c:v>
                </c:pt>
                <c:pt idx="912">
                  <c:v>0.78093851804733294</c:v>
                </c:pt>
                <c:pt idx="913">
                  <c:v>0.78097636699676509</c:v>
                </c:pt>
                <c:pt idx="914">
                  <c:v>0.78101940155029292</c:v>
                </c:pt>
                <c:pt idx="915">
                  <c:v>0.7810621976852421</c:v>
                </c:pt>
                <c:pt idx="916">
                  <c:v>0.78107471466064493</c:v>
                </c:pt>
                <c:pt idx="917">
                  <c:v>0.78108425140380899</c:v>
                </c:pt>
                <c:pt idx="918">
                  <c:v>0.78109575510024998</c:v>
                </c:pt>
                <c:pt idx="919">
                  <c:v>0.78110743761062595</c:v>
                </c:pt>
                <c:pt idx="920">
                  <c:v>0.78110404014587398</c:v>
                </c:pt>
                <c:pt idx="921">
                  <c:v>0.78109474182128902</c:v>
                </c:pt>
                <c:pt idx="922">
                  <c:v>0.78106583356857295</c:v>
                </c:pt>
                <c:pt idx="923">
                  <c:v>0.78102571964263912</c:v>
                </c:pt>
                <c:pt idx="924">
                  <c:v>0.780995380878448</c:v>
                </c:pt>
                <c:pt idx="925">
                  <c:v>0.78097290992736812</c:v>
                </c:pt>
                <c:pt idx="926">
                  <c:v>0.78092206716537493</c:v>
                </c:pt>
                <c:pt idx="927">
                  <c:v>0.78083558082580606</c:v>
                </c:pt>
                <c:pt idx="928">
                  <c:v>0.78074641227722208</c:v>
                </c:pt>
                <c:pt idx="929">
                  <c:v>0.78065348863601702</c:v>
                </c:pt>
                <c:pt idx="930">
                  <c:v>0.78054918050766009</c:v>
                </c:pt>
                <c:pt idx="931">
                  <c:v>0.78041375875472996</c:v>
                </c:pt>
                <c:pt idx="932">
                  <c:v>0.78026963472366306</c:v>
                </c:pt>
                <c:pt idx="933">
                  <c:v>0.7800850391387939</c:v>
                </c:pt>
                <c:pt idx="934">
                  <c:v>0.77989710569381709</c:v>
                </c:pt>
                <c:pt idx="935">
                  <c:v>0.77969099283218402</c:v>
                </c:pt>
                <c:pt idx="936">
                  <c:v>0.779483211040497</c:v>
                </c:pt>
                <c:pt idx="937">
                  <c:v>0.77922995090484592</c:v>
                </c:pt>
                <c:pt idx="938">
                  <c:v>0.77897484302520792</c:v>
                </c:pt>
                <c:pt idx="939">
                  <c:v>0.77872700691223096</c:v>
                </c:pt>
                <c:pt idx="940">
                  <c:v>0.77847839593887302</c:v>
                </c:pt>
                <c:pt idx="941">
                  <c:v>0.77819557189941402</c:v>
                </c:pt>
                <c:pt idx="942">
                  <c:v>0.77790428400039691</c:v>
                </c:pt>
                <c:pt idx="943">
                  <c:v>0.77761824131012003</c:v>
                </c:pt>
                <c:pt idx="944">
                  <c:v>0.77733255624771092</c:v>
                </c:pt>
                <c:pt idx="945">
                  <c:v>0.777055752277374</c:v>
                </c:pt>
                <c:pt idx="946">
                  <c:v>0.77678353786468501</c:v>
                </c:pt>
                <c:pt idx="947">
                  <c:v>0.77648658752441402</c:v>
                </c:pt>
                <c:pt idx="948">
                  <c:v>0.77617050409317012</c:v>
                </c:pt>
                <c:pt idx="949">
                  <c:v>0.77586610317230198</c:v>
                </c:pt>
                <c:pt idx="950">
                  <c:v>0.77557523250579807</c:v>
                </c:pt>
                <c:pt idx="951">
                  <c:v>0.77528424263000506</c:v>
                </c:pt>
                <c:pt idx="952">
                  <c:v>0.774991643428802</c:v>
                </c:pt>
                <c:pt idx="953">
                  <c:v>0.77469087839126605</c:v>
                </c:pt>
                <c:pt idx="954">
                  <c:v>0.77437682151794407</c:v>
                </c:pt>
                <c:pt idx="955">
                  <c:v>0.77406288385391209</c:v>
                </c:pt>
                <c:pt idx="956">
                  <c:v>0.77375156879425</c:v>
                </c:pt>
                <c:pt idx="957">
                  <c:v>0.77345122098922703</c:v>
                </c:pt>
                <c:pt idx="958">
                  <c:v>0.77320904731750506</c:v>
                </c:pt>
                <c:pt idx="959">
                  <c:v>0.77296806573867793</c:v>
                </c:pt>
                <c:pt idx="960">
                  <c:v>0.77274466753005999</c:v>
                </c:pt>
                <c:pt idx="961">
                  <c:v>0.77252120971679705</c:v>
                </c:pt>
                <c:pt idx="962">
                  <c:v>0.77231819629669207</c:v>
                </c:pt>
                <c:pt idx="963">
                  <c:v>0.77211530208587598</c:v>
                </c:pt>
                <c:pt idx="964">
                  <c:v>0.77193815708160396</c:v>
                </c:pt>
                <c:pt idx="965">
                  <c:v>0.77176297903060909</c:v>
                </c:pt>
                <c:pt idx="966">
                  <c:v>0.77156765460967991</c:v>
                </c:pt>
                <c:pt idx="967">
                  <c:v>0.7713685750961301</c:v>
                </c:pt>
                <c:pt idx="968">
                  <c:v>0.77115721702575701</c:v>
                </c:pt>
                <c:pt idx="969">
                  <c:v>0.7709414482116701</c:v>
                </c:pt>
                <c:pt idx="970">
                  <c:v>0.77070147991180393</c:v>
                </c:pt>
                <c:pt idx="971">
                  <c:v>0.77045185565948504</c:v>
                </c:pt>
                <c:pt idx="972">
                  <c:v>0.77022982835769693</c:v>
                </c:pt>
                <c:pt idx="973">
                  <c:v>0.77002437114715594</c:v>
                </c:pt>
                <c:pt idx="974">
                  <c:v>0.76979346275329608</c:v>
                </c:pt>
                <c:pt idx="975">
                  <c:v>0.76954145431518595</c:v>
                </c:pt>
                <c:pt idx="976">
                  <c:v>0.76930577754974405</c:v>
                </c:pt>
                <c:pt idx="977">
                  <c:v>0.76908917427063006</c:v>
                </c:pt>
                <c:pt idx="978">
                  <c:v>0.768879961967468</c:v>
                </c:pt>
                <c:pt idx="979">
                  <c:v>0.76868195533752393</c:v>
                </c:pt>
                <c:pt idx="980">
                  <c:v>0.76848990917205806</c:v>
                </c:pt>
                <c:pt idx="981">
                  <c:v>0.76831371784210201</c:v>
                </c:pt>
                <c:pt idx="982">
                  <c:v>0.76814557313919107</c:v>
                </c:pt>
                <c:pt idx="983">
                  <c:v>0.7680035352706911</c:v>
                </c:pt>
                <c:pt idx="984">
                  <c:v>0.76786322593689005</c:v>
                </c:pt>
                <c:pt idx="985">
                  <c:v>0.76772655248642008</c:v>
                </c:pt>
                <c:pt idx="986">
                  <c:v>0.76758671998977701</c:v>
                </c:pt>
                <c:pt idx="987">
                  <c:v>0.7674012899398801</c:v>
                </c:pt>
                <c:pt idx="988">
                  <c:v>0.76721735000610392</c:v>
                </c:pt>
                <c:pt idx="989">
                  <c:v>0.76706053018569897</c:v>
                </c:pt>
                <c:pt idx="990">
                  <c:v>0.7669047832489011</c:v>
                </c:pt>
                <c:pt idx="991">
                  <c:v>0.76668102741241495</c:v>
                </c:pt>
                <c:pt idx="992">
                  <c:v>0.76645321846008296</c:v>
                </c:pt>
                <c:pt idx="993">
                  <c:v>0.76614893674850504</c:v>
                </c:pt>
                <c:pt idx="994">
                  <c:v>0.7658338665962221</c:v>
                </c:pt>
                <c:pt idx="995">
                  <c:v>0.76533491611480708</c:v>
                </c:pt>
                <c:pt idx="996">
                  <c:v>0.76478899717330906</c:v>
                </c:pt>
                <c:pt idx="997">
                  <c:v>0.76413310766220111</c:v>
                </c:pt>
                <c:pt idx="998">
                  <c:v>0.7634369850158691</c:v>
                </c:pt>
                <c:pt idx="999">
                  <c:v>0.76260275840759295</c:v>
                </c:pt>
                <c:pt idx="1000">
                  <c:v>0.76169724464416499</c:v>
                </c:pt>
                <c:pt idx="1001">
                  <c:v>0.760759365558624</c:v>
                </c:pt>
                <c:pt idx="1002">
                  <c:v>0.75979996919631998</c:v>
                </c:pt>
                <c:pt idx="1003">
                  <c:v>0.75885410308837908</c:v>
                </c:pt>
                <c:pt idx="1004">
                  <c:v>0.75792307853698704</c:v>
                </c:pt>
                <c:pt idx="1005">
                  <c:v>0.75708408355712908</c:v>
                </c:pt>
                <c:pt idx="1006">
                  <c:v>0.75636322498321507</c:v>
                </c:pt>
                <c:pt idx="1007">
                  <c:v>0.75572289228439304</c:v>
                </c:pt>
                <c:pt idx="1008">
                  <c:v>0.75521696805953997</c:v>
                </c:pt>
                <c:pt idx="1009">
                  <c:v>0.75479848384857195</c:v>
                </c:pt>
                <c:pt idx="1010">
                  <c:v>0.75457353591918896</c:v>
                </c:pt>
                <c:pt idx="1011">
                  <c:v>0.75437672138214107</c:v>
                </c:pt>
                <c:pt idx="1012">
                  <c:v>0.75426800251007098</c:v>
                </c:pt>
                <c:pt idx="1013">
                  <c:v>0.75417400598525997</c:v>
                </c:pt>
                <c:pt idx="1014">
                  <c:v>0.75414479970932002</c:v>
                </c:pt>
                <c:pt idx="1015">
                  <c:v>0.7541034340858459</c:v>
                </c:pt>
                <c:pt idx="1016">
                  <c:v>0.75394607782363909</c:v>
                </c:pt>
                <c:pt idx="1017">
                  <c:v>0.75378389358520503</c:v>
                </c:pt>
                <c:pt idx="1018">
                  <c:v>0.75336606502532999</c:v>
                </c:pt>
                <c:pt idx="1019">
                  <c:v>0.75295372009277295</c:v>
                </c:pt>
                <c:pt idx="1020">
                  <c:v>0.75213832855224605</c:v>
                </c:pt>
                <c:pt idx="1021">
                  <c:v>0.75131745338439893</c:v>
                </c:pt>
                <c:pt idx="1022">
                  <c:v>0.75014806985855098</c:v>
                </c:pt>
                <c:pt idx="1023">
                  <c:v>0.74895114898681592</c:v>
                </c:pt>
                <c:pt idx="1024">
                  <c:v>0.74734718799591104</c:v>
                </c:pt>
                <c:pt idx="1025">
                  <c:v>0.74567456245422403</c:v>
                </c:pt>
                <c:pt idx="1026">
                  <c:v>0.74386860132217403</c:v>
                </c:pt>
                <c:pt idx="1027">
                  <c:v>0.74203081130981396</c:v>
                </c:pt>
                <c:pt idx="1028">
                  <c:v>0.7400465726852421</c:v>
                </c:pt>
                <c:pt idx="1029">
                  <c:v>0.73801000118255611</c:v>
                </c:pt>
                <c:pt idx="1030">
                  <c:v>0.73598541021346997</c:v>
                </c:pt>
                <c:pt idx="1031">
                  <c:v>0.73397089242935198</c:v>
                </c:pt>
                <c:pt idx="1032">
                  <c:v>0.73188443183898899</c:v>
                </c:pt>
                <c:pt idx="1033">
                  <c:v>0.72975195646286006</c:v>
                </c:pt>
                <c:pt idx="1034">
                  <c:v>0.72761113643646191</c:v>
                </c:pt>
                <c:pt idx="1035">
                  <c:v>0.72546644210815403</c:v>
                </c:pt>
                <c:pt idx="1036">
                  <c:v>0.72319329977035496</c:v>
                </c:pt>
                <c:pt idx="1037">
                  <c:v>0.72077263593673702</c:v>
                </c:pt>
                <c:pt idx="1038">
                  <c:v>0.71835417747497599</c:v>
                </c:pt>
                <c:pt idx="1039">
                  <c:v>0.71592892408371012</c:v>
                </c:pt>
                <c:pt idx="1040">
                  <c:v>0.71356983184814493</c:v>
                </c:pt>
                <c:pt idx="1041">
                  <c:v>0.7113205909728999</c:v>
                </c:pt>
                <c:pt idx="1042">
                  <c:v>0.70924146175384495</c:v>
                </c:pt>
                <c:pt idx="1043">
                  <c:v>0.70756508111953709</c:v>
                </c:pt>
                <c:pt idx="1044">
                  <c:v>0.70603175163268994</c:v>
                </c:pt>
                <c:pt idx="1045">
                  <c:v>0.70496780872345011</c:v>
                </c:pt>
                <c:pt idx="1046">
                  <c:v>0.70403940677642796</c:v>
                </c:pt>
                <c:pt idx="1047">
                  <c:v>0.70376671552658099</c:v>
                </c:pt>
                <c:pt idx="1048">
                  <c:v>0.70355947017669695</c:v>
                </c:pt>
                <c:pt idx="1049">
                  <c:v>0.70387817621231097</c:v>
                </c:pt>
                <c:pt idx="1050">
                  <c:v>0.70421005487442012</c:v>
                </c:pt>
                <c:pt idx="1051">
                  <c:v>0.70479727983474705</c:v>
                </c:pt>
                <c:pt idx="1052">
                  <c:v>0.70538265705108594</c:v>
                </c:pt>
                <c:pt idx="1053">
                  <c:v>0.70573509931564304</c:v>
                </c:pt>
                <c:pt idx="1054">
                  <c:v>0.70608491897583003</c:v>
                </c:pt>
                <c:pt idx="1055">
                  <c:v>0.70552386045455906</c:v>
                </c:pt>
                <c:pt idx="1056">
                  <c:v>0.70490480661392207</c:v>
                </c:pt>
                <c:pt idx="1057">
                  <c:v>0.70322413444518994</c:v>
                </c:pt>
                <c:pt idx="1058">
                  <c:v>0.70140601396560709</c:v>
                </c:pt>
                <c:pt idx="1059">
                  <c:v>0.69943482875824003</c:v>
                </c:pt>
                <c:pt idx="1060">
                  <c:v>0.69743384122848506</c:v>
                </c:pt>
                <c:pt idx="1061">
                  <c:v>0.69566534161567706</c:v>
                </c:pt>
                <c:pt idx="1062">
                  <c:v>0.69396505951881404</c:v>
                </c:pt>
                <c:pt idx="1063">
                  <c:v>0.69315032362937901</c:v>
                </c:pt>
                <c:pt idx="1064">
                  <c:v>0.692678791284561</c:v>
                </c:pt>
                <c:pt idx="1065">
                  <c:v>0.69400037527084402</c:v>
                </c:pt>
                <c:pt idx="1066">
                  <c:v>0.69621686339378397</c:v>
                </c:pt>
                <c:pt idx="1067">
                  <c:v>0.70002902746200601</c:v>
                </c:pt>
                <c:pt idx="1068">
                  <c:v>0.7048452615737919</c:v>
                </c:pt>
                <c:pt idx="1069">
                  <c:v>0.71047348976135294</c:v>
                </c:pt>
                <c:pt idx="1070">
                  <c:v>0.71673942804336499</c:v>
                </c:pt>
                <c:pt idx="1071">
                  <c:v>0.72297025918960611</c:v>
                </c:pt>
                <c:pt idx="1072">
                  <c:v>0.72917212247848506</c:v>
                </c:pt>
                <c:pt idx="1073">
                  <c:v>0.73522431850433412</c:v>
                </c:pt>
                <c:pt idx="1074">
                  <c:v>0.74110151529312107</c:v>
                </c:pt>
                <c:pt idx="1075">
                  <c:v>0.74629606008529703</c:v>
                </c:pt>
                <c:pt idx="1076">
                  <c:v>0.75049806833267207</c:v>
                </c:pt>
                <c:pt idx="1077">
                  <c:v>0.75418038368225093</c:v>
                </c:pt>
                <c:pt idx="1078">
                  <c:v>0.75692857503891009</c:v>
                </c:pt>
                <c:pt idx="1079">
                  <c:v>0.75935621261596697</c:v>
                </c:pt>
                <c:pt idx="1080">
                  <c:v>0.76105607748031612</c:v>
                </c:pt>
                <c:pt idx="1081">
                  <c:v>0.76263279914855997</c:v>
                </c:pt>
                <c:pt idx="1082">
                  <c:v>0.76384801864623997</c:v>
                </c:pt>
                <c:pt idx="1083">
                  <c:v>0.76498724222183201</c:v>
                </c:pt>
                <c:pt idx="1084">
                  <c:v>0.76582993268966693</c:v>
                </c:pt>
                <c:pt idx="1085">
                  <c:v>0.76663763523101802</c:v>
                </c:pt>
                <c:pt idx="1086">
                  <c:v>0.76725519895553607</c:v>
                </c:pt>
                <c:pt idx="1087">
                  <c:v>0.76785565614700291</c:v>
                </c:pt>
                <c:pt idx="1088">
                  <c:v>0.76831115484237711</c:v>
                </c:pt>
                <c:pt idx="1089">
                  <c:v>0.76876116991043109</c:v>
                </c:pt>
                <c:pt idx="1090">
                  <c:v>0.76911569833755511</c:v>
                </c:pt>
                <c:pt idx="1091">
                  <c:v>0.76946957111358594</c:v>
                </c:pt>
                <c:pt idx="1092">
                  <c:v>0.76972610950470011</c:v>
                </c:pt>
                <c:pt idx="1093">
                  <c:v>0.76998354196548502</c:v>
                </c:pt>
                <c:pt idx="1094">
                  <c:v>0.77017296552658099</c:v>
                </c:pt>
                <c:pt idx="1095">
                  <c:v>0.77036226987838696</c:v>
                </c:pt>
                <c:pt idx="1096">
                  <c:v>0.77051062583923291</c:v>
                </c:pt>
                <c:pt idx="1097">
                  <c:v>0.77065653800964395</c:v>
                </c:pt>
                <c:pt idx="1098">
                  <c:v>0.77079327106475803</c:v>
                </c:pt>
                <c:pt idx="1099">
                  <c:v>0.77092905044555704</c:v>
                </c:pt>
                <c:pt idx="1100">
                  <c:v>0.77107943296432491</c:v>
                </c:pt>
                <c:pt idx="1101">
                  <c:v>0.77123273611068699</c:v>
                </c:pt>
                <c:pt idx="1102">
                  <c:v>0.77136070728301998</c:v>
                </c:pt>
                <c:pt idx="1103">
                  <c:v>0.77148283720016497</c:v>
                </c:pt>
                <c:pt idx="1104">
                  <c:v>0.77163584232330296</c:v>
                </c:pt>
                <c:pt idx="1105">
                  <c:v>0.77179951667785596</c:v>
                </c:pt>
                <c:pt idx="1106">
                  <c:v>0.77191997766494791</c:v>
                </c:pt>
                <c:pt idx="1107">
                  <c:v>0.77202368974685709</c:v>
                </c:pt>
                <c:pt idx="1108">
                  <c:v>0.77214874029159497</c:v>
                </c:pt>
                <c:pt idx="1109">
                  <c:v>0.77228344678878802</c:v>
                </c:pt>
                <c:pt idx="1110">
                  <c:v>0.77238757610320996</c:v>
                </c:pt>
                <c:pt idx="1111">
                  <c:v>0.7724755525588991</c:v>
                </c:pt>
                <c:pt idx="1112">
                  <c:v>0.77256782054901096</c:v>
                </c:pt>
                <c:pt idx="1113">
                  <c:v>0.77266330718994092</c:v>
                </c:pt>
                <c:pt idx="1114">
                  <c:v>0.77276558876037593</c:v>
                </c:pt>
                <c:pt idx="1115">
                  <c:v>0.77287192344665501</c:v>
                </c:pt>
                <c:pt idx="1116">
                  <c:v>0.77298004627227801</c:v>
                </c:pt>
                <c:pt idx="1117">
                  <c:v>0.77308983802795406</c:v>
                </c:pt>
                <c:pt idx="1118">
                  <c:v>0.77319670915603611</c:v>
                </c:pt>
                <c:pt idx="1119">
                  <c:v>0.77330048084259007</c:v>
                </c:pt>
                <c:pt idx="1120">
                  <c:v>0.77339948415756199</c:v>
                </c:pt>
                <c:pt idx="1121">
                  <c:v>0.77349228858947794</c:v>
                </c:pt>
                <c:pt idx="1122">
                  <c:v>0.77360541820526096</c:v>
                </c:pt>
                <c:pt idx="1123">
                  <c:v>0.7737484693527219</c:v>
                </c:pt>
                <c:pt idx="1124">
                  <c:v>0.77387608289718601</c:v>
                </c:pt>
                <c:pt idx="1125">
                  <c:v>0.77397699356079097</c:v>
                </c:pt>
                <c:pt idx="1126">
                  <c:v>0.77408624887466404</c:v>
                </c:pt>
                <c:pt idx="1127">
                  <c:v>0.77421010732650797</c:v>
                </c:pt>
                <c:pt idx="1128">
                  <c:v>0.77432448863983194</c:v>
                </c:pt>
                <c:pt idx="1129">
                  <c:v>0.77441800832748409</c:v>
                </c:pt>
                <c:pt idx="1130">
                  <c:v>0.77451277971267696</c:v>
                </c:pt>
                <c:pt idx="1131">
                  <c:v>0.77461035251617405</c:v>
                </c:pt>
                <c:pt idx="1132">
                  <c:v>0.77470571994781512</c:v>
                </c:pt>
                <c:pt idx="1133">
                  <c:v>0.77478970289230298</c:v>
                </c:pt>
                <c:pt idx="1134">
                  <c:v>0.77487773895263712</c:v>
                </c:pt>
                <c:pt idx="1135">
                  <c:v>0.77498544454574603</c:v>
                </c:pt>
                <c:pt idx="1136">
                  <c:v>0.775094401836395</c:v>
                </c:pt>
                <c:pt idx="1137">
                  <c:v>0.77521039247512791</c:v>
                </c:pt>
                <c:pt idx="1138">
                  <c:v>0.77532393932342503</c:v>
                </c:pt>
                <c:pt idx="1139">
                  <c:v>0.77541441917419407</c:v>
                </c:pt>
                <c:pt idx="1140">
                  <c:v>0.77550609111785906</c:v>
                </c:pt>
                <c:pt idx="1141">
                  <c:v>0.77560056447982806</c:v>
                </c:pt>
                <c:pt idx="1142">
                  <c:v>0.77569503784179705</c:v>
                </c:pt>
                <c:pt idx="1143">
                  <c:v>0.77578480243682901</c:v>
                </c:pt>
                <c:pt idx="1144">
                  <c:v>0.77587432861328098</c:v>
                </c:pt>
                <c:pt idx="1145">
                  <c:v>0.775959980487823</c:v>
                </c:pt>
                <c:pt idx="1146">
                  <c:v>0.7760461091995241</c:v>
                </c:pt>
                <c:pt idx="1147">
                  <c:v>0.77614219188690203</c:v>
                </c:pt>
                <c:pt idx="1148">
                  <c:v>0.77623875141143794</c:v>
                </c:pt>
                <c:pt idx="1149">
                  <c:v>0.77633829116821307</c:v>
                </c:pt>
                <c:pt idx="1150">
                  <c:v>0.77643884420394893</c:v>
                </c:pt>
                <c:pt idx="1151">
                  <c:v>0.77654333114623997</c:v>
                </c:pt>
                <c:pt idx="1152">
                  <c:v>0.776647996902466</c:v>
                </c:pt>
                <c:pt idx="1153">
                  <c:v>0.77673388719558711</c:v>
                </c:pt>
                <c:pt idx="1154">
                  <c:v>0.77681691646575901</c:v>
                </c:pt>
                <c:pt idx="1155">
                  <c:v>0.77692599296569798</c:v>
                </c:pt>
                <c:pt idx="1156">
                  <c:v>0.77703983783721897</c:v>
                </c:pt>
                <c:pt idx="1157">
                  <c:v>0.77717007398605298</c:v>
                </c:pt>
                <c:pt idx="1158">
                  <c:v>0.77730376720428507</c:v>
                </c:pt>
                <c:pt idx="1159">
                  <c:v>0.77742816209793109</c:v>
                </c:pt>
                <c:pt idx="1160">
                  <c:v>0.77755148410797092</c:v>
                </c:pt>
                <c:pt idx="1161">
                  <c:v>0.77766705751419107</c:v>
                </c:pt>
                <c:pt idx="1162">
                  <c:v>0.77777988910675</c:v>
                </c:pt>
                <c:pt idx="1163">
                  <c:v>0.77791084051132198</c:v>
                </c:pt>
                <c:pt idx="1164">
                  <c:v>0.77804715633392307</c:v>
                </c:pt>
                <c:pt idx="1165">
                  <c:v>0.77817727327346797</c:v>
                </c:pt>
                <c:pt idx="1166">
                  <c:v>0.77830715179443399</c:v>
                </c:pt>
                <c:pt idx="1167">
                  <c:v>0.77842344045639011</c:v>
                </c:pt>
                <c:pt idx="1168">
                  <c:v>0.77853299379348795</c:v>
                </c:pt>
                <c:pt idx="1169">
                  <c:v>0.77866281270980808</c:v>
                </c:pt>
                <c:pt idx="1170">
                  <c:v>0.77880288362503092</c:v>
                </c:pt>
                <c:pt idx="1171">
                  <c:v>0.77894372940063494</c:v>
                </c:pt>
                <c:pt idx="1172">
                  <c:v>0.77908558845519993</c:v>
                </c:pt>
                <c:pt idx="1173">
                  <c:v>0.77921534776687595</c:v>
                </c:pt>
                <c:pt idx="1174">
                  <c:v>0.77933741807937595</c:v>
                </c:pt>
                <c:pt idx="1175">
                  <c:v>0.77945746183395404</c:v>
                </c:pt>
                <c:pt idx="1176">
                  <c:v>0.7795779228210451</c:v>
                </c:pt>
                <c:pt idx="1177">
                  <c:v>0.77970690727233904</c:v>
                </c:pt>
                <c:pt idx="1178">
                  <c:v>0.779841256141663</c:v>
                </c:pt>
                <c:pt idx="1179">
                  <c:v>0.7799775123596191</c:v>
                </c:pt>
                <c:pt idx="1180">
                  <c:v>0.78011341094970699</c:v>
                </c:pt>
                <c:pt idx="1181">
                  <c:v>0.78023923635482806</c:v>
                </c:pt>
                <c:pt idx="1182">
                  <c:v>0.78035880327224705</c:v>
                </c:pt>
                <c:pt idx="1183">
                  <c:v>0.78047282695770304</c:v>
                </c:pt>
                <c:pt idx="1184">
                  <c:v>0.78057922124862711</c:v>
                </c:pt>
                <c:pt idx="1185">
                  <c:v>0.78069384098052996</c:v>
                </c:pt>
                <c:pt idx="1186">
                  <c:v>0.78082038164138812</c:v>
                </c:pt>
                <c:pt idx="1187">
                  <c:v>0.78095729351043697</c:v>
                </c:pt>
                <c:pt idx="1188">
                  <c:v>0.78110183477401707</c:v>
                </c:pt>
                <c:pt idx="1189">
                  <c:v>0.78122920989990208</c:v>
                </c:pt>
                <c:pt idx="1190">
                  <c:v>0.78133530616760294</c:v>
                </c:pt>
                <c:pt idx="1191">
                  <c:v>0.78144056797027606</c:v>
                </c:pt>
                <c:pt idx="1192">
                  <c:v>0.78155030012130711</c:v>
                </c:pt>
                <c:pt idx="1193">
                  <c:v>0.78165103197097796</c:v>
                </c:pt>
                <c:pt idx="1194">
                  <c:v>0.78173787593841593</c:v>
                </c:pt>
                <c:pt idx="1195">
                  <c:v>0.78181005716323893</c:v>
                </c:pt>
                <c:pt idx="1196">
                  <c:v>0.78185583353042598</c:v>
                </c:pt>
                <c:pt idx="1197">
                  <c:v>0.78192002773284908</c:v>
                </c:pt>
                <c:pt idx="1198">
                  <c:v>0.7820164680480961</c:v>
                </c:pt>
                <c:pt idx="1199">
                  <c:v>0.78210796117782611</c:v>
                </c:pt>
                <c:pt idx="1200">
                  <c:v>0.78218902349471997</c:v>
                </c:pt>
                <c:pt idx="1201">
                  <c:v>0.78227318525314304</c:v>
                </c:pt>
                <c:pt idx="1202">
                  <c:v>0.78236134052276607</c:v>
                </c:pt>
                <c:pt idx="1203">
                  <c:v>0.78243316411971997</c:v>
                </c:pt>
                <c:pt idx="1204">
                  <c:v>0.78248400688171404</c:v>
                </c:pt>
                <c:pt idx="1205">
                  <c:v>0.78254778385162393</c:v>
                </c:pt>
                <c:pt idx="1206">
                  <c:v>0.78262842893600504</c:v>
                </c:pt>
                <c:pt idx="1207">
                  <c:v>0.78270221948623697</c:v>
                </c:pt>
                <c:pt idx="1208">
                  <c:v>0.78276450634002703</c:v>
                </c:pt>
                <c:pt idx="1209">
                  <c:v>0.78282685279846209</c:v>
                </c:pt>
                <c:pt idx="1210">
                  <c:v>0.78288270235061597</c:v>
                </c:pt>
                <c:pt idx="1211">
                  <c:v>0.7829342603683469</c:v>
                </c:pt>
                <c:pt idx="1212">
                  <c:v>0.78297824859619092</c:v>
                </c:pt>
                <c:pt idx="1213">
                  <c:v>0.78303624391555804</c:v>
                </c:pt>
                <c:pt idx="1214">
                  <c:v>0.78312749862670894</c:v>
                </c:pt>
                <c:pt idx="1215">
                  <c:v>0.78320772647857706</c:v>
                </c:pt>
                <c:pt idx="1216">
                  <c:v>0.78326023817062396</c:v>
                </c:pt>
                <c:pt idx="1217">
                  <c:v>0.78331638574600193</c:v>
                </c:pt>
                <c:pt idx="1218">
                  <c:v>0.78338505029678296</c:v>
                </c:pt>
                <c:pt idx="1219">
                  <c:v>0.78344632387161295</c:v>
                </c:pt>
                <c:pt idx="1220">
                  <c:v>0.78348089456558201</c:v>
                </c:pt>
                <c:pt idx="1221">
                  <c:v>0.78352017402648899</c:v>
                </c:pt>
                <c:pt idx="1222">
                  <c:v>0.78357006311416599</c:v>
                </c:pt>
                <c:pt idx="1223">
                  <c:v>0.78362072706222508</c:v>
                </c:pt>
                <c:pt idx="1224">
                  <c:v>0.78367758989334102</c:v>
                </c:pt>
                <c:pt idx="1225">
                  <c:v>0.78374261856079097</c:v>
                </c:pt>
                <c:pt idx="1226">
                  <c:v>0.78383446931839007</c:v>
                </c:pt>
                <c:pt idx="1227">
                  <c:v>0.78392095565795894</c:v>
                </c:pt>
                <c:pt idx="1228">
                  <c:v>0.78398818969726602</c:v>
                </c:pt>
                <c:pt idx="1229">
                  <c:v>0.78405321836471598</c:v>
                </c:pt>
                <c:pt idx="1230">
                  <c:v>0.78410286903381299</c:v>
                </c:pt>
                <c:pt idx="1231">
                  <c:v>0.78415120840072605</c:v>
                </c:pt>
                <c:pt idx="1232">
                  <c:v>0.78419847488403294</c:v>
                </c:pt>
                <c:pt idx="1233">
                  <c:v>0.78424508571624796</c:v>
                </c:pt>
                <c:pt idx="1234">
                  <c:v>0.78428108692169207</c:v>
                </c:pt>
                <c:pt idx="1235">
                  <c:v>0.78431565761566202</c:v>
                </c:pt>
                <c:pt idx="1236">
                  <c:v>0.78434700965881299</c:v>
                </c:pt>
                <c:pt idx="1237">
                  <c:v>0.78437532186508196</c:v>
                </c:pt>
                <c:pt idx="1238">
                  <c:v>0.78437013626098606</c:v>
                </c:pt>
                <c:pt idx="1239">
                  <c:v>0.78436590433120701</c:v>
                </c:pt>
                <c:pt idx="1240">
                  <c:v>0.78437776565551798</c:v>
                </c:pt>
                <c:pt idx="1241">
                  <c:v>0.78439350128173801</c:v>
                </c:pt>
                <c:pt idx="1242">
                  <c:v>0.78444195985794107</c:v>
                </c:pt>
                <c:pt idx="1243">
                  <c:v>0.78448892831802408</c:v>
                </c:pt>
                <c:pt idx="1244">
                  <c:v>0.78450609445571895</c:v>
                </c:pt>
                <c:pt idx="1245">
                  <c:v>0.78452129364013712</c:v>
                </c:pt>
                <c:pt idx="1246">
                  <c:v>0.78454352617263812</c:v>
                </c:pt>
                <c:pt idx="1247">
                  <c:v>0.78456957340240496</c:v>
                </c:pt>
                <c:pt idx="1248">
                  <c:v>0.78459258079528804</c:v>
                </c:pt>
                <c:pt idx="1249">
                  <c:v>0.78461040258407611</c:v>
                </c:pt>
                <c:pt idx="1250">
                  <c:v>0.78462524414062496</c:v>
                </c:pt>
                <c:pt idx="1251">
                  <c:v>0.78463984727859493</c:v>
                </c:pt>
                <c:pt idx="1252">
                  <c:v>0.78465325832366895</c:v>
                </c:pt>
                <c:pt idx="1253">
                  <c:v>0.78467012643814105</c:v>
                </c:pt>
                <c:pt idx="1254">
                  <c:v>0.78466339111328098</c:v>
                </c:pt>
                <c:pt idx="1255">
                  <c:v>0.78465129137039202</c:v>
                </c:pt>
                <c:pt idx="1256">
                  <c:v>0.784632456302643</c:v>
                </c:pt>
                <c:pt idx="1257">
                  <c:v>0.78461534976959202</c:v>
                </c:pt>
                <c:pt idx="1258">
                  <c:v>0.78461344242095898</c:v>
                </c:pt>
                <c:pt idx="1259">
                  <c:v>0.78460354804992694</c:v>
                </c:pt>
                <c:pt idx="1260">
                  <c:v>0.78454668521881099</c:v>
                </c:pt>
                <c:pt idx="1261">
                  <c:v>0.784499180316925</c:v>
                </c:pt>
                <c:pt idx="1262">
                  <c:v>0.78449578285217303</c:v>
                </c:pt>
                <c:pt idx="1263">
                  <c:v>0.78449143171310398</c:v>
                </c:pt>
                <c:pt idx="1264">
                  <c:v>0.78449500799179095</c:v>
                </c:pt>
                <c:pt idx="1265">
                  <c:v>0.78449655771255511</c:v>
                </c:pt>
                <c:pt idx="1266">
                  <c:v>0.78449232578277606</c:v>
                </c:pt>
                <c:pt idx="1267">
                  <c:v>0.78449083566665601</c:v>
                </c:pt>
                <c:pt idx="1268">
                  <c:v>0.784501981735229</c:v>
                </c:pt>
                <c:pt idx="1269">
                  <c:v>0.78450734615325901</c:v>
                </c:pt>
                <c:pt idx="1270">
                  <c:v>0.78447563648223895</c:v>
                </c:pt>
                <c:pt idx="1271">
                  <c:v>0.78444315195083592</c:v>
                </c:pt>
                <c:pt idx="1272">
                  <c:v>0.78439356088638301</c:v>
                </c:pt>
                <c:pt idx="1273">
                  <c:v>0.78435291051864597</c:v>
                </c:pt>
                <c:pt idx="1274">
                  <c:v>0.78437269926071207</c:v>
                </c:pt>
                <c:pt idx="1275">
                  <c:v>0.78438873291015598</c:v>
                </c:pt>
                <c:pt idx="1276">
                  <c:v>0.78438354730606097</c:v>
                </c:pt>
                <c:pt idx="1277">
                  <c:v>0.78438175916671793</c:v>
                </c:pt>
                <c:pt idx="1278">
                  <c:v>0.78439224958419795</c:v>
                </c:pt>
                <c:pt idx="1279">
                  <c:v>0.78440238237380999</c:v>
                </c:pt>
                <c:pt idx="1280">
                  <c:v>0.78440870046615596</c:v>
                </c:pt>
                <c:pt idx="1281">
                  <c:v>0.78441329002380411</c:v>
                </c:pt>
                <c:pt idx="1282">
                  <c:v>0.78440339565277095</c:v>
                </c:pt>
                <c:pt idx="1283">
                  <c:v>0.78439153432846109</c:v>
                </c:pt>
                <c:pt idx="1284">
                  <c:v>0.78439570665359493</c:v>
                </c:pt>
                <c:pt idx="1285">
                  <c:v>0.78440101146697994</c:v>
                </c:pt>
                <c:pt idx="1286">
                  <c:v>0.78439087867736812</c:v>
                </c:pt>
                <c:pt idx="1287">
                  <c:v>0.78438062667846697</c:v>
                </c:pt>
                <c:pt idx="1288">
                  <c:v>0.78438265323638912</c:v>
                </c:pt>
                <c:pt idx="1289">
                  <c:v>0.78438551425933811</c:v>
                </c:pt>
                <c:pt idx="1290">
                  <c:v>0.78438771963119502</c:v>
                </c:pt>
                <c:pt idx="1291">
                  <c:v>0.78440071344375606</c:v>
                </c:pt>
                <c:pt idx="1292">
                  <c:v>0.78445954322814893</c:v>
                </c:pt>
                <c:pt idx="1293">
                  <c:v>0.78450990915298502</c:v>
                </c:pt>
                <c:pt idx="1294">
                  <c:v>0.78452069759368892</c:v>
                </c:pt>
                <c:pt idx="1295">
                  <c:v>0.78453118801116895</c:v>
                </c:pt>
                <c:pt idx="1296">
                  <c:v>0.78453887701034497</c:v>
                </c:pt>
                <c:pt idx="1297">
                  <c:v>0.78454602956771891</c:v>
                </c:pt>
                <c:pt idx="1298">
                  <c:v>0.78457374572753902</c:v>
                </c:pt>
                <c:pt idx="1299">
                  <c:v>0.78460307121276895</c:v>
                </c:pt>
                <c:pt idx="1300">
                  <c:v>0.78461439609527606</c:v>
                </c:pt>
                <c:pt idx="1301">
                  <c:v>0.7846326351165771</c:v>
                </c:pt>
                <c:pt idx="1302">
                  <c:v>0.7846737027168269</c:v>
                </c:pt>
                <c:pt idx="1303">
                  <c:v>0.78471798896789591</c:v>
                </c:pt>
                <c:pt idx="1304">
                  <c:v>0.78478343486785906</c:v>
                </c:pt>
                <c:pt idx="1305">
                  <c:v>0.78484566211700391</c:v>
                </c:pt>
                <c:pt idx="1306">
                  <c:v>0.78489650487899798</c:v>
                </c:pt>
                <c:pt idx="1307">
                  <c:v>0.78494818210601802</c:v>
                </c:pt>
                <c:pt idx="1308">
                  <c:v>0.78499509096145603</c:v>
                </c:pt>
                <c:pt idx="1309">
                  <c:v>0.78503508567810099</c:v>
                </c:pt>
                <c:pt idx="1310">
                  <c:v>0.78505344390869092</c:v>
                </c:pt>
                <c:pt idx="1311">
                  <c:v>0.78507370948791499</c:v>
                </c:pt>
                <c:pt idx="1312">
                  <c:v>0.78510804176330606</c:v>
                </c:pt>
                <c:pt idx="1313">
                  <c:v>0.78515524864196795</c:v>
                </c:pt>
                <c:pt idx="1314">
                  <c:v>0.78522075414657611</c:v>
                </c:pt>
                <c:pt idx="1315">
                  <c:v>0.78527725934982295</c:v>
                </c:pt>
                <c:pt idx="1316">
                  <c:v>0.78531677722930904</c:v>
                </c:pt>
                <c:pt idx="1317">
                  <c:v>0.78536297082900997</c:v>
                </c:pt>
                <c:pt idx="1318">
                  <c:v>0.78542227745056192</c:v>
                </c:pt>
                <c:pt idx="1319">
                  <c:v>0.78548229932785008</c:v>
                </c:pt>
                <c:pt idx="1320">
                  <c:v>0.78554679155349705</c:v>
                </c:pt>
                <c:pt idx="1321">
                  <c:v>0.78561283349990796</c:v>
                </c:pt>
                <c:pt idx="1322">
                  <c:v>0.78568024635314893</c:v>
                </c:pt>
                <c:pt idx="1323">
                  <c:v>0.78575177192688006</c:v>
                </c:pt>
                <c:pt idx="1324">
                  <c:v>0.78583217859268206</c:v>
                </c:pt>
                <c:pt idx="1325">
                  <c:v>0.78590471744537393</c:v>
                </c:pt>
                <c:pt idx="1326">
                  <c:v>0.78595883846282999</c:v>
                </c:pt>
                <c:pt idx="1327">
                  <c:v>0.7860165357589719</c:v>
                </c:pt>
                <c:pt idx="1328">
                  <c:v>0.78608436584472696</c:v>
                </c:pt>
                <c:pt idx="1329">
                  <c:v>0.78615434169769305</c:v>
                </c:pt>
                <c:pt idx="1330">
                  <c:v>0.78622342348098795</c:v>
                </c:pt>
                <c:pt idx="1331">
                  <c:v>0.78628213405609104</c:v>
                </c:pt>
                <c:pt idx="1332">
                  <c:v>0.78632451295852701</c:v>
                </c:pt>
                <c:pt idx="1333">
                  <c:v>0.78637303113937396</c:v>
                </c:pt>
                <c:pt idx="1334">
                  <c:v>0.78643412590026895</c:v>
                </c:pt>
                <c:pt idx="1335">
                  <c:v>0.78650088310241695</c:v>
                </c:pt>
                <c:pt idx="1336">
                  <c:v>0.78657139539718601</c:v>
                </c:pt>
                <c:pt idx="1337">
                  <c:v>0.78664560317993204</c:v>
                </c:pt>
                <c:pt idx="1338">
                  <c:v>0.78672207593917798</c:v>
                </c:pt>
                <c:pt idx="1339">
                  <c:v>0.78678746223449703</c:v>
                </c:pt>
                <c:pt idx="1340">
                  <c:v>0.78684623241424601</c:v>
                </c:pt>
                <c:pt idx="1341">
                  <c:v>0.78690530061721797</c:v>
                </c:pt>
                <c:pt idx="1342">
                  <c:v>0.78696240186691302</c:v>
                </c:pt>
                <c:pt idx="1343">
                  <c:v>0.787012887001038</c:v>
                </c:pt>
                <c:pt idx="1344">
                  <c:v>0.78705943822860691</c:v>
                </c:pt>
                <c:pt idx="1345">
                  <c:v>0.78712309598922703</c:v>
                </c:pt>
                <c:pt idx="1346">
                  <c:v>0.78719670772552508</c:v>
                </c:pt>
                <c:pt idx="1347">
                  <c:v>0.78722233772277805</c:v>
                </c:pt>
                <c:pt idx="1348">
                  <c:v>0.78722794055938694</c:v>
                </c:pt>
                <c:pt idx="1349">
                  <c:v>0.78725136518478411</c:v>
                </c:pt>
                <c:pt idx="1350">
                  <c:v>0.78727997541427608</c:v>
                </c:pt>
                <c:pt idx="1351">
                  <c:v>0.78732998371124308</c:v>
                </c:pt>
                <c:pt idx="1352">
                  <c:v>0.78738577365875195</c:v>
                </c:pt>
                <c:pt idx="1353">
                  <c:v>0.78743256330490108</c:v>
                </c:pt>
                <c:pt idx="1354">
                  <c:v>0.787481677532196</c:v>
                </c:pt>
                <c:pt idx="1355">
                  <c:v>0.78755302429199192</c:v>
                </c:pt>
                <c:pt idx="1356">
                  <c:v>0.78762931823730509</c:v>
                </c:pt>
                <c:pt idx="1357">
                  <c:v>0.78768475055694598</c:v>
                </c:pt>
                <c:pt idx="1358">
                  <c:v>0.78773523569107096</c:v>
                </c:pt>
                <c:pt idx="1359">
                  <c:v>0.7877836942672729</c:v>
                </c:pt>
                <c:pt idx="1360">
                  <c:v>0.78783239126205395</c:v>
                </c:pt>
                <c:pt idx="1361">
                  <c:v>0.78786392211914102</c:v>
                </c:pt>
                <c:pt idx="1362">
                  <c:v>0.78789288997650098</c:v>
                </c:pt>
                <c:pt idx="1363">
                  <c:v>0.78792185783386204</c:v>
                </c:pt>
                <c:pt idx="1364">
                  <c:v>0.78795005083084102</c:v>
                </c:pt>
                <c:pt idx="1365">
                  <c:v>0.78796483278274509</c:v>
                </c:pt>
                <c:pt idx="1366">
                  <c:v>0.7879779458045959</c:v>
                </c:pt>
                <c:pt idx="1367">
                  <c:v>0.78794480562210101</c:v>
                </c:pt>
                <c:pt idx="1368">
                  <c:v>0.78790993690490696</c:v>
                </c:pt>
                <c:pt idx="1369">
                  <c:v>0.78785462379455606</c:v>
                </c:pt>
                <c:pt idx="1370">
                  <c:v>0.7877948403358459</c:v>
                </c:pt>
                <c:pt idx="1371">
                  <c:v>0.78777159452438394</c:v>
                </c:pt>
                <c:pt idx="1372">
                  <c:v>0.7877483487129211</c:v>
                </c:pt>
                <c:pt idx="1373">
                  <c:v>0.78774340152740496</c:v>
                </c:pt>
                <c:pt idx="1374">
                  <c:v>0.78773905038833592</c:v>
                </c:pt>
                <c:pt idx="1375">
                  <c:v>0.78771681785583492</c:v>
                </c:pt>
                <c:pt idx="1376">
                  <c:v>0.78769232034683201</c:v>
                </c:pt>
                <c:pt idx="1377">
                  <c:v>0.78764028549194309</c:v>
                </c:pt>
                <c:pt idx="1378">
                  <c:v>0.787584316730499</c:v>
                </c:pt>
                <c:pt idx="1379">
                  <c:v>0.78750742673873897</c:v>
                </c:pt>
                <c:pt idx="1380">
                  <c:v>0.78743321895599405</c:v>
                </c:pt>
                <c:pt idx="1381">
                  <c:v>0.78737802505493204</c:v>
                </c:pt>
                <c:pt idx="1382">
                  <c:v>0.78732193708419795</c:v>
                </c:pt>
                <c:pt idx="1383">
                  <c:v>0.78725273609161395</c:v>
                </c:pt>
                <c:pt idx="1384">
                  <c:v>0.78717632293701212</c:v>
                </c:pt>
                <c:pt idx="1385">
                  <c:v>0.78708041906356807</c:v>
                </c:pt>
                <c:pt idx="1386">
                  <c:v>0.78698666095733594</c:v>
                </c:pt>
                <c:pt idx="1387">
                  <c:v>0.7869020223617551</c:v>
                </c:pt>
                <c:pt idx="1388">
                  <c:v>0.78682912588119502</c:v>
                </c:pt>
                <c:pt idx="1389">
                  <c:v>0.78679312467575091</c:v>
                </c:pt>
                <c:pt idx="1390">
                  <c:v>0.7867378115653989</c:v>
                </c:pt>
                <c:pt idx="1391">
                  <c:v>0.78663636445999097</c:v>
                </c:pt>
                <c:pt idx="1392">
                  <c:v>0.78654588460922192</c:v>
                </c:pt>
                <c:pt idx="1393">
                  <c:v>0.7864777565002441</c:v>
                </c:pt>
                <c:pt idx="1394">
                  <c:v>0.78638668060302708</c:v>
                </c:pt>
                <c:pt idx="1395">
                  <c:v>0.78625847101211499</c:v>
                </c:pt>
                <c:pt idx="1396">
                  <c:v>0.78613616228103611</c:v>
                </c:pt>
                <c:pt idx="1397">
                  <c:v>0.78602303266525309</c:v>
                </c:pt>
                <c:pt idx="1398">
                  <c:v>0.78591270446777295</c:v>
                </c:pt>
                <c:pt idx="1399">
                  <c:v>0.7858063101768491</c:v>
                </c:pt>
                <c:pt idx="1400">
                  <c:v>0.78570224046707193</c:v>
                </c:pt>
                <c:pt idx="1401">
                  <c:v>0.785600733757019</c:v>
                </c:pt>
                <c:pt idx="1402">
                  <c:v>0.78551245927810709</c:v>
                </c:pt>
                <c:pt idx="1403">
                  <c:v>0.78543574810028094</c:v>
                </c:pt>
                <c:pt idx="1404">
                  <c:v>0.78535242080688494</c:v>
                </c:pt>
                <c:pt idx="1405">
                  <c:v>0.78526343107223506</c:v>
                </c:pt>
                <c:pt idx="1406">
                  <c:v>0.78516651391983006</c:v>
                </c:pt>
                <c:pt idx="1407">
                  <c:v>0.78506411314010593</c:v>
                </c:pt>
                <c:pt idx="1408">
                  <c:v>0.78495646715164202</c:v>
                </c:pt>
                <c:pt idx="1409">
                  <c:v>0.78484476804733294</c:v>
                </c:pt>
                <c:pt idx="1410">
                  <c:v>0.78473014831543009</c:v>
                </c:pt>
                <c:pt idx="1411">
                  <c:v>0.78461517095565791</c:v>
                </c:pt>
                <c:pt idx="1412">
                  <c:v>0.78449667692184399</c:v>
                </c:pt>
                <c:pt idx="1413">
                  <c:v>0.78437532186508196</c:v>
                </c:pt>
                <c:pt idx="1414">
                  <c:v>0.78426767587661694</c:v>
                </c:pt>
                <c:pt idx="1415">
                  <c:v>0.7841638445854191</c:v>
                </c:pt>
                <c:pt idx="1416">
                  <c:v>0.78405083417892496</c:v>
                </c:pt>
                <c:pt idx="1417">
                  <c:v>0.7839335918426511</c:v>
                </c:pt>
                <c:pt idx="1418">
                  <c:v>0.7837665200233459</c:v>
                </c:pt>
                <c:pt idx="1419">
                  <c:v>0.78358913660049412</c:v>
                </c:pt>
                <c:pt idx="1420">
                  <c:v>0.78339959383010904</c:v>
                </c:pt>
                <c:pt idx="1421">
                  <c:v>0.78320879936218302</c:v>
                </c:pt>
                <c:pt idx="1422">
                  <c:v>0.78304744958877603</c:v>
                </c:pt>
                <c:pt idx="1423">
                  <c:v>0.78288556337356607</c:v>
                </c:pt>
                <c:pt idx="1424">
                  <c:v>0.78270418643951412</c:v>
                </c:pt>
                <c:pt idx="1425">
                  <c:v>0.7825186371803281</c:v>
                </c:pt>
                <c:pt idx="1426">
                  <c:v>0.78232122659683201</c:v>
                </c:pt>
                <c:pt idx="1427">
                  <c:v>0.78212333917617793</c:v>
                </c:pt>
                <c:pt idx="1428">
                  <c:v>0.78192306756973307</c:v>
                </c:pt>
                <c:pt idx="1429">
                  <c:v>0.78172446489334102</c:v>
                </c:pt>
                <c:pt idx="1430">
                  <c:v>0.78155798912048291</c:v>
                </c:pt>
                <c:pt idx="1431">
                  <c:v>0.78138412237167398</c:v>
                </c:pt>
                <c:pt idx="1432">
                  <c:v>0.78205950260162393</c:v>
                </c:pt>
                <c:pt idx="1433">
                  <c:v>0.78189928531646702</c:v>
                </c:pt>
                <c:pt idx="1434">
                  <c:v>0.78172899484634395</c:v>
                </c:pt>
                <c:pt idx="1435">
                  <c:v>0.78157312870025608</c:v>
                </c:pt>
                <c:pt idx="1436">
                  <c:v>0.78145207166671793</c:v>
                </c:pt>
                <c:pt idx="1437">
                  <c:v>0.78135062456130999</c:v>
                </c:pt>
                <c:pt idx="1438">
                  <c:v>0.78124476671218912</c:v>
                </c:pt>
                <c:pt idx="1439">
                  <c:v>0.78110821247100803</c:v>
                </c:pt>
                <c:pt idx="1440">
                  <c:v>0.78097785711288492</c:v>
                </c:pt>
                <c:pt idx="1441">
                  <c:v>0.78084756135940592</c:v>
                </c:pt>
                <c:pt idx="1442">
                  <c:v>0.78072292804717991</c:v>
                </c:pt>
                <c:pt idx="1443">
                  <c:v>0.78059966564178507</c:v>
                </c:pt>
                <c:pt idx="1444">
                  <c:v>0.78047991991043109</c:v>
                </c:pt>
                <c:pt idx="1445">
                  <c:v>0.78046358823776196</c:v>
                </c:pt>
                <c:pt idx="1446">
                  <c:v>0.780484926700592</c:v>
                </c:pt>
                <c:pt idx="1447">
                  <c:v>0.78050084114074703</c:v>
                </c:pt>
                <c:pt idx="1448">
                  <c:v>0.78051234483718912</c:v>
                </c:pt>
                <c:pt idx="1449">
                  <c:v>0.7805238485336301</c:v>
                </c:pt>
                <c:pt idx="1450">
                  <c:v>0.780515384674072</c:v>
                </c:pt>
                <c:pt idx="1451">
                  <c:v>0.78051013946533199</c:v>
                </c:pt>
                <c:pt idx="1452">
                  <c:v>0.78053886890411395</c:v>
                </c:pt>
                <c:pt idx="1453">
                  <c:v>0.78057713508605997</c:v>
                </c:pt>
                <c:pt idx="1454">
                  <c:v>0.78068090677261393</c:v>
                </c:pt>
                <c:pt idx="1455">
                  <c:v>0.78079582452773999</c:v>
                </c:pt>
                <c:pt idx="1456">
                  <c:v>0.78092552423477191</c:v>
                </c:pt>
                <c:pt idx="1457">
                  <c:v>0.78105206489563006</c:v>
                </c:pt>
                <c:pt idx="1458">
                  <c:v>0.78110600709915201</c:v>
                </c:pt>
                <c:pt idx="1459">
                  <c:v>0.78111524581909197</c:v>
                </c:pt>
                <c:pt idx="1460">
                  <c:v>0.78113765716552708</c:v>
                </c:pt>
                <c:pt idx="1461">
                  <c:v>0.78119493722915601</c:v>
                </c:pt>
                <c:pt idx="1462">
                  <c:v>0.78125168085098307</c:v>
                </c:pt>
                <c:pt idx="1463">
                  <c:v>0.78127117156982395</c:v>
                </c:pt>
                <c:pt idx="1464">
                  <c:v>0.78128750324249308</c:v>
                </c:pt>
                <c:pt idx="1465">
                  <c:v>0.78132904767990108</c:v>
                </c:pt>
                <c:pt idx="1466">
                  <c:v>0.78137863874435398</c:v>
                </c:pt>
                <c:pt idx="1467">
                  <c:v>0.78145409822464007</c:v>
                </c:pt>
                <c:pt idx="1468">
                  <c:v>0.78153361082077</c:v>
                </c:pt>
                <c:pt idx="1469">
                  <c:v>0.78162218332290601</c:v>
                </c:pt>
                <c:pt idx="1470">
                  <c:v>0.781722140312195</c:v>
                </c:pt>
                <c:pt idx="1471">
                  <c:v>0.781847071647644</c:v>
                </c:pt>
                <c:pt idx="1472">
                  <c:v>0.78199566602706905</c:v>
                </c:pt>
                <c:pt idx="1473">
                  <c:v>0.78214008808136004</c:v>
                </c:pt>
                <c:pt idx="1474">
                  <c:v>0.7823133587837221</c:v>
                </c:pt>
                <c:pt idx="1475">
                  <c:v>0.78248883485794107</c:v>
                </c:pt>
                <c:pt idx="1476">
                  <c:v>0.78262717723846409</c:v>
                </c:pt>
                <c:pt idx="1477">
                  <c:v>0.78275568485260005</c:v>
                </c:pt>
                <c:pt idx="1478">
                  <c:v>0.78290880918502803</c:v>
                </c:pt>
                <c:pt idx="1479">
                  <c:v>0.78308392763137791</c:v>
                </c:pt>
                <c:pt idx="1480">
                  <c:v>0.7832477807998659</c:v>
                </c:pt>
                <c:pt idx="1481">
                  <c:v>0.78338195085525508</c:v>
                </c:pt>
                <c:pt idx="1482">
                  <c:v>0.78349120616912793</c:v>
                </c:pt>
                <c:pt idx="1483">
                  <c:v>0.78359557390213008</c:v>
                </c:pt>
                <c:pt idx="1484">
                  <c:v>0.78369547128677408</c:v>
                </c:pt>
                <c:pt idx="1485">
                  <c:v>0.78373028039932291</c:v>
                </c:pt>
                <c:pt idx="1486">
                  <c:v>0.78376091718673702</c:v>
                </c:pt>
                <c:pt idx="1487">
                  <c:v>0.78387452363967891</c:v>
                </c:pt>
                <c:pt idx="1488">
                  <c:v>0.784002614021301</c:v>
                </c:pt>
                <c:pt idx="1489">
                  <c:v>0.784113597869873</c:v>
                </c:pt>
                <c:pt idx="1490">
                  <c:v>0.78420717716216992</c:v>
                </c:pt>
                <c:pt idx="1491">
                  <c:v>0.78432632684707593</c:v>
                </c:pt>
                <c:pt idx="1492">
                  <c:v>0.78446711301803607</c:v>
                </c:pt>
                <c:pt idx="1493">
                  <c:v>0.78462512493133496</c:v>
                </c:pt>
                <c:pt idx="1494">
                  <c:v>0.7848352313041691</c:v>
                </c:pt>
                <c:pt idx="1495">
                  <c:v>0.785054278373718</c:v>
                </c:pt>
                <c:pt idx="1496">
                  <c:v>0.78530533313751194</c:v>
                </c:pt>
                <c:pt idx="1497">
                  <c:v>0.78555203676223795</c:v>
                </c:pt>
                <c:pt idx="1498">
                  <c:v>0.78578097820282</c:v>
                </c:pt>
                <c:pt idx="1499">
                  <c:v>0.78602303266525309</c:v>
                </c:pt>
                <c:pt idx="1500">
                  <c:v>0.78627283573150608</c:v>
                </c:pt>
                <c:pt idx="1501">
                  <c:v>0.78652079105377193</c:v>
                </c:pt>
                <c:pt idx="1502">
                  <c:v>0.78676952123642008</c:v>
                </c:pt>
                <c:pt idx="1503">
                  <c:v>0.78704531192779492</c:v>
                </c:pt>
                <c:pt idx="1504">
                  <c:v>0.78728170394897501</c:v>
                </c:pt>
                <c:pt idx="1505">
                  <c:v>0.78740705251693699</c:v>
                </c:pt>
                <c:pt idx="1506">
                  <c:v>0.78752781152725193</c:v>
                </c:pt>
                <c:pt idx="1507">
                  <c:v>0.78762365579605098</c:v>
                </c:pt>
                <c:pt idx="1508">
                  <c:v>0.78771353960037205</c:v>
                </c:pt>
                <c:pt idx="1509">
                  <c:v>0.7877484083175661</c:v>
                </c:pt>
                <c:pt idx="1510">
                  <c:v>0.78777934312820408</c:v>
                </c:pt>
                <c:pt idx="1511">
                  <c:v>0.7878176093101501</c:v>
                </c:pt>
                <c:pt idx="1512">
                  <c:v>0.78785694837570208</c:v>
                </c:pt>
                <c:pt idx="1513">
                  <c:v>0.78785116672515909</c:v>
                </c:pt>
                <c:pt idx="1514">
                  <c:v>0.78779084682464595</c:v>
                </c:pt>
                <c:pt idx="1515">
                  <c:v>0.78773785829544107</c:v>
                </c:pt>
                <c:pt idx="1516">
                  <c:v>0.78768248558044407</c:v>
                </c:pt>
                <c:pt idx="1517">
                  <c:v>0.78760845661163303</c:v>
                </c:pt>
                <c:pt idx="1518">
                  <c:v>0.78746963739395093</c:v>
                </c:pt>
                <c:pt idx="1519">
                  <c:v>0.78732986450195308</c:v>
                </c:pt>
                <c:pt idx="1520">
                  <c:v>0.787176620960236</c:v>
                </c:pt>
                <c:pt idx="1521">
                  <c:v>0.78701914548873897</c:v>
                </c:pt>
                <c:pt idx="1522">
                  <c:v>0.7868376493453979</c:v>
                </c:pt>
                <c:pt idx="1523">
                  <c:v>0.78665573596954297</c:v>
                </c:pt>
                <c:pt idx="1524">
                  <c:v>0.78646786212921094</c:v>
                </c:pt>
                <c:pt idx="1525">
                  <c:v>0.78626496791839595</c:v>
                </c:pt>
                <c:pt idx="1526">
                  <c:v>0.78604878187179605</c:v>
                </c:pt>
                <c:pt idx="1527">
                  <c:v>0.78579742908477801</c:v>
                </c:pt>
                <c:pt idx="1528">
                  <c:v>0.785520207881927</c:v>
                </c:pt>
                <c:pt idx="1529">
                  <c:v>0.7851930975914001</c:v>
                </c:pt>
                <c:pt idx="1530">
                  <c:v>0.78486914634704608</c:v>
                </c:pt>
                <c:pt idx="1531">
                  <c:v>0.78454161882400508</c:v>
                </c:pt>
                <c:pt idx="1532">
                  <c:v>0.78421254158019993</c:v>
                </c:pt>
                <c:pt idx="1533">
                  <c:v>0.78380597829818699</c:v>
                </c:pt>
                <c:pt idx="1534">
                  <c:v>0.78338451385497998</c:v>
                </c:pt>
                <c:pt idx="1535">
                  <c:v>0.78293277025222796</c:v>
                </c:pt>
                <c:pt idx="1536">
                  <c:v>0.78246427774429295</c:v>
                </c:pt>
                <c:pt idx="1537">
                  <c:v>0.78198970556259195</c:v>
                </c:pt>
                <c:pt idx="1538">
                  <c:v>0.78149307966232295</c:v>
                </c:pt>
                <c:pt idx="1539">
                  <c:v>0.78098268508911106</c:v>
                </c:pt>
                <c:pt idx="1540">
                  <c:v>0.78042258024215694</c:v>
                </c:pt>
                <c:pt idx="1541">
                  <c:v>0.77985413074493404</c:v>
                </c:pt>
                <c:pt idx="1542">
                  <c:v>0.77923829555511492</c:v>
                </c:pt>
                <c:pt idx="1543">
                  <c:v>0.77861930131912205</c:v>
                </c:pt>
                <c:pt idx="1544">
                  <c:v>0.77797276973724405</c:v>
                </c:pt>
                <c:pt idx="1545">
                  <c:v>0.77732039690017696</c:v>
                </c:pt>
                <c:pt idx="1546">
                  <c:v>0.77664304971694897</c:v>
                </c:pt>
                <c:pt idx="1547">
                  <c:v>0.77594954967498797</c:v>
                </c:pt>
                <c:pt idx="1548">
                  <c:v>0.77525116205215494</c:v>
                </c:pt>
                <c:pt idx="1549">
                  <c:v>0.77452523708343501</c:v>
                </c:pt>
                <c:pt idx="1550">
                  <c:v>0.77381165027618404</c:v>
                </c:pt>
                <c:pt idx="1551">
                  <c:v>0.77314193248748797</c:v>
                </c:pt>
                <c:pt idx="1552">
                  <c:v>0.77247966527938794</c:v>
                </c:pt>
                <c:pt idx="1553">
                  <c:v>0.77181137800216693</c:v>
                </c:pt>
                <c:pt idx="1554">
                  <c:v>0.77114505767822306</c:v>
                </c:pt>
                <c:pt idx="1555">
                  <c:v>0.77052612304687496</c:v>
                </c:pt>
                <c:pt idx="1556">
                  <c:v>0.76991356611251804</c:v>
                </c:pt>
                <c:pt idx="1557">
                  <c:v>0.76937432289123509</c:v>
                </c:pt>
                <c:pt idx="1558">
                  <c:v>0.76885331869125406</c:v>
                </c:pt>
                <c:pt idx="1559">
                  <c:v>0.7683557391166691</c:v>
                </c:pt>
                <c:pt idx="1560">
                  <c:v>0.76786614656448404</c:v>
                </c:pt>
                <c:pt idx="1561">
                  <c:v>0.76739413738250706</c:v>
                </c:pt>
                <c:pt idx="1562">
                  <c:v>0.766954553127289</c:v>
                </c:pt>
                <c:pt idx="1563">
                  <c:v>0.76653684377670306</c:v>
                </c:pt>
                <c:pt idx="1564">
                  <c:v>0.76618279218673702</c:v>
                </c:pt>
                <c:pt idx="1565">
                  <c:v>0.7658367872238161</c:v>
                </c:pt>
                <c:pt idx="1566">
                  <c:v>0.76551665067672703</c:v>
                </c:pt>
                <c:pt idx="1567">
                  <c:v>0.76519657373428296</c:v>
                </c:pt>
                <c:pt idx="1568">
                  <c:v>0.76489944458007808</c:v>
                </c:pt>
                <c:pt idx="1569">
                  <c:v>0.76460934877395603</c:v>
                </c:pt>
                <c:pt idx="1570">
                  <c:v>0.76435960531234692</c:v>
                </c:pt>
                <c:pt idx="1571">
                  <c:v>0.76412553787231396</c:v>
                </c:pt>
                <c:pt idx="1572">
                  <c:v>0.76390666961669895</c:v>
                </c:pt>
                <c:pt idx="1573">
                  <c:v>0.76370580196380611</c:v>
                </c:pt>
                <c:pt idx="1574">
                  <c:v>0.76351161003112811</c:v>
                </c:pt>
                <c:pt idx="1575">
                  <c:v>0.76333297491073604</c:v>
                </c:pt>
                <c:pt idx="1576">
                  <c:v>0.76316244602203409</c:v>
                </c:pt>
                <c:pt idx="1577">
                  <c:v>0.76300890445709202</c:v>
                </c:pt>
                <c:pt idx="1578">
                  <c:v>0.76285768747329707</c:v>
                </c:pt>
                <c:pt idx="1579">
                  <c:v>0.76271362304687496</c:v>
                </c:pt>
                <c:pt idx="1580">
                  <c:v>0.76256943941116306</c:v>
                </c:pt>
                <c:pt idx="1581">
                  <c:v>0.76245851516723606</c:v>
                </c:pt>
                <c:pt idx="1582">
                  <c:v>0.76235814094543497</c:v>
                </c:pt>
                <c:pt idx="1583">
                  <c:v>0.76227183341979998</c:v>
                </c:pt>
                <c:pt idx="1584">
                  <c:v>0.76217813491821307</c:v>
                </c:pt>
                <c:pt idx="1585">
                  <c:v>0.76208813190460201</c:v>
                </c:pt>
                <c:pt idx="1586">
                  <c:v>0.76200963258743304</c:v>
                </c:pt>
                <c:pt idx="1587">
                  <c:v>0.76194543838500994</c:v>
                </c:pt>
                <c:pt idx="1588">
                  <c:v>0.76189662218093912</c:v>
                </c:pt>
                <c:pt idx="1589">
                  <c:v>0.76186223030090305</c:v>
                </c:pt>
                <c:pt idx="1590">
                  <c:v>0.76188774108886692</c:v>
                </c:pt>
                <c:pt idx="1591">
                  <c:v>0.76191128492355298</c:v>
                </c:pt>
                <c:pt idx="1592">
                  <c:v>0.76196498870849605</c:v>
                </c:pt>
                <c:pt idx="1593">
                  <c:v>0.76202155351638812</c:v>
                </c:pt>
                <c:pt idx="1594">
                  <c:v>0.76208884716033909</c:v>
                </c:pt>
                <c:pt idx="1595">
                  <c:v>0.76215620040893595</c:v>
                </c:pt>
                <c:pt idx="1596">
                  <c:v>0.76223601102828997</c:v>
                </c:pt>
                <c:pt idx="1597">
                  <c:v>0.76232112646102901</c:v>
                </c:pt>
                <c:pt idx="1598">
                  <c:v>0.76241202354431192</c:v>
                </c:pt>
                <c:pt idx="1599">
                  <c:v>0.76250566244125406</c:v>
                </c:pt>
                <c:pt idx="1600">
                  <c:v>0.76262272596359293</c:v>
                </c:pt>
                <c:pt idx="1601">
                  <c:v>0.76278234720230098</c:v>
                </c:pt>
                <c:pt idx="1602">
                  <c:v>0.76293976306915301</c:v>
                </c:pt>
                <c:pt idx="1603">
                  <c:v>0.76309443712234493</c:v>
                </c:pt>
                <c:pt idx="1604">
                  <c:v>0.76325274705886792</c:v>
                </c:pt>
                <c:pt idx="1605">
                  <c:v>0.763455998897552</c:v>
                </c:pt>
                <c:pt idx="1606">
                  <c:v>0.76365990638732906</c:v>
                </c:pt>
                <c:pt idx="1607">
                  <c:v>0.76382292509078997</c:v>
                </c:pt>
                <c:pt idx="1608">
                  <c:v>0.76398069858550999</c:v>
                </c:pt>
                <c:pt idx="1609">
                  <c:v>0.76416130065918009</c:v>
                </c:pt>
                <c:pt idx="1610">
                  <c:v>0.76434512138366695</c:v>
                </c:pt>
                <c:pt idx="1611">
                  <c:v>0.76454575061798091</c:v>
                </c:pt>
                <c:pt idx="1612">
                  <c:v>0.76476920843124407</c:v>
                </c:pt>
                <c:pt idx="1613">
                  <c:v>0.76498003005981396</c:v>
                </c:pt>
                <c:pt idx="1614">
                  <c:v>0.76517058610916111</c:v>
                </c:pt>
                <c:pt idx="1615">
                  <c:v>0.7653595328330991</c:v>
                </c:pt>
                <c:pt idx="1616">
                  <c:v>0.76553608179092403</c:v>
                </c:pt>
                <c:pt idx="1617">
                  <c:v>0.76571489572524998</c:v>
                </c:pt>
                <c:pt idx="1618">
                  <c:v>0.76592947244644205</c:v>
                </c:pt>
                <c:pt idx="1619">
                  <c:v>0.76614422798156712</c:v>
                </c:pt>
                <c:pt idx="1620">
                  <c:v>0.76633961200714107</c:v>
                </c:pt>
                <c:pt idx="1621">
                  <c:v>0.7665357708930971</c:v>
                </c:pt>
                <c:pt idx="1622">
                  <c:v>0.76678110361099194</c:v>
                </c:pt>
                <c:pt idx="1623">
                  <c:v>0.76703585386276196</c:v>
                </c:pt>
                <c:pt idx="1624">
                  <c:v>0.76727766990661594</c:v>
                </c:pt>
                <c:pt idx="1625">
                  <c:v>0.76751668453216593</c:v>
                </c:pt>
                <c:pt idx="1626">
                  <c:v>0.76777036190032999</c:v>
                </c:pt>
                <c:pt idx="1627">
                  <c:v>0.76803619861602801</c:v>
                </c:pt>
                <c:pt idx="1628">
                  <c:v>0.76829565763473506</c:v>
                </c:pt>
                <c:pt idx="1629">
                  <c:v>0.76855112314224194</c:v>
                </c:pt>
                <c:pt idx="1630">
                  <c:v>0.76881064176559399</c:v>
                </c:pt>
                <c:pt idx="1631">
                  <c:v>0.76907266378402706</c:v>
                </c:pt>
                <c:pt idx="1632">
                  <c:v>0.76933319568634007</c:v>
                </c:pt>
                <c:pt idx="1633">
                  <c:v>0.76958216428756709</c:v>
                </c:pt>
                <c:pt idx="1634">
                  <c:v>0.76983280181884806</c:v>
                </c:pt>
                <c:pt idx="1635">
                  <c:v>0.77007884979247998</c:v>
                </c:pt>
                <c:pt idx="1636">
                  <c:v>0.77032191753387491</c:v>
                </c:pt>
                <c:pt idx="1637">
                  <c:v>0.77052958011627193</c:v>
                </c:pt>
                <c:pt idx="1638">
                  <c:v>0.77072502374648999</c:v>
                </c:pt>
                <c:pt idx="1639">
                  <c:v>0.77094579935073893</c:v>
                </c:pt>
                <c:pt idx="1640">
                  <c:v>0.77118320465087908</c:v>
                </c:pt>
                <c:pt idx="1641">
                  <c:v>0.77143127918243404</c:v>
                </c:pt>
                <c:pt idx="1642">
                  <c:v>0.77169502973556492</c:v>
                </c:pt>
                <c:pt idx="1643">
                  <c:v>0.77195037603378291</c:v>
                </c:pt>
                <c:pt idx="1644">
                  <c:v>0.7721809267997739</c:v>
                </c:pt>
                <c:pt idx="1645">
                  <c:v>0.77241255044937107</c:v>
                </c:pt>
                <c:pt idx="1646">
                  <c:v>0.77265853881835911</c:v>
                </c:pt>
                <c:pt idx="1647">
                  <c:v>0.77290500402450601</c:v>
                </c:pt>
                <c:pt idx="1648">
                  <c:v>0.77315546274185198</c:v>
                </c:pt>
                <c:pt idx="1649">
                  <c:v>0.77340615987777706</c:v>
                </c:pt>
                <c:pt idx="1650">
                  <c:v>0.77363516092300411</c:v>
                </c:pt>
                <c:pt idx="1651">
                  <c:v>0.77385957241058412</c:v>
                </c:pt>
                <c:pt idx="1652">
                  <c:v>0.77408231496810909</c:v>
                </c:pt>
                <c:pt idx="1653">
                  <c:v>0.7743032693862919</c:v>
                </c:pt>
                <c:pt idx="1654">
                  <c:v>0.77453817129135105</c:v>
                </c:pt>
                <c:pt idx="1655">
                  <c:v>0.77478702068328897</c:v>
                </c:pt>
                <c:pt idx="1656">
                  <c:v>0.77503670454025309</c:v>
                </c:pt>
                <c:pt idx="1657">
                  <c:v>0.77528835535049412</c:v>
                </c:pt>
                <c:pt idx="1658">
                  <c:v>0.77553970813751194</c:v>
                </c:pt>
                <c:pt idx="1659">
                  <c:v>0.77578647136688206</c:v>
                </c:pt>
                <c:pt idx="1660">
                  <c:v>0.77603484392166111</c:v>
                </c:pt>
                <c:pt idx="1661">
                  <c:v>0.77629859447479199</c:v>
                </c:pt>
                <c:pt idx="1662">
                  <c:v>0.77656306028366107</c:v>
                </c:pt>
                <c:pt idx="1663">
                  <c:v>0.77675844430923502</c:v>
                </c:pt>
                <c:pt idx="1664">
                  <c:v>0.77694953680038492</c:v>
                </c:pt>
                <c:pt idx="1665">
                  <c:v>0.77718044519424412</c:v>
                </c:pt>
                <c:pt idx="1666">
                  <c:v>0.777421903610229</c:v>
                </c:pt>
                <c:pt idx="1667">
                  <c:v>0.7776325464248659</c:v>
                </c:pt>
                <c:pt idx="1668">
                  <c:v>0.77782787084579508</c:v>
                </c:pt>
                <c:pt idx="1669">
                  <c:v>0.77803100347518894</c:v>
                </c:pt>
                <c:pt idx="1670">
                  <c:v>0.77824164628982495</c:v>
                </c:pt>
                <c:pt idx="1671">
                  <c:v>0.7784564614295959</c:v>
                </c:pt>
                <c:pt idx="1672">
                  <c:v>0.77867723703384395</c:v>
                </c:pt>
                <c:pt idx="1673">
                  <c:v>0.77888871431350704</c:v>
                </c:pt>
                <c:pt idx="1674">
                  <c:v>0.77906949520111102</c:v>
                </c:pt>
                <c:pt idx="1675">
                  <c:v>0.77925218343734692</c:v>
                </c:pt>
                <c:pt idx="1676">
                  <c:v>0.779447269439697</c:v>
                </c:pt>
                <c:pt idx="1677">
                  <c:v>0.77964295148849505</c:v>
                </c:pt>
                <c:pt idx="1678">
                  <c:v>0.77983881235122698</c:v>
                </c:pt>
                <c:pt idx="1679">
                  <c:v>0.780035328865051</c:v>
                </c:pt>
                <c:pt idx="1680">
                  <c:v>0.78018642663955706</c:v>
                </c:pt>
                <c:pt idx="1681">
                  <c:v>0.78032828569412205</c:v>
                </c:pt>
                <c:pt idx="1682">
                  <c:v>0.78047360181808512</c:v>
                </c:pt>
                <c:pt idx="1683">
                  <c:v>0.78062052726745601</c:v>
                </c:pt>
                <c:pt idx="1684">
                  <c:v>0.78074396848678607</c:v>
                </c:pt>
                <c:pt idx="1685">
                  <c:v>0.78084923028945896</c:v>
                </c:pt>
                <c:pt idx="1686">
                  <c:v>0.78095806837081905</c:v>
                </c:pt>
                <c:pt idx="1687">
                  <c:v>0.78107143640518206</c:v>
                </c:pt>
                <c:pt idx="1688">
                  <c:v>0.78119142055511492</c:v>
                </c:pt>
                <c:pt idx="1689">
                  <c:v>0.78132541179657</c:v>
                </c:pt>
                <c:pt idx="1690">
                  <c:v>0.78145117759704608</c:v>
                </c:pt>
                <c:pt idx="1691">
                  <c:v>0.78153742551803607</c:v>
                </c:pt>
                <c:pt idx="1692">
                  <c:v>0.78162409067153904</c:v>
                </c:pt>
                <c:pt idx="1693">
                  <c:v>0.78168202638626094</c:v>
                </c:pt>
                <c:pt idx="1694">
                  <c:v>0.78174020051956195</c:v>
                </c:pt>
                <c:pt idx="1695">
                  <c:v>0.78178484439849893</c:v>
                </c:pt>
                <c:pt idx="1696">
                  <c:v>0.78182841539382908</c:v>
                </c:pt>
                <c:pt idx="1697">
                  <c:v>0.78185231685638401</c:v>
                </c:pt>
                <c:pt idx="1698">
                  <c:v>0.78187019824981707</c:v>
                </c:pt>
                <c:pt idx="1699">
                  <c:v>0.78186918497085611</c:v>
                </c:pt>
                <c:pt idx="1700">
                  <c:v>0.78185863494872998</c:v>
                </c:pt>
                <c:pt idx="1701">
                  <c:v>0.78185303211212198</c:v>
                </c:pt>
                <c:pt idx="1702">
                  <c:v>0.78185309171676609</c:v>
                </c:pt>
                <c:pt idx="1703">
                  <c:v>0.78185040950775098</c:v>
                </c:pt>
                <c:pt idx="1704">
                  <c:v>0.78184105157852191</c:v>
                </c:pt>
                <c:pt idx="1705">
                  <c:v>0.78181142807006809</c:v>
                </c:pt>
                <c:pt idx="1706">
                  <c:v>0.78172094821929905</c:v>
                </c:pt>
                <c:pt idx="1707">
                  <c:v>0.78162921667098995</c:v>
                </c:pt>
                <c:pt idx="1708">
                  <c:v>0.7815199613571171</c:v>
                </c:pt>
                <c:pt idx="1709">
                  <c:v>0.78140975236892696</c:v>
                </c:pt>
                <c:pt idx="1710">
                  <c:v>0.7812868475914001</c:v>
                </c:pt>
                <c:pt idx="1711">
                  <c:v>0.78116370439529392</c:v>
                </c:pt>
                <c:pt idx="1712">
                  <c:v>0.78098542690277095</c:v>
                </c:pt>
                <c:pt idx="1713">
                  <c:v>0.78079910278320308</c:v>
                </c:pt>
                <c:pt idx="1714">
                  <c:v>0.78062171936035196</c:v>
                </c:pt>
                <c:pt idx="1715">
                  <c:v>0.78044707775116007</c:v>
                </c:pt>
                <c:pt idx="1716">
                  <c:v>0.78025348186492893</c:v>
                </c:pt>
                <c:pt idx="1717">
                  <c:v>0.78004897832870501</c:v>
                </c:pt>
                <c:pt idx="1718">
                  <c:v>0.77982522249221797</c:v>
                </c:pt>
                <c:pt idx="1719">
                  <c:v>0.77958495616912793</c:v>
                </c:pt>
                <c:pt idx="1720">
                  <c:v>0.77933396100997898</c:v>
                </c:pt>
                <c:pt idx="1721">
                  <c:v>0.779069912433624</c:v>
                </c:pt>
                <c:pt idx="1722">
                  <c:v>0.77880598306655902</c:v>
                </c:pt>
                <c:pt idx="1723">
                  <c:v>0.77853710651397701</c:v>
                </c:pt>
                <c:pt idx="1724">
                  <c:v>0.77827162742614697</c:v>
                </c:pt>
                <c:pt idx="1725">
                  <c:v>0.77803291082382198</c:v>
                </c:pt>
                <c:pt idx="1726">
                  <c:v>0.77779306173324603</c:v>
                </c:pt>
                <c:pt idx="1727">
                  <c:v>0.77754576206207293</c:v>
                </c:pt>
                <c:pt idx="1728">
                  <c:v>0.77729768753051798</c:v>
                </c:pt>
                <c:pt idx="1729">
                  <c:v>0.77699292898178096</c:v>
                </c:pt>
                <c:pt idx="1730">
                  <c:v>0.7766780972480769</c:v>
                </c:pt>
                <c:pt idx="1731">
                  <c:v>0.77636100053787205</c:v>
                </c:pt>
                <c:pt idx="1732">
                  <c:v>0.77604777812957804</c:v>
                </c:pt>
                <c:pt idx="1733">
                  <c:v>0.7757327675819401</c:v>
                </c:pt>
                <c:pt idx="1734">
                  <c:v>0.77541877031326312</c:v>
                </c:pt>
                <c:pt idx="1735">
                  <c:v>0.77512736320495601</c:v>
                </c:pt>
                <c:pt idx="1736">
                  <c:v>0.77485467195510904</c:v>
                </c:pt>
                <c:pt idx="1737">
                  <c:v>0.7746035575866701</c:v>
                </c:pt>
                <c:pt idx="1738">
                  <c:v>0.77438266277313206</c:v>
                </c:pt>
                <c:pt idx="1739">
                  <c:v>0.774173152446747</c:v>
                </c:pt>
                <c:pt idx="1740">
                  <c:v>0.77399547100067112</c:v>
                </c:pt>
                <c:pt idx="1741">
                  <c:v>0.77383632659912105</c:v>
                </c:pt>
                <c:pt idx="1742">
                  <c:v>0.7737295746803281</c:v>
                </c:pt>
                <c:pt idx="1743">
                  <c:v>0.773626697063446</c:v>
                </c:pt>
                <c:pt idx="1744">
                  <c:v>0.77352650165557901</c:v>
                </c:pt>
                <c:pt idx="1745">
                  <c:v>0.77342904806137103</c:v>
                </c:pt>
                <c:pt idx="1746">
                  <c:v>0.77337641716003391</c:v>
                </c:pt>
                <c:pt idx="1747">
                  <c:v>0.77332324981689493</c:v>
                </c:pt>
                <c:pt idx="1748">
                  <c:v>0.77312583923339795</c:v>
                </c:pt>
                <c:pt idx="1749">
                  <c:v>0.77290309667587298</c:v>
                </c:pt>
                <c:pt idx="1750">
                  <c:v>0.77264661788940403</c:v>
                </c:pt>
                <c:pt idx="1751">
                  <c:v>0.77237637042999308</c:v>
                </c:pt>
                <c:pt idx="1752">
                  <c:v>0.77203167676925699</c:v>
                </c:pt>
                <c:pt idx="1753">
                  <c:v>0.77163804769516009</c:v>
                </c:pt>
                <c:pt idx="1754">
                  <c:v>0.77115125656127903</c:v>
                </c:pt>
                <c:pt idx="1755">
                  <c:v>0.77060354948043797</c:v>
                </c:pt>
                <c:pt idx="1756">
                  <c:v>0.77000243663787793</c:v>
                </c:pt>
                <c:pt idx="1757">
                  <c:v>0.76934893131256099</c:v>
                </c:pt>
                <c:pt idx="1758">
                  <c:v>0.76869065761566202</c:v>
                </c:pt>
                <c:pt idx="1759">
                  <c:v>0.76805479526519793</c:v>
                </c:pt>
                <c:pt idx="1760">
                  <c:v>0.7674207806587221</c:v>
                </c:pt>
                <c:pt idx="1761">
                  <c:v>0.76683671474456805</c:v>
                </c:pt>
                <c:pt idx="1762">
                  <c:v>0.76627422571182291</c:v>
                </c:pt>
                <c:pt idx="1763">
                  <c:v>0.76587958335876505</c:v>
                </c:pt>
                <c:pt idx="1764">
                  <c:v>0.76548893451690692</c:v>
                </c:pt>
                <c:pt idx="1765">
                  <c:v>0.76518805027008097</c:v>
                </c:pt>
                <c:pt idx="1766">
                  <c:v>0.76488817930221598</c:v>
                </c:pt>
                <c:pt idx="1767">
                  <c:v>0.76473249197006199</c:v>
                </c:pt>
                <c:pt idx="1768">
                  <c:v>0.76458079814910906</c:v>
                </c:pt>
                <c:pt idx="1769">
                  <c:v>0.76446182727813694</c:v>
                </c:pt>
                <c:pt idx="1770">
                  <c:v>0.76433498859405491</c:v>
                </c:pt>
                <c:pt idx="1771">
                  <c:v>0.76416255235671993</c:v>
                </c:pt>
                <c:pt idx="1772">
                  <c:v>0.7639639496803281</c:v>
                </c:pt>
                <c:pt idx="1773">
                  <c:v>0.76366473436355609</c:v>
                </c:pt>
                <c:pt idx="1774">
                  <c:v>0.76327819824218812</c:v>
                </c:pt>
                <c:pt idx="1775">
                  <c:v>0.76283891201019305</c:v>
                </c:pt>
                <c:pt idx="1776">
                  <c:v>0.76234389543533299</c:v>
                </c:pt>
                <c:pt idx="1777">
                  <c:v>0.76172335147857706</c:v>
                </c:pt>
                <c:pt idx="1778">
                  <c:v>0.76091922521591204</c:v>
                </c:pt>
                <c:pt idx="1779">
                  <c:v>0.76004118919372599</c:v>
                </c:pt>
                <c:pt idx="1780">
                  <c:v>0.75900633335113499</c:v>
                </c:pt>
                <c:pt idx="1781">
                  <c:v>0.75789822340011592</c:v>
                </c:pt>
                <c:pt idx="1782">
                  <c:v>0.75649334192275997</c:v>
                </c:pt>
                <c:pt idx="1783">
                  <c:v>0.75505967140197794</c:v>
                </c:pt>
                <c:pt idx="1784">
                  <c:v>0.75346292257309</c:v>
                </c:pt>
                <c:pt idx="1785">
                  <c:v>0.75183792114257808</c:v>
                </c:pt>
                <c:pt idx="1786">
                  <c:v>0.74973852634429905</c:v>
                </c:pt>
                <c:pt idx="1787">
                  <c:v>0.74760742187499996</c:v>
                </c:pt>
                <c:pt idx="1788">
                  <c:v>0.74528427124023411</c:v>
                </c:pt>
                <c:pt idx="1789">
                  <c:v>0.74293590784072894</c:v>
                </c:pt>
                <c:pt idx="1790">
                  <c:v>0.7401991009712221</c:v>
                </c:pt>
                <c:pt idx="1791">
                  <c:v>0.73737628459930393</c:v>
                </c:pt>
                <c:pt idx="1792">
                  <c:v>0.734370064735413</c:v>
                </c:pt>
                <c:pt idx="1793">
                  <c:v>0.73130114078521702</c:v>
                </c:pt>
                <c:pt idx="1794">
                  <c:v>0.72795708179473895</c:v>
                </c:pt>
                <c:pt idx="1795">
                  <c:v>0.72446532249450701</c:v>
                </c:pt>
                <c:pt idx="1796">
                  <c:v>0.72096742391586299</c:v>
                </c:pt>
                <c:pt idx="1797">
                  <c:v>0.71748645305633496</c:v>
                </c:pt>
                <c:pt idx="1798">
                  <c:v>0.71393306255340594</c:v>
                </c:pt>
                <c:pt idx="1799">
                  <c:v>0.71033776998519893</c:v>
                </c:pt>
                <c:pt idx="1800">
                  <c:v>0.70679886341095011</c:v>
                </c:pt>
                <c:pt idx="1801">
                  <c:v>0.70341665744781512</c:v>
                </c:pt>
                <c:pt idx="1802">
                  <c:v>0.70001472234725992</c:v>
                </c:pt>
                <c:pt idx="1803">
                  <c:v>0.696626764535904</c:v>
                </c:pt>
                <c:pt idx="1804">
                  <c:v>0.69329575896263096</c:v>
                </c:pt>
                <c:pt idx="1805">
                  <c:v>0.69031010270118709</c:v>
                </c:pt>
                <c:pt idx="1806">
                  <c:v>0.687336754798889</c:v>
                </c:pt>
                <c:pt idx="1807">
                  <c:v>0.68466876149177602</c:v>
                </c:pt>
                <c:pt idx="1808">
                  <c:v>0.682012927532196</c:v>
                </c:pt>
                <c:pt idx="1809">
                  <c:v>0.67976064682006809</c:v>
                </c:pt>
                <c:pt idx="1810">
                  <c:v>0.67752320766449003</c:v>
                </c:pt>
                <c:pt idx="1811">
                  <c:v>0.67553625702858</c:v>
                </c:pt>
                <c:pt idx="1812">
                  <c:v>0.67356808185577399</c:v>
                </c:pt>
                <c:pt idx="1813">
                  <c:v>0.672050309181213</c:v>
                </c:pt>
                <c:pt idx="1814">
                  <c:v>0.67061294317245501</c:v>
                </c:pt>
                <c:pt idx="1815">
                  <c:v>0.66936893463134806</c:v>
                </c:pt>
                <c:pt idx="1816">
                  <c:v>0.66817862987518306</c:v>
                </c:pt>
                <c:pt idx="1817">
                  <c:v>0.66726429462432901</c:v>
                </c:pt>
                <c:pt idx="1818">
                  <c:v>0.66648284792900103</c:v>
                </c:pt>
                <c:pt idx="1819">
                  <c:v>0.66580231189727801</c:v>
                </c:pt>
                <c:pt idx="1820">
                  <c:v>0.66517425775527994</c:v>
                </c:pt>
                <c:pt idx="1821">
                  <c:v>0.66465307474136404</c:v>
                </c:pt>
                <c:pt idx="1822">
                  <c:v>0.66422240138053901</c:v>
                </c:pt>
                <c:pt idx="1823">
                  <c:v>0.66381375193595904</c:v>
                </c:pt>
                <c:pt idx="1824">
                  <c:v>0.66344387531280502</c:v>
                </c:pt>
                <c:pt idx="1825">
                  <c:v>0.66311357617378208</c:v>
                </c:pt>
                <c:pt idx="1826">
                  <c:v>0.66282806992530796</c:v>
                </c:pt>
                <c:pt idx="1827">
                  <c:v>0.66254345774650603</c:v>
                </c:pt>
                <c:pt idx="1828">
                  <c:v>0.66226578950881998</c:v>
                </c:pt>
                <c:pt idx="1829">
                  <c:v>0.66200048923492405</c:v>
                </c:pt>
                <c:pt idx="1830">
                  <c:v>0.66175533533096309</c:v>
                </c:pt>
                <c:pt idx="1831">
                  <c:v>0.66151396632194503</c:v>
                </c:pt>
                <c:pt idx="1832">
                  <c:v>0.66119734644889805</c:v>
                </c:pt>
                <c:pt idx="1833">
                  <c:v>0.66087491512298602</c:v>
                </c:pt>
                <c:pt idx="1834">
                  <c:v>0.66047660708427403</c:v>
                </c:pt>
                <c:pt idx="1835">
                  <c:v>0.66007028222083997</c:v>
                </c:pt>
                <c:pt idx="1836">
                  <c:v>0.65952612161636404</c:v>
                </c:pt>
                <c:pt idx="1837">
                  <c:v>0.65896050333976697</c:v>
                </c:pt>
                <c:pt idx="1838">
                  <c:v>0.65827281475067101</c:v>
                </c:pt>
                <c:pt idx="1839">
                  <c:v>0.65756319165229793</c:v>
                </c:pt>
                <c:pt idx="1840">
                  <c:v>0.656624984741211</c:v>
                </c:pt>
                <c:pt idx="1841">
                  <c:v>0.65560228824615496</c:v>
                </c:pt>
                <c:pt idx="1842">
                  <c:v>0.65437264442443799</c:v>
                </c:pt>
                <c:pt idx="1843">
                  <c:v>0.65302918553352396</c:v>
                </c:pt>
                <c:pt idx="1844">
                  <c:v>0.65133084058761603</c:v>
                </c:pt>
                <c:pt idx="1845">
                  <c:v>0.64935539364814798</c:v>
                </c:pt>
                <c:pt idx="1846">
                  <c:v>0.64697394967079203</c:v>
                </c:pt>
                <c:pt idx="1847">
                  <c:v>0.64424480199813794</c:v>
                </c:pt>
                <c:pt idx="1848">
                  <c:v>0.64109523296356197</c:v>
                </c:pt>
                <c:pt idx="1849">
                  <c:v>0.63751293420791599</c:v>
                </c:pt>
                <c:pt idx="1850">
                  <c:v>0.63371179699897806</c:v>
                </c:pt>
                <c:pt idx="1851">
                  <c:v>0.62980036139488194</c:v>
                </c:pt>
                <c:pt idx="1852">
                  <c:v>0.62577308416366595</c:v>
                </c:pt>
                <c:pt idx="1853">
                  <c:v>0.62189380526542704</c:v>
                </c:pt>
                <c:pt idx="1854">
                  <c:v>0.61823855042457598</c:v>
                </c:pt>
                <c:pt idx="1855">
                  <c:v>0.61569629311561602</c:v>
                </c:pt>
                <c:pt idx="1856">
                  <c:v>0.61346707940101597</c:v>
                </c:pt>
                <c:pt idx="1857">
                  <c:v>0.61302567720413204</c:v>
                </c:pt>
                <c:pt idx="1858">
                  <c:v>0.61292458772659297</c:v>
                </c:pt>
                <c:pt idx="1859">
                  <c:v>0.61503760218620296</c:v>
                </c:pt>
                <c:pt idx="1860">
                  <c:v>0.61744261980056803</c:v>
                </c:pt>
                <c:pt idx="1861">
                  <c:v>0.62213964462280302</c:v>
                </c:pt>
                <c:pt idx="1862">
                  <c:v>0.62703971266746494</c:v>
                </c:pt>
                <c:pt idx="1863">
                  <c:v>0.63325868248939499</c:v>
                </c:pt>
                <c:pt idx="1864">
                  <c:v>0.63954277038574203</c:v>
                </c:pt>
                <c:pt idx="1865">
                  <c:v>0.64666182994842503</c:v>
                </c:pt>
                <c:pt idx="1866">
                  <c:v>0.65376896858215305</c:v>
                </c:pt>
                <c:pt idx="1867">
                  <c:v>0.66046724915504496</c:v>
                </c:pt>
                <c:pt idx="1868">
                  <c:v>0.66701377630233805</c:v>
                </c:pt>
                <c:pt idx="1869">
                  <c:v>0.67309947013854998</c:v>
                </c:pt>
                <c:pt idx="1870">
                  <c:v>0.67902885079383901</c:v>
                </c:pt>
                <c:pt idx="1871">
                  <c:v>0.68383665084838907</c:v>
                </c:pt>
                <c:pt idx="1872">
                  <c:v>0.68829862475395198</c:v>
                </c:pt>
                <c:pt idx="1873">
                  <c:v>0.69199748039245601</c:v>
                </c:pt>
                <c:pt idx="1874">
                  <c:v>0.69539336562156695</c:v>
                </c:pt>
                <c:pt idx="1875">
                  <c:v>0.69812152981758102</c:v>
                </c:pt>
                <c:pt idx="1876">
                  <c:v>0.70050461292266797</c:v>
                </c:pt>
                <c:pt idx="1877">
                  <c:v>0.70252306461334202</c:v>
                </c:pt>
                <c:pt idx="1878">
                  <c:v>0.70428861379623409</c:v>
                </c:pt>
                <c:pt idx="1879">
                  <c:v>0.70575399398803706</c:v>
                </c:pt>
                <c:pt idx="1880">
                  <c:v>0.70696414709091204</c:v>
                </c:pt>
                <c:pt idx="1881">
                  <c:v>0.70796347856521602</c:v>
                </c:pt>
                <c:pt idx="1882">
                  <c:v>0.70873458385467503</c:v>
                </c:pt>
                <c:pt idx="1883">
                  <c:v>0.7093763470649721</c:v>
                </c:pt>
                <c:pt idx="1884">
                  <c:v>0.7098258256912231</c:v>
                </c:pt>
                <c:pt idx="1885">
                  <c:v>0.71018184423446695</c:v>
                </c:pt>
                <c:pt idx="1886">
                  <c:v>0.71038074493408199</c:v>
                </c:pt>
                <c:pt idx="1887">
                  <c:v>0.71051855087280291</c:v>
                </c:pt>
                <c:pt idx="1888">
                  <c:v>0.71052021980285596</c:v>
                </c:pt>
                <c:pt idx="1889">
                  <c:v>0.71050317287445108</c:v>
                </c:pt>
                <c:pt idx="1890">
                  <c:v>0.71043224334716792</c:v>
                </c:pt>
                <c:pt idx="1891">
                  <c:v>0.71034474372863809</c:v>
                </c:pt>
                <c:pt idx="1892">
                  <c:v>0.71022171974182102</c:v>
                </c:pt>
                <c:pt idx="1893">
                  <c:v>0.71009601354598995</c:v>
                </c:pt>
                <c:pt idx="1894">
                  <c:v>0.709964227676392</c:v>
                </c:pt>
                <c:pt idx="1895">
                  <c:v>0.70983542203903194</c:v>
                </c:pt>
                <c:pt idx="1896">
                  <c:v>0.70970494747161905</c:v>
                </c:pt>
                <c:pt idx="1897">
                  <c:v>0.70957113504409808</c:v>
                </c:pt>
                <c:pt idx="1898">
                  <c:v>0.70945323705673191</c:v>
                </c:pt>
                <c:pt idx="1899">
                  <c:v>0.70933653116226192</c:v>
                </c:pt>
                <c:pt idx="1900">
                  <c:v>0.70913518667221109</c:v>
                </c:pt>
                <c:pt idx="1901">
                  <c:v>0.70892311334610003</c:v>
                </c:pt>
                <c:pt idx="1902">
                  <c:v>0.70871282815933201</c:v>
                </c:pt>
                <c:pt idx="1903">
                  <c:v>0.70850063562393206</c:v>
                </c:pt>
                <c:pt idx="1904">
                  <c:v>0.70824451446533199</c:v>
                </c:pt>
                <c:pt idx="1905">
                  <c:v>0.70797939300537105</c:v>
                </c:pt>
                <c:pt idx="1906">
                  <c:v>0.70776481628418009</c:v>
                </c:pt>
                <c:pt idx="1907">
                  <c:v>0.70756108760833691</c:v>
                </c:pt>
                <c:pt idx="1908">
                  <c:v>0.70731986761093091</c:v>
                </c:pt>
                <c:pt idx="1909">
                  <c:v>0.70706893205642696</c:v>
                </c:pt>
                <c:pt idx="1910">
                  <c:v>0.70682139396667498</c:v>
                </c:pt>
                <c:pt idx="1911">
                  <c:v>0.70657659769058201</c:v>
                </c:pt>
                <c:pt idx="1912">
                  <c:v>0.7063468813896181</c:v>
                </c:pt>
                <c:pt idx="1913">
                  <c:v>0.70611728429794307</c:v>
                </c:pt>
                <c:pt idx="1914">
                  <c:v>0.70586724281311009</c:v>
                </c:pt>
                <c:pt idx="1915">
                  <c:v>0.70559264421463008</c:v>
                </c:pt>
                <c:pt idx="1916">
                  <c:v>0.70526833534240696</c:v>
                </c:pt>
                <c:pt idx="1917">
                  <c:v>0.70491380691528294</c:v>
                </c:pt>
                <c:pt idx="1918">
                  <c:v>0.70451105833053607</c:v>
                </c:pt>
                <c:pt idx="1919">
                  <c:v>0.70406080484390299</c:v>
                </c:pt>
                <c:pt idx="1920">
                  <c:v>0.70361329317092891</c:v>
                </c:pt>
                <c:pt idx="1921">
                  <c:v>0.70316625833511393</c:v>
                </c:pt>
                <c:pt idx="1922">
                  <c:v>0.70267565250396702</c:v>
                </c:pt>
                <c:pt idx="1923">
                  <c:v>0.70213652849197405</c:v>
                </c:pt>
                <c:pt idx="1924">
                  <c:v>0.70155574083328198</c:v>
                </c:pt>
                <c:pt idx="1925">
                  <c:v>0.700914394855499</c:v>
                </c:pt>
                <c:pt idx="1926">
                  <c:v>0.70026005506515498</c:v>
                </c:pt>
                <c:pt idx="1927">
                  <c:v>0.69959638714790295</c:v>
                </c:pt>
                <c:pt idx="1928">
                  <c:v>0.698933553695679</c:v>
                </c:pt>
                <c:pt idx="1929">
                  <c:v>0.69827772378921504</c:v>
                </c:pt>
                <c:pt idx="1930">
                  <c:v>0.69760475754737894</c:v>
                </c:pt>
                <c:pt idx="1931">
                  <c:v>0.69689942598342902</c:v>
                </c:pt>
                <c:pt idx="1932">
                  <c:v>0.69619597196578997</c:v>
                </c:pt>
                <c:pt idx="1933">
                  <c:v>0.69553337693214401</c:v>
                </c:pt>
                <c:pt idx="1934">
                  <c:v>0.69485635757446307</c:v>
                </c:pt>
                <c:pt idx="1935">
                  <c:v>0.69415034055709801</c:v>
                </c:pt>
                <c:pt idx="1936">
                  <c:v>0.69344554543495196</c:v>
                </c:pt>
                <c:pt idx="1937">
                  <c:v>0.69278542399406406</c:v>
                </c:pt>
                <c:pt idx="1938">
                  <c:v>0.69211606383323709</c:v>
                </c:pt>
                <c:pt idx="1939">
                  <c:v>0.69143850803375195</c:v>
                </c:pt>
                <c:pt idx="1940">
                  <c:v>0.69076259136200002</c:v>
                </c:pt>
                <c:pt idx="1941">
                  <c:v>0.69017795920372005</c:v>
                </c:pt>
                <c:pt idx="1942">
                  <c:v>0.68958319425582904</c:v>
                </c:pt>
                <c:pt idx="1943">
                  <c:v>0.68893302679061907</c:v>
                </c:pt>
                <c:pt idx="1944">
                  <c:v>0.68827672004699703</c:v>
                </c:pt>
                <c:pt idx="1945">
                  <c:v>0.68771893978118903</c:v>
                </c:pt>
                <c:pt idx="1946">
                  <c:v>0.68715215921401995</c:v>
                </c:pt>
                <c:pt idx="1947">
                  <c:v>0.68653694987297098</c:v>
                </c:pt>
                <c:pt idx="1948">
                  <c:v>0.68591253161430399</c:v>
                </c:pt>
                <c:pt idx="1949">
                  <c:v>0.68533296585083003</c:v>
                </c:pt>
                <c:pt idx="1950">
                  <c:v>0.68474577069282505</c:v>
                </c:pt>
                <c:pt idx="1951">
                  <c:v>0.68415327072143595</c:v>
                </c:pt>
                <c:pt idx="1952">
                  <c:v>0.68355159163474999</c:v>
                </c:pt>
                <c:pt idx="1953">
                  <c:v>0.68291584849357601</c:v>
                </c:pt>
                <c:pt idx="1954">
                  <c:v>0.682268273830414</c:v>
                </c:pt>
                <c:pt idx="1955">
                  <c:v>0.68159429430961604</c:v>
                </c:pt>
                <c:pt idx="1956">
                  <c:v>0.68090907931327793</c:v>
                </c:pt>
                <c:pt idx="1957">
                  <c:v>0.68028844594955395</c:v>
                </c:pt>
                <c:pt idx="1958">
                  <c:v>0.67967359423637408</c:v>
                </c:pt>
                <c:pt idx="1959">
                  <c:v>0.67909909486770603</c:v>
                </c:pt>
                <c:pt idx="1960">
                  <c:v>0.67852790355682402</c:v>
                </c:pt>
                <c:pt idx="1961">
                  <c:v>0.67801381349563594</c:v>
                </c:pt>
                <c:pt idx="1962">
                  <c:v>0.67750988602638196</c:v>
                </c:pt>
                <c:pt idx="1963">
                  <c:v>0.67715178132057208</c:v>
                </c:pt>
                <c:pt idx="1964">
                  <c:v>0.676833164691925</c:v>
                </c:pt>
                <c:pt idx="1965">
                  <c:v>0.67653883695602401</c:v>
                </c:pt>
                <c:pt idx="1966">
                  <c:v>0.67625187039375301</c:v>
                </c:pt>
                <c:pt idx="1967">
                  <c:v>0.67603181004524204</c:v>
                </c:pt>
                <c:pt idx="1968">
                  <c:v>0.67583612799644499</c:v>
                </c:pt>
                <c:pt idx="1969">
                  <c:v>0.675817859172821</c:v>
                </c:pt>
                <c:pt idx="1970">
                  <c:v>0.67587126493453997</c:v>
                </c:pt>
                <c:pt idx="1971">
                  <c:v>0.675892782211304</c:v>
                </c:pt>
                <c:pt idx="1972">
                  <c:v>0.675903987884521</c:v>
                </c:pt>
                <c:pt idx="1973">
                  <c:v>0.67600111365318294</c:v>
                </c:pt>
                <c:pt idx="1974">
                  <c:v>0.67613927721977207</c:v>
                </c:pt>
                <c:pt idx="1975">
                  <c:v>0.67635668516159098</c:v>
                </c:pt>
                <c:pt idx="1976">
                  <c:v>0.67661957144737195</c:v>
                </c:pt>
                <c:pt idx="1977">
                  <c:v>0.67689697146415706</c:v>
                </c:pt>
                <c:pt idx="1978">
                  <c:v>0.67718030214309699</c:v>
                </c:pt>
                <c:pt idx="1979">
                  <c:v>0.67754567861557002</c:v>
                </c:pt>
                <c:pt idx="1980">
                  <c:v>0.67797238826751705</c:v>
                </c:pt>
                <c:pt idx="1981">
                  <c:v>0.67839069366455096</c:v>
                </c:pt>
                <c:pt idx="1982">
                  <c:v>0.67881433367729205</c:v>
                </c:pt>
                <c:pt idx="1983">
                  <c:v>0.67921487689018301</c:v>
                </c:pt>
                <c:pt idx="1984">
                  <c:v>0.67961047291755694</c:v>
                </c:pt>
                <c:pt idx="1985">
                  <c:v>0.67992339730262796</c:v>
                </c:pt>
                <c:pt idx="1986">
                  <c:v>0.68018258810043308</c:v>
                </c:pt>
                <c:pt idx="1987">
                  <c:v>0.680245590209961</c:v>
                </c:pt>
                <c:pt idx="1988">
                  <c:v>0.68014089465141303</c:v>
                </c:pt>
                <c:pt idx="1989">
                  <c:v>0.679933530092239</c:v>
                </c:pt>
                <c:pt idx="1990">
                  <c:v>0.67963890433311502</c:v>
                </c:pt>
                <c:pt idx="1991">
                  <c:v>0.67922590374946601</c:v>
                </c:pt>
                <c:pt idx="1992">
                  <c:v>0.67869259119033809</c:v>
                </c:pt>
                <c:pt idx="1993">
                  <c:v>0.67808963060379002</c:v>
                </c:pt>
                <c:pt idx="1994">
                  <c:v>0.67739869356155402</c:v>
                </c:pt>
                <c:pt idx="1995">
                  <c:v>0.67663101553916905</c:v>
                </c:pt>
                <c:pt idx="1996">
                  <c:v>0.67577950358390804</c:v>
                </c:pt>
                <c:pt idx="1997">
                  <c:v>0.67490558028221104</c:v>
                </c:pt>
                <c:pt idx="1998">
                  <c:v>0.67397744655609104</c:v>
                </c:pt>
                <c:pt idx="1999">
                  <c:v>0.67301051020622293</c:v>
                </c:pt>
                <c:pt idx="2000">
                  <c:v>0.67197455167770404</c:v>
                </c:pt>
                <c:pt idx="2001">
                  <c:v>0.67105434536933894</c:v>
                </c:pt>
                <c:pt idx="2002">
                  <c:v>0.67029352188110403</c:v>
                </c:pt>
                <c:pt idx="2003">
                  <c:v>0.669620048999786</c:v>
                </c:pt>
                <c:pt idx="2004">
                  <c:v>0.66902516484260599</c:v>
                </c:pt>
                <c:pt idx="2005">
                  <c:v>0.66856370568275503</c:v>
                </c:pt>
                <c:pt idx="2006">
                  <c:v>0.66825757622718807</c:v>
                </c:pt>
                <c:pt idx="2007">
                  <c:v>0.66800717711448709</c:v>
                </c:pt>
                <c:pt idx="2008">
                  <c:v>0.66781504154205296</c:v>
                </c:pt>
                <c:pt idx="2009">
                  <c:v>0.66771314740181009</c:v>
                </c:pt>
                <c:pt idx="2010">
                  <c:v>0.66779489517211899</c:v>
                </c:pt>
                <c:pt idx="2011">
                  <c:v>0.66779492497444193</c:v>
                </c:pt>
                <c:pt idx="2012">
                  <c:v>0.66772572398185703</c:v>
                </c:pt>
                <c:pt idx="2013">
                  <c:v>0.66760433912277195</c:v>
                </c:pt>
                <c:pt idx="2014">
                  <c:v>0.66746596693992599</c:v>
                </c:pt>
                <c:pt idx="2015">
                  <c:v>0.66719145774841304</c:v>
                </c:pt>
                <c:pt idx="2016">
                  <c:v>0.66675592660903904</c:v>
                </c:pt>
                <c:pt idx="2017">
                  <c:v>0.66627071499824497</c:v>
                </c:pt>
                <c:pt idx="2018">
                  <c:v>0.665699851512909</c:v>
                </c:pt>
                <c:pt idx="2019">
                  <c:v>0.66493765711784403</c:v>
                </c:pt>
                <c:pt idx="2020">
                  <c:v>0.66394670009612999</c:v>
                </c:pt>
                <c:pt idx="2021">
                  <c:v>0.66292370557785008</c:v>
                </c:pt>
                <c:pt idx="2022">
                  <c:v>0.66183145046234104</c:v>
                </c:pt>
                <c:pt idx="2023">
                  <c:v>0.66064895391464207</c:v>
                </c:pt>
                <c:pt idx="2024">
                  <c:v>0.65928257703781101</c:v>
                </c:pt>
                <c:pt idx="2025">
                  <c:v>0.65805290341377298</c:v>
                </c:pt>
                <c:pt idx="2026">
                  <c:v>0.65694077014923102</c:v>
                </c:pt>
                <c:pt idx="2027">
                  <c:v>0.65580404996871899</c:v>
                </c:pt>
                <c:pt idx="2028">
                  <c:v>0.65463535189628597</c:v>
                </c:pt>
                <c:pt idx="2029">
                  <c:v>0.65364207029342702</c:v>
                </c:pt>
                <c:pt idx="2030">
                  <c:v>0.652759176492691</c:v>
                </c:pt>
                <c:pt idx="2031">
                  <c:v>0.65203977823257397</c:v>
                </c:pt>
                <c:pt idx="2032">
                  <c:v>0.651530009508133</c:v>
                </c:pt>
                <c:pt idx="2033">
                  <c:v>0.65125296711921699</c:v>
                </c:pt>
                <c:pt idx="2034">
                  <c:v>0.65121958851814299</c:v>
                </c:pt>
                <c:pt idx="2035">
                  <c:v>0.65131194591522201</c:v>
                </c:pt>
                <c:pt idx="2036">
                  <c:v>0.65162177085876505</c:v>
                </c:pt>
                <c:pt idx="2037">
                  <c:v>0.65205482840537998</c:v>
                </c:pt>
                <c:pt idx="2038">
                  <c:v>0.65268586277961704</c:v>
                </c:pt>
                <c:pt idx="2039">
                  <c:v>0.65342394709587104</c:v>
                </c:pt>
                <c:pt idx="2040">
                  <c:v>0.654358398914337</c:v>
                </c:pt>
                <c:pt idx="2041">
                  <c:v>0.65533353090286295</c:v>
                </c:pt>
                <c:pt idx="2042">
                  <c:v>0.65640787482261698</c:v>
                </c:pt>
                <c:pt idx="2043">
                  <c:v>0.65747092366218607</c:v>
                </c:pt>
                <c:pt idx="2044">
                  <c:v>0.65852997899055499</c:v>
                </c:pt>
                <c:pt idx="2045">
                  <c:v>0.65951628684997599</c:v>
                </c:pt>
                <c:pt idx="2046">
                  <c:v>0.66042704582214395</c:v>
                </c:pt>
                <c:pt idx="2047">
                  <c:v>0.66136391162872299</c:v>
                </c:pt>
                <c:pt idx="2048">
                  <c:v>0.66249645948410008</c:v>
                </c:pt>
                <c:pt idx="2049">
                  <c:v>0.66350571513176004</c:v>
                </c:pt>
                <c:pt idx="2050">
                  <c:v>0.66434557437896702</c:v>
                </c:pt>
                <c:pt idx="2051">
                  <c:v>0.66503856778144799</c:v>
                </c:pt>
                <c:pt idx="2052">
                  <c:v>0.66559664607048008</c:v>
                </c:pt>
                <c:pt idx="2053">
                  <c:v>0.66597966551780696</c:v>
                </c:pt>
                <c:pt idx="2054">
                  <c:v>0.66622344851493809</c:v>
                </c:pt>
                <c:pt idx="2055">
                  <c:v>0.66636116504669207</c:v>
                </c:pt>
                <c:pt idx="2056">
                  <c:v>0.66646142005920406</c:v>
                </c:pt>
                <c:pt idx="2057">
                  <c:v>0.66656721830367993</c:v>
                </c:pt>
                <c:pt idx="2058">
                  <c:v>0.66662896871566801</c:v>
                </c:pt>
                <c:pt idx="2059">
                  <c:v>0.66658381819724999</c:v>
                </c:pt>
                <c:pt idx="2060">
                  <c:v>0.66647319197654697</c:v>
                </c:pt>
                <c:pt idx="2061">
                  <c:v>0.66626934409141503</c:v>
                </c:pt>
                <c:pt idx="2062">
                  <c:v>0.66592375636100809</c:v>
                </c:pt>
                <c:pt idx="2063">
                  <c:v>0.66546360850334207</c:v>
                </c:pt>
                <c:pt idx="2064">
                  <c:v>0.66497243642807002</c:v>
                </c:pt>
                <c:pt idx="2065">
                  <c:v>0.66457746624946601</c:v>
                </c:pt>
                <c:pt idx="2066">
                  <c:v>0.664146196842194</c:v>
                </c:pt>
                <c:pt idx="2067">
                  <c:v>0.66346789598465006</c:v>
                </c:pt>
                <c:pt idx="2068">
                  <c:v>0.66272176504135105</c:v>
                </c:pt>
                <c:pt idx="2069">
                  <c:v>0.661978048086166</c:v>
                </c:pt>
                <c:pt idx="2070">
                  <c:v>0.66121209859847996</c:v>
                </c:pt>
                <c:pt idx="2071">
                  <c:v>0.66034896373748797</c:v>
                </c:pt>
                <c:pt idx="2072">
                  <c:v>0.6594966173172</c:v>
                </c:pt>
                <c:pt idx="2073">
                  <c:v>0.65878309011459402</c:v>
                </c:pt>
                <c:pt idx="2074">
                  <c:v>0.65808023214340206</c:v>
                </c:pt>
                <c:pt idx="2075">
                  <c:v>0.65720285177230808</c:v>
                </c:pt>
                <c:pt idx="2076">
                  <c:v>0.65620530843734703</c:v>
                </c:pt>
                <c:pt idx="2077">
                  <c:v>0.65498675107955906</c:v>
                </c:pt>
                <c:pt idx="2078">
                  <c:v>0.65367240905761703</c:v>
                </c:pt>
                <c:pt idx="2079">
                  <c:v>0.65248553156852696</c:v>
                </c:pt>
                <c:pt idx="2080">
                  <c:v>0.65129072666168208</c:v>
                </c:pt>
                <c:pt idx="2081">
                  <c:v>0.64980522990226697</c:v>
                </c:pt>
                <c:pt idx="2082">
                  <c:v>0.64814351201057407</c:v>
                </c:pt>
                <c:pt idx="2083">
                  <c:v>0.64656708836555499</c:v>
                </c:pt>
                <c:pt idx="2084">
                  <c:v>0.64520279765129107</c:v>
                </c:pt>
                <c:pt idx="2085">
                  <c:v>0.64402033090591404</c:v>
                </c:pt>
                <c:pt idx="2086">
                  <c:v>0.64271713495254501</c:v>
                </c:pt>
                <c:pt idx="2087">
                  <c:v>0.64129079580307002</c:v>
                </c:pt>
                <c:pt idx="2088">
                  <c:v>0.63986144661903399</c:v>
                </c:pt>
                <c:pt idx="2089">
                  <c:v>0.63865129351615901</c:v>
                </c:pt>
                <c:pt idx="2090">
                  <c:v>0.637522560358047</c:v>
                </c:pt>
                <c:pt idx="2091">
                  <c:v>0.63649229407310504</c:v>
                </c:pt>
                <c:pt idx="2092">
                  <c:v>0.63562418222427408</c:v>
                </c:pt>
                <c:pt idx="2093">
                  <c:v>0.63485939502716104</c:v>
                </c:pt>
                <c:pt idx="2094">
                  <c:v>0.63402332067489597</c:v>
                </c:pt>
                <c:pt idx="2095">
                  <c:v>0.63305289745330806</c:v>
                </c:pt>
                <c:pt idx="2096">
                  <c:v>0.63204340338706999</c:v>
                </c:pt>
                <c:pt idx="2097">
                  <c:v>0.63134868144989009</c:v>
                </c:pt>
                <c:pt idx="2098">
                  <c:v>0.630786401033401</c:v>
                </c:pt>
                <c:pt idx="2099">
                  <c:v>0.63025258183479305</c:v>
                </c:pt>
                <c:pt idx="2100">
                  <c:v>0.62968395352363604</c:v>
                </c:pt>
                <c:pt idx="2101">
                  <c:v>0.62902868986129801</c:v>
                </c:pt>
                <c:pt idx="2102">
                  <c:v>0.62840364575385999</c:v>
                </c:pt>
                <c:pt idx="2103">
                  <c:v>0.62780771851539607</c:v>
                </c:pt>
                <c:pt idx="2104">
                  <c:v>0.62734253406524698</c:v>
                </c:pt>
                <c:pt idx="2105">
                  <c:v>0.62684763669967702</c:v>
                </c:pt>
                <c:pt idx="2106">
                  <c:v>0.62624562978744502</c:v>
                </c:pt>
                <c:pt idx="2107">
                  <c:v>0.62589166760444603</c:v>
                </c:pt>
                <c:pt idx="2108">
                  <c:v>0.62552474141120906</c:v>
                </c:pt>
                <c:pt idx="2109">
                  <c:v>0.62513447999954197</c:v>
                </c:pt>
                <c:pt idx="2110">
                  <c:v>0.62479607462883002</c:v>
                </c:pt>
                <c:pt idx="2111">
                  <c:v>0.62431902885437007</c:v>
                </c:pt>
                <c:pt idx="2112">
                  <c:v>0.62398181557655308</c:v>
                </c:pt>
                <c:pt idx="2113">
                  <c:v>0.62381972074508707</c:v>
                </c:pt>
                <c:pt idx="2114">
                  <c:v>0.62358118295669596</c:v>
                </c:pt>
                <c:pt idx="2115">
                  <c:v>0.62297422885894793</c:v>
                </c:pt>
                <c:pt idx="2116">
                  <c:v>0.62189574241638201</c:v>
                </c:pt>
                <c:pt idx="2117">
                  <c:v>0.62116060853004496</c:v>
                </c:pt>
                <c:pt idx="2118">
                  <c:v>0.62105609178543109</c:v>
                </c:pt>
                <c:pt idx="2119">
                  <c:v>0.62124837636947605</c:v>
                </c:pt>
                <c:pt idx="2120">
                  <c:v>0.621170562505722</c:v>
                </c:pt>
                <c:pt idx="2121">
                  <c:v>0.62048737406730703</c:v>
                </c:pt>
                <c:pt idx="2122">
                  <c:v>0.61960689425468396</c:v>
                </c:pt>
                <c:pt idx="2123">
                  <c:v>0.61877895593643206</c:v>
                </c:pt>
                <c:pt idx="2124">
                  <c:v>0.61798874735832199</c:v>
                </c:pt>
                <c:pt idx="2125">
                  <c:v>0.61756683588027994</c:v>
                </c:pt>
                <c:pt idx="2126">
                  <c:v>0.61727733612060498</c:v>
                </c:pt>
                <c:pt idx="2127">
                  <c:v>0.61668778657913204</c:v>
                </c:pt>
                <c:pt idx="2128">
                  <c:v>0.61582819819450396</c:v>
                </c:pt>
                <c:pt idx="2129">
                  <c:v>0.61482993960380594</c:v>
                </c:pt>
                <c:pt idx="2130">
                  <c:v>0.61349303722381598</c:v>
                </c:pt>
                <c:pt idx="2131">
                  <c:v>0.61215604543685909</c:v>
                </c:pt>
                <c:pt idx="2132">
                  <c:v>0.61087099909782405</c:v>
                </c:pt>
                <c:pt idx="2133">
                  <c:v>0.60965297818183894</c:v>
                </c:pt>
                <c:pt idx="2134">
                  <c:v>0.60886801481246899</c:v>
                </c:pt>
                <c:pt idx="2135">
                  <c:v>0.60853989124298102</c:v>
                </c:pt>
                <c:pt idx="2136">
                  <c:v>0.60792486071586604</c:v>
                </c:pt>
                <c:pt idx="2137">
                  <c:v>0.60713754296302802</c:v>
                </c:pt>
                <c:pt idx="2138">
                  <c:v>0.60649908781051609</c:v>
                </c:pt>
                <c:pt idx="2139">
                  <c:v>0.60474954247474699</c:v>
                </c:pt>
                <c:pt idx="2140">
                  <c:v>0.60328514575958303</c:v>
                </c:pt>
                <c:pt idx="2141">
                  <c:v>0.60345025062561009</c:v>
                </c:pt>
                <c:pt idx="2142">
                  <c:v>0.60335372090339701</c:v>
                </c:pt>
                <c:pt idx="2143">
                  <c:v>0.60228611230850193</c:v>
                </c:pt>
                <c:pt idx="2144">
                  <c:v>0.60161964297294601</c:v>
                </c:pt>
                <c:pt idx="2145">
                  <c:v>0.60247046947479199</c:v>
                </c:pt>
                <c:pt idx="2146">
                  <c:v>0.60282830595970194</c:v>
                </c:pt>
                <c:pt idx="2147">
                  <c:v>0.602048647403717</c:v>
                </c:pt>
                <c:pt idx="2148">
                  <c:v>0.60106546878814693</c:v>
                </c:pt>
                <c:pt idx="2149">
                  <c:v>0.60022036433219905</c:v>
                </c:pt>
                <c:pt idx="2150">
                  <c:v>0.60060129761695902</c:v>
                </c:pt>
              </c:numCache>
            </c:numRef>
          </c:yVal>
          <c:smooth val="0"/>
          <c:extLst>
            <c:ext xmlns:c16="http://schemas.microsoft.com/office/drawing/2014/chart" uri="{C3380CC4-5D6E-409C-BE32-E72D297353CC}">
              <c16:uniqueId val="{00000002-1ABA-4B70-9392-445300FFCA9D}"/>
            </c:ext>
          </c:extLst>
        </c:ser>
        <c:dLbls>
          <c:showLegendKey val="0"/>
          <c:showVal val="0"/>
          <c:showCatName val="0"/>
          <c:showSerName val="0"/>
          <c:showPercent val="0"/>
          <c:showBubbleSize val="0"/>
        </c:dLbls>
        <c:axId val="632621528"/>
        <c:axId val="632627432"/>
      </c:scatterChart>
      <c:valAx>
        <c:axId val="632621528"/>
        <c:scaling>
          <c:orientation val="minMax"/>
          <c:max val="2500"/>
          <c:min val="3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Wavelength (nm)</a:t>
                </a:r>
              </a:p>
            </c:rich>
          </c:tx>
          <c:layout>
            <c:manualLayout>
              <c:xMode val="edge"/>
              <c:yMode val="edge"/>
              <c:x val="0.3932985564304462"/>
              <c:y val="0.82746172353455816"/>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w="9525" cap="flat" cmpd="sng" algn="ctr">
            <a:solidFill>
              <a:schemeClr val="tx1"/>
            </a:solidFill>
            <a:round/>
          </a:ln>
          <a:effectLst/>
        </c:spPr>
        <c:txPr>
          <a:bodyPr rot="5400000" spcFirstLastPara="1" vertOverflow="ellipsis"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32627432"/>
        <c:crosses val="autoZero"/>
        <c:crossBetween val="midCat"/>
        <c:majorUnit val="100"/>
        <c:minorUnit val="50"/>
      </c:valAx>
      <c:valAx>
        <c:axId val="632627432"/>
        <c:scaling>
          <c:orientation val="minMax"/>
          <c:min val="0.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Stacked Reflectance</a:t>
                </a:r>
              </a:p>
            </c:rich>
          </c:tx>
          <c:layout>
            <c:manualLayout>
              <c:xMode val="edge"/>
              <c:yMode val="edge"/>
              <c:x val="2.7777777777777776E-2"/>
              <c:y val="0.1485648148148148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32621528"/>
        <c:crosses val="autoZero"/>
        <c:crossBetween val="midCat"/>
      </c:valAx>
      <c:spPr>
        <a:noFill/>
        <a:ln>
          <a:noFill/>
        </a:ln>
        <a:effectLst/>
      </c:spPr>
    </c:plotArea>
    <c:legend>
      <c:legendPos val="b"/>
      <c:layout>
        <c:manualLayout>
          <c:xMode val="edge"/>
          <c:yMode val="edge"/>
          <c:x val="0.20217782152230968"/>
          <c:y val="0.54600357247010778"/>
          <c:w val="0.70119991251093616"/>
          <c:h val="7.899642752989209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CA" b="1">
                <a:latin typeface="Arial" panose="020B0604020202020204" pitchFamily="34" charset="0"/>
                <a:cs typeface="Arial" panose="020B0604020202020204" pitchFamily="34" charset="0"/>
              </a:rPr>
              <a:t>Kaolinite + Tourmaline Mixtures</a:t>
            </a:r>
          </a:p>
        </c:rich>
      </c:tx>
      <c:layout>
        <c:manualLayout>
          <c:xMode val="edge"/>
          <c:yMode val="edge"/>
          <c:x val="0.22648600174978126"/>
          <c:y val="6.4814814814814811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Kln+Tur'!$B$1</c:f>
              <c:strCache>
                <c:ptCount val="1"/>
                <c:pt idx="0">
                  <c:v>K-T 40:60</c:v>
                </c:pt>
              </c:strCache>
            </c:strRef>
          </c:tx>
          <c:spPr>
            <a:ln w="19050" cap="rnd">
              <a:solidFill>
                <a:schemeClr val="accent1"/>
              </a:solidFill>
              <a:round/>
            </a:ln>
            <a:effectLst/>
          </c:spPr>
          <c:marker>
            <c:symbol val="none"/>
          </c:marker>
          <c:xVal>
            <c:numRef>
              <c:f>'Kln+Tur'!$A$2:$A$2154</c:f>
              <c:numCache>
                <c:formatCode>General</c:formatCode>
                <c:ptCount val="2153"/>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Kln+Tur'!$B$2:$B$2154</c:f>
              <c:numCache>
                <c:formatCode>0.00000</c:formatCode>
                <c:ptCount val="2153"/>
                <c:pt idx="0">
                  <c:v>0.22439973056316401</c:v>
                </c:pt>
                <c:pt idx="1">
                  <c:v>0.231404513120651</c:v>
                </c:pt>
                <c:pt idx="2">
                  <c:v>0.236132606863976</c:v>
                </c:pt>
                <c:pt idx="3">
                  <c:v>0.26475062966346702</c:v>
                </c:pt>
                <c:pt idx="4">
                  <c:v>0.27838337421417197</c:v>
                </c:pt>
                <c:pt idx="5">
                  <c:v>0.288628369569778</c:v>
                </c:pt>
                <c:pt idx="6">
                  <c:v>0.310159862041473</c:v>
                </c:pt>
                <c:pt idx="7">
                  <c:v>0.32888948917388899</c:v>
                </c:pt>
                <c:pt idx="8">
                  <c:v>0.34151971340179399</c:v>
                </c:pt>
                <c:pt idx="9">
                  <c:v>0.345225840806961</c:v>
                </c:pt>
                <c:pt idx="10">
                  <c:v>0.356650650501251</c:v>
                </c:pt>
                <c:pt idx="11">
                  <c:v>0.36652275919914201</c:v>
                </c:pt>
                <c:pt idx="12">
                  <c:v>0.37433028221130399</c:v>
                </c:pt>
                <c:pt idx="13">
                  <c:v>0.381590366363525</c:v>
                </c:pt>
                <c:pt idx="14">
                  <c:v>0.389234989881516</c:v>
                </c:pt>
                <c:pt idx="15">
                  <c:v>0.39914804697036699</c:v>
                </c:pt>
                <c:pt idx="16">
                  <c:v>0.41754621267318698</c:v>
                </c:pt>
                <c:pt idx="17">
                  <c:v>0.41914197802543601</c:v>
                </c:pt>
                <c:pt idx="18">
                  <c:v>0.41808074712753301</c:v>
                </c:pt>
                <c:pt idx="19">
                  <c:v>0.42144852876663202</c:v>
                </c:pt>
                <c:pt idx="20">
                  <c:v>0.42946767807006803</c:v>
                </c:pt>
                <c:pt idx="21">
                  <c:v>0.43639099597930903</c:v>
                </c:pt>
                <c:pt idx="22">
                  <c:v>0.44153052568435702</c:v>
                </c:pt>
                <c:pt idx="23">
                  <c:v>0.44214910268783603</c:v>
                </c:pt>
                <c:pt idx="24">
                  <c:v>0.444406628608704</c:v>
                </c:pt>
                <c:pt idx="25">
                  <c:v>0.44620260596275302</c:v>
                </c:pt>
                <c:pt idx="26">
                  <c:v>0.44067350029945401</c:v>
                </c:pt>
                <c:pt idx="27">
                  <c:v>0.44329634308815002</c:v>
                </c:pt>
                <c:pt idx="28">
                  <c:v>0.44833329319953902</c:v>
                </c:pt>
                <c:pt idx="29">
                  <c:v>0.452678233385086</c:v>
                </c:pt>
                <c:pt idx="30">
                  <c:v>0.45540603995323198</c:v>
                </c:pt>
                <c:pt idx="31">
                  <c:v>0.45652911067009</c:v>
                </c:pt>
                <c:pt idx="32">
                  <c:v>0.45605456829071001</c:v>
                </c:pt>
                <c:pt idx="33">
                  <c:v>0.45690748095512401</c:v>
                </c:pt>
                <c:pt idx="34">
                  <c:v>0.45765602588653598</c:v>
                </c:pt>
                <c:pt idx="35">
                  <c:v>0.45877236127853399</c:v>
                </c:pt>
                <c:pt idx="36">
                  <c:v>0.462713062763214</c:v>
                </c:pt>
                <c:pt idx="37">
                  <c:v>0.466511070728302</c:v>
                </c:pt>
                <c:pt idx="38">
                  <c:v>0.46892496943473799</c:v>
                </c:pt>
                <c:pt idx="39">
                  <c:v>0.468092411756516</c:v>
                </c:pt>
                <c:pt idx="40">
                  <c:v>0.46959063410759</c:v>
                </c:pt>
                <c:pt idx="41">
                  <c:v>0.47162294387817399</c:v>
                </c:pt>
                <c:pt idx="42">
                  <c:v>0.47381991147995001</c:v>
                </c:pt>
                <c:pt idx="43">
                  <c:v>0.47257614135742199</c:v>
                </c:pt>
                <c:pt idx="44">
                  <c:v>0.47374412417411799</c:v>
                </c:pt>
                <c:pt idx="45">
                  <c:v>0.47649815678596502</c:v>
                </c:pt>
                <c:pt idx="46">
                  <c:v>0.47579687833786</c:v>
                </c:pt>
                <c:pt idx="47">
                  <c:v>0.475191920995712</c:v>
                </c:pt>
                <c:pt idx="48">
                  <c:v>0.47515299916267401</c:v>
                </c:pt>
                <c:pt idx="49">
                  <c:v>0.47668948769569403</c:v>
                </c:pt>
                <c:pt idx="50">
                  <c:v>0.47837027907371499</c:v>
                </c:pt>
                <c:pt idx="51">
                  <c:v>0.47950306534767201</c:v>
                </c:pt>
                <c:pt idx="52">
                  <c:v>0.47973942756652799</c:v>
                </c:pt>
                <c:pt idx="53">
                  <c:v>0.48082095384597801</c:v>
                </c:pt>
                <c:pt idx="54">
                  <c:v>0.48095262050628701</c:v>
                </c:pt>
                <c:pt idx="55">
                  <c:v>0.48016375303268399</c:v>
                </c:pt>
                <c:pt idx="56">
                  <c:v>0.47955954074859602</c:v>
                </c:pt>
                <c:pt idx="57">
                  <c:v>0.48005011677741999</c:v>
                </c:pt>
                <c:pt idx="58">
                  <c:v>0.48106291890144298</c:v>
                </c:pt>
                <c:pt idx="59">
                  <c:v>0.48187515139579801</c:v>
                </c:pt>
                <c:pt idx="60">
                  <c:v>0.48156976699829102</c:v>
                </c:pt>
                <c:pt idx="61">
                  <c:v>0.48144513368606601</c:v>
                </c:pt>
                <c:pt idx="62">
                  <c:v>0.482269197702408</c:v>
                </c:pt>
                <c:pt idx="63">
                  <c:v>0.48191878199577298</c:v>
                </c:pt>
                <c:pt idx="64">
                  <c:v>0.48180100321769698</c:v>
                </c:pt>
                <c:pt idx="65">
                  <c:v>0.48208585381507901</c:v>
                </c:pt>
                <c:pt idx="66">
                  <c:v>0.48295474052429199</c:v>
                </c:pt>
                <c:pt idx="67">
                  <c:v>0.48316782712936401</c:v>
                </c:pt>
                <c:pt idx="68">
                  <c:v>0.48298883438110402</c:v>
                </c:pt>
                <c:pt idx="69">
                  <c:v>0.482875466346741</c:v>
                </c:pt>
                <c:pt idx="70">
                  <c:v>0.48319280147552501</c:v>
                </c:pt>
                <c:pt idx="71">
                  <c:v>0.48338860273361201</c:v>
                </c:pt>
                <c:pt idx="72">
                  <c:v>0.48298475146293601</c:v>
                </c:pt>
                <c:pt idx="73">
                  <c:v>0.48354446887969998</c:v>
                </c:pt>
                <c:pt idx="74">
                  <c:v>0.48428183794021601</c:v>
                </c:pt>
                <c:pt idx="75">
                  <c:v>0.48505517840385398</c:v>
                </c:pt>
                <c:pt idx="76">
                  <c:v>0.48498073220253002</c:v>
                </c:pt>
                <c:pt idx="77">
                  <c:v>0.48525226116180398</c:v>
                </c:pt>
                <c:pt idx="78">
                  <c:v>0.48579910397529602</c:v>
                </c:pt>
                <c:pt idx="79">
                  <c:v>0.48646223545074502</c:v>
                </c:pt>
                <c:pt idx="80">
                  <c:v>0.48655635118484503</c:v>
                </c:pt>
                <c:pt idx="81">
                  <c:v>0.48661839962005599</c:v>
                </c:pt>
                <c:pt idx="82">
                  <c:v>0.487242251634598</c:v>
                </c:pt>
                <c:pt idx="83">
                  <c:v>0.48810827732086198</c:v>
                </c:pt>
                <c:pt idx="84">
                  <c:v>0.48892053961753801</c:v>
                </c:pt>
                <c:pt idx="85">
                  <c:v>0.489590793848038</c:v>
                </c:pt>
                <c:pt idx="86">
                  <c:v>0.49002650380134599</c:v>
                </c:pt>
                <c:pt idx="87">
                  <c:v>0.49046844244003301</c:v>
                </c:pt>
                <c:pt idx="88">
                  <c:v>0.49091506004333502</c:v>
                </c:pt>
                <c:pt idx="89">
                  <c:v>0.491291522979736</c:v>
                </c:pt>
                <c:pt idx="90">
                  <c:v>0.49158802628517201</c:v>
                </c:pt>
                <c:pt idx="91">
                  <c:v>0.49186444282531699</c:v>
                </c:pt>
                <c:pt idx="92">
                  <c:v>0.49221152067184398</c:v>
                </c:pt>
                <c:pt idx="93">
                  <c:v>0.492384523153305</c:v>
                </c:pt>
                <c:pt idx="94">
                  <c:v>0.49274262785911599</c:v>
                </c:pt>
                <c:pt idx="95">
                  <c:v>0.49349460005760198</c:v>
                </c:pt>
                <c:pt idx="96">
                  <c:v>0.49407574534416199</c:v>
                </c:pt>
                <c:pt idx="97">
                  <c:v>0.49459078907966603</c:v>
                </c:pt>
                <c:pt idx="98">
                  <c:v>0.495061665773392</c:v>
                </c:pt>
                <c:pt idx="99">
                  <c:v>0.49565160274505599</c:v>
                </c:pt>
                <c:pt idx="100">
                  <c:v>0.496378153562546</c:v>
                </c:pt>
                <c:pt idx="101">
                  <c:v>0.49712657928466802</c:v>
                </c:pt>
                <c:pt idx="102">
                  <c:v>0.49767407774925199</c:v>
                </c:pt>
                <c:pt idx="103">
                  <c:v>0.49832060933113098</c:v>
                </c:pt>
                <c:pt idx="104">
                  <c:v>0.49907717108726501</c:v>
                </c:pt>
                <c:pt idx="105">
                  <c:v>0.49999746680259699</c:v>
                </c:pt>
                <c:pt idx="106">
                  <c:v>0.50014203786849998</c:v>
                </c:pt>
                <c:pt idx="107">
                  <c:v>0.50068652629852295</c:v>
                </c:pt>
                <c:pt idx="108">
                  <c:v>0.50175434350967396</c:v>
                </c:pt>
                <c:pt idx="109">
                  <c:v>0.50211745500564597</c:v>
                </c:pt>
                <c:pt idx="110">
                  <c:v>0.50240319967269897</c:v>
                </c:pt>
                <c:pt idx="111">
                  <c:v>0.50268220901489302</c:v>
                </c:pt>
                <c:pt idx="112">
                  <c:v>0.503184795379639</c:v>
                </c:pt>
                <c:pt idx="113">
                  <c:v>0.50372076034545898</c:v>
                </c:pt>
                <c:pt idx="114">
                  <c:v>0.50430071353912398</c:v>
                </c:pt>
                <c:pt idx="115">
                  <c:v>0.504960417747498</c:v>
                </c:pt>
                <c:pt idx="116">
                  <c:v>0.50551575422286998</c:v>
                </c:pt>
                <c:pt idx="117">
                  <c:v>0.50598561763763406</c:v>
                </c:pt>
                <c:pt idx="118">
                  <c:v>0.50637012720107999</c:v>
                </c:pt>
                <c:pt idx="119">
                  <c:v>0.506816446781158</c:v>
                </c:pt>
                <c:pt idx="120">
                  <c:v>0.50736761093139604</c:v>
                </c:pt>
                <c:pt idx="121">
                  <c:v>0.50795829296112105</c:v>
                </c:pt>
                <c:pt idx="122">
                  <c:v>0.50830811262130704</c:v>
                </c:pt>
                <c:pt idx="123">
                  <c:v>0.50858473777770996</c:v>
                </c:pt>
                <c:pt idx="124">
                  <c:v>0.508930623531342</c:v>
                </c:pt>
                <c:pt idx="125">
                  <c:v>0.50955510139465299</c:v>
                </c:pt>
                <c:pt idx="126">
                  <c:v>0.51002490520477295</c:v>
                </c:pt>
                <c:pt idx="127">
                  <c:v>0.51041162014007602</c:v>
                </c:pt>
                <c:pt idx="128">
                  <c:v>0.51072669029235795</c:v>
                </c:pt>
                <c:pt idx="129">
                  <c:v>0.51132875680923495</c:v>
                </c:pt>
                <c:pt idx="130">
                  <c:v>0.51196753978729204</c:v>
                </c:pt>
                <c:pt idx="131">
                  <c:v>0.51260054111480702</c:v>
                </c:pt>
                <c:pt idx="132">
                  <c:v>0.51300561428070102</c:v>
                </c:pt>
                <c:pt idx="133">
                  <c:v>0.51362729072570801</c:v>
                </c:pt>
                <c:pt idx="134">
                  <c:v>0.51425760984420799</c:v>
                </c:pt>
                <c:pt idx="135">
                  <c:v>0.51459348201751698</c:v>
                </c:pt>
                <c:pt idx="136">
                  <c:v>0.51534330844879195</c:v>
                </c:pt>
                <c:pt idx="137">
                  <c:v>0.51613396406173695</c:v>
                </c:pt>
                <c:pt idx="138">
                  <c:v>0.51683717966079701</c:v>
                </c:pt>
                <c:pt idx="139">
                  <c:v>0.51733481884002697</c:v>
                </c:pt>
                <c:pt idx="140">
                  <c:v>0.51783484220504805</c:v>
                </c:pt>
                <c:pt idx="141">
                  <c:v>0.51835155487060502</c:v>
                </c:pt>
                <c:pt idx="142">
                  <c:v>0.51888096332550004</c:v>
                </c:pt>
                <c:pt idx="143">
                  <c:v>0.51934838294982899</c:v>
                </c:pt>
                <c:pt idx="144">
                  <c:v>0.51978260278701804</c:v>
                </c:pt>
                <c:pt idx="145">
                  <c:v>0.52023476362228405</c:v>
                </c:pt>
                <c:pt idx="146">
                  <c:v>0.52085399627685502</c:v>
                </c:pt>
                <c:pt idx="147">
                  <c:v>0.521481513977051</c:v>
                </c:pt>
                <c:pt idx="148">
                  <c:v>0.52203679084777799</c:v>
                </c:pt>
                <c:pt idx="149">
                  <c:v>0.52249956130981401</c:v>
                </c:pt>
                <c:pt idx="150">
                  <c:v>0.523065805435181</c:v>
                </c:pt>
                <c:pt idx="151">
                  <c:v>0.52375215291976895</c:v>
                </c:pt>
                <c:pt idx="152">
                  <c:v>0.52423667907714799</c:v>
                </c:pt>
                <c:pt idx="153">
                  <c:v>0.52467948198318504</c:v>
                </c:pt>
                <c:pt idx="154">
                  <c:v>0.52511942386627197</c:v>
                </c:pt>
                <c:pt idx="155">
                  <c:v>0.52569365501403797</c:v>
                </c:pt>
                <c:pt idx="156">
                  <c:v>0.52626144886016801</c:v>
                </c:pt>
                <c:pt idx="157">
                  <c:v>0.52675622701644897</c:v>
                </c:pt>
                <c:pt idx="158">
                  <c:v>0.52710294723510698</c:v>
                </c:pt>
                <c:pt idx="159">
                  <c:v>0.52766740322113004</c:v>
                </c:pt>
                <c:pt idx="160">
                  <c:v>0.52818834781646695</c:v>
                </c:pt>
                <c:pt idx="161">
                  <c:v>0.52861315011978105</c:v>
                </c:pt>
                <c:pt idx="162">
                  <c:v>0.528947412967682</c:v>
                </c:pt>
                <c:pt idx="163">
                  <c:v>0.52945309877395597</c:v>
                </c:pt>
                <c:pt idx="164">
                  <c:v>0.53006434440612804</c:v>
                </c:pt>
                <c:pt idx="165">
                  <c:v>0.53053992986679099</c:v>
                </c:pt>
                <c:pt idx="166">
                  <c:v>0.53099769353866599</c:v>
                </c:pt>
                <c:pt idx="167">
                  <c:v>0.53149265050888095</c:v>
                </c:pt>
                <c:pt idx="168">
                  <c:v>0.53212004899978604</c:v>
                </c:pt>
                <c:pt idx="169">
                  <c:v>0.53256040811538696</c:v>
                </c:pt>
                <c:pt idx="170">
                  <c:v>0.533014595508575</c:v>
                </c:pt>
                <c:pt idx="171">
                  <c:v>0.53354537487029996</c:v>
                </c:pt>
                <c:pt idx="172">
                  <c:v>0.53401720523834195</c:v>
                </c:pt>
                <c:pt idx="173">
                  <c:v>0.53441596031188998</c:v>
                </c:pt>
                <c:pt idx="174">
                  <c:v>0.53476965427398704</c:v>
                </c:pt>
                <c:pt idx="175">
                  <c:v>0.53525972366332997</c:v>
                </c:pt>
                <c:pt idx="176">
                  <c:v>0.53579974174499501</c:v>
                </c:pt>
                <c:pt idx="177">
                  <c:v>0.53633201122283902</c:v>
                </c:pt>
                <c:pt idx="178">
                  <c:v>0.53676915168762196</c:v>
                </c:pt>
                <c:pt idx="179">
                  <c:v>0.53738778829574596</c:v>
                </c:pt>
                <c:pt idx="180">
                  <c:v>0.53804004192352295</c:v>
                </c:pt>
                <c:pt idx="181">
                  <c:v>0.53868079185485795</c:v>
                </c:pt>
                <c:pt idx="182">
                  <c:v>0.53936910629272505</c:v>
                </c:pt>
                <c:pt idx="183">
                  <c:v>0.54003894329071001</c:v>
                </c:pt>
                <c:pt idx="184">
                  <c:v>0.54069632291793801</c:v>
                </c:pt>
                <c:pt idx="185">
                  <c:v>0.54149395227432295</c:v>
                </c:pt>
                <c:pt idx="186">
                  <c:v>0.54227572679519698</c:v>
                </c:pt>
                <c:pt idx="187">
                  <c:v>0.54309272766113303</c:v>
                </c:pt>
                <c:pt idx="188">
                  <c:v>0.544095039367676</c:v>
                </c:pt>
                <c:pt idx="189">
                  <c:v>0.54522025585174605</c:v>
                </c:pt>
                <c:pt idx="190">
                  <c:v>0.54636472463607799</c:v>
                </c:pt>
                <c:pt idx="191">
                  <c:v>0.54748141765594505</c:v>
                </c:pt>
                <c:pt idx="192">
                  <c:v>0.54875159263610795</c:v>
                </c:pt>
                <c:pt idx="193">
                  <c:v>0.54995292425155595</c:v>
                </c:pt>
                <c:pt idx="194">
                  <c:v>0.55104774236679099</c:v>
                </c:pt>
                <c:pt idx="195">
                  <c:v>0.55183625221252397</c:v>
                </c:pt>
                <c:pt idx="196">
                  <c:v>0.55257660150527999</c:v>
                </c:pt>
                <c:pt idx="197">
                  <c:v>0.55328142642974898</c:v>
                </c:pt>
                <c:pt idx="198">
                  <c:v>0.55397331714630105</c:v>
                </c:pt>
                <c:pt idx="199">
                  <c:v>0.55478590726852395</c:v>
                </c:pt>
                <c:pt idx="200">
                  <c:v>0.55569839477539096</c:v>
                </c:pt>
                <c:pt idx="201">
                  <c:v>0.55674666166305498</c:v>
                </c:pt>
                <c:pt idx="202">
                  <c:v>0.55785918235778797</c:v>
                </c:pt>
                <c:pt idx="203">
                  <c:v>0.55898886919021595</c:v>
                </c:pt>
                <c:pt idx="204">
                  <c:v>0.56012982130050704</c:v>
                </c:pt>
                <c:pt idx="205">
                  <c:v>0.56132858991622903</c:v>
                </c:pt>
                <c:pt idx="206">
                  <c:v>0.562527656555176</c:v>
                </c:pt>
                <c:pt idx="207">
                  <c:v>0.56374150514602706</c:v>
                </c:pt>
                <c:pt idx="208">
                  <c:v>0.56506001949310303</c:v>
                </c:pt>
                <c:pt idx="209">
                  <c:v>0.56636017560958896</c:v>
                </c:pt>
                <c:pt idx="210">
                  <c:v>0.56766217947006203</c:v>
                </c:pt>
                <c:pt idx="211">
                  <c:v>0.56899881362914995</c:v>
                </c:pt>
                <c:pt idx="212">
                  <c:v>0.57040476799011197</c:v>
                </c:pt>
                <c:pt idx="213">
                  <c:v>0.57178342342376698</c:v>
                </c:pt>
                <c:pt idx="214">
                  <c:v>0.573103487491608</c:v>
                </c:pt>
                <c:pt idx="215">
                  <c:v>0.57437843084335305</c:v>
                </c:pt>
                <c:pt idx="216">
                  <c:v>0.575594902038574</c:v>
                </c:pt>
                <c:pt idx="217">
                  <c:v>0.57674288749694802</c:v>
                </c:pt>
                <c:pt idx="218">
                  <c:v>0.57772392034530595</c:v>
                </c:pt>
                <c:pt idx="219">
                  <c:v>0.57866340875625599</c:v>
                </c:pt>
                <c:pt idx="220">
                  <c:v>0.57958483695983898</c:v>
                </c:pt>
                <c:pt idx="221">
                  <c:v>0.58051776885986295</c:v>
                </c:pt>
                <c:pt idx="222">
                  <c:v>0.58154731988906905</c:v>
                </c:pt>
                <c:pt idx="223">
                  <c:v>0.58265960216522195</c:v>
                </c:pt>
                <c:pt idx="224">
                  <c:v>0.58387297391891502</c:v>
                </c:pt>
                <c:pt idx="225">
                  <c:v>0.58525180816650402</c:v>
                </c:pt>
                <c:pt idx="226">
                  <c:v>0.58666139841079701</c:v>
                </c:pt>
                <c:pt idx="227">
                  <c:v>0.58807712793350198</c:v>
                </c:pt>
                <c:pt idx="228">
                  <c:v>0.58933246135711703</c:v>
                </c:pt>
                <c:pt idx="229">
                  <c:v>0.59051281213760398</c:v>
                </c:pt>
                <c:pt idx="230">
                  <c:v>0.59162652492523204</c:v>
                </c:pt>
                <c:pt idx="231">
                  <c:v>0.59265279769897505</c:v>
                </c:pt>
                <c:pt idx="232">
                  <c:v>0.59349226951599099</c:v>
                </c:pt>
                <c:pt idx="233">
                  <c:v>0.59425795078277599</c:v>
                </c:pt>
                <c:pt idx="234">
                  <c:v>0.59498894214630105</c:v>
                </c:pt>
                <c:pt idx="235">
                  <c:v>0.59591555595397905</c:v>
                </c:pt>
                <c:pt idx="236">
                  <c:v>0.59693098068237305</c:v>
                </c:pt>
                <c:pt idx="237">
                  <c:v>0.59802323579788197</c:v>
                </c:pt>
                <c:pt idx="238">
                  <c:v>0.59919279813766502</c:v>
                </c:pt>
                <c:pt idx="239">
                  <c:v>0.60037267208099399</c:v>
                </c:pt>
                <c:pt idx="240">
                  <c:v>0.60152393579482999</c:v>
                </c:pt>
                <c:pt idx="241">
                  <c:v>0.60250520706176802</c:v>
                </c:pt>
                <c:pt idx="242">
                  <c:v>0.60356760025024403</c:v>
                </c:pt>
                <c:pt idx="243">
                  <c:v>0.60462844371795699</c:v>
                </c:pt>
                <c:pt idx="244">
                  <c:v>0.60561758279800404</c:v>
                </c:pt>
                <c:pt idx="245">
                  <c:v>0.60649281740188599</c:v>
                </c:pt>
                <c:pt idx="246">
                  <c:v>0.60735893249511697</c:v>
                </c:pt>
                <c:pt idx="247">
                  <c:v>0.60823643207550004</c:v>
                </c:pt>
                <c:pt idx="248">
                  <c:v>0.60902082920074496</c:v>
                </c:pt>
                <c:pt idx="249">
                  <c:v>0.60972708463668801</c:v>
                </c:pt>
                <c:pt idx="250">
                  <c:v>0.61037862300872803</c:v>
                </c:pt>
                <c:pt idx="251">
                  <c:v>0.61105811595916704</c:v>
                </c:pt>
                <c:pt idx="252">
                  <c:v>0.61167740821838401</c:v>
                </c:pt>
                <c:pt idx="253">
                  <c:v>0.61231529712677002</c:v>
                </c:pt>
                <c:pt idx="254">
                  <c:v>0.61307543516159102</c:v>
                </c:pt>
                <c:pt idx="255">
                  <c:v>0.61376821994781505</c:v>
                </c:pt>
                <c:pt idx="256">
                  <c:v>0.61444228887557995</c:v>
                </c:pt>
                <c:pt idx="257">
                  <c:v>0.61510920524597201</c:v>
                </c:pt>
                <c:pt idx="258">
                  <c:v>0.61571848392486594</c:v>
                </c:pt>
                <c:pt idx="259">
                  <c:v>0.61632597446441695</c:v>
                </c:pt>
                <c:pt idx="260">
                  <c:v>0.61691987514495905</c:v>
                </c:pt>
                <c:pt idx="261">
                  <c:v>0.61739200353622403</c:v>
                </c:pt>
                <c:pt idx="262">
                  <c:v>0.61751675605773904</c:v>
                </c:pt>
                <c:pt idx="263">
                  <c:v>0.61744230985641502</c:v>
                </c:pt>
                <c:pt idx="264">
                  <c:v>0.61727821826934803</c:v>
                </c:pt>
                <c:pt idx="265">
                  <c:v>0.61724942922592196</c:v>
                </c:pt>
                <c:pt idx="266">
                  <c:v>0.61727172136306796</c:v>
                </c:pt>
                <c:pt idx="267">
                  <c:v>0.617323517799377</c:v>
                </c:pt>
                <c:pt idx="268">
                  <c:v>0.61740922927856401</c:v>
                </c:pt>
                <c:pt idx="269">
                  <c:v>0.61750978231430098</c:v>
                </c:pt>
                <c:pt idx="270">
                  <c:v>0.61762291193008401</c:v>
                </c:pt>
                <c:pt idx="271">
                  <c:v>0.61774170398712203</c:v>
                </c:pt>
                <c:pt idx="272">
                  <c:v>0.61780583858490001</c:v>
                </c:pt>
                <c:pt idx="273">
                  <c:v>0.61786019802093495</c:v>
                </c:pt>
                <c:pt idx="274">
                  <c:v>0.61800229549408003</c:v>
                </c:pt>
                <c:pt idx="275">
                  <c:v>0.61802673339843806</c:v>
                </c:pt>
                <c:pt idx="276">
                  <c:v>0.61805093288421598</c:v>
                </c:pt>
                <c:pt idx="277">
                  <c:v>0.61814403533935502</c:v>
                </c:pt>
                <c:pt idx="278">
                  <c:v>0.61822509765625</c:v>
                </c:pt>
                <c:pt idx="279">
                  <c:v>0.61835193634033203</c:v>
                </c:pt>
                <c:pt idx="280">
                  <c:v>0.61853468418121305</c:v>
                </c:pt>
                <c:pt idx="281">
                  <c:v>0.61884725093841597</c:v>
                </c:pt>
                <c:pt idx="282">
                  <c:v>0.61908370256423995</c:v>
                </c:pt>
                <c:pt idx="283">
                  <c:v>0.61925315856933605</c:v>
                </c:pt>
                <c:pt idx="284">
                  <c:v>0.61934286355972301</c:v>
                </c:pt>
                <c:pt idx="285">
                  <c:v>0.61953574419021595</c:v>
                </c:pt>
                <c:pt idx="286">
                  <c:v>0.61969870328903198</c:v>
                </c:pt>
                <c:pt idx="287">
                  <c:v>0.619712233543396</c:v>
                </c:pt>
                <c:pt idx="288">
                  <c:v>0.619809329509735</c:v>
                </c:pt>
                <c:pt idx="289">
                  <c:v>0.61990213394164995</c:v>
                </c:pt>
                <c:pt idx="290">
                  <c:v>0.61997401714324996</c:v>
                </c:pt>
                <c:pt idx="291">
                  <c:v>0.62002795934677102</c:v>
                </c:pt>
                <c:pt idx="292">
                  <c:v>0.62015128135681197</c:v>
                </c:pt>
                <c:pt idx="293">
                  <c:v>0.62032353878021196</c:v>
                </c:pt>
                <c:pt idx="294">
                  <c:v>0.62049323320388805</c:v>
                </c:pt>
                <c:pt idx="295">
                  <c:v>0.62065583467483498</c:v>
                </c:pt>
                <c:pt idx="296">
                  <c:v>0.62081539630889904</c:v>
                </c:pt>
                <c:pt idx="297">
                  <c:v>0.62097805738449097</c:v>
                </c:pt>
                <c:pt idx="298">
                  <c:v>0.62113791704177901</c:v>
                </c:pt>
                <c:pt idx="299">
                  <c:v>0.62131619453430198</c:v>
                </c:pt>
                <c:pt idx="300">
                  <c:v>0.62152314186096203</c:v>
                </c:pt>
                <c:pt idx="301">
                  <c:v>0.62165850400924705</c:v>
                </c:pt>
                <c:pt idx="302">
                  <c:v>0.62185221910476696</c:v>
                </c:pt>
                <c:pt idx="303">
                  <c:v>0.62209063768386796</c:v>
                </c:pt>
                <c:pt idx="304">
                  <c:v>0.62226301431655895</c:v>
                </c:pt>
                <c:pt idx="305">
                  <c:v>0.62249463796615601</c:v>
                </c:pt>
                <c:pt idx="306">
                  <c:v>0.62270802259445202</c:v>
                </c:pt>
                <c:pt idx="307">
                  <c:v>0.62277013063430797</c:v>
                </c:pt>
                <c:pt idx="308">
                  <c:v>0.62296622991561901</c:v>
                </c:pt>
                <c:pt idx="309">
                  <c:v>0.62318038940429699</c:v>
                </c:pt>
                <c:pt idx="310">
                  <c:v>0.62337023019790605</c:v>
                </c:pt>
                <c:pt idx="311">
                  <c:v>0.62348765134811401</c:v>
                </c:pt>
                <c:pt idx="312">
                  <c:v>0.62366080284118697</c:v>
                </c:pt>
                <c:pt idx="313">
                  <c:v>0.62388986349105802</c:v>
                </c:pt>
                <c:pt idx="314">
                  <c:v>0.62406277656555198</c:v>
                </c:pt>
                <c:pt idx="315">
                  <c:v>0.62429100275039695</c:v>
                </c:pt>
                <c:pt idx="316">
                  <c:v>0.62454718351364102</c:v>
                </c:pt>
                <c:pt idx="317">
                  <c:v>0.62479019165039096</c:v>
                </c:pt>
                <c:pt idx="318">
                  <c:v>0.62500292062759399</c:v>
                </c:pt>
                <c:pt idx="319">
                  <c:v>0.62523126602172896</c:v>
                </c:pt>
                <c:pt idx="320">
                  <c:v>0.62551003694534302</c:v>
                </c:pt>
                <c:pt idx="321">
                  <c:v>0.62572711706161499</c:v>
                </c:pt>
                <c:pt idx="322">
                  <c:v>0.62599182128906306</c:v>
                </c:pt>
                <c:pt idx="323">
                  <c:v>0.62631672620773304</c:v>
                </c:pt>
                <c:pt idx="324">
                  <c:v>0.62663346529007002</c:v>
                </c:pt>
                <c:pt idx="325">
                  <c:v>0.62691104412078902</c:v>
                </c:pt>
                <c:pt idx="326">
                  <c:v>0.62717556953430198</c:v>
                </c:pt>
                <c:pt idx="327">
                  <c:v>0.62750387191772505</c:v>
                </c:pt>
                <c:pt idx="328">
                  <c:v>0.62780594825744596</c:v>
                </c:pt>
                <c:pt idx="329">
                  <c:v>0.62808674573898304</c:v>
                </c:pt>
                <c:pt idx="330">
                  <c:v>0.62834250926971402</c:v>
                </c:pt>
                <c:pt idx="331">
                  <c:v>0.62866020202636697</c:v>
                </c:pt>
                <c:pt idx="332">
                  <c:v>0.628942430019379</c:v>
                </c:pt>
                <c:pt idx="333">
                  <c:v>0.62916743755340598</c:v>
                </c:pt>
                <c:pt idx="334">
                  <c:v>0.62934970855712902</c:v>
                </c:pt>
                <c:pt idx="335">
                  <c:v>0.62960588932037398</c:v>
                </c:pt>
                <c:pt idx="336">
                  <c:v>0.62990146875381503</c:v>
                </c:pt>
                <c:pt idx="337">
                  <c:v>0.63009852170944203</c:v>
                </c:pt>
                <c:pt idx="338">
                  <c:v>0.63036447763443004</c:v>
                </c:pt>
                <c:pt idx="339">
                  <c:v>0.63064646720886197</c:v>
                </c:pt>
                <c:pt idx="340">
                  <c:v>0.630895495414734</c:v>
                </c:pt>
                <c:pt idx="341">
                  <c:v>0.63118994235992398</c:v>
                </c:pt>
                <c:pt idx="342">
                  <c:v>0.63147634267806996</c:v>
                </c:pt>
                <c:pt idx="343">
                  <c:v>0.63173812627792403</c:v>
                </c:pt>
                <c:pt idx="344">
                  <c:v>0.63197994232177701</c:v>
                </c:pt>
                <c:pt idx="345">
                  <c:v>0.63224446773529097</c:v>
                </c:pt>
                <c:pt idx="346">
                  <c:v>0.63253062963485696</c:v>
                </c:pt>
                <c:pt idx="347">
                  <c:v>0.63282823562622104</c:v>
                </c:pt>
                <c:pt idx="348">
                  <c:v>0.63311904668807995</c:v>
                </c:pt>
                <c:pt idx="349">
                  <c:v>0.63340318202972401</c:v>
                </c:pt>
                <c:pt idx="350">
                  <c:v>0.63367885351180997</c:v>
                </c:pt>
                <c:pt idx="351">
                  <c:v>0.63397616147994995</c:v>
                </c:pt>
                <c:pt idx="352">
                  <c:v>0.63427674770355202</c:v>
                </c:pt>
                <c:pt idx="353">
                  <c:v>0.63457441329956099</c:v>
                </c:pt>
                <c:pt idx="354">
                  <c:v>0.63494229316711404</c:v>
                </c:pt>
                <c:pt idx="355">
                  <c:v>0.63525527715682995</c:v>
                </c:pt>
                <c:pt idx="356">
                  <c:v>0.63550764322280895</c:v>
                </c:pt>
                <c:pt idx="357">
                  <c:v>0.635742247104645</c:v>
                </c:pt>
                <c:pt idx="358">
                  <c:v>0.63595652580261197</c:v>
                </c:pt>
                <c:pt idx="359">
                  <c:v>0.63615697622299205</c:v>
                </c:pt>
                <c:pt idx="360">
                  <c:v>0.63634908199310303</c:v>
                </c:pt>
                <c:pt idx="361">
                  <c:v>0.63652610778808605</c:v>
                </c:pt>
                <c:pt idx="362">
                  <c:v>0.63669407367706299</c:v>
                </c:pt>
                <c:pt idx="363">
                  <c:v>0.63685375452041604</c:v>
                </c:pt>
                <c:pt idx="364">
                  <c:v>0.63699954748153698</c:v>
                </c:pt>
                <c:pt idx="365">
                  <c:v>0.63715881109237704</c:v>
                </c:pt>
                <c:pt idx="366">
                  <c:v>0.63733500242233299</c:v>
                </c:pt>
                <c:pt idx="367">
                  <c:v>0.63751238584518399</c:v>
                </c:pt>
                <c:pt idx="368">
                  <c:v>0.63764292001724199</c:v>
                </c:pt>
                <c:pt idx="369">
                  <c:v>0.63775712251663197</c:v>
                </c:pt>
                <c:pt idx="370">
                  <c:v>0.63794386386871305</c:v>
                </c:pt>
                <c:pt idx="371">
                  <c:v>0.63810390233993497</c:v>
                </c:pt>
                <c:pt idx="372">
                  <c:v>0.63826316595077504</c:v>
                </c:pt>
                <c:pt idx="373">
                  <c:v>0.63844317197799705</c:v>
                </c:pt>
                <c:pt idx="374">
                  <c:v>0.63860827684402499</c:v>
                </c:pt>
                <c:pt idx="375">
                  <c:v>0.63874042034149203</c:v>
                </c:pt>
                <c:pt idx="376">
                  <c:v>0.63883364200591997</c:v>
                </c:pt>
                <c:pt idx="377">
                  <c:v>0.639038026332855</c:v>
                </c:pt>
                <c:pt idx="378">
                  <c:v>0.63922923803329501</c:v>
                </c:pt>
                <c:pt idx="379">
                  <c:v>0.63939481973648105</c:v>
                </c:pt>
                <c:pt idx="380">
                  <c:v>0.63946419954299905</c:v>
                </c:pt>
                <c:pt idx="381">
                  <c:v>0.63951778411865201</c:v>
                </c:pt>
                <c:pt idx="382">
                  <c:v>0.63956046104431197</c:v>
                </c:pt>
                <c:pt idx="383">
                  <c:v>0.63959193229675304</c:v>
                </c:pt>
                <c:pt idx="384">
                  <c:v>0.63953912258148204</c:v>
                </c:pt>
                <c:pt idx="385">
                  <c:v>0.63947993516921997</c:v>
                </c:pt>
                <c:pt idx="386">
                  <c:v>0.63943535089492798</c:v>
                </c:pt>
                <c:pt idx="387">
                  <c:v>0.63945662975311302</c:v>
                </c:pt>
                <c:pt idx="388">
                  <c:v>0.63954949378967296</c:v>
                </c:pt>
                <c:pt idx="389">
                  <c:v>0.63969898223876998</c:v>
                </c:pt>
                <c:pt idx="390">
                  <c:v>0.63982629776000999</c:v>
                </c:pt>
                <c:pt idx="391">
                  <c:v>0.63996225595474199</c:v>
                </c:pt>
                <c:pt idx="392">
                  <c:v>0.64012664556503296</c:v>
                </c:pt>
                <c:pt idx="393">
                  <c:v>0.64036774635314897</c:v>
                </c:pt>
                <c:pt idx="394">
                  <c:v>0.64051342010498002</c:v>
                </c:pt>
                <c:pt idx="395">
                  <c:v>0.64060610532760598</c:v>
                </c:pt>
                <c:pt idx="396">
                  <c:v>0.64064896106720004</c:v>
                </c:pt>
                <c:pt idx="397">
                  <c:v>0.64076352119445801</c:v>
                </c:pt>
                <c:pt idx="398">
                  <c:v>0.64093178510665905</c:v>
                </c:pt>
                <c:pt idx="399">
                  <c:v>0.64114350080490101</c:v>
                </c:pt>
                <c:pt idx="400">
                  <c:v>0.641279697418213</c:v>
                </c:pt>
                <c:pt idx="401">
                  <c:v>0.641473829746246</c:v>
                </c:pt>
                <c:pt idx="402">
                  <c:v>0.64171373844146695</c:v>
                </c:pt>
                <c:pt idx="403">
                  <c:v>0.64200568199157704</c:v>
                </c:pt>
                <c:pt idx="404">
                  <c:v>0.64221560955047596</c:v>
                </c:pt>
                <c:pt idx="405">
                  <c:v>0.64242547750473</c:v>
                </c:pt>
                <c:pt idx="406">
                  <c:v>0.64268302917480502</c:v>
                </c:pt>
                <c:pt idx="407">
                  <c:v>0.64290720224380504</c:v>
                </c:pt>
                <c:pt idx="408">
                  <c:v>0.64315170049667403</c:v>
                </c:pt>
                <c:pt idx="409">
                  <c:v>0.64342230558395397</c:v>
                </c:pt>
                <c:pt idx="410">
                  <c:v>0.643662989139557</c:v>
                </c:pt>
                <c:pt idx="411">
                  <c:v>0.64388781785964999</c:v>
                </c:pt>
                <c:pt idx="412">
                  <c:v>0.64409780502319303</c:v>
                </c:pt>
                <c:pt idx="413">
                  <c:v>0.64428699016571001</c:v>
                </c:pt>
                <c:pt idx="414">
                  <c:v>0.64446425437927202</c:v>
                </c:pt>
                <c:pt idx="415">
                  <c:v>0.64466023445129395</c:v>
                </c:pt>
                <c:pt idx="416">
                  <c:v>0.64490944147109996</c:v>
                </c:pt>
                <c:pt idx="417">
                  <c:v>0.64515435695648204</c:v>
                </c:pt>
                <c:pt idx="418">
                  <c:v>0.64536768198013295</c:v>
                </c:pt>
                <c:pt idx="419">
                  <c:v>0.64554101228714</c:v>
                </c:pt>
                <c:pt idx="420">
                  <c:v>0.64563912153243996</c:v>
                </c:pt>
                <c:pt idx="421">
                  <c:v>0.64576667547225997</c:v>
                </c:pt>
                <c:pt idx="422">
                  <c:v>0.64593052864074696</c:v>
                </c:pt>
                <c:pt idx="423">
                  <c:v>0.64617860317230202</c:v>
                </c:pt>
                <c:pt idx="424">
                  <c:v>0.64630293846130404</c:v>
                </c:pt>
                <c:pt idx="425">
                  <c:v>0.64639526605606101</c:v>
                </c:pt>
                <c:pt idx="426">
                  <c:v>0.64654517173767101</c:v>
                </c:pt>
                <c:pt idx="427">
                  <c:v>0.64655679464340199</c:v>
                </c:pt>
                <c:pt idx="428">
                  <c:v>0.64662522077560403</c:v>
                </c:pt>
                <c:pt idx="429">
                  <c:v>0.64681965112686202</c:v>
                </c:pt>
                <c:pt idx="430">
                  <c:v>0.64684689044952404</c:v>
                </c:pt>
                <c:pt idx="431">
                  <c:v>0.64694100618362405</c:v>
                </c:pt>
                <c:pt idx="432">
                  <c:v>0.64708274602890004</c:v>
                </c:pt>
                <c:pt idx="433">
                  <c:v>0.64709389209747303</c:v>
                </c:pt>
                <c:pt idx="434">
                  <c:v>0.64716458320617698</c:v>
                </c:pt>
                <c:pt idx="435">
                  <c:v>0.64725226163864102</c:v>
                </c:pt>
                <c:pt idx="436">
                  <c:v>0.64729946851730302</c:v>
                </c:pt>
                <c:pt idx="437">
                  <c:v>0.64744025468826305</c:v>
                </c:pt>
                <c:pt idx="438">
                  <c:v>0.64753323793411299</c:v>
                </c:pt>
                <c:pt idx="439">
                  <c:v>0.64750319719314597</c:v>
                </c:pt>
                <c:pt idx="440">
                  <c:v>0.64751607179641701</c:v>
                </c:pt>
                <c:pt idx="441">
                  <c:v>0.64759743213653598</c:v>
                </c:pt>
                <c:pt idx="442">
                  <c:v>0.64774513244628895</c:v>
                </c:pt>
                <c:pt idx="443">
                  <c:v>0.64789402484893799</c:v>
                </c:pt>
                <c:pt idx="444">
                  <c:v>0.64799392223358199</c:v>
                </c:pt>
                <c:pt idx="445">
                  <c:v>0.64807075262069702</c:v>
                </c:pt>
                <c:pt idx="446">
                  <c:v>0.64816623926162698</c:v>
                </c:pt>
                <c:pt idx="447">
                  <c:v>0.64828097820282005</c:v>
                </c:pt>
                <c:pt idx="448">
                  <c:v>0.64843350648880005</c:v>
                </c:pt>
                <c:pt idx="449">
                  <c:v>0.648648262023926</c:v>
                </c:pt>
                <c:pt idx="450">
                  <c:v>0.64884608983993497</c:v>
                </c:pt>
                <c:pt idx="451">
                  <c:v>0.64899873733520497</c:v>
                </c:pt>
                <c:pt idx="452">
                  <c:v>0.64910179376602195</c:v>
                </c:pt>
                <c:pt idx="453">
                  <c:v>0.649203300476074</c:v>
                </c:pt>
                <c:pt idx="454">
                  <c:v>0.64920574426651001</c:v>
                </c:pt>
                <c:pt idx="455">
                  <c:v>0.649164259433746</c:v>
                </c:pt>
                <c:pt idx="456">
                  <c:v>0.64923542737960804</c:v>
                </c:pt>
                <c:pt idx="457">
                  <c:v>0.64936774969100997</c:v>
                </c:pt>
                <c:pt idx="458">
                  <c:v>0.64958119392394997</c:v>
                </c:pt>
                <c:pt idx="459">
                  <c:v>0.64993351697921797</c:v>
                </c:pt>
                <c:pt idx="460">
                  <c:v>0.65033179521560702</c:v>
                </c:pt>
                <c:pt idx="461">
                  <c:v>0.65070551633834794</c:v>
                </c:pt>
                <c:pt idx="462">
                  <c:v>0.65103816986083995</c:v>
                </c:pt>
                <c:pt idx="463">
                  <c:v>0.65134543180465698</c:v>
                </c:pt>
                <c:pt idx="464">
                  <c:v>0.65159821510314897</c:v>
                </c:pt>
                <c:pt idx="465">
                  <c:v>0.65180766582489003</c:v>
                </c:pt>
                <c:pt idx="466">
                  <c:v>0.65200465917587302</c:v>
                </c:pt>
                <c:pt idx="467">
                  <c:v>0.65222501754760698</c:v>
                </c:pt>
                <c:pt idx="468">
                  <c:v>0.652446508407593</c:v>
                </c:pt>
                <c:pt idx="469">
                  <c:v>0.65264207124710105</c:v>
                </c:pt>
                <c:pt idx="470">
                  <c:v>0.65286350250244096</c:v>
                </c:pt>
                <c:pt idx="471">
                  <c:v>0.65305900573730502</c:v>
                </c:pt>
                <c:pt idx="472">
                  <c:v>0.65320688486099199</c:v>
                </c:pt>
                <c:pt idx="473">
                  <c:v>0.65336412191391002</c:v>
                </c:pt>
                <c:pt idx="474">
                  <c:v>0.65352487564086903</c:v>
                </c:pt>
                <c:pt idx="475">
                  <c:v>0.65369838476180997</c:v>
                </c:pt>
                <c:pt idx="476">
                  <c:v>0.65396064519882202</c:v>
                </c:pt>
                <c:pt idx="477">
                  <c:v>0.65420138835907005</c:v>
                </c:pt>
                <c:pt idx="478">
                  <c:v>0.65440416336059604</c:v>
                </c:pt>
                <c:pt idx="479">
                  <c:v>0.654518902301788</c:v>
                </c:pt>
                <c:pt idx="480">
                  <c:v>0.654671490192413</c:v>
                </c:pt>
                <c:pt idx="481">
                  <c:v>0.65484708547592196</c:v>
                </c:pt>
                <c:pt idx="482">
                  <c:v>0.65504562854766801</c:v>
                </c:pt>
                <c:pt idx="483">
                  <c:v>0.65521168708801303</c:v>
                </c:pt>
                <c:pt idx="484">
                  <c:v>0.65542173385620095</c:v>
                </c:pt>
                <c:pt idx="485">
                  <c:v>0.65567481517791704</c:v>
                </c:pt>
                <c:pt idx="486">
                  <c:v>0.65587961673736594</c:v>
                </c:pt>
                <c:pt idx="487">
                  <c:v>0.65606451034545898</c:v>
                </c:pt>
                <c:pt idx="488">
                  <c:v>0.65623694658279397</c:v>
                </c:pt>
                <c:pt idx="489">
                  <c:v>0.65640377998352095</c:v>
                </c:pt>
                <c:pt idx="490">
                  <c:v>0.65661466121673595</c:v>
                </c:pt>
                <c:pt idx="491">
                  <c:v>0.65681403875350997</c:v>
                </c:pt>
                <c:pt idx="492">
                  <c:v>0.65696388483047496</c:v>
                </c:pt>
                <c:pt idx="493">
                  <c:v>0.65713149309158303</c:v>
                </c:pt>
                <c:pt idx="494">
                  <c:v>0.65729421377181996</c:v>
                </c:pt>
                <c:pt idx="495">
                  <c:v>0.65744680166244496</c:v>
                </c:pt>
                <c:pt idx="496">
                  <c:v>0.65754342079162598</c:v>
                </c:pt>
                <c:pt idx="497">
                  <c:v>0.65766668319702104</c:v>
                </c:pt>
                <c:pt idx="498">
                  <c:v>0.65779674053192105</c:v>
                </c:pt>
                <c:pt idx="499">
                  <c:v>0.657873034477234</c:v>
                </c:pt>
                <c:pt idx="500">
                  <c:v>0.65797710418701205</c:v>
                </c:pt>
                <c:pt idx="501">
                  <c:v>0.65810436010360696</c:v>
                </c:pt>
                <c:pt idx="502">
                  <c:v>0.65826100111007702</c:v>
                </c:pt>
                <c:pt idx="503">
                  <c:v>0.65838605165481601</c:v>
                </c:pt>
                <c:pt idx="504">
                  <c:v>0.65845459699630704</c:v>
                </c:pt>
                <c:pt idx="505">
                  <c:v>0.65845644474029497</c:v>
                </c:pt>
                <c:pt idx="506">
                  <c:v>0.658486008644104</c:v>
                </c:pt>
                <c:pt idx="507">
                  <c:v>0.65858119726180997</c:v>
                </c:pt>
                <c:pt idx="508">
                  <c:v>0.65871375799179099</c:v>
                </c:pt>
                <c:pt idx="509">
                  <c:v>0.65876507759094205</c:v>
                </c:pt>
                <c:pt idx="510">
                  <c:v>0.65884834527969405</c:v>
                </c:pt>
                <c:pt idx="511">
                  <c:v>0.65895301103591897</c:v>
                </c:pt>
                <c:pt idx="512">
                  <c:v>0.65907925367355302</c:v>
                </c:pt>
                <c:pt idx="513">
                  <c:v>0.65916645526885997</c:v>
                </c:pt>
                <c:pt idx="514">
                  <c:v>0.65921121835708596</c:v>
                </c:pt>
                <c:pt idx="515">
                  <c:v>0.65920501947402999</c:v>
                </c:pt>
                <c:pt idx="516">
                  <c:v>0.65926527976989702</c:v>
                </c:pt>
                <c:pt idx="517">
                  <c:v>0.65939205884933505</c:v>
                </c:pt>
                <c:pt idx="518">
                  <c:v>0.65956163406372104</c:v>
                </c:pt>
                <c:pt idx="519">
                  <c:v>0.65962600708007801</c:v>
                </c:pt>
                <c:pt idx="520">
                  <c:v>0.65970993041992199</c:v>
                </c:pt>
                <c:pt idx="521">
                  <c:v>0.65982758998870905</c:v>
                </c:pt>
                <c:pt idx="522">
                  <c:v>0.66002118587493896</c:v>
                </c:pt>
                <c:pt idx="523">
                  <c:v>0.660145103931427</c:v>
                </c:pt>
                <c:pt idx="524">
                  <c:v>0.66027987003326405</c:v>
                </c:pt>
                <c:pt idx="525">
                  <c:v>0.66046160459518399</c:v>
                </c:pt>
                <c:pt idx="526">
                  <c:v>0.660508513450623</c:v>
                </c:pt>
                <c:pt idx="527">
                  <c:v>0.66065776348114003</c:v>
                </c:pt>
                <c:pt idx="528">
                  <c:v>0.66090053319930997</c:v>
                </c:pt>
                <c:pt idx="529">
                  <c:v>0.66094297170639005</c:v>
                </c:pt>
                <c:pt idx="530">
                  <c:v>0.66106086969375599</c:v>
                </c:pt>
                <c:pt idx="531">
                  <c:v>0.66122555732727095</c:v>
                </c:pt>
                <c:pt idx="532">
                  <c:v>0.66140317916870095</c:v>
                </c:pt>
                <c:pt idx="533">
                  <c:v>0.66156178712844804</c:v>
                </c:pt>
                <c:pt idx="534">
                  <c:v>0.66173279285430897</c:v>
                </c:pt>
                <c:pt idx="535">
                  <c:v>0.66193890571594205</c:v>
                </c:pt>
                <c:pt idx="536">
                  <c:v>0.66202127933502197</c:v>
                </c:pt>
                <c:pt idx="537">
                  <c:v>0.66218817234039296</c:v>
                </c:pt>
                <c:pt idx="538">
                  <c:v>0.66246110200882002</c:v>
                </c:pt>
                <c:pt idx="539">
                  <c:v>0.66260987520217896</c:v>
                </c:pt>
                <c:pt idx="540">
                  <c:v>0.66264134645462003</c:v>
                </c:pt>
                <c:pt idx="541">
                  <c:v>0.66262865066528298</c:v>
                </c:pt>
                <c:pt idx="542">
                  <c:v>0.66277486085891701</c:v>
                </c:pt>
                <c:pt idx="543">
                  <c:v>0.66302835941314697</c:v>
                </c:pt>
                <c:pt idx="544">
                  <c:v>0.66323375701904297</c:v>
                </c:pt>
                <c:pt idx="545">
                  <c:v>0.66324281692504905</c:v>
                </c:pt>
                <c:pt idx="546">
                  <c:v>0.66333025693893399</c:v>
                </c:pt>
                <c:pt idx="547">
                  <c:v>0.66340976953506503</c:v>
                </c:pt>
                <c:pt idx="548">
                  <c:v>0.66346418857574496</c:v>
                </c:pt>
                <c:pt idx="549">
                  <c:v>0.66358649730682395</c:v>
                </c:pt>
                <c:pt idx="550">
                  <c:v>0.66364693641662598</c:v>
                </c:pt>
                <c:pt idx="551">
                  <c:v>0.66366904973983798</c:v>
                </c:pt>
                <c:pt idx="552">
                  <c:v>0.66374868154525801</c:v>
                </c:pt>
                <c:pt idx="553">
                  <c:v>0.66381394863128695</c:v>
                </c:pt>
                <c:pt idx="554">
                  <c:v>0.66389769315719604</c:v>
                </c:pt>
                <c:pt idx="555">
                  <c:v>0.66404753923416104</c:v>
                </c:pt>
                <c:pt idx="556">
                  <c:v>0.664126217365265</c:v>
                </c:pt>
                <c:pt idx="557">
                  <c:v>0.66417020559310902</c:v>
                </c:pt>
                <c:pt idx="558">
                  <c:v>0.66418319940567005</c:v>
                </c:pt>
                <c:pt idx="559">
                  <c:v>0.66425406932830799</c:v>
                </c:pt>
                <c:pt idx="560">
                  <c:v>0.66437798738479603</c:v>
                </c:pt>
                <c:pt idx="561">
                  <c:v>0.66454094648361195</c:v>
                </c:pt>
                <c:pt idx="562">
                  <c:v>0.66465747356414795</c:v>
                </c:pt>
                <c:pt idx="563">
                  <c:v>0.66479992866516102</c:v>
                </c:pt>
                <c:pt idx="564">
                  <c:v>0.66493427753448497</c:v>
                </c:pt>
                <c:pt idx="565">
                  <c:v>0.66499954462051403</c:v>
                </c:pt>
                <c:pt idx="566">
                  <c:v>0.66500246524810802</c:v>
                </c:pt>
                <c:pt idx="567">
                  <c:v>0.66506928205490101</c:v>
                </c:pt>
                <c:pt idx="568">
                  <c:v>0.66527271270751998</c:v>
                </c:pt>
                <c:pt idx="569">
                  <c:v>0.66535037755966198</c:v>
                </c:pt>
                <c:pt idx="570">
                  <c:v>0.6654412150383</c:v>
                </c:pt>
                <c:pt idx="571">
                  <c:v>0.66555422544479403</c:v>
                </c:pt>
                <c:pt idx="572">
                  <c:v>0.66568326950073198</c:v>
                </c:pt>
                <c:pt idx="573">
                  <c:v>0.66580730676651001</c:v>
                </c:pt>
                <c:pt idx="574">
                  <c:v>0.66593450307846103</c:v>
                </c:pt>
                <c:pt idx="575">
                  <c:v>0.66608345508575395</c:v>
                </c:pt>
                <c:pt idx="576">
                  <c:v>0.66620737314224199</c:v>
                </c:pt>
                <c:pt idx="577">
                  <c:v>0.66633218526840199</c:v>
                </c:pt>
                <c:pt idx="578">
                  <c:v>0.66647285223007202</c:v>
                </c:pt>
                <c:pt idx="579">
                  <c:v>0.66649740934371904</c:v>
                </c:pt>
                <c:pt idx="580">
                  <c:v>0.66660970449447599</c:v>
                </c:pt>
                <c:pt idx="581">
                  <c:v>0.66683298349380504</c:v>
                </c:pt>
                <c:pt idx="582">
                  <c:v>0.66696131229400601</c:v>
                </c:pt>
                <c:pt idx="583">
                  <c:v>0.66706794500350997</c:v>
                </c:pt>
                <c:pt idx="584">
                  <c:v>0.66717576980590798</c:v>
                </c:pt>
                <c:pt idx="585">
                  <c:v>0.66735863685607899</c:v>
                </c:pt>
                <c:pt idx="586">
                  <c:v>0.66746866703033403</c:v>
                </c:pt>
                <c:pt idx="587">
                  <c:v>0.66756904125213601</c:v>
                </c:pt>
                <c:pt idx="588">
                  <c:v>0.66770571470260598</c:v>
                </c:pt>
                <c:pt idx="589">
                  <c:v>0.66777539253234897</c:v>
                </c:pt>
                <c:pt idx="590">
                  <c:v>0.66780114173889205</c:v>
                </c:pt>
                <c:pt idx="591">
                  <c:v>0.66778445243835405</c:v>
                </c:pt>
                <c:pt idx="592">
                  <c:v>0.667949318885803</c:v>
                </c:pt>
                <c:pt idx="593">
                  <c:v>0.66801899671554599</c:v>
                </c:pt>
                <c:pt idx="594">
                  <c:v>0.66803640127181996</c:v>
                </c:pt>
                <c:pt idx="595">
                  <c:v>0.66818642616271995</c:v>
                </c:pt>
                <c:pt idx="596">
                  <c:v>0.66825693845748901</c:v>
                </c:pt>
                <c:pt idx="597">
                  <c:v>0.66830015182495095</c:v>
                </c:pt>
                <c:pt idx="598">
                  <c:v>0.66835898160934404</c:v>
                </c:pt>
                <c:pt idx="599">
                  <c:v>0.66843783855438199</c:v>
                </c:pt>
                <c:pt idx="600">
                  <c:v>0.66850543022155795</c:v>
                </c:pt>
                <c:pt idx="601">
                  <c:v>0.66855031251907304</c:v>
                </c:pt>
                <c:pt idx="602">
                  <c:v>0.66850632429122903</c:v>
                </c:pt>
                <c:pt idx="603">
                  <c:v>0.66849452257156405</c:v>
                </c:pt>
                <c:pt idx="604">
                  <c:v>0.668523669242859</c:v>
                </c:pt>
                <c:pt idx="605">
                  <c:v>0.66863495111465499</c:v>
                </c:pt>
                <c:pt idx="606">
                  <c:v>0.66868388652801503</c:v>
                </c:pt>
                <c:pt idx="607">
                  <c:v>0.66870164871215798</c:v>
                </c:pt>
                <c:pt idx="608">
                  <c:v>0.66872006654739402</c:v>
                </c:pt>
                <c:pt idx="609">
                  <c:v>0.66881114244461104</c:v>
                </c:pt>
                <c:pt idx="610">
                  <c:v>0.66887938976287797</c:v>
                </c:pt>
                <c:pt idx="611">
                  <c:v>0.66887646913528398</c:v>
                </c:pt>
                <c:pt idx="612">
                  <c:v>0.66899222135543801</c:v>
                </c:pt>
                <c:pt idx="613">
                  <c:v>0.66910225152969405</c:v>
                </c:pt>
                <c:pt idx="614">
                  <c:v>0.66918522119522095</c:v>
                </c:pt>
                <c:pt idx="615">
                  <c:v>0.66908264160156306</c:v>
                </c:pt>
                <c:pt idx="616">
                  <c:v>0.66911965608596802</c:v>
                </c:pt>
                <c:pt idx="617">
                  <c:v>0.66925424337387096</c:v>
                </c:pt>
                <c:pt idx="618">
                  <c:v>0.66945189237594604</c:v>
                </c:pt>
                <c:pt idx="619">
                  <c:v>0.66947680711746205</c:v>
                </c:pt>
                <c:pt idx="620">
                  <c:v>0.66953814029693604</c:v>
                </c:pt>
                <c:pt idx="621">
                  <c:v>0.66977798938751198</c:v>
                </c:pt>
                <c:pt idx="622">
                  <c:v>0.66994696855545</c:v>
                </c:pt>
                <c:pt idx="623">
                  <c:v>0.67015635967254605</c:v>
                </c:pt>
                <c:pt idx="624">
                  <c:v>0.67042046785354603</c:v>
                </c:pt>
                <c:pt idx="625">
                  <c:v>0.67066228389740001</c:v>
                </c:pt>
                <c:pt idx="626">
                  <c:v>0.67086553573608398</c:v>
                </c:pt>
                <c:pt idx="627">
                  <c:v>0.671031594276428</c:v>
                </c:pt>
                <c:pt idx="628">
                  <c:v>0.67113620042800903</c:v>
                </c:pt>
                <c:pt idx="629">
                  <c:v>0.67115521430969205</c:v>
                </c:pt>
                <c:pt idx="630">
                  <c:v>0.67123806476592995</c:v>
                </c:pt>
                <c:pt idx="631">
                  <c:v>0.67153805494308505</c:v>
                </c:pt>
                <c:pt idx="632">
                  <c:v>0.67126101255416903</c:v>
                </c:pt>
                <c:pt idx="633">
                  <c:v>0.67127633094787598</c:v>
                </c:pt>
                <c:pt idx="634">
                  <c:v>0.67124783992767301</c:v>
                </c:pt>
                <c:pt idx="635">
                  <c:v>0.67117941379547097</c:v>
                </c:pt>
                <c:pt idx="636">
                  <c:v>0.67113459110259999</c:v>
                </c:pt>
                <c:pt idx="637">
                  <c:v>0.67112696170806896</c:v>
                </c:pt>
                <c:pt idx="638">
                  <c:v>0.67110568284988403</c:v>
                </c:pt>
                <c:pt idx="639">
                  <c:v>0.671070337295532</c:v>
                </c:pt>
                <c:pt idx="640">
                  <c:v>0.67106366157531705</c:v>
                </c:pt>
                <c:pt idx="641">
                  <c:v>0.67102390527725198</c:v>
                </c:pt>
                <c:pt idx="642">
                  <c:v>0.67100566625595104</c:v>
                </c:pt>
                <c:pt idx="643">
                  <c:v>0.67107915878295898</c:v>
                </c:pt>
                <c:pt idx="644">
                  <c:v>0.671125948429108</c:v>
                </c:pt>
                <c:pt idx="645">
                  <c:v>0.67106884717941295</c:v>
                </c:pt>
                <c:pt idx="646">
                  <c:v>0.67098128795623802</c:v>
                </c:pt>
                <c:pt idx="647">
                  <c:v>0.67091625928878795</c:v>
                </c:pt>
                <c:pt idx="648">
                  <c:v>0.670851230621338</c:v>
                </c:pt>
                <c:pt idx="649">
                  <c:v>0.670765280723572</c:v>
                </c:pt>
                <c:pt idx="650">
                  <c:v>0.67069900035858199</c:v>
                </c:pt>
                <c:pt idx="651">
                  <c:v>0.67066657543182395</c:v>
                </c:pt>
                <c:pt idx="652">
                  <c:v>0.67064666748046897</c:v>
                </c:pt>
                <c:pt idx="653">
                  <c:v>0.67068243026733398</c:v>
                </c:pt>
                <c:pt idx="654">
                  <c:v>0.67072677612304699</c:v>
                </c:pt>
                <c:pt idx="655">
                  <c:v>0.67070847749710105</c:v>
                </c:pt>
                <c:pt idx="656">
                  <c:v>0.67062252759933505</c:v>
                </c:pt>
                <c:pt idx="657">
                  <c:v>0.67055535316467296</c:v>
                </c:pt>
                <c:pt idx="658">
                  <c:v>0.67050760984420799</c:v>
                </c:pt>
                <c:pt idx="659">
                  <c:v>0.67044782638549805</c:v>
                </c:pt>
                <c:pt idx="660">
                  <c:v>0.67042696475982699</c:v>
                </c:pt>
                <c:pt idx="661">
                  <c:v>0.67045199871063199</c:v>
                </c:pt>
                <c:pt idx="662">
                  <c:v>0.67043161392211903</c:v>
                </c:pt>
                <c:pt idx="663">
                  <c:v>0.67035573720931996</c:v>
                </c:pt>
                <c:pt idx="664">
                  <c:v>0.670343518257141</c:v>
                </c:pt>
                <c:pt idx="665">
                  <c:v>0.67043858766555797</c:v>
                </c:pt>
                <c:pt idx="666">
                  <c:v>0.67050111293792702</c:v>
                </c:pt>
                <c:pt idx="667">
                  <c:v>0.67052841186523404</c:v>
                </c:pt>
                <c:pt idx="668">
                  <c:v>0.67054200172424305</c:v>
                </c:pt>
                <c:pt idx="669">
                  <c:v>0.67053347826003995</c:v>
                </c:pt>
                <c:pt idx="670">
                  <c:v>0.67060971260070801</c:v>
                </c:pt>
                <c:pt idx="671">
                  <c:v>0.67072838544845603</c:v>
                </c:pt>
                <c:pt idx="672">
                  <c:v>0.67079991102218595</c:v>
                </c:pt>
                <c:pt idx="673">
                  <c:v>0.67082697153091397</c:v>
                </c:pt>
                <c:pt idx="674">
                  <c:v>0.67084252834320102</c:v>
                </c:pt>
                <c:pt idx="675">
                  <c:v>0.67086869478225697</c:v>
                </c:pt>
                <c:pt idx="676">
                  <c:v>0.67092871665954601</c:v>
                </c:pt>
                <c:pt idx="677">
                  <c:v>0.67101544141769398</c:v>
                </c:pt>
                <c:pt idx="678">
                  <c:v>0.67105048894882202</c:v>
                </c:pt>
                <c:pt idx="679">
                  <c:v>0.67105484008789096</c:v>
                </c:pt>
                <c:pt idx="680">
                  <c:v>0.671073198318481</c:v>
                </c:pt>
                <c:pt idx="681">
                  <c:v>0.671086966991425</c:v>
                </c:pt>
                <c:pt idx="682">
                  <c:v>0.67116022109985396</c:v>
                </c:pt>
                <c:pt idx="683">
                  <c:v>0.67119866609573398</c:v>
                </c:pt>
                <c:pt idx="684">
                  <c:v>0.67120295763015703</c:v>
                </c:pt>
                <c:pt idx="685">
                  <c:v>0.67122411727905296</c:v>
                </c:pt>
                <c:pt idx="686">
                  <c:v>0.67125803232193004</c:v>
                </c:pt>
                <c:pt idx="687">
                  <c:v>0.67131781578063998</c:v>
                </c:pt>
                <c:pt idx="688">
                  <c:v>0.67137104272842396</c:v>
                </c:pt>
                <c:pt idx="689">
                  <c:v>0.67138946056366</c:v>
                </c:pt>
                <c:pt idx="690">
                  <c:v>0.67140215635299705</c:v>
                </c:pt>
                <c:pt idx="691">
                  <c:v>0.67139369249343905</c:v>
                </c:pt>
                <c:pt idx="692">
                  <c:v>0.67135804891586304</c:v>
                </c:pt>
                <c:pt idx="693">
                  <c:v>0.67135661840438798</c:v>
                </c:pt>
                <c:pt idx="694">
                  <c:v>0.67133218050003096</c:v>
                </c:pt>
                <c:pt idx="695">
                  <c:v>0.67124712467193604</c:v>
                </c:pt>
                <c:pt idx="696">
                  <c:v>0.67123097181320202</c:v>
                </c:pt>
                <c:pt idx="697">
                  <c:v>0.67126083374023404</c:v>
                </c:pt>
                <c:pt idx="698">
                  <c:v>0.67126971483230602</c:v>
                </c:pt>
                <c:pt idx="699">
                  <c:v>0.67124998569488503</c:v>
                </c:pt>
                <c:pt idx="700">
                  <c:v>0.671203553676605</c:v>
                </c:pt>
                <c:pt idx="701">
                  <c:v>0.67116898298263605</c:v>
                </c:pt>
                <c:pt idx="702">
                  <c:v>0.67116540670394897</c:v>
                </c:pt>
                <c:pt idx="703">
                  <c:v>0.67115598917007402</c:v>
                </c:pt>
                <c:pt idx="704">
                  <c:v>0.67108112573623702</c:v>
                </c:pt>
                <c:pt idx="705">
                  <c:v>0.67097800970077504</c:v>
                </c:pt>
                <c:pt idx="706">
                  <c:v>0.67085814476013195</c:v>
                </c:pt>
                <c:pt idx="707">
                  <c:v>0.67071586847305298</c:v>
                </c:pt>
                <c:pt idx="708">
                  <c:v>0.67058092355728105</c:v>
                </c:pt>
                <c:pt idx="709">
                  <c:v>0.67048448324203502</c:v>
                </c:pt>
                <c:pt idx="710">
                  <c:v>0.67044943571090698</c:v>
                </c:pt>
                <c:pt idx="711">
                  <c:v>0.67045122385025002</c:v>
                </c:pt>
                <c:pt idx="712">
                  <c:v>0.67040765285491899</c:v>
                </c:pt>
                <c:pt idx="713">
                  <c:v>0.67029821872711204</c:v>
                </c:pt>
                <c:pt idx="714">
                  <c:v>0.670182764530182</c:v>
                </c:pt>
                <c:pt idx="715">
                  <c:v>0.67010998725891102</c:v>
                </c:pt>
                <c:pt idx="716">
                  <c:v>0.670057892799377</c:v>
                </c:pt>
                <c:pt idx="717">
                  <c:v>0.67001146078109697</c:v>
                </c:pt>
                <c:pt idx="718">
                  <c:v>0.66996413469314597</c:v>
                </c:pt>
                <c:pt idx="719">
                  <c:v>0.66992211341857899</c:v>
                </c:pt>
                <c:pt idx="720">
                  <c:v>0.66986423730850198</c:v>
                </c:pt>
                <c:pt idx="721">
                  <c:v>0.66975682973861705</c:v>
                </c:pt>
                <c:pt idx="722">
                  <c:v>0.66966247558593806</c:v>
                </c:pt>
                <c:pt idx="723">
                  <c:v>0.66965460777282704</c:v>
                </c:pt>
                <c:pt idx="724">
                  <c:v>0.66970503330230702</c:v>
                </c:pt>
                <c:pt idx="725">
                  <c:v>0.66973400115966797</c:v>
                </c:pt>
                <c:pt idx="726">
                  <c:v>0.66970527172088601</c:v>
                </c:pt>
                <c:pt idx="727">
                  <c:v>0.66969764232635498</c:v>
                </c:pt>
                <c:pt idx="728">
                  <c:v>0.66972064971923795</c:v>
                </c:pt>
                <c:pt idx="729">
                  <c:v>0.66972285509109497</c:v>
                </c:pt>
                <c:pt idx="730">
                  <c:v>0.669766426086426</c:v>
                </c:pt>
                <c:pt idx="731">
                  <c:v>0.66982614994049094</c:v>
                </c:pt>
                <c:pt idx="732">
                  <c:v>0.66984397172927901</c:v>
                </c:pt>
                <c:pt idx="733">
                  <c:v>0.66984838247299205</c:v>
                </c:pt>
                <c:pt idx="734">
                  <c:v>0.66990667581558205</c:v>
                </c:pt>
                <c:pt idx="735">
                  <c:v>0.66997635364532504</c:v>
                </c:pt>
                <c:pt idx="736">
                  <c:v>0.67009037733078003</c:v>
                </c:pt>
                <c:pt idx="737">
                  <c:v>0.67021507024765004</c:v>
                </c:pt>
                <c:pt idx="738">
                  <c:v>0.67029017210006703</c:v>
                </c:pt>
                <c:pt idx="739">
                  <c:v>0.67035084962844804</c:v>
                </c:pt>
                <c:pt idx="740">
                  <c:v>0.67042726278305098</c:v>
                </c:pt>
                <c:pt idx="741">
                  <c:v>0.67053633928298995</c:v>
                </c:pt>
                <c:pt idx="742">
                  <c:v>0.67065173387527499</c:v>
                </c:pt>
                <c:pt idx="743">
                  <c:v>0.67077803611755404</c:v>
                </c:pt>
                <c:pt idx="744">
                  <c:v>0.67089313268661499</c:v>
                </c:pt>
                <c:pt idx="745">
                  <c:v>0.670978903770447</c:v>
                </c:pt>
                <c:pt idx="746">
                  <c:v>0.67107486724853505</c:v>
                </c:pt>
                <c:pt idx="747">
                  <c:v>0.67116332054138195</c:v>
                </c:pt>
                <c:pt idx="748">
                  <c:v>0.67123955488205</c:v>
                </c:pt>
                <c:pt idx="749">
                  <c:v>0.67131441831588701</c:v>
                </c:pt>
                <c:pt idx="750">
                  <c:v>0.67139601707458496</c:v>
                </c:pt>
                <c:pt idx="751">
                  <c:v>0.67148238420486495</c:v>
                </c:pt>
                <c:pt idx="752">
                  <c:v>0.671572625637054</c:v>
                </c:pt>
                <c:pt idx="753">
                  <c:v>0.67166203260421797</c:v>
                </c:pt>
                <c:pt idx="754">
                  <c:v>0.67174100875854503</c:v>
                </c:pt>
                <c:pt idx="755">
                  <c:v>0.67178004980087302</c:v>
                </c:pt>
                <c:pt idx="756">
                  <c:v>0.67178642749786399</c:v>
                </c:pt>
                <c:pt idx="757">
                  <c:v>0.67179220914840698</c:v>
                </c:pt>
                <c:pt idx="758">
                  <c:v>0.67180073261260997</c:v>
                </c:pt>
                <c:pt idx="759">
                  <c:v>0.67181432247161899</c:v>
                </c:pt>
                <c:pt idx="760">
                  <c:v>0.67186224460601796</c:v>
                </c:pt>
                <c:pt idx="761">
                  <c:v>0.67190337181091297</c:v>
                </c:pt>
                <c:pt idx="762">
                  <c:v>0.67189419269561801</c:v>
                </c:pt>
                <c:pt idx="763">
                  <c:v>0.67188459634780895</c:v>
                </c:pt>
                <c:pt idx="764">
                  <c:v>0.67189913988113403</c:v>
                </c:pt>
                <c:pt idx="765">
                  <c:v>0.67191565036773704</c:v>
                </c:pt>
                <c:pt idx="766">
                  <c:v>0.67190092802047696</c:v>
                </c:pt>
                <c:pt idx="767">
                  <c:v>0.67187941074371305</c:v>
                </c:pt>
                <c:pt idx="768">
                  <c:v>0.67185962200164795</c:v>
                </c:pt>
                <c:pt idx="769">
                  <c:v>0.67183536291122403</c:v>
                </c:pt>
                <c:pt idx="770">
                  <c:v>0.67179352045059204</c:v>
                </c:pt>
                <c:pt idx="771">
                  <c:v>0.67175114154815696</c:v>
                </c:pt>
                <c:pt idx="772">
                  <c:v>0.67169582843780495</c:v>
                </c:pt>
                <c:pt idx="773">
                  <c:v>0.67161768674850497</c:v>
                </c:pt>
                <c:pt idx="774">
                  <c:v>0.67156338691711404</c:v>
                </c:pt>
                <c:pt idx="775">
                  <c:v>0.671567022800446</c:v>
                </c:pt>
                <c:pt idx="776">
                  <c:v>0.67156457901000999</c:v>
                </c:pt>
                <c:pt idx="777">
                  <c:v>0.67154723405838002</c:v>
                </c:pt>
                <c:pt idx="778">
                  <c:v>0.67152893543243397</c:v>
                </c:pt>
                <c:pt idx="779">
                  <c:v>0.67147183418273904</c:v>
                </c:pt>
                <c:pt idx="780">
                  <c:v>0.67141348123550404</c:v>
                </c:pt>
                <c:pt idx="781">
                  <c:v>0.67135965824127197</c:v>
                </c:pt>
                <c:pt idx="782">
                  <c:v>0.67130422592163097</c:v>
                </c:pt>
                <c:pt idx="783">
                  <c:v>0.67123258113861095</c:v>
                </c:pt>
                <c:pt idx="784">
                  <c:v>0.67116367816925004</c:v>
                </c:pt>
                <c:pt idx="785">
                  <c:v>0.67112219333648704</c:v>
                </c:pt>
                <c:pt idx="786">
                  <c:v>0.67110121250152599</c:v>
                </c:pt>
                <c:pt idx="787">
                  <c:v>0.67108881473541304</c:v>
                </c:pt>
                <c:pt idx="788">
                  <c:v>0.67107170820236195</c:v>
                </c:pt>
                <c:pt idx="789">
                  <c:v>0.67105609178543102</c:v>
                </c:pt>
                <c:pt idx="790">
                  <c:v>0.67104047536849998</c:v>
                </c:pt>
                <c:pt idx="791">
                  <c:v>0.67102235555648804</c:v>
                </c:pt>
                <c:pt idx="792">
                  <c:v>0.67100423574447599</c:v>
                </c:pt>
                <c:pt idx="793">
                  <c:v>0.67099332809448198</c:v>
                </c:pt>
                <c:pt idx="794">
                  <c:v>0.67102646827697798</c:v>
                </c:pt>
                <c:pt idx="795">
                  <c:v>0.671059250831604</c:v>
                </c:pt>
                <c:pt idx="796">
                  <c:v>0.67106866836547896</c:v>
                </c:pt>
                <c:pt idx="797">
                  <c:v>0.67107892036437999</c:v>
                </c:pt>
                <c:pt idx="798">
                  <c:v>0.67115837335586503</c:v>
                </c:pt>
                <c:pt idx="799">
                  <c:v>0.67124402523040805</c:v>
                </c:pt>
                <c:pt idx="800">
                  <c:v>0.67130869626998901</c:v>
                </c:pt>
                <c:pt idx="801">
                  <c:v>0.67137086391448997</c:v>
                </c:pt>
                <c:pt idx="802">
                  <c:v>0.67145025730133101</c:v>
                </c:pt>
                <c:pt idx="803">
                  <c:v>0.67153000831604004</c:v>
                </c:pt>
                <c:pt idx="804">
                  <c:v>0.67157906293868996</c:v>
                </c:pt>
                <c:pt idx="805">
                  <c:v>0.67160260677337602</c:v>
                </c:pt>
                <c:pt idx="806">
                  <c:v>0.67165404558181796</c:v>
                </c:pt>
                <c:pt idx="807">
                  <c:v>0.67175328731536899</c:v>
                </c:pt>
                <c:pt idx="808">
                  <c:v>0.67183566093444802</c:v>
                </c:pt>
                <c:pt idx="809">
                  <c:v>0.67188072204589799</c:v>
                </c:pt>
                <c:pt idx="810">
                  <c:v>0.67192840576171897</c:v>
                </c:pt>
                <c:pt idx="811">
                  <c:v>0.67198562622070301</c:v>
                </c:pt>
                <c:pt idx="812">
                  <c:v>0.67205059528350797</c:v>
                </c:pt>
                <c:pt idx="813">
                  <c:v>0.67217540740966797</c:v>
                </c:pt>
                <c:pt idx="814">
                  <c:v>0.67229634523391701</c:v>
                </c:pt>
                <c:pt idx="815">
                  <c:v>0.672396659851074</c:v>
                </c:pt>
                <c:pt idx="816">
                  <c:v>0.67249536514282204</c:v>
                </c:pt>
                <c:pt idx="817">
                  <c:v>0.67260706424713101</c:v>
                </c:pt>
                <c:pt idx="818">
                  <c:v>0.67271906137466397</c:v>
                </c:pt>
                <c:pt idx="819">
                  <c:v>0.67281311750411998</c:v>
                </c:pt>
                <c:pt idx="820">
                  <c:v>0.67290258407592796</c:v>
                </c:pt>
                <c:pt idx="821">
                  <c:v>0.67297446727752697</c:v>
                </c:pt>
                <c:pt idx="822">
                  <c:v>0.67303061485290505</c:v>
                </c:pt>
                <c:pt idx="823">
                  <c:v>0.67312365770339999</c:v>
                </c:pt>
                <c:pt idx="824">
                  <c:v>0.67325150966644298</c:v>
                </c:pt>
                <c:pt idx="825">
                  <c:v>0.67336004972457897</c:v>
                </c:pt>
                <c:pt idx="826">
                  <c:v>0.67344439029693604</c:v>
                </c:pt>
                <c:pt idx="827">
                  <c:v>0.673533916473389</c:v>
                </c:pt>
                <c:pt idx="828">
                  <c:v>0.67363053560257002</c:v>
                </c:pt>
                <c:pt idx="829">
                  <c:v>0.67371392250061002</c:v>
                </c:pt>
                <c:pt idx="830">
                  <c:v>0.67375481128692605</c:v>
                </c:pt>
                <c:pt idx="831">
                  <c:v>0.673800349235535</c:v>
                </c:pt>
                <c:pt idx="832">
                  <c:v>0.67389118671417203</c:v>
                </c:pt>
                <c:pt idx="833">
                  <c:v>0.67398053407669101</c:v>
                </c:pt>
                <c:pt idx="834">
                  <c:v>0.67408722639083896</c:v>
                </c:pt>
                <c:pt idx="835">
                  <c:v>0.67419499158859297</c:v>
                </c:pt>
                <c:pt idx="836">
                  <c:v>0.67429834604263295</c:v>
                </c:pt>
                <c:pt idx="837">
                  <c:v>0.67439913749694802</c:v>
                </c:pt>
                <c:pt idx="838">
                  <c:v>0.67445635795593295</c:v>
                </c:pt>
                <c:pt idx="839">
                  <c:v>0.67449575662612904</c:v>
                </c:pt>
                <c:pt idx="840">
                  <c:v>0.67452555894851696</c:v>
                </c:pt>
                <c:pt idx="841">
                  <c:v>0.674552142620087</c:v>
                </c:pt>
                <c:pt idx="842">
                  <c:v>0.67460250854492199</c:v>
                </c:pt>
                <c:pt idx="843">
                  <c:v>0.67467290163040206</c:v>
                </c:pt>
                <c:pt idx="844">
                  <c:v>0.67472642660141002</c:v>
                </c:pt>
                <c:pt idx="845">
                  <c:v>0.67475587129592896</c:v>
                </c:pt>
                <c:pt idx="846">
                  <c:v>0.674793481826782</c:v>
                </c:pt>
                <c:pt idx="847">
                  <c:v>0.67485314607620195</c:v>
                </c:pt>
                <c:pt idx="848">
                  <c:v>0.67491179704666104</c:v>
                </c:pt>
                <c:pt idx="849">
                  <c:v>0.67496454715728804</c:v>
                </c:pt>
                <c:pt idx="850">
                  <c:v>0.67501693964004505</c:v>
                </c:pt>
                <c:pt idx="851">
                  <c:v>0.67505937814712502</c:v>
                </c:pt>
                <c:pt idx="852">
                  <c:v>0.67510133981704701</c:v>
                </c:pt>
                <c:pt idx="853">
                  <c:v>0.67516165971756004</c:v>
                </c:pt>
                <c:pt idx="854">
                  <c:v>0.67522454261779796</c:v>
                </c:pt>
                <c:pt idx="855">
                  <c:v>0.675240159034729</c:v>
                </c:pt>
                <c:pt idx="856">
                  <c:v>0.67524397373199496</c:v>
                </c:pt>
                <c:pt idx="857">
                  <c:v>0.67525601387023904</c:v>
                </c:pt>
                <c:pt idx="858">
                  <c:v>0.67527157068252597</c:v>
                </c:pt>
                <c:pt idx="859">
                  <c:v>0.67530524730682395</c:v>
                </c:pt>
                <c:pt idx="860">
                  <c:v>0.67535161972045898</c:v>
                </c:pt>
                <c:pt idx="861">
                  <c:v>0.67536377906799305</c:v>
                </c:pt>
                <c:pt idx="862">
                  <c:v>0.67534029483795199</c:v>
                </c:pt>
                <c:pt idx="863">
                  <c:v>0.67532038688659701</c:v>
                </c:pt>
                <c:pt idx="864">
                  <c:v>0.67530620098114003</c:v>
                </c:pt>
                <c:pt idx="865">
                  <c:v>0.67529547214508101</c:v>
                </c:pt>
                <c:pt idx="866">
                  <c:v>0.67529463768005404</c:v>
                </c:pt>
                <c:pt idx="867">
                  <c:v>0.67529410123825095</c:v>
                </c:pt>
                <c:pt idx="868">
                  <c:v>0.67529064416885398</c:v>
                </c:pt>
                <c:pt idx="869">
                  <c:v>0.67528772354125999</c:v>
                </c:pt>
                <c:pt idx="870">
                  <c:v>0.675301194190979</c:v>
                </c:pt>
                <c:pt idx="871">
                  <c:v>0.67531460523605302</c:v>
                </c:pt>
                <c:pt idx="872">
                  <c:v>0.67532682418823198</c:v>
                </c:pt>
                <c:pt idx="873">
                  <c:v>0.67533862590789795</c:v>
                </c:pt>
                <c:pt idx="874">
                  <c:v>0.67534828186035201</c:v>
                </c:pt>
                <c:pt idx="875">
                  <c:v>0.67535805702209495</c:v>
                </c:pt>
                <c:pt idx="876">
                  <c:v>0.67536467313766502</c:v>
                </c:pt>
                <c:pt idx="877">
                  <c:v>0.67536902427673295</c:v>
                </c:pt>
                <c:pt idx="878">
                  <c:v>0.67539221048355103</c:v>
                </c:pt>
                <c:pt idx="879">
                  <c:v>0.675426185131073</c:v>
                </c:pt>
                <c:pt idx="880">
                  <c:v>0.67545354366302501</c:v>
                </c:pt>
                <c:pt idx="881">
                  <c:v>0.67547547817230202</c:v>
                </c:pt>
                <c:pt idx="882">
                  <c:v>0.67548549175262496</c:v>
                </c:pt>
                <c:pt idx="883">
                  <c:v>0.675481498241425</c:v>
                </c:pt>
                <c:pt idx="884">
                  <c:v>0.67548584938049305</c:v>
                </c:pt>
                <c:pt idx="885">
                  <c:v>0.67550539970397905</c:v>
                </c:pt>
                <c:pt idx="886">
                  <c:v>0.67552995681762695</c:v>
                </c:pt>
                <c:pt idx="887">
                  <c:v>0.67556977272033703</c:v>
                </c:pt>
                <c:pt idx="888">
                  <c:v>0.67560786008834794</c:v>
                </c:pt>
                <c:pt idx="889">
                  <c:v>0.67563831806182895</c:v>
                </c:pt>
                <c:pt idx="890">
                  <c:v>0.67567229270935103</c:v>
                </c:pt>
                <c:pt idx="891">
                  <c:v>0.67576420307159402</c:v>
                </c:pt>
                <c:pt idx="892">
                  <c:v>0.67585569620132402</c:v>
                </c:pt>
                <c:pt idx="893">
                  <c:v>0.675944983959198</c:v>
                </c:pt>
                <c:pt idx="894">
                  <c:v>0.67603409290313698</c:v>
                </c:pt>
                <c:pt idx="895">
                  <c:v>0.67612695693969704</c:v>
                </c:pt>
                <c:pt idx="896">
                  <c:v>0.67622023820877097</c:v>
                </c:pt>
                <c:pt idx="897">
                  <c:v>0.67632782459259</c:v>
                </c:pt>
                <c:pt idx="898">
                  <c:v>0.67643964290618896</c:v>
                </c:pt>
                <c:pt idx="899">
                  <c:v>0.67655235528945901</c:v>
                </c:pt>
                <c:pt idx="900">
                  <c:v>0.67666524648666404</c:v>
                </c:pt>
                <c:pt idx="901">
                  <c:v>0.67677050828933705</c:v>
                </c:pt>
                <c:pt idx="902">
                  <c:v>0.67686969041824296</c:v>
                </c:pt>
                <c:pt idx="903">
                  <c:v>0.676974296569824</c:v>
                </c:pt>
                <c:pt idx="904">
                  <c:v>0.67708486318588301</c:v>
                </c:pt>
                <c:pt idx="905">
                  <c:v>0.67718279361724898</c:v>
                </c:pt>
                <c:pt idx="906">
                  <c:v>0.677259922027588</c:v>
                </c:pt>
                <c:pt idx="907">
                  <c:v>0.677348673343658</c:v>
                </c:pt>
                <c:pt idx="908">
                  <c:v>0.67746865749359098</c:v>
                </c:pt>
                <c:pt idx="909">
                  <c:v>0.67758214473724399</c:v>
                </c:pt>
                <c:pt idx="910">
                  <c:v>0.67766898870468095</c:v>
                </c:pt>
                <c:pt idx="911">
                  <c:v>0.677759289741516</c:v>
                </c:pt>
                <c:pt idx="912">
                  <c:v>0.67788827419280995</c:v>
                </c:pt>
                <c:pt idx="913">
                  <c:v>0.67801666259765603</c:v>
                </c:pt>
                <c:pt idx="914">
                  <c:v>0.67814064025878895</c:v>
                </c:pt>
                <c:pt idx="915">
                  <c:v>0.67826390266418501</c:v>
                </c:pt>
                <c:pt idx="916">
                  <c:v>0.67836934328079201</c:v>
                </c:pt>
                <c:pt idx="917">
                  <c:v>0.67847281694412198</c:v>
                </c:pt>
                <c:pt idx="918">
                  <c:v>0.67859691381454501</c:v>
                </c:pt>
                <c:pt idx="919">
                  <c:v>0.67872560024261497</c:v>
                </c:pt>
                <c:pt idx="920">
                  <c:v>0.67882084846496604</c:v>
                </c:pt>
                <c:pt idx="921">
                  <c:v>0.67890280485153198</c:v>
                </c:pt>
                <c:pt idx="922">
                  <c:v>0.67898613214492798</c:v>
                </c:pt>
                <c:pt idx="923">
                  <c:v>0.67907005548477195</c:v>
                </c:pt>
                <c:pt idx="924">
                  <c:v>0.67915666103363004</c:v>
                </c:pt>
                <c:pt idx="925">
                  <c:v>0.679246306419373</c:v>
                </c:pt>
                <c:pt idx="926">
                  <c:v>0.679312944412231</c:v>
                </c:pt>
                <c:pt idx="927">
                  <c:v>0.67935049533844005</c:v>
                </c:pt>
                <c:pt idx="928">
                  <c:v>0.67939674854278598</c:v>
                </c:pt>
                <c:pt idx="929">
                  <c:v>0.67945921421051003</c:v>
                </c:pt>
                <c:pt idx="930">
                  <c:v>0.679512619972229</c:v>
                </c:pt>
                <c:pt idx="931">
                  <c:v>0.67954015731811501</c:v>
                </c:pt>
                <c:pt idx="932">
                  <c:v>0.67956751585006703</c:v>
                </c:pt>
                <c:pt idx="933">
                  <c:v>0.67958980798721302</c:v>
                </c:pt>
                <c:pt idx="934">
                  <c:v>0.679612696170807</c:v>
                </c:pt>
                <c:pt idx="935">
                  <c:v>0.67964929342269897</c:v>
                </c:pt>
                <c:pt idx="936">
                  <c:v>0.67968583106994596</c:v>
                </c:pt>
                <c:pt idx="937">
                  <c:v>0.67969942092895497</c:v>
                </c:pt>
                <c:pt idx="938">
                  <c:v>0.67971301078796398</c:v>
                </c:pt>
                <c:pt idx="939">
                  <c:v>0.67973530292510997</c:v>
                </c:pt>
                <c:pt idx="940">
                  <c:v>0.67975825071334794</c:v>
                </c:pt>
                <c:pt idx="941">
                  <c:v>0.67977875471115101</c:v>
                </c:pt>
                <c:pt idx="942">
                  <c:v>0.67979890108108498</c:v>
                </c:pt>
                <c:pt idx="943">
                  <c:v>0.67981624603271495</c:v>
                </c:pt>
                <c:pt idx="944">
                  <c:v>0.67983257770538297</c:v>
                </c:pt>
                <c:pt idx="945">
                  <c:v>0.67984938621520996</c:v>
                </c:pt>
                <c:pt idx="946">
                  <c:v>0.67986750602722201</c:v>
                </c:pt>
                <c:pt idx="947">
                  <c:v>0.67987501621246305</c:v>
                </c:pt>
                <c:pt idx="948">
                  <c:v>0.67987376451492298</c:v>
                </c:pt>
                <c:pt idx="949">
                  <c:v>0.67986148595809903</c:v>
                </c:pt>
                <c:pt idx="950">
                  <c:v>0.67983782291412398</c:v>
                </c:pt>
                <c:pt idx="951">
                  <c:v>0.67981290817260698</c:v>
                </c:pt>
                <c:pt idx="952">
                  <c:v>0.67978549003601096</c:v>
                </c:pt>
                <c:pt idx="953">
                  <c:v>0.67975062131881703</c:v>
                </c:pt>
                <c:pt idx="954">
                  <c:v>0.67970079183578502</c:v>
                </c:pt>
                <c:pt idx="955">
                  <c:v>0.67963629961013805</c:v>
                </c:pt>
                <c:pt idx="956">
                  <c:v>0.67952823638916005</c:v>
                </c:pt>
                <c:pt idx="957">
                  <c:v>0.67942970991134599</c:v>
                </c:pt>
                <c:pt idx="958">
                  <c:v>0.67937827110290505</c:v>
                </c:pt>
                <c:pt idx="959">
                  <c:v>0.67932486534118697</c:v>
                </c:pt>
                <c:pt idx="960">
                  <c:v>0.67924696207046498</c:v>
                </c:pt>
                <c:pt idx="961">
                  <c:v>0.67916917800903298</c:v>
                </c:pt>
                <c:pt idx="962">
                  <c:v>0.67913717031478904</c:v>
                </c:pt>
                <c:pt idx="963">
                  <c:v>0.67910581827163696</c:v>
                </c:pt>
                <c:pt idx="964">
                  <c:v>0.67911535501480103</c:v>
                </c:pt>
                <c:pt idx="965">
                  <c:v>0.67912822961807295</c:v>
                </c:pt>
                <c:pt idx="966">
                  <c:v>0.67914551496505704</c:v>
                </c:pt>
                <c:pt idx="967">
                  <c:v>0.6791632771492</c:v>
                </c:pt>
                <c:pt idx="968">
                  <c:v>0.67918366193771396</c:v>
                </c:pt>
                <c:pt idx="969">
                  <c:v>0.67920506000518799</c:v>
                </c:pt>
                <c:pt idx="970">
                  <c:v>0.67922830581664995</c:v>
                </c:pt>
                <c:pt idx="971">
                  <c:v>0.67925274372100797</c:v>
                </c:pt>
                <c:pt idx="972">
                  <c:v>0.67930334806442305</c:v>
                </c:pt>
                <c:pt idx="973">
                  <c:v>0.67936939001083396</c:v>
                </c:pt>
                <c:pt idx="974">
                  <c:v>0.67941248416900601</c:v>
                </c:pt>
                <c:pt idx="975">
                  <c:v>0.67943704128265403</c:v>
                </c:pt>
                <c:pt idx="976">
                  <c:v>0.67947161197662398</c:v>
                </c:pt>
                <c:pt idx="977">
                  <c:v>0.67951720952987704</c:v>
                </c:pt>
                <c:pt idx="978">
                  <c:v>0.67957139015197798</c:v>
                </c:pt>
                <c:pt idx="979">
                  <c:v>0.67963957786560103</c:v>
                </c:pt>
                <c:pt idx="980">
                  <c:v>0.67969685792922996</c:v>
                </c:pt>
                <c:pt idx="981">
                  <c:v>0.67972987890243497</c:v>
                </c:pt>
                <c:pt idx="982">
                  <c:v>0.67976850271224998</c:v>
                </c:pt>
                <c:pt idx="983">
                  <c:v>0.67982864379882801</c:v>
                </c:pt>
                <c:pt idx="984">
                  <c:v>0.67988604307174705</c:v>
                </c:pt>
                <c:pt idx="985">
                  <c:v>0.67992550134658802</c:v>
                </c:pt>
                <c:pt idx="986">
                  <c:v>0.67996734380722001</c:v>
                </c:pt>
                <c:pt idx="987">
                  <c:v>0.68003898859024003</c:v>
                </c:pt>
                <c:pt idx="988">
                  <c:v>0.68010938167571999</c:v>
                </c:pt>
                <c:pt idx="989">
                  <c:v>0.68012326955795299</c:v>
                </c:pt>
                <c:pt idx="990">
                  <c:v>0.68013668060302701</c:v>
                </c:pt>
                <c:pt idx="991">
                  <c:v>0.68013572692871105</c:v>
                </c:pt>
                <c:pt idx="992">
                  <c:v>0.68013328313827504</c:v>
                </c:pt>
                <c:pt idx="993">
                  <c:v>0.68011462688446001</c:v>
                </c:pt>
                <c:pt idx="994">
                  <c:v>0.68009340763091997</c:v>
                </c:pt>
                <c:pt idx="995">
                  <c:v>0.68002188205719005</c:v>
                </c:pt>
                <c:pt idx="996">
                  <c:v>0.67993605136871305</c:v>
                </c:pt>
                <c:pt idx="997">
                  <c:v>0.67980712652206399</c:v>
                </c:pt>
                <c:pt idx="998">
                  <c:v>0.67966276407241799</c:v>
                </c:pt>
                <c:pt idx="999">
                  <c:v>0.679479479789734</c:v>
                </c:pt>
                <c:pt idx="1000">
                  <c:v>0.67927622795105003</c:v>
                </c:pt>
                <c:pt idx="1001">
                  <c:v>0.67906522750854503</c:v>
                </c:pt>
                <c:pt idx="1002">
                  <c:v>0.67884778976440396</c:v>
                </c:pt>
                <c:pt idx="1003">
                  <c:v>0.67863243818283103</c:v>
                </c:pt>
                <c:pt idx="1004">
                  <c:v>0.67842090129852295</c:v>
                </c:pt>
                <c:pt idx="1005">
                  <c:v>0.67824137210845903</c:v>
                </c:pt>
                <c:pt idx="1006">
                  <c:v>0.67810285091400102</c:v>
                </c:pt>
                <c:pt idx="1007">
                  <c:v>0.67798304557800304</c:v>
                </c:pt>
                <c:pt idx="1008">
                  <c:v>0.67789489030838002</c:v>
                </c:pt>
                <c:pt idx="1009">
                  <c:v>0.67783737182617199</c:v>
                </c:pt>
                <c:pt idx="1010">
                  <c:v>0.67784959077835105</c:v>
                </c:pt>
                <c:pt idx="1011">
                  <c:v>0.67786639928817705</c:v>
                </c:pt>
                <c:pt idx="1012">
                  <c:v>0.67789709568023704</c:v>
                </c:pt>
                <c:pt idx="1013">
                  <c:v>0.67793107032775901</c:v>
                </c:pt>
                <c:pt idx="1014">
                  <c:v>0.67798286676406905</c:v>
                </c:pt>
                <c:pt idx="1015">
                  <c:v>0.67802900075912498</c:v>
                </c:pt>
                <c:pt idx="1016">
                  <c:v>0.67803156375884999</c:v>
                </c:pt>
                <c:pt idx="1017">
                  <c:v>0.67803329229354903</c:v>
                </c:pt>
                <c:pt idx="1018">
                  <c:v>0.67799651622772195</c:v>
                </c:pt>
                <c:pt idx="1019">
                  <c:v>0.67796021699905396</c:v>
                </c:pt>
                <c:pt idx="1020">
                  <c:v>0.67784100770950295</c:v>
                </c:pt>
                <c:pt idx="1021">
                  <c:v>0.67771965265274003</c:v>
                </c:pt>
                <c:pt idx="1022">
                  <c:v>0.67751771211624101</c:v>
                </c:pt>
                <c:pt idx="1023">
                  <c:v>0.67730879783630404</c:v>
                </c:pt>
                <c:pt idx="1024">
                  <c:v>0.67694622278213501</c:v>
                </c:pt>
                <c:pt idx="1025">
                  <c:v>0.67655688524246205</c:v>
                </c:pt>
                <c:pt idx="1026">
                  <c:v>0.67612010240554798</c:v>
                </c:pt>
                <c:pt idx="1027">
                  <c:v>0.67567074298858598</c:v>
                </c:pt>
                <c:pt idx="1028">
                  <c:v>0.67511779069900502</c:v>
                </c:pt>
                <c:pt idx="1029">
                  <c:v>0.67452466487884499</c:v>
                </c:pt>
                <c:pt idx="1030">
                  <c:v>0.67387664318084695</c:v>
                </c:pt>
                <c:pt idx="1031">
                  <c:v>0.67319995164871205</c:v>
                </c:pt>
                <c:pt idx="1032">
                  <c:v>0.67240959405899003</c:v>
                </c:pt>
                <c:pt idx="1033">
                  <c:v>0.67154020071029696</c:v>
                </c:pt>
                <c:pt idx="1034">
                  <c:v>0.670590579509735</c:v>
                </c:pt>
                <c:pt idx="1035">
                  <c:v>0.66957110166549705</c:v>
                </c:pt>
                <c:pt idx="1036">
                  <c:v>0.668432176113129</c:v>
                </c:pt>
                <c:pt idx="1037">
                  <c:v>0.66715550422668501</c:v>
                </c:pt>
                <c:pt idx="1038">
                  <c:v>0.66581213474273704</c:v>
                </c:pt>
                <c:pt idx="1039">
                  <c:v>0.66436469554901101</c:v>
                </c:pt>
                <c:pt idx="1040">
                  <c:v>0.66286098957061801</c:v>
                </c:pt>
                <c:pt idx="1041">
                  <c:v>0.66124039888382002</c:v>
                </c:pt>
                <c:pt idx="1042">
                  <c:v>0.65965539216995195</c:v>
                </c:pt>
                <c:pt idx="1043">
                  <c:v>0.65814065933227495</c:v>
                </c:pt>
                <c:pt idx="1044">
                  <c:v>0.65666460990905795</c:v>
                </c:pt>
                <c:pt idx="1045">
                  <c:v>0.65530204772949197</c:v>
                </c:pt>
                <c:pt idx="1046">
                  <c:v>0.65399825572967496</c:v>
                </c:pt>
                <c:pt idx="1047">
                  <c:v>0.65296036005020097</c:v>
                </c:pt>
                <c:pt idx="1048">
                  <c:v>0.65196484327316295</c:v>
                </c:pt>
                <c:pt idx="1049">
                  <c:v>0.65128213167190596</c:v>
                </c:pt>
                <c:pt idx="1050">
                  <c:v>0.65062671899795499</c:v>
                </c:pt>
                <c:pt idx="1051">
                  <c:v>0.65042185783386197</c:v>
                </c:pt>
                <c:pt idx="1052">
                  <c:v>0.65021765232086204</c:v>
                </c:pt>
                <c:pt idx="1053">
                  <c:v>0.65020030736923196</c:v>
                </c:pt>
                <c:pt idx="1054">
                  <c:v>0.65018397569656405</c:v>
                </c:pt>
                <c:pt idx="1055">
                  <c:v>0.65005135536193803</c:v>
                </c:pt>
                <c:pt idx="1056">
                  <c:v>0.64991146326065097</c:v>
                </c:pt>
                <c:pt idx="1057">
                  <c:v>0.64953595399856601</c:v>
                </c:pt>
                <c:pt idx="1058">
                  <c:v>0.64912980794906605</c:v>
                </c:pt>
                <c:pt idx="1059">
                  <c:v>0.64874058961868297</c:v>
                </c:pt>
                <c:pt idx="1060">
                  <c:v>0.64835518598556496</c:v>
                </c:pt>
                <c:pt idx="1061">
                  <c:v>0.64809226989746105</c:v>
                </c:pt>
                <c:pt idx="1062">
                  <c:v>0.64786517620086703</c:v>
                </c:pt>
                <c:pt idx="1063">
                  <c:v>0.64785736799240101</c:v>
                </c:pt>
                <c:pt idx="1064">
                  <c:v>0.64793467521667503</c:v>
                </c:pt>
                <c:pt idx="1065">
                  <c:v>0.64860814809799205</c:v>
                </c:pt>
                <c:pt idx="1066">
                  <c:v>0.64957928657531705</c:v>
                </c:pt>
                <c:pt idx="1067">
                  <c:v>0.65104836225509599</c:v>
                </c:pt>
                <c:pt idx="1068">
                  <c:v>0.65283095836639404</c:v>
                </c:pt>
                <c:pt idx="1069">
                  <c:v>0.65483695268631004</c:v>
                </c:pt>
                <c:pt idx="1070">
                  <c:v>0.657018542289734</c:v>
                </c:pt>
                <c:pt idx="1071">
                  <c:v>0.65911281108856201</c:v>
                </c:pt>
                <c:pt idx="1072">
                  <c:v>0.66112512350082397</c:v>
                </c:pt>
                <c:pt idx="1073">
                  <c:v>0.66304558515548695</c:v>
                </c:pt>
                <c:pt idx="1074">
                  <c:v>0.66485810279846203</c:v>
                </c:pt>
                <c:pt idx="1075">
                  <c:v>0.66639161109924305</c:v>
                </c:pt>
                <c:pt idx="1076">
                  <c:v>0.66752010583877597</c:v>
                </c:pt>
                <c:pt idx="1077">
                  <c:v>0.668437540531158</c:v>
                </c:pt>
                <c:pt idx="1078">
                  <c:v>0.66897630691528298</c:v>
                </c:pt>
                <c:pt idx="1079">
                  <c:v>0.66939020156860396</c:v>
                </c:pt>
                <c:pt idx="1080">
                  <c:v>0.66952252388000499</c:v>
                </c:pt>
                <c:pt idx="1081">
                  <c:v>0.66959846019744895</c:v>
                </c:pt>
                <c:pt idx="1082">
                  <c:v>0.66951310634613004</c:v>
                </c:pt>
                <c:pt idx="1083">
                  <c:v>0.66939866542816195</c:v>
                </c:pt>
                <c:pt idx="1084">
                  <c:v>0.669175505638123</c:v>
                </c:pt>
                <c:pt idx="1085">
                  <c:v>0.66894078254699696</c:v>
                </c:pt>
                <c:pt idx="1086">
                  <c:v>0.66864925622940097</c:v>
                </c:pt>
                <c:pt idx="1087">
                  <c:v>0.668359935283661</c:v>
                </c:pt>
                <c:pt idx="1088">
                  <c:v>0.66809380054473899</c:v>
                </c:pt>
                <c:pt idx="1089">
                  <c:v>0.66783446073532104</c:v>
                </c:pt>
                <c:pt idx="1090">
                  <c:v>0.66766971349716198</c:v>
                </c:pt>
                <c:pt idx="1091">
                  <c:v>0.66750657558441195</c:v>
                </c:pt>
                <c:pt idx="1092">
                  <c:v>0.66742140054702803</c:v>
                </c:pt>
                <c:pt idx="1093">
                  <c:v>0.66733592748642001</c:v>
                </c:pt>
                <c:pt idx="1094">
                  <c:v>0.66740661859512296</c:v>
                </c:pt>
                <c:pt idx="1095">
                  <c:v>0.66748100519180298</c:v>
                </c:pt>
                <c:pt idx="1096">
                  <c:v>0.66771566867828402</c:v>
                </c:pt>
                <c:pt idx="1097">
                  <c:v>0.66796249151229903</c:v>
                </c:pt>
                <c:pt idx="1098">
                  <c:v>0.66835671663284302</c:v>
                </c:pt>
                <c:pt idx="1099">
                  <c:v>0.66876983642578103</c:v>
                </c:pt>
                <c:pt idx="1100">
                  <c:v>0.669253349304199</c:v>
                </c:pt>
                <c:pt idx="1101">
                  <c:v>0.66975176334381104</c:v>
                </c:pt>
                <c:pt idx="1102">
                  <c:v>0.67029243707656905</c:v>
                </c:pt>
                <c:pt idx="1103">
                  <c:v>0.67084550857543901</c:v>
                </c:pt>
                <c:pt idx="1104">
                  <c:v>0.67140966653823897</c:v>
                </c:pt>
                <c:pt idx="1105">
                  <c:v>0.67197954654693604</c:v>
                </c:pt>
                <c:pt idx="1106">
                  <c:v>0.67250156402587902</c:v>
                </c:pt>
                <c:pt idx="1107">
                  <c:v>0.67300581932067904</c:v>
                </c:pt>
                <c:pt idx="1108">
                  <c:v>0.67346644401550304</c:v>
                </c:pt>
                <c:pt idx="1109">
                  <c:v>0.67390710115432695</c:v>
                </c:pt>
                <c:pt idx="1110">
                  <c:v>0.67428100109100297</c:v>
                </c:pt>
                <c:pt idx="1111">
                  <c:v>0.67461770772934004</c:v>
                </c:pt>
                <c:pt idx="1112">
                  <c:v>0.67492032051086404</c:v>
                </c:pt>
                <c:pt idx="1113">
                  <c:v>0.67519986629486095</c:v>
                </c:pt>
                <c:pt idx="1114">
                  <c:v>0.67546051740646396</c:v>
                </c:pt>
                <c:pt idx="1115">
                  <c:v>0.67570376396179199</c:v>
                </c:pt>
                <c:pt idx="1116">
                  <c:v>0.67592173814773604</c:v>
                </c:pt>
                <c:pt idx="1117">
                  <c:v>0.67611706256866499</c:v>
                </c:pt>
                <c:pt idx="1118">
                  <c:v>0.67631030082702603</c:v>
                </c:pt>
                <c:pt idx="1119">
                  <c:v>0.67650121450424205</c:v>
                </c:pt>
                <c:pt idx="1120">
                  <c:v>0.67668038606643699</c:v>
                </c:pt>
                <c:pt idx="1121">
                  <c:v>0.67684441804885898</c:v>
                </c:pt>
                <c:pt idx="1122">
                  <c:v>0.67703092098236095</c:v>
                </c:pt>
                <c:pt idx="1123">
                  <c:v>0.67724996805190996</c:v>
                </c:pt>
                <c:pt idx="1124">
                  <c:v>0.67745655775070202</c:v>
                </c:pt>
                <c:pt idx="1125">
                  <c:v>0.677640020847321</c:v>
                </c:pt>
                <c:pt idx="1126">
                  <c:v>0.67784565687179599</c:v>
                </c:pt>
                <c:pt idx="1127">
                  <c:v>0.67809849977493297</c:v>
                </c:pt>
                <c:pt idx="1128">
                  <c:v>0.67834746837616</c:v>
                </c:pt>
                <c:pt idx="1129">
                  <c:v>0.67858433723449696</c:v>
                </c:pt>
                <c:pt idx="1130">
                  <c:v>0.67882943153381303</c:v>
                </c:pt>
                <c:pt idx="1131">
                  <c:v>0.67909556627273604</c:v>
                </c:pt>
                <c:pt idx="1132">
                  <c:v>0.67936730384826705</c:v>
                </c:pt>
                <c:pt idx="1133">
                  <c:v>0.67965537309646595</c:v>
                </c:pt>
                <c:pt idx="1134">
                  <c:v>0.67995738983154297</c:v>
                </c:pt>
                <c:pt idx="1135">
                  <c:v>0.68032401800155595</c:v>
                </c:pt>
                <c:pt idx="1136">
                  <c:v>0.68069362640380904</c:v>
                </c:pt>
                <c:pt idx="1137">
                  <c:v>0.68107265233993497</c:v>
                </c:pt>
                <c:pt idx="1138">
                  <c:v>0.68145245313644398</c:v>
                </c:pt>
                <c:pt idx="1139">
                  <c:v>0.68183183670043901</c:v>
                </c:pt>
                <c:pt idx="1140">
                  <c:v>0.68221455812454201</c:v>
                </c:pt>
                <c:pt idx="1141">
                  <c:v>0.68262624740600597</c:v>
                </c:pt>
                <c:pt idx="1142">
                  <c:v>0.68303817510604903</c:v>
                </c:pt>
                <c:pt idx="1143">
                  <c:v>0.68342959880828902</c:v>
                </c:pt>
                <c:pt idx="1144">
                  <c:v>0.68382269144058205</c:v>
                </c:pt>
                <c:pt idx="1145">
                  <c:v>0.68420910835266102</c:v>
                </c:pt>
                <c:pt idx="1146">
                  <c:v>0.68459606170654297</c:v>
                </c:pt>
                <c:pt idx="1147">
                  <c:v>0.68497592210769698</c:v>
                </c:pt>
                <c:pt idx="1148">
                  <c:v>0.68535685539245605</c:v>
                </c:pt>
                <c:pt idx="1149">
                  <c:v>0.68573087453842196</c:v>
                </c:pt>
                <c:pt idx="1150">
                  <c:v>0.68610662221908603</c:v>
                </c:pt>
                <c:pt idx="1151">
                  <c:v>0.68645477294921897</c:v>
                </c:pt>
                <c:pt idx="1152">
                  <c:v>0.68680250644683805</c:v>
                </c:pt>
                <c:pt idx="1153">
                  <c:v>0.68710345029830899</c:v>
                </c:pt>
                <c:pt idx="1154">
                  <c:v>0.68739807605743397</c:v>
                </c:pt>
                <c:pt idx="1155">
                  <c:v>0.68769282102584794</c:v>
                </c:pt>
                <c:pt idx="1156">
                  <c:v>0.68798828125</c:v>
                </c:pt>
                <c:pt idx="1157">
                  <c:v>0.68827247619628895</c:v>
                </c:pt>
                <c:pt idx="1158">
                  <c:v>0.68855601549148604</c:v>
                </c:pt>
                <c:pt idx="1159">
                  <c:v>0.688826143741608</c:v>
                </c:pt>
                <c:pt idx="1160">
                  <c:v>0.68909341096878096</c:v>
                </c:pt>
                <c:pt idx="1161">
                  <c:v>0.68934381008148204</c:v>
                </c:pt>
                <c:pt idx="1162">
                  <c:v>0.68959015607833896</c:v>
                </c:pt>
                <c:pt idx="1163">
                  <c:v>0.68984025716781605</c:v>
                </c:pt>
                <c:pt idx="1164">
                  <c:v>0.69009304046630904</c:v>
                </c:pt>
                <c:pt idx="1165">
                  <c:v>0.69034254550933805</c:v>
                </c:pt>
                <c:pt idx="1166">
                  <c:v>0.69059002399444602</c:v>
                </c:pt>
                <c:pt idx="1167">
                  <c:v>0.69082415103912398</c:v>
                </c:pt>
                <c:pt idx="1168">
                  <c:v>0.69105458259582497</c:v>
                </c:pt>
                <c:pt idx="1169">
                  <c:v>0.69128167629241899</c:v>
                </c:pt>
                <c:pt idx="1170">
                  <c:v>0.69150763750076305</c:v>
                </c:pt>
                <c:pt idx="1171">
                  <c:v>0.69174408912658703</c:v>
                </c:pt>
                <c:pt idx="1172">
                  <c:v>0.69198572635650601</c:v>
                </c:pt>
                <c:pt idx="1173">
                  <c:v>0.69222450256347701</c:v>
                </c:pt>
                <c:pt idx="1174">
                  <c:v>0.69246160984039296</c:v>
                </c:pt>
                <c:pt idx="1175">
                  <c:v>0.69267022609710704</c:v>
                </c:pt>
                <c:pt idx="1176">
                  <c:v>0.69286036491393999</c:v>
                </c:pt>
                <c:pt idx="1177">
                  <c:v>0.69306230545043901</c:v>
                </c:pt>
                <c:pt idx="1178">
                  <c:v>0.69327521324157704</c:v>
                </c:pt>
                <c:pt idx="1179">
                  <c:v>0.69349354505538896</c:v>
                </c:pt>
                <c:pt idx="1180">
                  <c:v>0.69371247291564897</c:v>
                </c:pt>
                <c:pt idx="1181">
                  <c:v>0.69391471147537198</c:v>
                </c:pt>
                <c:pt idx="1182">
                  <c:v>0.69410461187362704</c:v>
                </c:pt>
                <c:pt idx="1183">
                  <c:v>0.69428819417953502</c:v>
                </c:pt>
                <c:pt idx="1184">
                  <c:v>0.694463610649109</c:v>
                </c:pt>
                <c:pt idx="1185">
                  <c:v>0.69463521242141701</c:v>
                </c:pt>
                <c:pt idx="1186">
                  <c:v>0.69480735063552901</c:v>
                </c:pt>
                <c:pt idx="1187">
                  <c:v>0.694990575313568</c:v>
                </c:pt>
                <c:pt idx="1188">
                  <c:v>0.69518142938613903</c:v>
                </c:pt>
                <c:pt idx="1189">
                  <c:v>0.695348620414734</c:v>
                </c:pt>
                <c:pt idx="1190">
                  <c:v>0.69548928737640403</c:v>
                </c:pt>
                <c:pt idx="1191">
                  <c:v>0.69563645124435403</c:v>
                </c:pt>
                <c:pt idx="1192">
                  <c:v>0.69579565525054898</c:v>
                </c:pt>
                <c:pt idx="1193">
                  <c:v>0.69594866037368797</c:v>
                </c:pt>
                <c:pt idx="1194">
                  <c:v>0.69608950614929199</c:v>
                </c:pt>
                <c:pt idx="1195">
                  <c:v>0.696214258670807</c:v>
                </c:pt>
                <c:pt idx="1196">
                  <c:v>0.69631379842758201</c:v>
                </c:pt>
                <c:pt idx="1197">
                  <c:v>0.69642716646194502</c:v>
                </c:pt>
                <c:pt idx="1198">
                  <c:v>0.69656640291214</c:v>
                </c:pt>
                <c:pt idx="1199">
                  <c:v>0.69669300317764304</c:v>
                </c:pt>
                <c:pt idx="1200">
                  <c:v>0.69679015874862704</c:v>
                </c:pt>
                <c:pt idx="1201">
                  <c:v>0.69688570499420199</c:v>
                </c:pt>
                <c:pt idx="1202">
                  <c:v>0.696982562541962</c:v>
                </c:pt>
                <c:pt idx="1203">
                  <c:v>0.69707298278808605</c:v>
                </c:pt>
                <c:pt idx="1204">
                  <c:v>0.69715642929077104</c:v>
                </c:pt>
                <c:pt idx="1205">
                  <c:v>0.69724941253662098</c:v>
                </c:pt>
                <c:pt idx="1206">
                  <c:v>0.69735133647918701</c:v>
                </c:pt>
                <c:pt idx="1207">
                  <c:v>0.69744455814361594</c:v>
                </c:pt>
                <c:pt idx="1208">
                  <c:v>0.69753330945968595</c:v>
                </c:pt>
                <c:pt idx="1209">
                  <c:v>0.69762212038040206</c:v>
                </c:pt>
                <c:pt idx="1210">
                  <c:v>0.69769597053527799</c:v>
                </c:pt>
                <c:pt idx="1211">
                  <c:v>0.69776886701583896</c:v>
                </c:pt>
                <c:pt idx="1212">
                  <c:v>0.697848200798035</c:v>
                </c:pt>
                <c:pt idx="1213">
                  <c:v>0.69794374704360995</c:v>
                </c:pt>
                <c:pt idx="1214">
                  <c:v>0.69807165861129805</c:v>
                </c:pt>
                <c:pt idx="1215">
                  <c:v>0.69818699359893799</c:v>
                </c:pt>
                <c:pt idx="1216">
                  <c:v>0.69827723503112804</c:v>
                </c:pt>
                <c:pt idx="1217">
                  <c:v>0.69837707281112704</c:v>
                </c:pt>
                <c:pt idx="1218">
                  <c:v>0.69850140810012795</c:v>
                </c:pt>
                <c:pt idx="1219">
                  <c:v>0.69861716032028198</c:v>
                </c:pt>
                <c:pt idx="1220">
                  <c:v>0.69869315624237105</c:v>
                </c:pt>
                <c:pt idx="1221">
                  <c:v>0.6987664103508</c:v>
                </c:pt>
                <c:pt idx="1222">
                  <c:v>0.69883811473846402</c:v>
                </c:pt>
                <c:pt idx="1223">
                  <c:v>0.69891184568405196</c:v>
                </c:pt>
                <c:pt idx="1224">
                  <c:v>0.69898831844329801</c:v>
                </c:pt>
                <c:pt idx="1225">
                  <c:v>0.69906008243560802</c:v>
                </c:pt>
                <c:pt idx="1226">
                  <c:v>0.699107885360718</c:v>
                </c:pt>
                <c:pt idx="1227">
                  <c:v>0.69916230440139804</c:v>
                </c:pt>
                <c:pt idx="1228">
                  <c:v>0.69925069808960005</c:v>
                </c:pt>
                <c:pt idx="1229">
                  <c:v>0.69933450222015403</c:v>
                </c:pt>
                <c:pt idx="1230">
                  <c:v>0.69938713312149003</c:v>
                </c:pt>
                <c:pt idx="1231">
                  <c:v>0.69943970441818204</c:v>
                </c:pt>
                <c:pt idx="1232">
                  <c:v>0.69950157403945901</c:v>
                </c:pt>
                <c:pt idx="1233">
                  <c:v>0.69956350326538097</c:v>
                </c:pt>
                <c:pt idx="1234">
                  <c:v>0.699618279933929</c:v>
                </c:pt>
                <c:pt idx="1235">
                  <c:v>0.69967502355575595</c:v>
                </c:pt>
                <c:pt idx="1236">
                  <c:v>0.69973629713058505</c:v>
                </c:pt>
                <c:pt idx="1237">
                  <c:v>0.69979047775268599</c:v>
                </c:pt>
                <c:pt idx="1238">
                  <c:v>0.699787557125092</c:v>
                </c:pt>
                <c:pt idx="1239">
                  <c:v>0.69978570938110396</c:v>
                </c:pt>
                <c:pt idx="1240">
                  <c:v>0.69982153177261397</c:v>
                </c:pt>
                <c:pt idx="1241">
                  <c:v>0.699862360954285</c:v>
                </c:pt>
                <c:pt idx="1242">
                  <c:v>0.69991749525070202</c:v>
                </c:pt>
                <c:pt idx="1243">
                  <c:v>0.69996988773345903</c:v>
                </c:pt>
                <c:pt idx="1244">
                  <c:v>0.70001095533371005</c:v>
                </c:pt>
                <c:pt idx="1245">
                  <c:v>0.70004963874816895</c:v>
                </c:pt>
                <c:pt idx="1246">
                  <c:v>0.70006698369979903</c:v>
                </c:pt>
                <c:pt idx="1247">
                  <c:v>0.70008802413940396</c:v>
                </c:pt>
                <c:pt idx="1248">
                  <c:v>0.70012611150741599</c:v>
                </c:pt>
                <c:pt idx="1249">
                  <c:v>0.70016169548034701</c:v>
                </c:pt>
                <c:pt idx="1250">
                  <c:v>0.70019948482513406</c:v>
                </c:pt>
                <c:pt idx="1251">
                  <c:v>0.70023745298385598</c:v>
                </c:pt>
                <c:pt idx="1252">
                  <c:v>0.70027542114257801</c:v>
                </c:pt>
                <c:pt idx="1253">
                  <c:v>0.70031517744064298</c:v>
                </c:pt>
                <c:pt idx="1254">
                  <c:v>0.70034313201904297</c:v>
                </c:pt>
                <c:pt idx="1255">
                  <c:v>0.70036858320236195</c:v>
                </c:pt>
                <c:pt idx="1256">
                  <c:v>0.70038646459579501</c:v>
                </c:pt>
                <c:pt idx="1257">
                  <c:v>0.700403451919556</c:v>
                </c:pt>
                <c:pt idx="1258">
                  <c:v>0.70041608810424805</c:v>
                </c:pt>
                <c:pt idx="1259">
                  <c:v>0.70042157173156705</c:v>
                </c:pt>
                <c:pt idx="1260">
                  <c:v>0.70037710666656505</c:v>
                </c:pt>
                <c:pt idx="1261">
                  <c:v>0.70033997297286998</c:v>
                </c:pt>
                <c:pt idx="1262">
                  <c:v>0.70035457611083995</c:v>
                </c:pt>
                <c:pt idx="1263">
                  <c:v>0.70037376880645796</c:v>
                </c:pt>
                <c:pt idx="1264">
                  <c:v>0.70041269063949596</c:v>
                </c:pt>
                <c:pt idx="1265">
                  <c:v>0.70044654607772805</c:v>
                </c:pt>
                <c:pt idx="1266">
                  <c:v>0.70044851303100597</c:v>
                </c:pt>
                <c:pt idx="1267">
                  <c:v>0.70045250654220603</c:v>
                </c:pt>
                <c:pt idx="1268">
                  <c:v>0.70048284530639604</c:v>
                </c:pt>
                <c:pt idx="1269">
                  <c:v>0.70051074028015103</c:v>
                </c:pt>
                <c:pt idx="1270">
                  <c:v>0.70052522420883201</c:v>
                </c:pt>
                <c:pt idx="1271">
                  <c:v>0.70054066181182895</c:v>
                </c:pt>
                <c:pt idx="1272">
                  <c:v>0.70053178071975697</c:v>
                </c:pt>
                <c:pt idx="1273">
                  <c:v>0.70052653551101696</c:v>
                </c:pt>
                <c:pt idx="1274">
                  <c:v>0.70055997371673595</c:v>
                </c:pt>
                <c:pt idx="1275">
                  <c:v>0.70059978961944602</c:v>
                </c:pt>
                <c:pt idx="1276">
                  <c:v>0.70067435503006004</c:v>
                </c:pt>
                <c:pt idx="1277">
                  <c:v>0.70074063539505005</c:v>
                </c:pt>
                <c:pt idx="1278">
                  <c:v>0.70075792074203502</c:v>
                </c:pt>
                <c:pt idx="1279">
                  <c:v>0.70077872276306197</c:v>
                </c:pt>
                <c:pt idx="1280">
                  <c:v>0.70080649852752697</c:v>
                </c:pt>
                <c:pt idx="1281">
                  <c:v>0.700827956199646</c:v>
                </c:pt>
                <c:pt idx="1282">
                  <c:v>0.70081329345703103</c:v>
                </c:pt>
                <c:pt idx="1283">
                  <c:v>0.70080137252807595</c:v>
                </c:pt>
                <c:pt idx="1284">
                  <c:v>0.70083010196685802</c:v>
                </c:pt>
                <c:pt idx="1285">
                  <c:v>0.70085942745208696</c:v>
                </c:pt>
                <c:pt idx="1286">
                  <c:v>0.700880527496338</c:v>
                </c:pt>
                <c:pt idx="1287">
                  <c:v>0.70089882612228405</c:v>
                </c:pt>
                <c:pt idx="1288">
                  <c:v>0.70089775323867798</c:v>
                </c:pt>
                <c:pt idx="1289">
                  <c:v>0.70090508460998502</c:v>
                </c:pt>
                <c:pt idx="1290">
                  <c:v>0.70095026493072499</c:v>
                </c:pt>
                <c:pt idx="1291">
                  <c:v>0.70099741220474199</c:v>
                </c:pt>
                <c:pt idx="1292">
                  <c:v>0.70105725526809703</c:v>
                </c:pt>
                <c:pt idx="1293">
                  <c:v>0.701119124889374</c:v>
                </c:pt>
                <c:pt idx="1294">
                  <c:v>0.701188445091248</c:v>
                </c:pt>
                <c:pt idx="1295">
                  <c:v>0.70125269889831499</c:v>
                </c:pt>
                <c:pt idx="1296">
                  <c:v>0.70128732919693004</c:v>
                </c:pt>
                <c:pt idx="1297">
                  <c:v>0.70132082700729403</c:v>
                </c:pt>
                <c:pt idx="1298">
                  <c:v>0.70136910676956199</c:v>
                </c:pt>
                <c:pt idx="1299">
                  <c:v>0.701421499252319</c:v>
                </c:pt>
                <c:pt idx="1300">
                  <c:v>0.70147240161895796</c:v>
                </c:pt>
                <c:pt idx="1301">
                  <c:v>0.701524257659912</c:v>
                </c:pt>
                <c:pt idx="1302">
                  <c:v>0.70158833265304599</c:v>
                </c:pt>
                <c:pt idx="1303">
                  <c:v>0.70165550708770796</c:v>
                </c:pt>
                <c:pt idx="1304">
                  <c:v>0.70172131061553999</c:v>
                </c:pt>
                <c:pt idx="1305">
                  <c:v>0.70178157091140703</c:v>
                </c:pt>
                <c:pt idx="1306">
                  <c:v>0.701818346977234</c:v>
                </c:pt>
                <c:pt idx="1307">
                  <c:v>0.70186960697174094</c:v>
                </c:pt>
                <c:pt idx="1308">
                  <c:v>0.70196038484573398</c:v>
                </c:pt>
                <c:pt idx="1309">
                  <c:v>0.70204263925552401</c:v>
                </c:pt>
                <c:pt idx="1310">
                  <c:v>0.70211327075958296</c:v>
                </c:pt>
                <c:pt idx="1311">
                  <c:v>0.70217663049697898</c:v>
                </c:pt>
                <c:pt idx="1312">
                  <c:v>0.70222109556198098</c:v>
                </c:pt>
                <c:pt idx="1313">
                  <c:v>0.70226442813873302</c:v>
                </c:pt>
                <c:pt idx="1314">
                  <c:v>0.70230257511138905</c:v>
                </c:pt>
                <c:pt idx="1315">
                  <c:v>0.70235478878021196</c:v>
                </c:pt>
                <c:pt idx="1316">
                  <c:v>0.70243197679519698</c:v>
                </c:pt>
                <c:pt idx="1317">
                  <c:v>0.702500820159912</c:v>
                </c:pt>
                <c:pt idx="1318">
                  <c:v>0.70255649089813199</c:v>
                </c:pt>
                <c:pt idx="1319">
                  <c:v>0.70262193679809604</c:v>
                </c:pt>
                <c:pt idx="1320">
                  <c:v>0.70269918441772505</c:v>
                </c:pt>
                <c:pt idx="1321">
                  <c:v>0.70277333259582497</c:v>
                </c:pt>
                <c:pt idx="1322">
                  <c:v>0.70284962654113803</c:v>
                </c:pt>
                <c:pt idx="1323">
                  <c:v>0.702936291694641</c:v>
                </c:pt>
                <c:pt idx="1324">
                  <c:v>0.70303475856780995</c:v>
                </c:pt>
                <c:pt idx="1325">
                  <c:v>0.70311295986175504</c:v>
                </c:pt>
                <c:pt idx="1326">
                  <c:v>0.70315891504287698</c:v>
                </c:pt>
                <c:pt idx="1327">
                  <c:v>0.70320671796798695</c:v>
                </c:pt>
                <c:pt idx="1328">
                  <c:v>0.70326215028762795</c:v>
                </c:pt>
                <c:pt idx="1329">
                  <c:v>0.703330338001251</c:v>
                </c:pt>
                <c:pt idx="1330">
                  <c:v>0.70341646671295199</c:v>
                </c:pt>
                <c:pt idx="1331">
                  <c:v>0.70349973440170299</c:v>
                </c:pt>
                <c:pt idx="1332">
                  <c:v>0.70356589555740401</c:v>
                </c:pt>
                <c:pt idx="1333">
                  <c:v>0.70363366603851296</c:v>
                </c:pt>
                <c:pt idx="1334">
                  <c:v>0.70370775461196899</c:v>
                </c:pt>
                <c:pt idx="1335">
                  <c:v>0.70377546548843395</c:v>
                </c:pt>
                <c:pt idx="1336">
                  <c:v>0.70384401082992598</c:v>
                </c:pt>
                <c:pt idx="1337">
                  <c:v>0.70391917228698697</c:v>
                </c:pt>
                <c:pt idx="1338">
                  <c:v>0.703993439674377</c:v>
                </c:pt>
                <c:pt idx="1339">
                  <c:v>0.70406603813171398</c:v>
                </c:pt>
                <c:pt idx="1340">
                  <c:v>0.70414143800735496</c:v>
                </c:pt>
                <c:pt idx="1341">
                  <c:v>0.70419102907180797</c:v>
                </c:pt>
                <c:pt idx="1342">
                  <c:v>0.70422118902206399</c:v>
                </c:pt>
                <c:pt idx="1343">
                  <c:v>0.70426398515701305</c:v>
                </c:pt>
                <c:pt idx="1344">
                  <c:v>0.70431578159332298</c:v>
                </c:pt>
                <c:pt idx="1345">
                  <c:v>0.70438957214355502</c:v>
                </c:pt>
                <c:pt idx="1346">
                  <c:v>0.70447760820388805</c:v>
                </c:pt>
                <c:pt idx="1347">
                  <c:v>0.70449179410934404</c:v>
                </c:pt>
                <c:pt idx="1348">
                  <c:v>0.70446699857711803</c:v>
                </c:pt>
                <c:pt idx="1349">
                  <c:v>0.70449614524841297</c:v>
                </c:pt>
                <c:pt idx="1350">
                  <c:v>0.70454937219619795</c:v>
                </c:pt>
                <c:pt idx="1351">
                  <c:v>0.70457673072814897</c:v>
                </c:pt>
                <c:pt idx="1352">
                  <c:v>0.70459145307540905</c:v>
                </c:pt>
                <c:pt idx="1353">
                  <c:v>0.70463091135025002</c:v>
                </c:pt>
                <c:pt idx="1354">
                  <c:v>0.70468264818191495</c:v>
                </c:pt>
                <c:pt idx="1355">
                  <c:v>0.70472455024719205</c:v>
                </c:pt>
                <c:pt idx="1356">
                  <c:v>0.70476353168487504</c:v>
                </c:pt>
                <c:pt idx="1357">
                  <c:v>0.70481973886489901</c:v>
                </c:pt>
                <c:pt idx="1358">
                  <c:v>0.70487958192825295</c:v>
                </c:pt>
                <c:pt idx="1359">
                  <c:v>0.70490711927413896</c:v>
                </c:pt>
                <c:pt idx="1360">
                  <c:v>0.70492768287658703</c:v>
                </c:pt>
                <c:pt idx="1361">
                  <c:v>0.70493406057357799</c:v>
                </c:pt>
                <c:pt idx="1362">
                  <c:v>0.70493733882904097</c:v>
                </c:pt>
                <c:pt idx="1363">
                  <c:v>0.70493829250335704</c:v>
                </c:pt>
                <c:pt idx="1364">
                  <c:v>0.70494049787521396</c:v>
                </c:pt>
                <c:pt idx="1365">
                  <c:v>0.70491230487823497</c:v>
                </c:pt>
                <c:pt idx="1366">
                  <c:v>0.70487743616104104</c:v>
                </c:pt>
                <c:pt idx="1367">
                  <c:v>0.70486825704574596</c:v>
                </c:pt>
                <c:pt idx="1368">
                  <c:v>0.70486485958099399</c:v>
                </c:pt>
                <c:pt idx="1369">
                  <c:v>0.70482385158538796</c:v>
                </c:pt>
                <c:pt idx="1370">
                  <c:v>0.70477873086929299</c:v>
                </c:pt>
                <c:pt idx="1371">
                  <c:v>0.70482271909713701</c:v>
                </c:pt>
                <c:pt idx="1372">
                  <c:v>0.70486497879028298</c:v>
                </c:pt>
                <c:pt idx="1373">
                  <c:v>0.70481240749359098</c:v>
                </c:pt>
                <c:pt idx="1374">
                  <c:v>0.70476001501083396</c:v>
                </c:pt>
                <c:pt idx="1375">
                  <c:v>0.70471292734146096</c:v>
                </c:pt>
                <c:pt idx="1376">
                  <c:v>0.704670429229736</c:v>
                </c:pt>
                <c:pt idx="1377">
                  <c:v>0.70467239618301403</c:v>
                </c:pt>
                <c:pt idx="1378">
                  <c:v>0.70466583967208896</c:v>
                </c:pt>
                <c:pt idx="1379">
                  <c:v>0.70460879802703902</c:v>
                </c:pt>
                <c:pt idx="1380">
                  <c:v>0.70455616712570202</c:v>
                </c:pt>
                <c:pt idx="1381">
                  <c:v>0.70451349020004295</c:v>
                </c:pt>
                <c:pt idx="1382">
                  <c:v>0.70446568727493297</c:v>
                </c:pt>
                <c:pt idx="1383">
                  <c:v>0.70440381765365601</c:v>
                </c:pt>
                <c:pt idx="1384">
                  <c:v>0.70433801412582397</c:v>
                </c:pt>
                <c:pt idx="1385">
                  <c:v>0.704262435436249</c:v>
                </c:pt>
                <c:pt idx="1386">
                  <c:v>0.704173564910889</c:v>
                </c:pt>
                <c:pt idx="1387">
                  <c:v>0.70403981208801303</c:v>
                </c:pt>
                <c:pt idx="1388">
                  <c:v>0.70393091440200795</c:v>
                </c:pt>
                <c:pt idx="1389">
                  <c:v>0.70389455556869496</c:v>
                </c:pt>
                <c:pt idx="1390">
                  <c:v>0.70383322238922097</c:v>
                </c:pt>
                <c:pt idx="1391">
                  <c:v>0.70371234416961703</c:v>
                </c:pt>
                <c:pt idx="1392">
                  <c:v>0.70360881090164196</c:v>
                </c:pt>
                <c:pt idx="1393">
                  <c:v>0.70354026556015004</c:v>
                </c:pt>
                <c:pt idx="1394">
                  <c:v>0.70344656705856301</c:v>
                </c:pt>
                <c:pt idx="1395">
                  <c:v>0.70331275463104204</c:v>
                </c:pt>
                <c:pt idx="1396">
                  <c:v>0.70316761732101396</c:v>
                </c:pt>
                <c:pt idx="1397">
                  <c:v>0.70300740003585804</c:v>
                </c:pt>
                <c:pt idx="1398">
                  <c:v>0.70287919044494596</c:v>
                </c:pt>
                <c:pt idx="1399">
                  <c:v>0.70278984308242798</c:v>
                </c:pt>
                <c:pt idx="1400">
                  <c:v>0.70270121097564697</c:v>
                </c:pt>
                <c:pt idx="1401">
                  <c:v>0.70261329412460305</c:v>
                </c:pt>
                <c:pt idx="1402">
                  <c:v>0.70252460241317705</c:v>
                </c:pt>
                <c:pt idx="1403">
                  <c:v>0.70243507623672496</c:v>
                </c:pt>
                <c:pt idx="1404">
                  <c:v>0.70235151052474998</c:v>
                </c:pt>
                <c:pt idx="1405">
                  <c:v>0.70227181911468495</c:v>
                </c:pt>
                <c:pt idx="1406">
                  <c:v>0.70219594240188599</c:v>
                </c:pt>
                <c:pt idx="1407">
                  <c:v>0.70212203264236495</c:v>
                </c:pt>
                <c:pt idx="1408">
                  <c:v>0.70201879739761397</c:v>
                </c:pt>
                <c:pt idx="1409">
                  <c:v>0.70189970731735196</c:v>
                </c:pt>
                <c:pt idx="1410">
                  <c:v>0.70181167125701904</c:v>
                </c:pt>
                <c:pt idx="1411">
                  <c:v>0.70173734426498402</c:v>
                </c:pt>
                <c:pt idx="1412">
                  <c:v>0.701615869998932</c:v>
                </c:pt>
                <c:pt idx="1413">
                  <c:v>0.70147687196731601</c:v>
                </c:pt>
                <c:pt idx="1414">
                  <c:v>0.70144695043563798</c:v>
                </c:pt>
                <c:pt idx="1415">
                  <c:v>0.70144701004028298</c:v>
                </c:pt>
                <c:pt idx="1416">
                  <c:v>0.70133352279663097</c:v>
                </c:pt>
                <c:pt idx="1417">
                  <c:v>0.70119607448577903</c:v>
                </c:pt>
                <c:pt idx="1418">
                  <c:v>0.70104295015335105</c:v>
                </c:pt>
                <c:pt idx="1419">
                  <c:v>0.70088469982147195</c:v>
                </c:pt>
                <c:pt idx="1420">
                  <c:v>0.70075601339340199</c:v>
                </c:pt>
                <c:pt idx="1421">
                  <c:v>0.70062750577926602</c:v>
                </c:pt>
                <c:pt idx="1422">
                  <c:v>0.70053637027740501</c:v>
                </c:pt>
                <c:pt idx="1423">
                  <c:v>0.700447857379913</c:v>
                </c:pt>
                <c:pt idx="1424">
                  <c:v>0.70030868053436302</c:v>
                </c:pt>
                <c:pt idx="1425">
                  <c:v>0.70016473531723</c:v>
                </c:pt>
                <c:pt idx="1426">
                  <c:v>0.70004230737686202</c:v>
                </c:pt>
                <c:pt idx="1427">
                  <c:v>0.69991976022720304</c:v>
                </c:pt>
                <c:pt idx="1428">
                  <c:v>0.69979900121688798</c:v>
                </c:pt>
                <c:pt idx="1429">
                  <c:v>0.69967579841613803</c:v>
                </c:pt>
                <c:pt idx="1430">
                  <c:v>0.69955289363861095</c:v>
                </c:pt>
                <c:pt idx="1431">
                  <c:v>0.69944667816162098</c:v>
                </c:pt>
                <c:pt idx="1432">
                  <c:v>0.69974327087402299</c:v>
                </c:pt>
                <c:pt idx="1433">
                  <c:v>0.69970494508743297</c:v>
                </c:pt>
                <c:pt idx="1434">
                  <c:v>0.69965654611587502</c:v>
                </c:pt>
                <c:pt idx="1435">
                  <c:v>0.69962459802627597</c:v>
                </c:pt>
                <c:pt idx="1436">
                  <c:v>0.69966477155685403</c:v>
                </c:pt>
                <c:pt idx="1437">
                  <c:v>0.69974076747894298</c:v>
                </c:pt>
                <c:pt idx="1438">
                  <c:v>0.69975954294204701</c:v>
                </c:pt>
                <c:pt idx="1439">
                  <c:v>0.69972151517867998</c:v>
                </c:pt>
                <c:pt idx="1440">
                  <c:v>0.69969511032104503</c:v>
                </c:pt>
                <c:pt idx="1441">
                  <c:v>0.699673652648926</c:v>
                </c:pt>
                <c:pt idx="1442">
                  <c:v>0.69964659214019798</c:v>
                </c:pt>
                <c:pt idx="1443">
                  <c:v>0.699609994888306</c:v>
                </c:pt>
                <c:pt idx="1444">
                  <c:v>0.69958072900772095</c:v>
                </c:pt>
                <c:pt idx="1445">
                  <c:v>0.69960504770278897</c:v>
                </c:pt>
                <c:pt idx="1446">
                  <c:v>0.69961541891098</c:v>
                </c:pt>
                <c:pt idx="1447">
                  <c:v>0.69964760541915905</c:v>
                </c:pt>
                <c:pt idx="1448">
                  <c:v>0.69972985982894897</c:v>
                </c:pt>
                <c:pt idx="1449">
                  <c:v>0.69980335235595703</c:v>
                </c:pt>
                <c:pt idx="1450">
                  <c:v>0.69983869791030895</c:v>
                </c:pt>
                <c:pt idx="1451">
                  <c:v>0.69988560676574696</c:v>
                </c:pt>
                <c:pt idx="1452">
                  <c:v>0.69998216629028298</c:v>
                </c:pt>
                <c:pt idx="1453">
                  <c:v>0.70009863376617398</c:v>
                </c:pt>
                <c:pt idx="1454">
                  <c:v>0.70034533739089999</c:v>
                </c:pt>
                <c:pt idx="1455">
                  <c:v>0.70060980319976796</c:v>
                </c:pt>
                <c:pt idx="1456">
                  <c:v>0.70078915357589699</c:v>
                </c:pt>
                <c:pt idx="1457">
                  <c:v>0.70094358921051003</c:v>
                </c:pt>
                <c:pt idx="1458">
                  <c:v>0.70105576515197798</c:v>
                </c:pt>
                <c:pt idx="1459">
                  <c:v>0.70114535093307495</c:v>
                </c:pt>
                <c:pt idx="1460">
                  <c:v>0.70125454664230302</c:v>
                </c:pt>
                <c:pt idx="1461">
                  <c:v>0.70139783620834395</c:v>
                </c:pt>
                <c:pt idx="1462">
                  <c:v>0.70153534412384</c:v>
                </c:pt>
                <c:pt idx="1463">
                  <c:v>0.70165854692459095</c:v>
                </c:pt>
                <c:pt idx="1464">
                  <c:v>0.70178234577178999</c:v>
                </c:pt>
                <c:pt idx="1465">
                  <c:v>0.70192396640777599</c:v>
                </c:pt>
                <c:pt idx="1466">
                  <c:v>0.70206731557846103</c:v>
                </c:pt>
                <c:pt idx="1467">
                  <c:v>0.70221322774887096</c:v>
                </c:pt>
                <c:pt idx="1468">
                  <c:v>0.70237088203430198</c:v>
                </c:pt>
                <c:pt idx="1469">
                  <c:v>0.70254349708557096</c:v>
                </c:pt>
                <c:pt idx="1470">
                  <c:v>0.70270270109176602</c:v>
                </c:pt>
                <c:pt idx="1471">
                  <c:v>0.702844798564911</c:v>
                </c:pt>
                <c:pt idx="1472">
                  <c:v>0.70295643806457497</c:v>
                </c:pt>
                <c:pt idx="1473">
                  <c:v>0.70306932926178001</c:v>
                </c:pt>
                <c:pt idx="1474">
                  <c:v>0.70318770408630404</c:v>
                </c:pt>
                <c:pt idx="1475">
                  <c:v>0.70330232381820701</c:v>
                </c:pt>
                <c:pt idx="1476">
                  <c:v>0.70340138673782304</c:v>
                </c:pt>
                <c:pt idx="1477">
                  <c:v>0.70350646972656306</c:v>
                </c:pt>
                <c:pt idx="1478">
                  <c:v>0.70363467931747403</c:v>
                </c:pt>
                <c:pt idx="1479">
                  <c:v>0.70377093553543102</c:v>
                </c:pt>
                <c:pt idx="1480">
                  <c:v>0.70388817787170399</c:v>
                </c:pt>
                <c:pt idx="1481">
                  <c:v>0.70396214723587003</c:v>
                </c:pt>
                <c:pt idx="1482">
                  <c:v>0.70403569936752297</c:v>
                </c:pt>
                <c:pt idx="1483">
                  <c:v>0.70414811372757002</c:v>
                </c:pt>
                <c:pt idx="1484">
                  <c:v>0.70425456762313798</c:v>
                </c:pt>
                <c:pt idx="1485">
                  <c:v>0.70433050394058205</c:v>
                </c:pt>
                <c:pt idx="1486">
                  <c:v>0.70440524816513095</c:v>
                </c:pt>
                <c:pt idx="1487">
                  <c:v>0.70450431108474698</c:v>
                </c:pt>
                <c:pt idx="1488">
                  <c:v>0.70460546016693104</c:v>
                </c:pt>
                <c:pt idx="1489">
                  <c:v>0.70468240976333596</c:v>
                </c:pt>
                <c:pt idx="1490">
                  <c:v>0.70474433898925803</c:v>
                </c:pt>
                <c:pt idx="1491">
                  <c:v>0.70482063293456998</c:v>
                </c:pt>
                <c:pt idx="1492">
                  <c:v>0.70491421222686801</c:v>
                </c:pt>
                <c:pt idx="1493">
                  <c:v>0.70501023530960105</c:v>
                </c:pt>
                <c:pt idx="1494">
                  <c:v>0.70510452985763605</c:v>
                </c:pt>
                <c:pt idx="1495">
                  <c:v>0.70520490407943703</c:v>
                </c:pt>
                <c:pt idx="1496">
                  <c:v>0.70531332492828402</c:v>
                </c:pt>
                <c:pt idx="1497">
                  <c:v>0.70541435480117798</c:v>
                </c:pt>
                <c:pt idx="1498">
                  <c:v>0.70546287298202504</c:v>
                </c:pt>
                <c:pt idx="1499">
                  <c:v>0.70551872253418002</c:v>
                </c:pt>
                <c:pt idx="1500">
                  <c:v>0.70560616254806496</c:v>
                </c:pt>
                <c:pt idx="1501">
                  <c:v>0.70569205284118697</c:v>
                </c:pt>
                <c:pt idx="1502">
                  <c:v>0.70577800273895297</c:v>
                </c:pt>
                <c:pt idx="1503">
                  <c:v>0.70588636398315396</c:v>
                </c:pt>
                <c:pt idx="1504">
                  <c:v>0.70597064495086703</c:v>
                </c:pt>
                <c:pt idx="1505">
                  <c:v>0.705963134765625</c:v>
                </c:pt>
                <c:pt idx="1506">
                  <c:v>0.70594882965087902</c:v>
                </c:pt>
                <c:pt idx="1507">
                  <c:v>0.70590698719024703</c:v>
                </c:pt>
                <c:pt idx="1508">
                  <c:v>0.70586258172988903</c:v>
                </c:pt>
                <c:pt idx="1509">
                  <c:v>0.705799520015717</c:v>
                </c:pt>
                <c:pt idx="1510">
                  <c:v>0.705735743045807</c:v>
                </c:pt>
                <c:pt idx="1511">
                  <c:v>0.70569360256195102</c:v>
                </c:pt>
                <c:pt idx="1512">
                  <c:v>0.70566648244857799</c:v>
                </c:pt>
                <c:pt idx="1513">
                  <c:v>0.70563268661499001</c:v>
                </c:pt>
                <c:pt idx="1514">
                  <c:v>0.70557177066803001</c:v>
                </c:pt>
                <c:pt idx="1515">
                  <c:v>0.70548444986343395</c:v>
                </c:pt>
                <c:pt idx="1516">
                  <c:v>0.70535117387771595</c:v>
                </c:pt>
                <c:pt idx="1517">
                  <c:v>0.70521235466003396</c:v>
                </c:pt>
                <c:pt idx="1518">
                  <c:v>0.70508062839508101</c:v>
                </c:pt>
                <c:pt idx="1519">
                  <c:v>0.70495110750198398</c:v>
                </c:pt>
                <c:pt idx="1520">
                  <c:v>0.70480322837829601</c:v>
                </c:pt>
                <c:pt idx="1521">
                  <c:v>0.70464748144149802</c:v>
                </c:pt>
                <c:pt idx="1522">
                  <c:v>0.70449876785278298</c:v>
                </c:pt>
                <c:pt idx="1523">
                  <c:v>0.70435756444930997</c:v>
                </c:pt>
                <c:pt idx="1524">
                  <c:v>0.70420485734939597</c:v>
                </c:pt>
                <c:pt idx="1525">
                  <c:v>0.70404291152954102</c:v>
                </c:pt>
                <c:pt idx="1526">
                  <c:v>0.70385718345642101</c:v>
                </c:pt>
                <c:pt idx="1527">
                  <c:v>0.70362877845764205</c:v>
                </c:pt>
                <c:pt idx="1528">
                  <c:v>0.70336872339248702</c:v>
                </c:pt>
                <c:pt idx="1529">
                  <c:v>0.70301032066345204</c:v>
                </c:pt>
                <c:pt idx="1530">
                  <c:v>0.70265579223632801</c:v>
                </c:pt>
                <c:pt idx="1531">
                  <c:v>0.70231246948242199</c:v>
                </c:pt>
                <c:pt idx="1532">
                  <c:v>0.70197010040283203</c:v>
                </c:pt>
                <c:pt idx="1533">
                  <c:v>0.70158362388610795</c:v>
                </c:pt>
                <c:pt idx="1534">
                  <c:v>0.70118743181228604</c:v>
                </c:pt>
                <c:pt idx="1535">
                  <c:v>0.700722396373749</c:v>
                </c:pt>
                <c:pt idx="1536">
                  <c:v>0.70021784305572499</c:v>
                </c:pt>
                <c:pt idx="1537">
                  <c:v>0.69969892501831099</c:v>
                </c:pt>
                <c:pt idx="1538">
                  <c:v>0.699146628379822</c:v>
                </c:pt>
                <c:pt idx="1539">
                  <c:v>0.698589086532593</c:v>
                </c:pt>
                <c:pt idx="1540">
                  <c:v>0.69802492856979403</c:v>
                </c:pt>
                <c:pt idx="1541">
                  <c:v>0.69744992256164595</c:v>
                </c:pt>
                <c:pt idx="1542">
                  <c:v>0.69676548242569003</c:v>
                </c:pt>
                <c:pt idx="1543">
                  <c:v>0.69607186317443803</c:v>
                </c:pt>
                <c:pt idx="1544">
                  <c:v>0.69535851478576705</c:v>
                </c:pt>
                <c:pt idx="1545">
                  <c:v>0.69464874267578103</c:v>
                </c:pt>
                <c:pt idx="1546">
                  <c:v>0.69391220808029197</c:v>
                </c:pt>
                <c:pt idx="1547">
                  <c:v>0.69314944744110096</c:v>
                </c:pt>
                <c:pt idx="1548">
                  <c:v>0.69239455461502097</c:v>
                </c:pt>
                <c:pt idx="1549">
                  <c:v>0.69162833690643299</c:v>
                </c:pt>
                <c:pt idx="1550">
                  <c:v>0.69086223840713501</c:v>
                </c:pt>
                <c:pt idx="1551">
                  <c:v>0.69012546539306596</c:v>
                </c:pt>
                <c:pt idx="1552">
                  <c:v>0.689397633075714</c:v>
                </c:pt>
                <c:pt idx="1553">
                  <c:v>0.68866318464279197</c:v>
                </c:pt>
                <c:pt idx="1554">
                  <c:v>0.68793112039565996</c:v>
                </c:pt>
                <c:pt idx="1555">
                  <c:v>0.68722558021545399</c:v>
                </c:pt>
                <c:pt idx="1556">
                  <c:v>0.68652164936065696</c:v>
                </c:pt>
                <c:pt idx="1557">
                  <c:v>0.68587583303451505</c:v>
                </c:pt>
                <c:pt idx="1558">
                  <c:v>0.68524837493896495</c:v>
                </c:pt>
                <c:pt idx="1559">
                  <c:v>0.68460285663604703</c:v>
                </c:pt>
                <c:pt idx="1560">
                  <c:v>0.68394416570663497</c:v>
                </c:pt>
                <c:pt idx="1561">
                  <c:v>0.68331521749496504</c:v>
                </c:pt>
                <c:pt idx="1562">
                  <c:v>0.68272972106933605</c:v>
                </c:pt>
                <c:pt idx="1563">
                  <c:v>0.68216013908386197</c:v>
                </c:pt>
                <c:pt idx="1564">
                  <c:v>0.68163251876831099</c:v>
                </c:pt>
                <c:pt idx="1565">
                  <c:v>0.68111014366149902</c:v>
                </c:pt>
                <c:pt idx="1566">
                  <c:v>0.68059629201889005</c:v>
                </c:pt>
                <c:pt idx="1567">
                  <c:v>0.68008381128311202</c:v>
                </c:pt>
                <c:pt idx="1568">
                  <c:v>0.67964750528335605</c:v>
                </c:pt>
                <c:pt idx="1569">
                  <c:v>0.67922258377075195</c:v>
                </c:pt>
                <c:pt idx="1570">
                  <c:v>0.67881780862808205</c:v>
                </c:pt>
                <c:pt idx="1571">
                  <c:v>0.67842012643814098</c:v>
                </c:pt>
                <c:pt idx="1572">
                  <c:v>0.67807233333587602</c:v>
                </c:pt>
                <c:pt idx="1573">
                  <c:v>0.67776507139205899</c:v>
                </c:pt>
                <c:pt idx="1574">
                  <c:v>0.67748212814331099</c:v>
                </c:pt>
                <c:pt idx="1575">
                  <c:v>0.677223920822144</c:v>
                </c:pt>
                <c:pt idx="1576">
                  <c:v>0.67697829008102395</c:v>
                </c:pt>
                <c:pt idx="1577">
                  <c:v>0.67677664756774902</c:v>
                </c:pt>
                <c:pt idx="1578">
                  <c:v>0.67658227682113603</c:v>
                </c:pt>
                <c:pt idx="1579">
                  <c:v>0.67646533250808705</c:v>
                </c:pt>
                <c:pt idx="1580">
                  <c:v>0.67635130882263195</c:v>
                </c:pt>
                <c:pt idx="1581">
                  <c:v>0.67629283666610696</c:v>
                </c:pt>
                <c:pt idx="1582">
                  <c:v>0.67624485492706299</c:v>
                </c:pt>
                <c:pt idx="1583">
                  <c:v>0.67624926567077603</c:v>
                </c:pt>
                <c:pt idx="1584">
                  <c:v>0.67626750469207797</c:v>
                </c:pt>
                <c:pt idx="1585">
                  <c:v>0.67632579803466797</c:v>
                </c:pt>
                <c:pt idx="1586">
                  <c:v>0.67642962932586703</c:v>
                </c:pt>
                <c:pt idx="1587">
                  <c:v>0.67652952671051003</c:v>
                </c:pt>
                <c:pt idx="1588">
                  <c:v>0.67662823200225797</c:v>
                </c:pt>
                <c:pt idx="1589">
                  <c:v>0.67675149440765403</c:v>
                </c:pt>
                <c:pt idx="1590">
                  <c:v>0.67695611715316795</c:v>
                </c:pt>
                <c:pt idx="1591">
                  <c:v>0.67715334892272905</c:v>
                </c:pt>
                <c:pt idx="1592">
                  <c:v>0.67734211683273304</c:v>
                </c:pt>
                <c:pt idx="1593">
                  <c:v>0.67753338813781705</c:v>
                </c:pt>
                <c:pt idx="1594">
                  <c:v>0.67776674032211304</c:v>
                </c:pt>
                <c:pt idx="1595">
                  <c:v>0.67800909280777</c:v>
                </c:pt>
                <c:pt idx="1596">
                  <c:v>0.678217172622681</c:v>
                </c:pt>
                <c:pt idx="1597">
                  <c:v>0.67840468883514404</c:v>
                </c:pt>
                <c:pt idx="1598">
                  <c:v>0.67858380079269398</c:v>
                </c:pt>
                <c:pt idx="1599">
                  <c:v>0.67875689268112205</c:v>
                </c:pt>
                <c:pt idx="1600">
                  <c:v>0.67895746231079102</c:v>
                </c:pt>
                <c:pt idx="1601">
                  <c:v>0.67920094728469804</c:v>
                </c:pt>
                <c:pt idx="1602">
                  <c:v>0.67943710088729903</c:v>
                </c:pt>
                <c:pt idx="1603">
                  <c:v>0.67965793609619096</c:v>
                </c:pt>
                <c:pt idx="1604">
                  <c:v>0.67987984418868996</c:v>
                </c:pt>
                <c:pt idx="1605">
                  <c:v>0.68009316921234098</c:v>
                </c:pt>
                <c:pt idx="1606">
                  <c:v>0.68030577898025502</c:v>
                </c:pt>
                <c:pt idx="1607">
                  <c:v>0.68045139312744096</c:v>
                </c:pt>
                <c:pt idx="1608">
                  <c:v>0.68058985471725497</c:v>
                </c:pt>
                <c:pt idx="1609">
                  <c:v>0.68077141046524003</c:v>
                </c:pt>
                <c:pt idx="1610">
                  <c:v>0.68096280097961404</c:v>
                </c:pt>
                <c:pt idx="1611">
                  <c:v>0.68115836381912198</c:v>
                </c:pt>
                <c:pt idx="1612">
                  <c:v>0.68136560916900601</c:v>
                </c:pt>
                <c:pt idx="1613">
                  <c:v>0.68155914545059204</c:v>
                </c:pt>
                <c:pt idx="1614">
                  <c:v>0.68173015117645297</c:v>
                </c:pt>
                <c:pt idx="1615">
                  <c:v>0.68191838264465299</c:v>
                </c:pt>
                <c:pt idx="1616">
                  <c:v>0.68215149641036998</c:v>
                </c:pt>
                <c:pt idx="1617">
                  <c:v>0.68238484859466597</c:v>
                </c:pt>
                <c:pt idx="1618">
                  <c:v>0.68261808156967196</c:v>
                </c:pt>
                <c:pt idx="1619">
                  <c:v>0.68285155296325695</c:v>
                </c:pt>
                <c:pt idx="1620">
                  <c:v>0.68306714296340898</c:v>
                </c:pt>
                <c:pt idx="1621">
                  <c:v>0.68328386545181297</c:v>
                </c:pt>
                <c:pt idx="1622">
                  <c:v>0.683557569980621</c:v>
                </c:pt>
                <c:pt idx="1623">
                  <c:v>0.683846175670624</c:v>
                </c:pt>
                <c:pt idx="1624">
                  <c:v>0.68413156270980802</c:v>
                </c:pt>
                <c:pt idx="1625">
                  <c:v>0.68441814184188798</c:v>
                </c:pt>
                <c:pt idx="1626">
                  <c:v>0.68471747636795</c:v>
                </c:pt>
                <c:pt idx="1627">
                  <c:v>0.68502581119537398</c:v>
                </c:pt>
                <c:pt idx="1628">
                  <c:v>0.68534046411514304</c:v>
                </c:pt>
                <c:pt idx="1629">
                  <c:v>0.68567931652069103</c:v>
                </c:pt>
                <c:pt idx="1630">
                  <c:v>0.68601554632186901</c:v>
                </c:pt>
                <c:pt idx="1631">
                  <c:v>0.68632739782333396</c:v>
                </c:pt>
                <c:pt idx="1632">
                  <c:v>0.68663972616195701</c:v>
                </c:pt>
                <c:pt idx="1633">
                  <c:v>0.68695855140686002</c:v>
                </c:pt>
                <c:pt idx="1634">
                  <c:v>0.68727827072143599</c:v>
                </c:pt>
                <c:pt idx="1635">
                  <c:v>0.68759191036224399</c:v>
                </c:pt>
                <c:pt idx="1636">
                  <c:v>0.68790417909622203</c:v>
                </c:pt>
                <c:pt idx="1637">
                  <c:v>0.68822926282882702</c:v>
                </c:pt>
                <c:pt idx="1638">
                  <c:v>0.68856322765350297</c:v>
                </c:pt>
                <c:pt idx="1639">
                  <c:v>0.68890684843063399</c:v>
                </c:pt>
                <c:pt idx="1640">
                  <c:v>0.68925446271896396</c:v>
                </c:pt>
                <c:pt idx="1641">
                  <c:v>0.68959850072860696</c:v>
                </c:pt>
                <c:pt idx="1642">
                  <c:v>0.68993788957595803</c:v>
                </c:pt>
                <c:pt idx="1643">
                  <c:v>0.69027906656265303</c:v>
                </c:pt>
                <c:pt idx="1644">
                  <c:v>0.69062519073486295</c:v>
                </c:pt>
                <c:pt idx="1645">
                  <c:v>0.69097697734832797</c:v>
                </c:pt>
                <c:pt idx="1646">
                  <c:v>0.69137877225875899</c:v>
                </c:pt>
                <c:pt idx="1647">
                  <c:v>0.69178140163421598</c:v>
                </c:pt>
                <c:pt idx="1648">
                  <c:v>0.69213253259658802</c:v>
                </c:pt>
                <c:pt idx="1649">
                  <c:v>0.69248181581497203</c:v>
                </c:pt>
                <c:pt idx="1650">
                  <c:v>0.69283008575439498</c:v>
                </c:pt>
                <c:pt idx="1651">
                  <c:v>0.69317936897277799</c:v>
                </c:pt>
                <c:pt idx="1652">
                  <c:v>0.69356000423431396</c:v>
                </c:pt>
                <c:pt idx="1653">
                  <c:v>0.69395440816879295</c:v>
                </c:pt>
                <c:pt idx="1654">
                  <c:v>0.69434535503387496</c:v>
                </c:pt>
                <c:pt idx="1655">
                  <c:v>0.69473493099212602</c:v>
                </c:pt>
                <c:pt idx="1656">
                  <c:v>0.69510632753372203</c:v>
                </c:pt>
                <c:pt idx="1657">
                  <c:v>0.69544881582260099</c:v>
                </c:pt>
                <c:pt idx="1658">
                  <c:v>0.69579976797103904</c:v>
                </c:pt>
                <c:pt idx="1659">
                  <c:v>0.69617682695388805</c:v>
                </c:pt>
                <c:pt idx="1660">
                  <c:v>0.69655567407607999</c:v>
                </c:pt>
                <c:pt idx="1661">
                  <c:v>0.69693857431411699</c:v>
                </c:pt>
                <c:pt idx="1662">
                  <c:v>0.69732236862182595</c:v>
                </c:pt>
                <c:pt idx="1663">
                  <c:v>0.697642922401428</c:v>
                </c:pt>
                <c:pt idx="1664">
                  <c:v>0.69796025753021196</c:v>
                </c:pt>
                <c:pt idx="1665">
                  <c:v>0.69833457469940197</c:v>
                </c:pt>
                <c:pt idx="1666">
                  <c:v>0.69872409105300903</c:v>
                </c:pt>
                <c:pt idx="1667">
                  <c:v>0.69909530878067005</c:v>
                </c:pt>
                <c:pt idx="1668">
                  <c:v>0.69945698976516701</c:v>
                </c:pt>
                <c:pt idx="1669">
                  <c:v>0.69982647895812999</c:v>
                </c:pt>
                <c:pt idx="1670">
                  <c:v>0.70020407438278198</c:v>
                </c:pt>
                <c:pt idx="1671">
                  <c:v>0.70058548450470004</c:v>
                </c:pt>
                <c:pt idx="1672">
                  <c:v>0.700972080230713</c:v>
                </c:pt>
                <c:pt idx="1673">
                  <c:v>0.70136195421218905</c:v>
                </c:pt>
                <c:pt idx="1674">
                  <c:v>0.70176053047180198</c:v>
                </c:pt>
                <c:pt idx="1675">
                  <c:v>0.702156782150269</c:v>
                </c:pt>
                <c:pt idx="1676">
                  <c:v>0.70252370834350597</c:v>
                </c:pt>
                <c:pt idx="1677">
                  <c:v>0.702891826629639</c:v>
                </c:pt>
                <c:pt idx="1678">
                  <c:v>0.70321285724639904</c:v>
                </c:pt>
                <c:pt idx="1679">
                  <c:v>0.70353323221206698</c:v>
                </c:pt>
                <c:pt idx="1680">
                  <c:v>0.70384705066680897</c:v>
                </c:pt>
                <c:pt idx="1681">
                  <c:v>0.704159796237946</c:v>
                </c:pt>
                <c:pt idx="1682">
                  <c:v>0.70445287227630604</c:v>
                </c:pt>
                <c:pt idx="1683">
                  <c:v>0.70473808050155595</c:v>
                </c:pt>
                <c:pt idx="1684">
                  <c:v>0.70501899719238303</c:v>
                </c:pt>
                <c:pt idx="1685">
                  <c:v>0.70529711246490501</c:v>
                </c:pt>
                <c:pt idx="1686">
                  <c:v>0.70558130741119396</c:v>
                </c:pt>
                <c:pt idx="1687">
                  <c:v>0.70587408542633101</c:v>
                </c:pt>
                <c:pt idx="1688">
                  <c:v>0.70616877079009999</c:v>
                </c:pt>
                <c:pt idx="1689">
                  <c:v>0.70646643638610795</c:v>
                </c:pt>
                <c:pt idx="1690">
                  <c:v>0.70676553249359098</c:v>
                </c:pt>
                <c:pt idx="1691">
                  <c:v>0.70706802606582597</c:v>
                </c:pt>
                <c:pt idx="1692">
                  <c:v>0.70737206935882602</c:v>
                </c:pt>
                <c:pt idx="1693">
                  <c:v>0.70772248506545998</c:v>
                </c:pt>
                <c:pt idx="1694">
                  <c:v>0.70807379484176602</c:v>
                </c:pt>
                <c:pt idx="1695">
                  <c:v>0.70839375257492099</c:v>
                </c:pt>
                <c:pt idx="1696">
                  <c:v>0.70870965719223</c:v>
                </c:pt>
                <c:pt idx="1697">
                  <c:v>0.70904302597045898</c:v>
                </c:pt>
                <c:pt idx="1698">
                  <c:v>0.70938146114349399</c:v>
                </c:pt>
                <c:pt idx="1699">
                  <c:v>0.70967018604278598</c:v>
                </c:pt>
                <c:pt idx="1700">
                  <c:v>0.70993369817733798</c:v>
                </c:pt>
                <c:pt idx="1701">
                  <c:v>0.71022146940231301</c:v>
                </c:pt>
                <c:pt idx="1702">
                  <c:v>0.71053069829940796</c:v>
                </c:pt>
                <c:pt idx="1703">
                  <c:v>0.71082180738449097</c:v>
                </c:pt>
                <c:pt idx="1704">
                  <c:v>0.71107965707778897</c:v>
                </c:pt>
                <c:pt idx="1705">
                  <c:v>0.71132057905197099</c:v>
                </c:pt>
                <c:pt idx="1706">
                  <c:v>0.71151506900787398</c:v>
                </c:pt>
                <c:pt idx="1707">
                  <c:v>0.71170854568481401</c:v>
                </c:pt>
                <c:pt idx="1708">
                  <c:v>0.71187275648117099</c:v>
                </c:pt>
                <c:pt idx="1709">
                  <c:v>0.7120361328125</c:v>
                </c:pt>
                <c:pt idx="1710">
                  <c:v>0.71220320463180498</c:v>
                </c:pt>
                <c:pt idx="1711">
                  <c:v>0.71237170696258501</c:v>
                </c:pt>
                <c:pt idx="1712">
                  <c:v>0.71248579025268599</c:v>
                </c:pt>
                <c:pt idx="1713">
                  <c:v>0.71259254217147805</c:v>
                </c:pt>
                <c:pt idx="1714">
                  <c:v>0.71272331476211503</c:v>
                </c:pt>
                <c:pt idx="1715">
                  <c:v>0.71286433935165405</c:v>
                </c:pt>
                <c:pt idx="1716">
                  <c:v>0.712987720966339</c:v>
                </c:pt>
                <c:pt idx="1717">
                  <c:v>0.71309900283813499</c:v>
                </c:pt>
                <c:pt idx="1718">
                  <c:v>0.71320718526840199</c:v>
                </c:pt>
                <c:pt idx="1719">
                  <c:v>0.71331316232681297</c:v>
                </c:pt>
                <c:pt idx="1720">
                  <c:v>0.71340489387512196</c:v>
                </c:pt>
                <c:pt idx="1721">
                  <c:v>0.71347957849502597</c:v>
                </c:pt>
                <c:pt idx="1722">
                  <c:v>0.71355879306793202</c:v>
                </c:pt>
                <c:pt idx="1723">
                  <c:v>0.71363902091980003</c:v>
                </c:pt>
                <c:pt idx="1724">
                  <c:v>0.71371591091155995</c:v>
                </c:pt>
                <c:pt idx="1725">
                  <c:v>0.71377104520797696</c:v>
                </c:pt>
                <c:pt idx="1726">
                  <c:v>0.71382665634155296</c:v>
                </c:pt>
                <c:pt idx="1727">
                  <c:v>0.71389043331146196</c:v>
                </c:pt>
                <c:pt idx="1728">
                  <c:v>0.71395456790924094</c:v>
                </c:pt>
                <c:pt idx="1729">
                  <c:v>0.71398550271987904</c:v>
                </c:pt>
                <c:pt idx="1730">
                  <c:v>0.71401238441467296</c:v>
                </c:pt>
                <c:pt idx="1731">
                  <c:v>0.71404790878295898</c:v>
                </c:pt>
                <c:pt idx="1732">
                  <c:v>0.71408987045288097</c:v>
                </c:pt>
                <c:pt idx="1733">
                  <c:v>0.71406906843185403</c:v>
                </c:pt>
                <c:pt idx="1734">
                  <c:v>0.71401566267013605</c:v>
                </c:pt>
                <c:pt idx="1735">
                  <c:v>0.71401035785675004</c:v>
                </c:pt>
                <c:pt idx="1736">
                  <c:v>0.71404314041137695</c:v>
                </c:pt>
                <c:pt idx="1737">
                  <c:v>0.71407210826873802</c:v>
                </c:pt>
                <c:pt idx="1738">
                  <c:v>0.71409928798675504</c:v>
                </c:pt>
                <c:pt idx="1739">
                  <c:v>0.71413958072662398</c:v>
                </c:pt>
                <c:pt idx="1740">
                  <c:v>0.71421557664871205</c:v>
                </c:pt>
                <c:pt idx="1741">
                  <c:v>0.71428847312927202</c:v>
                </c:pt>
                <c:pt idx="1742">
                  <c:v>0.71433556079864502</c:v>
                </c:pt>
                <c:pt idx="1743">
                  <c:v>0.71437889337539695</c:v>
                </c:pt>
                <c:pt idx="1744">
                  <c:v>0.714377582073212</c:v>
                </c:pt>
                <c:pt idx="1745">
                  <c:v>0.71437793970107999</c:v>
                </c:pt>
                <c:pt idx="1746">
                  <c:v>0.71441680192947399</c:v>
                </c:pt>
                <c:pt idx="1747">
                  <c:v>0.71445649862289395</c:v>
                </c:pt>
                <c:pt idx="1748">
                  <c:v>0.71445077657699596</c:v>
                </c:pt>
                <c:pt idx="1749">
                  <c:v>0.71443814039230302</c:v>
                </c:pt>
                <c:pt idx="1750">
                  <c:v>0.71439504623413097</c:v>
                </c:pt>
                <c:pt idx="1751">
                  <c:v>0.71434199810028098</c:v>
                </c:pt>
                <c:pt idx="1752">
                  <c:v>0.71428352594375599</c:v>
                </c:pt>
                <c:pt idx="1753">
                  <c:v>0.71421706676483199</c:v>
                </c:pt>
                <c:pt idx="1754">
                  <c:v>0.71409714221954301</c:v>
                </c:pt>
                <c:pt idx="1755">
                  <c:v>0.71393954753875699</c:v>
                </c:pt>
                <c:pt idx="1756">
                  <c:v>0.71375823020935103</c:v>
                </c:pt>
                <c:pt idx="1757">
                  <c:v>0.71355760097503695</c:v>
                </c:pt>
                <c:pt idx="1758">
                  <c:v>0.71335071325302102</c:v>
                </c:pt>
                <c:pt idx="1759">
                  <c:v>0.71313232183456399</c:v>
                </c:pt>
                <c:pt idx="1760">
                  <c:v>0.71292543411254905</c:v>
                </c:pt>
                <c:pt idx="1761">
                  <c:v>0.71277028322219804</c:v>
                </c:pt>
                <c:pt idx="1762">
                  <c:v>0.71261286735534701</c:v>
                </c:pt>
                <c:pt idx="1763">
                  <c:v>0.71247303485870395</c:v>
                </c:pt>
                <c:pt idx="1764">
                  <c:v>0.71233671903610196</c:v>
                </c:pt>
                <c:pt idx="1765">
                  <c:v>0.71225112676620495</c:v>
                </c:pt>
                <c:pt idx="1766">
                  <c:v>0.71216595172882102</c:v>
                </c:pt>
                <c:pt idx="1767">
                  <c:v>0.71216726303100597</c:v>
                </c:pt>
                <c:pt idx="1768">
                  <c:v>0.71217900514602706</c:v>
                </c:pt>
                <c:pt idx="1769">
                  <c:v>0.712233185768127</c:v>
                </c:pt>
                <c:pt idx="1770">
                  <c:v>0.71228671073913596</c:v>
                </c:pt>
                <c:pt idx="1771">
                  <c:v>0.71230083703994795</c:v>
                </c:pt>
                <c:pt idx="1772">
                  <c:v>0.71229779720306396</c:v>
                </c:pt>
                <c:pt idx="1773">
                  <c:v>0.71228605508804299</c:v>
                </c:pt>
                <c:pt idx="1774">
                  <c:v>0.71226406097412098</c:v>
                </c:pt>
                <c:pt idx="1775">
                  <c:v>0.71223455667495705</c:v>
                </c:pt>
                <c:pt idx="1776">
                  <c:v>0.71218472719192505</c:v>
                </c:pt>
                <c:pt idx="1777">
                  <c:v>0.71210342645645097</c:v>
                </c:pt>
                <c:pt idx="1778">
                  <c:v>0.71197599172592196</c:v>
                </c:pt>
                <c:pt idx="1779">
                  <c:v>0.71180272102356001</c:v>
                </c:pt>
                <c:pt idx="1780">
                  <c:v>0.71153926849365201</c:v>
                </c:pt>
                <c:pt idx="1781">
                  <c:v>0.71124112606048595</c:v>
                </c:pt>
                <c:pt idx="1782">
                  <c:v>0.71077531576156605</c:v>
                </c:pt>
                <c:pt idx="1783">
                  <c:v>0.71029794216155995</c:v>
                </c:pt>
                <c:pt idx="1784">
                  <c:v>0.70975041389465299</c:v>
                </c:pt>
                <c:pt idx="1785">
                  <c:v>0.70919030904769897</c:v>
                </c:pt>
                <c:pt idx="1786">
                  <c:v>0.708407402038574</c:v>
                </c:pt>
                <c:pt idx="1787">
                  <c:v>0.70761048793792702</c:v>
                </c:pt>
                <c:pt idx="1788">
                  <c:v>0.70667541027069103</c:v>
                </c:pt>
                <c:pt idx="1789">
                  <c:v>0.70571851730346702</c:v>
                </c:pt>
                <c:pt idx="1790">
                  <c:v>0.70450431108474698</c:v>
                </c:pt>
                <c:pt idx="1791">
                  <c:v>0.70323753356933605</c:v>
                </c:pt>
                <c:pt idx="1792">
                  <c:v>0.70190942287445102</c:v>
                </c:pt>
                <c:pt idx="1793">
                  <c:v>0.70056027173996005</c:v>
                </c:pt>
                <c:pt idx="1794">
                  <c:v>0.69902217388153098</c:v>
                </c:pt>
                <c:pt idx="1795">
                  <c:v>0.69737905263900801</c:v>
                </c:pt>
                <c:pt idx="1796">
                  <c:v>0.69572681188583396</c:v>
                </c:pt>
                <c:pt idx="1797">
                  <c:v>0.69407916069030795</c:v>
                </c:pt>
                <c:pt idx="1798">
                  <c:v>0.69236546754837003</c:v>
                </c:pt>
                <c:pt idx="1799">
                  <c:v>0.69058817625045799</c:v>
                </c:pt>
                <c:pt idx="1800">
                  <c:v>0.68881732225418102</c:v>
                </c:pt>
                <c:pt idx="1801">
                  <c:v>0.68709397315979004</c:v>
                </c:pt>
                <c:pt idx="1802">
                  <c:v>0.68536251783371005</c:v>
                </c:pt>
                <c:pt idx="1803">
                  <c:v>0.68363159894943204</c:v>
                </c:pt>
                <c:pt idx="1804">
                  <c:v>0.68190288543701205</c:v>
                </c:pt>
                <c:pt idx="1805">
                  <c:v>0.68024033308029197</c:v>
                </c:pt>
                <c:pt idx="1806">
                  <c:v>0.67858016490936302</c:v>
                </c:pt>
                <c:pt idx="1807">
                  <c:v>0.67708706855773904</c:v>
                </c:pt>
                <c:pt idx="1808">
                  <c:v>0.67559623718261697</c:v>
                </c:pt>
                <c:pt idx="1809">
                  <c:v>0.67427271604537997</c:v>
                </c:pt>
                <c:pt idx="1810">
                  <c:v>0.67295581102371205</c:v>
                </c:pt>
                <c:pt idx="1811">
                  <c:v>0.67176628112793002</c:v>
                </c:pt>
                <c:pt idx="1812">
                  <c:v>0.67058175802230802</c:v>
                </c:pt>
                <c:pt idx="1813">
                  <c:v>0.66959530115127597</c:v>
                </c:pt>
                <c:pt idx="1814">
                  <c:v>0.66863787174224898</c:v>
                </c:pt>
                <c:pt idx="1815">
                  <c:v>0.66774904727935802</c:v>
                </c:pt>
                <c:pt idx="1816">
                  <c:v>0.66687810420990001</c:v>
                </c:pt>
                <c:pt idx="1817">
                  <c:v>0.66610580682754505</c:v>
                </c:pt>
                <c:pt idx="1818">
                  <c:v>0.66538125276565596</c:v>
                </c:pt>
                <c:pt idx="1819">
                  <c:v>0.66468739509582497</c:v>
                </c:pt>
                <c:pt idx="1820">
                  <c:v>0.66400283575057995</c:v>
                </c:pt>
                <c:pt idx="1821">
                  <c:v>0.66329383850097701</c:v>
                </c:pt>
                <c:pt idx="1822">
                  <c:v>0.66255009174346902</c:v>
                </c:pt>
                <c:pt idx="1823">
                  <c:v>0.66181987524032604</c:v>
                </c:pt>
                <c:pt idx="1824">
                  <c:v>0.66110348701477095</c:v>
                </c:pt>
                <c:pt idx="1825">
                  <c:v>0.66038143634796098</c:v>
                </c:pt>
                <c:pt idx="1826">
                  <c:v>0.65962445735931396</c:v>
                </c:pt>
                <c:pt idx="1827">
                  <c:v>0.65882670879364003</c:v>
                </c:pt>
                <c:pt idx="1828">
                  <c:v>0.657900750637054</c:v>
                </c:pt>
                <c:pt idx="1829">
                  <c:v>0.65696251392364502</c:v>
                </c:pt>
                <c:pt idx="1830">
                  <c:v>0.65594506263732899</c:v>
                </c:pt>
                <c:pt idx="1831">
                  <c:v>0.65491133928298995</c:v>
                </c:pt>
                <c:pt idx="1832">
                  <c:v>0.65367227792739901</c:v>
                </c:pt>
                <c:pt idx="1833">
                  <c:v>0.65241724252700795</c:v>
                </c:pt>
                <c:pt idx="1834">
                  <c:v>0.65105074644088701</c:v>
                </c:pt>
                <c:pt idx="1835">
                  <c:v>0.64966964721679699</c:v>
                </c:pt>
                <c:pt idx="1836">
                  <c:v>0.64804005622863803</c:v>
                </c:pt>
                <c:pt idx="1837">
                  <c:v>0.64637643098831199</c:v>
                </c:pt>
                <c:pt idx="1838">
                  <c:v>0.64458197355270397</c:v>
                </c:pt>
                <c:pt idx="1839">
                  <c:v>0.64276534318923995</c:v>
                </c:pt>
                <c:pt idx="1840">
                  <c:v>0.64072281122207597</c:v>
                </c:pt>
                <c:pt idx="1841">
                  <c:v>0.63860708475112904</c:v>
                </c:pt>
                <c:pt idx="1842">
                  <c:v>0.63641041517257702</c:v>
                </c:pt>
                <c:pt idx="1843">
                  <c:v>0.63416582345962502</c:v>
                </c:pt>
                <c:pt idx="1844">
                  <c:v>0.63176339864730802</c:v>
                </c:pt>
                <c:pt idx="1845">
                  <c:v>0.62925559282302901</c:v>
                </c:pt>
                <c:pt idx="1846">
                  <c:v>0.62661170959472701</c:v>
                </c:pt>
                <c:pt idx="1847">
                  <c:v>0.62386095523834195</c:v>
                </c:pt>
                <c:pt idx="1848">
                  <c:v>0.62100511789321899</c:v>
                </c:pt>
                <c:pt idx="1849">
                  <c:v>0.61807674169540405</c:v>
                </c:pt>
                <c:pt idx="1850">
                  <c:v>0.61515253782272294</c:v>
                </c:pt>
                <c:pt idx="1851">
                  <c:v>0.612337946891785</c:v>
                </c:pt>
                <c:pt idx="1852">
                  <c:v>0.609569072723389</c:v>
                </c:pt>
                <c:pt idx="1853">
                  <c:v>0.60708552598953203</c:v>
                </c:pt>
                <c:pt idx="1854">
                  <c:v>0.60480362176895097</c:v>
                </c:pt>
                <c:pt idx="1855">
                  <c:v>0.60325038433074996</c:v>
                </c:pt>
                <c:pt idx="1856">
                  <c:v>0.60191953182220503</c:v>
                </c:pt>
                <c:pt idx="1857">
                  <c:v>0.60167247056961104</c:v>
                </c:pt>
                <c:pt idx="1858">
                  <c:v>0.60160446166992199</c:v>
                </c:pt>
                <c:pt idx="1859">
                  <c:v>0.60264676809310902</c:v>
                </c:pt>
                <c:pt idx="1860">
                  <c:v>0.60384142398834195</c:v>
                </c:pt>
                <c:pt idx="1861">
                  <c:v>0.60624057054519698</c:v>
                </c:pt>
                <c:pt idx="1862">
                  <c:v>0.60874611139297496</c:v>
                </c:pt>
                <c:pt idx="1863">
                  <c:v>0.61186808347702004</c:v>
                </c:pt>
                <c:pt idx="1864">
                  <c:v>0.61501467227935802</c:v>
                </c:pt>
                <c:pt idx="1865">
                  <c:v>0.61854344606399503</c:v>
                </c:pt>
                <c:pt idx="1866">
                  <c:v>0.62206131219863903</c:v>
                </c:pt>
                <c:pt idx="1867">
                  <c:v>0.62534880638122603</c:v>
                </c:pt>
                <c:pt idx="1868">
                  <c:v>0.628551244735718</c:v>
                </c:pt>
                <c:pt idx="1869">
                  <c:v>0.63143318891525302</c:v>
                </c:pt>
                <c:pt idx="1870">
                  <c:v>0.634213507175446</c:v>
                </c:pt>
                <c:pt idx="1871">
                  <c:v>0.63630485534668002</c:v>
                </c:pt>
                <c:pt idx="1872">
                  <c:v>0.63816952705383301</c:v>
                </c:pt>
                <c:pt idx="1873">
                  <c:v>0.63950639963150002</c:v>
                </c:pt>
                <c:pt idx="1874">
                  <c:v>0.64061784744262695</c:v>
                </c:pt>
                <c:pt idx="1875">
                  <c:v>0.64128607511520397</c:v>
                </c:pt>
                <c:pt idx="1876">
                  <c:v>0.64170026779174805</c:v>
                </c:pt>
                <c:pt idx="1877">
                  <c:v>0.64172637462616</c:v>
                </c:pt>
                <c:pt idx="1878">
                  <c:v>0.64145922660827603</c:v>
                </c:pt>
                <c:pt idx="1879">
                  <c:v>0.64091557264328003</c:v>
                </c:pt>
                <c:pt idx="1880">
                  <c:v>0.64011132717132602</c:v>
                </c:pt>
                <c:pt idx="1881">
                  <c:v>0.63903087377548196</c:v>
                </c:pt>
                <c:pt idx="1882">
                  <c:v>0.637642562389374</c:v>
                </c:pt>
                <c:pt idx="1883">
                  <c:v>0.63613128662109397</c:v>
                </c:pt>
                <c:pt idx="1884">
                  <c:v>0.63447928428649902</c:v>
                </c:pt>
                <c:pt idx="1885">
                  <c:v>0.63269394636154197</c:v>
                </c:pt>
                <c:pt idx="1886">
                  <c:v>0.63075351715087902</c:v>
                </c:pt>
                <c:pt idx="1887">
                  <c:v>0.62884634733200095</c:v>
                </c:pt>
                <c:pt idx="1888">
                  <c:v>0.62716978788375899</c:v>
                </c:pt>
                <c:pt idx="1889">
                  <c:v>0.62552773952484098</c:v>
                </c:pt>
                <c:pt idx="1890">
                  <c:v>0.62413740158081099</c:v>
                </c:pt>
                <c:pt idx="1891">
                  <c:v>0.62282353639602706</c:v>
                </c:pt>
                <c:pt idx="1892">
                  <c:v>0.62201237678527799</c:v>
                </c:pt>
                <c:pt idx="1893">
                  <c:v>0.62126594781875599</c:v>
                </c:pt>
                <c:pt idx="1894">
                  <c:v>0.62111419439315796</c:v>
                </c:pt>
                <c:pt idx="1895">
                  <c:v>0.62101453542709395</c:v>
                </c:pt>
                <c:pt idx="1896">
                  <c:v>0.62146270275116</c:v>
                </c:pt>
                <c:pt idx="1897">
                  <c:v>0.62194293737411499</c:v>
                </c:pt>
                <c:pt idx="1898">
                  <c:v>0.62280482053756703</c:v>
                </c:pt>
                <c:pt idx="1899">
                  <c:v>0.62368983030319203</c:v>
                </c:pt>
                <c:pt idx="1900">
                  <c:v>0.62485873699188199</c:v>
                </c:pt>
                <c:pt idx="1901">
                  <c:v>0.62604147195815996</c:v>
                </c:pt>
                <c:pt idx="1902">
                  <c:v>0.62745612859725997</c:v>
                </c:pt>
                <c:pt idx="1903">
                  <c:v>0.62889832258224498</c:v>
                </c:pt>
                <c:pt idx="1904">
                  <c:v>0.63031929731368996</c:v>
                </c:pt>
                <c:pt idx="1905">
                  <c:v>0.63173729181289695</c:v>
                </c:pt>
                <c:pt idx="1906">
                  <c:v>0.63320964574813798</c:v>
                </c:pt>
                <c:pt idx="1907">
                  <c:v>0.63470041751861594</c:v>
                </c:pt>
                <c:pt idx="1908">
                  <c:v>0.63618028163909901</c:v>
                </c:pt>
                <c:pt idx="1909">
                  <c:v>0.63766622543335005</c:v>
                </c:pt>
                <c:pt idx="1910">
                  <c:v>0.63913744688034102</c:v>
                </c:pt>
                <c:pt idx="1911">
                  <c:v>0.640616595745087</c:v>
                </c:pt>
                <c:pt idx="1912">
                  <c:v>0.64200812578201305</c:v>
                </c:pt>
                <c:pt idx="1913">
                  <c:v>0.64334851503372203</c:v>
                </c:pt>
                <c:pt idx="1914">
                  <c:v>0.64467251300811801</c:v>
                </c:pt>
                <c:pt idx="1915">
                  <c:v>0.645985066890717</c:v>
                </c:pt>
                <c:pt idx="1916">
                  <c:v>0.647144556045532</c:v>
                </c:pt>
                <c:pt idx="1917">
                  <c:v>0.64819109439849898</c:v>
                </c:pt>
                <c:pt idx="1918">
                  <c:v>0.64917993545532204</c:v>
                </c:pt>
                <c:pt idx="1919">
                  <c:v>0.65012401342392001</c:v>
                </c:pt>
                <c:pt idx="1920">
                  <c:v>0.65096896886825595</c:v>
                </c:pt>
                <c:pt idx="1921">
                  <c:v>0.65170121192932096</c:v>
                </c:pt>
                <c:pt idx="1922">
                  <c:v>0.652357578277588</c:v>
                </c:pt>
                <c:pt idx="1923">
                  <c:v>0.65291368961334195</c:v>
                </c:pt>
                <c:pt idx="1924">
                  <c:v>0.653372943401337</c:v>
                </c:pt>
                <c:pt idx="1925">
                  <c:v>0.653675317764282</c:v>
                </c:pt>
                <c:pt idx="1926">
                  <c:v>0.65391337871551503</c:v>
                </c:pt>
                <c:pt idx="1927">
                  <c:v>0.65403449535369895</c:v>
                </c:pt>
                <c:pt idx="1928">
                  <c:v>0.65407323837280296</c:v>
                </c:pt>
                <c:pt idx="1929">
                  <c:v>0.65393054485321001</c:v>
                </c:pt>
                <c:pt idx="1930">
                  <c:v>0.65374064445495605</c:v>
                </c:pt>
                <c:pt idx="1931">
                  <c:v>0.65344125032424905</c:v>
                </c:pt>
                <c:pt idx="1932">
                  <c:v>0.65309196710586503</c:v>
                </c:pt>
                <c:pt idx="1933">
                  <c:v>0.65260410308837902</c:v>
                </c:pt>
                <c:pt idx="1934">
                  <c:v>0.65205854177474998</c:v>
                </c:pt>
                <c:pt idx="1935">
                  <c:v>0.65130943059921298</c:v>
                </c:pt>
                <c:pt idx="1936">
                  <c:v>0.65055388212204002</c:v>
                </c:pt>
                <c:pt idx="1937">
                  <c:v>0.64982008934020996</c:v>
                </c:pt>
                <c:pt idx="1938">
                  <c:v>0.64904403686523404</c:v>
                </c:pt>
                <c:pt idx="1939">
                  <c:v>0.64805614948272705</c:v>
                </c:pt>
                <c:pt idx="1940">
                  <c:v>0.64705634117126498</c:v>
                </c:pt>
                <c:pt idx="1941">
                  <c:v>0.64608687162399303</c:v>
                </c:pt>
                <c:pt idx="1942">
                  <c:v>0.64509207010269198</c:v>
                </c:pt>
                <c:pt idx="1943">
                  <c:v>0.64394909143447898</c:v>
                </c:pt>
                <c:pt idx="1944">
                  <c:v>0.64279145002365101</c:v>
                </c:pt>
                <c:pt idx="1945">
                  <c:v>0.64180999994277999</c:v>
                </c:pt>
                <c:pt idx="1946">
                  <c:v>0.64081466197967496</c:v>
                </c:pt>
                <c:pt idx="1947">
                  <c:v>0.63985198736190796</c:v>
                </c:pt>
                <c:pt idx="1948">
                  <c:v>0.63887542486190796</c:v>
                </c:pt>
                <c:pt idx="1949">
                  <c:v>0.63813203573226895</c:v>
                </c:pt>
                <c:pt idx="1950">
                  <c:v>0.63738512992858898</c:v>
                </c:pt>
                <c:pt idx="1951">
                  <c:v>0.63681823015213002</c:v>
                </c:pt>
                <c:pt idx="1952">
                  <c:v>0.63625502586364702</c:v>
                </c:pt>
                <c:pt idx="1953">
                  <c:v>0.63582760095596302</c:v>
                </c:pt>
                <c:pt idx="1954">
                  <c:v>0.63540756702423096</c:v>
                </c:pt>
                <c:pt idx="1955">
                  <c:v>0.635065376758575</c:v>
                </c:pt>
                <c:pt idx="1956">
                  <c:v>0.63473027944564797</c:v>
                </c:pt>
                <c:pt idx="1957">
                  <c:v>0.63462394475936901</c:v>
                </c:pt>
                <c:pt idx="1958">
                  <c:v>0.63455593585967995</c:v>
                </c:pt>
                <c:pt idx="1959">
                  <c:v>0.63455009460449197</c:v>
                </c:pt>
                <c:pt idx="1960">
                  <c:v>0.63455718755722001</c:v>
                </c:pt>
                <c:pt idx="1961">
                  <c:v>0.63467544317245495</c:v>
                </c:pt>
                <c:pt idx="1962">
                  <c:v>0.63482248783111594</c:v>
                </c:pt>
                <c:pt idx="1963">
                  <c:v>0.63499015569686901</c:v>
                </c:pt>
                <c:pt idx="1964">
                  <c:v>0.63516551256179798</c:v>
                </c:pt>
                <c:pt idx="1965">
                  <c:v>0.63528043031692505</c:v>
                </c:pt>
                <c:pt idx="1966">
                  <c:v>0.63537663221359297</c:v>
                </c:pt>
                <c:pt idx="1967">
                  <c:v>0.63552194833755504</c:v>
                </c:pt>
                <c:pt idx="1968">
                  <c:v>0.63568782806396495</c:v>
                </c:pt>
                <c:pt idx="1969">
                  <c:v>0.63592016696929898</c:v>
                </c:pt>
                <c:pt idx="1970">
                  <c:v>0.63617992401123002</c:v>
                </c:pt>
                <c:pt idx="1971">
                  <c:v>0.63635092973709095</c:v>
                </c:pt>
                <c:pt idx="1972">
                  <c:v>0.63648444414138805</c:v>
                </c:pt>
                <c:pt idx="1973">
                  <c:v>0.63664001226425204</c:v>
                </c:pt>
                <c:pt idx="1974">
                  <c:v>0.63680368661880504</c:v>
                </c:pt>
                <c:pt idx="1975">
                  <c:v>0.63697874546051003</c:v>
                </c:pt>
                <c:pt idx="1976">
                  <c:v>0.63716173171997104</c:v>
                </c:pt>
                <c:pt idx="1977">
                  <c:v>0.63729685544967696</c:v>
                </c:pt>
                <c:pt idx="1978">
                  <c:v>0.63740062713623002</c:v>
                </c:pt>
                <c:pt idx="1979">
                  <c:v>0.63755190372466997</c:v>
                </c:pt>
                <c:pt idx="1980">
                  <c:v>0.63774019479751598</c:v>
                </c:pt>
                <c:pt idx="1981">
                  <c:v>0.63791036605835005</c:v>
                </c:pt>
                <c:pt idx="1982">
                  <c:v>0.63806593418121305</c:v>
                </c:pt>
                <c:pt idx="1983">
                  <c:v>0.63822317123413097</c:v>
                </c:pt>
                <c:pt idx="1984">
                  <c:v>0.63839417695999101</c:v>
                </c:pt>
                <c:pt idx="1985">
                  <c:v>0.63850051164627097</c:v>
                </c:pt>
                <c:pt idx="1986">
                  <c:v>0.63855725526809703</c:v>
                </c:pt>
                <c:pt idx="1987">
                  <c:v>0.63847565650939897</c:v>
                </c:pt>
                <c:pt idx="1988">
                  <c:v>0.63828170299529996</c:v>
                </c:pt>
                <c:pt idx="1989">
                  <c:v>0.63804453611373901</c:v>
                </c:pt>
                <c:pt idx="1990">
                  <c:v>0.63777619600295998</c:v>
                </c:pt>
                <c:pt idx="1991">
                  <c:v>0.63731384277343806</c:v>
                </c:pt>
                <c:pt idx="1992">
                  <c:v>0.63666045665741</c:v>
                </c:pt>
                <c:pt idx="1993">
                  <c:v>0.63597053289413497</c:v>
                </c:pt>
                <c:pt idx="1994">
                  <c:v>0.63524872064590499</c:v>
                </c:pt>
                <c:pt idx="1995">
                  <c:v>0.63438475131988503</c:v>
                </c:pt>
                <c:pt idx="1996">
                  <c:v>0.63337641954421997</c:v>
                </c:pt>
                <c:pt idx="1997">
                  <c:v>0.63226974010467496</c:v>
                </c:pt>
                <c:pt idx="1998">
                  <c:v>0.63104355335235596</c:v>
                </c:pt>
                <c:pt idx="1999">
                  <c:v>0.62966734170913696</c:v>
                </c:pt>
                <c:pt idx="2000">
                  <c:v>0.62811511754989602</c:v>
                </c:pt>
                <c:pt idx="2001">
                  <c:v>0.62660789489746105</c:v>
                </c:pt>
                <c:pt idx="2002">
                  <c:v>0.62512040138244596</c:v>
                </c:pt>
                <c:pt idx="2003">
                  <c:v>0.62365543842315696</c:v>
                </c:pt>
                <c:pt idx="2004">
                  <c:v>0.622217416763306</c:v>
                </c:pt>
                <c:pt idx="2005">
                  <c:v>0.62080955505371105</c:v>
                </c:pt>
                <c:pt idx="2006">
                  <c:v>0.61942380666732799</c:v>
                </c:pt>
                <c:pt idx="2007">
                  <c:v>0.61802649497985795</c:v>
                </c:pt>
                <c:pt idx="2008">
                  <c:v>0.61661648750305198</c:v>
                </c:pt>
                <c:pt idx="2009">
                  <c:v>0.61530447006225597</c:v>
                </c:pt>
                <c:pt idx="2010">
                  <c:v>0.614144027233124</c:v>
                </c:pt>
                <c:pt idx="2011">
                  <c:v>0.61302024126052901</c:v>
                </c:pt>
                <c:pt idx="2012">
                  <c:v>0.61187380552291903</c:v>
                </c:pt>
                <c:pt idx="2013">
                  <c:v>0.61089950799942005</c:v>
                </c:pt>
                <c:pt idx="2014">
                  <c:v>0.61018055677413896</c:v>
                </c:pt>
                <c:pt idx="2015">
                  <c:v>0.60963642597198497</c:v>
                </c:pt>
                <c:pt idx="2016">
                  <c:v>0.60927146673202504</c:v>
                </c:pt>
                <c:pt idx="2017">
                  <c:v>0.60908126831054699</c:v>
                </c:pt>
                <c:pt idx="2018">
                  <c:v>0.60909831523895297</c:v>
                </c:pt>
                <c:pt idx="2019">
                  <c:v>0.60920667648315396</c:v>
                </c:pt>
                <c:pt idx="2020">
                  <c:v>0.60948377847671498</c:v>
                </c:pt>
                <c:pt idx="2021">
                  <c:v>0.60990464687347401</c:v>
                </c:pt>
                <c:pt idx="2022">
                  <c:v>0.61054217815399203</c:v>
                </c:pt>
                <c:pt idx="2023">
                  <c:v>0.61128038167953502</c:v>
                </c:pt>
                <c:pt idx="2024">
                  <c:v>0.61222624778747603</c:v>
                </c:pt>
                <c:pt idx="2025">
                  <c:v>0.61310172080993697</c:v>
                </c:pt>
                <c:pt idx="2026">
                  <c:v>0.61400854587554898</c:v>
                </c:pt>
                <c:pt idx="2027">
                  <c:v>0.614937424659729</c:v>
                </c:pt>
                <c:pt idx="2028">
                  <c:v>0.61588305234909102</c:v>
                </c:pt>
                <c:pt idx="2029">
                  <c:v>0.61672627925872803</c:v>
                </c:pt>
                <c:pt idx="2030">
                  <c:v>0.61742424964904796</c:v>
                </c:pt>
                <c:pt idx="2031">
                  <c:v>0.61821269989013705</c:v>
                </c:pt>
                <c:pt idx="2032">
                  <c:v>0.61910259723663297</c:v>
                </c:pt>
                <c:pt idx="2033">
                  <c:v>0.61990863084793102</c:v>
                </c:pt>
                <c:pt idx="2034">
                  <c:v>0.62053132057189897</c:v>
                </c:pt>
                <c:pt idx="2035">
                  <c:v>0.62115067243576105</c:v>
                </c:pt>
                <c:pt idx="2036">
                  <c:v>0.62177562713623002</c:v>
                </c:pt>
                <c:pt idx="2037">
                  <c:v>0.62240427732467696</c:v>
                </c:pt>
                <c:pt idx="2038">
                  <c:v>0.62305092811584495</c:v>
                </c:pt>
                <c:pt idx="2039">
                  <c:v>0.62376111745834395</c:v>
                </c:pt>
                <c:pt idx="2040">
                  <c:v>0.62453460693359397</c:v>
                </c:pt>
                <c:pt idx="2041">
                  <c:v>0.62525838613510099</c:v>
                </c:pt>
                <c:pt idx="2042">
                  <c:v>0.62594938278198198</c:v>
                </c:pt>
                <c:pt idx="2043">
                  <c:v>0.62666678428649902</c:v>
                </c:pt>
                <c:pt idx="2044">
                  <c:v>0.62743955850601196</c:v>
                </c:pt>
                <c:pt idx="2045">
                  <c:v>0.62818944454193104</c:v>
                </c:pt>
                <c:pt idx="2046">
                  <c:v>0.62884747982025102</c:v>
                </c:pt>
                <c:pt idx="2047">
                  <c:v>0.62960302829742398</c:v>
                </c:pt>
                <c:pt idx="2048">
                  <c:v>0.63049966096878096</c:v>
                </c:pt>
                <c:pt idx="2049">
                  <c:v>0.63130867481231701</c:v>
                </c:pt>
                <c:pt idx="2050">
                  <c:v>0.63197684288024902</c:v>
                </c:pt>
                <c:pt idx="2051">
                  <c:v>0.63254535198211703</c:v>
                </c:pt>
                <c:pt idx="2052">
                  <c:v>0.63309586048126198</c:v>
                </c:pt>
                <c:pt idx="2053">
                  <c:v>0.63350087404251099</c:v>
                </c:pt>
                <c:pt idx="2054">
                  <c:v>0.63390022516250599</c:v>
                </c:pt>
                <c:pt idx="2055">
                  <c:v>0.63439714908599898</c:v>
                </c:pt>
                <c:pt idx="2056">
                  <c:v>0.63486647605895996</c:v>
                </c:pt>
                <c:pt idx="2057">
                  <c:v>0.63524878025054898</c:v>
                </c:pt>
                <c:pt idx="2058">
                  <c:v>0.63565009832382202</c:v>
                </c:pt>
                <c:pt idx="2059">
                  <c:v>0.63583600521087602</c:v>
                </c:pt>
                <c:pt idx="2060">
                  <c:v>0.63585782051086404</c:v>
                </c:pt>
                <c:pt idx="2061">
                  <c:v>0.63592749834060702</c:v>
                </c:pt>
                <c:pt idx="2062">
                  <c:v>0.63603436946868896</c:v>
                </c:pt>
                <c:pt idx="2063">
                  <c:v>0.63617396354675304</c:v>
                </c:pt>
                <c:pt idx="2064">
                  <c:v>0.63622534275054898</c:v>
                </c:pt>
                <c:pt idx="2065">
                  <c:v>0.63647222518920898</c:v>
                </c:pt>
                <c:pt idx="2066">
                  <c:v>0.63669705390930198</c:v>
                </c:pt>
                <c:pt idx="2067">
                  <c:v>0.63640308380126998</c:v>
                </c:pt>
                <c:pt idx="2068">
                  <c:v>0.63603174686431896</c:v>
                </c:pt>
                <c:pt idx="2069">
                  <c:v>0.63575518131256104</c:v>
                </c:pt>
                <c:pt idx="2070">
                  <c:v>0.63547819852829002</c:v>
                </c:pt>
                <c:pt idx="2071">
                  <c:v>0.63515388965606701</c:v>
                </c:pt>
                <c:pt idx="2072">
                  <c:v>0.634912610054016</c:v>
                </c:pt>
                <c:pt idx="2073">
                  <c:v>0.63467180728912398</c:v>
                </c:pt>
                <c:pt idx="2074">
                  <c:v>0.63441264629364003</c:v>
                </c:pt>
                <c:pt idx="2075">
                  <c:v>0.63401699066162098</c:v>
                </c:pt>
                <c:pt idx="2076">
                  <c:v>0.63347518444061302</c:v>
                </c:pt>
                <c:pt idx="2077">
                  <c:v>0.63285356760025002</c:v>
                </c:pt>
                <c:pt idx="2078">
                  <c:v>0.63218140602111805</c:v>
                </c:pt>
                <c:pt idx="2079">
                  <c:v>0.63152825832366899</c:v>
                </c:pt>
                <c:pt idx="2080">
                  <c:v>0.63084036111831698</c:v>
                </c:pt>
                <c:pt idx="2081">
                  <c:v>0.63001966476440396</c:v>
                </c:pt>
                <c:pt idx="2082">
                  <c:v>0.62919616699218806</c:v>
                </c:pt>
                <c:pt idx="2083">
                  <c:v>0.62847715616226196</c:v>
                </c:pt>
                <c:pt idx="2084">
                  <c:v>0.62785649299621604</c:v>
                </c:pt>
                <c:pt idx="2085">
                  <c:v>0.62724608182907104</c:v>
                </c:pt>
                <c:pt idx="2086">
                  <c:v>0.62639445066452004</c:v>
                </c:pt>
                <c:pt idx="2087">
                  <c:v>0.62533408403396595</c:v>
                </c:pt>
                <c:pt idx="2088">
                  <c:v>0.62443083524704002</c:v>
                </c:pt>
                <c:pt idx="2089">
                  <c:v>0.62380802631378196</c:v>
                </c:pt>
                <c:pt idx="2090">
                  <c:v>0.62308734655380205</c:v>
                </c:pt>
                <c:pt idx="2091">
                  <c:v>0.62206339836120605</c:v>
                </c:pt>
                <c:pt idx="2092">
                  <c:v>0.62113589048385598</c:v>
                </c:pt>
                <c:pt idx="2093">
                  <c:v>0.62048482894897505</c:v>
                </c:pt>
                <c:pt idx="2094">
                  <c:v>0.61976045370101895</c:v>
                </c:pt>
                <c:pt idx="2095">
                  <c:v>0.61894589662551902</c:v>
                </c:pt>
                <c:pt idx="2096">
                  <c:v>0.61803680658340499</c:v>
                </c:pt>
                <c:pt idx="2097">
                  <c:v>0.61703521013259899</c:v>
                </c:pt>
                <c:pt idx="2098">
                  <c:v>0.61615759134292603</c:v>
                </c:pt>
                <c:pt idx="2099">
                  <c:v>0.61557227373123202</c:v>
                </c:pt>
                <c:pt idx="2100">
                  <c:v>0.61495345830917403</c:v>
                </c:pt>
                <c:pt idx="2101">
                  <c:v>0.61422038078308105</c:v>
                </c:pt>
                <c:pt idx="2102">
                  <c:v>0.613542079925537</c:v>
                </c:pt>
                <c:pt idx="2103">
                  <c:v>0.61277806758880604</c:v>
                </c:pt>
                <c:pt idx="2104">
                  <c:v>0.61224800348281905</c:v>
                </c:pt>
                <c:pt idx="2105">
                  <c:v>0.61177909374237105</c:v>
                </c:pt>
                <c:pt idx="2106">
                  <c:v>0.61108571290969804</c:v>
                </c:pt>
                <c:pt idx="2107">
                  <c:v>0.61054986715316795</c:v>
                </c:pt>
                <c:pt idx="2108">
                  <c:v>0.60995161533355702</c:v>
                </c:pt>
                <c:pt idx="2109">
                  <c:v>0.60955888032913197</c:v>
                </c:pt>
                <c:pt idx="2110">
                  <c:v>0.60918933153152499</c:v>
                </c:pt>
                <c:pt idx="2111">
                  <c:v>0.60828012228012096</c:v>
                </c:pt>
                <c:pt idx="2112">
                  <c:v>0.60754460096359297</c:v>
                </c:pt>
                <c:pt idx="2113">
                  <c:v>0.607136011123657</c:v>
                </c:pt>
                <c:pt idx="2114">
                  <c:v>0.60643047094345104</c:v>
                </c:pt>
                <c:pt idx="2115">
                  <c:v>0.60558378696441695</c:v>
                </c:pt>
                <c:pt idx="2116">
                  <c:v>0.60467135906219505</c:v>
                </c:pt>
                <c:pt idx="2117">
                  <c:v>0.60366809368133501</c:v>
                </c:pt>
                <c:pt idx="2118">
                  <c:v>0.60319858789444003</c:v>
                </c:pt>
                <c:pt idx="2119">
                  <c:v>0.60286545753479004</c:v>
                </c:pt>
                <c:pt idx="2120">
                  <c:v>0.60203188657760598</c:v>
                </c:pt>
                <c:pt idx="2121">
                  <c:v>0.60154664516448997</c:v>
                </c:pt>
                <c:pt idx="2122">
                  <c:v>0.60115677118301403</c:v>
                </c:pt>
                <c:pt idx="2123">
                  <c:v>0.60040819644928001</c:v>
                </c:pt>
                <c:pt idx="2124">
                  <c:v>0.60005247592926003</c:v>
                </c:pt>
                <c:pt idx="2125">
                  <c:v>0.60011947154998802</c:v>
                </c:pt>
                <c:pt idx="2126">
                  <c:v>0.59966903924942005</c:v>
                </c:pt>
                <c:pt idx="2127">
                  <c:v>0.59895640611648604</c:v>
                </c:pt>
                <c:pt idx="2128">
                  <c:v>0.59876495599746704</c:v>
                </c:pt>
                <c:pt idx="2129">
                  <c:v>0.59880578517913796</c:v>
                </c:pt>
                <c:pt idx="2130">
                  <c:v>0.59787088632583596</c:v>
                </c:pt>
                <c:pt idx="2131">
                  <c:v>0.59658688306808505</c:v>
                </c:pt>
                <c:pt idx="2132">
                  <c:v>0.59591877460479703</c:v>
                </c:pt>
                <c:pt idx="2133">
                  <c:v>0.59533631801605202</c:v>
                </c:pt>
                <c:pt idx="2134">
                  <c:v>0.59495049715042103</c:v>
                </c:pt>
                <c:pt idx="2135">
                  <c:v>0.59504967927932695</c:v>
                </c:pt>
                <c:pt idx="2136">
                  <c:v>0.59452974796295199</c:v>
                </c:pt>
                <c:pt idx="2137">
                  <c:v>0.59360164403915405</c:v>
                </c:pt>
                <c:pt idx="2138">
                  <c:v>0.59284466505050704</c:v>
                </c:pt>
                <c:pt idx="2139">
                  <c:v>0.59078884124755904</c:v>
                </c:pt>
                <c:pt idx="2140">
                  <c:v>0.58895486593246504</c:v>
                </c:pt>
                <c:pt idx="2141">
                  <c:v>0.58796185255050704</c:v>
                </c:pt>
                <c:pt idx="2142">
                  <c:v>0.58767408132553101</c:v>
                </c:pt>
                <c:pt idx="2143">
                  <c:v>0.58873462677001998</c:v>
                </c:pt>
                <c:pt idx="2144">
                  <c:v>0.58890521526336703</c:v>
                </c:pt>
                <c:pt idx="2145">
                  <c:v>0.58998978137970004</c:v>
                </c:pt>
                <c:pt idx="2146">
                  <c:v>0.591086685657501</c:v>
                </c:pt>
                <c:pt idx="2147">
                  <c:v>0.59013837575912498</c:v>
                </c:pt>
                <c:pt idx="2148">
                  <c:v>0.58903068304061901</c:v>
                </c:pt>
                <c:pt idx="2149">
                  <c:v>0.58924216032028198</c:v>
                </c:pt>
                <c:pt idx="2150">
                  <c:v>0.59125000238418601</c:v>
                </c:pt>
              </c:numCache>
            </c:numRef>
          </c:yVal>
          <c:smooth val="0"/>
          <c:extLst>
            <c:ext xmlns:c16="http://schemas.microsoft.com/office/drawing/2014/chart" uri="{C3380CC4-5D6E-409C-BE32-E72D297353CC}">
              <c16:uniqueId val="{00000000-0458-4BBA-B371-9A5054E2BE64}"/>
            </c:ext>
          </c:extLst>
        </c:ser>
        <c:ser>
          <c:idx val="1"/>
          <c:order val="1"/>
          <c:tx>
            <c:strRef>
              <c:f>'Kln+Tur'!$C$1</c:f>
              <c:strCache>
                <c:ptCount val="1"/>
                <c:pt idx="0">
                  <c:v>K-T 80:20</c:v>
                </c:pt>
              </c:strCache>
            </c:strRef>
          </c:tx>
          <c:spPr>
            <a:ln w="19050" cap="rnd">
              <a:solidFill>
                <a:schemeClr val="accent2"/>
              </a:solidFill>
              <a:round/>
            </a:ln>
            <a:effectLst/>
          </c:spPr>
          <c:marker>
            <c:symbol val="none"/>
          </c:marker>
          <c:xVal>
            <c:numRef>
              <c:f>'Kln+Tur'!$A$2:$A$2154</c:f>
              <c:numCache>
                <c:formatCode>General</c:formatCode>
                <c:ptCount val="2153"/>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Kln+Tur'!$C$2:$C$2154</c:f>
              <c:numCache>
                <c:formatCode>0.00000</c:formatCode>
                <c:ptCount val="2153"/>
                <c:pt idx="0">
                  <c:v>0.54681122303009</c:v>
                </c:pt>
                <c:pt idx="1">
                  <c:v>0.54384022951126099</c:v>
                </c:pt>
                <c:pt idx="2">
                  <c:v>0.53336983919143699</c:v>
                </c:pt>
                <c:pt idx="3">
                  <c:v>0.54159933328628496</c:v>
                </c:pt>
                <c:pt idx="4">
                  <c:v>0.54099857807159402</c:v>
                </c:pt>
                <c:pt idx="5">
                  <c:v>0.53689098358154297</c:v>
                </c:pt>
                <c:pt idx="6">
                  <c:v>0.53482550382614102</c:v>
                </c:pt>
                <c:pt idx="7">
                  <c:v>0.54263836145401001</c:v>
                </c:pt>
                <c:pt idx="8">
                  <c:v>0.54602009057998702</c:v>
                </c:pt>
                <c:pt idx="9">
                  <c:v>0.53808909654617298</c:v>
                </c:pt>
                <c:pt idx="10">
                  <c:v>0.53451889753341697</c:v>
                </c:pt>
                <c:pt idx="11">
                  <c:v>0.535577833652496</c:v>
                </c:pt>
                <c:pt idx="12">
                  <c:v>0.54053908586502097</c:v>
                </c:pt>
                <c:pt idx="13">
                  <c:v>0.54165124893188499</c:v>
                </c:pt>
                <c:pt idx="14">
                  <c:v>0.53868550062179599</c:v>
                </c:pt>
                <c:pt idx="15">
                  <c:v>0.53682732582092296</c:v>
                </c:pt>
                <c:pt idx="16">
                  <c:v>0.54834049940109297</c:v>
                </c:pt>
                <c:pt idx="17">
                  <c:v>0.54828256368637096</c:v>
                </c:pt>
                <c:pt idx="18">
                  <c:v>0.54420584440231301</c:v>
                </c:pt>
                <c:pt idx="19">
                  <c:v>0.539106905460358</c:v>
                </c:pt>
                <c:pt idx="20">
                  <c:v>0.54616576433181796</c:v>
                </c:pt>
                <c:pt idx="21">
                  <c:v>0.55159294605255105</c:v>
                </c:pt>
                <c:pt idx="22">
                  <c:v>0.55360317230224598</c:v>
                </c:pt>
                <c:pt idx="23">
                  <c:v>0.54767322540283203</c:v>
                </c:pt>
                <c:pt idx="24">
                  <c:v>0.54840475320815996</c:v>
                </c:pt>
                <c:pt idx="25">
                  <c:v>0.55150038003921498</c:v>
                </c:pt>
                <c:pt idx="26">
                  <c:v>0.54575818777084395</c:v>
                </c:pt>
                <c:pt idx="27">
                  <c:v>0.54490935802459695</c:v>
                </c:pt>
                <c:pt idx="28">
                  <c:v>0.54655700922012296</c:v>
                </c:pt>
                <c:pt idx="29">
                  <c:v>0.55001813173294101</c:v>
                </c:pt>
                <c:pt idx="30">
                  <c:v>0.55045253038406405</c:v>
                </c:pt>
                <c:pt idx="31">
                  <c:v>0.54973131418228105</c:v>
                </c:pt>
                <c:pt idx="32">
                  <c:v>0.54819434881210305</c:v>
                </c:pt>
                <c:pt idx="33">
                  <c:v>0.55016237497329701</c:v>
                </c:pt>
                <c:pt idx="34">
                  <c:v>0.55132746696472201</c:v>
                </c:pt>
                <c:pt idx="35">
                  <c:v>0.55203676223754905</c:v>
                </c:pt>
                <c:pt idx="36">
                  <c:v>0.55351692438125599</c:v>
                </c:pt>
                <c:pt idx="37">
                  <c:v>0.55558562278747603</c:v>
                </c:pt>
                <c:pt idx="38">
                  <c:v>0.55662006139755205</c:v>
                </c:pt>
                <c:pt idx="39">
                  <c:v>0.55445480346679699</c:v>
                </c:pt>
                <c:pt idx="40">
                  <c:v>0.55519431829452504</c:v>
                </c:pt>
                <c:pt idx="41">
                  <c:v>0.55693644285202004</c:v>
                </c:pt>
                <c:pt idx="42">
                  <c:v>0.55932784080505404</c:v>
                </c:pt>
                <c:pt idx="43">
                  <c:v>0.55814951658248901</c:v>
                </c:pt>
                <c:pt idx="44">
                  <c:v>0.55895370244979903</c:v>
                </c:pt>
                <c:pt idx="45">
                  <c:v>0.56113910675048795</c:v>
                </c:pt>
                <c:pt idx="46">
                  <c:v>0.56098538637161299</c:v>
                </c:pt>
                <c:pt idx="47">
                  <c:v>0.56032425165176403</c:v>
                </c:pt>
                <c:pt idx="48">
                  <c:v>0.56017774343490601</c:v>
                </c:pt>
                <c:pt idx="49">
                  <c:v>0.56230109930038497</c:v>
                </c:pt>
                <c:pt idx="50">
                  <c:v>0.56297194957733199</c:v>
                </c:pt>
                <c:pt idx="51">
                  <c:v>0.56299418210983299</c:v>
                </c:pt>
                <c:pt idx="52">
                  <c:v>0.56255745887756303</c:v>
                </c:pt>
                <c:pt idx="53">
                  <c:v>0.56472647190094005</c:v>
                </c:pt>
                <c:pt idx="54">
                  <c:v>0.56584048271179199</c:v>
                </c:pt>
                <c:pt idx="55">
                  <c:v>0.56579631567001298</c:v>
                </c:pt>
                <c:pt idx="56">
                  <c:v>0.56562530994415305</c:v>
                </c:pt>
                <c:pt idx="57">
                  <c:v>0.565954089164734</c:v>
                </c:pt>
                <c:pt idx="58">
                  <c:v>0.56656271219253496</c:v>
                </c:pt>
                <c:pt idx="59">
                  <c:v>0.56725293397903398</c:v>
                </c:pt>
                <c:pt idx="60">
                  <c:v>0.56789636611938499</c:v>
                </c:pt>
                <c:pt idx="61">
                  <c:v>0.56876844167709395</c:v>
                </c:pt>
                <c:pt idx="62">
                  <c:v>0.57011699676513705</c:v>
                </c:pt>
                <c:pt idx="63">
                  <c:v>0.56977778673171997</c:v>
                </c:pt>
                <c:pt idx="64">
                  <c:v>0.56982320547103904</c:v>
                </c:pt>
                <c:pt idx="65">
                  <c:v>0.57050067186355602</c:v>
                </c:pt>
                <c:pt idx="66">
                  <c:v>0.571952044963837</c:v>
                </c:pt>
                <c:pt idx="67">
                  <c:v>0.57252985239028897</c:v>
                </c:pt>
                <c:pt idx="68">
                  <c:v>0.57260584831237804</c:v>
                </c:pt>
                <c:pt idx="69">
                  <c:v>0.57288205623626698</c:v>
                </c:pt>
                <c:pt idx="70">
                  <c:v>0.57343423366546598</c:v>
                </c:pt>
                <c:pt idx="71">
                  <c:v>0.57391297817230202</c:v>
                </c:pt>
                <c:pt idx="72">
                  <c:v>0.57402628660202004</c:v>
                </c:pt>
                <c:pt idx="73">
                  <c:v>0.57431811094284102</c:v>
                </c:pt>
                <c:pt idx="74">
                  <c:v>0.57512670755386397</c:v>
                </c:pt>
                <c:pt idx="75">
                  <c:v>0.57654970884323098</c:v>
                </c:pt>
                <c:pt idx="76">
                  <c:v>0.57666683197021495</c:v>
                </c:pt>
                <c:pt idx="77">
                  <c:v>0.57716685533523604</c:v>
                </c:pt>
                <c:pt idx="78">
                  <c:v>0.57794290781021096</c:v>
                </c:pt>
                <c:pt idx="79">
                  <c:v>0.57866007089614901</c:v>
                </c:pt>
                <c:pt idx="80">
                  <c:v>0.57903975248336803</c:v>
                </c:pt>
                <c:pt idx="81">
                  <c:v>0.57929247617721602</c:v>
                </c:pt>
                <c:pt idx="82">
                  <c:v>0.57958656549453702</c:v>
                </c:pt>
                <c:pt idx="83">
                  <c:v>0.58066463470458995</c:v>
                </c:pt>
                <c:pt idx="84">
                  <c:v>0.58146506547927901</c:v>
                </c:pt>
                <c:pt idx="85">
                  <c:v>0.58164513111114502</c:v>
                </c:pt>
                <c:pt idx="86">
                  <c:v>0.58260703086853005</c:v>
                </c:pt>
                <c:pt idx="87">
                  <c:v>0.58335947990417503</c:v>
                </c:pt>
                <c:pt idx="88">
                  <c:v>0.58391135931015004</c:v>
                </c:pt>
                <c:pt idx="89">
                  <c:v>0.584528028964996</c:v>
                </c:pt>
                <c:pt idx="90">
                  <c:v>0.58522301912307695</c:v>
                </c:pt>
                <c:pt idx="91">
                  <c:v>0.58598619699478105</c:v>
                </c:pt>
                <c:pt idx="92">
                  <c:v>0.58685880899429299</c:v>
                </c:pt>
                <c:pt idx="93">
                  <c:v>0.58720231056213401</c:v>
                </c:pt>
                <c:pt idx="94">
                  <c:v>0.58754259347915605</c:v>
                </c:pt>
                <c:pt idx="95">
                  <c:v>0.58810234069824197</c:v>
                </c:pt>
                <c:pt idx="96">
                  <c:v>0.58839088678359996</c:v>
                </c:pt>
                <c:pt idx="97">
                  <c:v>0.58897912502288796</c:v>
                </c:pt>
                <c:pt idx="98">
                  <c:v>0.58983367681503296</c:v>
                </c:pt>
                <c:pt idx="99">
                  <c:v>0.59004318714141801</c:v>
                </c:pt>
                <c:pt idx="100">
                  <c:v>0.59054756164550803</c:v>
                </c:pt>
                <c:pt idx="101">
                  <c:v>0.591228008270264</c:v>
                </c:pt>
                <c:pt idx="102">
                  <c:v>0.59195607900619496</c:v>
                </c:pt>
                <c:pt idx="103">
                  <c:v>0.59262871742248502</c:v>
                </c:pt>
                <c:pt idx="104">
                  <c:v>0.59323984384536699</c:v>
                </c:pt>
                <c:pt idx="105">
                  <c:v>0.59377050399780296</c:v>
                </c:pt>
                <c:pt idx="106">
                  <c:v>0.59386485815048196</c:v>
                </c:pt>
                <c:pt idx="107">
                  <c:v>0.59421151876449596</c:v>
                </c:pt>
                <c:pt idx="108">
                  <c:v>0.59488856792449996</c:v>
                </c:pt>
                <c:pt idx="109">
                  <c:v>0.59534013271331798</c:v>
                </c:pt>
                <c:pt idx="110">
                  <c:v>0.59574335813522294</c:v>
                </c:pt>
                <c:pt idx="111">
                  <c:v>0.59609603881835904</c:v>
                </c:pt>
                <c:pt idx="112">
                  <c:v>0.596355199813843</c:v>
                </c:pt>
                <c:pt idx="113">
                  <c:v>0.59700846672058105</c:v>
                </c:pt>
                <c:pt idx="114">
                  <c:v>0.59763455390930198</c:v>
                </c:pt>
                <c:pt idx="115">
                  <c:v>0.59789162874221802</c:v>
                </c:pt>
                <c:pt idx="116">
                  <c:v>0.59863007068634</c:v>
                </c:pt>
                <c:pt idx="117">
                  <c:v>0.59912532567977905</c:v>
                </c:pt>
                <c:pt idx="118">
                  <c:v>0.59921950101852395</c:v>
                </c:pt>
                <c:pt idx="119">
                  <c:v>0.59963005781173695</c:v>
                </c:pt>
                <c:pt idx="120">
                  <c:v>0.60027855634689298</c:v>
                </c:pt>
                <c:pt idx="121">
                  <c:v>0.60101979970931996</c:v>
                </c:pt>
                <c:pt idx="122">
                  <c:v>0.601224064826965</c:v>
                </c:pt>
                <c:pt idx="123">
                  <c:v>0.60150271654128995</c:v>
                </c:pt>
                <c:pt idx="124">
                  <c:v>0.60186672210693404</c:v>
                </c:pt>
                <c:pt idx="125">
                  <c:v>0.60238766670227095</c:v>
                </c:pt>
                <c:pt idx="126">
                  <c:v>0.60304999351501498</c:v>
                </c:pt>
                <c:pt idx="127">
                  <c:v>0.60353213548660301</c:v>
                </c:pt>
                <c:pt idx="128">
                  <c:v>0.60372197628021196</c:v>
                </c:pt>
                <c:pt idx="129">
                  <c:v>0.60433661937713601</c:v>
                </c:pt>
                <c:pt idx="130">
                  <c:v>0.60486066341400102</c:v>
                </c:pt>
                <c:pt idx="131">
                  <c:v>0.60530847311019897</c:v>
                </c:pt>
                <c:pt idx="132">
                  <c:v>0.60588294267654397</c:v>
                </c:pt>
                <c:pt idx="133">
                  <c:v>0.60649466514587402</c:v>
                </c:pt>
                <c:pt idx="134">
                  <c:v>0.60707116127014205</c:v>
                </c:pt>
                <c:pt idx="135">
                  <c:v>0.607494056224823</c:v>
                </c:pt>
                <c:pt idx="136">
                  <c:v>0.60781198740005504</c:v>
                </c:pt>
                <c:pt idx="137">
                  <c:v>0.60824227333068803</c:v>
                </c:pt>
                <c:pt idx="138">
                  <c:v>0.60891044139862105</c:v>
                </c:pt>
                <c:pt idx="139">
                  <c:v>0.60952216386795</c:v>
                </c:pt>
                <c:pt idx="140">
                  <c:v>0.61015945672988903</c:v>
                </c:pt>
                <c:pt idx="141">
                  <c:v>0.61082547903060902</c:v>
                </c:pt>
                <c:pt idx="142">
                  <c:v>0.61151421070098899</c:v>
                </c:pt>
                <c:pt idx="143">
                  <c:v>0.61205339431762695</c:v>
                </c:pt>
                <c:pt idx="144">
                  <c:v>0.61251789331436202</c:v>
                </c:pt>
                <c:pt idx="145">
                  <c:v>0.61302936077117898</c:v>
                </c:pt>
                <c:pt idx="146">
                  <c:v>0.61373555660247803</c:v>
                </c:pt>
                <c:pt idx="147">
                  <c:v>0.61445450782775901</c:v>
                </c:pt>
                <c:pt idx="148">
                  <c:v>0.61509531736373901</c:v>
                </c:pt>
                <c:pt idx="149">
                  <c:v>0.61582279205322299</c:v>
                </c:pt>
                <c:pt idx="150">
                  <c:v>0.61644780635833696</c:v>
                </c:pt>
                <c:pt idx="151">
                  <c:v>0.61695945262908902</c:v>
                </c:pt>
                <c:pt idx="152">
                  <c:v>0.61776787042617798</c:v>
                </c:pt>
                <c:pt idx="153">
                  <c:v>0.618391454219818</c:v>
                </c:pt>
                <c:pt idx="154">
                  <c:v>0.61891692876815796</c:v>
                </c:pt>
                <c:pt idx="155">
                  <c:v>0.61955654621124301</c:v>
                </c:pt>
                <c:pt idx="156">
                  <c:v>0.62022554874420199</c:v>
                </c:pt>
                <c:pt idx="157">
                  <c:v>0.62086641788482699</c:v>
                </c:pt>
                <c:pt idx="158">
                  <c:v>0.62143343687057495</c:v>
                </c:pt>
                <c:pt idx="159">
                  <c:v>0.62219601869583097</c:v>
                </c:pt>
                <c:pt idx="160">
                  <c:v>0.62289357185363803</c:v>
                </c:pt>
                <c:pt idx="161">
                  <c:v>0.62347316741943404</c:v>
                </c:pt>
                <c:pt idx="162">
                  <c:v>0.62397330999374401</c:v>
                </c:pt>
                <c:pt idx="163">
                  <c:v>0.624639272689819</c:v>
                </c:pt>
                <c:pt idx="164">
                  <c:v>0.62539684772491499</c:v>
                </c:pt>
                <c:pt idx="165">
                  <c:v>0.62595844268798795</c:v>
                </c:pt>
                <c:pt idx="166">
                  <c:v>0.62659448385238603</c:v>
                </c:pt>
                <c:pt idx="167">
                  <c:v>0.62727415561676003</c:v>
                </c:pt>
                <c:pt idx="168">
                  <c:v>0.62800371646881104</c:v>
                </c:pt>
                <c:pt idx="169">
                  <c:v>0.62862253189086903</c:v>
                </c:pt>
                <c:pt idx="170">
                  <c:v>0.62922793626785301</c:v>
                </c:pt>
                <c:pt idx="171">
                  <c:v>0.62984997034072898</c:v>
                </c:pt>
                <c:pt idx="172">
                  <c:v>0.63070029020309404</c:v>
                </c:pt>
                <c:pt idx="173">
                  <c:v>0.631422460079193</c:v>
                </c:pt>
                <c:pt idx="174">
                  <c:v>0.63204050064086903</c:v>
                </c:pt>
                <c:pt idx="175">
                  <c:v>0.63277447223663297</c:v>
                </c:pt>
                <c:pt idx="176">
                  <c:v>0.63346809148788497</c:v>
                </c:pt>
                <c:pt idx="177">
                  <c:v>0.63415759801864602</c:v>
                </c:pt>
                <c:pt idx="178">
                  <c:v>0.63491326570510898</c:v>
                </c:pt>
                <c:pt idx="179">
                  <c:v>0.63567495346069303</c:v>
                </c:pt>
                <c:pt idx="180">
                  <c:v>0.636435687541962</c:v>
                </c:pt>
                <c:pt idx="181">
                  <c:v>0.63720035552978505</c:v>
                </c:pt>
                <c:pt idx="182">
                  <c:v>0.63803094625473</c:v>
                </c:pt>
                <c:pt idx="183">
                  <c:v>0.63880640268325795</c:v>
                </c:pt>
                <c:pt idx="184">
                  <c:v>0.63953292369842496</c:v>
                </c:pt>
                <c:pt idx="185">
                  <c:v>0.64040082693099998</c:v>
                </c:pt>
                <c:pt idx="186">
                  <c:v>0.64123934507369995</c:v>
                </c:pt>
                <c:pt idx="187">
                  <c:v>0.64209109544753995</c:v>
                </c:pt>
                <c:pt idx="188">
                  <c:v>0.64307367801666304</c:v>
                </c:pt>
                <c:pt idx="189">
                  <c:v>0.64399349689483598</c:v>
                </c:pt>
                <c:pt idx="190">
                  <c:v>0.64486807584762595</c:v>
                </c:pt>
                <c:pt idx="191">
                  <c:v>0.64569860696792603</c:v>
                </c:pt>
                <c:pt idx="192">
                  <c:v>0.64675039052963301</c:v>
                </c:pt>
                <c:pt idx="193">
                  <c:v>0.64779156446456898</c:v>
                </c:pt>
                <c:pt idx="194">
                  <c:v>0.64879477024078402</c:v>
                </c:pt>
                <c:pt idx="195">
                  <c:v>0.649827480316162</c:v>
                </c:pt>
                <c:pt idx="196">
                  <c:v>0.65088933706283603</c:v>
                </c:pt>
                <c:pt idx="197">
                  <c:v>0.65198153257369995</c:v>
                </c:pt>
                <c:pt idx="198">
                  <c:v>0.65314537286758401</c:v>
                </c:pt>
                <c:pt idx="199">
                  <c:v>0.65420788526535001</c:v>
                </c:pt>
                <c:pt idx="200">
                  <c:v>0.65528351068496704</c:v>
                </c:pt>
                <c:pt idx="201">
                  <c:v>0.65648204088211104</c:v>
                </c:pt>
                <c:pt idx="202">
                  <c:v>0.65771842002868697</c:v>
                </c:pt>
                <c:pt idx="203">
                  <c:v>0.65899151563644398</c:v>
                </c:pt>
                <c:pt idx="204">
                  <c:v>0.66030734777450595</c:v>
                </c:pt>
                <c:pt idx="205">
                  <c:v>0.66161251068115201</c:v>
                </c:pt>
                <c:pt idx="206">
                  <c:v>0.66291040182113603</c:v>
                </c:pt>
                <c:pt idx="207">
                  <c:v>0.664204120635986</c:v>
                </c:pt>
                <c:pt idx="208">
                  <c:v>0.66551452875137296</c:v>
                </c:pt>
                <c:pt idx="209">
                  <c:v>0.66688060760498002</c:v>
                </c:pt>
                <c:pt idx="210">
                  <c:v>0.66827368736267101</c:v>
                </c:pt>
                <c:pt idx="211">
                  <c:v>0.66968506574630704</c:v>
                </c:pt>
                <c:pt idx="212">
                  <c:v>0.67115151882171598</c:v>
                </c:pt>
                <c:pt idx="213">
                  <c:v>0.67259544134140004</c:v>
                </c:pt>
                <c:pt idx="214">
                  <c:v>0.67399245500564597</c:v>
                </c:pt>
                <c:pt idx="215">
                  <c:v>0.67546951770782504</c:v>
                </c:pt>
                <c:pt idx="216">
                  <c:v>0.67689150571823098</c:v>
                </c:pt>
                <c:pt idx="217">
                  <c:v>0.67826557159423795</c:v>
                </c:pt>
                <c:pt idx="218">
                  <c:v>0.67966091632842995</c:v>
                </c:pt>
                <c:pt idx="219">
                  <c:v>0.68108469247818004</c:v>
                </c:pt>
                <c:pt idx="220">
                  <c:v>0.68252485990524303</c:v>
                </c:pt>
                <c:pt idx="221">
                  <c:v>0.68397980928420998</c:v>
                </c:pt>
                <c:pt idx="222">
                  <c:v>0.68536007404327404</c:v>
                </c:pt>
                <c:pt idx="223">
                  <c:v>0.68671500682830799</c:v>
                </c:pt>
                <c:pt idx="224">
                  <c:v>0.68806141614913896</c:v>
                </c:pt>
                <c:pt idx="225">
                  <c:v>0.68939673900604204</c:v>
                </c:pt>
                <c:pt idx="226">
                  <c:v>0.69074892997741699</c:v>
                </c:pt>
                <c:pt idx="227">
                  <c:v>0.69210970401763905</c:v>
                </c:pt>
                <c:pt idx="228">
                  <c:v>0.69335061311721802</c:v>
                </c:pt>
                <c:pt idx="229">
                  <c:v>0.69455438852310203</c:v>
                </c:pt>
                <c:pt idx="230">
                  <c:v>0.69576090574264504</c:v>
                </c:pt>
                <c:pt idx="231">
                  <c:v>0.69706797599792503</c:v>
                </c:pt>
                <c:pt idx="232">
                  <c:v>0.69823366403579701</c:v>
                </c:pt>
                <c:pt idx="233">
                  <c:v>0.69937932491302501</c:v>
                </c:pt>
                <c:pt idx="234">
                  <c:v>0.70057189464569103</c:v>
                </c:pt>
                <c:pt idx="235">
                  <c:v>0.70172244310378995</c:v>
                </c:pt>
                <c:pt idx="236">
                  <c:v>0.70280551910400402</c:v>
                </c:pt>
                <c:pt idx="237">
                  <c:v>0.70381754636764504</c:v>
                </c:pt>
                <c:pt idx="238">
                  <c:v>0.70480036735534701</c:v>
                </c:pt>
                <c:pt idx="239">
                  <c:v>0.70580172538757302</c:v>
                </c:pt>
                <c:pt idx="240">
                  <c:v>0.706787109375</c:v>
                </c:pt>
                <c:pt idx="241">
                  <c:v>0.70763802528381303</c:v>
                </c:pt>
                <c:pt idx="242">
                  <c:v>0.70852017402648904</c:v>
                </c:pt>
                <c:pt idx="243">
                  <c:v>0.70937776565551802</c:v>
                </c:pt>
                <c:pt idx="244">
                  <c:v>0.71015268564224199</c:v>
                </c:pt>
                <c:pt idx="245">
                  <c:v>0.71094053983688399</c:v>
                </c:pt>
                <c:pt idx="246">
                  <c:v>0.71170133352279696</c:v>
                </c:pt>
                <c:pt idx="247">
                  <c:v>0.712424635887146</c:v>
                </c:pt>
                <c:pt idx="248">
                  <c:v>0.71323317289352395</c:v>
                </c:pt>
                <c:pt idx="249">
                  <c:v>0.71395069360732999</c:v>
                </c:pt>
                <c:pt idx="250">
                  <c:v>0.71461105346679699</c:v>
                </c:pt>
                <c:pt idx="251">
                  <c:v>0.71534764766693104</c:v>
                </c:pt>
                <c:pt idx="252">
                  <c:v>0.71602630615234397</c:v>
                </c:pt>
                <c:pt idx="253">
                  <c:v>0.71665400266647294</c:v>
                </c:pt>
                <c:pt idx="254">
                  <c:v>0.71721231937408403</c:v>
                </c:pt>
                <c:pt idx="255">
                  <c:v>0.71767562627792403</c:v>
                </c:pt>
                <c:pt idx="256">
                  <c:v>0.71815657615661599</c:v>
                </c:pt>
                <c:pt idx="257">
                  <c:v>0.71869385242462203</c:v>
                </c:pt>
                <c:pt idx="258">
                  <c:v>0.71914446353912398</c:v>
                </c:pt>
                <c:pt idx="259">
                  <c:v>0.71966761350631703</c:v>
                </c:pt>
                <c:pt idx="260">
                  <c:v>0.72025841474533103</c:v>
                </c:pt>
                <c:pt idx="261">
                  <c:v>0.72085183858871504</c:v>
                </c:pt>
                <c:pt idx="262">
                  <c:v>0.72139030694961503</c:v>
                </c:pt>
                <c:pt idx="263">
                  <c:v>0.72187906503677401</c:v>
                </c:pt>
                <c:pt idx="264">
                  <c:v>0.72229039669036899</c:v>
                </c:pt>
                <c:pt idx="265">
                  <c:v>0.72265672683715798</c:v>
                </c:pt>
                <c:pt idx="266">
                  <c:v>0.72302228212356601</c:v>
                </c:pt>
                <c:pt idx="267">
                  <c:v>0.72340458631515503</c:v>
                </c:pt>
                <c:pt idx="268">
                  <c:v>0.72376918792724598</c:v>
                </c:pt>
                <c:pt idx="269">
                  <c:v>0.72411048412322998</c:v>
                </c:pt>
                <c:pt idx="270">
                  <c:v>0.72443085908889804</c:v>
                </c:pt>
                <c:pt idx="271">
                  <c:v>0.72476971149444602</c:v>
                </c:pt>
                <c:pt idx="272">
                  <c:v>0.72509807348251298</c:v>
                </c:pt>
                <c:pt idx="273">
                  <c:v>0.72545367479324296</c:v>
                </c:pt>
                <c:pt idx="274">
                  <c:v>0.725943803787231</c:v>
                </c:pt>
                <c:pt idx="275">
                  <c:v>0.72645127773284901</c:v>
                </c:pt>
                <c:pt idx="276">
                  <c:v>0.72695767879486095</c:v>
                </c:pt>
                <c:pt idx="277">
                  <c:v>0.727455735206604</c:v>
                </c:pt>
                <c:pt idx="278">
                  <c:v>0.72789227962493896</c:v>
                </c:pt>
                <c:pt idx="279">
                  <c:v>0.72831469774246205</c:v>
                </c:pt>
                <c:pt idx="280">
                  <c:v>0.72873044013977095</c:v>
                </c:pt>
                <c:pt idx="281">
                  <c:v>0.729203641414642</c:v>
                </c:pt>
                <c:pt idx="282">
                  <c:v>0.729628145694733</c:v>
                </c:pt>
                <c:pt idx="283">
                  <c:v>0.73001998662948597</c:v>
                </c:pt>
                <c:pt idx="284">
                  <c:v>0.73041659593582198</c:v>
                </c:pt>
                <c:pt idx="285">
                  <c:v>0.730854332447052</c:v>
                </c:pt>
                <c:pt idx="286">
                  <c:v>0.73124063014984098</c:v>
                </c:pt>
                <c:pt idx="287">
                  <c:v>0.73148220777511597</c:v>
                </c:pt>
                <c:pt idx="288">
                  <c:v>0.73185378313064597</c:v>
                </c:pt>
                <c:pt idx="289">
                  <c:v>0.73215061426162698</c:v>
                </c:pt>
                <c:pt idx="290">
                  <c:v>0.73232847452163696</c:v>
                </c:pt>
                <c:pt idx="291">
                  <c:v>0.732474625110626</c:v>
                </c:pt>
                <c:pt idx="292">
                  <c:v>0.73267322778701804</c:v>
                </c:pt>
                <c:pt idx="293">
                  <c:v>0.73289185762405396</c:v>
                </c:pt>
                <c:pt idx="294">
                  <c:v>0.73300212621688798</c:v>
                </c:pt>
                <c:pt idx="295">
                  <c:v>0.73318964242935203</c:v>
                </c:pt>
                <c:pt idx="296">
                  <c:v>0.73342537879943803</c:v>
                </c:pt>
                <c:pt idx="297">
                  <c:v>0.73370808362960804</c:v>
                </c:pt>
                <c:pt idx="298">
                  <c:v>0.733925521373749</c:v>
                </c:pt>
                <c:pt idx="299">
                  <c:v>0.73417216539382901</c:v>
                </c:pt>
                <c:pt idx="300">
                  <c:v>0.73448204994201705</c:v>
                </c:pt>
                <c:pt idx="301">
                  <c:v>0.73473507165908802</c:v>
                </c:pt>
                <c:pt idx="302">
                  <c:v>0.73500853776931796</c:v>
                </c:pt>
                <c:pt idx="303">
                  <c:v>0.73531073331832897</c:v>
                </c:pt>
                <c:pt idx="304">
                  <c:v>0.73569673299789395</c:v>
                </c:pt>
                <c:pt idx="305">
                  <c:v>0.73609155416488603</c:v>
                </c:pt>
                <c:pt idx="306">
                  <c:v>0.73646628856658902</c:v>
                </c:pt>
                <c:pt idx="307">
                  <c:v>0.73676544427871704</c:v>
                </c:pt>
                <c:pt idx="308">
                  <c:v>0.73712486028671298</c:v>
                </c:pt>
                <c:pt idx="309">
                  <c:v>0.73751467466354403</c:v>
                </c:pt>
                <c:pt idx="310">
                  <c:v>0.73793226480483998</c:v>
                </c:pt>
                <c:pt idx="311">
                  <c:v>0.73824661970138605</c:v>
                </c:pt>
                <c:pt idx="312">
                  <c:v>0.73857742547988903</c:v>
                </c:pt>
                <c:pt idx="313">
                  <c:v>0.73893499374389604</c:v>
                </c:pt>
                <c:pt idx="314">
                  <c:v>0.73933094739913896</c:v>
                </c:pt>
                <c:pt idx="315">
                  <c:v>0.73969560861587502</c:v>
                </c:pt>
                <c:pt idx="316">
                  <c:v>0.74005144834518399</c:v>
                </c:pt>
                <c:pt idx="317">
                  <c:v>0.74044817686080899</c:v>
                </c:pt>
                <c:pt idx="318">
                  <c:v>0.74080991744995095</c:v>
                </c:pt>
                <c:pt idx="319">
                  <c:v>0.74116414785385099</c:v>
                </c:pt>
                <c:pt idx="320">
                  <c:v>0.74152594804763805</c:v>
                </c:pt>
                <c:pt idx="321">
                  <c:v>0.74188309907913197</c:v>
                </c:pt>
                <c:pt idx="322">
                  <c:v>0.74227368831634499</c:v>
                </c:pt>
                <c:pt idx="323">
                  <c:v>0.74270027875900302</c:v>
                </c:pt>
                <c:pt idx="324">
                  <c:v>0.74307352304458596</c:v>
                </c:pt>
                <c:pt idx="325">
                  <c:v>0.743452668190002</c:v>
                </c:pt>
                <c:pt idx="326">
                  <c:v>0.74384599924087502</c:v>
                </c:pt>
                <c:pt idx="327">
                  <c:v>0.744293212890625</c:v>
                </c:pt>
                <c:pt idx="328">
                  <c:v>0.74470704793930098</c:v>
                </c:pt>
                <c:pt idx="329">
                  <c:v>0.74510669708251998</c:v>
                </c:pt>
                <c:pt idx="330">
                  <c:v>0.74550503492355302</c:v>
                </c:pt>
                <c:pt idx="331">
                  <c:v>0.74593114852905296</c:v>
                </c:pt>
                <c:pt idx="332">
                  <c:v>0.74636358022689797</c:v>
                </c:pt>
                <c:pt idx="333">
                  <c:v>0.74680006504058805</c:v>
                </c:pt>
                <c:pt idx="334">
                  <c:v>0.74716818332672097</c:v>
                </c:pt>
                <c:pt idx="335">
                  <c:v>0.74755543470382702</c:v>
                </c:pt>
                <c:pt idx="336">
                  <c:v>0.74795371294021595</c:v>
                </c:pt>
                <c:pt idx="337">
                  <c:v>0.74833565950393699</c:v>
                </c:pt>
                <c:pt idx="338">
                  <c:v>0.74872750043868996</c:v>
                </c:pt>
                <c:pt idx="339">
                  <c:v>0.74911957979202304</c:v>
                </c:pt>
                <c:pt idx="340">
                  <c:v>0.74950373172759999</c:v>
                </c:pt>
                <c:pt idx="341">
                  <c:v>0.74993145465850797</c:v>
                </c:pt>
                <c:pt idx="342">
                  <c:v>0.75034242868423495</c:v>
                </c:pt>
                <c:pt idx="343">
                  <c:v>0.75071722269058205</c:v>
                </c:pt>
                <c:pt idx="344">
                  <c:v>0.751181781291962</c:v>
                </c:pt>
                <c:pt idx="345">
                  <c:v>0.75161296129226696</c:v>
                </c:pt>
                <c:pt idx="346">
                  <c:v>0.75201928615570102</c:v>
                </c:pt>
                <c:pt idx="347">
                  <c:v>0.75248420238494895</c:v>
                </c:pt>
                <c:pt idx="348">
                  <c:v>0.75295376777648904</c:v>
                </c:pt>
                <c:pt idx="349">
                  <c:v>0.75340944528579701</c:v>
                </c:pt>
                <c:pt idx="350">
                  <c:v>0.75381726026535001</c:v>
                </c:pt>
                <c:pt idx="351">
                  <c:v>0.75420826673507702</c:v>
                </c:pt>
                <c:pt idx="352">
                  <c:v>0.75457489490509</c:v>
                </c:pt>
                <c:pt idx="353">
                  <c:v>0.75490814447402999</c:v>
                </c:pt>
                <c:pt idx="354">
                  <c:v>0.75543344020843495</c:v>
                </c:pt>
                <c:pt idx="355">
                  <c:v>0.75591808557510398</c:v>
                </c:pt>
                <c:pt idx="356">
                  <c:v>0.75634688138961803</c:v>
                </c:pt>
                <c:pt idx="357">
                  <c:v>0.75673502683639504</c:v>
                </c:pt>
                <c:pt idx="358">
                  <c:v>0.75714182853698697</c:v>
                </c:pt>
                <c:pt idx="359">
                  <c:v>0.75756072998046897</c:v>
                </c:pt>
                <c:pt idx="360">
                  <c:v>0.75798887014389005</c:v>
                </c:pt>
                <c:pt idx="361">
                  <c:v>0.75841557979583696</c:v>
                </c:pt>
                <c:pt idx="362">
                  <c:v>0.75881421566009499</c:v>
                </c:pt>
                <c:pt idx="363">
                  <c:v>0.75916045904159501</c:v>
                </c:pt>
                <c:pt idx="364">
                  <c:v>0.75951766967773404</c:v>
                </c:pt>
                <c:pt idx="365">
                  <c:v>0.75991570949554399</c:v>
                </c:pt>
                <c:pt idx="366">
                  <c:v>0.76035773754119895</c:v>
                </c:pt>
                <c:pt idx="367">
                  <c:v>0.76079386472702004</c:v>
                </c:pt>
                <c:pt idx="368">
                  <c:v>0.76118755340576205</c:v>
                </c:pt>
                <c:pt idx="369">
                  <c:v>0.76155436038970903</c:v>
                </c:pt>
                <c:pt idx="370">
                  <c:v>0.76192891597747803</c:v>
                </c:pt>
                <c:pt idx="371">
                  <c:v>0.76232182979583696</c:v>
                </c:pt>
                <c:pt idx="372">
                  <c:v>0.76273357868194602</c:v>
                </c:pt>
                <c:pt idx="373">
                  <c:v>0.763175308704376</c:v>
                </c:pt>
                <c:pt idx="374">
                  <c:v>0.76352441310882602</c:v>
                </c:pt>
                <c:pt idx="375">
                  <c:v>0.76387900114059404</c:v>
                </c:pt>
                <c:pt idx="376">
                  <c:v>0.76425820589065596</c:v>
                </c:pt>
                <c:pt idx="377">
                  <c:v>0.76465082168579102</c:v>
                </c:pt>
                <c:pt idx="378">
                  <c:v>0.76506853103637695</c:v>
                </c:pt>
                <c:pt idx="379">
                  <c:v>0.76548570394516002</c:v>
                </c:pt>
                <c:pt idx="380">
                  <c:v>0.76578211784362804</c:v>
                </c:pt>
                <c:pt idx="381">
                  <c:v>0.76617956161499001</c:v>
                </c:pt>
                <c:pt idx="382">
                  <c:v>0.76661318540573098</c:v>
                </c:pt>
                <c:pt idx="383">
                  <c:v>0.76702857017517101</c:v>
                </c:pt>
                <c:pt idx="384">
                  <c:v>0.76740092039108299</c:v>
                </c:pt>
                <c:pt idx="385">
                  <c:v>0.76776301860809304</c:v>
                </c:pt>
                <c:pt idx="386">
                  <c:v>0.768122017383575</c:v>
                </c:pt>
                <c:pt idx="387">
                  <c:v>0.76848864555358898</c:v>
                </c:pt>
                <c:pt idx="388">
                  <c:v>0.76884925365447998</c:v>
                </c:pt>
                <c:pt idx="389">
                  <c:v>0.76921463012695301</c:v>
                </c:pt>
                <c:pt idx="390">
                  <c:v>0.76967018842697099</c:v>
                </c:pt>
                <c:pt idx="391">
                  <c:v>0.77003008127212502</c:v>
                </c:pt>
                <c:pt idx="392">
                  <c:v>0.77035355567932096</c:v>
                </c:pt>
                <c:pt idx="393">
                  <c:v>0.77071076631545998</c:v>
                </c:pt>
                <c:pt idx="394">
                  <c:v>0.77110761404037498</c:v>
                </c:pt>
                <c:pt idx="395">
                  <c:v>0.77154684066772505</c:v>
                </c:pt>
                <c:pt idx="396">
                  <c:v>0.77204114198684703</c:v>
                </c:pt>
                <c:pt idx="397">
                  <c:v>0.77243566513061501</c:v>
                </c:pt>
                <c:pt idx="398">
                  <c:v>0.77285033464431796</c:v>
                </c:pt>
                <c:pt idx="399">
                  <c:v>0.77328383922576904</c:v>
                </c:pt>
                <c:pt idx="400">
                  <c:v>0.77361679077148404</c:v>
                </c:pt>
                <c:pt idx="401">
                  <c:v>0.77399414777755704</c:v>
                </c:pt>
                <c:pt idx="402">
                  <c:v>0.77438384294509899</c:v>
                </c:pt>
                <c:pt idx="403">
                  <c:v>0.77472269535064697</c:v>
                </c:pt>
                <c:pt idx="404">
                  <c:v>0.77507412433624301</c:v>
                </c:pt>
                <c:pt idx="405">
                  <c:v>0.77543902397155795</c:v>
                </c:pt>
                <c:pt idx="406">
                  <c:v>0.77582305669784501</c:v>
                </c:pt>
                <c:pt idx="407">
                  <c:v>0.77614611387252797</c:v>
                </c:pt>
                <c:pt idx="408">
                  <c:v>0.77655076980590798</c:v>
                </c:pt>
                <c:pt idx="409">
                  <c:v>0.77705144882202104</c:v>
                </c:pt>
                <c:pt idx="410">
                  <c:v>0.77745497226715099</c:v>
                </c:pt>
                <c:pt idx="411">
                  <c:v>0.77788770198821999</c:v>
                </c:pt>
                <c:pt idx="412">
                  <c:v>0.77830809354782104</c:v>
                </c:pt>
                <c:pt idx="413">
                  <c:v>0.77857118844985995</c:v>
                </c:pt>
                <c:pt idx="414">
                  <c:v>0.77899080514907804</c:v>
                </c:pt>
                <c:pt idx="415">
                  <c:v>0.77941673994064298</c:v>
                </c:pt>
                <c:pt idx="416">
                  <c:v>0.77972739934921298</c:v>
                </c:pt>
                <c:pt idx="417">
                  <c:v>0.78019976615905795</c:v>
                </c:pt>
                <c:pt idx="418">
                  <c:v>0.78061765432357799</c:v>
                </c:pt>
                <c:pt idx="419">
                  <c:v>0.78093445301055897</c:v>
                </c:pt>
                <c:pt idx="420">
                  <c:v>0.78133457899093595</c:v>
                </c:pt>
                <c:pt idx="421">
                  <c:v>0.78167629241943404</c:v>
                </c:pt>
                <c:pt idx="422">
                  <c:v>0.78199332952499401</c:v>
                </c:pt>
                <c:pt idx="423">
                  <c:v>0.78243035078048695</c:v>
                </c:pt>
                <c:pt idx="424">
                  <c:v>0.782834053039551</c:v>
                </c:pt>
                <c:pt idx="425">
                  <c:v>0.783222496509552</c:v>
                </c:pt>
                <c:pt idx="426">
                  <c:v>0.78360682725906405</c:v>
                </c:pt>
                <c:pt idx="427">
                  <c:v>0.78396028280258201</c:v>
                </c:pt>
                <c:pt idx="428">
                  <c:v>0.78434360027313199</c:v>
                </c:pt>
                <c:pt idx="429">
                  <c:v>0.78478014469146695</c:v>
                </c:pt>
                <c:pt idx="430">
                  <c:v>0.78511917591095004</c:v>
                </c:pt>
                <c:pt idx="431">
                  <c:v>0.78548252582550004</c:v>
                </c:pt>
                <c:pt idx="432">
                  <c:v>0.785863697528839</c:v>
                </c:pt>
                <c:pt idx="433">
                  <c:v>0.78619027137756303</c:v>
                </c:pt>
                <c:pt idx="434">
                  <c:v>0.78656512498855602</c:v>
                </c:pt>
                <c:pt idx="435">
                  <c:v>0.78694891929626498</c:v>
                </c:pt>
                <c:pt idx="436">
                  <c:v>0.78728270530700695</c:v>
                </c:pt>
                <c:pt idx="437">
                  <c:v>0.78770488500595104</c:v>
                </c:pt>
                <c:pt idx="438">
                  <c:v>0.78810441493988004</c:v>
                </c:pt>
                <c:pt idx="439">
                  <c:v>0.78842544555664096</c:v>
                </c:pt>
                <c:pt idx="440">
                  <c:v>0.78880512714385997</c:v>
                </c:pt>
                <c:pt idx="441">
                  <c:v>0.78917837142944303</c:v>
                </c:pt>
                <c:pt idx="442">
                  <c:v>0.78954410552978505</c:v>
                </c:pt>
                <c:pt idx="443">
                  <c:v>0.78994989395141602</c:v>
                </c:pt>
                <c:pt idx="444">
                  <c:v>0.79029035568237305</c:v>
                </c:pt>
                <c:pt idx="445">
                  <c:v>0.79060602188110396</c:v>
                </c:pt>
                <c:pt idx="446">
                  <c:v>0.79096943140029896</c:v>
                </c:pt>
                <c:pt idx="447">
                  <c:v>0.791318118572235</c:v>
                </c:pt>
                <c:pt idx="448">
                  <c:v>0.79171967506408703</c:v>
                </c:pt>
                <c:pt idx="449">
                  <c:v>0.79223227500915505</c:v>
                </c:pt>
                <c:pt idx="450">
                  <c:v>0.79255878925323497</c:v>
                </c:pt>
                <c:pt idx="451">
                  <c:v>0.79287648200988803</c:v>
                </c:pt>
                <c:pt idx="452">
                  <c:v>0.79321277141571001</c:v>
                </c:pt>
                <c:pt idx="453">
                  <c:v>0.79366642236709595</c:v>
                </c:pt>
                <c:pt idx="454">
                  <c:v>0.794053614139557</c:v>
                </c:pt>
                <c:pt idx="455">
                  <c:v>0.79440504312515303</c:v>
                </c:pt>
                <c:pt idx="456">
                  <c:v>0.79479819536209095</c:v>
                </c:pt>
                <c:pt idx="457">
                  <c:v>0.79518091678619396</c:v>
                </c:pt>
                <c:pt idx="458">
                  <c:v>0.79554265737533603</c:v>
                </c:pt>
                <c:pt idx="459">
                  <c:v>0.79586166143417403</c:v>
                </c:pt>
                <c:pt idx="460">
                  <c:v>0.79629611968994096</c:v>
                </c:pt>
                <c:pt idx="461">
                  <c:v>0.79669862985610995</c:v>
                </c:pt>
                <c:pt idx="462">
                  <c:v>0.79703724384307895</c:v>
                </c:pt>
                <c:pt idx="463">
                  <c:v>0.79738348722457897</c:v>
                </c:pt>
                <c:pt idx="464">
                  <c:v>0.79774320125579801</c:v>
                </c:pt>
                <c:pt idx="465">
                  <c:v>0.79810285568237305</c:v>
                </c:pt>
                <c:pt idx="466">
                  <c:v>0.798395395278931</c:v>
                </c:pt>
                <c:pt idx="467">
                  <c:v>0.79874950647354104</c:v>
                </c:pt>
                <c:pt idx="468">
                  <c:v>0.79913657903671298</c:v>
                </c:pt>
                <c:pt idx="469">
                  <c:v>0.79953819513320901</c:v>
                </c:pt>
                <c:pt idx="470">
                  <c:v>0.79992645978927601</c:v>
                </c:pt>
                <c:pt idx="471">
                  <c:v>0.80028009414672896</c:v>
                </c:pt>
                <c:pt idx="472">
                  <c:v>0.80058395862579301</c:v>
                </c:pt>
                <c:pt idx="473">
                  <c:v>0.80087244510650601</c:v>
                </c:pt>
                <c:pt idx="474">
                  <c:v>0.80119997262954701</c:v>
                </c:pt>
                <c:pt idx="475">
                  <c:v>0.80155754089355502</c:v>
                </c:pt>
                <c:pt idx="476">
                  <c:v>0.80187606811523404</c:v>
                </c:pt>
                <c:pt idx="477">
                  <c:v>0.80224454402923595</c:v>
                </c:pt>
                <c:pt idx="478">
                  <c:v>0.80260545015335105</c:v>
                </c:pt>
                <c:pt idx="479">
                  <c:v>0.80286043882369995</c:v>
                </c:pt>
                <c:pt idx="480">
                  <c:v>0.80313926935195901</c:v>
                </c:pt>
                <c:pt idx="481">
                  <c:v>0.803455770015717</c:v>
                </c:pt>
                <c:pt idx="482">
                  <c:v>0.80382597446441695</c:v>
                </c:pt>
                <c:pt idx="483">
                  <c:v>0.80416518449783303</c:v>
                </c:pt>
                <c:pt idx="484">
                  <c:v>0.804518163204193</c:v>
                </c:pt>
                <c:pt idx="485">
                  <c:v>0.80488413572311401</c:v>
                </c:pt>
                <c:pt idx="486">
                  <c:v>0.80521148443222001</c:v>
                </c:pt>
                <c:pt idx="487">
                  <c:v>0.80553764104843095</c:v>
                </c:pt>
                <c:pt idx="488">
                  <c:v>0.80588209629058805</c:v>
                </c:pt>
                <c:pt idx="489">
                  <c:v>0.80630159378051802</c:v>
                </c:pt>
                <c:pt idx="490">
                  <c:v>0.80655032396316495</c:v>
                </c:pt>
                <c:pt idx="491">
                  <c:v>0.80677700042724598</c:v>
                </c:pt>
                <c:pt idx="492">
                  <c:v>0.80706077814102195</c:v>
                </c:pt>
                <c:pt idx="493">
                  <c:v>0.80740582942962602</c:v>
                </c:pt>
                <c:pt idx="494">
                  <c:v>0.80774599313735995</c:v>
                </c:pt>
                <c:pt idx="495">
                  <c:v>0.80807143449783303</c:v>
                </c:pt>
                <c:pt idx="496">
                  <c:v>0.80834949016571001</c:v>
                </c:pt>
                <c:pt idx="497">
                  <c:v>0.80860972404480003</c:v>
                </c:pt>
                <c:pt idx="498">
                  <c:v>0.80886417627334595</c:v>
                </c:pt>
                <c:pt idx="499">
                  <c:v>0.80914324522018399</c:v>
                </c:pt>
                <c:pt idx="500">
                  <c:v>0.809423267841339</c:v>
                </c:pt>
                <c:pt idx="501">
                  <c:v>0.80971330404281605</c:v>
                </c:pt>
                <c:pt idx="502">
                  <c:v>0.81002366542816195</c:v>
                </c:pt>
                <c:pt idx="503">
                  <c:v>0.81035679578781095</c:v>
                </c:pt>
                <c:pt idx="504">
                  <c:v>0.81066590547561601</c:v>
                </c:pt>
                <c:pt idx="505">
                  <c:v>0.810937941074371</c:v>
                </c:pt>
                <c:pt idx="506">
                  <c:v>0.81109458208084095</c:v>
                </c:pt>
                <c:pt idx="507">
                  <c:v>0.81132674217224099</c:v>
                </c:pt>
                <c:pt idx="508">
                  <c:v>0.81162267923355103</c:v>
                </c:pt>
                <c:pt idx="509">
                  <c:v>0.81195372343063399</c:v>
                </c:pt>
                <c:pt idx="510">
                  <c:v>0.81224602460861195</c:v>
                </c:pt>
                <c:pt idx="511">
                  <c:v>0.81253194808960005</c:v>
                </c:pt>
                <c:pt idx="512">
                  <c:v>0.81284230947494496</c:v>
                </c:pt>
                <c:pt idx="513">
                  <c:v>0.81311100721359297</c:v>
                </c:pt>
                <c:pt idx="514">
                  <c:v>0.81334370374679599</c:v>
                </c:pt>
                <c:pt idx="515">
                  <c:v>0.813534736633301</c:v>
                </c:pt>
                <c:pt idx="516">
                  <c:v>0.81381034851074197</c:v>
                </c:pt>
                <c:pt idx="517">
                  <c:v>0.81410032510757402</c:v>
                </c:pt>
                <c:pt idx="518">
                  <c:v>0.81438899040222201</c:v>
                </c:pt>
                <c:pt idx="519">
                  <c:v>0.81458336114883401</c:v>
                </c:pt>
                <c:pt idx="520">
                  <c:v>0.81483078002929699</c:v>
                </c:pt>
                <c:pt idx="521">
                  <c:v>0.81510436534881603</c:v>
                </c:pt>
                <c:pt idx="522">
                  <c:v>0.81537532806396495</c:v>
                </c:pt>
                <c:pt idx="523">
                  <c:v>0.815621018409729</c:v>
                </c:pt>
                <c:pt idx="524">
                  <c:v>0.81586152315139804</c:v>
                </c:pt>
                <c:pt idx="525">
                  <c:v>0.81610220670700095</c:v>
                </c:pt>
                <c:pt idx="526">
                  <c:v>0.81630223989486705</c:v>
                </c:pt>
                <c:pt idx="527">
                  <c:v>0.81658881902694702</c:v>
                </c:pt>
                <c:pt idx="528">
                  <c:v>0.81694692373275801</c:v>
                </c:pt>
                <c:pt idx="529">
                  <c:v>0.81709265708923295</c:v>
                </c:pt>
                <c:pt idx="530">
                  <c:v>0.81733220815658603</c:v>
                </c:pt>
                <c:pt idx="531">
                  <c:v>0.81761711835861195</c:v>
                </c:pt>
                <c:pt idx="532">
                  <c:v>0.81786912679672197</c:v>
                </c:pt>
                <c:pt idx="533">
                  <c:v>0.81806898117065396</c:v>
                </c:pt>
                <c:pt idx="534">
                  <c:v>0.818289935588837</c:v>
                </c:pt>
                <c:pt idx="535">
                  <c:v>0.81858289241790805</c:v>
                </c:pt>
                <c:pt idx="536">
                  <c:v>0.81876975297927901</c:v>
                </c:pt>
                <c:pt idx="537">
                  <c:v>0.81900984048843395</c:v>
                </c:pt>
                <c:pt idx="538">
                  <c:v>0.81931841373443604</c:v>
                </c:pt>
                <c:pt idx="539">
                  <c:v>0.81951946020126298</c:v>
                </c:pt>
                <c:pt idx="540">
                  <c:v>0.81972831487655595</c:v>
                </c:pt>
                <c:pt idx="541">
                  <c:v>0.81995111703872703</c:v>
                </c:pt>
                <c:pt idx="542">
                  <c:v>0.82021462917327903</c:v>
                </c:pt>
                <c:pt idx="543">
                  <c:v>0.82046324014663696</c:v>
                </c:pt>
                <c:pt idx="544">
                  <c:v>0.82070571184158303</c:v>
                </c:pt>
                <c:pt idx="545">
                  <c:v>0.82094436883926403</c:v>
                </c:pt>
                <c:pt idx="546">
                  <c:v>0.82115286588668801</c:v>
                </c:pt>
                <c:pt idx="547">
                  <c:v>0.82135432958602905</c:v>
                </c:pt>
                <c:pt idx="548">
                  <c:v>0.82155287265777599</c:v>
                </c:pt>
                <c:pt idx="549">
                  <c:v>0.82177817821502697</c:v>
                </c:pt>
                <c:pt idx="550">
                  <c:v>0.82198572158813499</c:v>
                </c:pt>
                <c:pt idx="551">
                  <c:v>0.82218044996261597</c:v>
                </c:pt>
                <c:pt idx="552">
                  <c:v>0.82237786054611195</c:v>
                </c:pt>
                <c:pt idx="553">
                  <c:v>0.82256919145584095</c:v>
                </c:pt>
                <c:pt idx="554">
                  <c:v>0.82274615764617898</c:v>
                </c:pt>
                <c:pt idx="555">
                  <c:v>0.82288920879364003</c:v>
                </c:pt>
                <c:pt idx="556">
                  <c:v>0.82301998138427701</c:v>
                </c:pt>
                <c:pt idx="557">
                  <c:v>0.82316976785659801</c:v>
                </c:pt>
                <c:pt idx="558">
                  <c:v>0.823350489139557</c:v>
                </c:pt>
                <c:pt idx="559">
                  <c:v>0.82353103160858199</c:v>
                </c:pt>
                <c:pt idx="560">
                  <c:v>0.82371681928634599</c:v>
                </c:pt>
                <c:pt idx="561">
                  <c:v>0.82390356063842796</c:v>
                </c:pt>
                <c:pt idx="562">
                  <c:v>0.824060618877411</c:v>
                </c:pt>
                <c:pt idx="563">
                  <c:v>0.82430285215377797</c:v>
                </c:pt>
                <c:pt idx="564">
                  <c:v>0.82457244396209695</c:v>
                </c:pt>
                <c:pt idx="565">
                  <c:v>0.82479053735732999</c:v>
                </c:pt>
                <c:pt idx="566">
                  <c:v>0.82489925622940097</c:v>
                </c:pt>
                <c:pt idx="567">
                  <c:v>0.82505679130554199</c:v>
                </c:pt>
                <c:pt idx="568">
                  <c:v>0.82534366846084595</c:v>
                </c:pt>
                <c:pt idx="569">
                  <c:v>0.82547736167907704</c:v>
                </c:pt>
                <c:pt idx="570">
                  <c:v>0.82565200328826904</c:v>
                </c:pt>
                <c:pt idx="571">
                  <c:v>0.82587200403213501</c:v>
                </c:pt>
                <c:pt idx="572">
                  <c:v>0.82602691650390603</c:v>
                </c:pt>
                <c:pt idx="573">
                  <c:v>0.82625263929367099</c:v>
                </c:pt>
                <c:pt idx="574">
                  <c:v>0.82650810480117798</c:v>
                </c:pt>
                <c:pt idx="575">
                  <c:v>0.82671928405761697</c:v>
                </c:pt>
                <c:pt idx="576">
                  <c:v>0.826920926570892</c:v>
                </c:pt>
                <c:pt idx="577">
                  <c:v>0.82712334394455</c:v>
                </c:pt>
                <c:pt idx="578">
                  <c:v>0.82733201980590798</c:v>
                </c:pt>
                <c:pt idx="579">
                  <c:v>0.82751715183258101</c:v>
                </c:pt>
                <c:pt idx="580">
                  <c:v>0.82771354913711503</c:v>
                </c:pt>
                <c:pt idx="581">
                  <c:v>0.827922523021698</c:v>
                </c:pt>
                <c:pt idx="582">
                  <c:v>0.82805812358856201</c:v>
                </c:pt>
                <c:pt idx="583">
                  <c:v>0.82822883129119895</c:v>
                </c:pt>
                <c:pt idx="584">
                  <c:v>0.82842624187469505</c:v>
                </c:pt>
                <c:pt idx="585">
                  <c:v>0.82863849401473999</c:v>
                </c:pt>
                <c:pt idx="586">
                  <c:v>0.82876402139663696</c:v>
                </c:pt>
                <c:pt idx="587">
                  <c:v>0.82884186506271396</c:v>
                </c:pt>
                <c:pt idx="588">
                  <c:v>0.82888114452362105</c:v>
                </c:pt>
                <c:pt idx="589">
                  <c:v>0.82894742488861095</c:v>
                </c:pt>
                <c:pt idx="590">
                  <c:v>0.82901978492736805</c:v>
                </c:pt>
                <c:pt idx="591">
                  <c:v>0.82909512519836404</c:v>
                </c:pt>
                <c:pt idx="592">
                  <c:v>0.82921224832534801</c:v>
                </c:pt>
                <c:pt idx="593">
                  <c:v>0.829279243946075</c:v>
                </c:pt>
                <c:pt idx="594">
                  <c:v>0.82932031154632602</c:v>
                </c:pt>
                <c:pt idx="595">
                  <c:v>0.82944142818450906</c:v>
                </c:pt>
                <c:pt idx="596">
                  <c:v>0.82947772741317705</c:v>
                </c:pt>
                <c:pt idx="597">
                  <c:v>0.82946532964706399</c:v>
                </c:pt>
                <c:pt idx="598">
                  <c:v>0.82941591739654497</c:v>
                </c:pt>
                <c:pt idx="599">
                  <c:v>0.82951092720031705</c:v>
                </c:pt>
                <c:pt idx="600">
                  <c:v>0.82962852716445901</c:v>
                </c:pt>
                <c:pt idx="601">
                  <c:v>0.82973760366439797</c:v>
                </c:pt>
                <c:pt idx="602">
                  <c:v>0.82960218191146895</c:v>
                </c:pt>
                <c:pt idx="603">
                  <c:v>0.829537093639374</c:v>
                </c:pt>
                <c:pt idx="604">
                  <c:v>0.82955193519592296</c:v>
                </c:pt>
                <c:pt idx="605">
                  <c:v>0.829661905765533</c:v>
                </c:pt>
                <c:pt idx="606">
                  <c:v>0.82978534698486295</c:v>
                </c:pt>
                <c:pt idx="607">
                  <c:v>0.82992237806320202</c:v>
                </c:pt>
                <c:pt idx="608">
                  <c:v>0.83007925748825095</c:v>
                </c:pt>
                <c:pt idx="609">
                  <c:v>0.83035171031951904</c:v>
                </c:pt>
                <c:pt idx="610">
                  <c:v>0.83060705661773704</c:v>
                </c:pt>
                <c:pt idx="611">
                  <c:v>0.83078205585479703</c:v>
                </c:pt>
                <c:pt idx="612">
                  <c:v>0.83098018169403098</c:v>
                </c:pt>
                <c:pt idx="613">
                  <c:v>0.83103424310684204</c:v>
                </c:pt>
                <c:pt idx="614">
                  <c:v>0.83092314004898105</c:v>
                </c:pt>
                <c:pt idx="615">
                  <c:v>0.83053767681121804</c:v>
                </c:pt>
                <c:pt idx="616">
                  <c:v>0.83022022247314498</c:v>
                </c:pt>
                <c:pt idx="617">
                  <c:v>0.83000534772872903</c:v>
                </c:pt>
                <c:pt idx="618">
                  <c:v>0.83003807067871105</c:v>
                </c:pt>
                <c:pt idx="619">
                  <c:v>0.83010756969451904</c:v>
                </c:pt>
                <c:pt idx="620">
                  <c:v>0.83027845621108998</c:v>
                </c:pt>
                <c:pt idx="621">
                  <c:v>0.83062905073165905</c:v>
                </c:pt>
                <c:pt idx="622">
                  <c:v>0.83134555816650402</c:v>
                </c:pt>
                <c:pt idx="623">
                  <c:v>0.83229738473892201</c:v>
                </c:pt>
                <c:pt idx="624">
                  <c:v>0.83346533775329601</c:v>
                </c:pt>
                <c:pt idx="625">
                  <c:v>0.83424979448318504</c:v>
                </c:pt>
                <c:pt idx="626">
                  <c:v>0.83479899168014504</c:v>
                </c:pt>
                <c:pt idx="627">
                  <c:v>0.83519077301025402</c:v>
                </c:pt>
                <c:pt idx="628">
                  <c:v>0.83556550741195701</c:v>
                </c:pt>
                <c:pt idx="629">
                  <c:v>0.83581739664077803</c:v>
                </c:pt>
                <c:pt idx="630">
                  <c:v>0.83603125810623202</c:v>
                </c:pt>
                <c:pt idx="631">
                  <c:v>0.836256623268127</c:v>
                </c:pt>
                <c:pt idx="632">
                  <c:v>0.83549040555954002</c:v>
                </c:pt>
                <c:pt idx="633">
                  <c:v>0.83564037084579501</c:v>
                </c:pt>
                <c:pt idx="634">
                  <c:v>0.83578127622604403</c:v>
                </c:pt>
                <c:pt idx="635">
                  <c:v>0.83590453863143899</c:v>
                </c:pt>
                <c:pt idx="636">
                  <c:v>0.83604490756988503</c:v>
                </c:pt>
                <c:pt idx="637">
                  <c:v>0.83614361286163297</c:v>
                </c:pt>
                <c:pt idx="638">
                  <c:v>0.83622276782989502</c:v>
                </c:pt>
                <c:pt idx="639">
                  <c:v>0.83638453483581499</c:v>
                </c:pt>
                <c:pt idx="640">
                  <c:v>0.83655303716659501</c:v>
                </c:pt>
                <c:pt idx="641">
                  <c:v>0.83667898178100597</c:v>
                </c:pt>
                <c:pt idx="642">
                  <c:v>0.83689302206039395</c:v>
                </c:pt>
                <c:pt idx="643">
                  <c:v>0.83716714382171598</c:v>
                </c:pt>
                <c:pt idx="644">
                  <c:v>0.83737248182296797</c:v>
                </c:pt>
                <c:pt idx="645">
                  <c:v>0.83753585815429699</c:v>
                </c:pt>
                <c:pt idx="646">
                  <c:v>0.83768934011459395</c:v>
                </c:pt>
                <c:pt idx="647">
                  <c:v>0.83784538507461503</c:v>
                </c:pt>
                <c:pt idx="648">
                  <c:v>0.83801209926605202</c:v>
                </c:pt>
                <c:pt idx="649">
                  <c:v>0.83815014362335205</c:v>
                </c:pt>
                <c:pt idx="650">
                  <c:v>0.83823555707931496</c:v>
                </c:pt>
                <c:pt idx="651">
                  <c:v>0.83831900358200095</c:v>
                </c:pt>
                <c:pt idx="652">
                  <c:v>0.83842563629150402</c:v>
                </c:pt>
                <c:pt idx="653">
                  <c:v>0.83869671821594205</c:v>
                </c:pt>
                <c:pt idx="654">
                  <c:v>0.83899384737014804</c:v>
                </c:pt>
                <c:pt idx="655">
                  <c:v>0.83917510509491</c:v>
                </c:pt>
                <c:pt idx="656">
                  <c:v>0.83923542499542203</c:v>
                </c:pt>
                <c:pt idx="657">
                  <c:v>0.83924639225006104</c:v>
                </c:pt>
                <c:pt idx="658">
                  <c:v>0.83927816152572599</c:v>
                </c:pt>
                <c:pt idx="659">
                  <c:v>0.83933168649673495</c:v>
                </c:pt>
                <c:pt idx="660">
                  <c:v>0.83944910764694203</c:v>
                </c:pt>
                <c:pt idx="661">
                  <c:v>0.839627385139465</c:v>
                </c:pt>
                <c:pt idx="662">
                  <c:v>0.83974796533584595</c:v>
                </c:pt>
                <c:pt idx="663">
                  <c:v>0.83976411819457997</c:v>
                </c:pt>
                <c:pt idx="664">
                  <c:v>0.83982634544372603</c:v>
                </c:pt>
                <c:pt idx="665">
                  <c:v>0.840004563331604</c:v>
                </c:pt>
                <c:pt idx="666">
                  <c:v>0.84013313055038497</c:v>
                </c:pt>
                <c:pt idx="667">
                  <c:v>0.84020876884460405</c:v>
                </c:pt>
                <c:pt idx="668">
                  <c:v>0.84026902914047197</c:v>
                </c:pt>
                <c:pt idx="669">
                  <c:v>0.84026640653610196</c:v>
                </c:pt>
                <c:pt idx="670">
                  <c:v>0.84034210443496704</c:v>
                </c:pt>
                <c:pt idx="671">
                  <c:v>0.840531766414642</c:v>
                </c:pt>
                <c:pt idx="672">
                  <c:v>0.84070074558258101</c:v>
                </c:pt>
                <c:pt idx="673">
                  <c:v>0.84074658155441295</c:v>
                </c:pt>
                <c:pt idx="674">
                  <c:v>0.84068304300308205</c:v>
                </c:pt>
                <c:pt idx="675">
                  <c:v>0.840631723403931</c:v>
                </c:pt>
                <c:pt idx="676">
                  <c:v>0.84066426753997803</c:v>
                </c:pt>
                <c:pt idx="677">
                  <c:v>0.84073930978775002</c:v>
                </c:pt>
                <c:pt idx="678">
                  <c:v>0.84077572822570801</c:v>
                </c:pt>
                <c:pt idx="679">
                  <c:v>0.84078401327133201</c:v>
                </c:pt>
                <c:pt idx="680">
                  <c:v>0.840776026248932</c:v>
                </c:pt>
                <c:pt idx="681">
                  <c:v>0.84079402685165405</c:v>
                </c:pt>
                <c:pt idx="682">
                  <c:v>0.84088993072509799</c:v>
                </c:pt>
                <c:pt idx="683">
                  <c:v>0.84090989828109697</c:v>
                </c:pt>
                <c:pt idx="684">
                  <c:v>0.84085100889205899</c:v>
                </c:pt>
                <c:pt idx="685">
                  <c:v>0.84077823162078902</c:v>
                </c:pt>
                <c:pt idx="686">
                  <c:v>0.84074759483337402</c:v>
                </c:pt>
                <c:pt idx="687">
                  <c:v>0.84079730510711703</c:v>
                </c:pt>
                <c:pt idx="688">
                  <c:v>0.840870141983032</c:v>
                </c:pt>
                <c:pt idx="689">
                  <c:v>0.84091597795486495</c:v>
                </c:pt>
                <c:pt idx="690">
                  <c:v>0.84092503786087003</c:v>
                </c:pt>
                <c:pt idx="691">
                  <c:v>0.84088826179504395</c:v>
                </c:pt>
                <c:pt idx="692">
                  <c:v>0.84085702896118197</c:v>
                </c:pt>
                <c:pt idx="693">
                  <c:v>0.84091538190841697</c:v>
                </c:pt>
                <c:pt idx="694">
                  <c:v>0.840989649295807</c:v>
                </c:pt>
                <c:pt idx="695">
                  <c:v>0.84098970890045199</c:v>
                </c:pt>
                <c:pt idx="696">
                  <c:v>0.840989589691162</c:v>
                </c:pt>
                <c:pt idx="697">
                  <c:v>0.84101521968841597</c:v>
                </c:pt>
                <c:pt idx="698">
                  <c:v>0.84109103679657005</c:v>
                </c:pt>
                <c:pt idx="699">
                  <c:v>0.84115350246429399</c:v>
                </c:pt>
                <c:pt idx="700">
                  <c:v>0.84117972850799605</c:v>
                </c:pt>
                <c:pt idx="701">
                  <c:v>0.84122967720031705</c:v>
                </c:pt>
                <c:pt idx="702">
                  <c:v>0.84132313728332497</c:v>
                </c:pt>
                <c:pt idx="703">
                  <c:v>0.84141057729721103</c:v>
                </c:pt>
                <c:pt idx="704">
                  <c:v>0.84148323535919201</c:v>
                </c:pt>
                <c:pt idx="705">
                  <c:v>0.84155744314193703</c:v>
                </c:pt>
                <c:pt idx="706">
                  <c:v>0.841610968112946</c:v>
                </c:pt>
                <c:pt idx="707">
                  <c:v>0.84164828062057495</c:v>
                </c:pt>
                <c:pt idx="708">
                  <c:v>0.84172117710113503</c:v>
                </c:pt>
                <c:pt idx="709">
                  <c:v>0.84182703495025601</c:v>
                </c:pt>
                <c:pt idx="710">
                  <c:v>0.84197062253952004</c:v>
                </c:pt>
                <c:pt idx="711">
                  <c:v>0.84209716320037797</c:v>
                </c:pt>
                <c:pt idx="712">
                  <c:v>0.84218734502792403</c:v>
                </c:pt>
                <c:pt idx="713">
                  <c:v>0.84226059913635298</c:v>
                </c:pt>
                <c:pt idx="714">
                  <c:v>0.84233367443084695</c:v>
                </c:pt>
                <c:pt idx="715">
                  <c:v>0.842454493045807</c:v>
                </c:pt>
                <c:pt idx="716">
                  <c:v>0.84258389472961404</c:v>
                </c:pt>
                <c:pt idx="717">
                  <c:v>0.84270977973937999</c:v>
                </c:pt>
                <c:pt idx="718">
                  <c:v>0.842839956283569</c:v>
                </c:pt>
                <c:pt idx="719">
                  <c:v>0.84298902750015303</c:v>
                </c:pt>
                <c:pt idx="720">
                  <c:v>0.84313184022903398</c:v>
                </c:pt>
                <c:pt idx="721">
                  <c:v>0.84325534105300903</c:v>
                </c:pt>
                <c:pt idx="722">
                  <c:v>0.84337091445922896</c:v>
                </c:pt>
                <c:pt idx="723">
                  <c:v>0.8435418009758</c:v>
                </c:pt>
                <c:pt idx="724">
                  <c:v>0.843747198581696</c:v>
                </c:pt>
                <c:pt idx="725">
                  <c:v>0.84390550851821899</c:v>
                </c:pt>
                <c:pt idx="726">
                  <c:v>0.84398353099822998</c:v>
                </c:pt>
                <c:pt idx="727">
                  <c:v>0.84407711029052701</c:v>
                </c:pt>
                <c:pt idx="728">
                  <c:v>0.84420949220657304</c:v>
                </c:pt>
                <c:pt idx="729">
                  <c:v>0.84431242942810103</c:v>
                </c:pt>
                <c:pt idx="730">
                  <c:v>0.84441888332366899</c:v>
                </c:pt>
                <c:pt idx="731">
                  <c:v>0.84452694654464699</c:v>
                </c:pt>
                <c:pt idx="732">
                  <c:v>0.84458011388778698</c:v>
                </c:pt>
                <c:pt idx="733">
                  <c:v>0.84462654590606701</c:v>
                </c:pt>
                <c:pt idx="734">
                  <c:v>0.84473866224288896</c:v>
                </c:pt>
                <c:pt idx="735">
                  <c:v>0.84485757350921598</c:v>
                </c:pt>
                <c:pt idx="736">
                  <c:v>0.84497785568237305</c:v>
                </c:pt>
                <c:pt idx="737">
                  <c:v>0.84509462118148804</c:v>
                </c:pt>
                <c:pt idx="738">
                  <c:v>0.84519672393798795</c:v>
                </c:pt>
                <c:pt idx="739">
                  <c:v>0.84529966115951505</c:v>
                </c:pt>
                <c:pt idx="740">
                  <c:v>0.84539276361465499</c:v>
                </c:pt>
                <c:pt idx="741">
                  <c:v>0.84547078609466597</c:v>
                </c:pt>
                <c:pt idx="742">
                  <c:v>0.84553366899490401</c:v>
                </c:pt>
                <c:pt idx="743">
                  <c:v>0.84560889005661</c:v>
                </c:pt>
                <c:pt idx="744">
                  <c:v>0.84567022323608398</c:v>
                </c:pt>
                <c:pt idx="745">
                  <c:v>0.84568852186203003</c:v>
                </c:pt>
                <c:pt idx="746">
                  <c:v>0.84572851657867398</c:v>
                </c:pt>
                <c:pt idx="747">
                  <c:v>0.84579843282699596</c:v>
                </c:pt>
                <c:pt idx="748">
                  <c:v>0.84585255384445202</c:v>
                </c:pt>
                <c:pt idx="749">
                  <c:v>0.845880568027496</c:v>
                </c:pt>
                <c:pt idx="750">
                  <c:v>0.84592002630233798</c:v>
                </c:pt>
                <c:pt idx="751">
                  <c:v>0.84598392248153698</c:v>
                </c:pt>
                <c:pt idx="752">
                  <c:v>0.84604328870773304</c:v>
                </c:pt>
                <c:pt idx="753">
                  <c:v>0.84606748819351196</c:v>
                </c:pt>
                <c:pt idx="754">
                  <c:v>0.84607064723968495</c:v>
                </c:pt>
                <c:pt idx="755">
                  <c:v>0.84608280658721902</c:v>
                </c:pt>
                <c:pt idx="756">
                  <c:v>0.84611803293228105</c:v>
                </c:pt>
                <c:pt idx="757">
                  <c:v>0.84615987539291404</c:v>
                </c:pt>
                <c:pt idx="758">
                  <c:v>0.846202492713928</c:v>
                </c:pt>
                <c:pt idx="759">
                  <c:v>0.846241354942322</c:v>
                </c:pt>
                <c:pt idx="760">
                  <c:v>0.84627807140350297</c:v>
                </c:pt>
                <c:pt idx="761">
                  <c:v>0.84632581472396895</c:v>
                </c:pt>
                <c:pt idx="762">
                  <c:v>0.84642040729522705</c:v>
                </c:pt>
                <c:pt idx="763">
                  <c:v>0.84651958942413297</c:v>
                </c:pt>
                <c:pt idx="764">
                  <c:v>0.84663653373718295</c:v>
                </c:pt>
                <c:pt idx="765">
                  <c:v>0.84675115346908603</c:v>
                </c:pt>
                <c:pt idx="766">
                  <c:v>0.84681427478790305</c:v>
                </c:pt>
                <c:pt idx="767">
                  <c:v>0.84686487913131703</c:v>
                </c:pt>
                <c:pt idx="768">
                  <c:v>0.84696424007415805</c:v>
                </c:pt>
                <c:pt idx="769">
                  <c:v>0.84708452224731401</c:v>
                </c:pt>
                <c:pt idx="770">
                  <c:v>0.84716713428497303</c:v>
                </c:pt>
                <c:pt idx="771">
                  <c:v>0.84722572565078702</c:v>
                </c:pt>
                <c:pt idx="772">
                  <c:v>0.84728795289993297</c:v>
                </c:pt>
                <c:pt idx="773">
                  <c:v>0.84735250473022505</c:v>
                </c:pt>
                <c:pt idx="774">
                  <c:v>0.84741961956024203</c:v>
                </c:pt>
                <c:pt idx="775">
                  <c:v>0.84751635789871205</c:v>
                </c:pt>
                <c:pt idx="776">
                  <c:v>0.84761691093444802</c:v>
                </c:pt>
                <c:pt idx="777">
                  <c:v>0.847731232643127</c:v>
                </c:pt>
                <c:pt idx="778">
                  <c:v>0.84784471988678001</c:v>
                </c:pt>
                <c:pt idx="779">
                  <c:v>0.84792077541351296</c:v>
                </c:pt>
                <c:pt idx="780">
                  <c:v>0.84799408912658703</c:v>
                </c:pt>
                <c:pt idx="781">
                  <c:v>0.84805667400360096</c:v>
                </c:pt>
                <c:pt idx="782">
                  <c:v>0.848111212253571</c:v>
                </c:pt>
                <c:pt idx="783">
                  <c:v>0.84817063808441195</c:v>
                </c:pt>
                <c:pt idx="784">
                  <c:v>0.848244369029999</c:v>
                </c:pt>
                <c:pt idx="785">
                  <c:v>0.84829509258270297</c:v>
                </c:pt>
                <c:pt idx="786">
                  <c:v>0.84834277629852295</c:v>
                </c:pt>
                <c:pt idx="787">
                  <c:v>0.84842807054519698</c:v>
                </c:pt>
                <c:pt idx="788">
                  <c:v>0.848527491092682</c:v>
                </c:pt>
                <c:pt idx="789">
                  <c:v>0.84861284494400002</c:v>
                </c:pt>
                <c:pt idx="790">
                  <c:v>0.84868478775024403</c:v>
                </c:pt>
                <c:pt idx="791">
                  <c:v>0.84872376918792702</c:v>
                </c:pt>
                <c:pt idx="792">
                  <c:v>0.84869503974914595</c:v>
                </c:pt>
                <c:pt idx="793">
                  <c:v>0.84868687391281095</c:v>
                </c:pt>
                <c:pt idx="794">
                  <c:v>0.84873938560485795</c:v>
                </c:pt>
                <c:pt idx="795">
                  <c:v>0.84878683090210005</c:v>
                </c:pt>
                <c:pt idx="796">
                  <c:v>0.84882915019989003</c:v>
                </c:pt>
                <c:pt idx="797">
                  <c:v>0.848874151706696</c:v>
                </c:pt>
                <c:pt idx="798">
                  <c:v>0.84897857904434204</c:v>
                </c:pt>
                <c:pt idx="799">
                  <c:v>0.84908699989318803</c:v>
                </c:pt>
                <c:pt idx="800">
                  <c:v>0.84914779663085904</c:v>
                </c:pt>
                <c:pt idx="801">
                  <c:v>0.84920066595077504</c:v>
                </c:pt>
                <c:pt idx="802">
                  <c:v>0.84926134347915605</c:v>
                </c:pt>
                <c:pt idx="803">
                  <c:v>0.84931707382202104</c:v>
                </c:pt>
                <c:pt idx="804">
                  <c:v>0.84936326742172197</c:v>
                </c:pt>
                <c:pt idx="805">
                  <c:v>0.84940594434738204</c:v>
                </c:pt>
                <c:pt idx="806">
                  <c:v>0.84943842887878396</c:v>
                </c:pt>
                <c:pt idx="807">
                  <c:v>0.84946298599243197</c:v>
                </c:pt>
                <c:pt idx="808">
                  <c:v>0.84948456287384</c:v>
                </c:pt>
                <c:pt idx="809">
                  <c:v>0.84950917959213301</c:v>
                </c:pt>
                <c:pt idx="810">
                  <c:v>0.84953057765960704</c:v>
                </c:pt>
                <c:pt idx="811">
                  <c:v>0.84951341152191195</c:v>
                </c:pt>
                <c:pt idx="812">
                  <c:v>0.84950619935989402</c:v>
                </c:pt>
                <c:pt idx="813">
                  <c:v>0.84958946704864502</c:v>
                </c:pt>
                <c:pt idx="814">
                  <c:v>0.84966659545898404</c:v>
                </c:pt>
                <c:pt idx="815">
                  <c:v>0.84963208436965898</c:v>
                </c:pt>
                <c:pt idx="816">
                  <c:v>0.84959203004837003</c:v>
                </c:pt>
                <c:pt idx="817">
                  <c:v>0.84963470697402999</c:v>
                </c:pt>
                <c:pt idx="818">
                  <c:v>0.84969002008438099</c:v>
                </c:pt>
                <c:pt idx="819">
                  <c:v>0.84971225261688199</c:v>
                </c:pt>
                <c:pt idx="820">
                  <c:v>0.84972798824310303</c:v>
                </c:pt>
                <c:pt idx="821">
                  <c:v>0.84974455833435103</c:v>
                </c:pt>
                <c:pt idx="822">
                  <c:v>0.84975147247314498</c:v>
                </c:pt>
                <c:pt idx="823">
                  <c:v>0.84978443384170499</c:v>
                </c:pt>
                <c:pt idx="824">
                  <c:v>0.84984749555587802</c:v>
                </c:pt>
                <c:pt idx="825">
                  <c:v>0.84991604089736905</c:v>
                </c:pt>
                <c:pt idx="826">
                  <c:v>0.85000008344650302</c:v>
                </c:pt>
                <c:pt idx="827">
                  <c:v>0.85008889436721802</c:v>
                </c:pt>
                <c:pt idx="828">
                  <c:v>0.85017961263656605</c:v>
                </c:pt>
                <c:pt idx="829">
                  <c:v>0.85025513172149703</c:v>
                </c:pt>
                <c:pt idx="830">
                  <c:v>0.85027813911437999</c:v>
                </c:pt>
                <c:pt idx="831">
                  <c:v>0.85030710697174094</c:v>
                </c:pt>
                <c:pt idx="832">
                  <c:v>0.85041147470474199</c:v>
                </c:pt>
                <c:pt idx="833">
                  <c:v>0.85051470994949296</c:v>
                </c:pt>
                <c:pt idx="834">
                  <c:v>0.85057896375656095</c:v>
                </c:pt>
                <c:pt idx="835">
                  <c:v>0.85064005851745605</c:v>
                </c:pt>
                <c:pt idx="836">
                  <c:v>0.85074114799499501</c:v>
                </c:pt>
                <c:pt idx="837">
                  <c:v>0.85084849596023604</c:v>
                </c:pt>
                <c:pt idx="838">
                  <c:v>0.85092514753341697</c:v>
                </c:pt>
                <c:pt idx="839">
                  <c:v>0.85099041461944602</c:v>
                </c:pt>
                <c:pt idx="840">
                  <c:v>0.851051926612854</c:v>
                </c:pt>
                <c:pt idx="841">
                  <c:v>0.85110831260681197</c:v>
                </c:pt>
                <c:pt idx="842">
                  <c:v>0.85118192434310902</c:v>
                </c:pt>
                <c:pt idx="843">
                  <c:v>0.85128134489059404</c:v>
                </c:pt>
                <c:pt idx="844">
                  <c:v>0.85137605667114302</c:v>
                </c:pt>
                <c:pt idx="845">
                  <c:v>0.85146236419677701</c:v>
                </c:pt>
                <c:pt idx="846">
                  <c:v>0.85154461860656705</c:v>
                </c:pt>
                <c:pt idx="847">
                  <c:v>0.85161346197128296</c:v>
                </c:pt>
                <c:pt idx="848">
                  <c:v>0.85168683528900102</c:v>
                </c:pt>
                <c:pt idx="849">
                  <c:v>0.85177761316299405</c:v>
                </c:pt>
                <c:pt idx="850">
                  <c:v>0.85186564922332797</c:v>
                </c:pt>
                <c:pt idx="851">
                  <c:v>0.85193908214569103</c:v>
                </c:pt>
                <c:pt idx="852">
                  <c:v>0.852011859416962</c:v>
                </c:pt>
                <c:pt idx="853">
                  <c:v>0.85213971138000499</c:v>
                </c:pt>
                <c:pt idx="854">
                  <c:v>0.85227072238922097</c:v>
                </c:pt>
                <c:pt idx="855">
                  <c:v>0.85231900215148904</c:v>
                </c:pt>
                <c:pt idx="856">
                  <c:v>0.852347671985626</c:v>
                </c:pt>
                <c:pt idx="857">
                  <c:v>0.85238623619079601</c:v>
                </c:pt>
                <c:pt idx="858">
                  <c:v>0.85243028402328502</c:v>
                </c:pt>
                <c:pt idx="859">
                  <c:v>0.85249668359756503</c:v>
                </c:pt>
                <c:pt idx="860">
                  <c:v>0.85257822275161699</c:v>
                </c:pt>
                <c:pt idx="861">
                  <c:v>0.85263162851333596</c:v>
                </c:pt>
                <c:pt idx="862">
                  <c:v>0.85265433788299605</c:v>
                </c:pt>
                <c:pt idx="863">
                  <c:v>0.85268104076385498</c:v>
                </c:pt>
                <c:pt idx="864">
                  <c:v>0.85271573066711404</c:v>
                </c:pt>
                <c:pt idx="865">
                  <c:v>0.85275107622146595</c:v>
                </c:pt>
                <c:pt idx="866">
                  <c:v>0.85278970003128096</c:v>
                </c:pt>
                <c:pt idx="867">
                  <c:v>0.85282647609710704</c:v>
                </c:pt>
                <c:pt idx="868">
                  <c:v>0.85284900665283203</c:v>
                </c:pt>
                <c:pt idx="869">
                  <c:v>0.85286957025527999</c:v>
                </c:pt>
                <c:pt idx="870">
                  <c:v>0.85287052392959595</c:v>
                </c:pt>
                <c:pt idx="871">
                  <c:v>0.85287147760391202</c:v>
                </c:pt>
                <c:pt idx="872">
                  <c:v>0.85285145044326804</c:v>
                </c:pt>
                <c:pt idx="873">
                  <c:v>0.85283142328262296</c:v>
                </c:pt>
                <c:pt idx="874">
                  <c:v>0.852802634239197</c:v>
                </c:pt>
                <c:pt idx="875">
                  <c:v>0.85277247428893999</c:v>
                </c:pt>
                <c:pt idx="876">
                  <c:v>0.85270017385482799</c:v>
                </c:pt>
                <c:pt idx="877">
                  <c:v>0.85261338949203502</c:v>
                </c:pt>
                <c:pt idx="878">
                  <c:v>0.85253298282623302</c:v>
                </c:pt>
                <c:pt idx="879">
                  <c:v>0.85245734453201305</c:v>
                </c:pt>
                <c:pt idx="880">
                  <c:v>0.852347612380981</c:v>
                </c:pt>
                <c:pt idx="881">
                  <c:v>0.85220932960510298</c:v>
                </c:pt>
                <c:pt idx="882">
                  <c:v>0.85208517313003496</c:v>
                </c:pt>
                <c:pt idx="883">
                  <c:v>0.85197830200195301</c:v>
                </c:pt>
                <c:pt idx="884">
                  <c:v>0.85187858343124401</c:v>
                </c:pt>
                <c:pt idx="885">
                  <c:v>0.85179167985916104</c:v>
                </c:pt>
                <c:pt idx="886">
                  <c:v>0.85171711444854703</c:v>
                </c:pt>
                <c:pt idx="887">
                  <c:v>0.85167866945266701</c:v>
                </c:pt>
                <c:pt idx="888">
                  <c:v>0.85164791345596302</c:v>
                </c:pt>
                <c:pt idx="889">
                  <c:v>0.85165989398956299</c:v>
                </c:pt>
                <c:pt idx="890">
                  <c:v>0.85167652368545499</c:v>
                </c:pt>
                <c:pt idx="891">
                  <c:v>0.85177564620971702</c:v>
                </c:pt>
                <c:pt idx="892">
                  <c:v>0.85187441110610995</c:v>
                </c:pt>
                <c:pt idx="893">
                  <c:v>0.85201078653335605</c:v>
                </c:pt>
                <c:pt idx="894">
                  <c:v>0.85214877128601096</c:v>
                </c:pt>
                <c:pt idx="895">
                  <c:v>0.85231053829193104</c:v>
                </c:pt>
                <c:pt idx="896">
                  <c:v>0.85247594118118297</c:v>
                </c:pt>
                <c:pt idx="897">
                  <c:v>0.85266053676605202</c:v>
                </c:pt>
                <c:pt idx="898">
                  <c:v>0.85285061597824097</c:v>
                </c:pt>
                <c:pt idx="899">
                  <c:v>0.85304659605026201</c:v>
                </c:pt>
                <c:pt idx="900">
                  <c:v>0.85324513912200906</c:v>
                </c:pt>
                <c:pt idx="901">
                  <c:v>0.853418469429016</c:v>
                </c:pt>
                <c:pt idx="902">
                  <c:v>0.85357218980789196</c:v>
                </c:pt>
                <c:pt idx="903">
                  <c:v>0.85372579097747803</c:v>
                </c:pt>
                <c:pt idx="904">
                  <c:v>0.85387933254241899</c:v>
                </c:pt>
                <c:pt idx="905">
                  <c:v>0.85402369499206499</c:v>
                </c:pt>
                <c:pt idx="906">
                  <c:v>0.85415309667587302</c:v>
                </c:pt>
                <c:pt idx="907">
                  <c:v>0.85428810119628895</c:v>
                </c:pt>
                <c:pt idx="908">
                  <c:v>0.85443919897079501</c:v>
                </c:pt>
                <c:pt idx="909">
                  <c:v>0.85458379983902</c:v>
                </c:pt>
                <c:pt idx="910">
                  <c:v>0.85470193624496504</c:v>
                </c:pt>
                <c:pt idx="911">
                  <c:v>0.854819536209106</c:v>
                </c:pt>
                <c:pt idx="912">
                  <c:v>0.85493749380111705</c:v>
                </c:pt>
                <c:pt idx="913">
                  <c:v>0.85505485534668002</c:v>
                </c:pt>
                <c:pt idx="914">
                  <c:v>0.85515642166137695</c:v>
                </c:pt>
                <c:pt idx="915">
                  <c:v>0.85525721311569203</c:v>
                </c:pt>
                <c:pt idx="916">
                  <c:v>0.85533607006072998</c:v>
                </c:pt>
                <c:pt idx="917">
                  <c:v>0.85541278123855602</c:v>
                </c:pt>
                <c:pt idx="918">
                  <c:v>0.85546398162841797</c:v>
                </c:pt>
                <c:pt idx="919">
                  <c:v>0.85550856590270996</c:v>
                </c:pt>
                <c:pt idx="920">
                  <c:v>0.85552299022674605</c:v>
                </c:pt>
                <c:pt idx="921">
                  <c:v>0.85552585124969505</c:v>
                </c:pt>
                <c:pt idx="922">
                  <c:v>0.85551780462265004</c:v>
                </c:pt>
                <c:pt idx="923">
                  <c:v>0.85550320148467995</c:v>
                </c:pt>
                <c:pt idx="924">
                  <c:v>0.85547834634780895</c:v>
                </c:pt>
                <c:pt idx="925">
                  <c:v>0.85544449090957597</c:v>
                </c:pt>
                <c:pt idx="926">
                  <c:v>0.85537093877792403</c:v>
                </c:pt>
                <c:pt idx="927">
                  <c:v>0.85524737834930398</c:v>
                </c:pt>
                <c:pt idx="928">
                  <c:v>0.85511553287506104</c:v>
                </c:pt>
                <c:pt idx="929">
                  <c:v>0.85496985912322998</c:v>
                </c:pt>
                <c:pt idx="930">
                  <c:v>0.85480672121047996</c:v>
                </c:pt>
                <c:pt idx="931">
                  <c:v>0.85459572076797496</c:v>
                </c:pt>
                <c:pt idx="932">
                  <c:v>0.85437154769897505</c:v>
                </c:pt>
                <c:pt idx="933">
                  <c:v>0.854087173938751</c:v>
                </c:pt>
                <c:pt idx="934">
                  <c:v>0.85380053520202603</c:v>
                </c:pt>
                <c:pt idx="935">
                  <c:v>0.85351210832595803</c:v>
                </c:pt>
                <c:pt idx="936">
                  <c:v>0.85322135686874401</c:v>
                </c:pt>
                <c:pt idx="937">
                  <c:v>0.85287690162658703</c:v>
                </c:pt>
                <c:pt idx="938">
                  <c:v>0.85253000259399403</c:v>
                </c:pt>
                <c:pt idx="939">
                  <c:v>0.85221499204635598</c:v>
                </c:pt>
                <c:pt idx="940">
                  <c:v>0.85190057754516602</c:v>
                </c:pt>
                <c:pt idx="941">
                  <c:v>0.85159754753112804</c:v>
                </c:pt>
                <c:pt idx="942">
                  <c:v>0.85129565000534102</c:v>
                </c:pt>
                <c:pt idx="943">
                  <c:v>0.85103344917297397</c:v>
                </c:pt>
                <c:pt idx="944">
                  <c:v>0.85078328847885099</c:v>
                </c:pt>
                <c:pt idx="945">
                  <c:v>0.85053473711013805</c:v>
                </c:pt>
                <c:pt idx="946">
                  <c:v>0.85028725862503096</c:v>
                </c:pt>
                <c:pt idx="947">
                  <c:v>0.85004532337188698</c:v>
                </c:pt>
                <c:pt idx="948">
                  <c:v>0.84980702400207497</c:v>
                </c:pt>
                <c:pt idx="949">
                  <c:v>0.84957313537597701</c:v>
                </c:pt>
                <c:pt idx="950">
                  <c:v>0.84934496879577603</c:v>
                </c:pt>
                <c:pt idx="951">
                  <c:v>0.84912425279617298</c:v>
                </c:pt>
                <c:pt idx="952">
                  <c:v>0.84891247749328602</c:v>
                </c:pt>
                <c:pt idx="953">
                  <c:v>0.84869259595871005</c:v>
                </c:pt>
                <c:pt idx="954">
                  <c:v>0.84845983982086204</c:v>
                </c:pt>
                <c:pt idx="955">
                  <c:v>0.84823662042617798</c:v>
                </c:pt>
                <c:pt idx="956">
                  <c:v>0.848044753074646</c:v>
                </c:pt>
                <c:pt idx="957">
                  <c:v>0.84786748886108398</c:v>
                </c:pt>
                <c:pt idx="958">
                  <c:v>0.84776502847671498</c:v>
                </c:pt>
                <c:pt idx="959">
                  <c:v>0.84766495227813698</c:v>
                </c:pt>
                <c:pt idx="960">
                  <c:v>0.84759545326232899</c:v>
                </c:pt>
                <c:pt idx="961">
                  <c:v>0.84752660989761397</c:v>
                </c:pt>
                <c:pt idx="962">
                  <c:v>0.84752434492111195</c:v>
                </c:pt>
                <c:pt idx="963">
                  <c:v>0.84752285480499301</c:v>
                </c:pt>
                <c:pt idx="964">
                  <c:v>0.84755718708038297</c:v>
                </c:pt>
                <c:pt idx="965">
                  <c:v>0.84759420156478904</c:v>
                </c:pt>
                <c:pt idx="966">
                  <c:v>0.84762984514236495</c:v>
                </c:pt>
                <c:pt idx="967">
                  <c:v>0.84766507148742698</c:v>
                </c:pt>
                <c:pt idx="968">
                  <c:v>0.84766298532485995</c:v>
                </c:pt>
                <c:pt idx="969">
                  <c:v>0.84764927625656095</c:v>
                </c:pt>
                <c:pt idx="970">
                  <c:v>0.84760677814483598</c:v>
                </c:pt>
                <c:pt idx="971">
                  <c:v>0.84755128622055098</c:v>
                </c:pt>
                <c:pt idx="972">
                  <c:v>0.847506403923035</c:v>
                </c:pt>
                <c:pt idx="973">
                  <c:v>0.84746694564819303</c:v>
                </c:pt>
                <c:pt idx="974">
                  <c:v>0.84739857912063599</c:v>
                </c:pt>
                <c:pt idx="975">
                  <c:v>0.84730803966522195</c:v>
                </c:pt>
                <c:pt idx="976">
                  <c:v>0.84721636772155795</c:v>
                </c:pt>
                <c:pt idx="977">
                  <c:v>0.84712129831314098</c:v>
                </c:pt>
                <c:pt idx="978">
                  <c:v>0.84704434871673595</c:v>
                </c:pt>
                <c:pt idx="979">
                  <c:v>0.84699541330337502</c:v>
                </c:pt>
                <c:pt idx="980">
                  <c:v>0.84693992137908902</c:v>
                </c:pt>
                <c:pt idx="981">
                  <c:v>0.84687191247940097</c:v>
                </c:pt>
                <c:pt idx="982">
                  <c:v>0.84681344032287598</c:v>
                </c:pt>
                <c:pt idx="983">
                  <c:v>0.84678900241851796</c:v>
                </c:pt>
                <c:pt idx="984">
                  <c:v>0.84676408767700195</c:v>
                </c:pt>
                <c:pt idx="985">
                  <c:v>0.84672856330871604</c:v>
                </c:pt>
                <c:pt idx="986">
                  <c:v>0.846693575382233</c:v>
                </c:pt>
                <c:pt idx="987">
                  <c:v>0.84666800498962402</c:v>
                </c:pt>
                <c:pt idx="988">
                  <c:v>0.84664219617843595</c:v>
                </c:pt>
                <c:pt idx="989">
                  <c:v>0.84656465053558405</c:v>
                </c:pt>
                <c:pt idx="990">
                  <c:v>0.84648692607879605</c:v>
                </c:pt>
                <c:pt idx="991">
                  <c:v>0.84627926349639904</c:v>
                </c:pt>
                <c:pt idx="992">
                  <c:v>0.84606260061264005</c:v>
                </c:pt>
                <c:pt idx="993">
                  <c:v>0.845692157745361</c:v>
                </c:pt>
                <c:pt idx="994">
                  <c:v>0.84529781341552701</c:v>
                </c:pt>
                <c:pt idx="995">
                  <c:v>0.84463459253311202</c:v>
                </c:pt>
                <c:pt idx="996">
                  <c:v>0.84390240907669101</c:v>
                </c:pt>
                <c:pt idx="997">
                  <c:v>0.84296077489852905</c:v>
                </c:pt>
                <c:pt idx="998">
                  <c:v>0.84194201231002797</c:v>
                </c:pt>
                <c:pt idx="999">
                  <c:v>0.84071010351180997</c:v>
                </c:pt>
                <c:pt idx="1000">
                  <c:v>0.83936685323715199</c:v>
                </c:pt>
                <c:pt idx="1001">
                  <c:v>0.83797335624694802</c:v>
                </c:pt>
                <c:pt idx="1002">
                  <c:v>0.83654642105102495</c:v>
                </c:pt>
                <c:pt idx="1003">
                  <c:v>0.83513218164444003</c:v>
                </c:pt>
                <c:pt idx="1004">
                  <c:v>0.83373326063156095</c:v>
                </c:pt>
                <c:pt idx="1005">
                  <c:v>0.832480609416962</c:v>
                </c:pt>
                <c:pt idx="1006">
                  <c:v>0.83141487836837802</c:v>
                </c:pt>
                <c:pt idx="1007">
                  <c:v>0.83047586679458596</c:v>
                </c:pt>
                <c:pt idx="1008">
                  <c:v>0.82974964380264304</c:v>
                </c:pt>
                <c:pt idx="1009">
                  <c:v>0.82915133237838701</c:v>
                </c:pt>
                <c:pt idx="1010">
                  <c:v>0.828837931156158</c:v>
                </c:pt>
                <c:pt idx="1011">
                  <c:v>0.82858055830001798</c:v>
                </c:pt>
                <c:pt idx="1012">
                  <c:v>0.82849889993667603</c:v>
                </c:pt>
                <c:pt idx="1013">
                  <c:v>0.828441202640533</c:v>
                </c:pt>
                <c:pt idx="1014">
                  <c:v>0.82849937677383401</c:v>
                </c:pt>
                <c:pt idx="1015">
                  <c:v>0.82854831218719505</c:v>
                </c:pt>
                <c:pt idx="1016">
                  <c:v>0.82851779460907005</c:v>
                </c:pt>
                <c:pt idx="1017">
                  <c:v>0.82848167419433605</c:v>
                </c:pt>
                <c:pt idx="1018">
                  <c:v>0.82820224761962902</c:v>
                </c:pt>
                <c:pt idx="1019">
                  <c:v>0.82792645692825295</c:v>
                </c:pt>
                <c:pt idx="1020">
                  <c:v>0.82727664709091198</c:v>
                </c:pt>
                <c:pt idx="1021">
                  <c:v>0.82662063837051403</c:v>
                </c:pt>
                <c:pt idx="1022">
                  <c:v>0.82558721303939797</c:v>
                </c:pt>
                <c:pt idx="1023">
                  <c:v>0.824521064758301</c:v>
                </c:pt>
                <c:pt idx="1024">
                  <c:v>0.82290756702423096</c:v>
                </c:pt>
                <c:pt idx="1025">
                  <c:v>0.82119852304458596</c:v>
                </c:pt>
                <c:pt idx="1026">
                  <c:v>0.81921780109405495</c:v>
                </c:pt>
                <c:pt idx="1027">
                  <c:v>0.81716471910476696</c:v>
                </c:pt>
                <c:pt idx="1028">
                  <c:v>0.81470364332199097</c:v>
                </c:pt>
                <c:pt idx="1029">
                  <c:v>0.81208449602127097</c:v>
                </c:pt>
                <c:pt idx="1030">
                  <c:v>0.80918544530868497</c:v>
                </c:pt>
                <c:pt idx="1031">
                  <c:v>0.80614024400711104</c:v>
                </c:pt>
                <c:pt idx="1032">
                  <c:v>0.80266481637954701</c:v>
                </c:pt>
                <c:pt idx="1033">
                  <c:v>0.79889333248138406</c:v>
                </c:pt>
                <c:pt idx="1034">
                  <c:v>0.79486930370330799</c:v>
                </c:pt>
                <c:pt idx="1035">
                  <c:v>0.79062467813491799</c:v>
                </c:pt>
                <c:pt idx="1036">
                  <c:v>0.78602856397628795</c:v>
                </c:pt>
                <c:pt idx="1037">
                  <c:v>0.78102767467498802</c:v>
                </c:pt>
                <c:pt idx="1038">
                  <c:v>0.77600735425949097</c:v>
                </c:pt>
                <c:pt idx="1039">
                  <c:v>0.77093935012817405</c:v>
                </c:pt>
                <c:pt idx="1040">
                  <c:v>0.76598477363586404</c:v>
                </c:pt>
                <c:pt idx="1041">
                  <c:v>0.76121288537979104</c:v>
                </c:pt>
                <c:pt idx="1042">
                  <c:v>0.75677233934402499</c:v>
                </c:pt>
                <c:pt idx="1043">
                  <c:v>0.75311243534088101</c:v>
                </c:pt>
                <c:pt idx="1044">
                  <c:v>0.74974244832992598</c:v>
                </c:pt>
                <c:pt idx="1045">
                  <c:v>0.74732077121734597</c:v>
                </c:pt>
                <c:pt idx="1046">
                  <c:v>0.74516481161117598</c:v>
                </c:pt>
                <c:pt idx="1047">
                  <c:v>0.74428558349609397</c:v>
                </c:pt>
                <c:pt idx="1048">
                  <c:v>0.74354809522628795</c:v>
                </c:pt>
                <c:pt idx="1049">
                  <c:v>0.743943572044373</c:v>
                </c:pt>
                <c:pt idx="1050">
                  <c:v>0.74438369274139404</c:v>
                </c:pt>
                <c:pt idx="1051">
                  <c:v>0.74565738439559903</c:v>
                </c:pt>
                <c:pt idx="1052">
                  <c:v>0.74692696332931496</c:v>
                </c:pt>
                <c:pt idx="1053">
                  <c:v>0.74829882383346602</c:v>
                </c:pt>
                <c:pt idx="1054">
                  <c:v>0.74966669082641602</c:v>
                </c:pt>
                <c:pt idx="1055">
                  <c:v>0.75004410743713401</c:v>
                </c:pt>
                <c:pt idx="1056">
                  <c:v>0.75035655498504605</c:v>
                </c:pt>
                <c:pt idx="1057">
                  <c:v>0.74937152862548795</c:v>
                </c:pt>
                <c:pt idx="1058">
                  <c:v>0.74821704626083396</c:v>
                </c:pt>
                <c:pt idx="1059">
                  <c:v>0.74678808450698897</c:v>
                </c:pt>
                <c:pt idx="1060">
                  <c:v>0.74530375003814697</c:v>
                </c:pt>
                <c:pt idx="1061">
                  <c:v>0.744054615497589</c:v>
                </c:pt>
                <c:pt idx="1062">
                  <c:v>0.74287450313568104</c:v>
                </c:pt>
                <c:pt idx="1063">
                  <c:v>0.74262052774429299</c:v>
                </c:pt>
                <c:pt idx="1064">
                  <c:v>0.742725610733032</c:v>
                </c:pt>
                <c:pt idx="1065">
                  <c:v>0.74507385492324796</c:v>
                </c:pt>
                <c:pt idx="1066">
                  <c:v>0.74854195117950395</c:v>
                </c:pt>
                <c:pt idx="1067">
                  <c:v>0.75405585765838601</c:v>
                </c:pt>
                <c:pt idx="1068">
                  <c:v>0.76085770130157504</c:v>
                </c:pt>
                <c:pt idx="1069">
                  <c:v>0.76869738101959195</c:v>
                </c:pt>
                <c:pt idx="1070">
                  <c:v>0.77735227346420299</c:v>
                </c:pt>
                <c:pt idx="1071">
                  <c:v>0.78585743904113803</c:v>
                </c:pt>
                <c:pt idx="1072">
                  <c:v>0.7942253947258</c:v>
                </c:pt>
                <c:pt idx="1073">
                  <c:v>0.80234432220458995</c:v>
                </c:pt>
                <c:pt idx="1074">
                  <c:v>0.81017166376113903</c:v>
                </c:pt>
                <c:pt idx="1075">
                  <c:v>0.81704181432723999</c:v>
                </c:pt>
                <c:pt idx="1076">
                  <c:v>0.82252138853073098</c:v>
                </c:pt>
                <c:pt idx="1077">
                  <c:v>0.82724201679229703</c:v>
                </c:pt>
                <c:pt idx="1078">
                  <c:v>0.83059853315353405</c:v>
                </c:pt>
                <c:pt idx="1079">
                  <c:v>0.83348679542541504</c:v>
                </c:pt>
                <c:pt idx="1080">
                  <c:v>0.83531427383422896</c:v>
                </c:pt>
                <c:pt idx="1081">
                  <c:v>0.83697378635406505</c:v>
                </c:pt>
                <c:pt idx="1082">
                  <c:v>0.83814275264740001</c:v>
                </c:pt>
                <c:pt idx="1083">
                  <c:v>0.83921349048614502</c:v>
                </c:pt>
                <c:pt idx="1084">
                  <c:v>0.83990478515625</c:v>
                </c:pt>
                <c:pt idx="1085">
                  <c:v>0.840553998947144</c:v>
                </c:pt>
                <c:pt idx="1086">
                  <c:v>0.84097707271575906</c:v>
                </c:pt>
                <c:pt idx="1087">
                  <c:v>0.84137904644012496</c:v>
                </c:pt>
                <c:pt idx="1088">
                  <c:v>0.84161072969436601</c:v>
                </c:pt>
                <c:pt idx="1089">
                  <c:v>0.84184104204177901</c:v>
                </c:pt>
                <c:pt idx="1090">
                  <c:v>0.84203213453292802</c:v>
                </c:pt>
                <c:pt idx="1091">
                  <c:v>0.84222429990768399</c:v>
                </c:pt>
                <c:pt idx="1092">
                  <c:v>0.84241902828216597</c:v>
                </c:pt>
                <c:pt idx="1093">
                  <c:v>0.84261447191238403</c:v>
                </c:pt>
                <c:pt idx="1094">
                  <c:v>0.84286594390869096</c:v>
                </c:pt>
                <c:pt idx="1095">
                  <c:v>0.84311950206756603</c:v>
                </c:pt>
                <c:pt idx="1096">
                  <c:v>0.84350073337554898</c:v>
                </c:pt>
                <c:pt idx="1097">
                  <c:v>0.84389227628707897</c:v>
                </c:pt>
                <c:pt idx="1098">
                  <c:v>0.84436970949172996</c:v>
                </c:pt>
                <c:pt idx="1099">
                  <c:v>0.84485894441604603</c:v>
                </c:pt>
                <c:pt idx="1100">
                  <c:v>0.84540861845016502</c:v>
                </c:pt>
                <c:pt idx="1101">
                  <c:v>0.84597134590148904</c:v>
                </c:pt>
                <c:pt idx="1102">
                  <c:v>0.84658116102218595</c:v>
                </c:pt>
                <c:pt idx="1103">
                  <c:v>0.84720540046691895</c:v>
                </c:pt>
                <c:pt idx="1104">
                  <c:v>0.84782445430755604</c:v>
                </c:pt>
                <c:pt idx="1105">
                  <c:v>0.84844362735748302</c:v>
                </c:pt>
                <c:pt idx="1106">
                  <c:v>0.84903466701507602</c:v>
                </c:pt>
                <c:pt idx="1107">
                  <c:v>0.84961581230163596</c:v>
                </c:pt>
                <c:pt idx="1108">
                  <c:v>0.850133717060089</c:v>
                </c:pt>
                <c:pt idx="1109">
                  <c:v>0.850621938705444</c:v>
                </c:pt>
                <c:pt idx="1110">
                  <c:v>0.85103613138198897</c:v>
                </c:pt>
                <c:pt idx="1111">
                  <c:v>0.85140937566757202</c:v>
                </c:pt>
                <c:pt idx="1112">
                  <c:v>0.85175144672393799</c:v>
                </c:pt>
                <c:pt idx="1113">
                  <c:v>0.85207384824752797</c:v>
                </c:pt>
                <c:pt idx="1114">
                  <c:v>0.85238027572631803</c:v>
                </c:pt>
                <c:pt idx="1115">
                  <c:v>0.85267102718353305</c:v>
                </c:pt>
                <c:pt idx="1116">
                  <c:v>0.85293537378311202</c:v>
                </c:pt>
                <c:pt idx="1117">
                  <c:v>0.85317456722259499</c:v>
                </c:pt>
                <c:pt idx="1118">
                  <c:v>0.85340303182601895</c:v>
                </c:pt>
                <c:pt idx="1119">
                  <c:v>0.853618264198303</c:v>
                </c:pt>
                <c:pt idx="1120">
                  <c:v>0.85381931066513095</c:v>
                </c:pt>
                <c:pt idx="1121">
                  <c:v>0.85400527715682995</c:v>
                </c:pt>
                <c:pt idx="1122">
                  <c:v>0.85420769453048695</c:v>
                </c:pt>
                <c:pt idx="1123">
                  <c:v>0.85443198680877697</c:v>
                </c:pt>
                <c:pt idx="1124">
                  <c:v>0.85463905334472701</c:v>
                </c:pt>
                <c:pt idx="1125">
                  <c:v>0.854816794395447</c:v>
                </c:pt>
                <c:pt idx="1126">
                  <c:v>0.85502099990844704</c:v>
                </c:pt>
                <c:pt idx="1127">
                  <c:v>0.85527777671813998</c:v>
                </c:pt>
                <c:pt idx="1128">
                  <c:v>0.85552811622619596</c:v>
                </c:pt>
                <c:pt idx="1129">
                  <c:v>0.85576236248016402</c:v>
                </c:pt>
                <c:pt idx="1130">
                  <c:v>0.85600894689559903</c:v>
                </c:pt>
                <c:pt idx="1131">
                  <c:v>0.85628575086593595</c:v>
                </c:pt>
                <c:pt idx="1132">
                  <c:v>0.85657107830047596</c:v>
                </c:pt>
                <c:pt idx="1133">
                  <c:v>0.85688835382461503</c:v>
                </c:pt>
                <c:pt idx="1134">
                  <c:v>0.85721462965011597</c:v>
                </c:pt>
                <c:pt idx="1135">
                  <c:v>0.85758018493652299</c:v>
                </c:pt>
                <c:pt idx="1136">
                  <c:v>0.85795110464096103</c:v>
                </c:pt>
                <c:pt idx="1137">
                  <c:v>0.85834676027297996</c:v>
                </c:pt>
                <c:pt idx="1138">
                  <c:v>0.85874265432357799</c:v>
                </c:pt>
                <c:pt idx="1139">
                  <c:v>0.85913074016571001</c:v>
                </c:pt>
                <c:pt idx="1140">
                  <c:v>0.85951882600784302</c:v>
                </c:pt>
                <c:pt idx="1141">
                  <c:v>0.85989785194396995</c:v>
                </c:pt>
                <c:pt idx="1142">
                  <c:v>0.86027759313583396</c:v>
                </c:pt>
                <c:pt idx="1143">
                  <c:v>0.86065000295639005</c:v>
                </c:pt>
                <c:pt idx="1144">
                  <c:v>0.86102360486984297</c:v>
                </c:pt>
                <c:pt idx="1145">
                  <c:v>0.86138862371444702</c:v>
                </c:pt>
                <c:pt idx="1146">
                  <c:v>0.86175417900085405</c:v>
                </c:pt>
                <c:pt idx="1147">
                  <c:v>0.86209475994110096</c:v>
                </c:pt>
                <c:pt idx="1148">
                  <c:v>0.86243528127670299</c:v>
                </c:pt>
                <c:pt idx="1149">
                  <c:v>0.86277043819427501</c:v>
                </c:pt>
                <c:pt idx="1150">
                  <c:v>0.86310827732086204</c:v>
                </c:pt>
                <c:pt idx="1151">
                  <c:v>0.86340564489364602</c:v>
                </c:pt>
                <c:pt idx="1152">
                  <c:v>0.86370044946670499</c:v>
                </c:pt>
                <c:pt idx="1153">
                  <c:v>0.863966524600983</c:v>
                </c:pt>
                <c:pt idx="1154">
                  <c:v>0.86422806978225697</c:v>
                </c:pt>
                <c:pt idx="1155">
                  <c:v>0.86448466777801503</c:v>
                </c:pt>
                <c:pt idx="1156">
                  <c:v>0.86474239826202404</c:v>
                </c:pt>
                <c:pt idx="1157">
                  <c:v>0.86500787734985396</c:v>
                </c:pt>
                <c:pt idx="1158">
                  <c:v>0.86527538299560502</c:v>
                </c:pt>
                <c:pt idx="1159">
                  <c:v>0.86550456285476696</c:v>
                </c:pt>
                <c:pt idx="1160">
                  <c:v>0.86572653055190996</c:v>
                </c:pt>
                <c:pt idx="1161">
                  <c:v>0.865941941738129</c:v>
                </c:pt>
                <c:pt idx="1162">
                  <c:v>0.86615395545959495</c:v>
                </c:pt>
                <c:pt idx="1163">
                  <c:v>0.86637103557586703</c:v>
                </c:pt>
                <c:pt idx="1164">
                  <c:v>0.86659008264541604</c:v>
                </c:pt>
                <c:pt idx="1165">
                  <c:v>0.86677354574203502</c:v>
                </c:pt>
                <c:pt idx="1166">
                  <c:v>0.86694639921188399</c:v>
                </c:pt>
                <c:pt idx="1167">
                  <c:v>0.86710548400878895</c:v>
                </c:pt>
                <c:pt idx="1168">
                  <c:v>0.86725831031799305</c:v>
                </c:pt>
                <c:pt idx="1169">
                  <c:v>0.86743181943893399</c:v>
                </c:pt>
                <c:pt idx="1170">
                  <c:v>0.86761492490768399</c:v>
                </c:pt>
                <c:pt idx="1171">
                  <c:v>0.86775600910186801</c:v>
                </c:pt>
                <c:pt idx="1172">
                  <c:v>0.86787629127502397</c:v>
                </c:pt>
                <c:pt idx="1173">
                  <c:v>0.86800205707550004</c:v>
                </c:pt>
                <c:pt idx="1174">
                  <c:v>0.86813044548034701</c:v>
                </c:pt>
                <c:pt idx="1175">
                  <c:v>0.86823022365570102</c:v>
                </c:pt>
                <c:pt idx="1176">
                  <c:v>0.86831033229827903</c:v>
                </c:pt>
                <c:pt idx="1177">
                  <c:v>0.86840659379959095</c:v>
                </c:pt>
                <c:pt idx="1178">
                  <c:v>0.86851614713668801</c:v>
                </c:pt>
                <c:pt idx="1179">
                  <c:v>0.86862808465957597</c:v>
                </c:pt>
                <c:pt idx="1180">
                  <c:v>0.86874037981033303</c:v>
                </c:pt>
                <c:pt idx="1181">
                  <c:v>0.86884123086929299</c:v>
                </c:pt>
                <c:pt idx="1182">
                  <c:v>0.86893594264984098</c:v>
                </c:pt>
                <c:pt idx="1183">
                  <c:v>0.86902856826782204</c:v>
                </c:pt>
                <c:pt idx="1184">
                  <c:v>0.86911410093307495</c:v>
                </c:pt>
                <c:pt idx="1185">
                  <c:v>0.869201600551605</c:v>
                </c:pt>
                <c:pt idx="1186">
                  <c:v>0.86929458379745495</c:v>
                </c:pt>
                <c:pt idx="1187">
                  <c:v>0.86940866708755504</c:v>
                </c:pt>
                <c:pt idx="1188">
                  <c:v>0.86954474449157704</c:v>
                </c:pt>
                <c:pt idx="1189">
                  <c:v>0.86964988708496105</c:v>
                </c:pt>
                <c:pt idx="1190">
                  <c:v>0.86971706151962302</c:v>
                </c:pt>
                <c:pt idx="1191">
                  <c:v>0.86978161334991499</c:v>
                </c:pt>
                <c:pt idx="1192">
                  <c:v>0.86984628438949596</c:v>
                </c:pt>
                <c:pt idx="1193">
                  <c:v>0.86989647150039695</c:v>
                </c:pt>
                <c:pt idx="1194">
                  <c:v>0.86992704868316695</c:v>
                </c:pt>
                <c:pt idx="1195">
                  <c:v>0.869958937168121</c:v>
                </c:pt>
                <c:pt idx="1196">
                  <c:v>0.86998564004898105</c:v>
                </c:pt>
                <c:pt idx="1197">
                  <c:v>0.87002688646316495</c:v>
                </c:pt>
                <c:pt idx="1198">
                  <c:v>0.870100617408752</c:v>
                </c:pt>
                <c:pt idx="1199">
                  <c:v>0.87016308307647705</c:v>
                </c:pt>
                <c:pt idx="1200">
                  <c:v>0.87019550800323497</c:v>
                </c:pt>
                <c:pt idx="1201">
                  <c:v>0.87022757530212402</c:v>
                </c:pt>
                <c:pt idx="1202">
                  <c:v>0.87026721239089999</c:v>
                </c:pt>
                <c:pt idx="1203">
                  <c:v>0.87030261754989602</c:v>
                </c:pt>
                <c:pt idx="1204">
                  <c:v>0.87033075094223</c:v>
                </c:pt>
                <c:pt idx="1205">
                  <c:v>0.87037122249603305</c:v>
                </c:pt>
                <c:pt idx="1206">
                  <c:v>0.870433390140533</c:v>
                </c:pt>
                <c:pt idx="1207">
                  <c:v>0.87048494815826405</c:v>
                </c:pt>
                <c:pt idx="1208">
                  <c:v>0.87051624059677102</c:v>
                </c:pt>
                <c:pt idx="1209">
                  <c:v>0.87054347991943404</c:v>
                </c:pt>
                <c:pt idx="1210">
                  <c:v>0.87055426836013805</c:v>
                </c:pt>
                <c:pt idx="1211">
                  <c:v>0.870561063289642</c:v>
                </c:pt>
                <c:pt idx="1212">
                  <c:v>0.870563745498657</c:v>
                </c:pt>
                <c:pt idx="1213">
                  <c:v>0.87057578563690197</c:v>
                </c:pt>
                <c:pt idx="1214">
                  <c:v>0.87060934305190996</c:v>
                </c:pt>
                <c:pt idx="1215">
                  <c:v>0.87063306570053101</c:v>
                </c:pt>
                <c:pt idx="1216">
                  <c:v>0.87063074111938499</c:v>
                </c:pt>
                <c:pt idx="1217">
                  <c:v>0.87064313888549805</c:v>
                </c:pt>
                <c:pt idx="1218">
                  <c:v>0.87069344520568803</c:v>
                </c:pt>
                <c:pt idx="1219">
                  <c:v>0.870732963085175</c:v>
                </c:pt>
                <c:pt idx="1220">
                  <c:v>0.87075078487396196</c:v>
                </c:pt>
                <c:pt idx="1221">
                  <c:v>0.87077915668487504</c:v>
                </c:pt>
                <c:pt idx="1222">
                  <c:v>0.87082552909851096</c:v>
                </c:pt>
                <c:pt idx="1223">
                  <c:v>0.87086296081543002</c:v>
                </c:pt>
                <c:pt idx="1224">
                  <c:v>0.87087804079055797</c:v>
                </c:pt>
                <c:pt idx="1225">
                  <c:v>0.87089717388153098</c:v>
                </c:pt>
                <c:pt idx="1226">
                  <c:v>0.87093508243560802</c:v>
                </c:pt>
                <c:pt idx="1227">
                  <c:v>0.87096875905990601</c:v>
                </c:pt>
                <c:pt idx="1228">
                  <c:v>0.87098062038421598</c:v>
                </c:pt>
                <c:pt idx="1229">
                  <c:v>0.870999395847321</c:v>
                </c:pt>
                <c:pt idx="1230">
                  <c:v>0.87104231119155895</c:v>
                </c:pt>
                <c:pt idx="1231">
                  <c:v>0.87108391523361195</c:v>
                </c:pt>
                <c:pt idx="1232">
                  <c:v>0.87113028764724698</c:v>
                </c:pt>
                <c:pt idx="1233">
                  <c:v>0.87117457389831499</c:v>
                </c:pt>
                <c:pt idx="1234">
                  <c:v>0.87119770050048795</c:v>
                </c:pt>
                <c:pt idx="1235">
                  <c:v>0.87122631072998002</c:v>
                </c:pt>
                <c:pt idx="1236">
                  <c:v>0.87127780914306596</c:v>
                </c:pt>
                <c:pt idx="1237">
                  <c:v>0.871324002742767</c:v>
                </c:pt>
                <c:pt idx="1238">
                  <c:v>0.87132894992828402</c:v>
                </c:pt>
                <c:pt idx="1239">
                  <c:v>0.87133342027664196</c:v>
                </c:pt>
                <c:pt idx="1240">
                  <c:v>0.87136608362197898</c:v>
                </c:pt>
                <c:pt idx="1241">
                  <c:v>0.87140303850173995</c:v>
                </c:pt>
                <c:pt idx="1242">
                  <c:v>0.87145316600799605</c:v>
                </c:pt>
                <c:pt idx="1243">
                  <c:v>0.87149935960769698</c:v>
                </c:pt>
                <c:pt idx="1244">
                  <c:v>0.87151014804840099</c:v>
                </c:pt>
                <c:pt idx="1245">
                  <c:v>0.87152600288391102</c:v>
                </c:pt>
                <c:pt idx="1246">
                  <c:v>0.87159055471420299</c:v>
                </c:pt>
                <c:pt idx="1247">
                  <c:v>0.87165397405624401</c:v>
                </c:pt>
                <c:pt idx="1248">
                  <c:v>0.87167787551879905</c:v>
                </c:pt>
                <c:pt idx="1249">
                  <c:v>0.871695756912231</c:v>
                </c:pt>
                <c:pt idx="1250">
                  <c:v>0.87172251939773604</c:v>
                </c:pt>
                <c:pt idx="1251">
                  <c:v>0.87175434827804599</c:v>
                </c:pt>
                <c:pt idx="1252">
                  <c:v>0.87181013822555498</c:v>
                </c:pt>
                <c:pt idx="1253">
                  <c:v>0.87186735868454002</c:v>
                </c:pt>
                <c:pt idx="1254">
                  <c:v>0.87188106775283802</c:v>
                </c:pt>
                <c:pt idx="1255">
                  <c:v>0.87189066410064697</c:v>
                </c:pt>
                <c:pt idx="1256">
                  <c:v>0.87190198898315396</c:v>
                </c:pt>
                <c:pt idx="1257">
                  <c:v>0.87191617488861095</c:v>
                </c:pt>
                <c:pt idx="1258">
                  <c:v>0.87195205688476596</c:v>
                </c:pt>
                <c:pt idx="1259">
                  <c:v>0.87197798490524303</c:v>
                </c:pt>
                <c:pt idx="1260">
                  <c:v>0.87194347381591797</c:v>
                </c:pt>
                <c:pt idx="1261">
                  <c:v>0.87191897630691495</c:v>
                </c:pt>
                <c:pt idx="1262">
                  <c:v>0.87195056676864602</c:v>
                </c:pt>
                <c:pt idx="1263">
                  <c:v>0.87198817729949996</c:v>
                </c:pt>
                <c:pt idx="1264">
                  <c:v>0.87207126617431596</c:v>
                </c:pt>
                <c:pt idx="1265">
                  <c:v>0.87215179204940796</c:v>
                </c:pt>
                <c:pt idx="1266">
                  <c:v>0.872197985649109</c:v>
                </c:pt>
                <c:pt idx="1267">
                  <c:v>0.87224817276000999</c:v>
                </c:pt>
                <c:pt idx="1268">
                  <c:v>0.87233710289001498</c:v>
                </c:pt>
                <c:pt idx="1269">
                  <c:v>0.87241631746292103</c:v>
                </c:pt>
                <c:pt idx="1270">
                  <c:v>0.87244087457656905</c:v>
                </c:pt>
                <c:pt idx="1271">
                  <c:v>0.87246501445770297</c:v>
                </c:pt>
                <c:pt idx="1272">
                  <c:v>0.87246060371398904</c:v>
                </c:pt>
                <c:pt idx="1273">
                  <c:v>0.87246602773666404</c:v>
                </c:pt>
                <c:pt idx="1274">
                  <c:v>0.87254369258880604</c:v>
                </c:pt>
                <c:pt idx="1275">
                  <c:v>0.87261837720871005</c:v>
                </c:pt>
                <c:pt idx="1276">
                  <c:v>0.87266904115676902</c:v>
                </c:pt>
                <c:pt idx="1277">
                  <c:v>0.872719466686249</c:v>
                </c:pt>
                <c:pt idx="1278">
                  <c:v>0.87275159358978305</c:v>
                </c:pt>
                <c:pt idx="1279">
                  <c:v>0.872786164283752</c:v>
                </c:pt>
                <c:pt idx="1280">
                  <c:v>0.87284284830093395</c:v>
                </c:pt>
                <c:pt idx="1281">
                  <c:v>0.87289583683013905</c:v>
                </c:pt>
                <c:pt idx="1282">
                  <c:v>0.87292927503585804</c:v>
                </c:pt>
                <c:pt idx="1283">
                  <c:v>0.87296199798583995</c:v>
                </c:pt>
                <c:pt idx="1284">
                  <c:v>0.87299913167953502</c:v>
                </c:pt>
                <c:pt idx="1285">
                  <c:v>0.87303096055984497</c:v>
                </c:pt>
                <c:pt idx="1286">
                  <c:v>0.87303072214126598</c:v>
                </c:pt>
                <c:pt idx="1287">
                  <c:v>0.87303912639617898</c:v>
                </c:pt>
                <c:pt idx="1288">
                  <c:v>0.87308830022811901</c:v>
                </c:pt>
                <c:pt idx="1289">
                  <c:v>0.87313163280487105</c:v>
                </c:pt>
                <c:pt idx="1290">
                  <c:v>0.87314373254776001</c:v>
                </c:pt>
                <c:pt idx="1291">
                  <c:v>0.87316191196441695</c:v>
                </c:pt>
                <c:pt idx="1292">
                  <c:v>0.87320405244827304</c:v>
                </c:pt>
                <c:pt idx="1293">
                  <c:v>0.87324184179305997</c:v>
                </c:pt>
                <c:pt idx="1294">
                  <c:v>0.87325263023376498</c:v>
                </c:pt>
                <c:pt idx="1295">
                  <c:v>0.873260498046875</c:v>
                </c:pt>
                <c:pt idx="1296">
                  <c:v>0.87326622009277299</c:v>
                </c:pt>
                <c:pt idx="1297">
                  <c:v>0.873266041278839</c:v>
                </c:pt>
                <c:pt idx="1298">
                  <c:v>0.87326771020889304</c:v>
                </c:pt>
                <c:pt idx="1299">
                  <c:v>0.87328088283538796</c:v>
                </c:pt>
                <c:pt idx="1300">
                  <c:v>0.87329912185668901</c:v>
                </c:pt>
                <c:pt idx="1301">
                  <c:v>0.87332230806350697</c:v>
                </c:pt>
                <c:pt idx="1302">
                  <c:v>0.87336438894271895</c:v>
                </c:pt>
                <c:pt idx="1303">
                  <c:v>0.873402118682861</c:v>
                </c:pt>
                <c:pt idx="1304">
                  <c:v>0.87344300746917702</c:v>
                </c:pt>
                <c:pt idx="1305">
                  <c:v>0.87347018718719505</c:v>
                </c:pt>
                <c:pt idx="1306">
                  <c:v>0.87344998121261597</c:v>
                </c:pt>
                <c:pt idx="1307">
                  <c:v>0.87344241142272905</c:v>
                </c:pt>
                <c:pt idx="1308">
                  <c:v>0.87346369028091397</c:v>
                </c:pt>
                <c:pt idx="1309">
                  <c:v>0.87347477674484297</c:v>
                </c:pt>
                <c:pt idx="1310">
                  <c:v>0.873463153839111</c:v>
                </c:pt>
                <c:pt idx="1311">
                  <c:v>0.87345033884048495</c:v>
                </c:pt>
                <c:pt idx="1312">
                  <c:v>0.87343573570251498</c:v>
                </c:pt>
                <c:pt idx="1313">
                  <c:v>0.87341970205306996</c:v>
                </c:pt>
                <c:pt idx="1314">
                  <c:v>0.87340509891509999</c:v>
                </c:pt>
                <c:pt idx="1315">
                  <c:v>0.87339961528778098</c:v>
                </c:pt>
                <c:pt idx="1316">
                  <c:v>0.87340903282165505</c:v>
                </c:pt>
                <c:pt idx="1317">
                  <c:v>0.87342238426208496</c:v>
                </c:pt>
                <c:pt idx="1318">
                  <c:v>0.87343621253967296</c:v>
                </c:pt>
                <c:pt idx="1319">
                  <c:v>0.87345147132873502</c:v>
                </c:pt>
                <c:pt idx="1320">
                  <c:v>0.87347906827926602</c:v>
                </c:pt>
                <c:pt idx="1321">
                  <c:v>0.87352347373962402</c:v>
                </c:pt>
                <c:pt idx="1322">
                  <c:v>0.873587906360626</c:v>
                </c:pt>
                <c:pt idx="1323">
                  <c:v>0.87364566326141402</c:v>
                </c:pt>
                <c:pt idx="1324">
                  <c:v>0.87370347976684604</c:v>
                </c:pt>
                <c:pt idx="1325">
                  <c:v>0.87372672557830799</c:v>
                </c:pt>
                <c:pt idx="1326">
                  <c:v>0.87369519472122203</c:v>
                </c:pt>
                <c:pt idx="1327">
                  <c:v>0.87367647886276201</c:v>
                </c:pt>
                <c:pt idx="1328">
                  <c:v>0.87367278337478604</c:v>
                </c:pt>
                <c:pt idx="1329">
                  <c:v>0.873676776885986</c:v>
                </c:pt>
                <c:pt idx="1330">
                  <c:v>0.87369090318679798</c:v>
                </c:pt>
                <c:pt idx="1331">
                  <c:v>0.873696029186249</c:v>
                </c:pt>
                <c:pt idx="1332">
                  <c:v>0.87368738651275601</c:v>
                </c:pt>
                <c:pt idx="1333">
                  <c:v>0.87370109558105502</c:v>
                </c:pt>
                <c:pt idx="1334">
                  <c:v>0.87373787164688099</c:v>
                </c:pt>
                <c:pt idx="1335">
                  <c:v>0.873787701129913</c:v>
                </c:pt>
                <c:pt idx="1336">
                  <c:v>0.87385952472686801</c:v>
                </c:pt>
                <c:pt idx="1337">
                  <c:v>0.87390291690826405</c:v>
                </c:pt>
                <c:pt idx="1338">
                  <c:v>0.87391012907028198</c:v>
                </c:pt>
                <c:pt idx="1339">
                  <c:v>0.87393206357955899</c:v>
                </c:pt>
                <c:pt idx="1340">
                  <c:v>0.87397205829620395</c:v>
                </c:pt>
                <c:pt idx="1341">
                  <c:v>0.87397748231887795</c:v>
                </c:pt>
                <c:pt idx="1342">
                  <c:v>0.87396019697189298</c:v>
                </c:pt>
                <c:pt idx="1343">
                  <c:v>0.873970627784729</c:v>
                </c:pt>
                <c:pt idx="1344">
                  <c:v>0.87399381399154696</c:v>
                </c:pt>
                <c:pt idx="1345">
                  <c:v>0.87403255701065097</c:v>
                </c:pt>
                <c:pt idx="1346">
                  <c:v>0.87408143281936601</c:v>
                </c:pt>
                <c:pt idx="1347">
                  <c:v>0.87402635812759399</c:v>
                </c:pt>
                <c:pt idx="1348">
                  <c:v>0.87391728162765503</c:v>
                </c:pt>
                <c:pt idx="1349">
                  <c:v>0.87390667200088501</c:v>
                </c:pt>
                <c:pt idx="1350">
                  <c:v>0.87394422292709395</c:v>
                </c:pt>
                <c:pt idx="1351">
                  <c:v>0.87392926216125499</c:v>
                </c:pt>
                <c:pt idx="1352">
                  <c:v>0.87388616800308205</c:v>
                </c:pt>
                <c:pt idx="1353">
                  <c:v>0.87385386228561401</c:v>
                </c:pt>
                <c:pt idx="1354">
                  <c:v>0.87382996082305897</c:v>
                </c:pt>
                <c:pt idx="1355">
                  <c:v>0.87382429838180498</c:v>
                </c:pt>
                <c:pt idx="1356">
                  <c:v>0.87382316589355502</c:v>
                </c:pt>
                <c:pt idx="1357">
                  <c:v>0.87383687496185303</c:v>
                </c:pt>
                <c:pt idx="1358">
                  <c:v>0.87385511398315396</c:v>
                </c:pt>
                <c:pt idx="1359">
                  <c:v>0.873859703540802</c:v>
                </c:pt>
                <c:pt idx="1360">
                  <c:v>0.87386107444763195</c:v>
                </c:pt>
                <c:pt idx="1361">
                  <c:v>0.87383991479873702</c:v>
                </c:pt>
                <c:pt idx="1362">
                  <c:v>0.87381368875503496</c:v>
                </c:pt>
                <c:pt idx="1363">
                  <c:v>0.87379461526870705</c:v>
                </c:pt>
                <c:pt idx="1364">
                  <c:v>0.87377721071243297</c:v>
                </c:pt>
                <c:pt idx="1365">
                  <c:v>0.87370032072067305</c:v>
                </c:pt>
                <c:pt idx="1366">
                  <c:v>0.873612940311432</c:v>
                </c:pt>
                <c:pt idx="1367">
                  <c:v>0.87352037429809604</c:v>
                </c:pt>
                <c:pt idx="1368">
                  <c:v>0.87342959642410301</c:v>
                </c:pt>
                <c:pt idx="1369">
                  <c:v>0.87332642078399703</c:v>
                </c:pt>
                <c:pt idx="1370">
                  <c:v>0.87321990728378296</c:v>
                </c:pt>
                <c:pt idx="1371">
                  <c:v>0.87317109107971203</c:v>
                </c:pt>
                <c:pt idx="1372">
                  <c:v>0.87312364578247104</c:v>
                </c:pt>
                <c:pt idx="1373">
                  <c:v>0.87304574251174905</c:v>
                </c:pt>
                <c:pt idx="1374">
                  <c:v>0.87296468019485496</c:v>
                </c:pt>
                <c:pt idx="1375">
                  <c:v>0.87286198139190696</c:v>
                </c:pt>
                <c:pt idx="1376">
                  <c:v>0.87276005744934104</c:v>
                </c:pt>
                <c:pt idx="1377">
                  <c:v>0.87265962362289395</c:v>
                </c:pt>
                <c:pt idx="1378">
                  <c:v>0.87255555391311601</c:v>
                </c:pt>
                <c:pt idx="1379">
                  <c:v>0.87246084213256803</c:v>
                </c:pt>
                <c:pt idx="1380">
                  <c:v>0.87236386537551902</c:v>
                </c:pt>
                <c:pt idx="1381">
                  <c:v>0.87223279476165805</c:v>
                </c:pt>
                <c:pt idx="1382">
                  <c:v>0.87209981679916404</c:v>
                </c:pt>
                <c:pt idx="1383">
                  <c:v>0.87196582555770896</c:v>
                </c:pt>
                <c:pt idx="1384">
                  <c:v>0.87182700634002697</c:v>
                </c:pt>
                <c:pt idx="1385">
                  <c:v>0.87168312072753895</c:v>
                </c:pt>
                <c:pt idx="1386">
                  <c:v>0.87152141332626298</c:v>
                </c:pt>
                <c:pt idx="1387">
                  <c:v>0.87130129337310802</c:v>
                </c:pt>
                <c:pt idx="1388">
                  <c:v>0.87112027406692505</c:v>
                </c:pt>
                <c:pt idx="1389">
                  <c:v>0.87105262279510498</c:v>
                </c:pt>
                <c:pt idx="1390">
                  <c:v>0.87096875905990601</c:v>
                </c:pt>
                <c:pt idx="1391">
                  <c:v>0.87084507942199696</c:v>
                </c:pt>
                <c:pt idx="1392">
                  <c:v>0.87073224782943703</c:v>
                </c:pt>
                <c:pt idx="1393">
                  <c:v>0.87064278125762895</c:v>
                </c:pt>
                <c:pt idx="1394">
                  <c:v>0.87052386999130205</c:v>
                </c:pt>
                <c:pt idx="1395">
                  <c:v>0.87035691738128695</c:v>
                </c:pt>
                <c:pt idx="1396">
                  <c:v>0.87018990516662598</c:v>
                </c:pt>
                <c:pt idx="1397">
                  <c:v>0.87002354860305797</c:v>
                </c:pt>
                <c:pt idx="1398">
                  <c:v>0.86987817287445102</c:v>
                </c:pt>
                <c:pt idx="1399">
                  <c:v>0.86975860595703103</c:v>
                </c:pt>
                <c:pt idx="1400">
                  <c:v>0.86965674161911</c:v>
                </c:pt>
                <c:pt idx="1401">
                  <c:v>0.86957299709320102</c:v>
                </c:pt>
                <c:pt idx="1402">
                  <c:v>0.86949694156646695</c:v>
                </c:pt>
                <c:pt idx="1403">
                  <c:v>0.86942744255065896</c:v>
                </c:pt>
                <c:pt idx="1404">
                  <c:v>0.86932975053787198</c:v>
                </c:pt>
                <c:pt idx="1405">
                  <c:v>0.86921030282974199</c:v>
                </c:pt>
                <c:pt idx="1406">
                  <c:v>0.86908078193664595</c:v>
                </c:pt>
                <c:pt idx="1407">
                  <c:v>0.86894404888153098</c:v>
                </c:pt>
                <c:pt idx="1408">
                  <c:v>0.86881977319717396</c:v>
                </c:pt>
                <c:pt idx="1409">
                  <c:v>0.86870187520980802</c:v>
                </c:pt>
                <c:pt idx="1410">
                  <c:v>0.86857730150222801</c:v>
                </c:pt>
                <c:pt idx="1411">
                  <c:v>0.86845016479492199</c:v>
                </c:pt>
                <c:pt idx="1412">
                  <c:v>0.86831063032150302</c:v>
                </c:pt>
                <c:pt idx="1413">
                  <c:v>0.86816459894180298</c:v>
                </c:pt>
                <c:pt idx="1414">
                  <c:v>0.86804157495498702</c:v>
                </c:pt>
                <c:pt idx="1415">
                  <c:v>0.86792325973510698</c:v>
                </c:pt>
                <c:pt idx="1416">
                  <c:v>0.86783999204635598</c:v>
                </c:pt>
                <c:pt idx="1417">
                  <c:v>0.86776477098464999</c:v>
                </c:pt>
                <c:pt idx="1418">
                  <c:v>0.86761999130249001</c:v>
                </c:pt>
                <c:pt idx="1419">
                  <c:v>0.86746221780777</c:v>
                </c:pt>
                <c:pt idx="1420">
                  <c:v>0.867331802845001</c:v>
                </c:pt>
                <c:pt idx="1421">
                  <c:v>0.86720180511474598</c:v>
                </c:pt>
                <c:pt idx="1422">
                  <c:v>0.867012798786163</c:v>
                </c:pt>
                <c:pt idx="1423">
                  <c:v>0.86682057380676303</c:v>
                </c:pt>
                <c:pt idx="1424">
                  <c:v>0.86664074659347501</c:v>
                </c:pt>
                <c:pt idx="1425">
                  <c:v>0.86646175384521495</c:v>
                </c:pt>
                <c:pt idx="1426">
                  <c:v>0.86628663539886497</c:v>
                </c:pt>
                <c:pt idx="1427">
                  <c:v>0.86611187458038297</c:v>
                </c:pt>
                <c:pt idx="1428">
                  <c:v>0.865950107574463</c:v>
                </c:pt>
                <c:pt idx="1429">
                  <c:v>0.86577391624450695</c:v>
                </c:pt>
                <c:pt idx="1430">
                  <c:v>0.86554104089736905</c:v>
                </c:pt>
                <c:pt idx="1431">
                  <c:v>0.86531370878219604</c:v>
                </c:pt>
                <c:pt idx="1432">
                  <c:v>0.86627107858657804</c:v>
                </c:pt>
                <c:pt idx="1433">
                  <c:v>0.86600154638290405</c:v>
                </c:pt>
                <c:pt idx="1434">
                  <c:v>0.86571860313415505</c:v>
                </c:pt>
                <c:pt idx="1435">
                  <c:v>0.86545139551162698</c:v>
                </c:pt>
                <c:pt idx="1436">
                  <c:v>0.86524808406829801</c:v>
                </c:pt>
                <c:pt idx="1437">
                  <c:v>0.86506706476211503</c:v>
                </c:pt>
                <c:pt idx="1438">
                  <c:v>0.86487662792205799</c:v>
                </c:pt>
                <c:pt idx="1439">
                  <c:v>0.86468213796615601</c:v>
                </c:pt>
                <c:pt idx="1440">
                  <c:v>0.86451250314712502</c:v>
                </c:pt>
                <c:pt idx="1441">
                  <c:v>0.86433732509613004</c:v>
                </c:pt>
                <c:pt idx="1442">
                  <c:v>0.86416256427764904</c:v>
                </c:pt>
                <c:pt idx="1443">
                  <c:v>0.86401772499084495</c:v>
                </c:pt>
                <c:pt idx="1444">
                  <c:v>0.86388772726059004</c:v>
                </c:pt>
                <c:pt idx="1445">
                  <c:v>0.86382693052291903</c:v>
                </c:pt>
                <c:pt idx="1446">
                  <c:v>0.86378008127212502</c:v>
                </c:pt>
                <c:pt idx="1447">
                  <c:v>0.86374604701995905</c:v>
                </c:pt>
                <c:pt idx="1448">
                  <c:v>0.86373215913772605</c:v>
                </c:pt>
                <c:pt idx="1449">
                  <c:v>0.86367881298065197</c:v>
                </c:pt>
                <c:pt idx="1450">
                  <c:v>0.863561391830444</c:v>
                </c:pt>
                <c:pt idx="1451">
                  <c:v>0.86345148086547896</c:v>
                </c:pt>
                <c:pt idx="1452">
                  <c:v>0.86337214708328203</c:v>
                </c:pt>
                <c:pt idx="1453">
                  <c:v>0.86330360174179099</c:v>
                </c:pt>
                <c:pt idx="1454">
                  <c:v>0.86331146955490101</c:v>
                </c:pt>
                <c:pt idx="1455">
                  <c:v>0.86333483457565297</c:v>
                </c:pt>
                <c:pt idx="1456">
                  <c:v>0.86331301927566495</c:v>
                </c:pt>
                <c:pt idx="1457">
                  <c:v>0.86326718330383301</c:v>
                </c:pt>
                <c:pt idx="1458">
                  <c:v>0.86317104101180997</c:v>
                </c:pt>
                <c:pt idx="1459">
                  <c:v>0.86303097009658802</c:v>
                </c:pt>
                <c:pt idx="1460">
                  <c:v>0.86293822526931796</c:v>
                </c:pt>
                <c:pt idx="1461">
                  <c:v>0.86292690038680997</c:v>
                </c:pt>
                <c:pt idx="1462">
                  <c:v>0.862909436225891</c:v>
                </c:pt>
                <c:pt idx="1463">
                  <c:v>0.86287409067153897</c:v>
                </c:pt>
                <c:pt idx="1464">
                  <c:v>0.86284518241882302</c:v>
                </c:pt>
                <c:pt idx="1465">
                  <c:v>0.862848520278931</c:v>
                </c:pt>
                <c:pt idx="1466">
                  <c:v>0.86284863948821999</c:v>
                </c:pt>
                <c:pt idx="1467">
                  <c:v>0.86289721727371205</c:v>
                </c:pt>
                <c:pt idx="1468">
                  <c:v>0.86297428607940696</c:v>
                </c:pt>
                <c:pt idx="1469">
                  <c:v>0.86309838294982899</c:v>
                </c:pt>
                <c:pt idx="1470">
                  <c:v>0.86324429512023904</c:v>
                </c:pt>
                <c:pt idx="1471">
                  <c:v>0.86340194940567005</c:v>
                </c:pt>
                <c:pt idx="1472">
                  <c:v>0.86361068487167403</c:v>
                </c:pt>
                <c:pt idx="1473">
                  <c:v>0.86381518840789795</c:v>
                </c:pt>
                <c:pt idx="1474">
                  <c:v>0.86404383182525601</c:v>
                </c:pt>
                <c:pt idx="1475">
                  <c:v>0.86427354812622104</c:v>
                </c:pt>
                <c:pt idx="1476">
                  <c:v>0.86449128389358498</c:v>
                </c:pt>
                <c:pt idx="1477">
                  <c:v>0.86471086740493797</c:v>
                </c:pt>
                <c:pt idx="1478">
                  <c:v>0.864915430545807</c:v>
                </c:pt>
                <c:pt idx="1479">
                  <c:v>0.86511588096618697</c:v>
                </c:pt>
                <c:pt idx="1480">
                  <c:v>0.86530238389968905</c:v>
                </c:pt>
                <c:pt idx="1481">
                  <c:v>0.86547702550888095</c:v>
                </c:pt>
                <c:pt idx="1482">
                  <c:v>0.865617156028748</c:v>
                </c:pt>
                <c:pt idx="1483">
                  <c:v>0.86572021245956399</c:v>
                </c:pt>
                <c:pt idx="1484">
                  <c:v>0.86581891775131203</c:v>
                </c:pt>
                <c:pt idx="1485">
                  <c:v>0.86587715148925803</c:v>
                </c:pt>
                <c:pt idx="1486">
                  <c:v>0.86593401432037398</c:v>
                </c:pt>
                <c:pt idx="1487">
                  <c:v>0.86599427461624101</c:v>
                </c:pt>
                <c:pt idx="1488">
                  <c:v>0.86603558063507102</c:v>
                </c:pt>
                <c:pt idx="1489">
                  <c:v>0.86607605218887296</c:v>
                </c:pt>
                <c:pt idx="1490">
                  <c:v>0.86611431837081898</c:v>
                </c:pt>
                <c:pt idx="1491">
                  <c:v>0.86619949340820301</c:v>
                </c:pt>
                <c:pt idx="1492">
                  <c:v>0.86630368232727095</c:v>
                </c:pt>
                <c:pt idx="1493">
                  <c:v>0.86643660068511996</c:v>
                </c:pt>
                <c:pt idx="1494">
                  <c:v>0.86667096614837602</c:v>
                </c:pt>
                <c:pt idx="1495">
                  <c:v>0.86691498756408703</c:v>
                </c:pt>
                <c:pt idx="1496">
                  <c:v>0.86720299720764205</c:v>
                </c:pt>
                <c:pt idx="1497">
                  <c:v>0.86748772859573398</c:v>
                </c:pt>
                <c:pt idx="1498">
                  <c:v>0.86777323484420799</c:v>
                </c:pt>
                <c:pt idx="1499">
                  <c:v>0.86808151006698597</c:v>
                </c:pt>
                <c:pt idx="1500">
                  <c:v>0.86840027570724498</c:v>
                </c:pt>
                <c:pt idx="1501">
                  <c:v>0.86871111392974898</c:v>
                </c:pt>
                <c:pt idx="1502">
                  <c:v>0.86898314952850297</c:v>
                </c:pt>
                <c:pt idx="1503">
                  <c:v>0.86927431821823098</c:v>
                </c:pt>
                <c:pt idx="1504">
                  <c:v>0.86954736709594704</c:v>
                </c:pt>
                <c:pt idx="1505">
                  <c:v>0.86972993612289395</c:v>
                </c:pt>
                <c:pt idx="1506">
                  <c:v>0.86990320682525601</c:v>
                </c:pt>
                <c:pt idx="1507">
                  <c:v>0.86999350786209095</c:v>
                </c:pt>
                <c:pt idx="1508">
                  <c:v>0.87006914615631104</c:v>
                </c:pt>
                <c:pt idx="1509">
                  <c:v>0.87005829811096203</c:v>
                </c:pt>
                <c:pt idx="1510">
                  <c:v>0.87004637718200695</c:v>
                </c:pt>
                <c:pt idx="1511">
                  <c:v>0.87003862857818604</c:v>
                </c:pt>
                <c:pt idx="1512">
                  <c:v>0.870011806488037</c:v>
                </c:pt>
                <c:pt idx="1513">
                  <c:v>0.86995512247085605</c:v>
                </c:pt>
                <c:pt idx="1514">
                  <c:v>0.86987322568893399</c:v>
                </c:pt>
                <c:pt idx="1515">
                  <c:v>0.86977571249008201</c:v>
                </c:pt>
                <c:pt idx="1516">
                  <c:v>0.86965405941009499</c:v>
                </c:pt>
                <c:pt idx="1517">
                  <c:v>0.86951935291290305</c:v>
                </c:pt>
                <c:pt idx="1518">
                  <c:v>0.86932235956192005</c:v>
                </c:pt>
                <c:pt idx="1519">
                  <c:v>0.869118392467499</c:v>
                </c:pt>
                <c:pt idx="1520">
                  <c:v>0.86883372068405196</c:v>
                </c:pt>
                <c:pt idx="1521">
                  <c:v>0.86853730678558405</c:v>
                </c:pt>
                <c:pt idx="1522">
                  <c:v>0.86821466684341397</c:v>
                </c:pt>
                <c:pt idx="1523">
                  <c:v>0.86788618564605702</c:v>
                </c:pt>
                <c:pt idx="1524">
                  <c:v>0.86752551794052102</c:v>
                </c:pt>
                <c:pt idx="1525">
                  <c:v>0.86713147163391102</c:v>
                </c:pt>
                <c:pt idx="1526">
                  <c:v>0.86671817302703902</c:v>
                </c:pt>
                <c:pt idx="1527">
                  <c:v>0.86627298593521096</c:v>
                </c:pt>
                <c:pt idx="1528">
                  <c:v>0.865789294242859</c:v>
                </c:pt>
                <c:pt idx="1529">
                  <c:v>0.86516076326370195</c:v>
                </c:pt>
                <c:pt idx="1530">
                  <c:v>0.86454194784164395</c:v>
                </c:pt>
                <c:pt idx="1531">
                  <c:v>0.86397069692611705</c:v>
                </c:pt>
                <c:pt idx="1532">
                  <c:v>0.86340391635894798</c:v>
                </c:pt>
                <c:pt idx="1533">
                  <c:v>0.86272948980331399</c:v>
                </c:pt>
                <c:pt idx="1534">
                  <c:v>0.86203151941299405</c:v>
                </c:pt>
                <c:pt idx="1535">
                  <c:v>0.86127239465713501</c:v>
                </c:pt>
                <c:pt idx="1536">
                  <c:v>0.86048299074172996</c:v>
                </c:pt>
                <c:pt idx="1537">
                  <c:v>0.85966771841049205</c:v>
                </c:pt>
                <c:pt idx="1538">
                  <c:v>0.85879689455032304</c:v>
                </c:pt>
                <c:pt idx="1539">
                  <c:v>0.85793715715408303</c:v>
                </c:pt>
                <c:pt idx="1540">
                  <c:v>0.85707706212997403</c:v>
                </c:pt>
                <c:pt idx="1541">
                  <c:v>0.85620176792144798</c:v>
                </c:pt>
                <c:pt idx="1542">
                  <c:v>0.85524082183837902</c:v>
                </c:pt>
                <c:pt idx="1543">
                  <c:v>0.85427427291870095</c:v>
                </c:pt>
                <c:pt idx="1544">
                  <c:v>0.85327494144439697</c:v>
                </c:pt>
                <c:pt idx="1545">
                  <c:v>0.85227572917938199</c:v>
                </c:pt>
                <c:pt idx="1546">
                  <c:v>0.851265549659729</c:v>
                </c:pt>
                <c:pt idx="1547">
                  <c:v>0.85023266077041604</c:v>
                </c:pt>
                <c:pt idx="1548">
                  <c:v>0.84921044111251798</c:v>
                </c:pt>
                <c:pt idx="1549">
                  <c:v>0.84817963838577304</c:v>
                </c:pt>
                <c:pt idx="1550">
                  <c:v>0.84713429212570202</c:v>
                </c:pt>
                <c:pt idx="1551">
                  <c:v>0.84609246253967296</c:v>
                </c:pt>
                <c:pt idx="1552">
                  <c:v>0.84506440162658703</c:v>
                </c:pt>
                <c:pt idx="1553">
                  <c:v>0.84406054019928001</c:v>
                </c:pt>
                <c:pt idx="1554">
                  <c:v>0.84306234121322599</c:v>
                </c:pt>
                <c:pt idx="1555">
                  <c:v>0.84211897850036599</c:v>
                </c:pt>
                <c:pt idx="1556">
                  <c:v>0.84117764234542802</c:v>
                </c:pt>
                <c:pt idx="1557">
                  <c:v>0.840318262577057</c:v>
                </c:pt>
                <c:pt idx="1558">
                  <c:v>0.83948194980621305</c:v>
                </c:pt>
                <c:pt idx="1559">
                  <c:v>0.83865374326705899</c:v>
                </c:pt>
                <c:pt idx="1560">
                  <c:v>0.837824046611786</c:v>
                </c:pt>
                <c:pt idx="1561">
                  <c:v>0.83704060316085804</c:v>
                </c:pt>
                <c:pt idx="1562">
                  <c:v>0.83632689714431796</c:v>
                </c:pt>
                <c:pt idx="1563">
                  <c:v>0.83564078807830799</c:v>
                </c:pt>
                <c:pt idx="1564">
                  <c:v>0.83504331111908003</c:v>
                </c:pt>
                <c:pt idx="1565">
                  <c:v>0.83444845676422097</c:v>
                </c:pt>
                <c:pt idx="1566">
                  <c:v>0.83386409282684304</c:v>
                </c:pt>
                <c:pt idx="1567">
                  <c:v>0.83328235149383501</c:v>
                </c:pt>
                <c:pt idx="1568">
                  <c:v>0.83277320861816395</c:v>
                </c:pt>
                <c:pt idx="1569">
                  <c:v>0.83226883411407504</c:v>
                </c:pt>
                <c:pt idx="1570">
                  <c:v>0.83179330825805697</c:v>
                </c:pt>
                <c:pt idx="1571">
                  <c:v>0.83134144544601396</c:v>
                </c:pt>
                <c:pt idx="1572">
                  <c:v>0.83093512058258101</c:v>
                </c:pt>
                <c:pt idx="1573">
                  <c:v>0.83055788278579701</c:v>
                </c:pt>
                <c:pt idx="1574">
                  <c:v>0.83020269870758101</c:v>
                </c:pt>
                <c:pt idx="1575">
                  <c:v>0.82987701892852805</c:v>
                </c:pt>
                <c:pt idx="1576">
                  <c:v>0.82956957817077603</c:v>
                </c:pt>
                <c:pt idx="1577">
                  <c:v>0.82931298017501798</c:v>
                </c:pt>
                <c:pt idx="1578">
                  <c:v>0.82906383275985696</c:v>
                </c:pt>
                <c:pt idx="1579">
                  <c:v>0.82889753580093395</c:v>
                </c:pt>
                <c:pt idx="1580">
                  <c:v>0.82873463630676303</c:v>
                </c:pt>
                <c:pt idx="1581">
                  <c:v>0.82862961292266801</c:v>
                </c:pt>
                <c:pt idx="1582">
                  <c:v>0.82853907346725497</c:v>
                </c:pt>
                <c:pt idx="1583">
                  <c:v>0.828488409519196</c:v>
                </c:pt>
                <c:pt idx="1584">
                  <c:v>0.82843834161758401</c:v>
                </c:pt>
                <c:pt idx="1585">
                  <c:v>0.82840722799301103</c:v>
                </c:pt>
                <c:pt idx="1586">
                  <c:v>0.82841008901596103</c:v>
                </c:pt>
                <c:pt idx="1587">
                  <c:v>0.82843041419982899</c:v>
                </c:pt>
                <c:pt idx="1588">
                  <c:v>0.82847422361373901</c:v>
                </c:pt>
                <c:pt idx="1589">
                  <c:v>0.82853692770004295</c:v>
                </c:pt>
                <c:pt idx="1590">
                  <c:v>0.82866400480270397</c:v>
                </c:pt>
                <c:pt idx="1591">
                  <c:v>0.82879239320755005</c:v>
                </c:pt>
                <c:pt idx="1592">
                  <c:v>0.829001665115356</c:v>
                </c:pt>
                <c:pt idx="1593">
                  <c:v>0.82921552658081099</c:v>
                </c:pt>
                <c:pt idx="1594">
                  <c:v>0.82947093248367298</c:v>
                </c:pt>
                <c:pt idx="1595">
                  <c:v>0.82973825931549094</c:v>
                </c:pt>
                <c:pt idx="1596">
                  <c:v>0.82999610900878895</c:v>
                </c:pt>
                <c:pt idx="1597">
                  <c:v>0.83024245500564597</c:v>
                </c:pt>
                <c:pt idx="1598">
                  <c:v>0.83048897981643699</c:v>
                </c:pt>
                <c:pt idx="1599">
                  <c:v>0.83074164390563998</c:v>
                </c:pt>
                <c:pt idx="1600">
                  <c:v>0.83102923631668102</c:v>
                </c:pt>
                <c:pt idx="1601">
                  <c:v>0.83136767148971602</c:v>
                </c:pt>
                <c:pt idx="1602">
                  <c:v>0.83169198036193803</c:v>
                </c:pt>
                <c:pt idx="1603">
                  <c:v>0.83198517560958896</c:v>
                </c:pt>
                <c:pt idx="1604">
                  <c:v>0.83228063583374001</c:v>
                </c:pt>
                <c:pt idx="1605">
                  <c:v>0.83259963989257801</c:v>
                </c:pt>
                <c:pt idx="1606">
                  <c:v>0.83291876316070601</c:v>
                </c:pt>
                <c:pt idx="1607">
                  <c:v>0.83318674564361594</c:v>
                </c:pt>
                <c:pt idx="1608">
                  <c:v>0.83344841003418002</c:v>
                </c:pt>
                <c:pt idx="1609">
                  <c:v>0.83372157812118497</c:v>
                </c:pt>
                <c:pt idx="1610">
                  <c:v>0.83399492502212502</c:v>
                </c:pt>
                <c:pt idx="1611">
                  <c:v>0.83427786827087402</c:v>
                </c:pt>
                <c:pt idx="1612">
                  <c:v>0.83457732200622603</c:v>
                </c:pt>
                <c:pt idx="1613">
                  <c:v>0.83486896753311202</c:v>
                </c:pt>
                <c:pt idx="1614">
                  <c:v>0.83514237403869596</c:v>
                </c:pt>
                <c:pt idx="1615">
                  <c:v>0.83542019128799405</c:v>
                </c:pt>
                <c:pt idx="1616">
                  <c:v>0.835701644420624</c:v>
                </c:pt>
                <c:pt idx="1617">
                  <c:v>0.83598405122757002</c:v>
                </c:pt>
                <c:pt idx="1618">
                  <c:v>0.83629369735717796</c:v>
                </c:pt>
                <c:pt idx="1619">
                  <c:v>0.83660352230071999</c:v>
                </c:pt>
                <c:pt idx="1620">
                  <c:v>0.83691275119781505</c:v>
                </c:pt>
                <c:pt idx="1621">
                  <c:v>0.83722335100173995</c:v>
                </c:pt>
                <c:pt idx="1622">
                  <c:v>0.83757615089416504</c:v>
                </c:pt>
                <c:pt idx="1623">
                  <c:v>0.83793675899505604</c:v>
                </c:pt>
                <c:pt idx="1624">
                  <c:v>0.83831429481506303</c:v>
                </c:pt>
                <c:pt idx="1625">
                  <c:v>0.83870977163314797</c:v>
                </c:pt>
                <c:pt idx="1626">
                  <c:v>0.83910906314849898</c:v>
                </c:pt>
                <c:pt idx="1627">
                  <c:v>0.83950901031494096</c:v>
                </c:pt>
                <c:pt idx="1628">
                  <c:v>0.83992671966552701</c:v>
                </c:pt>
                <c:pt idx="1629">
                  <c:v>0.84038829803466797</c:v>
                </c:pt>
                <c:pt idx="1630">
                  <c:v>0.84083735942840598</c:v>
                </c:pt>
                <c:pt idx="1631">
                  <c:v>0.841205894947052</c:v>
                </c:pt>
                <c:pt idx="1632">
                  <c:v>0.84157335758209195</c:v>
                </c:pt>
                <c:pt idx="1633">
                  <c:v>0.84194540977478005</c:v>
                </c:pt>
                <c:pt idx="1634">
                  <c:v>0.84231966733932495</c:v>
                </c:pt>
                <c:pt idx="1635">
                  <c:v>0.84266126155853305</c:v>
                </c:pt>
                <c:pt idx="1636">
                  <c:v>0.84299492835998502</c:v>
                </c:pt>
                <c:pt idx="1637">
                  <c:v>0.84333360195159901</c:v>
                </c:pt>
                <c:pt idx="1638">
                  <c:v>0.84367716312408403</c:v>
                </c:pt>
                <c:pt idx="1639">
                  <c:v>0.84402763843536399</c:v>
                </c:pt>
                <c:pt idx="1640">
                  <c:v>0.84437918663024902</c:v>
                </c:pt>
                <c:pt idx="1641">
                  <c:v>0.84472531080246005</c:v>
                </c:pt>
                <c:pt idx="1642">
                  <c:v>0.84506487846374501</c:v>
                </c:pt>
                <c:pt idx="1643">
                  <c:v>0.84539330005645796</c:v>
                </c:pt>
                <c:pt idx="1644">
                  <c:v>0.84568899869918801</c:v>
                </c:pt>
                <c:pt idx="1645">
                  <c:v>0.84599304199218806</c:v>
                </c:pt>
                <c:pt idx="1646">
                  <c:v>0.84637260437011697</c:v>
                </c:pt>
                <c:pt idx="1647">
                  <c:v>0.84675300121307395</c:v>
                </c:pt>
                <c:pt idx="1648">
                  <c:v>0.84711205959320102</c:v>
                </c:pt>
                <c:pt idx="1649">
                  <c:v>0.84746891260147095</c:v>
                </c:pt>
                <c:pt idx="1650">
                  <c:v>0.847783863544464</c:v>
                </c:pt>
                <c:pt idx="1651">
                  <c:v>0.84809100627899203</c:v>
                </c:pt>
                <c:pt idx="1652">
                  <c:v>0.84841108322143599</c:v>
                </c:pt>
                <c:pt idx="1653">
                  <c:v>0.848735392093658</c:v>
                </c:pt>
                <c:pt idx="1654">
                  <c:v>0.84909594058990501</c:v>
                </c:pt>
                <c:pt idx="1655">
                  <c:v>0.849492907524109</c:v>
                </c:pt>
                <c:pt idx="1656">
                  <c:v>0.84986442327499401</c:v>
                </c:pt>
                <c:pt idx="1657">
                  <c:v>0.85019397735595703</c:v>
                </c:pt>
                <c:pt idx="1658">
                  <c:v>0.85053062438964799</c:v>
                </c:pt>
                <c:pt idx="1659">
                  <c:v>0.85089093446731601</c:v>
                </c:pt>
                <c:pt idx="1660">
                  <c:v>0.85125392675399802</c:v>
                </c:pt>
                <c:pt idx="1661">
                  <c:v>0.85162949562072798</c:v>
                </c:pt>
                <c:pt idx="1662">
                  <c:v>0.85200607776641801</c:v>
                </c:pt>
                <c:pt idx="1663">
                  <c:v>0.85231000185012795</c:v>
                </c:pt>
                <c:pt idx="1664">
                  <c:v>0.85260927677154497</c:v>
                </c:pt>
                <c:pt idx="1665">
                  <c:v>0.85291159152984597</c:v>
                </c:pt>
                <c:pt idx="1666">
                  <c:v>0.85321658849716198</c:v>
                </c:pt>
                <c:pt idx="1667">
                  <c:v>0.85350352525711104</c:v>
                </c:pt>
                <c:pt idx="1668">
                  <c:v>0.85378080606460605</c:v>
                </c:pt>
                <c:pt idx="1669">
                  <c:v>0.85406023263931297</c:v>
                </c:pt>
                <c:pt idx="1670">
                  <c:v>0.85434192419052102</c:v>
                </c:pt>
                <c:pt idx="1671">
                  <c:v>0.85461837053298995</c:v>
                </c:pt>
                <c:pt idx="1672">
                  <c:v>0.85488551855087302</c:v>
                </c:pt>
                <c:pt idx="1673">
                  <c:v>0.85514998435974099</c:v>
                </c:pt>
                <c:pt idx="1674">
                  <c:v>0.85540473461151101</c:v>
                </c:pt>
                <c:pt idx="1675">
                  <c:v>0.855660200119019</c:v>
                </c:pt>
                <c:pt idx="1676">
                  <c:v>0.85591620206832897</c:v>
                </c:pt>
                <c:pt idx="1677">
                  <c:v>0.85617297887802102</c:v>
                </c:pt>
                <c:pt idx="1678">
                  <c:v>0.85637402534484897</c:v>
                </c:pt>
                <c:pt idx="1679">
                  <c:v>0.85657376050949097</c:v>
                </c:pt>
                <c:pt idx="1680">
                  <c:v>0.85676056146621704</c:v>
                </c:pt>
                <c:pt idx="1681">
                  <c:v>0.856944561004639</c:v>
                </c:pt>
                <c:pt idx="1682">
                  <c:v>0.85714477300643899</c:v>
                </c:pt>
                <c:pt idx="1683">
                  <c:v>0.85735279321670499</c:v>
                </c:pt>
                <c:pt idx="1684">
                  <c:v>0.857532858848572</c:v>
                </c:pt>
                <c:pt idx="1685">
                  <c:v>0.85769122838973999</c:v>
                </c:pt>
                <c:pt idx="1686">
                  <c:v>0.85784935951232899</c:v>
                </c:pt>
                <c:pt idx="1687">
                  <c:v>0.85800778865814198</c:v>
                </c:pt>
                <c:pt idx="1688">
                  <c:v>0.85817879438400302</c:v>
                </c:pt>
                <c:pt idx="1689">
                  <c:v>0.85837751626968395</c:v>
                </c:pt>
                <c:pt idx="1690">
                  <c:v>0.858559370040894</c:v>
                </c:pt>
                <c:pt idx="1691">
                  <c:v>0.85864925384521495</c:v>
                </c:pt>
                <c:pt idx="1692">
                  <c:v>0.85873937606811501</c:v>
                </c:pt>
                <c:pt idx="1693">
                  <c:v>0.85886710882186901</c:v>
                </c:pt>
                <c:pt idx="1694">
                  <c:v>0.85899519920349099</c:v>
                </c:pt>
                <c:pt idx="1695">
                  <c:v>0.85912287235259999</c:v>
                </c:pt>
                <c:pt idx="1696">
                  <c:v>0.85925000905990601</c:v>
                </c:pt>
                <c:pt idx="1697">
                  <c:v>0.85937601327896096</c:v>
                </c:pt>
                <c:pt idx="1698">
                  <c:v>0.85950100421905495</c:v>
                </c:pt>
                <c:pt idx="1699">
                  <c:v>0.85957032442092896</c:v>
                </c:pt>
                <c:pt idx="1700">
                  <c:v>0.85961008071899403</c:v>
                </c:pt>
                <c:pt idx="1701">
                  <c:v>0.85966539382934604</c:v>
                </c:pt>
                <c:pt idx="1702">
                  <c:v>0.85973548889160201</c:v>
                </c:pt>
                <c:pt idx="1703">
                  <c:v>0.85979259014129605</c:v>
                </c:pt>
                <c:pt idx="1704">
                  <c:v>0.85982292890548695</c:v>
                </c:pt>
                <c:pt idx="1705">
                  <c:v>0.85983479022979703</c:v>
                </c:pt>
                <c:pt idx="1706">
                  <c:v>0.85979306697845503</c:v>
                </c:pt>
                <c:pt idx="1707">
                  <c:v>0.85973733663559004</c:v>
                </c:pt>
                <c:pt idx="1708">
                  <c:v>0.859577536582947</c:v>
                </c:pt>
                <c:pt idx="1709">
                  <c:v>0.85941618680954002</c:v>
                </c:pt>
                <c:pt idx="1710">
                  <c:v>0.859208643436432</c:v>
                </c:pt>
                <c:pt idx="1711">
                  <c:v>0.85899996757507302</c:v>
                </c:pt>
                <c:pt idx="1712">
                  <c:v>0.85874915122985795</c:v>
                </c:pt>
                <c:pt idx="1713">
                  <c:v>0.85849213600158703</c:v>
                </c:pt>
                <c:pt idx="1714">
                  <c:v>0.85822325944900502</c:v>
                </c:pt>
                <c:pt idx="1715">
                  <c:v>0.85795032978057895</c:v>
                </c:pt>
                <c:pt idx="1716">
                  <c:v>0.85763961076736495</c:v>
                </c:pt>
                <c:pt idx="1717">
                  <c:v>0.85730928182601895</c:v>
                </c:pt>
                <c:pt idx="1718">
                  <c:v>0.85695683956146196</c:v>
                </c:pt>
                <c:pt idx="1719">
                  <c:v>0.85658848285675004</c:v>
                </c:pt>
                <c:pt idx="1720">
                  <c:v>0.85622203350067105</c:v>
                </c:pt>
                <c:pt idx="1721">
                  <c:v>0.85586357116699197</c:v>
                </c:pt>
                <c:pt idx="1722">
                  <c:v>0.85549962520599399</c:v>
                </c:pt>
                <c:pt idx="1723">
                  <c:v>0.85510867834091198</c:v>
                </c:pt>
                <c:pt idx="1724">
                  <c:v>0.85471874475479104</c:v>
                </c:pt>
                <c:pt idx="1725">
                  <c:v>0.854336857795715</c:v>
                </c:pt>
                <c:pt idx="1726">
                  <c:v>0.853953957557678</c:v>
                </c:pt>
                <c:pt idx="1727">
                  <c:v>0.853573977947235</c:v>
                </c:pt>
                <c:pt idx="1728">
                  <c:v>0.85319286584854104</c:v>
                </c:pt>
                <c:pt idx="1729">
                  <c:v>0.85275638103485096</c:v>
                </c:pt>
                <c:pt idx="1730">
                  <c:v>0.85230982303619396</c:v>
                </c:pt>
                <c:pt idx="1731">
                  <c:v>0.85186922550201405</c:v>
                </c:pt>
                <c:pt idx="1732">
                  <c:v>0.85143393278121904</c:v>
                </c:pt>
                <c:pt idx="1733">
                  <c:v>0.85093945264816295</c:v>
                </c:pt>
                <c:pt idx="1734">
                  <c:v>0.85041910409927401</c:v>
                </c:pt>
                <c:pt idx="1735">
                  <c:v>0.84994244575500499</c:v>
                </c:pt>
                <c:pt idx="1736">
                  <c:v>0.84950512647628795</c:v>
                </c:pt>
                <c:pt idx="1737">
                  <c:v>0.84913116693496704</c:v>
                </c:pt>
                <c:pt idx="1738">
                  <c:v>0.84884279966354403</c:v>
                </c:pt>
                <c:pt idx="1739">
                  <c:v>0.848560631275177</c:v>
                </c:pt>
                <c:pt idx="1740">
                  <c:v>0.84831076860427901</c:v>
                </c:pt>
                <c:pt idx="1741">
                  <c:v>0.84809917211532604</c:v>
                </c:pt>
                <c:pt idx="1742">
                  <c:v>0.84799689054489102</c:v>
                </c:pt>
                <c:pt idx="1743">
                  <c:v>0.84790295362472501</c:v>
                </c:pt>
                <c:pt idx="1744">
                  <c:v>0.84780097007751498</c:v>
                </c:pt>
                <c:pt idx="1745">
                  <c:v>0.84770017862319902</c:v>
                </c:pt>
                <c:pt idx="1746">
                  <c:v>0.84756380319595304</c:v>
                </c:pt>
                <c:pt idx="1747">
                  <c:v>0.84742230176925704</c:v>
                </c:pt>
                <c:pt idx="1748">
                  <c:v>0.84717661142349199</c:v>
                </c:pt>
                <c:pt idx="1749">
                  <c:v>0.84691071510314897</c:v>
                </c:pt>
                <c:pt idx="1750">
                  <c:v>0.84653794765472401</c:v>
                </c:pt>
                <c:pt idx="1751">
                  <c:v>0.84612941741943404</c:v>
                </c:pt>
                <c:pt idx="1752">
                  <c:v>0.84560024738311801</c:v>
                </c:pt>
                <c:pt idx="1753">
                  <c:v>0.84499377012252797</c:v>
                </c:pt>
                <c:pt idx="1754">
                  <c:v>0.84422278404235795</c:v>
                </c:pt>
                <c:pt idx="1755">
                  <c:v>0.84332871437072798</c:v>
                </c:pt>
                <c:pt idx="1756">
                  <c:v>0.84236913919448897</c:v>
                </c:pt>
                <c:pt idx="1757">
                  <c:v>0.84134978055954002</c:v>
                </c:pt>
                <c:pt idx="1758">
                  <c:v>0.84031504392623901</c:v>
                </c:pt>
                <c:pt idx="1759">
                  <c:v>0.83930331468582198</c:v>
                </c:pt>
                <c:pt idx="1760">
                  <c:v>0.83829039335250899</c:v>
                </c:pt>
                <c:pt idx="1761">
                  <c:v>0.83733439445495605</c:v>
                </c:pt>
                <c:pt idx="1762">
                  <c:v>0.83639425039291404</c:v>
                </c:pt>
                <c:pt idx="1763">
                  <c:v>0.83562749624252297</c:v>
                </c:pt>
                <c:pt idx="1764">
                  <c:v>0.83487105369567904</c:v>
                </c:pt>
                <c:pt idx="1765">
                  <c:v>0.83432269096374501</c:v>
                </c:pt>
                <c:pt idx="1766">
                  <c:v>0.83377707004547097</c:v>
                </c:pt>
                <c:pt idx="1767">
                  <c:v>0.83342778682708696</c:v>
                </c:pt>
                <c:pt idx="1768">
                  <c:v>0.83308887481689498</c:v>
                </c:pt>
                <c:pt idx="1769">
                  <c:v>0.83281886577606201</c:v>
                </c:pt>
                <c:pt idx="1770">
                  <c:v>0.83253777027130105</c:v>
                </c:pt>
                <c:pt idx="1771">
                  <c:v>0.83218330144882202</c:v>
                </c:pt>
                <c:pt idx="1772">
                  <c:v>0.83178871870040905</c:v>
                </c:pt>
                <c:pt idx="1773">
                  <c:v>0.83134204149246205</c:v>
                </c:pt>
                <c:pt idx="1774">
                  <c:v>0.830849349498749</c:v>
                </c:pt>
                <c:pt idx="1775">
                  <c:v>0.83023875951767001</c:v>
                </c:pt>
                <c:pt idx="1776">
                  <c:v>0.829489886760712</c:v>
                </c:pt>
                <c:pt idx="1777">
                  <c:v>0.82863235473632801</c:v>
                </c:pt>
                <c:pt idx="1778">
                  <c:v>0.827611804008484</c:v>
                </c:pt>
                <c:pt idx="1779">
                  <c:v>0.82649457454681396</c:v>
                </c:pt>
                <c:pt idx="1780">
                  <c:v>0.82515221834182695</c:v>
                </c:pt>
                <c:pt idx="1781">
                  <c:v>0.82369840145111095</c:v>
                </c:pt>
                <c:pt idx="1782">
                  <c:v>0.82179450988769498</c:v>
                </c:pt>
                <c:pt idx="1783">
                  <c:v>0.81984537839889504</c:v>
                </c:pt>
                <c:pt idx="1784">
                  <c:v>0.817604720592499</c:v>
                </c:pt>
                <c:pt idx="1785">
                  <c:v>0.81532680988311801</c:v>
                </c:pt>
                <c:pt idx="1786">
                  <c:v>0.81242394447326705</c:v>
                </c:pt>
                <c:pt idx="1787">
                  <c:v>0.80947792530059803</c:v>
                </c:pt>
                <c:pt idx="1788">
                  <c:v>0.80614894628524802</c:v>
                </c:pt>
                <c:pt idx="1789">
                  <c:v>0.80276864767074596</c:v>
                </c:pt>
                <c:pt idx="1790">
                  <c:v>0.798733830451965</c:v>
                </c:pt>
                <c:pt idx="1791">
                  <c:v>0.79455476999282804</c:v>
                </c:pt>
                <c:pt idx="1792">
                  <c:v>0.79013943672180198</c:v>
                </c:pt>
                <c:pt idx="1793">
                  <c:v>0.78564137220382702</c:v>
                </c:pt>
                <c:pt idx="1794">
                  <c:v>0.780661940574646</c:v>
                </c:pt>
                <c:pt idx="1795">
                  <c:v>0.77543127536773704</c:v>
                </c:pt>
                <c:pt idx="1796">
                  <c:v>0.77016282081604004</c:v>
                </c:pt>
                <c:pt idx="1797">
                  <c:v>0.764909327030182</c:v>
                </c:pt>
                <c:pt idx="1798">
                  <c:v>0.75954765081405595</c:v>
                </c:pt>
                <c:pt idx="1799">
                  <c:v>0.75413036346435502</c:v>
                </c:pt>
                <c:pt idx="1800">
                  <c:v>0.74881082773208596</c:v>
                </c:pt>
                <c:pt idx="1801">
                  <c:v>0.74375748634338401</c:v>
                </c:pt>
                <c:pt idx="1802">
                  <c:v>0.73873400688171398</c:v>
                </c:pt>
                <c:pt idx="1803">
                  <c:v>0.73393857479095503</c:v>
                </c:pt>
                <c:pt idx="1804">
                  <c:v>0.72924453020095803</c:v>
                </c:pt>
                <c:pt idx="1805">
                  <c:v>0.72516036033630404</c:v>
                </c:pt>
                <c:pt idx="1806">
                  <c:v>0.72111886739730802</c:v>
                </c:pt>
                <c:pt idx="1807">
                  <c:v>0.71774113178253196</c:v>
                </c:pt>
                <c:pt idx="1808">
                  <c:v>0.71439599990844704</c:v>
                </c:pt>
                <c:pt idx="1809">
                  <c:v>0.71180850267410301</c:v>
                </c:pt>
                <c:pt idx="1810">
                  <c:v>0.70925366878509499</c:v>
                </c:pt>
                <c:pt idx="1811">
                  <c:v>0.70731443166732799</c:v>
                </c:pt>
                <c:pt idx="1812">
                  <c:v>0.70542520284652699</c:v>
                </c:pt>
                <c:pt idx="1813">
                  <c:v>0.70415949821472201</c:v>
                </c:pt>
                <c:pt idx="1814">
                  <c:v>0.70299845933914196</c:v>
                </c:pt>
                <c:pt idx="1815">
                  <c:v>0.70229792594909701</c:v>
                </c:pt>
                <c:pt idx="1816">
                  <c:v>0.70172703266143799</c:v>
                </c:pt>
                <c:pt idx="1817">
                  <c:v>0.70147788524627697</c:v>
                </c:pt>
                <c:pt idx="1818">
                  <c:v>0.70136922597885099</c:v>
                </c:pt>
                <c:pt idx="1819">
                  <c:v>0.701415956020355</c:v>
                </c:pt>
                <c:pt idx="1820">
                  <c:v>0.7015380859375</c:v>
                </c:pt>
                <c:pt idx="1821">
                  <c:v>0.70172303915023804</c:v>
                </c:pt>
                <c:pt idx="1822">
                  <c:v>0.70193713903427102</c:v>
                </c:pt>
                <c:pt idx="1823">
                  <c:v>0.70219171047210704</c:v>
                </c:pt>
                <c:pt idx="1824">
                  <c:v>0.70247614383697499</c:v>
                </c:pt>
                <c:pt idx="1825">
                  <c:v>0.70272558927536</c:v>
                </c:pt>
                <c:pt idx="1826">
                  <c:v>0.70284873247146595</c:v>
                </c:pt>
                <c:pt idx="1827">
                  <c:v>0.70292335748672496</c:v>
                </c:pt>
                <c:pt idx="1828">
                  <c:v>0.70279604196548495</c:v>
                </c:pt>
                <c:pt idx="1829">
                  <c:v>0.70263141393661499</c:v>
                </c:pt>
                <c:pt idx="1830">
                  <c:v>0.70218217372894298</c:v>
                </c:pt>
                <c:pt idx="1831">
                  <c:v>0.70169699192047097</c:v>
                </c:pt>
                <c:pt idx="1832">
                  <c:v>0.70077949762344405</c:v>
                </c:pt>
                <c:pt idx="1833">
                  <c:v>0.69982707500457797</c:v>
                </c:pt>
                <c:pt idx="1834">
                  <c:v>0.69847387075424205</c:v>
                </c:pt>
                <c:pt idx="1835">
                  <c:v>0.69708728790283203</c:v>
                </c:pt>
                <c:pt idx="1836">
                  <c:v>0.69527864456176802</c:v>
                </c:pt>
                <c:pt idx="1837">
                  <c:v>0.69343101978302002</c:v>
                </c:pt>
                <c:pt idx="1838">
                  <c:v>0.69127619266509999</c:v>
                </c:pt>
                <c:pt idx="1839">
                  <c:v>0.68908506631851196</c:v>
                </c:pt>
                <c:pt idx="1840">
                  <c:v>0.68666839599609397</c:v>
                </c:pt>
                <c:pt idx="1841">
                  <c:v>0.68417966365814198</c:v>
                </c:pt>
                <c:pt idx="1842">
                  <c:v>0.68152296543121305</c:v>
                </c:pt>
                <c:pt idx="1843">
                  <c:v>0.67877727746963501</c:v>
                </c:pt>
                <c:pt idx="1844">
                  <c:v>0.67569839954376198</c:v>
                </c:pt>
                <c:pt idx="1845">
                  <c:v>0.67235630750656095</c:v>
                </c:pt>
                <c:pt idx="1846">
                  <c:v>0.66865849494934104</c:v>
                </c:pt>
                <c:pt idx="1847">
                  <c:v>0.66461217403411899</c:v>
                </c:pt>
                <c:pt idx="1848">
                  <c:v>0.66014605760574296</c:v>
                </c:pt>
                <c:pt idx="1849">
                  <c:v>0.65523386001586903</c:v>
                </c:pt>
                <c:pt idx="1850">
                  <c:v>0.65007656812667802</c:v>
                </c:pt>
                <c:pt idx="1851">
                  <c:v>0.64480286836624101</c:v>
                </c:pt>
                <c:pt idx="1852">
                  <c:v>0.63941723108291604</c:v>
                </c:pt>
                <c:pt idx="1853">
                  <c:v>0.63431155681610096</c:v>
                </c:pt>
                <c:pt idx="1854">
                  <c:v>0.62954062223434404</c:v>
                </c:pt>
                <c:pt idx="1855">
                  <c:v>0.62630432844161998</c:v>
                </c:pt>
                <c:pt idx="1856">
                  <c:v>0.62348276376724199</c:v>
                </c:pt>
                <c:pt idx="1857">
                  <c:v>0.62308830022811901</c:v>
                </c:pt>
                <c:pt idx="1858">
                  <c:v>0.62315809726715099</c:v>
                </c:pt>
                <c:pt idx="1859">
                  <c:v>0.62623685598373402</c:v>
                </c:pt>
                <c:pt idx="1860">
                  <c:v>0.62970387935638406</c:v>
                </c:pt>
                <c:pt idx="1861">
                  <c:v>0.63639795780181896</c:v>
                </c:pt>
                <c:pt idx="1862">
                  <c:v>0.64338201284408603</c:v>
                </c:pt>
                <c:pt idx="1863">
                  <c:v>0.65222638845443703</c:v>
                </c:pt>
                <c:pt idx="1864">
                  <c:v>0.66116338968277</c:v>
                </c:pt>
                <c:pt idx="1865">
                  <c:v>0.67125701904296897</c:v>
                </c:pt>
                <c:pt idx="1866">
                  <c:v>0.68132597208023105</c:v>
                </c:pt>
                <c:pt idx="1867">
                  <c:v>0.69089263677597001</c:v>
                </c:pt>
                <c:pt idx="1868">
                  <c:v>0.700250864028931</c:v>
                </c:pt>
                <c:pt idx="1869">
                  <c:v>0.70889973640441895</c:v>
                </c:pt>
                <c:pt idx="1870">
                  <c:v>0.71730297803878795</c:v>
                </c:pt>
                <c:pt idx="1871">
                  <c:v>0.72396701574325595</c:v>
                </c:pt>
                <c:pt idx="1872">
                  <c:v>0.73007714748382602</c:v>
                </c:pt>
                <c:pt idx="1873">
                  <c:v>0.73500120639801003</c:v>
                </c:pt>
                <c:pt idx="1874">
                  <c:v>0.73943877220153797</c:v>
                </c:pt>
                <c:pt idx="1875">
                  <c:v>0.74286013841628995</c:v>
                </c:pt>
                <c:pt idx="1876">
                  <c:v>0.74575126171112105</c:v>
                </c:pt>
                <c:pt idx="1877">
                  <c:v>0.747930288314819</c:v>
                </c:pt>
                <c:pt idx="1878">
                  <c:v>0.74960029125213601</c:v>
                </c:pt>
                <c:pt idx="1879">
                  <c:v>0.75071984529495195</c:v>
                </c:pt>
                <c:pt idx="1880">
                  <c:v>0.75133824348449696</c:v>
                </c:pt>
                <c:pt idx="1881">
                  <c:v>0.75153201818466198</c:v>
                </c:pt>
                <c:pt idx="1882">
                  <c:v>0.75126665830612205</c:v>
                </c:pt>
                <c:pt idx="1883">
                  <c:v>0.75079458951950095</c:v>
                </c:pt>
                <c:pt idx="1884">
                  <c:v>0.75005489587783802</c:v>
                </c:pt>
                <c:pt idx="1885">
                  <c:v>0.74913901090621904</c:v>
                </c:pt>
                <c:pt idx="1886">
                  <c:v>0.74799817800521895</c:v>
                </c:pt>
                <c:pt idx="1887">
                  <c:v>0.74681818485259999</c:v>
                </c:pt>
                <c:pt idx="1888">
                  <c:v>0.74564486742019698</c:v>
                </c:pt>
                <c:pt idx="1889">
                  <c:v>0.74448418617248502</c:v>
                </c:pt>
                <c:pt idx="1890">
                  <c:v>0.74344474077224698</c:v>
                </c:pt>
                <c:pt idx="1891">
                  <c:v>0.74244242906570401</c:v>
                </c:pt>
                <c:pt idx="1892">
                  <c:v>0.74176734685897805</c:v>
                </c:pt>
                <c:pt idx="1893">
                  <c:v>0.74113541841507002</c:v>
                </c:pt>
                <c:pt idx="1894">
                  <c:v>0.74087226390838601</c:v>
                </c:pt>
                <c:pt idx="1895">
                  <c:v>0.74063998460769698</c:v>
                </c:pt>
                <c:pt idx="1896">
                  <c:v>0.74076020717620905</c:v>
                </c:pt>
                <c:pt idx="1897">
                  <c:v>0.74090147018432595</c:v>
                </c:pt>
                <c:pt idx="1898">
                  <c:v>0.74132174253463701</c:v>
                </c:pt>
                <c:pt idx="1899">
                  <c:v>0.74175590276718095</c:v>
                </c:pt>
                <c:pt idx="1900">
                  <c:v>0.74227231740951505</c:v>
                </c:pt>
                <c:pt idx="1901">
                  <c:v>0.74278801679611195</c:v>
                </c:pt>
                <c:pt idx="1902">
                  <c:v>0.74337536096572898</c:v>
                </c:pt>
                <c:pt idx="1903">
                  <c:v>0.74396425485610995</c:v>
                </c:pt>
                <c:pt idx="1904">
                  <c:v>0.74455583095550504</c:v>
                </c:pt>
                <c:pt idx="1905">
                  <c:v>0.74513840675354004</c:v>
                </c:pt>
                <c:pt idx="1906">
                  <c:v>0.74570423364639304</c:v>
                </c:pt>
                <c:pt idx="1907">
                  <c:v>0.74626970291137695</c:v>
                </c:pt>
                <c:pt idx="1908">
                  <c:v>0.74679040908813499</c:v>
                </c:pt>
                <c:pt idx="1909">
                  <c:v>0.74730855226516701</c:v>
                </c:pt>
                <c:pt idx="1910">
                  <c:v>0.74773848056793202</c:v>
                </c:pt>
                <c:pt idx="1911">
                  <c:v>0.74813920259475697</c:v>
                </c:pt>
                <c:pt idx="1912">
                  <c:v>0.74848115444183405</c:v>
                </c:pt>
                <c:pt idx="1913">
                  <c:v>0.74877339601516701</c:v>
                </c:pt>
                <c:pt idx="1914">
                  <c:v>0.74901670217514005</c:v>
                </c:pt>
                <c:pt idx="1915">
                  <c:v>0.74922645092010498</c:v>
                </c:pt>
                <c:pt idx="1916">
                  <c:v>0.74928468465805098</c:v>
                </c:pt>
                <c:pt idx="1917">
                  <c:v>0.74923104047775302</c:v>
                </c:pt>
                <c:pt idx="1918">
                  <c:v>0.74912232160568204</c:v>
                </c:pt>
                <c:pt idx="1919">
                  <c:v>0.74896597862243697</c:v>
                </c:pt>
                <c:pt idx="1920">
                  <c:v>0.74867051839828502</c:v>
                </c:pt>
                <c:pt idx="1921">
                  <c:v>0.74822223186492898</c:v>
                </c:pt>
                <c:pt idx="1922">
                  <c:v>0.747716844081879</c:v>
                </c:pt>
                <c:pt idx="1923">
                  <c:v>0.74714922904968295</c:v>
                </c:pt>
                <c:pt idx="1924">
                  <c:v>0.74649173021316495</c:v>
                </c:pt>
                <c:pt idx="1925">
                  <c:v>0.74569261074066195</c:v>
                </c:pt>
                <c:pt idx="1926">
                  <c:v>0.74483567476272605</c:v>
                </c:pt>
                <c:pt idx="1927">
                  <c:v>0.74390113353729204</c:v>
                </c:pt>
                <c:pt idx="1928">
                  <c:v>0.742961645126343</c:v>
                </c:pt>
                <c:pt idx="1929">
                  <c:v>0.74201714992523204</c:v>
                </c:pt>
                <c:pt idx="1930">
                  <c:v>0.74101102352142301</c:v>
                </c:pt>
                <c:pt idx="1931">
                  <c:v>0.73987239599227905</c:v>
                </c:pt>
                <c:pt idx="1932">
                  <c:v>0.73872566223144498</c:v>
                </c:pt>
                <c:pt idx="1933">
                  <c:v>0.73761463165283203</c:v>
                </c:pt>
                <c:pt idx="1934">
                  <c:v>0.73647499084472701</c:v>
                </c:pt>
                <c:pt idx="1935">
                  <c:v>0.73524820804595903</c:v>
                </c:pt>
                <c:pt idx="1936">
                  <c:v>0.734005987644196</c:v>
                </c:pt>
                <c:pt idx="1937">
                  <c:v>0.73277640342712402</c:v>
                </c:pt>
                <c:pt idx="1938">
                  <c:v>0.73152989149093595</c:v>
                </c:pt>
                <c:pt idx="1939">
                  <c:v>0.73027002811431896</c:v>
                </c:pt>
                <c:pt idx="1940">
                  <c:v>0.72900462150573697</c:v>
                </c:pt>
                <c:pt idx="1941">
                  <c:v>0.72782778739929199</c:v>
                </c:pt>
                <c:pt idx="1942">
                  <c:v>0.72662550210952803</c:v>
                </c:pt>
                <c:pt idx="1943">
                  <c:v>0.72528129816055298</c:v>
                </c:pt>
                <c:pt idx="1944">
                  <c:v>0.72392213344573997</c:v>
                </c:pt>
                <c:pt idx="1945">
                  <c:v>0.72269034385681197</c:v>
                </c:pt>
                <c:pt idx="1946">
                  <c:v>0.72144031524658203</c:v>
                </c:pt>
                <c:pt idx="1947">
                  <c:v>0.72021514177322399</c:v>
                </c:pt>
                <c:pt idx="1948">
                  <c:v>0.71897262334823597</c:v>
                </c:pt>
                <c:pt idx="1949">
                  <c:v>0.71779394149780296</c:v>
                </c:pt>
                <c:pt idx="1950">
                  <c:v>0.71659940481185902</c:v>
                </c:pt>
                <c:pt idx="1951">
                  <c:v>0.71545320749282804</c:v>
                </c:pt>
                <c:pt idx="1952">
                  <c:v>0.71429395675659202</c:v>
                </c:pt>
                <c:pt idx="1953">
                  <c:v>0.71314758062362704</c:v>
                </c:pt>
                <c:pt idx="1954">
                  <c:v>0.71198797225952104</c:v>
                </c:pt>
                <c:pt idx="1955">
                  <c:v>0.71084487438201904</c:v>
                </c:pt>
                <c:pt idx="1956">
                  <c:v>0.70969146490097001</c:v>
                </c:pt>
                <c:pt idx="1957">
                  <c:v>0.70866209268569902</c:v>
                </c:pt>
                <c:pt idx="1958">
                  <c:v>0.70764470100402799</c:v>
                </c:pt>
                <c:pt idx="1959">
                  <c:v>0.70663499832153298</c:v>
                </c:pt>
                <c:pt idx="1960">
                  <c:v>0.70561748743057295</c:v>
                </c:pt>
                <c:pt idx="1961">
                  <c:v>0.70489001274108898</c:v>
                </c:pt>
                <c:pt idx="1962">
                  <c:v>0.70422893762588501</c:v>
                </c:pt>
                <c:pt idx="1963">
                  <c:v>0.70359510183334395</c:v>
                </c:pt>
                <c:pt idx="1964">
                  <c:v>0.70296531915664695</c:v>
                </c:pt>
                <c:pt idx="1965">
                  <c:v>0.70251572132110596</c:v>
                </c:pt>
                <c:pt idx="1966">
                  <c:v>0.70212262868881203</c:v>
                </c:pt>
                <c:pt idx="1967">
                  <c:v>0.70178109407424905</c:v>
                </c:pt>
                <c:pt idx="1968">
                  <c:v>0.70145672559738204</c:v>
                </c:pt>
                <c:pt idx="1969">
                  <c:v>0.70131462812423695</c:v>
                </c:pt>
                <c:pt idx="1970">
                  <c:v>0.70124918222427401</c:v>
                </c:pt>
                <c:pt idx="1971">
                  <c:v>0.70123910903930697</c:v>
                </c:pt>
                <c:pt idx="1972">
                  <c:v>0.70125406980514504</c:v>
                </c:pt>
                <c:pt idx="1973">
                  <c:v>0.70140445232391402</c:v>
                </c:pt>
                <c:pt idx="1974">
                  <c:v>0.70162349939346302</c:v>
                </c:pt>
                <c:pt idx="1975">
                  <c:v>0.701920926570892</c:v>
                </c:pt>
                <c:pt idx="1976">
                  <c:v>0.70226550102233898</c:v>
                </c:pt>
                <c:pt idx="1977">
                  <c:v>0.70267140865325906</c:v>
                </c:pt>
                <c:pt idx="1978">
                  <c:v>0.70311206579208396</c:v>
                </c:pt>
                <c:pt idx="1979">
                  <c:v>0.70361405611038197</c:v>
                </c:pt>
                <c:pt idx="1980">
                  <c:v>0.70416736602783203</c:v>
                </c:pt>
                <c:pt idx="1981">
                  <c:v>0.70474570989608798</c:v>
                </c:pt>
                <c:pt idx="1982">
                  <c:v>0.70535689592361495</c:v>
                </c:pt>
                <c:pt idx="1983">
                  <c:v>0.70593923330306996</c:v>
                </c:pt>
                <c:pt idx="1984">
                  <c:v>0.70652055740356401</c:v>
                </c:pt>
                <c:pt idx="1985">
                  <c:v>0.70697414875030495</c:v>
                </c:pt>
                <c:pt idx="1986">
                  <c:v>0.70733672380447399</c:v>
                </c:pt>
                <c:pt idx="1987">
                  <c:v>0.70743221044540405</c:v>
                </c:pt>
                <c:pt idx="1988">
                  <c:v>0.707297563552856</c:v>
                </c:pt>
                <c:pt idx="1989">
                  <c:v>0.70702487230300903</c:v>
                </c:pt>
                <c:pt idx="1990">
                  <c:v>0.70663940906524703</c:v>
                </c:pt>
                <c:pt idx="1991">
                  <c:v>0.70601326227188099</c:v>
                </c:pt>
                <c:pt idx="1992">
                  <c:v>0.70515316724777199</c:v>
                </c:pt>
                <c:pt idx="1993">
                  <c:v>0.704179167747498</c:v>
                </c:pt>
                <c:pt idx="1994">
                  <c:v>0.70308274030685403</c:v>
                </c:pt>
                <c:pt idx="1995">
                  <c:v>0.70182532072067305</c:v>
                </c:pt>
                <c:pt idx="1996">
                  <c:v>0.70037859678268399</c:v>
                </c:pt>
                <c:pt idx="1997">
                  <c:v>0.69881755113601696</c:v>
                </c:pt>
                <c:pt idx="1998">
                  <c:v>0.69711434841155995</c:v>
                </c:pt>
                <c:pt idx="1999">
                  <c:v>0.69536328315734897</c:v>
                </c:pt>
                <c:pt idx="2000">
                  <c:v>0.693531394004822</c:v>
                </c:pt>
                <c:pt idx="2001">
                  <c:v>0.69178891181945801</c:v>
                </c:pt>
                <c:pt idx="2002">
                  <c:v>0.69012415409088101</c:v>
                </c:pt>
                <c:pt idx="2003">
                  <c:v>0.68852198123931896</c:v>
                </c:pt>
                <c:pt idx="2004">
                  <c:v>0.68698650598526001</c:v>
                </c:pt>
                <c:pt idx="2005">
                  <c:v>0.68557810783386197</c:v>
                </c:pt>
                <c:pt idx="2006">
                  <c:v>0.68430846929550204</c:v>
                </c:pt>
                <c:pt idx="2007">
                  <c:v>0.68313735723495495</c:v>
                </c:pt>
                <c:pt idx="2008">
                  <c:v>0.68207377195358299</c:v>
                </c:pt>
                <c:pt idx="2009">
                  <c:v>0.68114727735519398</c:v>
                </c:pt>
                <c:pt idx="2010">
                  <c:v>0.680455923080444</c:v>
                </c:pt>
                <c:pt idx="2011">
                  <c:v>0.67974066734313998</c:v>
                </c:pt>
                <c:pt idx="2012">
                  <c:v>0.67901438474655196</c:v>
                </c:pt>
                <c:pt idx="2013">
                  <c:v>0.67836642265319802</c:v>
                </c:pt>
                <c:pt idx="2014">
                  <c:v>0.67788678407669101</c:v>
                </c:pt>
                <c:pt idx="2015">
                  <c:v>0.67741686105728105</c:v>
                </c:pt>
                <c:pt idx="2016">
                  <c:v>0.676935315132141</c:v>
                </c:pt>
                <c:pt idx="2017">
                  <c:v>0.676424920558929</c:v>
                </c:pt>
                <c:pt idx="2018">
                  <c:v>0.67591387033462502</c:v>
                </c:pt>
                <c:pt idx="2019">
                  <c:v>0.67528820037841797</c:v>
                </c:pt>
                <c:pt idx="2020">
                  <c:v>0.67453706264495905</c:v>
                </c:pt>
                <c:pt idx="2021">
                  <c:v>0.67376649379730202</c:v>
                </c:pt>
                <c:pt idx="2022">
                  <c:v>0.67295455932617199</c:v>
                </c:pt>
                <c:pt idx="2023">
                  <c:v>0.67220801115036</c:v>
                </c:pt>
                <c:pt idx="2024">
                  <c:v>0.67151749134063698</c:v>
                </c:pt>
                <c:pt idx="2025">
                  <c:v>0.67081779241561901</c:v>
                </c:pt>
                <c:pt idx="2026">
                  <c:v>0.67007362842559803</c:v>
                </c:pt>
                <c:pt idx="2027">
                  <c:v>0.66936033964157104</c:v>
                </c:pt>
                <c:pt idx="2028">
                  <c:v>0.66871058940887496</c:v>
                </c:pt>
                <c:pt idx="2029">
                  <c:v>0.66813474893569902</c:v>
                </c:pt>
                <c:pt idx="2030">
                  <c:v>0.66755980253219604</c:v>
                </c:pt>
                <c:pt idx="2031">
                  <c:v>0.66723293066024802</c:v>
                </c:pt>
                <c:pt idx="2032">
                  <c:v>0.66716325283050504</c:v>
                </c:pt>
                <c:pt idx="2033">
                  <c:v>0.66731941699981701</c:v>
                </c:pt>
                <c:pt idx="2034">
                  <c:v>0.66768723726272605</c:v>
                </c:pt>
                <c:pt idx="2035">
                  <c:v>0.66814589500427202</c:v>
                </c:pt>
                <c:pt idx="2036">
                  <c:v>0.66881155967712402</c:v>
                </c:pt>
                <c:pt idx="2037">
                  <c:v>0.66959357261657704</c:v>
                </c:pt>
                <c:pt idx="2038">
                  <c:v>0.67050540447235096</c:v>
                </c:pt>
                <c:pt idx="2039">
                  <c:v>0.67167145013809204</c:v>
                </c:pt>
                <c:pt idx="2040">
                  <c:v>0.67322808504104603</c:v>
                </c:pt>
                <c:pt idx="2041">
                  <c:v>0.67470771074295</c:v>
                </c:pt>
                <c:pt idx="2042">
                  <c:v>0.676161229610443</c:v>
                </c:pt>
                <c:pt idx="2043">
                  <c:v>0.67770284414291404</c:v>
                </c:pt>
                <c:pt idx="2044">
                  <c:v>0.67931830883026101</c:v>
                </c:pt>
                <c:pt idx="2045">
                  <c:v>0.68077355623245195</c:v>
                </c:pt>
                <c:pt idx="2046">
                  <c:v>0.68218594789505005</c:v>
                </c:pt>
                <c:pt idx="2047">
                  <c:v>0.68366914987564098</c:v>
                </c:pt>
                <c:pt idx="2048">
                  <c:v>0.68526691198348999</c:v>
                </c:pt>
                <c:pt idx="2049">
                  <c:v>0.68671500682830799</c:v>
                </c:pt>
                <c:pt idx="2050">
                  <c:v>0.68798738718032804</c:v>
                </c:pt>
                <c:pt idx="2051">
                  <c:v>0.68903458118438698</c:v>
                </c:pt>
                <c:pt idx="2052">
                  <c:v>0.689969122409821</c:v>
                </c:pt>
                <c:pt idx="2053">
                  <c:v>0.69078135490417503</c:v>
                </c:pt>
                <c:pt idx="2054">
                  <c:v>0.69147777557373002</c:v>
                </c:pt>
                <c:pt idx="2055">
                  <c:v>0.69210320711135898</c:v>
                </c:pt>
                <c:pt idx="2056">
                  <c:v>0.692690670490265</c:v>
                </c:pt>
                <c:pt idx="2057">
                  <c:v>0.69301557540893599</c:v>
                </c:pt>
                <c:pt idx="2058">
                  <c:v>0.693159520626068</c:v>
                </c:pt>
                <c:pt idx="2059">
                  <c:v>0.69326835870742798</c:v>
                </c:pt>
                <c:pt idx="2060">
                  <c:v>0.69334697723388705</c:v>
                </c:pt>
                <c:pt idx="2061">
                  <c:v>0.69324481487274203</c:v>
                </c:pt>
                <c:pt idx="2062">
                  <c:v>0.69300931692123402</c:v>
                </c:pt>
                <c:pt idx="2063">
                  <c:v>0.69260454177856401</c:v>
                </c:pt>
                <c:pt idx="2064">
                  <c:v>0.69206947088241599</c:v>
                </c:pt>
                <c:pt idx="2065">
                  <c:v>0.69180423021316495</c:v>
                </c:pt>
                <c:pt idx="2066">
                  <c:v>0.69142538309097301</c:v>
                </c:pt>
                <c:pt idx="2067">
                  <c:v>0.69071429967880205</c:v>
                </c:pt>
                <c:pt idx="2068">
                  <c:v>0.68997889757156405</c:v>
                </c:pt>
                <c:pt idx="2069">
                  <c:v>0.68907964229583696</c:v>
                </c:pt>
                <c:pt idx="2070">
                  <c:v>0.688182353973389</c:v>
                </c:pt>
                <c:pt idx="2071">
                  <c:v>0.68711173534393299</c:v>
                </c:pt>
                <c:pt idx="2072">
                  <c:v>0.68599033355712902</c:v>
                </c:pt>
                <c:pt idx="2073">
                  <c:v>0.68484759330749501</c:v>
                </c:pt>
                <c:pt idx="2074">
                  <c:v>0.68362724781036399</c:v>
                </c:pt>
                <c:pt idx="2075">
                  <c:v>0.68254250288009599</c:v>
                </c:pt>
                <c:pt idx="2076">
                  <c:v>0.68142682313919101</c:v>
                </c:pt>
                <c:pt idx="2077">
                  <c:v>0.68010717630386397</c:v>
                </c:pt>
                <c:pt idx="2078">
                  <c:v>0.67869377136230502</c:v>
                </c:pt>
                <c:pt idx="2079">
                  <c:v>0.67709505558013905</c:v>
                </c:pt>
                <c:pt idx="2080">
                  <c:v>0.67544400691986095</c:v>
                </c:pt>
                <c:pt idx="2081">
                  <c:v>0.67370927333831798</c:v>
                </c:pt>
                <c:pt idx="2082">
                  <c:v>0.67181879281997703</c:v>
                </c:pt>
                <c:pt idx="2083">
                  <c:v>0.66987127065658603</c:v>
                </c:pt>
                <c:pt idx="2084">
                  <c:v>0.66804760694503795</c:v>
                </c:pt>
                <c:pt idx="2085">
                  <c:v>0.66634601354598999</c:v>
                </c:pt>
                <c:pt idx="2086">
                  <c:v>0.66444915533065796</c:v>
                </c:pt>
                <c:pt idx="2087">
                  <c:v>0.66245353221893299</c:v>
                </c:pt>
                <c:pt idx="2088">
                  <c:v>0.66053694486617998</c:v>
                </c:pt>
                <c:pt idx="2089">
                  <c:v>0.65894800424575795</c:v>
                </c:pt>
                <c:pt idx="2090">
                  <c:v>0.65750223398208596</c:v>
                </c:pt>
                <c:pt idx="2091">
                  <c:v>0.65596783161163297</c:v>
                </c:pt>
                <c:pt idx="2092">
                  <c:v>0.65450423955917403</c:v>
                </c:pt>
                <c:pt idx="2093">
                  <c:v>0.65336436033248901</c:v>
                </c:pt>
                <c:pt idx="2094">
                  <c:v>0.65220946073532104</c:v>
                </c:pt>
                <c:pt idx="2095">
                  <c:v>0.65100812911987305</c:v>
                </c:pt>
                <c:pt idx="2096">
                  <c:v>0.64977663755416903</c:v>
                </c:pt>
                <c:pt idx="2097">
                  <c:v>0.64864969253539995</c:v>
                </c:pt>
                <c:pt idx="2098">
                  <c:v>0.64753443002700795</c:v>
                </c:pt>
                <c:pt idx="2099">
                  <c:v>0.64654088020324696</c:v>
                </c:pt>
                <c:pt idx="2100">
                  <c:v>0.64554816484451305</c:v>
                </c:pt>
                <c:pt idx="2101">
                  <c:v>0.64430916309356701</c:v>
                </c:pt>
                <c:pt idx="2102">
                  <c:v>0.64313721656799305</c:v>
                </c:pt>
                <c:pt idx="2103">
                  <c:v>0.64208108186721802</c:v>
                </c:pt>
                <c:pt idx="2104">
                  <c:v>0.64129704236984297</c:v>
                </c:pt>
                <c:pt idx="2105">
                  <c:v>0.64079523086547896</c:v>
                </c:pt>
                <c:pt idx="2106">
                  <c:v>0.64019799232482899</c:v>
                </c:pt>
                <c:pt idx="2107">
                  <c:v>0.63979864120483398</c:v>
                </c:pt>
                <c:pt idx="2108">
                  <c:v>0.63915562629699696</c:v>
                </c:pt>
                <c:pt idx="2109">
                  <c:v>0.63825649023055997</c:v>
                </c:pt>
                <c:pt idx="2110">
                  <c:v>0.63761329650878895</c:v>
                </c:pt>
                <c:pt idx="2111">
                  <c:v>0.63705116510391202</c:v>
                </c:pt>
                <c:pt idx="2112">
                  <c:v>0.63682079315185502</c:v>
                </c:pt>
                <c:pt idx="2113">
                  <c:v>0.63687348365783703</c:v>
                </c:pt>
                <c:pt idx="2114">
                  <c:v>0.636319160461426</c:v>
                </c:pt>
                <c:pt idx="2115">
                  <c:v>0.63509887456893899</c:v>
                </c:pt>
                <c:pt idx="2116">
                  <c:v>0.63383436203002896</c:v>
                </c:pt>
                <c:pt idx="2117">
                  <c:v>0.63286381959915206</c:v>
                </c:pt>
                <c:pt idx="2118">
                  <c:v>0.63233041763305697</c:v>
                </c:pt>
                <c:pt idx="2119">
                  <c:v>0.63240891695022605</c:v>
                </c:pt>
                <c:pt idx="2120">
                  <c:v>0.63199305534362804</c:v>
                </c:pt>
                <c:pt idx="2121">
                  <c:v>0.63096499443054199</c:v>
                </c:pt>
                <c:pt idx="2122">
                  <c:v>0.63021868467330899</c:v>
                </c:pt>
                <c:pt idx="2123">
                  <c:v>0.62948220968246504</c:v>
                </c:pt>
                <c:pt idx="2124">
                  <c:v>0.62882167100906405</c:v>
                </c:pt>
                <c:pt idx="2125">
                  <c:v>0.62842941284179699</c:v>
                </c:pt>
                <c:pt idx="2126">
                  <c:v>0.62776374816894498</c:v>
                </c:pt>
                <c:pt idx="2127">
                  <c:v>0.62647259235382102</c:v>
                </c:pt>
                <c:pt idx="2128">
                  <c:v>0.62505292892456099</c:v>
                </c:pt>
                <c:pt idx="2129">
                  <c:v>0.624081671237946</c:v>
                </c:pt>
                <c:pt idx="2130">
                  <c:v>0.62233340740203902</c:v>
                </c:pt>
                <c:pt idx="2131">
                  <c:v>0.62051630020141602</c:v>
                </c:pt>
                <c:pt idx="2132">
                  <c:v>0.61950927972793601</c:v>
                </c:pt>
                <c:pt idx="2133">
                  <c:v>0.61800730228424094</c:v>
                </c:pt>
                <c:pt idx="2134">
                  <c:v>0.61665987968444802</c:v>
                </c:pt>
                <c:pt idx="2135">
                  <c:v>0.61627900600433405</c:v>
                </c:pt>
                <c:pt idx="2136">
                  <c:v>0.61525249481201205</c:v>
                </c:pt>
                <c:pt idx="2137">
                  <c:v>0.61377251148223899</c:v>
                </c:pt>
                <c:pt idx="2138">
                  <c:v>0.61270636320114102</c:v>
                </c:pt>
                <c:pt idx="2139">
                  <c:v>0.61088830232620195</c:v>
                </c:pt>
                <c:pt idx="2140">
                  <c:v>0.60933256149292003</c:v>
                </c:pt>
                <c:pt idx="2141">
                  <c:v>0.60903561115264904</c:v>
                </c:pt>
                <c:pt idx="2142">
                  <c:v>0.60901385545730602</c:v>
                </c:pt>
                <c:pt idx="2143">
                  <c:v>0.60840201377868697</c:v>
                </c:pt>
                <c:pt idx="2144">
                  <c:v>0.60720717906951904</c:v>
                </c:pt>
                <c:pt idx="2145">
                  <c:v>0.60869508981704701</c:v>
                </c:pt>
                <c:pt idx="2146">
                  <c:v>0.61002057790756203</c:v>
                </c:pt>
                <c:pt idx="2147">
                  <c:v>0.607435703277588</c:v>
                </c:pt>
                <c:pt idx="2148">
                  <c:v>0.60571402311325095</c:v>
                </c:pt>
                <c:pt idx="2149">
                  <c:v>0.60706305503845204</c:v>
                </c:pt>
                <c:pt idx="2150">
                  <c:v>0.60829895734786998</c:v>
                </c:pt>
              </c:numCache>
            </c:numRef>
          </c:yVal>
          <c:smooth val="0"/>
          <c:extLst>
            <c:ext xmlns:c16="http://schemas.microsoft.com/office/drawing/2014/chart" uri="{C3380CC4-5D6E-409C-BE32-E72D297353CC}">
              <c16:uniqueId val="{00000001-0458-4BBA-B371-9A5054E2BE64}"/>
            </c:ext>
          </c:extLst>
        </c:ser>
        <c:dLbls>
          <c:showLegendKey val="0"/>
          <c:showVal val="0"/>
          <c:showCatName val="0"/>
          <c:showSerName val="0"/>
          <c:showPercent val="0"/>
          <c:showBubbleSize val="0"/>
        </c:dLbls>
        <c:axId val="643407088"/>
        <c:axId val="629997168"/>
      </c:scatterChart>
      <c:valAx>
        <c:axId val="643407088"/>
        <c:scaling>
          <c:orientation val="minMax"/>
          <c:max val="2500"/>
          <c:min val="3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Wavelength (nm)</a:t>
                </a:r>
              </a:p>
            </c:rich>
          </c:tx>
          <c:layout>
            <c:manualLayout>
              <c:xMode val="edge"/>
              <c:yMode val="edge"/>
              <c:x val="0.39607633420822397"/>
              <c:y val="0.83672098279381746"/>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w="9525" cap="flat" cmpd="sng" algn="ctr">
            <a:solidFill>
              <a:schemeClr val="tx1"/>
            </a:solidFill>
            <a:round/>
          </a:ln>
          <a:effectLst/>
        </c:spPr>
        <c:txPr>
          <a:bodyPr rot="5400000" spcFirstLastPara="1" vertOverflow="ellipsis"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29997168"/>
        <c:crosses val="autoZero"/>
        <c:crossBetween val="midCat"/>
        <c:majorUnit val="100"/>
        <c:minorUnit val="50"/>
      </c:valAx>
      <c:valAx>
        <c:axId val="629997168"/>
        <c:scaling>
          <c:orientation val="minMax"/>
          <c:max val="0.9"/>
          <c:min val="0.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Reflectance</a:t>
                </a:r>
              </a:p>
            </c:rich>
          </c:tx>
          <c:layout>
            <c:manualLayout>
              <c:xMode val="edge"/>
              <c:yMode val="edge"/>
              <c:x val="2.2222222222222223E-2"/>
              <c:y val="0.2543325313502478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3407088"/>
        <c:crosses val="autoZero"/>
        <c:crossBetween val="midCat"/>
      </c:valAx>
      <c:spPr>
        <a:noFill/>
        <a:ln>
          <a:noFill/>
        </a:ln>
        <a:effectLst/>
      </c:spPr>
    </c:plotArea>
    <c:legend>
      <c:legendPos val="b"/>
      <c:layout>
        <c:manualLayout>
          <c:xMode val="edge"/>
          <c:yMode val="edge"/>
          <c:x val="0.29774453193350831"/>
          <c:y val="0.55989246135899684"/>
          <c:w val="0.46006649168853891"/>
          <c:h val="7.8996427529892096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CA" b="1">
                <a:latin typeface="Arial" panose="020B0604020202020204" pitchFamily="34" charset="0"/>
                <a:cs typeface="Arial" panose="020B0604020202020204" pitchFamily="34" charset="0"/>
              </a:rPr>
              <a:t>Illite</a:t>
            </a:r>
            <a:r>
              <a:rPr lang="en-CA" b="1" baseline="0">
                <a:latin typeface="Arial" panose="020B0604020202020204" pitchFamily="34" charset="0"/>
                <a:cs typeface="Arial" panose="020B0604020202020204" pitchFamily="34" charset="0"/>
              </a:rPr>
              <a:t> + Kaolinite + Tourmaline Mixtures</a:t>
            </a:r>
            <a:endParaRPr lang="en-CA" b="1">
              <a:latin typeface="Arial" panose="020B0604020202020204" pitchFamily="34" charset="0"/>
              <a:cs typeface="Arial" panose="020B0604020202020204" pitchFamily="34" charset="0"/>
            </a:endParaRPr>
          </a:p>
        </c:rich>
      </c:tx>
      <c:layout>
        <c:manualLayout>
          <c:xMode val="edge"/>
          <c:yMode val="edge"/>
          <c:x val="0.20709711286089236"/>
          <c:y val="6.0185185185185182E-2"/>
        </c:manualLayout>
      </c:layout>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Ill+Kln+Tur'!$B$1</c:f>
              <c:strCache>
                <c:ptCount val="1"/>
                <c:pt idx="0">
                  <c:v>I-K-T 20:20:60</c:v>
                </c:pt>
              </c:strCache>
            </c:strRef>
          </c:tx>
          <c:spPr>
            <a:ln w="19050" cap="rnd">
              <a:solidFill>
                <a:schemeClr val="accent1"/>
              </a:solidFill>
              <a:round/>
            </a:ln>
            <a:effectLst/>
          </c:spPr>
          <c:marker>
            <c:symbol val="none"/>
          </c:marker>
          <c:xVal>
            <c:numRef>
              <c:f>'Ill+Kln+Tur'!$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Tur'!$B$2:$B$2152</c:f>
              <c:numCache>
                <c:formatCode>0.00000</c:formatCode>
                <c:ptCount val="2151"/>
                <c:pt idx="0">
                  <c:v>0.21140515804290799</c:v>
                </c:pt>
                <c:pt idx="1">
                  <c:v>0.22073738276958499</c:v>
                </c:pt>
                <c:pt idx="2">
                  <c:v>0.22913660109043099</c:v>
                </c:pt>
                <c:pt idx="3">
                  <c:v>0.25487348437309298</c:v>
                </c:pt>
                <c:pt idx="4">
                  <c:v>0.27071917057037398</c:v>
                </c:pt>
                <c:pt idx="5">
                  <c:v>0.28348278999328602</c:v>
                </c:pt>
                <c:pt idx="6">
                  <c:v>0.30099779367446899</c:v>
                </c:pt>
                <c:pt idx="7">
                  <c:v>0.318542510271072</c:v>
                </c:pt>
                <c:pt idx="8">
                  <c:v>0.33268582820892301</c:v>
                </c:pt>
                <c:pt idx="9">
                  <c:v>0.34117653965950001</c:v>
                </c:pt>
                <c:pt idx="10">
                  <c:v>0.343798637390137</c:v>
                </c:pt>
                <c:pt idx="11">
                  <c:v>0.35260879993438698</c:v>
                </c:pt>
                <c:pt idx="12">
                  <c:v>0.36735305190086398</c:v>
                </c:pt>
                <c:pt idx="13">
                  <c:v>0.375475734472275</c:v>
                </c:pt>
                <c:pt idx="14">
                  <c:v>0.37984573841094998</c:v>
                </c:pt>
                <c:pt idx="15">
                  <c:v>0.38518694043159502</c:v>
                </c:pt>
                <c:pt idx="16">
                  <c:v>0.40276202559471103</c:v>
                </c:pt>
                <c:pt idx="17">
                  <c:v>0.40532684326171903</c:v>
                </c:pt>
                <c:pt idx="18">
                  <c:v>0.40485575795173601</c:v>
                </c:pt>
                <c:pt idx="19">
                  <c:v>0.40709957480430597</c:v>
                </c:pt>
                <c:pt idx="20">
                  <c:v>0.41581380367279103</c:v>
                </c:pt>
                <c:pt idx="21">
                  <c:v>0.42270761728286699</c:v>
                </c:pt>
                <c:pt idx="22">
                  <c:v>0.42688733339309698</c:v>
                </c:pt>
                <c:pt idx="23">
                  <c:v>0.42850545048713701</c:v>
                </c:pt>
                <c:pt idx="24">
                  <c:v>0.43003100156784102</c:v>
                </c:pt>
                <c:pt idx="25">
                  <c:v>0.43116086721420299</c:v>
                </c:pt>
                <c:pt idx="26">
                  <c:v>0.43064123392105103</c:v>
                </c:pt>
                <c:pt idx="27">
                  <c:v>0.43325638771057101</c:v>
                </c:pt>
                <c:pt idx="28">
                  <c:v>0.43631342053413402</c:v>
                </c:pt>
                <c:pt idx="29">
                  <c:v>0.43808940052986101</c:v>
                </c:pt>
                <c:pt idx="30">
                  <c:v>0.43957570195198098</c:v>
                </c:pt>
                <c:pt idx="31">
                  <c:v>0.44144740700721702</c:v>
                </c:pt>
                <c:pt idx="32">
                  <c:v>0.44382172822952298</c:v>
                </c:pt>
                <c:pt idx="33">
                  <c:v>0.44633662700653098</c:v>
                </c:pt>
                <c:pt idx="34">
                  <c:v>0.44763821363449102</c:v>
                </c:pt>
                <c:pt idx="35">
                  <c:v>0.44851917028427102</c:v>
                </c:pt>
                <c:pt idx="36">
                  <c:v>0.45202729105949402</c:v>
                </c:pt>
                <c:pt idx="37">
                  <c:v>0.45509651303291299</c:v>
                </c:pt>
                <c:pt idx="38">
                  <c:v>0.45680528879165599</c:v>
                </c:pt>
                <c:pt idx="39">
                  <c:v>0.45559766888618503</c:v>
                </c:pt>
                <c:pt idx="40">
                  <c:v>0.45712676644325301</c:v>
                </c:pt>
                <c:pt idx="41">
                  <c:v>0.45916384458541898</c:v>
                </c:pt>
                <c:pt idx="42">
                  <c:v>0.46122339367866499</c:v>
                </c:pt>
                <c:pt idx="43">
                  <c:v>0.46120727062225297</c:v>
                </c:pt>
                <c:pt idx="44">
                  <c:v>0.461807310581207</c:v>
                </c:pt>
                <c:pt idx="45">
                  <c:v>0.462901771068573</c:v>
                </c:pt>
                <c:pt idx="46">
                  <c:v>0.463660389184952</c:v>
                </c:pt>
                <c:pt idx="47">
                  <c:v>0.46393865346908603</c:v>
                </c:pt>
                <c:pt idx="48">
                  <c:v>0.46425208449363697</c:v>
                </c:pt>
                <c:pt idx="49">
                  <c:v>0.46537324786186202</c:v>
                </c:pt>
                <c:pt idx="50">
                  <c:v>0.465777307748795</c:v>
                </c:pt>
                <c:pt idx="51">
                  <c:v>0.466011732816696</c:v>
                </c:pt>
                <c:pt idx="52">
                  <c:v>0.46626338362693798</c:v>
                </c:pt>
                <c:pt idx="53">
                  <c:v>0.46825027465820301</c:v>
                </c:pt>
                <c:pt idx="54">
                  <c:v>0.468612611293793</c:v>
                </c:pt>
                <c:pt idx="55">
                  <c:v>0.467468231916428</c:v>
                </c:pt>
                <c:pt idx="56">
                  <c:v>0.46794483065605202</c:v>
                </c:pt>
                <c:pt idx="57">
                  <c:v>0.46834588050842302</c:v>
                </c:pt>
                <c:pt idx="58">
                  <c:v>0.46875119209289601</c:v>
                </c:pt>
                <c:pt idx="59">
                  <c:v>0.46935972571373002</c:v>
                </c:pt>
                <c:pt idx="60">
                  <c:v>0.46981656551361101</c:v>
                </c:pt>
                <c:pt idx="61">
                  <c:v>0.47016537189483598</c:v>
                </c:pt>
                <c:pt idx="62">
                  <c:v>0.47040694952011097</c:v>
                </c:pt>
                <c:pt idx="63">
                  <c:v>0.469869494438171</c:v>
                </c:pt>
                <c:pt idx="64">
                  <c:v>0.46978518366813699</c:v>
                </c:pt>
                <c:pt idx="65">
                  <c:v>0.47029161453247098</c:v>
                </c:pt>
                <c:pt idx="66">
                  <c:v>0.47125425934791598</c:v>
                </c:pt>
                <c:pt idx="67">
                  <c:v>0.47146505117416398</c:v>
                </c:pt>
                <c:pt idx="68">
                  <c:v>0.47131186723709101</c:v>
                </c:pt>
                <c:pt idx="69">
                  <c:v>0.47166422009468101</c:v>
                </c:pt>
                <c:pt idx="70">
                  <c:v>0.47195595502853399</c:v>
                </c:pt>
                <c:pt idx="71">
                  <c:v>0.47206580638885498</c:v>
                </c:pt>
                <c:pt idx="72">
                  <c:v>0.47182357311248802</c:v>
                </c:pt>
                <c:pt idx="73">
                  <c:v>0.472512036561966</c:v>
                </c:pt>
                <c:pt idx="74">
                  <c:v>0.47333824634552002</c:v>
                </c:pt>
                <c:pt idx="75">
                  <c:v>0.47415766119956998</c:v>
                </c:pt>
                <c:pt idx="76">
                  <c:v>0.47419616580009499</c:v>
                </c:pt>
                <c:pt idx="77">
                  <c:v>0.47462585568428001</c:v>
                </c:pt>
                <c:pt idx="78">
                  <c:v>0.47531595826148998</c:v>
                </c:pt>
                <c:pt idx="79">
                  <c:v>0.47580552101135298</c:v>
                </c:pt>
                <c:pt idx="80">
                  <c:v>0.476096302270889</c:v>
                </c:pt>
                <c:pt idx="81">
                  <c:v>0.47648122906684898</c:v>
                </c:pt>
                <c:pt idx="82">
                  <c:v>0.47735911607742298</c:v>
                </c:pt>
                <c:pt idx="83">
                  <c:v>0.47853818535804699</c:v>
                </c:pt>
                <c:pt idx="84">
                  <c:v>0.47942236065864602</c:v>
                </c:pt>
                <c:pt idx="85">
                  <c:v>0.47980061173438998</c:v>
                </c:pt>
                <c:pt idx="86">
                  <c:v>0.48041447997093201</c:v>
                </c:pt>
                <c:pt idx="87">
                  <c:v>0.48064133524894698</c:v>
                </c:pt>
                <c:pt idx="88">
                  <c:v>0.48059415817260698</c:v>
                </c:pt>
                <c:pt idx="89">
                  <c:v>0.48112234473228499</c:v>
                </c:pt>
                <c:pt idx="90">
                  <c:v>0.48130178451538103</c:v>
                </c:pt>
                <c:pt idx="91">
                  <c:v>0.48141700029373202</c:v>
                </c:pt>
                <c:pt idx="92">
                  <c:v>0.48189416527748102</c:v>
                </c:pt>
                <c:pt idx="93">
                  <c:v>0.48213270306587203</c:v>
                </c:pt>
                <c:pt idx="94">
                  <c:v>0.482444047927856</c:v>
                </c:pt>
                <c:pt idx="95">
                  <c:v>0.48298326134681702</c:v>
                </c:pt>
                <c:pt idx="96">
                  <c:v>0.48363220691680903</c:v>
                </c:pt>
                <c:pt idx="97">
                  <c:v>0.48426836729049699</c:v>
                </c:pt>
                <c:pt idx="98">
                  <c:v>0.48486652970313998</c:v>
                </c:pt>
                <c:pt idx="99">
                  <c:v>0.48519691824913003</c:v>
                </c:pt>
                <c:pt idx="100">
                  <c:v>0.48581731319427501</c:v>
                </c:pt>
                <c:pt idx="101">
                  <c:v>0.48654243350028997</c:v>
                </c:pt>
                <c:pt idx="102">
                  <c:v>0.48704859614372298</c:v>
                </c:pt>
                <c:pt idx="103">
                  <c:v>0.48761579394340498</c:v>
                </c:pt>
                <c:pt idx="104">
                  <c:v>0.48833039402961698</c:v>
                </c:pt>
                <c:pt idx="105">
                  <c:v>0.48930436372757002</c:v>
                </c:pt>
                <c:pt idx="106">
                  <c:v>0.48948013782501198</c:v>
                </c:pt>
                <c:pt idx="107">
                  <c:v>0.48990538716316201</c:v>
                </c:pt>
                <c:pt idx="108">
                  <c:v>0.49070414900779702</c:v>
                </c:pt>
                <c:pt idx="109">
                  <c:v>0.49133503437042197</c:v>
                </c:pt>
                <c:pt idx="110">
                  <c:v>0.49165412783622697</c:v>
                </c:pt>
                <c:pt idx="111">
                  <c:v>0.49178335070610002</c:v>
                </c:pt>
                <c:pt idx="112">
                  <c:v>0.49196577072143599</c:v>
                </c:pt>
                <c:pt idx="113">
                  <c:v>0.492542505264282</c:v>
                </c:pt>
                <c:pt idx="114">
                  <c:v>0.493225127458572</c:v>
                </c:pt>
                <c:pt idx="115">
                  <c:v>0.49383732676505998</c:v>
                </c:pt>
                <c:pt idx="116">
                  <c:v>0.49454453587531999</c:v>
                </c:pt>
                <c:pt idx="117">
                  <c:v>0.49505311250686601</c:v>
                </c:pt>
                <c:pt idx="118">
                  <c:v>0.49529418349266102</c:v>
                </c:pt>
                <c:pt idx="119">
                  <c:v>0.49574574828147899</c:v>
                </c:pt>
                <c:pt idx="120">
                  <c:v>0.49633696675300598</c:v>
                </c:pt>
                <c:pt idx="121">
                  <c:v>0.49697202444076499</c:v>
                </c:pt>
                <c:pt idx="122">
                  <c:v>0.49722671508789101</c:v>
                </c:pt>
                <c:pt idx="123">
                  <c:v>0.497474044561386</c:v>
                </c:pt>
                <c:pt idx="124">
                  <c:v>0.49774128198623702</c:v>
                </c:pt>
                <c:pt idx="125">
                  <c:v>0.49807700514793402</c:v>
                </c:pt>
                <c:pt idx="126">
                  <c:v>0.498703122138977</c:v>
                </c:pt>
                <c:pt idx="127">
                  <c:v>0.499224662780762</c:v>
                </c:pt>
                <c:pt idx="128">
                  <c:v>0.49951934814453097</c:v>
                </c:pt>
                <c:pt idx="129">
                  <c:v>0.50021779537200906</c:v>
                </c:pt>
                <c:pt idx="130">
                  <c:v>0.50079053640365601</c:v>
                </c:pt>
                <c:pt idx="131">
                  <c:v>0.50125527381896995</c:v>
                </c:pt>
                <c:pt idx="132">
                  <c:v>0.50182032585143999</c:v>
                </c:pt>
                <c:pt idx="133">
                  <c:v>0.50251221656799305</c:v>
                </c:pt>
                <c:pt idx="134">
                  <c:v>0.50316810607910201</c:v>
                </c:pt>
                <c:pt idx="135">
                  <c:v>0.503528952598572</c:v>
                </c:pt>
                <c:pt idx="136">
                  <c:v>0.50416523218154896</c:v>
                </c:pt>
                <c:pt idx="137">
                  <c:v>0.50486803054809604</c:v>
                </c:pt>
                <c:pt idx="138">
                  <c:v>0.50558143854141202</c:v>
                </c:pt>
                <c:pt idx="139">
                  <c:v>0.50613516569137595</c:v>
                </c:pt>
                <c:pt idx="140">
                  <c:v>0.50663536787033103</c:v>
                </c:pt>
                <c:pt idx="141">
                  <c:v>0.50710427761077903</c:v>
                </c:pt>
                <c:pt idx="142">
                  <c:v>0.50770413875579801</c:v>
                </c:pt>
                <c:pt idx="143">
                  <c:v>0.50815802812576305</c:v>
                </c:pt>
                <c:pt idx="144">
                  <c:v>0.50849312543868996</c:v>
                </c:pt>
                <c:pt idx="145">
                  <c:v>0.508694767951965</c:v>
                </c:pt>
                <c:pt idx="146">
                  <c:v>0.50930202007293701</c:v>
                </c:pt>
                <c:pt idx="147">
                  <c:v>0.50995743274688698</c:v>
                </c:pt>
                <c:pt idx="148">
                  <c:v>0.51047813892364502</c:v>
                </c:pt>
                <c:pt idx="149">
                  <c:v>0.51094412803649902</c:v>
                </c:pt>
                <c:pt idx="150">
                  <c:v>0.51141875982284501</c:v>
                </c:pt>
                <c:pt idx="151">
                  <c:v>0.51191264390945401</c:v>
                </c:pt>
                <c:pt idx="152">
                  <c:v>0.51248270273208596</c:v>
                </c:pt>
                <c:pt idx="153">
                  <c:v>0.51299554109573398</c:v>
                </c:pt>
                <c:pt idx="154">
                  <c:v>0.51346993446350098</c:v>
                </c:pt>
                <c:pt idx="155">
                  <c:v>0.513949394226074</c:v>
                </c:pt>
                <c:pt idx="156">
                  <c:v>0.51445508003234897</c:v>
                </c:pt>
                <c:pt idx="157">
                  <c:v>0.51493191719055198</c:v>
                </c:pt>
                <c:pt idx="158">
                  <c:v>0.51533281803131104</c:v>
                </c:pt>
                <c:pt idx="159">
                  <c:v>0.51586860418319702</c:v>
                </c:pt>
                <c:pt idx="160">
                  <c:v>0.51637542247772195</c:v>
                </c:pt>
                <c:pt idx="161">
                  <c:v>0.51682090759277299</c:v>
                </c:pt>
                <c:pt idx="162">
                  <c:v>0.517131388187408</c:v>
                </c:pt>
                <c:pt idx="163">
                  <c:v>0.51761126518249501</c:v>
                </c:pt>
                <c:pt idx="164">
                  <c:v>0.51820987462997403</c:v>
                </c:pt>
                <c:pt idx="165">
                  <c:v>0.51876872777938798</c:v>
                </c:pt>
                <c:pt idx="166">
                  <c:v>0.51921659708023105</c:v>
                </c:pt>
                <c:pt idx="167">
                  <c:v>0.51969122886657704</c:v>
                </c:pt>
                <c:pt idx="168">
                  <c:v>0.520374655723572</c:v>
                </c:pt>
                <c:pt idx="169">
                  <c:v>0.52088004350662198</c:v>
                </c:pt>
                <c:pt idx="170">
                  <c:v>0.521351218223572</c:v>
                </c:pt>
                <c:pt idx="171">
                  <c:v>0.52182745933532704</c:v>
                </c:pt>
                <c:pt idx="172">
                  <c:v>0.522291660308838</c:v>
                </c:pt>
                <c:pt idx="173">
                  <c:v>0.52268517017364502</c:v>
                </c:pt>
                <c:pt idx="174">
                  <c:v>0.52303278446197499</c:v>
                </c:pt>
                <c:pt idx="175">
                  <c:v>0.52350366115570102</c:v>
                </c:pt>
                <c:pt idx="176">
                  <c:v>0.52397358417510997</c:v>
                </c:pt>
                <c:pt idx="177">
                  <c:v>0.524461150169373</c:v>
                </c:pt>
                <c:pt idx="178">
                  <c:v>0.52501690387725797</c:v>
                </c:pt>
                <c:pt idx="179">
                  <c:v>0.52566003799438499</c:v>
                </c:pt>
                <c:pt idx="180">
                  <c:v>0.52632534503936801</c:v>
                </c:pt>
                <c:pt idx="181">
                  <c:v>0.52699905633926403</c:v>
                </c:pt>
                <c:pt idx="182">
                  <c:v>0.52767032384872403</c:v>
                </c:pt>
                <c:pt idx="183">
                  <c:v>0.52831012010574296</c:v>
                </c:pt>
                <c:pt idx="184">
                  <c:v>0.52892905473709095</c:v>
                </c:pt>
                <c:pt idx="185">
                  <c:v>0.52969527244567904</c:v>
                </c:pt>
                <c:pt idx="186">
                  <c:v>0.53047955036163297</c:v>
                </c:pt>
                <c:pt idx="187">
                  <c:v>0.53131562471389804</c:v>
                </c:pt>
                <c:pt idx="188">
                  <c:v>0.53232663869857799</c:v>
                </c:pt>
                <c:pt idx="189">
                  <c:v>0.53345918655395497</c:v>
                </c:pt>
                <c:pt idx="190">
                  <c:v>0.53466993570327803</c:v>
                </c:pt>
                <c:pt idx="191">
                  <c:v>0.53597074747085605</c:v>
                </c:pt>
                <c:pt idx="192">
                  <c:v>0.53737938404083296</c:v>
                </c:pt>
                <c:pt idx="193">
                  <c:v>0.53865897655487105</c:v>
                </c:pt>
                <c:pt idx="194">
                  <c:v>0.53976434469223</c:v>
                </c:pt>
                <c:pt idx="195">
                  <c:v>0.54039549827575695</c:v>
                </c:pt>
                <c:pt idx="196">
                  <c:v>0.54096961021423295</c:v>
                </c:pt>
                <c:pt idx="197">
                  <c:v>0.54150527715682995</c:v>
                </c:pt>
                <c:pt idx="198">
                  <c:v>0.54204028844833396</c:v>
                </c:pt>
                <c:pt idx="199">
                  <c:v>0.542663633823395</c:v>
                </c:pt>
                <c:pt idx="200">
                  <c:v>0.54340523481368996</c:v>
                </c:pt>
                <c:pt idx="201">
                  <c:v>0.54434978961944602</c:v>
                </c:pt>
                <c:pt idx="202">
                  <c:v>0.54533916711807295</c:v>
                </c:pt>
                <c:pt idx="203">
                  <c:v>0.54634636640548695</c:v>
                </c:pt>
                <c:pt idx="204">
                  <c:v>0.54736977815628096</c:v>
                </c:pt>
                <c:pt idx="205">
                  <c:v>0.54839563369750999</c:v>
                </c:pt>
                <c:pt idx="206">
                  <c:v>0.54946398735046398</c:v>
                </c:pt>
                <c:pt idx="207">
                  <c:v>0.55057168006896995</c:v>
                </c:pt>
                <c:pt idx="208">
                  <c:v>0.55173754692077603</c:v>
                </c:pt>
                <c:pt idx="209">
                  <c:v>0.55294895172119096</c:v>
                </c:pt>
                <c:pt idx="210">
                  <c:v>0.55419892072677601</c:v>
                </c:pt>
                <c:pt idx="211">
                  <c:v>0.55550903081893899</c:v>
                </c:pt>
                <c:pt idx="212">
                  <c:v>0.55682152509689298</c:v>
                </c:pt>
                <c:pt idx="213">
                  <c:v>0.55811047554016102</c:v>
                </c:pt>
                <c:pt idx="214">
                  <c:v>0.55936640501022294</c:v>
                </c:pt>
                <c:pt idx="215">
                  <c:v>0.56060582399368297</c:v>
                </c:pt>
                <c:pt idx="216">
                  <c:v>0.56177997589111295</c:v>
                </c:pt>
                <c:pt idx="217">
                  <c:v>0.56287264823913596</c:v>
                </c:pt>
                <c:pt idx="218">
                  <c:v>0.56374162435531605</c:v>
                </c:pt>
                <c:pt idx="219">
                  <c:v>0.56462538242340099</c:v>
                </c:pt>
                <c:pt idx="220">
                  <c:v>0.565501689910889</c:v>
                </c:pt>
                <c:pt idx="221">
                  <c:v>0.56633263826370195</c:v>
                </c:pt>
                <c:pt idx="222">
                  <c:v>0.56727677583694502</c:v>
                </c:pt>
                <c:pt idx="223">
                  <c:v>0.56831449270248402</c:v>
                </c:pt>
                <c:pt idx="224">
                  <c:v>0.56946468353271495</c:v>
                </c:pt>
                <c:pt idx="225">
                  <c:v>0.57081526517867998</c:v>
                </c:pt>
                <c:pt idx="226">
                  <c:v>0.57218712568283103</c:v>
                </c:pt>
                <c:pt idx="227">
                  <c:v>0.57355391979217496</c:v>
                </c:pt>
                <c:pt idx="228">
                  <c:v>0.57476836442947399</c:v>
                </c:pt>
                <c:pt idx="229">
                  <c:v>0.57591879367828402</c:v>
                </c:pt>
                <c:pt idx="230">
                  <c:v>0.577009618282318</c:v>
                </c:pt>
                <c:pt idx="231">
                  <c:v>0.57801550626754805</c:v>
                </c:pt>
                <c:pt idx="232">
                  <c:v>0.57884258031845104</c:v>
                </c:pt>
                <c:pt idx="233">
                  <c:v>0.57960432767867998</c:v>
                </c:pt>
                <c:pt idx="234">
                  <c:v>0.58034378290176403</c:v>
                </c:pt>
                <c:pt idx="235">
                  <c:v>0.58121716976165805</c:v>
                </c:pt>
                <c:pt idx="236">
                  <c:v>0.582139551639557</c:v>
                </c:pt>
                <c:pt idx="237">
                  <c:v>0.58310198783874501</c:v>
                </c:pt>
                <c:pt idx="238">
                  <c:v>0.584139704704285</c:v>
                </c:pt>
                <c:pt idx="239">
                  <c:v>0.58518439531326305</c:v>
                </c:pt>
                <c:pt idx="240">
                  <c:v>0.58620047569274902</c:v>
                </c:pt>
                <c:pt idx="241">
                  <c:v>0.58705669641494795</c:v>
                </c:pt>
                <c:pt idx="242">
                  <c:v>0.588032007217407</c:v>
                </c:pt>
                <c:pt idx="243">
                  <c:v>0.58899176120758101</c:v>
                </c:pt>
                <c:pt idx="244">
                  <c:v>0.58981508016586304</c:v>
                </c:pt>
                <c:pt idx="245">
                  <c:v>0.59060764312744096</c:v>
                </c:pt>
                <c:pt idx="246">
                  <c:v>0.59139680862426802</c:v>
                </c:pt>
                <c:pt idx="247">
                  <c:v>0.59218835830688499</c:v>
                </c:pt>
                <c:pt idx="248">
                  <c:v>0.59292703866958596</c:v>
                </c:pt>
                <c:pt idx="249">
                  <c:v>0.59359449148178101</c:v>
                </c:pt>
                <c:pt idx="250">
                  <c:v>0.59421461820602395</c:v>
                </c:pt>
                <c:pt idx="251">
                  <c:v>0.59487879276275601</c:v>
                </c:pt>
                <c:pt idx="252">
                  <c:v>0.59545737504959095</c:v>
                </c:pt>
                <c:pt idx="253">
                  <c:v>0.59601563215255704</c:v>
                </c:pt>
                <c:pt idx="254">
                  <c:v>0.59661990404128995</c:v>
                </c:pt>
                <c:pt idx="255">
                  <c:v>0.59719938039779696</c:v>
                </c:pt>
                <c:pt idx="256">
                  <c:v>0.59781825542449996</c:v>
                </c:pt>
                <c:pt idx="257">
                  <c:v>0.59850466251373302</c:v>
                </c:pt>
                <c:pt idx="258">
                  <c:v>0.59912872314453103</c:v>
                </c:pt>
                <c:pt idx="259">
                  <c:v>0.599872946739197</c:v>
                </c:pt>
                <c:pt idx="260">
                  <c:v>0.60069376230239901</c:v>
                </c:pt>
                <c:pt idx="261">
                  <c:v>0.60121887922286998</c:v>
                </c:pt>
                <c:pt idx="262">
                  <c:v>0.60134512186050404</c:v>
                </c:pt>
                <c:pt idx="263">
                  <c:v>0.60121941566467296</c:v>
                </c:pt>
                <c:pt idx="264">
                  <c:v>0.600913405418396</c:v>
                </c:pt>
                <c:pt idx="265">
                  <c:v>0.60085868835449197</c:v>
                </c:pt>
                <c:pt idx="266">
                  <c:v>0.60088586807250999</c:v>
                </c:pt>
                <c:pt idx="267">
                  <c:v>0.60094541311264005</c:v>
                </c:pt>
                <c:pt idx="268">
                  <c:v>0.60105699300766002</c:v>
                </c:pt>
                <c:pt idx="269">
                  <c:v>0.60119783878326405</c:v>
                </c:pt>
                <c:pt idx="270">
                  <c:v>0.60136312246322599</c:v>
                </c:pt>
                <c:pt idx="271">
                  <c:v>0.60152173042297397</c:v>
                </c:pt>
                <c:pt idx="272">
                  <c:v>0.60166704654693604</c:v>
                </c:pt>
                <c:pt idx="273">
                  <c:v>0.601820588111877</c:v>
                </c:pt>
                <c:pt idx="274">
                  <c:v>0.60203862190246604</c:v>
                </c:pt>
                <c:pt idx="275">
                  <c:v>0.60222959518432595</c:v>
                </c:pt>
                <c:pt idx="276">
                  <c:v>0.60243302583694502</c:v>
                </c:pt>
                <c:pt idx="277">
                  <c:v>0.60267865657806396</c:v>
                </c:pt>
                <c:pt idx="278">
                  <c:v>0.60300576686859098</c:v>
                </c:pt>
                <c:pt idx="279">
                  <c:v>0.60335063934326205</c:v>
                </c:pt>
                <c:pt idx="280">
                  <c:v>0.60370510816574097</c:v>
                </c:pt>
                <c:pt idx="281">
                  <c:v>0.60406798124313399</c:v>
                </c:pt>
                <c:pt idx="282">
                  <c:v>0.60436660051345803</c:v>
                </c:pt>
                <c:pt idx="283">
                  <c:v>0.60461753606796298</c:v>
                </c:pt>
                <c:pt idx="284">
                  <c:v>0.60484665632247903</c:v>
                </c:pt>
                <c:pt idx="285">
                  <c:v>0.60508495569229104</c:v>
                </c:pt>
                <c:pt idx="286">
                  <c:v>0.605274677276611</c:v>
                </c:pt>
                <c:pt idx="287">
                  <c:v>0.605349540710449</c:v>
                </c:pt>
                <c:pt idx="288">
                  <c:v>0.60543024539947499</c:v>
                </c:pt>
                <c:pt idx="289">
                  <c:v>0.60550290346145597</c:v>
                </c:pt>
                <c:pt idx="290">
                  <c:v>0.60556441545486495</c:v>
                </c:pt>
                <c:pt idx="291">
                  <c:v>0.60556501150131203</c:v>
                </c:pt>
                <c:pt idx="292">
                  <c:v>0.60557675361633301</c:v>
                </c:pt>
                <c:pt idx="293">
                  <c:v>0.60559207201003995</c:v>
                </c:pt>
                <c:pt idx="294">
                  <c:v>0.60557913780212402</c:v>
                </c:pt>
                <c:pt idx="295">
                  <c:v>0.60560250282287598</c:v>
                </c:pt>
                <c:pt idx="296">
                  <c:v>0.60565018653869596</c:v>
                </c:pt>
                <c:pt idx="297">
                  <c:v>0.60572296380996704</c:v>
                </c:pt>
                <c:pt idx="298">
                  <c:v>0.60578387975692705</c:v>
                </c:pt>
                <c:pt idx="299">
                  <c:v>0.60586488246917702</c:v>
                </c:pt>
                <c:pt idx="300">
                  <c:v>0.60597908496856701</c:v>
                </c:pt>
                <c:pt idx="301">
                  <c:v>0.60606116056442305</c:v>
                </c:pt>
                <c:pt idx="302">
                  <c:v>0.60618233680725098</c:v>
                </c:pt>
                <c:pt idx="303">
                  <c:v>0.60633623600006104</c:v>
                </c:pt>
                <c:pt idx="304">
                  <c:v>0.60647380352020297</c:v>
                </c:pt>
                <c:pt idx="305">
                  <c:v>0.60667884349822998</c:v>
                </c:pt>
                <c:pt idx="306">
                  <c:v>0.606892108917236</c:v>
                </c:pt>
                <c:pt idx="307">
                  <c:v>0.60702770948410001</c:v>
                </c:pt>
                <c:pt idx="308">
                  <c:v>0.60722094774246205</c:v>
                </c:pt>
                <c:pt idx="309">
                  <c:v>0.60742592811584495</c:v>
                </c:pt>
                <c:pt idx="310">
                  <c:v>0.60762774944305398</c:v>
                </c:pt>
                <c:pt idx="311">
                  <c:v>0.60780733823776201</c:v>
                </c:pt>
                <c:pt idx="312">
                  <c:v>0.60801941156387296</c:v>
                </c:pt>
                <c:pt idx="313">
                  <c:v>0.60826361179351796</c:v>
                </c:pt>
                <c:pt idx="314">
                  <c:v>0.60848784446716297</c:v>
                </c:pt>
                <c:pt idx="315">
                  <c:v>0.60872685909271196</c:v>
                </c:pt>
                <c:pt idx="316">
                  <c:v>0.60897088050842296</c:v>
                </c:pt>
                <c:pt idx="317">
                  <c:v>0.60920447111129805</c:v>
                </c:pt>
                <c:pt idx="318">
                  <c:v>0.60943275690078702</c:v>
                </c:pt>
                <c:pt idx="319">
                  <c:v>0.60966449975967396</c:v>
                </c:pt>
                <c:pt idx="320">
                  <c:v>0.609907746315002</c:v>
                </c:pt>
                <c:pt idx="321">
                  <c:v>0.61012256145477295</c:v>
                </c:pt>
                <c:pt idx="322">
                  <c:v>0.61039149761199996</c:v>
                </c:pt>
                <c:pt idx="323">
                  <c:v>0.61072146892547596</c:v>
                </c:pt>
                <c:pt idx="324">
                  <c:v>0.61097103357315097</c:v>
                </c:pt>
                <c:pt idx="325">
                  <c:v>0.611217200756073</c:v>
                </c:pt>
                <c:pt idx="326">
                  <c:v>0.61147719621658303</c:v>
                </c:pt>
                <c:pt idx="327">
                  <c:v>0.61181801557540905</c:v>
                </c:pt>
                <c:pt idx="328">
                  <c:v>0.612110555171967</c:v>
                </c:pt>
                <c:pt idx="329">
                  <c:v>0.61239159107208296</c:v>
                </c:pt>
                <c:pt idx="330">
                  <c:v>0.61268883943557695</c:v>
                </c:pt>
                <c:pt idx="331">
                  <c:v>0.61298257112503096</c:v>
                </c:pt>
                <c:pt idx="332">
                  <c:v>0.61325991153716997</c:v>
                </c:pt>
                <c:pt idx="333">
                  <c:v>0.61351740360259999</c:v>
                </c:pt>
                <c:pt idx="334">
                  <c:v>0.61370807886123702</c:v>
                </c:pt>
                <c:pt idx="335">
                  <c:v>0.61397349834442105</c:v>
                </c:pt>
                <c:pt idx="336">
                  <c:v>0.61428380012512196</c:v>
                </c:pt>
                <c:pt idx="337">
                  <c:v>0.61452823877334595</c:v>
                </c:pt>
                <c:pt idx="338">
                  <c:v>0.614834785461426</c:v>
                </c:pt>
                <c:pt idx="339">
                  <c:v>0.615154027938843</c:v>
                </c:pt>
                <c:pt idx="340">
                  <c:v>0.61543935537338301</c:v>
                </c:pt>
                <c:pt idx="341">
                  <c:v>0.61571890115737904</c:v>
                </c:pt>
                <c:pt idx="342">
                  <c:v>0.61600041389465299</c:v>
                </c:pt>
                <c:pt idx="343">
                  <c:v>0.61628735065460205</c:v>
                </c:pt>
                <c:pt idx="344">
                  <c:v>0.61652976274490401</c:v>
                </c:pt>
                <c:pt idx="345">
                  <c:v>0.61678081750869795</c:v>
                </c:pt>
                <c:pt idx="346">
                  <c:v>0.61704444885253895</c:v>
                </c:pt>
                <c:pt idx="347">
                  <c:v>0.61734324693679798</c:v>
                </c:pt>
                <c:pt idx="348">
                  <c:v>0.61763292551040605</c:v>
                </c:pt>
                <c:pt idx="349">
                  <c:v>0.61790162324905396</c:v>
                </c:pt>
                <c:pt idx="350">
                  <c:v>0.61812061071395896</c:v>
                </c:pt>
                <c:pt idx="351">
                  <c:v>0.61839884519577004</c:v>
                </c:pt>
                <c:pt idx="352">
                  <c:v>0.61866486072540305</c:v>
                </c:pt>
                <c:pt idx="353">
                  <c:v>0.61888587474822998</c:v>
                </c:pt>
                <c:pt idx="354">
                  <c:v>0.61929553747177102</c:v>
                </c:pt>
                <c:pt idx="355">
                  <c:v>0.61963135004043601</c:v>
                </c:pt>
                <c:pt idx="356">
                  <c:v>0.61988341808319103</c:v>
                </c:pt>
                <c:pt idx="357">
                  <c:v>0.62015688419341997</c:v>
                </c:pt>
                <c:pt idx="358">
                  <c:v>0.62039893865585305</c:v>
                </c:pt>
                <c:pt idx="359">
                  <c:v>0.62061423063278198</c:v>
                </c:pt>
                <c:pt idx="360">
                  <c:v>0.620794236660004</c:v>
                </c:pt>
                <c:pt idx="361">
                  <c:v>0.62100201845169101</c:v>
                </c:pt>
                <c:pt idx="362">
                  <c:v>0.62119334936142001</c:v>
                </c:pt>
                <c:pt idx="363">
                  <c:v>0.621337890625</c:v>
                </c:pt>
                <c:pt idx="364">
                  <c:v>0.62149393558502197</c:v>
                </c:pt>
                <c:pt idx="365">
                  <c:v>0.621695697307587</c:v>
                </c:pt>
                <c:pt idx="366">
                  <c:v>0.62194389104843095</c:v>
                </c:pt>
                <c:pt idx="367">
                  <c:v>0.62211680412292503</c:v>
                </c:pt>
                <c:pt idx="368">
                  <c:v>0.62227642536163297</c:v>
                </c:pt>
                <c:pt idx="369">
                  <c:v>0.62243252992630005</c:v>
                </c:pt>
                <c:pt idx="370">
                  <c:v>0.62261527776718095</c:v>
                </c:pt>
                <c:pt idx="371">
                  <c:v>0.622813880443573</c:v>
                </c:pt>
                <c:pt idx="372">
                  <c:v>0.62299340963363603</c:v>
                </c:pt>
                <c:pt idx="373">
                  <c:v>0.62311601638793901</c:v>
                </c:pt>
                <c:pt idx="374">
                  <c:v>0.62328863143920898</c:v>
                </c:pt>
                <c:pt idx="375">
                  <c:v>0.62343204021453902</c:v>
                </c:pt>
                <c:pt idx="376">
                  <c:v>0.62352919578552202</c:v>
                </c:pt>
                <c:pt idx="377">
                  <c:v>0.62371289730071999</c:v>
                </c:pt>
                <c:pt idx="378">
                  <c:v>0.623881876468658</c:v>
                </c:pt>
                <c:pt idx="379">
                  <c:v>0.62402963638305697</c:v>
                </c:pt>
                <c:pt idx="380">
                  <c:v>0.62411409616470304</c:v>
                </c:pt>
                <c:pt idx="381">
                  <c:v>0.6241814494133</c:v>
                </c:pt>
                <c:pt idx="382">
                  <c:v>0.62422430515289296</c:v>
                </c:pt>
                <c:pt idx="383">
                  <c:v>0.62422144412994396</c:v>
                </c:pt>
                <c:pt idx="384">
                  <c:v>0.6241814494133</c:v>
                </c:pt>
                <c:pt idx="385">
                  <c:v>0.62415462732315097</c:v>
                </c:pt>
                <c:pt idx="386">
                  <c:v>0.62415784597396895</c:v>
                </c:pt>
                <c:pt idx="387">
                  <c:v>0.62421321868896495</c:v>
                </c:pt>
                <c:pt idx="388">
                  <c:v>0.62431454658508301</c:v>
                </c:pt>
                <c:pt idx="389">
                  <c:v>0.62445944547653198</c:v>
                </c:pt>
                <c:pt idx="390">
                  <c:v>0.62465721368789695</c:v>
                </c:pt>
                <c:pt idx="391">
                  <c:v>0.62483972311019897</c:v>
                </c:pt>
                <c:pt idx="392">
                  <c:v>0.62502276897430398</c:v>
                </c:pt>
                <c:pt idx="393">
                  <c:v>0.62523180246353105</c:v>
                </c:pt>
                <c:pt idx="394">
                  <c:v>0.625382781028748</c:v>
                </c:pt>
                <c:pt idx="395">
                  <c:v>0.62552636861801103</c:v>
                </c:pt>
                <c:pt idx="396">
                  <c:v>0.62568211555481001</c:v>
                </c:pt>
                <c:pt idx="397">
                  <c:v>0.62582743167877197</c:v>
                </c:pt>
                <c:pt idx="398">
                  <c:v>0.62597477436065696</c:v>
                </c:pt>
                <c:pt idx="399">
                  <c:v>0.62612807750701904</c:v>
                </c:pt>
                <c:pt idx="400">
                  <c:v>0.62632638216018699</c:v>
                </c:pt>
                <c:pt idx="401">
                  <c:v>0.62654709815979004</c:v>
                </c:pt>
                <c:pt idx="402">
                  <c:v>0.62678146362304699</c:v>
                </c:pt>
                <c:pt idx="403">
                  <c:v>0.627019762992859</c:v>
                </c:pt>
                <c:pt idx="404">
                  <c:v>0.627205491065979</c:v>
                </c:pt>
                <c:pt idx="405">
                  <c:v>0.62737953662872303</c:v>
                </c:pt>
                <c:pt idx="406">
                  <c:v>0.62756133079528797</c:v>
                </c:pt>
                <c:pt idx="407">
                  <c:v>0.62773901224136397</c:v>
                </c:pt>
                <c:pt idx="408">
                  <c:v>0.62796837091445901</c:v>
                </c:pt>
                <c:pt idx="409">
                  <c:v>0.62825304269790605</c:v>
                </c:pt>
                <c:pt idx="410">
                  <c:v>0.62844783067703203</c:v>
                </c:pt>
                <c:pt idx="411">
                  <c:v>0.628667652606964</c:v>
                </c:pt>
                <c:pt idx="412">
                  <c:v>0.62890207767486594</c:v>
                </c:pt>
                <c:pt idx="413">
                  <c:v>0.62912505865097001</c:v>
                </c:pt>
                <c:pt idx="414">
                  <c:v>0.62932503223419201</c:v>
                </c:pt>
                <c:pt idx="415">
                  <c:v>0.62951219081878695</c:v>
                </c:pt>
                <c:pt idx="416">
                  <c:v>0.62968778610229503</c:v>
                </c:pt>
                <c:pt idx="417">
                  <c:v>0.62998193502426103</c:v>
                </c:pt>
                <c:pt idx="418">
                  <c:v>0.63022112846374501</c:v>
                </c:pt>
                <c:pt idx="419">
                  <c:v>0.63036686182022095</c:v>
                </c:pt>
                <c:pt idx="420">
                  <c:v>0.63046437501907304</c:v>
                </c:pt>
                <c:pt idx="421">
                  <c:v>0.63061839342117298</c:v>
                </c:pt>
                <c:pt idx="422">
                  <c:v>0.63081085681915305</c:v>
                </c:pt>
                <c:pt idx="423">
                  <c:v>0.63097411394119296</c:v>
                </c:pt>
                <c:pt idx="424">
                  <c:v>0.63109284639358498</c:v>
                </c:pt>
                <c:pt idx="425">
                  <c:v>0.63121771812438998</c:v>
                </c:pt>
                <c:pt idx="426">
                  <c:v>0.63141095638275102</c:v>
                </c:pt>
                <c:pt idx="427">
                  <c:v>0.63153755664825395</c:v>
                </c:pt>
                <c:pt idx="428">
                  <c:v>0.63165956735610995</c:v>
                </c:pt>
                <c:pt idx="429">
                  <c:v>0.63179361820220903</c:v>
                </c:pt>
                <c:pt idx="430">
                  <c:v>0.631808221340179</c:v>
                </c:pt>
                <c:pt idx="431">
                  <c:v>0.63189917802810702</c:v>
                </c:pt>
                <c:pt idx="432">
                  <c:v>0.63204747438430797</c:v>
                </c:pt>
                <c:pt idx="433">
                  <c:v>0.632091224193573</c:v>
                </c:pt>
                <c:pt idx="434">
                  <c:v>0.63219088315963701</c:v>
                </c:pt>
                <c:pt idx="435">
                  <c:v>0.632304787635803</c:v>
                </c:pt>
                <c:pt idx="436">
                  <c:v>0.63237434625625599</c:v>
                </c:pt>
                <c:pt idx="437">
                  <c:v>0.63251411914825395</c:v>
                </c:pt>
                <c:pt idx="438">
                  <c:v>0.63259690999984697</c:v>
                </c:pt>
                <c:pt idx="439">
                  <c:v>0.63255083560943604</c:v>
                </c:pt>
                <c:pt idx="440">
                  <c:v>0.63258165121078502</c:v>
                </c:pt>
                <c:pt idx="441">
                  <c:v>0.63270652294158902</c:v>
                </c:pt>
                <c:pt idx="442">
                  <c:v>0.63291025161743197</c:v>
                </c:pt>
                <c:pt idx="443">
                  <c:v>0.63296377658844005</c:v>
                </c:pt>
                <c:pt idx="444">
                  <c:v>0.63296645879745495</c:v>
                </c:pt>
                <c:pt idx="445">
                  <c:v>0.63297981023788497</c:v>
                </c:pt>
                <c:pt idx="446">
                  <c:v>0.63315194845199596</c:v>
                </c:pt>
                <c:pt idx="447">
                  <c:v>0.633320331573486</c:v>
                </c:pt>
                <c:pt idx="448">
                  <c:v>0.63350373506545998</c:v>
                </c:pt>
                <c:pt idx="449">
                  <c:v>0.63371831178665206</c:v>
                </c:pt>
                <c:pt idx="450">
                  <c:v>0.63385450839996305</c:v>
                </c:pt>
                <c:pt idx="451">
                  <c:v>0.63396531343460105</c:v>
                </c:pt>
                <c:pt idx="452">
                  <c:v>0.63405680656433105</c:v>
                </c:pt>
                <c:pt idx="453">
                  <c:v>0.63414067029953003</c:v>
                </c:pt>
                <c:pt idx="454">
                  <c:v>0.634169161319733</c:v>
                </c:pt>
                <c:pt idx="455">
                  <c:v>0.63417613506317105</c:v>
                </c:pt>
                <c:pt idx="456">
                  <c:v>0.63426148891448997</c:v>
                </c:pt>
                <c:pt idx="457">
                  <c:v>0.634377121925354</c:v>
                </c:pt>
                <c:pt idx="458">
                  <c:v>0.63456654548644997</c:v>
                </c:pt>
                <c:pt idx="459">
                  <c:v>0.63490384817123402</c:v>
                </c:pt>
                <c:pt idx="460">
                  <c:v>0.63528203964233398</c:v>
                </c:pt>
                <c:pt idx="461">
                  <c:v>0.63566881418228105</c:v>
                </c:pt>
                <c:pt idx="462">
                  <c:v>0.63605821132659901</c:v>
                </c:pt>
                <c:pt idx="463">
                  <c:v>0.63639670610427901</c:v>
                </c:pt>
                <c:pt idx="464">
                  <c:v>0.63665616512298595</c:v>
                </c:pt>
                <c:pt idx="465">
                  <c:v>0.63686758279800404</c:v>
                </c:pt>
                <c:pt idx="466">
                  <c:v>0.63715398311615001</c:v>
                </c:pt>
                <c:pt idx="467">
                  <c:v>0.63736051321029696</c:v>
                </c:pt>
                <c:pt idx="468">
                  <c:v>0.63753420114517201</c:v>
                </c:pt>
                <c:pt idx="469">
                  <c:v>0.63771164417266801</c:v>
                </c:pt>
                <c:pt idx="470">
                  <c:v>0.637900531291962</c:v>
                </c:pt>
                <c:pt idx="471">
                  <c:v>0.63808161020278897</c:v>
                </c:pt>
                <c:pt idx="472">
                  <c:v>0.63824725151062001</c:v>
                </c:pt>
                <c:pt idx="473">
                  <c:v>0.63838481903076205</c:v>
                </c:pt>
                <c:pt idx="474">
                  <c:v>0.638527512550354</c:v>
                </c:pt>
                <c:pt idx="475">
                  <c:v>0.63868612051010099</c:v>
                </c:pt>
                <c:pt idx="476">
                  <c:v>0.63894331455230702</c:v>
                </c:pt>
                <c:pt idx="477">
                  <c:v>0.63915085792541504</c:v>
                </c:pt>
                <c:pt idx="478">
                  <c:v>0.63931339979171797</c:v>
                </c:pt>
                <c:pt idx="479">
                  <c:v>0.639409840106964</c:v>
                </c:pt>
                <c:pt idx="480">
                  <c:v>0.63949483633041404</c:v>
                </c:pt>
                <c:pt idx="481">
                  <c:v>0.63962709903716997</c:v>
                </c:pt>
                <c:pt idx="482">
                  <c:v>0.63984560966491699</c:v>
                </c:pt>
                <c:pt idx="483">
                  <c:v>0.64004498720169101</c:v>
                </c:pt>
                <c:pt idx="484">
                  <c:v>0.64023327827453602</c:v>
                </c:pt>
                <c:pt idx="485">
                  <c:v>0.64041548967361495</c:v>
                </c:pt>
                <c:pt idx="486">
                  <c:v>0.64065110683441195</c:v>
                </c:pt>
                <c:pt idx="487">
                  <c:v>0.64085614681243896</c:v>
                </c:pt>
                <c:pt idx="488">
                  <c:v>0.641046643257141</c:v>
                </c:pt>
                <c:pt idx="489">
                  <c:v>0.64124721288680997</c:v>
                </c:pt>
                <c:pt idx="490">
                  <c:v>0.64143085479736295</c:v>
                </c:pt>
                <c:pt idx="491">
                  <c:v>0.64160043001174905</c:v>
                </c:pt>
                <c:pt idx="492">
                  <c:v>0.64175188541412398</c:v>
                </c:pt>
                <c:pt idx="493">
                  <c:v>0.64195221662521396</c:v>
                </c:pt>
                <c:pt idx="494">
                  <c:v>0.64213055372238204</c:v>
                </c:pt>
                <c:pt idx="495">
                  <c:v>0.64227515459060702</c:v>
                </c:pt>
                <c:pt idx="496">
                  <c:v>0.64234906435012795</c:v>
                </c:pt>
                <c:pt idx="497">
                  <c:v>0.64245343208312999</c:v>
                </c:pt>
                <c:pt idx="498">
                  <c:v>0.64258605241775502</c:v>
                </c:pt>
                <c:pt idx="499">
                  <c:v>0.64275950193405196</c:v>
                </c:pt>
                <c:pt idx="500">
                  <c:v>0.64290106296539296</c:v>
                </c:pt>
                <c:pt idx="501">
                  <c:v>0.64303058385848999</c:v>
                </c:pt>
                <c:pt idx="502">
                  <c:v>0.64315748214721702</c:v>
                </c:pt>
                <c:pt idx="503">
                  <c:v>0.64330375194549605</c:v>
                </c:pt>
                <c:pt idx="504">
                  <c:v>0.64341479539871205</c:v>
                </c:pt>
                <c:pt idx="505">
                  <c:v>0.64347636699676503</c:v>
                </c:pt>
                <c:pt idx="506">
                  <c:v>0.64352756738662698</c:v>
                </c:pt>
                <c:pt idx="507">
                  <c:v>0.64360284805297896</c:v>
                </c:pt>
                <c:pt idx="508">
                  <c:v>0.64369684457778897</c:v>
                </c:pt>
                <c:pt idx="509">
                  <c:v>0.64379113912582397</c:v>
                </c:pt>
                <c:pt idx="510">
                  <c:v>0.64385670423507702</c:v>
                </c:pt>
                <c:pt idx="511">
                  <c:v>0.64391827583312999</c:v>
                </c:pt>
                <c:pt idx="512">
                  <c:v>0.64400058984756503</c:v>
                </c:pt>
                <c:pt idx="513">
                  <c:v>0.64410173892974898</c:v>
                </c:pt>
                <c:pt idx="514">
                  <c:v>0.64417767524719205</c:v>
                </c:pt>
                <c:pt idx="515">
                  <c:v>0.64421129226684604</c:v>
                </c:pt>
                <c:pt idx="516">
                  <c:v>0.64425736665725697</c:v>
                </c:pt>
                <c:pt idx="517">
                  <c:v>0.64436662197113004</c:v>
                </c:pt>
                <c:pt idx="518">
                  <c:v>0.64451855421066295</c:v>
                </c:pt>
                <c:pt idx="519">
                  <c:v>0.64457488059997603</c:v>
                </c:pt>
                <c:pt idx="520">
                  <c:v>0.64466148614883401</c:v>
                </c:pt>
                <c:pt idx="521">
                  <c:v>0.64479017257690396</c:v>
                </c:pt>
                <c:pt idx="522">
                  <c:v>0.64500457048416104</c:v>
                </c:pt>
                <c:pt idx="523">
                  <c:v>0.64509332180023204</c:v>
                </c:pt>
                <c:pt idx="524">
                  <c:v>0.64515745639801003</c:v>
                </c:pt>
                <c:pt idx="525">
                  <c:v>0.64523023366928101</c:v>
                </c:pt>
                <c:pt idx="526">
                  <c:v>0.64527845382690396</c:v>
                </c:pt>
                <c:pt idx="527">
                  <c:v>0.64543062448501598</c:v>
                </c:pt>
                <c:pt idx="528">
                  <c:v>0.64567238092422496</c:v>
                </c:pt>
                <c:pt idx="529">
                  <c:v>0.64572930335998502</c:v>
                </c:pt>
                <c:pt idx="530">
                  <c:v>0.64586925506591797</c:v>
                </c:pt>
                <c:pt idx="531">
                  <c:v>0.64605218172073398</c:v>
                </c:pt>
                <c:pt idx="532">
                  <c:v>0.64621740579605103</c:v>
                </c:pt>
                <c:pt idx="533">
                  <c:v>0.64638280868530296</c:v>
                </c:pt>
                <c:pt idx="534">
                  <c:v>0.64656692743301403</c:v>
                </c:pt>
                <c:pt idx="535">
                  <c:v>0.64678663015365601</c:v>
                </c:pt>
                <c:pt idx="536">
                  <c:v>0.64692485332489003</c:v>
                </c:pt>
                <c:pt idx="537">
                  <c:v>0.64707511663436901</c:v>
                </c:pt>
                <c:pt idx="538">
                  <c:v>0.64724963903427102</c:v>
                </c:pt>
                <c:pt idx="539">
                  <c:v>0.64744794368743896</c:v>
                </c:pt>
                <c:pt idx="540">
                  <c:v>0.64751410484313998</c:v>
                </c:pt>
                <c:pt idx="541">
                  <c:v>0.64752215147018399</c:v>
                </c:pt>
                <c:pt idx="542">
                  <c:v>0.64766675233840898</c:v>
                </c:pt>
                <c:pt idx="543">
                  <c:v>0.64787906408309903</c:v>
                </c:pt>
                <c:pt idx="544">
                  <c:v>0.64807212352752697</c:v>
                </c:pt>
                <c:pt idx="545">
                  <c:v>0.64816582202911399</c:v>
                </c:pt>
                <c:pt idx="546">
                  <c:v>0.64827042818069502</c:v>
                </c:pt>
                <c:pt idx="547">
                  <c:v>0.64833825826644897</c:v>
                </c:pt>
                <c:pt idx="548">
                  <c:v>0.648357152938843</c:v>
                </c:pt>
                <c:pt idx="549">
                  <c:v>0.64845943450927701</c:v>
                </c:pt>
                <c:pt idx="550">
                  <c:v>0.64857578277587902</c:v>
                </c:pt>
                <c:pt idx="551">
                  <c:v>0.64869850873947099</c:v>
                </c:pt>
                <c:pt idx="552">
                  <c:v>0.64879208803176902</c:v>
                </c:pt>
                <c:pt idx="553">
                  <c:v>0.64888536930084195</c:v>
                </c:pt>
                <c:pt idx="554">
                  <c:v>0.64898371696472201</c:v>
                </c:pt>
                <c:pt idx="555">
                  <c:v>0.64909547567367598</c:v>
                </c:pt>
                <c:pt idx="556">
                  <c:v>0.649142205715179</c:v>
                </c:pt>
                <c:pt idx="557">
                  <c:v>0.64916414022445701</c:v>
                </c:pt>
                <c:pt idx="558">
                  <c:v>0.64916807413101196</c:v>
                </c:pt>
                <c:pt idx="559">
                  <c:v>0.64930760860443104</c:v>
                </c:pt>
                <c:pt idx="560">
                  <c:v>0.64942204952240001</c:v>
                </c:pt>
                <c:pt idx="561">
                  <c:v>0.64951610565185502</c:v>
                </c:pt>
                <c:pt idx="562">
                  <c:v>0.64965301752090499</c:v>
                </c:pt>
                <c:pt idx="563">
                  <c:v>0.64984071254730202</c:v>
                </c:pt>
                <c:pt idx="564">
                  <c:v>0.65000987052917503</c:v>
                </c:pt>
                <c:pt idx="565">
                  <c:v>0.65003615617752097</c:v>
                </c:pt>
                <c:pt idx="566">
                  <c:v>0.65006279945373502</c:v>
                </c:pt>
                <c:pt idx="567">
                  <c:v>0.650107681751251</c:v>
                </c:pt>
                <c:pt idx="568">
                  <c:v>0.65018373727798495</c:v>
                </c:pt>
                <c:pt idx="569">
                  <c:v>0.65021920204162598</c:v>
                </c:pt>
                <c:pt idx="570">
                  <c:v>0.65030479431152299</c:v>
                </c:pt>
                <c:pt idx="571">
                  <c:v>0.65043920278549205</c:v>
                </c:pt>
                <c:pt idx="572">
                  <c:v>0.65053129196167003</c:v>
                </c:pt>
                <c:pt idx="573">
                  <c:v>0.65064567327499401</c:v>
                </c:pt>
                <c:pt idx="574">
                  <c:v>0.65078037977218595</c:v>
                </c:pt>
                <c:pt idx="575">
                  <c:v>0.65094190835952803</c:v>
                </c:pt>
                <c:pt idx="576">
                  <c:v>0.65109133720397905</c:v>
                </c:pt>
                <c:pt idx="577">
                  <c:v>0.65124630928039595</c:v>
                </c:pt>
                <c:pt idx="578">
                  <c:v>0.65141886472702004</c:v>
                </c:pt>
                <c:pt idx="579">
                  <c:v>0.651522636413574</c:v>
                </c:pt>
                <c:pt idx="580">
                  <c:v>0.651677787303925</c:v>
                </c:pt>
                <c:pt idx="581">
                  <c:v>0.651894390583038</c:v>
                </c:pt>
                <c:pt idx="582">
                  <c:v>0.65197128057479903</c:v>
                </c:pt>
                <c:pt idx="583">
                  <c:v>0.65207278728485096</c:v>
                </c:pt>
                <c:pt idx="584">
                  <c:v>0.65219706296920799</c:v>
                </c:pt>
                <c:pt idx="585">
                  <c:v>0.65235304832458496</c:v>
                </c:pt>
                <c:pt idx="586">
                  <c:v>0.65248614549636796</c:v>
                </c:pt>
                <c:pt idx="587">
                  <c:v>0.65264976024627697</c:v>
                </c:pt>
                <c:pt idx="588">
                  <c:v>0.65290009975433405</c:v>
                </c:pt>
                <c:pt idx="589">
                  <c:v>0.65299421548843395</c:v>
                </c:pt>
                <c:pt idx="590">
                  <c:v>0.65302944183349598</c:v>
                </c:pt>
                <c:pt idx="591">
                  <c:v>0.65302044153213501</c:v>
                </c:pt>
                <c:pt idx="592">
                  <c:v>0.65320014953613303</c:v>
                </c:pt>
                <c:pt idx="593">
                  <c:v>0.65328961610794101</c:v>
                </c:pt>
                <c:pt idx="594">
                  <c:v>0.65333276987075795</c:v>
                </c:pt>
                <c:pt idx="595">
                  <c:v>0.65352213382720903</c:v>
                </c:pt>
                <c:pt idx="596">
                  <c:v>0.653653144836426</c:v>
                </c:pt>
                <c:pt idx="597">
                  <c:v>0.65375328063964799</c:v>
                </c:pt>
                <c:pt idx="598">
                  <c:v>0.65383374691009499</c:v>
                </c:pt>
                <c:pt idx="599">
                  <c:v>0.65390956401824996</c:v>
                </c:pt>
                <c:pt idx="600">
                  <c:v>0.65400540828704801</c:v>
                </c:pt>
                <c:pt idx="601">
                  <c:v>0.65413165092468295</c:v>
                </c:pt>
                <c:pt idx="602">
                  <c:v>0.65410429239273105</c:v>
                </c:pt>
                <c:pt idx="603">
                  <c:v>0.65406316518783603</c:v>
                </c:pt>
                <c:pt idx="604">
                  <c:v>0.65403383970260598</c:v>
                </c:pt>
                <c:pt idx="605">
                  <c:v>0.65416693687438998</c:v>
                </c:pt>
                <c:pt idx="606">
                  <c:v>0.65418827533721902</c:v>
                </c:pt>
                <c:pt idx="607">
                  <c:v>0.65418016910553001</c:v>
                </c:pt>
                <c:pt idx="608">
                  <c:v>0.65425962209701505</c:v>
                </c:pt>
                <c:pt idx="609">
                  <c:v>0.65437543392181396</c:v>
                </c:pt>
                <c:pt idx="610">
                  <c:v>0.654413342475891</c:v>
                </c:pt>
                <c:pt idx="611">
                  <c:v>0.65429872274398804</c:v>
                </c:pt>
                <c:pt idx="612">
                  <c:v>0.65438050031661998</c:v>
                </c:pt>
                <c:pt idx="613">
                  <c:v>0.654460608959198</c:v>
                </c:pt>
                <c:pt idx="614">
                  <c:v>0.65451663732528698</c:v>
                </c:pt>
                <c:pt idx="615">
                  <c:v>0.65444028377533003</c:v>
                </c:pt>
                <c:pt idx="616">
                  <c:v>0.65448230504989602</c:v>
                </c:pt>
                <c:pt idx="617">
                  <c:v>0.65461754798889205</c:v>
                </c:pt>
                <c:pt idx="618">
                  <c:v>0.65484631061553999</c:v>
                </c:pt>
                <c:pt idx="619">
                  <c:v>0.65494579076767001</c:v>
                </c:pt>
                <c:pt idx="620">
                  <c:v>0.65502250194549605</c:v>
                </c:pt>
                <c:pt idx="621">
                  <c:v>0.65513211488723799</c:v>
                </c:pt>
                <c:pt idx="622">
                  <c:v>0.65527933835983299</c:v>
                </c:pt>
                <c:pt idx="623">
                  <c:v>0.65538066625595104</c:v>
                </c:pt>
                <c:pt idx="624">
                  <c:v>0.65543001890182495</c:v>
                </c:pt>
                <c:pt idx="625">
                  <c:v>0.655636966228485</c:v>
                </c:pt>
                <c:pt idx="626">
                  <c:v>0.65572333335876498</c:v>
                </c:pt>
                <c:pt idx="627">
                  <c:v>0.65575474500656095</c:v>
                </c:pt>
                <c:pt idx="628">
                  <c:v>0.65591001510620095</c:v>
                </c:pt>
                <c:pt idx="629">
                  <c:v>0.65595287084579501</c:v>
                </c:pt>
                <c:pt idx="630">
                  <c:v>0.65603315830230702</c:v>
                </c:pt>
                <c:pt idx="631">
                  <c:v>0.656291723251343</c:v>
                </c:pt>
                <c:pt idx="632">
                  <c:v>0.65605157613754295</c:v>
                </c:pt>
                <c:pt idx="633">
                  <c:v>0.65598887205123901</c:v>
                </c:pt>
                <c:pt idx="634">
                  <c:v>0.65595752000808705</c:v>
                </c:pt>
                <c:pt idx="635">
                  <c:v>0.65595763921737704</c:v>
                </c:pt>
                <c:pt idx="636">
                  <c:v>0.65598690509796098</c:v>
                </c:pt>
                <c:pt idx="637">
                  <c:v>0.65596765279769897</c:v>
                </c:pt>
                <c:pt idx="638">
                  <c:v>0.65581822395324696</c:v>
                </c:pt>
                <c:pt idx="639">
                  <c:v>0.65569806098937999</c:v>
                </c:pt>
                <c:pt idx="640">
                  <c:v>0.65566700696945202</c:v>
                </c:pt>
                <c:pt idx="641">
                  <c:v>0.65566885471344005</c:v>
                </c:pt>
                <c:pt idx="642">
                  <c:v>0.65569990873336803</c:v>
                </c:pt>
                <c:pt idx="643">
                  <c:v>0.65575188398361195</c:v>
                </c:pt>
                <c:pt idx="644">
                  <c:v>0.65575486421585105</c:v>
                </c:pt>
                <c:pt idx="645">
                  <c:v>0.65567362308502197</c:v>
                </c:pt>
                <c:pt idx="646">
                  <c:v>0.65559065341949496</c:v>
                </c:pt>
                <c:pt idx="647">
                  <c:v>0.65556818246841397</c:v>
                </c:pt>
                <c:pt idx="648">
                  <c:v>0.65555608272552501</c:v>
                </c:pt>
                <c:pt idx="649">
                  <c:v>0.65547758340835605</c:v>
                </c:pt>
                <c:pt idx="650">
                  <c:v>0.65536993741989102</c:v>
                </c:pt>
                <c:pt idx="651">
                  <c:v>0.655312359333038</c:v>
                </c:pt>
                <c:pt idx="652">
                  <c:v>0.65528529882430997</c:v>
                </c:pt>
                <c:pt idx="653">
                  <c:v>0.65532100200653098</c:v>
                </c:pt>
                <c:pt idx="654">
                  <c:v>0.65542531013488803</c:v>
                </c:pt>
                <c:pt idx="655">
                  <c:v>0.65548717975616499</c:v>
                </c:pt>
                <c:pt idx="656">
                  <c:v>0.65547269582748402</c:v>
                </c:pt>
                <c:pt idx="657">
                  <c:v>0.65540468692779497</c:v>
                </c:pt>
                <c:pt idx="658">
                  <c:v>0.65529799461364702</c:v>
                </c:pt>
                <c:pt idx="659">
                  <c:v>0.65521591901779197</c:v>
                </c:pt>
                <c:pt idx="660">
                  <c:v>0.65523403882980302</c:v>
                </c:pt>
                <c:pt idx="661">
                  <c:v>0.65531116724014304</c:v>
                </c:pt>
                <c:pt idx="662">
                  <c:v>0.65532732009887695</c:v>
                </c:pt>
                <c:pt idx="663">
                  <c:v>0.65528690814971902</c:v>
                </c:pt>
                <c:pt idx="664">
                  <c:v>0.65531647205352805</c:v>
                </c:pt>
                <c:pt idx="665">
                  <c:v>0.65543884038925204</c:v>
                </c:pt>
                <c:pt idx="666">
                  <c:v>0.65552079677581798</c:v>
                </c:pt>
                <c:pt idx="667">
                  <c:v>0.65558731555938698</c:v>
                </c:pt>
                <c:pt idx="668">
                  <c:v>0.65564852952957198</c:v>
                </c:pt>
                <c:pt idx="669">
                  <c:v>0.65568494796752896</c:v>
                </c:pt>
                <c:pt idx="670">
                  <c:v>0.655808985233307</c:v>
                </c:pt>
                <c:pt idx="671">
                  <c:v>0.65600258111953702</c:v>
                </c:pt>
                <c:pt idx="672">
                  <c:v>0.65616166591644298</c:v>
                </c:pt>
                <c:pt idx="673">
                  <c:v>0.65625786781311002</c:v>
                </c:pt>
                <c:pt idx="674">
                  <c:v>0.65634572505950906</c:v>
                </c:pt>
                <c:pt idx="675">
                  <c:v>0.65645647048950195</c:v>
                </c:pt>
                <c:pt idx="676">
                  <c:v>0.65657126903533902</c:v>
                </c:pt>
                <c:pt idx="677">
                  <c:v>0.65669280290603604</c:v>
                </c:pt>
                <c:pt idx="678">
                  <c:v>0.65681242942810103</c:v>
                </c:pt>
                <c:pt idx="679">
                  <c:v>0.65690433979034402</c:v>
                </c:pt>
                <c:pt idx="680">
                  <c:v>0.65695941448211703</c:v>
                </c:pt>
                <c:pt idx="681">
                  <c:v>0.65702098608017001</c:v>
                </c:pt>
                <c:pt idx="682">
                  <c:v>0.65711128711700395</c:v>
                </c:pt>
                <c:pt idx="683">
                  <c:v>0.65716248750686601</c:v>
                </c:pt>
                <c:pt idx="684">
                  <c:v>0.65720504522323597</c:v>
                </c:pt>
                <c:pt idx="685">
                  <c:v>0.65725469589233398</c:v>
                </c:pt>
                <c:pt idx="686">
                  <c:v>0.65730291604995705</c:v>
                </c:pt>
                <c:pt idx="687">
                  <c:v>0.65736418962478604</c:v>
                </c:pt>
                <c:pt idx="688">
                  <c:v>0.65742093324661299</c:v>
                </c:pt>
                <c:pt idx="689">
                  <c:v>0.65742844343185403</c:v>
                </c:pt>
                <c:pt idx="690">
                  <c:v>0.65740895271301303</c:v>
                </c:pt>
                <c:pt idx="691">
                  <c:v>0.65739107131957997</c:v>
                </c:pt>
                <c:pt idx="692">
                  <c:v>0.65739059448242199</c:v>
                </c:pt>
                <c:pt idx="693">
                  <c:v>0.65742611885070801</c:v>
                </c:pt>
                <c:pt idx="694">
                  <c:v>0.65742528438568104</c:v>
                </c:pt>
                <c:pt idx="695">
                  <c:v>0.65733510255813599</c:v>
                </c:pt>
                <c:pt idx="696">
                  <c:v>0.65727311372757002</c:v>
                </c:pt>
                <c:pt idx="697">
                  <c:v>0.65725338459014904</c:v>
                </c:pt>
                <c:pt idx="698">
                  <c:v>0.65723246335983299</c:v>
                </c:pt>
                <c:pt idx="699">
                  <c:v>0.65719437599182096</c:v>
                </c:pt>
                <c:pt idx="700">
                  <c:v>0.65715348720550504</c:v>
                </c:pt>
                <c:pt idx="701">
                  <c:v>0.65712147951126099</c:v>
                </c:pt>
                <c:pt idx="702">
                  <c:v>0.65706789493560802</c:v>
                </c:pt>
                <c:pt idx="703">
                  <c:v>0.65699243545532204</c:v>
                </c:pt>
                <c:pt idx="704">
                  <c:v>0.65690499544143699</c:v>
                </c:pt>
                <c:pt idx="705">
                  <c:v>0.656824350357056</c:v>
                </c:pt>
                <c:pt idx="706">
                  <c:v>0.65671837329864502</c:v>
                </c:pt>
                <c:pt idx="707">
                  <c:v>0.65658169984817505</c:v>
                </c:pt>
                <c:pt idx="708">
                  <c:v>0.65645879507064797</c:v>
                </c:pt>
                <c:pt idx="709">
                  <c:v>0.656366646289825</c:v>
                </c:pt>
                <c:pt idx="710">
                  <c:v>0.65633195638656605</c:v>
                </c:pt>
                <c:pt idx="711">
                  <c:v>0.65633249282836903</c:v>
                </c:pt>
                <c:pt idx="712">
                  <c:v>0.65626740455627397</c:v>
                </c:pt>
                <c:pt idx="713">
                  <c:v>0.65611255168914795</c:v>
                </c:pt>
                <c:pt idx="714">
                  <c:v>0.65598464012145996</c:v>
                </c:pt>
                <c:pt idx="715">
                  <c:v>0.65593630075454701</c:v>
                </c:pt>
                <c:pt idx="716">
                  <c:v>0.65589284896850597</c:v>
                </c:pt>
                <c:pt idx="717">
                  <c:v>0.65582853555679299</c:v>
                </c:pt>
                <c:pt idx="718">
                  <c:v>0.65576893091201804</c:v>
                </c:pt>
                <c:pt idx="719">
                  <c:v>0.65574604272842396</c:v>
                </c:pt>
                <c:pt idx="720">
                  <c:v>0.65572226047515902</c:v>
                </c:pt>
                <c:pt idx="721">
                  <c:v>0.65568047761917103</c:v>
                </c:pt>
                <c:pt idx="722">
                  <c:v>0.65564388036727905</c:v>
                </c:pt>
                <c:pt idx="723">
                  <c:v>0.65568184852600098</c:v>
                </c:pt>
                <c:pt idx="724">
                  <c:v>0.65578824281692505</c:v>
                </c:pt>
                <c:pt idx="725">
                  <c:v>0.655858933925629</c:v>
                </c:pt>
                <c:pt idx="726">
                  <c:v>0.65583920478820801</c:v>
                </c:pt>
                <c:pt idx="727">
                  <c:v>0.65584874153137196</c:v>
                </c:pt>
                <c:pt idx="728">
                  <c:v>0.65592598915100098</c:v>
                </c:pt>
                <c:pt idx="729">
                  <c:v>0.65597987174987804</c:v>
                </c:pt>
                <c:pt idx="730">
                  <c:v>0.65607559680938698</c:v>
                </c:pt>
                <c:pt idx="731">
                  <c:v>0.65619242191314697</c:v>
                </c:pt>
                <c:pt idx="732">
                  <c:v>0.65627932548522905</c:v>
                </c:pt>
                <c:pt idx="733">
                  <c:v>0.65635442733764604</c:v>
                </c:pt>
                <c:pt idx="734">
                  <c:v>0.65650975704193104</c:v>
                </c:pt>
                <c:pt idx="735">
                  <c:v>0.65668570995330799</c:v>
                </c:pt>
                <c:pt idx="736">
                  <c:v>0.65681678056716897</c:v>
                </c:pt>
                <c:pt idx="737">
                  <c:v>0.65692508220672596</c:v>
                </c:pt>
                <c:pt idx="738">
                  <c:v>0.65707021951675404</c:v>
                </c:pt>
                <c:pt idx="739">
                  <c:v>0.65725296735763605</c:v>
                </c:pt>
                <c:pt idx="740">
                  <c:v>0.65743416547775302</c:v>
                </c:pt>
                <c:pt idx="741">
                  <c:v>0.65761023759841897</c:v>
                </c:pt>
                <c:pt idx="742">
                  <c:v>0.65778577327728305</c:v>
                </c:pt>
                <c:pt idx="743">
                  <c:v>0.65797954797744795</c:v>
                </c:pt>
                <c:pt idx="744">
                  <c:v>0.65815699100494396</c:v>
                </c:pt>
                <c:pt idx="745">
                  <c:v>0.65831464529037498</c:v>
                </c:pt>
                <c:pt idx="746">
                  <c:v>0.65848076343536399</c:v>
                </c:pt>
                <c:pt idx="747">
                  <c:v>0.65862125158309903</c:v>
                </c:pt>
                <c:pt idx="748">
                  <c:v>0.65874969959259</c:v>
                </c:pt>
                <c:pt idx="749">
                  <c:v>0.65889137983322099</c:v>
                </c:pt>
                <c:pt idx="750">
                  <c:v>0.65903586149215698</c:v>
                </c:pt>
                <c:pt idx="751">
                  <c:v>0.65916901826858498</c:v>
                </c:pt>
                <c:pt idx="752">
                  <c:v>0.65930336713790905</c:v>
                </c:pt>
                <c:pt idx="753">
                  <c:v>0.65941399335861195</c:v>
                </c:pt>
                <c:pt idx="754">
                  <c:v>0.65951508283615101</c:v>
                </c:pt>
                <c:pt idx="755">
                  <c:v>0.659568011760712</c:v>
                </c:pt>
                <c:pt idx="756">
                  <c:v>0.65957951545715299</c:v>
                </c:pt>
                <c:pt idx="757">
                  <c:v>0.65961009263992298</c:v>
                </c:pt>
                <c:pt idx="758">
                  <c:v>0.65966749191284202</c:v>
                </c:pt>
                <c:pt idx="759">
                  <c:v>0.65970897674560502</c:v>
                </c:pt>
                <c:pt idx="760">
                  <c:v>0.65971970558166504</c:v>
                </c:pt>
                <c:pt idx="761">
                  <c:v>0.65973407030105602</c:v>
                </c:pt>
                <c:pt idx="762">
                  <c:v>0.65973061323165905</c:v>
                </c:pt>
                <c:pt idx="763">
                  <c:v>0.65972107648849498</c:v>
                </c:pt>
                <c:pt idx="764">
                  <c:v>0.659695684909821</c:v>
                </c:pt>
                <c:pt idx="765">
                  <c:v>0.659670770168304</c:v>
                </c:pt>
                <c:pt idx="766">
                  <c:v>0.65963405370712302</c:v>
                </c:pt>
                <c:pt idx="767">
                  <c:v>0.659593164920807</c:v>
                </c:pt>
                <c:pt idx="768">
                  <c:v>0.65955877304077104</c:v>
                </c:pt>
                <c:pt idx="769">
                  <c:v>0.65952181816101096</c:v>
                </c:pt>
                <c:pt idx="770">
                  <c:v>0.659432172775269</c:v>
                </c:pt>
                <c:pt idx="771">
                  <c:v>0.65932607650756803</c:v>
                </c:pt>
                <c:pt idx="772">
                  <c:v>0.65924036502838101</c:v>
                </c:pt>
                <c:pt idx="773">
                  <c:v>0.65914911031723</c:v>
                </c:pt>
                <c:pt idx="774">
                  <c:v>0.65906244516372703</c:v>
                </c:pt>
                <c:pt idx="775">
                  <c:v>0.65900808572769198</c:v>
                </c:pt>
                <c:pt idx="776">
                  <c:v>0.65894973278045699</c:v>
                </c:pt>
                <c:pt idx="777">
                  <c:v>0.65888381004333496</c:v>
                </c:pt>
                <c:pt idx="778">
                  <c:v>0.65881532430648804</c:v>
                </c:pt>
                <c:pt idx="779">
                  <c:v>0.65872287750244096</c:v>
                </c:pt>
                <c:pt idx="780">
                  <c:v>0.65863388776779197</c:v>
                </c:pt>
                <c:pt idx="781">
                  <c:v>0.65855479240417503</c:v>
                </c:pt>
                <c:pt idx="782">
                  <c:v>0.65847069025039695</c:v>
                </c:pt>
                <c:pt idx="783">
                  <c:v>0.65838778018951405</c:v>
                </c:pt>
                <c:pt idx="784">
                  <c:v>0.65831363201141402</c:v>
                </c:pt>
                <c:pt idx="785">
                  <c:v>0.65825176239013705</c:v>
                </c:pt>
                <c:pt idx="786">
                  <c:v>0.65820693969726596</c:v>
                </c:pt>
                <c:pt idx="787">
                  <c:v>0.65817958116531405</c:v>
                </c:pt>
                <c:pt idx="788">
                  <c:v>0.65814298391342196</c:v>
                </c:pt>
                <c:pt idx="789">
                  <c:v>0.65809738636016801</c:v>
                </c:pt>
                <c:pt idx="790">
                  <c:v>0.65807139873504605</c:v>
                </c:pt>
                <c:pt idx="791">
                  <c:v>0.65806561708450295</c:v>
                </c:pt>
                <c:pt idx="792">
                  <c:v>0.65806573629379295</c:v>
                </c:pt>
                <c:pt idx="793">
                  <c:v>0.65805941820144698</c:v>
                </c:pt>
                <c:pt idx="794">
                  <c:v>0.65805149078369096</c:v>
                </c:pt>
                <c:pt idx="795">
                  <c:v>0.65804678201675404</c:v>
                </c:pt>
                <c:pt idx="796">
                  <c:v>0.658058881759644</c:v>
                </c:pt>
                <c:pt idx="797">
                  <c:v>0.65807420015335105</c:v>
                </c:pt>
                <c:pt idx="798">
                  <c:v>0.65818768739700295</c:v>
                </c:pt>
                <c:pt idx="799">
                  <c:v>0.65831178426742598</c:v>
                </c:pt>
                <c:pt idx="800">
                  <c:v>0.65842419862747203</c:v>
                </c:pt>
                <c:pt idx="801">
                  <c:v>0.65852797031402599</c:v>
                </c:pt>
                <c:pt idx="802">
                  <c:v>0.658624827861786</c:v>
                </c:pt>
                <c:pt idx="803">
                  <c:v>0.65871781110763605</c:v>
                </c:pt>
                <c:pt idx="804">
                  <c:v>0.65879994630813599</c:v>
                </c:pt>
                <c:pt idx="805">
                  <c:v>0.65887105464935303</c:v>
                </c:pt>
                <c:pt idx="806">
                  <c:v>0.658946752548218</c:v>
                </c:pt>
                <c:pt idx="807">
                  <c:v>0.65903902053832997</c:v>
                </c:pt>
                <c:pt idx="808">
                  <c:v>0.65913230180740401</c:v>
                </c:pt>
                <c:pt idx="809">
                  <c:v>0.65922236442565896</c:v>
                </c:pt>
                <c:pt idx="810">
                  <c:v>0.65931141376495395</c:v>
                </c:pt>
                <c:pt idx="811">
                  <c:v>0.65939474105835005</c:v>
                </c:pt>
                <c:pt idx="812">
                  <c:v>0.65948265790939298</c:v>
                </c:pt>
                <c:pt idx="813">
                  <c:v>0.65963953733444203</c:v>
                </c:pt>
                <c:pt idx="814">
                  <c:v>0.65979349613189697</c:v>
                </c:pt>
                <c:pt idx="815">
                  <c:v>0.65991663932800304</c:v>
                </c:pt>
                <c:pt idx="816">
                  <c:v>0.66003376245498702</c:v>
                </c:pt>
                <c:pt idx="817">
                  <c:v>0.66017311811447099</c:v>
                </c:pt>
                <c:pt idx="818">
                  <c:v>0.660317122936249</c:v>
                </c:pt>
                <c:pt idx="819">
                  <c:v>0.66038882732391402</c:v>
                </c:pt>
                <c:pt idx="820">
                  <c:v>0.66043603420257602</c:v>
                </c:pt>
                <c:pt idx="821">
                  <c:v>0.66052782535553001</c:v>
                </c:pt>
                <c:pt idx="822">
                  <c:v>0.66064262390136697</c:v>
                </c:pt>
                <c:pt idx="823">
                  <c:v>0.660760939121246</c:v>
                </c:pt>
                <c:pt idx="824">
                  <c:v>0.66088521480560303</c:v>
                </c:pt>
                <c:pt idx="825">
                  <c:v>0.66099256277084395</c:v>
                </c:pt>
                <c:pt idx="826">
                  <c:v>0.66107249259948697</c:v>
                </c:pt>
                <c:pt idx="827">
                  <c:v>0.66116189956664995</c:v>
                </c:pt>
                <c:pt idx="828">
                  <c:v>0.661271631717682</c:v>
                </c:pt>
                <c:pt idx="829">
                  <c:v>0.66136610507965099</c:v>
                </c:pt>
                <c:pt idx="830">
                  <c:v>0.66141456365585305</c:v>
                </c:pt>
                <c:pt idx="831">
                  <c:v>0.66146814823150601</c:v>
                </c:pt>
                <c:pt idx="832">
                  <c:v>0.66156625747680697</c:v>
                </c:pt>
                <c:pt idx="833">
                  <c:v>0.66166251897811901</c:v>
                </c:pt>
                <c:pt idx="834">
                  <c:v>0.66175520420074496</c:v>
                </c:pt>
                <c:pt idx="835">
                  <c:v>0.66184842586517301</c:v>
                </c:pt>
                <c:pt idx="836">
                  <c:v>0.66196012496948198</c:v>
                </c:pt>
                <c:pt idx="837">
                  <c:v>0.66207456588745095</c:v>
                </c:pt>
                <c:pt idx="838">
                  <c:v>0.66214454174041704</c:v>
                </c:pt>
                <c:pt idx="839">
                  <c:v>0.66219311952590898</c:v>
                </c:pt>
                <c:pt idx="840">
                  <c:v>0.66225010156631503</c:v>
                </c:pt>
                <c:pt idx="841">
                  <c:v>0.66231495141982999</c:v>
                </c:pt>
                <c:pt idx="842">
                  <c:v>0.66239398717880205</c:v>
                </c:pt>
                <c:pt idx="843">
                  <c:v>0.66249084472656306</c:v>
                </c:pt>
                <c:pt idx="844">
                  <c:v>0.66255700588226296</c:v>
                </c:pt>
                <c:pt idx="845">
                  <c:v>0.66256940364837602</c:v>
                </c:pt>
                <c:pt idx="846">
                  <c:v>0.66259658336639404</c:v>
                </c:pt>
                <c:pt idx="847">
                  <c:v>0.66266745328903198</c:v>
                </c:pt>
                <c:pt idx="848">
                  <c:v>0.66273891925811801</c:v>
                </c:pt>
                <c:pt idx="849">
                  <c:v>0.662802934646606</c:v>
                </c:pt>
                <c:pt idx="850">
                  <c:v>0.66286641359329201</c:v>
                </c:pt>
                <c:pt idx="851">
                  <c:v>0.662958383560181</c:v>
                </c:pt>
                <c:pt idx="852">
                  <c:v>0.663049817085266</c:v>
                </c:pt>
                <c:pt idx="853">
                  <c:v>0.663124740123749</c:v>
                </c:pt>
                <c:pt idx="854">
                  <c:v>0.66319823265075695</c:v>
                </c:pt>
                <c:pt idx="855">
                  <c:v>0.66323053836822499</c:v>
                </c:pt>
                <c:pt idx="856">
                  <c:v>0.663252472877502</c:v>
                </c:pt>
                <c:pt idx="857">
                  <c:v>0.66328990459442105</c:v>
                </c:pt>
                <c:pt idx="858">
                  <c:v>0.66333389282226596</c:v>
                </c:pt>
                <c:pt idx="859">
                  <c:v>0.66337472200393699</c:v>
                </c:pt>
                <c:pt idx="860">
                  <c:v>0.66341525316238403</c:v>
                </c:pt>
                <c:pt idx="861">
                  <c:v>0.66343736648559604</c:v>
                </c:pt>
                <c:pt idx="862">
                  <c:v>0.66343891620635997</c:v>
                </c:pt>
                <c:pt idx="863">
                  <c:v>0.66343861818313599</c:v>
                </c:pt>
                <c:pt idx="864">
                  <c:v>0.66343522071838401</c:v>
                </c:pt>
                <c:pt idx="865">
                  <c:v>0.66343593597412098</c:v>
                </c:pt>
                <c:pt idx="866">
                  <c:v>0.66344851255416903</c:v>
                </c:pt>
                <c:pt idx="867">
                  <c:v>0.66346365213394198</c:v>
                </c:pt>
                <c:pt idx="868">
                  <c:v>0.66348534822464</c:v>
                </c:pt>
                <c:pt idx="869">
                  <c:v>0.663507521152496</c:v>
                </c:pt>
                <c:pt idx="870">
                  <c:v>0.66354286670684803</c:v>
                </c:pt>
                <c:pt idx="871">
                  <c:v>0.66357797384262096</c:v>
                </c:pt>
                <c:pt idx="872">
                  <c:v>0.66364729404449496</c:v>
                </c:pt>
                <c:pt idx="873">
                  <c:v>0.66371816396713301</c:v>
                </c:pt>
                <c:pt idx="874">
                  <c:v>0.663796126842499</c:v>
                </c:pt>
                <c:pt idx="875">
                  <c:v>0.66387450695037797</c:v>
                </c:pt>
                <c:pt idx="876">
                  <c:v>0.66393750905990601</c:v>
                </c:pt>
                <c:pt idx="877">
                  <c:v>0.66399508714675903</c:v>
                </c:pt>
                <c:pt idx="878">
                  <c:v>0.66407573223114003</c:v>
                </c:pt>
                <c:pt idx="879">
                  <c:v>0.66416871547698997</c:v>
                </c:pt>
                <c:pt idx="880">
                  <c:v>0.66424137353897095</c:v>
                </c:pt>
                <c:pt idx="881">
                  <c:v>0.66429704427719105</c:v>
                </c:pt>
                <c:pt idx="882">
                  <c:v>0.66435009241104104</c:v>
                </c:pt>
                <c:pt idx="883">
                  <c:v>0.66440159082412698</c:v>
                </c:pt>
                <c:pt idx="884">
                  <c:v>0.66446369886398304</c:v>
                </c:pt>
                <c:pt idx="885">
                  <c:v>0.66454476118087802</c:v>
                </c:pt>
                <c:pt idx="886">
                  <c:v>0.66462260484695401</c:v>
                </c:pt>
                <c:pt idx="887">
                  <c:v>0.66469168663024902</c:v>
                </c:pt>
                <c:pt idx="888">
                  <c:v>0.664756119251251</c:v>
                </c:pt>
                <c:pt idx="889">
                  <c:v>0.66479569673538197</c:v>
                </c:pt>
                <c:pt idx="890">
                  <c:v>0.664839208126068</c:v>
                </c:pt>
                <c:pt idx="891">
                  <c:v>0.66495215892791704</c:v>
                </c:pt>
                <c:pt idx="892">
                  <c:v>0.66506463289260898</c:v>
                </c:pt>
                <c:pt idx="893">
                  <c:v>0.66519194841384899</c:v>
                </c:pt>
                <c:pt idx="894">
                  <c:v>0.66531985998153698</c:v>
                </c:pt>
                <c:pt idx="895">
                  <c:v>0.665413558483124</c:v>
                </c:pt>
                <c:pt idx="896">
                  <c:v>0.66550111770629905</c:v>
                </c:pt>
                <c:pt idx="897">
                  <c:v>0.66561776399612405</c:v>
                </c:pt>
                <c:pt idx="898">
                  <c:v>0.66574341058731101</c:v>
                </c:pt>
                <c:pt idx="899">
                  <c:v>0.66586732864379905</c:v>
                </c:pt>
                <c:pt idx="900">
                  <c:v>0.66599011421203602</c:v>
                </c:pt>
                <c:pt idx="901">
                  <c:v>0.66610056161880504</c:v>
                </c:pt>
                <c:pt idx="902">
                  <c:v>0.666201412677765</c:v>
                </c:pt>
                <c:pt idx="903">
                  <c:v>0.66631233692169201</c:v>
                </c:pt>
                <c:pt idx="904">
                  <c:v>0.66643476486206099</c:v>
                </c:pt>
                <c:pt idx="905">
                  <c:v>0.66655302047729503</c:v>
                </c:pt>
                <c:pt idx="906">
                  <c:v>0.666664779186249</c:v>
                </c:pt>
                <c:pt idx="907">
                  <c:v>0.66677826642990101</c:v>
                </c:pt>
                <c:pt idx="908">
                  <c:v>0.66689717769622803</c:v>
                </c:pt>
                <c:pt idx="909">
                  <c:v>0.66701745986938499</c:v>
                </c:pt>
                <c:pt idx="910">
                  <c:v>0.66714596748352095</c:v>
                </c:pt>
                <c:pt idx="911">
                  <c:v>0.66727316379547097</c:v>
                </c:pt>
                <c:pt idx="912">
                  <c:v>0.66739332675933805</c:v>
                </c:pt>
                <c:pt idx="913">
                  <c:v>0.66751301288604703</c:v>
                </c:pt>
                <c:pt idx="914">
                  <c:v>0.667663633823395</c:v>
                </c:pt>
                <c:pt idx="915">
                  <c:v>0.66781371831893899</c:v>
                </c:pt>
                <c:pt idx="916">
                  <c:v>0.66793960332870495</c:v>
                </c:pt>
                <c:pt idx="917">
                  <c:v>0.66806268692016602</c:v>
                </c:pt>
                <c:pt idx="918">
                  <c:v>0.66820031404495195</c:v>
                </c:pt>
                <c:pt idx="919">
                  <c:v>0.66834115982055697</c:v>
                </c:pt>
                <c:pt idx="920">
                  <c:v>0.66846781969070401</c:v>
                </c:pt>
                <c:pt idx="921">
                  <c:v>0.66858839988708496</c:v>
                </c:pt>
                <c:pt idx="922">
                  <c:v>0.66869956254959095</c:v>
                </c:pt>
                <c:pt idx="923">
                  <c:v>0.66880530118942305</c:v>
                </c:pt>
                <c:pt idx="924">
                  <c:v>0.668917655944824</c:v>
                </c:pt>
                <c:pt idx="925">
                  <c:v>0.66903620958328203</c:v>
                </c:pt>
                <c:pt idx="926">
                  <c:v>0.66912370920181297</c:v>
                </c:pt>
                <c:pt idx="927">
                  <c:v>0.66917252540588401</c:v>
                </c:pt>
                <c:pt idx="928">
                  <c:v>0.66923195123672496</c:v>
                </c:pt>
                <c:pt idx="929">
                  <c:v>0.66931021213531505</c:v>
                </c:pt>
                <c:pt idx="930">
                  <c:v>0.66938263177871704</c:v>
                </c:pt>
                <c:pt idx="931">
                  <c:v>0.669439196586609</c:v>
                </c:pt>
                <c:pt idx="932">
                  <c:v>0.66949701309204102</c:v>
                </c:pt>
                <c:pt idx="933">
                  <c:v>0.66955757141113303</c:v>
                </c:pt>
                <c:pt idx="934">
                  <c:v>0.66961872577667203</c:v>
                </c:pt>
                <c:pt idx="935">
                  <c:v>0.66968858242034901</c:v>
                </c:pt>
                <c:pt idx="936">
                  <c:v>0.66975915431976296</c:v>
                </c:pt>
                <c:pt idx="937">
                  <c:v>0.66983377933502197</c:v>
                </c:pt>
                <c:pt idx="938">
                  <c:v>0.66990870237350497</c:v>
                </c:pt>
                <c:pt idx="939">
                  <c:v>0.66996264457702603</c:v>
                </c:pt>
                <c:pt idx="940">
                  <c:v>0.67001545429229703</c:v>
                </c:pt>
                <c:pt idx="941">
                  <c:v>0.67009317874908403</c:v>
                </c:pt>
                <c:pt idx="942">
                  <c:v>0.67017638683319103</c:v>
                </c:pt>
                <c:pt idx="943">
                  <c:v>0.67024970054626498</c:v>
                </c:pt>
                <c:pt idx="944">
                  <c:v>0.67031884193420399</c:v>
                </c:pt>
                <c:pt idx="945">
                  <c:v>0.67037749290466297</c:v>
                </c:pt>
                <c:pt idx="946">
                  <c:v>0.670432448387146</c:v>
                </c:pt>
                <c:pt idx="947">
                  <c:v>0.67048352956771895</c:v>
                </c:pt>
                <c:pt idx="948">
                  <c:v>0.67053055763244596</c:v>
                </c:pt>
                <c:pt idx="949">
                  <c:v>0.67057549953460704</c:v>
                </c:pt>
                <c:pt idx="950">
                  <c:v>0.67061871290206898</c:v>
                </c:pt>
                <c:pt idx="951">
                  <c:v>0.67067342996597301</c:v>
                </c:pt>
                <c:pt idx="952">
                  <c:v>0.67074453830719005</c:v>
                </c:pt>
                <c:pt idx="953">
                  <c:v>0.67080062627792403</c:v>
                </c:pt>
                <c:pt idx="954">
                  <c:v>0.67082655429840099</c:v>
                </c:pt>
                <c:pt idx="955">
                  <c:v>0.67084634304046598</c:v>
                </c:pt>
                <c:pt idx="956">
                  <c:v>0.67084509134292603</c:v>
                </c:pt>
                <c:pt idx="957">
                  <c:v>0.67084652185440097</c:v>
                </c:pt>
                <c:pt idx="958">
                  <c:v>0.67086410522460904</c:v>
                </c:pt>
                <c:pt idx="959">
                  <c:v>0.670878946781158</c:v>
                </c:pt>
                <c:pt idx="960">
                  <c:v>0.67086338996887196</c:v>
                </c:pt>
                <c:pt idx="961">
                  <c:v>0.67084801197052002</c:v>
                </c:pt>
                <c:pt idx="962">
                  <c:v>0.67085164785385099</c:v>
                </c:pt>
                <c:pt idx="963">
                  <c:v>0.67085540294647195</c:v>
                </c:pt>
                <c:pt idx="964">
                  <c:v>0.67089146375656095</c:v>
                </c:pt>
                <c:pt idx="965">
                  <c:v>0.67093014717102095</c:v>
                </c:pt>
                <c:pt idx="966">
                  <c:v>0.670998275279999</c:v>
                </c:pt>
                <c:pt idx="967">
                  <c:v>0.67107182741165206</c:v>
                </c:pt>
                <c:pt idx="968">
                  <c:v>0.67113232612609897</c:v>
                </c:pt>
                <c:pt idx="969">
                  <c:v>0.67118853330612205</c:v>
                </c:pt>
                <c:pt idx="970">
                  <c:v>0.67126774787902799</c:v>
                </c:pt>
                <c:pt idx="971">
                  <c:v>0.67135822772979703</c:v>
                </c:pt>
                <c:pt idx="972">
                  <c:v>0.67146563529968295</c:v>
                </c:pt>
                <c:pt idx="973">
                  <c:v>0.67158323526382402</c:v>
                </c:pt>
                <c:pt idx="974">
                  <c:v>0.67168372869491599</c:v>
                </c:pt>
                <c:pt idx="975">
                  <c:v>0.67177021503448497</c:v>
                </c:pt>
                <c:pt idx="976">
                  <c:v>0.67186355590820301</c:v>
                </c:pt>
                <c:pt idx="977">
                  <c:v>0.67196309566497803</c:v>
                </c:pt>
                <c:pt idx="978">
                  <c:v>0.67207175493240401</c:v>
                </c:pt>
                <c:pt idx="979">
                  <c:v>0.67219656705856301</c:v>
                </c:pt>
                <c:pt idx="980">
                  <c:v>0.67231315374374401</c:v>
                </c:pt>
                <c:pt idx="981">
                  <c:v>0.67241215705871604</c:v>
                </c:pt>
                <c:pt idx="982">
                  <c:v>0.672510266304016</c:v>
                </c:pt>
                <c:pt idx="983">
                  <c:v>0.67260384559631303</c:v>
                </c:pt>
                <c:pt idx="984">
                  <c:v>0.67270052433013905</c:v>
                </c:pt>
                <c:pt idx="985">
                  <c:v>0.67281776666641202</c:v>
                </c:pt>
                <c:pt idx="986">
                  <c:v>0.67293506860732999</c:v>
                </c:pt>
                <c:pt idx="987">
                  <c:v>0.67306154966354403</c:v>
                </c:pt>
                <c:pt idx="988">
                  <c:v>0.67318713665008501</c:v>
                </c:pt>
                <c:pt idx="989">
                  <c:v>0.67329913377761796</c:v>
                </c:pt>
                <c:pt idx="990">
                  <c:v>0.67341035604476895</c:v>
                </c:pt>
                <c:pt idx="991">
                  <c:v>0.67350953817367598</c:v>
                </c:pt>
                <c:pt idx="992">
                  <c:v>0.67360687255859397</c:v>
                </c:pt>
                <c:pt idx="993">
                  <c:v>0.67370134592056297</c:v>
                </c:pt>
                <c:pt idx="994">
                  <c:v>0.67379450798034701</c:v>
                </c:pt>
                <c:pt idx="995">
                  <c:v>0.67388713359832797</c:v>
                </c:pt>
                <c:pt idx="996">
                  <c:v>0.67397880554199197</c:v>
                </c:pt>
                <c:pt idx="997">
                  <c:v>0.67405360937118497</c:v>
                </c:pt>
                <c:pt idx="998">
                  <c:v>0.674122095108032</c:v>
                </c:pt>
                <c:pt idx="999">
                  <c:v>0.67419928312301602</c:v>
                </c:pt>
                <c:pt idx="1000">
                  <c:v>0.67428153753280595</c:v>
                </c:pt>
                <c:pt idx="1001">
                  <c:v>0.67434984445571899</c:v>
                </c:pt>
                <c:pt idx="1002">
                  <c:v>0.67440569400787398</c:v>
                </c:pt>
                <c:pt idx="1003">
                  <c:v>0.67444914579391502</c:v>
                </c:pt>
                <c:pt idx="1004">
                  <c:v>0.67448145151138295</c:v>
                </c:pt>
                <c:pt idx="1005">
                  <c:v>0.67450994253158603</c:v>
                </c:pt>
                <c:pt idx="1006">
                  <c:v>0.67453449964523304</c:v>
                </c:pt>
                <c:pt idx="1007">
                  <c:v>0.67454546689987205</c:v>
                </c:pt>
                <c:pt idx="1008">
                  <c:v>0.67453420162200906</c:v>
                </c:pt>
                <c:pt idx="1009">
                  <c:v>0.67454171180725098</c:v>
                </c:pt>
                <c:pt idx="1010">
                  <c:v>0.67459022998809803</c:v>
                </c:pt>
                <c:pt idx="1011">
                  <c:v>0.674627065658569</c:v>
                </c:pt>
                <c:pt idx="1012">
                  <c:v>0.67462527751922596</c:v>
                </c:pt>
                <c:pt idx="1013">
                  <c:v>0.674618780612946</c:v>
                </c:pt>
                <c:pt idx="1014">
                  <c:v>0.67458808422088601</c:v>
                </c:pt>
                <c:pt idx="1015">
                  <c:v>0.67455601692199696</c:v>
                </c:pt>
                <c:pt idx="1016">
                  <c:v>0.67451554536819502</c:v>
                </c:pt>
                <c:pt idx="1017">
                  <c:v>0.67447555065154996</c:v>
                </c:pt>
                <c:pt idx="1018">
                  <c:v>0.67441201210021995</c:v>
                </c:pt>
                <c:pt idx="1019">
                  <c:v>0.67434924840927102</c:v>
                </c:pt>
                <c:pt idx="1020">
                  <c:v>0.674244403839111</c:v>
                </c:pt>
                <c:pt idx="1021">
                  <c:v>0.67413920164108299</c:v>
                </c:pt>
                <c:pt idx="1022">
                  <c:v>0.67402607202529896</c:v>
                </c:pt>
                <c:pt idx="1023">
                  <c:v>0.67391288280487105</c:v>
                </c:pt>
                <c:pt idx="1024">
                  <c:v>0.67373615503311202</c:v>
                </c:pt>
                <c:pt idx="1025">
                  <c:v>0.67354869842529297</c:v>
                </c:pt>
                <c:pt idx="1026">
                  <c:v>0.67337167263030995</c:v>
                </c:pt>
                <c:pt idx="1027">
                  <c:v>0.67319810390472401</c:v>
                </c:pt>
                <c:pt idx="1028">
                  <c:v>0.67299413681030296</c:v>
                </c:pt>
                <c:pt idx="1029">
                  <c:v>0.67277860641479503</c:v>
                </c:pt>
                <c:pt idx="1030">
                  <c:v>0.67255324125289895</c:v>
                </c:pt>
                <c:pt idx="1031">
                  <c:v>0.67232280969619795</c:v>
                </c:pt>
                <c:pt idx="1032">
                  <c:v>0.672035813331604</c:v>
                </c:pt>
                <c:pt idx="1033">
                  <c:v>0.67170834541320801</c:v>
                </c:pt>
                <c:pt idx="1034">
                  <c:v>0.67133748531341597</c:v>
                </c:pt>
                <c:pt idx="1035">
                  <c:v>0.67092889547348</c:v>
                </c:pt>
                <c:pt idx="1036">
                  <c:v>0.67044782638549805</c:v>
                </c:pt>
                <c:pt idx="1037">
                  <c:v>0.669882953166962</c:v>
                </c:pt>
                <c:pt idx="1038">
                  <c:v>0.66922223567962602</c:v>
                </c:pt>
                <c:pt idx="1039">
                  <c:v>0.66841757297515902</c:v>
                </c:pt>
                <c:pt idx="1040">
                  <c:v>0.66750222444534302</c:v>
                </c:pt>
                <c:pt idx="1041">
                  <c:v>0.66636967658996604</c:v>
                </c:pt>
                <c:pt idx="1042">
                  <c:v>0.665197253227234</c:v>
                </c:pt>
                <c:pt idx="1043">
                  <c:v>0.66391050815582298</c:v>
                </c:pt>
                <c:pt idx="1044">
                  <c:v>0.66258460283279397</c:v>
                </c:pt>
                <c:pt idx="1045">
                  <c:v>0.66110622882842995</c:v>
                </c:pt>
                <c:pt idx="1046">
                  <c:v>0.65964114665985096</c:v>
                </c:pt>
                <c:pt idx="1047">
                  <c:v>0.658211350440979</c:v>
                </c:pt>
                <c:pt idx="1048">
                  <c:v>0.65679973363876298</c:v>
                </c:pt>
                <c:pt idx="1049">
                  <c:v>0.65549165010452304</c:v>
                </c:pt>
                <c:pt idx="1050">
                  <c:v>0.65420883893966697</c:v>
                </c:pt>
                <c:pt idx="1051">
                  <c:v>0.65330046415329002</c:v>
                </c:pt>
                <c:pt idx="1052">
                  <c:v>0.65239500999450695</c:v>
                </c:pt>
                <c:pt idx="1053">
                  <c:v>0.65170162916183505</c:v>
                </c:pt>
                <c:pt idx="1054">
                  <c:v>0.65101146697998002</c:v>
                </c:pt>
                <c:pt idx="1055">
                  <c:v>0.65051227807998702</c:v>
                </c:pt>
                <c:pt idx="1056">
                  <c:v>0.65002644062042203</c:v>
                </c:pt>
                <c:pt idx="1057">
                  <c:v>0.64965629577636697</c:v>
                </c:pt>
                <c:pt idx="1058">
                  <c:v>0.64930176734924305</c:v>
                </c:pt>
                <c:pt idx="1059">
                  <c:v>0.64911884069442705</c:v>
                </c:pt>
                <c:pt idx="1060">
                  <c:v>0.64897143840789795</c:v>
                </c:pt>
                <c:pt idx="1061">
                  <c:v>0.64894771575927701</c:v>
                </c:pt>
                <c:pt idx="1062">
                  <c:v>0.64896005392074596</c:v>
                </c:pt>
                <c:pt idx="1063">
                  <c:v>0.64916050434112504</c:v>
                </c:pt>
                <c:pt idx="1064">
                  <c:v>0.64943397045135498</c:v>
                </c:pt>
                <c:pt idx="1065">
                  <c:v>0.64992713928222701</c:v>
                </c:pt>
                <c:pt idx="1066">
                  <c:v>0.65053009986877397</c:v>
                </c:pt>
                <c:pt idx="1067">
                  <c:v>0.65129882097244296</c:v>
                </c:pt>
                <c:pt idx="1068">
                  <c:v>0.65217220783233598</c:v>
                </c:pt>
                <c:pt idx="1069">
                  <c:v>0.65313333272934004</c:v>
                </c:pt>
                <c:pt idx="1070">
                  <c:v>0.654163658618927</c:v>
                </c:pt>
                <c:pt idx="1071">
                  <c:v>0.65514522790908802</c:v>
                </c:pt>
                <c:pt idx="1072">
                  <c:v>0.65608060359954801</c:v>
                </c:pt>
                <c:pt idx="1073">
                  <c:v>0.65697157382965099</c:v>
                </c:pt>
                <c:pt idx="1074">
                  <c:v>0.65781056880950906</c:v>
                </c:pt>
                <c:pt idx="1075">
                  <c:v>0.65853482484817505</c:v>
                </c:pt>
                <c:pt idx="1076">
                  <c:v>0.65909224748611495</c:v>
                </c:pt>
                <c:pt idx="1077">
                  <c:v>0.65956479310989402</c:v>
                </c:pt>
                <c:pt idx="1078">
                  <c:v>0.65988540649414096</c:v>
                </c:pt>
                <c:pt idx="1079">
                  <c:v>0.66013175249099698</c:v>
                </c:pt>
                <c:pt idx="1080">
                  <c:v>0.66020995378494296</c:v>
                </c:pt>
                <c:pt idx="1081">
                  <c:v>0.66024792194366499</c:v>
                </c:pt>
                <c:pt idx="1082">
                  <c:v>0.66017240285873402</c:v>
                </c:pt>
                <c:pt idx="1083">
                  <c:v>0.66007238626480103</c:v>
                </c:pt>
                <c:pt idx="1084">
                  <c:v>0.65988075733184803</c:v>
                </c:pt>
                <c:pt idx="1085">
                  <c:v>0.65967464447021495</c:v>
                </c:pt>
                <c:pt idx="1086">
                  <c:v>0.65939778089523304</c:v>
                </c:pt>
                <c:pt idx="1087">
                  <c:v>0.65912556648254395</c:v>
                </c:pt>
                <c:pt idx="1088">
                  <c:v>0.65889310836792003</c:v>
                </c:pt>
                <c:pt idx="1089">
                  <c:v>0.65866458415985096</c:v>
                </c:pt>
                <c:pt idx="1090">
                  <c:v>0.65849632024765004</c:v>
                </c:pt>
                <c:pt idx="1091">
                  <c:v>0.65833014249801602</c:v>
                </c:pt>
                <c:pt idx="1092">
                  <c:v>0.65825378894805897</c:v>
                </c:pt>
                <c:pt idx="1093">
                  <c:v>0.65817707777023304</c:v>
                </c:pt>
                <c:pt idx="1094">
                  <c:v>0.65825092792510997</c:v>
                </c:pt>
                <c:pt idx="1095">
                  <c:v>0.65832823514938399</c:v>
                </c:pt>
                <c:pt idx="1096">
                  <c:v>0.65856450796127297</c:v>
                </c:pt>
                <c:pt idx="1097">
                  <c:v>0.65881317853927601</c:v>
                </c:pt>
                <c:pt idx="1098">
                  <c:v>0.65919232368469205</c:v>
                </c:pt>
                <c:pt idx="1099">
                  <c:v>0.65958851575851396</c:v>
                </c:pt>
                <c:pt idx="1100">
                  <c:v>0.66007184982299805</c:v>
                </c:pt>
                <c:pt idx="1101">
                  <c:v>0.66057264804840099</c:v>
                </c:pt>
                <c:pt idx="1102">
                  <c:v>0.66110652685165405</c:v>
                </c:pt>
                <c:pt idx="1103">
                  <c:v>0.66165065765380904</c:v>
                </c:pt>
                <c:pt idx="1104">
                  <c:v>0.66217470169067405</c:v>
                </c:pt>
                <c:pt idx="1105">
                  <c:v>0.66269457340240501</c:v>
                </c:pt>
                <c:pt idx="1106">
                  <c:v>0.66318774223327603</c:v>
                </c:pt>
                <c:pt idx="1107">
                  <c:v>0.663671433925629</c:v>
                </c:pt>
                <c:pt idx="1108">
                  <c:v>0.66410368680954002</c:v>
                </c:pt>
                <c:pt idx="1109">
                  <c:v>0.664511919021606</c:v>
                </c:pt>
                <c:pt idx="1110">
                  <c:v>0.66485267877578702</c:v>
                </c:pt>
                <c:pt idx="1111">
                  <c:v>0.66515630483627297</c:v>
                </c:pt>
                <c:pt idx="1112">
                  <c:v>0.66541224718093905</c:v>
                </c:pt>
                <c:pt idx="1113">
                  <c:v>0.665635585784912</c:v>
                </c:pt>
                <c:pt idx="1114">
                  <c:v>0.66584485769271895</c:v>
                </c:pt>
                <c:pt idx="1115">
                  <c:v>0.66604167222976696</c:v>
                </c:pt>
                <c:pt idx="1116">
                  <c:v>0.666223645210266</c:v>
                </c:pt>
                <c:pt idx="1117">
                  <c:v>0.66639095544815097</c:v>
                </c:pt>
                <c:pt idx="1118">
                  <c:v>0.66653680801391602</c:v>
                </c:pt>
                <c:pt idx="1119">
                  <c:v>0.66665893793106101</c:v>
                </c:pt>
                <c:pt idx="1120">
                  <c:v>0.66677385568618797</c:v>
                </c:pt>
                <c:pt idx="1121">
                  <c:v>0.66688001155853305</c:v>
                </c:pt>
                <c:pt idx="1122">
                  <c:v>0.66701352596283003</c:v>
                </c:pt>
                <c:pt idx="1123">
                  <c:v>0.66718870401382402</c:v>
                </c:pt>
                <c:pt idx="1124">
                  <c:v>0.66734713315963701</c:v>
                </c:pt>
                <c:pt idx="1125">
                  <c:v>0.66747307777404796</c:v>
                </c:pt>
                <c:pt idx="1126">
                  <c:v>0.66761654615402199</c:v>
                </c:pt>
                <c:pt idx="1127">
                  <c:v>0.66779816150665305</c:v>
                </c:pt>
                <c:pt idx="1128">
                  <c:v>0.66798323392867998</c:v>
                </c:pt>
                <c:pt idx="1129">
                  <c:v>0.668174088001251</c:v>
                </c:pt>
                <c:pt idx="1130">
                  <c:v>0.66837584972381603</c:v>
                </c:pt>
                <c:pt idx="1131">
                  <c:v>0.66860669851303101</c:v>
                </c:pt>
                <c:pt idx="1132">
                  <c:v>0.66884875297546398</c:v>
                </c:pt>
                <c:pt idx="1133">
                  <c:v>0.66912662982940696</c:v>
                </c:pt>
                <c:pt idx="1134">
                  <c:v>0.66941195726394698</c:v>
                </c:pt>
                <c:pt idx="1135">
                  <c:v>0.66973429918289196</c:v>
                </c:pt>
                <c:pt idx="1136">
                  <c:v>0.67006433010101296</c:v>
                </c:pt>
                <c:pt idx="1137">
                  <c:v>0.67043077945709195</c:v>
                </c:pt>
                <c:pt idx="1138">
                  <c:v>0.670798599720001</c:v>
                </c:pt>
                <c:pt idx="1139">
                  <c:v>0.67117327451705899</c:v>
                </c:pt>
                <c:pt idx="1140">
                  <c:v>0.671550273895264</c:v>
                </c:pt>
                <c:pt idx="1141">
                  <c:v>0.67193996906280495</c:v>
                </c:pt>
                <c:pt idx="1142">
                  <c:v>0.67233175039291404</c:v>
                </c:pt>
                <c:pt idx="1143">
                  <c:v>0.67273831367492698</c:v>
                </c:pt>
                <c:pt idx="1144">
                  <c:v>0.67314529418945301</c:v>
                </c:pt>
                <c:pt idx="1145">
                  <c:v>0.67352086305618297</c:v>
                </c:pt>
                <c:pt idx="1146">
                  <c:v>0.67389661073684703</c:v>
                </c:pt>
                <c:pt idx="1147">
                  <c:v>0.67426246404647805</c:v>
                </c:pt>
                <c:pt idx="1148">
                  <c:v>0.67462944984436002</c:v>
                </c:pt>
                <c:pt idx="1149">
                  <c:v>0.67501133680343595</c:v>
                </c:pt>
                <c:pt idx="1150">
                  <c:v>0.67539519071579002</c:v>
                </c:pt>
                <c:pt idx="1151">
                  <c:v>0.67575305700302102</c:v>
                </c:pt>
                <c:pt idx="1152">
                  <c:v>0.67611044645309404</c:v>
                </c:pt>
                <c:pt idx="1153">
                  <c:v>0.67643356323242199</c:v>
                </c:pt>
                <c:pt idx="1154">
                  <c:v>0.67675250768661499</c:v>
                </c:pt>
                <c:pt idx="1155">
                  <c:v>0.67704451084136996</c:v>
                </c:pt>
                <c:pt idx="1156">
                  <c:v>0.67733305692672696</c:v>
                </c:pt>
                <c:pt idx="1157">
                  <c:v>0.67764681577682495</c:v>
                </c:pt>
                <c:pt idx="1158">
                  <c:v>0.67796671390533403</c:v>
                </c:pt>
                <c:pt idx="1159">
                  <c:v>0.67824858427047696</c:v>
                </c:pt>
                <c:pt idx="1160">
                  <c:v>0.67852365970611594</c:v>
                </c:pt>
                <c:pt idx="1161">
                  <c:v>0.678769111633301</c:v>
                </c:pt>
                <c:pt idx="1162">
                  <c:v>0.67900484800338701</c:v>
                </c:pt>
                <c:pt idx="1163">
                  <c:v>0.67925620079040505</c:v>
                </c:pt>
                <c:pt idx="1164">
                  <c:v>0.67951339483261097</c:v>
                </c:pt>
                <c:pt idx="1165">
                  <c:v>0.67975288629531905</c:v>
                </c:pt>
                <c:pt idx="1166">
                  <c:v>0.67998808622360196</c:v>
                </c:pt>
                <c:pt idx="1167">
                  <c:v>0.68020772933960005</c:v>
                </c:pt>
                <c:pt idx="1168">
                  <c:v>0.68042087554931596</c:v>
                </c:pt>
                <c:pt idx="1169">
                  <c:v>0.68067288398742698</c:v>
                </c:pt>
                <c:pt idx="1170">
                  <c:v>0.68094384670257602</c:v>
                </c:pt>
                <c:pt idx="1171">
                  <c:v>0.681188344955444</c:v>
                </c:pt>
                <c:pt idx="1172">
                  <c:v>0.68141722679138195</c:v>
                </c:pt>
                <c:pt idx="1173">
                  <c:v>0.68163460493087802</c:v>
                </c:pt>
                <c:pt idx="1174">
                  <c:v>0.68184638023376498</c:v>
                </c:pt>
                <c:pt idx="1175">
                  <c:v>0.68206083774566695</c:v>
                </c:pt>
                <c:pt idx="1176">
                  <c:v>0.68227767944335904</c:v>
                </c:pt>
                <c:pt idx="1177">
                  <c:v>0.68249762058258101</c:v>
                </c:pt>
                <c:pt idx="1178">
                  <c:v>0.68272054195404097</c:v>
                </c:pt>
                <c:pt idx="1179">
                  <c:v>0.68293958902358998</c:v>
                </c:pt>
                <c:pt idx="1180">
                  <c:v>0.68315678834915206</c:v>
                </c:pt>
                <c:pt idx="1181">
                  <c:v>0.68336528539657604</c:v>
                </c:pt>
                <c:pt idx="1182">
                  <c:v>0.68356490135192904</c:v>
                </c:pt>
                <c:pt idx="1183">
                  <c:v>0.68374729156494096</c:v>
                </c:pt>
                <c:pt idx="1184">
                  <c:v>0.68391150236129805</c:v>
                </c:pt>
                <c:pt idx="1185">
                  <c:v>0.68407720327377297</c:v>
                </c:pt>
                <c:pt idx="1186">
                  <c:v>0.68424862623214699</c:v>
                </c:pt>
                <c:pt idx="1187">
                  <c:v>0.68443030118942305</c:v>
                </c:pt>
                <c:pt idx="1188">
                  <c:v>0.68461704254150402</c:v>
                </c:pt>
                <c:pt idx="1189">
                  <c:v>0.684781134128571</c:v>
                </c:pt>
                <c:pt idx="1190">
                  <c:v>0.68492317199706998</c:v>
                </c:pt>
                <c:pt idx="1191">
                  <c:v>0.68506783246993996</c:v>
                </c:pt>
                <c:pt idx="1192">
                  <c:v>0.68521720170974698</c:v>
                </c:pt>
                <c:pt idx="1193">
                  <c:v>0.68535214662551902</c:v>
                </c:pt>
                <c:pt idx="1194">
                  <c:v>0.68546742200851396</c:v>
                </c:pt>
                <c:pt idx="1195">
                  <c:v>0.68557691574096702</c:v>
                </c:pt>
                <c:pt idx="1196">
                  <c:v>0.685671806335449</c:v>
                </c:pt>
                <c:pt idx="1197">
                  <c:v>0.68577802181243896</c:v>
                </c:pt>
                <c:pt idx="1198">
                  <c:v>0.68590599298477195</c:v>
                </c:pt>
                <c:pt idx="1199">
                  <c:v>0.686026930809021</c:v>
                </c:pt>
                <c:pt idx="1200">
                  <c:v>0.68613308668136597</c:v>
                </c:pt>
                <c:pt idx="1201">
                  <c:v>0.68624383211135898</c:v>
                </c:pt>
                <c:pt idx="1202">
                  <c:v>0.68636673688888605</c:v>
                </c:pt>
                <c:pt idx="1203">
                  <c:v>0.68647801876068104</c:v>
                </c:pt>
                <c:pt idx="1204">
                  <c:v>0.68656808137893699</c:v>
                </c:pt>
                <c:pt idx="1205">
                  <c:v>0.68666934967041005</c:v>
                </c:pt>
                <c:pt idx="1206">
                  <c:v>0.68678522109985396</c:v>
                </c:pt>
                <c:pt idx="1207">
                  <c:v>0.68688988685607899</c:v>
                </c:pt>
                <c:pt idx="1208">
                  <c:v>0.686978340148926</c:v>
                </c:pt>
                <c:pt idx="1209">
                  <c:v>0.68707144260406505</c:v>
                </c:pt>
                <c:pt idx="1210">
                  <c:v>0.68716382980346702</c:v>
                </c:pt>
                <c:pt idx="1211">
                  <c:v>0.68724983930587802</c:v>
                </c:pt>
                <c:pt idx="1212">
                  <c:v>0.68732851743698098</c:v>
                </c:pt>
                <c:pt idx="1213">
                  <c:v>0.68741691112518299</c:v>
                </c:pt>
                <c:pt idx="1214">
                  <c:v>0.687524855136871</c:v>
                </c:pt>
                <c:pt idx="1215">
                  <c:v>0.687622010707855</c:v>
                </c:pt>
                <c:pt idx="1216">
                  <c:v>0.68769222497940097</c:v>
                </c:pt>
                <c:pt idx="1217">
                  <c:v>0.68777620792388905</c:v>
                </c:pt>
                <c:pt idx="1218">
                  <c:v>0.68789988756179798</c:v>
                </c:pt>
                <c:pt idx="1219">
                  <c:v>0.68801099061965898</c:v>
                </c:pt>
                <c:pt idx="1220">
                  <c:v>0.68807470798492398</c:v>
                </c:pt>
                <c:pt idx="1221">
                  <c:v>0.68814283609390303</c:v>
                </c:pt>
                <c:pt idx="1222">
                  <c:v>0.68821972608566295</c:v>
                </c:pt>
                <c:pt idx="1223">
                  <c:v>0.68829119205474898</c:v>
                </c:pt>
                <c:pt idx="1224">
                  <c:v>0.68834733963012695</c:v>
                </c:pt>
                <c:pt idx="1225">
                  <c:v>0.68840467929840099</c:v>
                </c:pt>
                <c:pt idx="1226">
                  <c:v>0.68845826387405396</c:v>
                </c:pt>
                <c:pt idx="1227">
                  <c:v>0.68850541114807096</c:v>
                </c:pt>
                <c:pt idx="1228">
                  <c:v>0.68854528665542603</c:v>
                </c:pt>
                <c:pt idx="1229">
                  <c:v>0.68859112262725797</c:v>
                </c:pt>
                <c:pt idx="1230">
                  <c:v>0.68864166736602805</c:v>
                </c:pt>
                <c:pt idx="1231">
                  <c:v>0.68868690729141202</c:v>
                </c:pt>
                <c:pt idx="1232">
                  <c:v>0.68872022628784202</c:v>
                </c:pt>
                <c:pt idx="1233">
                  <c:v>0.68875008821487405</c:v>
                </c:pt>
                <c:pt idx="1234">
                  <c:v>0.68875867128372203</c:v>
                </c:pt>
                <c:pt idx="1235">
                  <c:v>0.688770771026611</c:v>
                </c:pt>
                <c:pt idx="1236">
                  <c:v>0.68879145383834794</c:v>
                </c:pt>
                <c:pt idx="1237">
                  <c:v>0.68880456686019897</c:v>
                </c:pt>
                <c:pt idx="1238">
                  <c:v>0.68876409530639604</c:v>
                </c:pt>
                <c:pt idx="1239">
                  <c:v>0.68872320652008101</c:v>
                </c:pt>
                <c:pt idx="1240">
                  <c:v>0.68870049715042103</c:v>
                </c:pt>
                <c:pt idx="1241">
                  <c:v>0.68868350982666005</c:v>
                </c:pt>
                <c:pt idx="1242">
                  <c:v>0.68870776891708396</c:v>
                </c:pt>
                <c:pt idx="1243">
                  <c:v>0.68872845172882102</c:v>
                </c:pt>
                <c:pt idx="1244">
                  <c:v>0.68871140480041504</c:v>
                </c:pt>
                <c:pt idx="1245">
                  <c:v>0.68869435787200906</c:v>
                </c:pt>
                <c:pt idx="1246">
                  <c:v>0.68868416547775302</c:v>
                </c:pt>
                <c:pt idx="1247">
                  <c:v>0.688678979873657</c:v>
                </c:pt>
                <c:pt idx="1248">
                  <c:v>0.68867868185043302</c:v>
                </c:pt>
                <c:pt idx="1249">
                  <c:v>0.68866884708404497</c:v>
                </c:pt>
                <c:pt idx="1250">
                  <c:v>0.68865042924881004</c:v>
                </c:pt>
                <c:pt idx="1251">
                  <c:v>0.68863546848297097</c:v>
                </c:pt>
                <c:pt idx="1252">
                  <c:v>0.68863672018051103</c:v>
                </c:pt>
                <c:pt idx="1253">
                  <c:v>0.68864071369171098</c:v>
                </c:pt>
                <c:pt idx="1254">
                  <c:v>0.68861770629882801</c:v>
                </c:pt>
                <c:pt idx="1255">
                  <c:v>0.68859112262725797</c:v>
                </c:pt>
                <c:pt idx="1256">
                  <c:v>0.68856006860732999</c:v>
                </c:pt>
                <c:pt idx="1257">
                  <c:v>0.68853098154068004</c:v>
                </c:pt>
                <c:pt idx="1258">
                  <c:v>0.68852388858795199</c:v>
                </c:pt>
                <c:pt idx="1259">
                  <c:v>0.68850684165954601</c:v>
                </c:pt>
                <c:pt idx="1260">
                  <c:v>0.68843317031860396</c:v>
                </c:pt>
                <c:pt idx="1261">
                  <c:v>0.68837028741836503</c:v>
                </c:pt>
                <c:pt idx="1262">
                  <c:v>0.68838965892791704</c:v>
                </c:pt>
                <c:pt idx="1263">
                  <c:v>0.68840825557708696</c:v>
                </c:pt>
                <c:pt idx="1264">
                  <c:v>0.68840390443801902</c:v>
                </c:pt>
                <c:pt idx="1265">
                  <c:v>0.68839854001998901</c:v>
                </c:pt>
                <c:pt idx="1266">
                  <c:v>0.68839031457901001</c:v>
                </c:pt>
                <c:pt idx="1267">
                  <c:v>0.68838179111480702</c:v>
                </c:pt>
                <c:pt idx="1268">
                  <c:v>0.68838953971862804</c:v>
                </c:pt>
                <c:pt idx="1269">
                  <c:v>0.68840289115905795</c:v>
                </c:pt>
                <c:pt idx="1270">
                  <c:v>0.68842351436615001</c:v>
                </c:pt>
                <c:pt idx="1271">
                  <c:v>0.68844187259674094</c:v>
                </c:pt>
                <c:pt idx="1272">
                  <c:v>0.68845325708389304</c:v>
                </c:pt>
                <c:pt idx="1273">
                  <c:v>0.68846845626831099</c:v>
                </c:pt>
                <c:pt idx="1274">
                  <c:v>0.68851000070571899</c:v>
                </c:pt>
                <c:pt idx="1275">
                  <c:v>0.68855023384094205</c:v>
                </c:pt>
                <c:pt idx="1276">
                  <c:v>0.68857884407043501</c:v>
                </c:pt>
                <c:pt idx="1277">
                  <c:v>0.68860989809036299</c:v>
                </c:pt>
                <c:pt idx="1278">
                  <c:v>0.68864154815673795</c:v>
                </c:pt>
                <c:pt idx="1279">
                  <c:v>0.68867498636245705</c:v>
                </c:pt>
                <c:pt idx="1280">
                  <c:v>0.68870669603347801</c:v>
                </c:pt>
                <c:pt idx="1281">
                  <c:v>0.68872827291488603</c:v>
                </c:pt>
                <c:pt idx="1282">
                  <c:v>0.68871730566024802</c:v>
                </c:pt>
                <c:pt idx="1283">
                  <c:v>0.688712298870087</c:v>
                </c:pt>
                <c:pt idx="1284">
                  <c:v>0.68873047828674305</c:v>
                </c:pt>
                <c:pt idx="1285">
                  <c:v>0.68874102830886796</c:v>
                </c:pt>
                <c:pt idx="1286">
                  <c:v>0.68872785568237305</c:v>
                </c:pt>
                <c:pt idx="1287">
                  <c:v>0.68871897459030196</c:v>
                </c:pt>
                <c:pt idx="1288">
                  <c:v>0.68872123956680298</c:v>
                </c:pt>
                <c:pt idx="1289">
                  <c:v>0.68872827291488603</c:v>
                </c:pt>
                <c:pt idx="1290">
                  <c:v>0.68876564502716098</c:v>
                </c:pt>
                <c:pt idx="1291">
                  <c:v>0.68880712985992398</c:v>
                </c:pt>
                <c:pt idx="1292">
                  <c:v>0.68884986639022805</c:v>
                </c:pt>
                <c:pt idx="1293">
                  <c:v>0.68889325857162498</c:v>
                </c:pt>
                <c:pt idx="1294">
                  <c:v>0.68893790245056197</c:v>
                </c:pt>
                <c:pt idx="1295">
                  <c:v>0.68898558616638195</c:v>
                </c:pt>
                <c:pt idx="1296">
                  <c:v>0.68905508518219005</c:v>
                </c:pt>
                <c:pt idx="1297">
                  <c:v>0.6891228556633</c:v>
                </c:pt>
                <c:pt idx="1298">
                  <c:v>0.68919050693511996</c:v>
                </c:pt>
                <c:pt idx="1299">
                  <c:v>0.68925726413726796</c:v>
                </c:pt>
                <c:pt idx="1300">
                  <c:v>0.68930482864379905</c:v>
                </c:pt>
                <c:pt idx="1301">
                  <c:v>0.68936198949813798</c:v>
                </c:pt>
                <c:pt idx="1302">
                  <c:v>0.68945181369781505</c:v>
                </c:pt>
                <c:pt idx="1303">
                  <c:v>0.68954092264175404</c:v>
                </c:pt>
                <c:pt idx="1304">
                  <c:v>0.68962889909744296</c:v>
                </c:pt>
                <c:pt idx="1305">
                  <c:v>0.68970650434493996</c:v>
                </c:pt>
                <c:pt idx="1306">
                  <c:v>0.68975257873535201</c:v>
                </c:pt>
                <c:pt idx="1307">
                  <c:v>0.689813733100891</c:v>
                </c:pt>
                <c:pt idx="1308">
                  <c:v>0.68991261720657304</c:v>
                </c:pt>
                <c:pt idx="1309">
                  <c:v>0.68999642133712802</c:v>
                </c:pt>
                <c:pt idx="1310">
                  <c:v>0.69003593921661399</c:v>
                </c:pt>
                <c:pt idx="1311">
                  <c:v>0.69008189439773604</c:v>
                </c:pt>
                <c:pt idx="1312">
                  <c:v>0.69015538692474399</c:v>
                </c:pt>
                <c:pt idx="1313">
                  <c:v>0.69022417068481401</c:v>
                </c:pt>
                <c:pt idx="1314">
                  <c:v>0.69027590751647905</c:v>
                </c:pt>
                <c:pt idx="1315">
                  <c:v>0.69034135341644298</c:v>
                </c:pt>
                <c:pt idx="1316">
                  <c:v>0.69043165445327803</c:v>
                </c:pt>
                <c:pt idx="1317">
                  <c:v>0.690510153770447</c:v>
                </c:pt>
                <c:pt idx="1318">
                  <c:v>0.69055873155593905</c:v>
                </c:pt>
                <c:pt idx="1319">
                  <c:v>0.69062197208404497</c:v>
                </c:pt>
                <c:pt idx="1320">
                  <c:v>0.69071769714355502</c:v>
                </c:pt>
                <c:pt idx="1321">
                  <c:v>0.69080621004104603</c:v>
                </c:pt>
                <c:pt idx="1322">
                  <c:v>0.690881848335266</c:v>
                </c:pt>
                <c:pt idx="1323">
                  <c:v>0.69096368551254295</c:v>
                </c:pt>
                <c:pt idx="1324">
                  <c:v>0.69106328487396196</c:v>
                </c:pt>
                <c:pt idx="1325">
                  <c:v>0.69115877151489302</c:v>
                </c:pt>
                <c:pt idx="1326">
                  <c:v>0.69123494625091597</c:v>
                </c:pt>
                <c:pt idx="1327">
                  <c:v>0.69130426645278897</c:v>
                </c:pt>
                <c:pt idx="1328">
                  <c:v>0.69137662649154696</c:v>
                </c:pt>
                <c:pt idx="1329">
                  <c:v>0.69147062301635698</c:v>
                </c:pt>
                <c:pt idx="1330">
                  <c:v>0.69158232212066695</c:v>
                </c:pt>
                <c:pt idx="1331">
                  <c:v>0.69166719913482699</c:v>
                </c:pt>
                <c:pt idx="1332">
                  <c:v>0.69171833992004395</c:v>
                </c:pt>
                <c:pt idx="1333">
                  <c:v>0.69177615642547596</c:v>
                </c:pt>
                <c:pt idx="1334">
                  <c:v>0.69184410572052002</c:v>
                </c:pt>
                <c:pt idx="1335">
                  <c:v>0.69193947315216098</c:v>
                </c:pt>
                <c:pt idx="1336">
                  <c:v>0.69206207990646396</c:v>
                </c:pt>
                <c:pt idx="1337">
                  <c:v>0.69215947389602706</c:v>
                </c:pt>
                <c:pt idx="1338">
                  <c:v>0.69223475456237804</c:v>
                </c:pt>
                <c:pt idx="1339">
                  <c:v>0.69231110811233498</c:v>
                </c:pt>
                <c:pt idx="1340">
                  <c:v>0.692388474941254</c:v>
                </c:pt>
                <c:pt idx="1341">
                  <c:v>0.69244462251663197</c:v>
                </c:pt>
                <c:pt idx="1342">
                  <c:v>0.69248729944229104</c:v>
                </c:pt>
                <c:pt idx="1343">
                  <c:v>0.69253915548324596</c:v>
                </c:pt>
                <c:pt idx="1344">
                  <c:v>0.69259536266326904</c:v>
                </c:pt>
                <c:pt idx="1345">
                  <c:v>0.69268637895584095</c:v>
                </c:pt>
                <c:pt idx="1346">
                  <c:v>0.692796230316162</c:v>
                </c:pt>
                <c:pt idx="1347">
                  <c:v>0.69280546903610196</c:v>
                </c:pt>
                <c:pt idx="1348">
                  <c:v>0.69276887178420998</c:v>
                </c:pt>
                <c:pt idx="1349">
                  <c:v>0.69283670186996504</c:v>
                </c:pt>
                <c:pt idx="1350">
                  <c:v>0.69295108318328902</c:v>
                </c:pt>
                <c:pt idx="1351">
                  <c:v>0.69299000501632702</c:v>
                </c:pt>
                <c:pt idx="1352">
                  <c:v>0.69299346208572399</c:v>
                </c:pt>
                <c:pt idx="1353">
                  <c:v>0.69303649663925204</c:v>
                </c:pt>
                <c:pt idx="1354">
                  <c:v>0.69309556484222401</c:v>
                </c:pt>
                <c:pt idx="1355">
                  <c:v>0.69319093227386497</c:v>
                </c:pt>
                <c:pt idx="1356">
                  <c:v>0.69330269098281905</c:v>
                </c:pt>
                <c:pt idx="1357">
                  <c:v>0.69340854883194003</c:v>
                </c:pt>
                <c:pt idx="1358">
                  <c:v>0.69351202249527</c:v>
                </c:pt>
                <c:pt idx="1359">
                  <c:v>0.69358313083648704</c:v>
                </c:pt>
                <c:pt idx="1360">
                  <c:v>0.69364470243454002</c:v>
                </c:pt>
                <c:pt idx="1361">
                  <c:v>0.69371432065963701</c:v>
                </c:pt>
                <c:pt idx="1362">
                  <c:v>0.69378864765167203</c:v>
                </c:pt>
                <c:pt idx="1363">
                  <c:v>0.69386839866638195</c:v>
                </c:pt>
                <c:pt idx="1364">
                  <c:v>0.693950414657593</c:v>
                </c:pt>
                <c:pt idx="1365">
                  <c:v>0.69398283958435103</c:v>
                </c:pt>
                <c:pt idx="1366">
                  <c:v>0.69400542974472001</c:v>
                </c:pt>
                <c:pt idx="1367">
                  <c:v>0.69396060705184903</c:v>
                </c:pt>
                <c:pt idx="1368">
                  <c:v>0.69391357898712203</c:v>
                </c:pt>
                <c:pt idx="1369">
                  <c:v>0.69390350580215499</c:v>
                </c:pt>
                <c:pt idx="1370">
                  <c:v>0.69389426708221402</c:v>
                </c:pt>
                <c:pt idx="1371">
                  <c:v>0.69388741254806496</c:v>
                </c:pt>
                <c:pt idx="1372">
                  <c:v>0.69387835264205899</c:v>
                </c:pt>
                <c:pt idx="1373">
                  <c:v>0.69385802745819103</c:v>
                </c:pt>
                <c:pt idx="1374">
                  <c:v>0.693836450576782</c:v>
                </c:pt>
                <c:pt idx="1375">
                  <c:v>0.69380003213882402</c:v>
                </c:pt>
                <c:pt idx="1376">
                  <c:v>0.69376420974731401</c:v>
                </c:pt>
                <c:pt idx="1377">
                  <c:v>0.69372695684432995</c:v>
                </c:pt>
                <c:pt idx="1378">
                  <c:v>0.69368577003479004</c:v>
                </c:pt>
                <c:pt idx="1379">
                  <c:v>0.69362771511077903</c:v>
                </c:pt>
                <c:pt idx="1380">
                  <c:v>0.69356697797775302</c:v>
                </c:pt>
                <c:pt idx="1381">
                  <c:v>0.693475782871246</c:v>
                </c:pt>
                <c:pt idx="1382">
                  <c:v>0.693378686904907</c:v>
                </c:pt>
                <c:pt idx="1383">
                  <c:v>0.69325876235961903</c:v>
                </c:pt>
                <c:pt idx="1384">
                  <c:v>0.69314068555831898</c:v>
                </c:pt>
                <c:pt idx="1385">
                  <c:v>0.69303923845291104</c:v>
                </c:pt>
                <c:pt idx="1386">
                  <c:v>0.69291973114013705</c:v>
                </c:pt>
                <c:pt idx="1387">
                  <c:v>0.69274401664733898</c:v>
                </c:pt>
                <c:pt idx="1388">
                  <c:v>0.69259810447692904</c:v>
                </c:pt>
                <c:pt idx="1389">
                  <c:v>0.69253832101821899</c:v>
                </c:pt>
                <c:pt idx="1390">
                  <c:v>0.69246631860732999</c:v>
                </c:pt>
                <c:pt idx="1391">
                  <c:v>0.69236248731613204</c:v>
                </c:pt>
                <c:pt idx="1392">
                  <c:v>0.69224488735198997</c:v>
                </c:pt>
                <c:pt idx="1393">
                  <c:v>0.69210416078567505</c:v>
                </c:pt>
                <c:pt idx="1394">
                  <c:v>0.691969394683838</c:v>
                </c:pt>
                <c:pt idx="1395">
                  <c:v>0.69184523820877097</c:v>
                </c:pt>
                <c:pt idx="1396">
                  <c:v>0.69171798229217496</c:v>
                </c:pt>
                <c:pt idx="1397">
                  <c:v>0.69158697128295898</c:v>
                </c:pt>
                <c:pt idx="1398">
                  <c:v>0.69145572185516402</c:v>
                </c:pt>
                <c:pt idx="1399">
                  <c:v>0.69132453203201305</c:v>
                </c:pt>
                <c:pt idx="1400">
                  <c:v>0.69120305776596103</c:v>
                </c:pt>
                <c:pt idx="1401">
                  <c:v>0.69109177589416504</c:v>
                </c:pt>
                <c:pt idx="1402">
                  <c:v>0.69096094369888295</c:v>
                </c:pt>
                <c:pt idx="1403">
                  <c:v>0.69081282615661599</c:v>
                </c:pt>
                <c:pt idx="1404">
                  <c:v>0.69065213203430198</c:v>
                </c:pt>
                <c:pt idx="1405">
                  <c:v>0.69048130512237504</c:v>
                </c:pt>
                <c:pt idx="1406">
                  <c:v>0.69033032655715898</c:v>
                </c:pt>
                <c:pt idx="1407">
                  <c:v>0.69019073247909501</c:v>
                </c:pt>
                <c:pt idx="1408">
                  <c:v>0.69005280733108498</c:v>
                </c:pt>
                <c:pt idx="1409">
                  <c:v>0.68991583585739102</c:v>
                </c:pt>
                <c:pt idx="1410">
                  <c:v>0.68979507684707597</c:v>
                </c:pt>
                <c:pt idx="1411">
                  <c:v>0.68968135118484497</c:v>
                </c:pt>
                <c:pt idx="1412">
                  <c:v>0.68954253196716297</c:v>
                </c:pt>
                <c:pt idx="1413">
                  <c:v>0.68939226865768399</c:v>
                </c:pt>
                <c:pt idx="1414">
                  <c:v>0.68927943706512496</c:v>
                </c:pt>
                <c:pt idx="1415">
                  <c:v>0.68917638063430797</c:v>
                </c:pt>
                <c:pt idx="1416">
                  <c:v>0.68905615806579601</c:v>
                </c:pt>
                <c:pt idx="1417">
                  <c:v>0.68893176317214999</c:v>
                </c:pt>
                <c:pt idx="1418">
                  <c:v>0.68879938125610396</c:v>
                </c:pt>
                <c:pt idx="1419">
                  <c:v>0.68866437673568703</c:v>
                </c:pt>
                <c:pt idx="1420">
                  <c:v>0.68851768970489502</c:v>
                </c:pt>
                <c:pt idx="1421">
                  <c:v>0.68836724758148204</c:v>
                </c:pt>
                <c:pt idx="1422">
                  <c:v>0.68821221590042103</c:v>
                </c:pt>
                <c:pt idx="1423">
                  <c:v>0.68805783987045299</c:v>
                </c:pt>
                <c:pt idx="1424">
                  <c:v>0.68790322542190596</c:v>
                </c:pt>
                <c:pt idx="1425">
                  <c:v>0.68774479627609297</c:v>
                </c:pt>
                <c:pt idx="1426">
                  <c:v>0.68756896257400502</c:v>
                </c:pt>
                <c:pt idx="1427">
                  <c:v>0.68740218877792403</c:v>
                </c:pt>
                <c:pt idx="1428">
                  <c:v>0.68733578920364402</c:v>
                </c:pt>
                <c:pt idx="1429">
                  <c:v>0.68726110458374001</c:v>
                </c:pt>
                <c:pt idx="1430">
                  <c:v>0.68714427947998002</c:v>
                </c:pt>
                <c:pt idx="1431">
                  <c:v>0.68703210353851296</c:v>
                </c:pt>
                <c:pt idx="1432">
                  <c:v>0.68734252452850297</c:v>
                </c:pt>
                <c:pt idx="1433">
                  <c:v>0.68731963634491</c:v>
                </c:pt>
                <c:pt idx="1434">
                  <c:v>0.68723225593566895</c:v>
                </c:pt>
                <c:pt idx="1435">
                  <c:v>0.68714028596878096</c:v>
                </c:pt>
                <c:pt idx="1436">
                  <c:v>0.68714076280593905</c:v>
                </c:pt>
                <c:pt idx="1437">
                  <c:v>0.68717247247695901</c:v>
                </c:pt>
                <c:pt idx="1438">
                  <c:v>0.68718057870864901</c:v>
                </c:pt>
                <c:pt idx="1439">
                  <c:v>0.68715184926986705</c:v>
                </c:pt>
                <c:pt idx="1440">
                  <c:v>0.68713861703872703</c:v>
                </c:pt>
                <c:pt idx="1441">
                  <c:v>0.68713676929473899</c:v>
                </c:pt>
                <c:pt idx="1442">
                  <c:v>0.68712478876113903</c:v>
                </c:pt>
                <c:pt idx="1443">
                  <c:v>0.68708801269531306</c:v>
                </c:pt>
                <c:pt idx="1444">
                  <c:v>0.68705558776855502</c:v>
                </c:pt>
                <c:pt idx="1445">
                  <c:v>0.68708962202072099</c:v>
                </c:pt>
                <c:pt idx="1446">
                  <c:v>0.68713527917861905</c:v>
                </c:pt>
                <c:pt idx="1447">
                  <c:v>0.68718498945236195</c:v>
                </c:pt>
                <c:pt idx="1448">
                  <c:v>0.68725371360778797</c:v>
                </c:pt>
                <c:pt idx="1449">
                  <c:v>0.68731838464736905</c:v>
                </c:pt>
                <c:pt idx="1450">
                  <c:v>0.68737334012985196</c:v>
                </c:pt>
                <c:pt idx="1451">
                  <c:v>0.68743699789047197</c:v>
                </c:pt>
                <c:pt idx="1452">
                  <c:v>0.68748474121093806</c:v>
                </c:pt>
                <c:pt idx="1453">
                  <c:v>0.687541484832764</c:v>
                </c:pt>
                <c:pt idx="1454">
                  <c:v>0.68767458200454701</c:v>
                </c:pt>
                <c:pt idx="1455">
                  <c:v>0.68781852722168002</c:v>
                </c:pt>
                <c:pt idx="1456">
                  <c:v>0.68797767162322998</c:v>
                </c:pt>
                <c:pt idx="1457">
                  <c:v>0.68814420700073198</c:v>
                </c:pt>
                <c:pt idx="1458">
                  <c:v>0.68824529647827104</c:v>
                </c:pt>
                <c:pt idx="1459">
                  <c:v>0.68830281496047996</c:v>
                </c:pt>
                <c:pt idx="1460">
                  <c:v>0.68839502334594704</c:v>
                </c:pt>
                <c:pt idx="1461">
                  <c:v>0.688554346561432</c:v>
                </c:pt>
                <c:pt idx="1462">
                  <c:v>0.68869251012802102</c:v>
                </c:pt>
                <c:pt idx="1463">
                  <c:v>0.68877583742141701</c:v>
                </c:pt>
                <c:pt idx="1464">
                  <c:v>0.68885648250579801</c:v>
                </c:pt>
                <c:pt idx="1465">
                  <c:v>0.68894731998443604</c:v>
                </c:pt>
                <c:pt idx="1466">
                  <c:v>0.68904191255569502</c:v>
                </c:pt>
                <c:pt idx="1467">
                  <c:v>0.68916636705398604</c:v>
                </c:pt>
                <c:pt idx="1468">
                  <c:v>0.68929737806320202</c:v>
                </c:pt>
                <c:pt idx="1469">
                  <c:v>0.68943673372268699</c:v>
                </c:pt>
                <c:pt idx="1470">
                  <c:v>0.68956732749938998</c:v>
                </c:pt>
                <c:pt idx="1471">
                  <c:v>0.68967932462692305</c:v>
                </c:pt>
                <c:pt idx="1472">
                  <c:v>0.689752697944641</c:v>
                </c:pt>
                <c:pt idx="1473">
                  <c:v>0.689824819564819</c:v>
                </c:pt>
                <c:pt idx="1474">
                  <c:v>0.68990421295166005</c:v>
                </c:pt>
                <c:pt idx="1475">
                  <c:v>0.68998616933822599</c:v>
                </c:pt>
                <c:pt idx="1476">
                  <c:v>0.69007307291030895</c:v>
                </c:pt>
                <c:pt idx="1477">
                  <c:v>0.69015526771545399</c:v>
                </c:pt>
                <c:pt idx="1478">
                  <c:v>0.69024306535720803</c:v>
                </c:pt>
                <c:pt idx="1479">
                  <c:v>0.69034302234649703</c:v>
                </c:pt>
                <c:pt idx="1480">
                  <c:v>0.69046384096145597</c:v>
                </c:pt>
                <c:pt idx="1481">
                  <c:v>0.69058763980865501</c:v>
                </c:pt>
                <c:pt idx="1482">
                  <c:v>0.690701603889465</c:v>
                </c:pt>
                <c:pt idx="1483">
                  <c:v>0.69082605838775601</c:v>
                </c:pt>
                <c:pt idx="1484">
                  <c:v>0.69094079732894897</c:v>
                </c:pt>
                <c:pt idx="1485">
                  <c:v>0.69100719690322898</c:v>
                </c:pt>
                <c:pt idx="1486">
                  <c:v>0.69107019901275601</c:v>
                </c:pt>
                <c:pt idx="1487">
                  <c:v>0.69115889072418202</c:v>
                </c:pt>
                <c:pt idx="1488">
                  <c:v>0.69125539064407304</c:v>
                </c:pt>
                <c:pt idx="1489">
                  <c:v>0.69135695695877097</c:v>
                </c:pt>
                <c:pt idx="1490">
                  <c:v>0.69145518541336104</c:v>
                </c:pt>
                <c:pt idx="1491">
                  <c:v>0.69152671098709095</c:v>
                </c:pt>
                <c:pt idx="1492">
                  <c:v>0.69157338142394997</c:v>
                </c:pt>
                <c:pt idx="1493">
                  <c:v>0.69162744283676103</c:v>
                </c:pt>
                <c:pt idx="1494">
                  <c:v>0.691714107990265</c:v>
                </c:pt>
                <c:pt idx="1495">
                  <c:v>0.69180434942245495</c:v>
                </c:pt>
                <c:pt idx="1496">
                  <c:v>0.69185161590576205</c:v>
                </c:pt>
                <c:pt idx="1497">
                  <c:v>0.69188535213470503</c:v>
                </c:pt>
                <c:pt idx="1498">
                  <c:v>0.69186836481094405</c:v>
                </c:pt>
                <c:pt idx="1499">
                  <c:v>0.69185984134674094</c:v>
                </c:pt>
                <c:pt idx="1500">
                  <c:v>0.69187045097351096</c:v>
                </c:pt>
                <c:pt idx="1501">
                  <c:v>0.691875159740448</c:v>
                </c:pt>
                <c:pt idx="1502">
                  <c:v>0.69189465045928999</c:v>
                </c:pt>
                <c:pt idx="1503">
                  <c:v>0.69194972515106201</c:v>
                </c:pt>
                <c:pt idx="1504">
                  <c:v>0.69198846817016602</c:v>
                </c:pt>
                <c:pt idx="1505">
                  <c:v>0.69195675849914595</c:v>
                </c:pt>
                <c:pt idx="1506">
                  <c:v>0.69191688299179099</c:v>
                </c:pt>
                <c:pt idx="1507">
                  <c:v>0.69183564186096203</c:v>
                </c:pt>
                <c:pt idx="1508">
                  <c:v>0.69175165891647294</c:v>
                </c:pt>
                <c:pt idx="1509">
                  <c:v>0.69165736436843905</c:v>
                </c:pt>
                <c:pt idx="1510">
                  <c:v>0.69156271219253496</c:v>
                </c:pt>
                <c:pt idx="1511">
                  <c:v>0.69147783517837502</c:v>
                </c:pt>
                <c:pt idx="1512">
                  <c:v>0.69138658046722401</c:v>
                </c:pt>
                <c:pt idx="1513">
                  <c:v>0.69131833314895597</c:v>
                </c:pt>
                <c:pt idx="1514">
                  <c:v>0.69128203392028797</c:v>
                </c:pt>
                <c:pt idx="1515">
                  <c:v>0.69122785329818703</c:v>
                </c:pt>
                <c:pt idx="1516">
                  <c:v>0.69114565849304199</c:v>
                </c:pt>
                <c:pt idx="1517">
                  <c:v>0.69104886054992698</c:v>
                </c:pt>
                <c:pt idx="1518">
                  <c:v>0.69091290235519398</c:v>
                </c:pt>
                <c:pt idx="1519">
                  <c:v>0.69077414274215698</c:v>
                </c:pt>
                <c:pt idx="1520">
                  <c:v>0.69057869911193803</c:v>
                </c:pt>
                <c:pt idx="1521">
                  <c:v>0.69037193059921298</c:v>
                </c:pt>
                <c:pt idx="1522">
                  <c:v>0.69017183780670199</c:v>
                </c:pt>
                <c:pt idx="1523">
                  <c:v>0.68997412919998202</c:v>
                </c:pt>
                <c:pt idx="1524">
                  <c:v>0.68973404169082597</c:v>
                </c:pt>
                <c:pt idx="1525">
                  <c:v>0.689475357532501</c:v>
                </c:pt>
                <c:pt idx="1526">
                  <c:v>0.68920016288757302</c:v>
                </c:pt>
                <c:pt idx="1527">
                  <c:v>0.68887245655059803</c:v>
                </c:pt>
                <c:pt idx="1528">
                  <c:v>0.68851375579833995</c:v>
                </c:pt>
                <c:pt idx="1529">
                  <c:v>0.68806153535842896</c:v>
                </c:pt>
                <c:pt idx="1530">
                  <c:v>0.68761199712753296</c:v>
                </c:pt>
                <c:pt idx="1531">
                  <c:v>0.68713688850402799</c:v>
                </c:pt>
                <c:pt idx="1532">
                  <c:v>0.68665742874145497</c:v>
                </c:pt>
                <c:pt idx="1533">
                  <c:v>0.68611037731170699</c:v>
                </c:pt>
                <c:pt idx="1534">
                  <c:v>0.68555003404617298</c:v>
                </c:pt>
                <c:pt idx="1535">
                  <c:v>0.68494790792465199</c:v>
                </c:pt>
                <c:pt idx="1536">
                  <c:v>0.68431431055069003</c:v>
                </c:pt>
                <c:pt idx="1537">
                  <c:v>0.68365788459777799</c:v>
                </c:pt>
                <c:pt idx="1538">
                  <c:v>0.68297660350799605</c:v>
                </c:pt>
                <c:pt idx="1539">
                  <c:v>0.68229705095291104</c:v>
                </c:pt>
                <c:pt idx="1540">
                  <c:v>0.68160712718963601</c:v>
                </c:pt>
                <c:pt idx="1541">
                  <c:v>0.68090105056762695</c:v>
                </c:pt>
                <c:pt idx="1542">
                  <c:v>0.68006110191345204</c:v>
                </c:pt>
                <c:pt idx="1543">
                  <c:v>0.67921274900436401</c:v>
                </c:pt>
                <c:pt idx="1544">
                  <c:v>0.67839711904525801</c:v>
                </c:pt>
                <c:pt idx="1545">
                  <c:v>0.67758572101592995</c:v>
                </c:pt>
                <c:pt idx="1546">
                  <c:v>0.67673993110656705</c:v>
                </c:pt>
                <c:pt idx="1547">
                  <c:v>0.67586940526962302</c:v>
                </c:pt>
                <c:pt idx="1548">
                  <c:v>0.67501467466354403</c:v>
                </c:pt>
                <c:pt idx="1549">
                  <c:v>0.67416495084762595</c:v>
                </c:pt>
                <c:pt idx="1550">
                  <c:v>0.67331230640411399</c:v>
                </c:pt>
                <c:pt idx="1551">
                  <c:v>0.67245322465896595</c:v>
                </c:pt>
                <c:pt idx="1552">
                  <c:v>0.671606004238129</c:v>
                </c:pt>
                <c:pt idx="1553">
                  <c:v>0.67082560062408403</c:v>
                </c:pt>
                <c:pt idx="1554">
                  <c:v>0.67004829645156905</c:v>
                </c:pt>
                <c:pt idx="1555">
                  <c:v>0.66929692029953003</c:v>
                </c:pt>
                <c:pt idx="1556">
                  <c:v>0.66854602098464999</c:v>
                </c:pt>
                <c:pt idx="1557">
                  <c:v>0.66787016391754195</c:v>
                </c:pt>
                <c:pt idx="1558">
                  <c:v>0.66721385717392001</c:v>
                </c:pt>
                <c:pt idx="1559">
                  <c:v>0.66659152507782005</c:v>
                </c:pt>
                <c:pt idx="1560">
                  <c:v>0.66598337888717696</c:v>
                </c:pt>
                <c:pt idx="1561">
                  <c:v>0.665407955646515</c:v>
                </c:pt>
                <c:pt idx="1562">
                  <c:v>0.66488760709762595</c:v>
                </c:pt>
                <c:pt idx="1563">
                  <c:v>0.66437709331512496</c:v>
                </c:pt>
                <c:pt idx="1564">
                  <c:v>0.663912653923035</c:v>
                </c:pt>
                <c:pt idx="1565">
                  <c:v>0.66345435380935702</c:v>
                </c:pt>
                <c:pt idx="1566">
                  <c:v>0.66301125288009599</c:v>
                </c:pt>
                <c:pt idx="1567">
                  <c:v>0.662569940090179</c:v>
                </c:pt>
                <c:pt idx="1568">
                  <c:v>0.66219168901443504</c:v>
                </c:pt>
                <c:pt idx="1569">
                  <c:v>0.66181784868240401</c:v>
                </c:pt>
                <c:pt idx="1570">
                  <c:v>0.661490797996521</c:v>
                </c:pt>
                <c:pt idx="1571">
                  <c:v>0.661188423633575</c:v>
                </c:pt>
                <c:pt idx="1572">
                  <c:v>0.66090989112854004</c:v>
                </c:pt>
                <c:pt idx="1573">
                  <c:v>0.66064631938934304</c:v>
                </c:pt>
                <c:pt idx="1574">
                  <c:v>0.660411417484283</c:v>
                </c:pt>
                <c:pt idx="1575">
                  <c:v>0.66021221876144398</c:v>
                </c:pt>
                <c:pt idx="1576">
                  <c:v>0.66001981496810902</c:v>
                </c:pt>
                <c:pt idx="1577">
                  <c:v>0.65985321998596203</c:v>
                </c:pt>
                <c:pt idx="1578">
                  <c:v>0.65969812870025601</c:v>
                </c:pt>
                <c:pt idx="1579">
                  <c:v>0.65967208147048995</c:v>
                </c:pt>
                <c:pt idx="1580">
                  <c:v>0.65965086221694902</c:v>
                </c:pt>
                <c:pt idx="1581">
                  <c:v>0.65965938568115201</c:v>
                </c:pt>
                <c:pt idx="1582">
                  <c:v>0.65967267751693703</c:v>
                </c:pt>
                <c:pt idx="1583">
                  <c:v>0.65974467992782604</c:v>
                </c:pt>
                <c:pt idx="1584">
                  <c:v>0.65983974933624301</c:v>
                </c:pt>
                <c:pt idx="1585">
                  <c:v>0.65993791818618797</c:v>
                </c:pt>
                <c:pt idx="1586">
                  <c:v>0.66004651784896895</c:v>
                </c:pt>
                <c:pt idx="1587">
                  <c:v>0.66017639636993397</c:v>
                </c:pt>
                <c:pt idx="1588">
                  <c:v>0.66033869981765703</c:v>
                </c:pt>
                <c:pt idx="1589">
                  <c:v>0.66050559282302901</c:v>
                </c:pt>
                <c:pt idx="1590">
                  <c:v>0.66069817543029796</c:v>
                </c:pt>
                <c:pt idx="1591">
                  <c:v>0.66088932752609297</c:v>
                </c:pt>
                <c:pt idx="1592">
                  <c:v>0.66108602285385099</c:v>
                </c:pt>
                <c:pt idx="1593">
                  <c:v>0.66128349304199197</c:v>
                </c:pt>
                <c:pt idx="1594">
                  <c:v>0.66149950027465798</c:v>
                </c:pt>
                <c:pt idx="1595">
                  <c:v>0.66172349452972401</c:v>
                </c:pt>
                <c:pt idx="1596">
                  <c:v>0.661920785903931</c:v>
                </c:pt>
                <c:pt idx="1597">
                  <c:v>0.66210401058196999</c:v>
                </c:pt>
                <c:pt idx="1598">
                  <c:v>0.66228121519088701</c:v>
                </c:pt>
                <c:pt idx="1599">
                  <c:v>0.66245102882385298</c:v>
                </c:pt>
                <c:pt idx="1600">
                  <c:v>0.66264963150024403</c:v>
                </c:pt>
                <c:pt idx="1601">
                  <c:v>0.66289234161376998</c:v>
                </c:pt>
                <c:pt idx="1602">
                  <c:v>0.66312974691391002</c:v>
                </c:pt>
                <c:pt idx="1603">
                  <c:v>0.66336137056350697</c:v>
                </c:pt>
                <c:pt idx="1604">
                  <c:v>0.66359305381774902</c:v>
                </c:pt>
                <c:pt idx="1605">
                  <c:v>0.66381746530532804</c:v>
                </c:pt>
                <c:pt idx="1606">
                  <c:v>0.66404151916503895</c:v>
                </c:pt>
                <c:pt idx="1607">
                  <c:v>0.66423189640045199</c:v>
                </c:pt>
                <c:pt idx="1608">
                  <c:v>0.66441851854324296</c:v>
                </c:pt>
                <c:pt idx="1609">
                  <c:v>0.66461020708084095</c:v>
                </c:pt>
                <c:pt idx="1610">
                  <c:v>0.66479867696762096</c:v>
                </c:pt>
                <c:pt idx="1611">
                  <c:v>0.66499584913253795</c:v>
                </c:pt>
                <c:pt idx="1612">
                  <c:v>0.665208220481873</c:v>
                </c:pt>
                <c:pt idx="1613">
                  <c:v>0.66540837287902799</c:v>
                </c:pt>
                <c:pt idx="1614">
                  <c:v>0.665585517883301</c:v>
                </c:pt>
                <c:pt idx="1615">
                  <c:v>0.66576755046844505</c:v>
                </c:pt>
                <c:pt idx="1616">
                  <c:v>0.66595107316970803</c:v>
                </c:pt>
                <c:pt idx="1617">
                  <c:v>0.66614091396331798</c:v>
                </c:pt>
                <c:pt idx="1618">
                  <c:v>0.66639071702957198</c:v>
                </c:pt>
                <c:pt idx="1619">
                  <c:v>0.66664063930511497</c:v>
                </c:pt>
                <c:pt idx="1620">
                  <c:v>0.66684806346893299</c:v>
                </c:pt>
                <c:pt idx="1621">
                  <c:v>0.66705524921417203</c:v>
                </c:pt>
                <c:pt idx="1622">
                  <c:v>0.66733682155609098</c:v>
                </c:pt>
                <c:pt idx="1623">
                  <c:v>0.6676384806633</c:v>
                </c:pt>
                <c:pt idx="1624">
                  <c:v>0.66793936491012595</c:v>
                </c:pt>
                <c:pt idx="1625">
                  <c:v>0.66824203729629505</c:v>
                </c:pt>
                <c:pt idx="1626">
                  <c:v>0.66854810714721702</c:v>
                </c:pt>
                <c:pt idx="1627">
                  <c:v>0.66885697841644298</c:v>
                </c:pt>
                <c:pt idx="1628">
                  <c:v>0.66919326782226596</c:v>
                </c:pt>
                <c:pt idx="1629">
                  <c:v>0.66959810256957997</c:v>
                </c:pt>
                <c:pt idx="1630">
                  <c:v>0.66999834775924705</c:v>
                </c:pt>
                <c:pt idx="1631">
                  <c:v>0.67035174369812001</c:v>
                </c:pt>
                <c:pt idx="1632">
                  <c:v>0.67070245742797896</c:v>
                </c:pt>
                <c:pt idx="1633">
                  <c:v>0.670992851257324</c:v>
                </c:pt>
                <c:pt idx="1634">
                  <c:v>0.67128372192382801</c:v>
                </c:pt>
                <c:pt idx="1635">
                  <c:v>0.67158979177474998</c:v>
                </c:pt>
                <c:pt idx="1636">
                  <c:v>0.67189651727676403</c:v>
                </c:pt>
                <c:pt idx="1637">
                  <c:v>0.67222863435745195</c:v>
                </c:pt>
                <c:pt idx="1638">
                  <c:v>0.67257678508758501</c:v>
                </c:pt>
                <c:pt idx="1639">
                  <c:v>0.67293959856033303</c:v>
                </c:pt>
                <c:pt idx="1640">
                  <c:v>0.67330825328826904</c:v>
                </c:pt>
                <c:pt idx="1641">
                  <c:v>0.6736701130867</c:v>
                </c:pt>
                <c:pt idx="1642">
                  <c:v>0.67401850223541304</c:v>
                </c:pt>
                <c:pt idx="1643">
                  <c:v>0.67437511682510398</c:v>
                </c:pt>
                <c:pt idx="1644">
                  <c:v>0.67476367950439498</c:v>
                </c:pt>
                <c:pt idx="1645">
                  <c:v>0.67515373229980502</c:v>
                </c:pt>
                <c:pt idx="1646">
                  <c:v>0.67556470632553101</c:v>
                </c:pt>
                <c:pt idx="1647">
                  <c:v>0.67597657442092896</c:v>
                </c:pt>
                <c:pt idx="1648">
                  <c:v>0.67639023065567005</c:v>
                </c:pt>
                <c:pt idx="1649">
                  <c:v>0.67680317163467396</c:v>
                </c:pt>
                <c:pt idx="1650">
                  <c:v>0.67717087268829301</c:v>
                </c:pt>
                <c:pt idx="1651">
                  <c:v>0.67752933502197299</c:v>
                </c:pt>
                <c:pt idx="1652">
                  <c:v>0.67789489030838002</c:v>
                </c:pt>
                <c:pt idx="1653">
                  <c:v>0.67826300859451305</c:v>
                </c:pt>
                <c:pt idx="1654">
                  <c:v>0.67866188287734996</c:v>
                </c:pt>
                <c:pt idx="1655">
                  <c:v>0.679090976715088</c:v>
                </c:pt>
                <c:pt idx="1656">
                  <c:v>0.67950689792633101</c:v>
                </c:pt>
                <c:pt idx="1657">
                  <c:v>0.67990046739578203</c:v>
                </c:pt>
                <c:pt idx="1658">
                  <c:v>0.68029826879501298</c:v>
                </c:pt>
                <c:pt idx="1659">
                  <c:v>0.68070590496063199</c:v>
                </c:pt>
                <c:pt idx="1660">
                  <c:v>0.68111574649810802</c:v>
                </c:pt>
                <c:pt idx="1661">
                  <c:v>0.68154311180114702</c:v>
                </c:pt>
                <c:pt idx="1662">
                  <c:v>0.68197160959243797</c:v>
                </c:pt>
                <c:pt idx="1663">
                  <c:v>0.68237882852554299</c:v>
                </c:pt>
                <c:pt idx="1664">
                  <c:v>0.68278509378433205</c:v>
                </c:pt>
                <c:pt idx="1665">
                  <c:v>0.68321174383163497</c:v>
                </c:pt>
                <c:pt idx="1666">
                  <c:v>0.68364483118057295</c:v>
                </c:pt>
                <c:pt idx="1667">
                  <c:v>0.68406337499618497</c:v>
                </c:pt>
                <c:pt idx="1668">
                  <c:v>0.68447518348693803</c:v>
                </c:pt>
                <c:pt idx="1669">
                  <c:v>0.68490666151046797</c:v>
                </c:pt>
                <c:pt idx="1670">
                  <c:v>0.68535661697387695</c:v>
                </c:pt>
                <c:pt idx="1671">
                  <c:v>0.68580085039138805</c:v>
                </c:pt>
                <c:pt idx="1672">
                  <c:v>0.68623465299606301</c:v>
                </c:pt>
                <c:pt idx="1673">
                  <c:v>0.68666905164718595</c:v>
                </c:pt>
                <c:pt idx="1674">
                  <c:v>0.68710297346115101</c:v>
                </c:pt>
                <c:pt idx="1675">
                  <c:v>0.68753665685653698</c:v>
                </c:pt>
                <c:pt idx="1676">
                  <c:v>0.68795835971832298</c:v>
                </c:pt>
                <c:pt idx="1677">
                  <c:v>0.68838131427764904</c:v>
                </c:pt>
                <c:pt idx="1678">
                  <c:v>0.68876659870147705</c:v>
                </c:pt>
                <c:pt idx="1679">
                  <c:v>0.68915176391601596</c:v>
                </c:pt>
                <c:pt idx="1680">
                  <c:v>0.68952471017837502</c:v>
                </c:pt>
                <c:pt idx="1681">
                  <c:v>0.68989574909210205</c:v>
                </c:pt>
                <c:pt idx="1682">
                  <c:v>0.69027417898178101</c:v>
                </c:pt>
                <c:pt idx="1683">
                  <c:v>0.69065636396408103</c:v>
                </c:pt>
                <c:pt idx="1684">
                  <c:v>0.69101095199585005</c:v>
                </c:pt>
                <c:pt idx="1685">
                  <c:v>0.69134467840194702</c:v>
                </c:pt>
                <c:pt idx="1686">
                  <c:v>0.69168418645858798</c:v>
                </c:pt>
                <c:pt idx="1687">
                  <c:v>0.69203180074691795</c:v>
                </c:pt>
                <c:pt idx="1688">
                  <c:v>0.69239550828933705</c:v>
                </c:pt>
                <c:pt idx="1689">
                  <c:v>0.69279474020004295</c:v>
                </c:pt>
                <c:pt idx="1690">
                  <c:v>0.69318652153015103</c:v>
                </c:pt>
                <c:pt idx="1691">
                  <c:v>0.693536937236786</c:v>
                </c:pt>
                <c:pt idx="1692">
                  <c:v>0.693889200687408</c:v>
                </c:pt>
                <c:pt idx="1693">
                  <c:v>0.69426953792571999</c:v>
                </c:pt>
                <c:pt idx="1694">
                  <c:v>0.69465094804763805</c:v>
                </c:pt>
                <c:pt idx="1695">
                  <c:v>0.69504630565643299</c:v>
                </c:pt>
                <c:pt idx="1696">
                  <c:v>0.69544345140457198</c:v>
                </c:pt>
                <c:pt idx="1697">
                  <c:v>0.69582372903823897</c:v>
                </c:pt>
                <c:pt idx="1698">
                  <c:v>0.69619971513748202</c:v>
                </c:pt>
                <c:pt idx="1699">
                  <c:v>0.69654721021652199</c:v>
                </c:pt>
                <c:pt idx="1700">
                  <c:v>0.69688093662261996</c:v>
                </c:pt>
                <c:pt idx="1701">
                  <c:v>0.69724255800247203</c:v>
                </c:pt>
                <c:pt idx="1702">
                  <c:v>0.69762873649597201</c:v>
                </c:pt>
                <c:pt idx="1703">
                  <c:v>0.69798839092254605</c:v>
                </c:pt>
                <c:pt idx="1704">
                  <c:v>0.69830381870269798</c:v>
                </c:pt>
                <c:pt idx="1705">
                  <c:v>0.69861656427383401</c:v>
                </c:pt>
                <c:pt idx="1706">
                  <c:v>0.698919057846069</c:v>
                </c:pt>
                <c:pt idx="1707">
                  <c:v>0.69921618700027499</c:v>
                </c:pt>
                <c:pt idx="1708">
                  <c:v>0.699465751647949</c:v>
                </c:pt>
                <c:pt idx="1709">
                  <c:v>0.69971591234207198</c:v>
                </c:pt>
                <c:pt idx="1710">
                  <c:v>0.69996541738510099</c:v>
                </c:pt>
                <c:pt idx="1711">
                  <c:v>0.70021563768386796</c:v>
                </c:pt>
                <c:pt idx="1712">
                  <c:v>0.70045083761215199</c:v>
                </c:pt>
                <c:pt idx="1713">
                  <c:v>0.70068651437759399</c:v>
                </c:pt>
                <c:pt idx="1714">
                  <c:v>0.70097231864929199</c:v>
                </c:pt>
                <c:pt idx="1715">
                  <c:v>0.70127415657043501</c:v>
                </c:pt>
                <c:pt idx="1716">
                  <c:v>0.701543688774109</c:v>
                </c:pt>
                <c:pt idx="1717">
                  <c:v>0.70179349184036299</c:v>
                </c:pt>
                <c:pt idx="1718">
                  <c:v>0.70204252004623402</c:v>
                </c:pt>
                <c:pt idx="1719">
                  <c:v>0.70229381322860696</c:v>
                </c:pt>
                <c:pt idx="1720">
                  <c:v>0.70252192020416304</c:v>
                </c:pt>
                <c:pt idx="1721">
                  <c:v>0.70271331071853604</c:v>
                </c:pt>
                <c:pt idx="1722">
                  <c:v>0.70290976762771595</c:v>
                </c:pt>
                <c:pt idx="1723">
                  <c:v>0.70310992002487205</c:v>
                </c:pt>
                <c:pt idx="1724">
                  <c:v>0.70330214500427202</c:v>
                </c:pt>
                <c:pt idx="1725">
                  <c:v>0.70345485210418701</c:v>
                </c:pt>
                <c:pt idx="1726">
                  <c:v>0.703610599040985</c:v>
                </c:pt>
                <c:pt idx="1727">
                  <c:v>0.70383590459823597</c:v>
                </c:pt>
                <c:pt idx="1728">
                  <c:v>0.704062640666962</c:v>
                </c:pt>
                <c:pt idx="1729">
                  <c:v>0.70425713062286399</c:v>
                </c:pt>
                <c:pt idx="1730">
                  <c:v>0.70444744825363204</c:v>
                </c:pt>
                <c:pt idx="1731">
                  <c:v>0.70462554693222001</c:v>
                </c:pt>
                <c:pt idx="1732">
                  <c:v>0.70480298995971702</c:v>
                </c:pt>
                <c:pt idx="1733">
                  <c:v>0.70493501424789395</c:v>
                </c:pt>
                <c:pt idx="1734">
                  <c:v>0.70504337549209595</c:v>
                </c:pt>
                <c:pt idx="1735">
                  <c:v>0.70516949892044101</c:v>
                </c:pt>
                <c:pt idx="1736">
                  <c:v>0.70530760288238503</c:v>
                </c:pt>
                <c:pt idx="1737">
                  <c:v>0.70546537637710605</c:v>
                </c:pt>
                <c:pt idx="1738">
                  <c:v>0.70564830303192105</c:v>
                </c:pt>
                <c:pt idx="1739">
                  <c:v>0.70580941438674905</c:v>
                </c:pt>
                <c:pt idx="1740">
                  <c:v>0.70593756437301602</c:v>
                </c:pt>
                <c:pt idx="1741">
                  <c:v>0.70606148242950395</c:v>
                </c:pt>
                <c:pt idx="1742">
                  <c:v>0.70615559816360496</c:v>
                </c:pt>
                <c:pt idx="1743">
                  <c:v>0.70625096559524503</c:v>
                </c:pt>
                <c:pt idx="1744">
                  <c:v>0.70634025335311901</c:v>
                </c:pt>
                <c:pt idx="1745">
                  <c:v>0.70642858743667603</c:v>
                </c:pt>
                <c:pt idx="1746">
                  <c:v>0.70652663707733199</c:v>
                </c:pt>
                <c:pt idx="1747">
                  <c:v>0.70662736892700195</c:v>
                </c:pt>
                <c:pt idx="1748">
                  <c:v>0.70670336484909102</c:v>
                </c:pt>
                <c:pt idx="1749">
                  <c:v>0.70677423477172896</c:v>
                </c:pt>
                <c:pt idx="1750">
                  <c:v>0.70683115720748901</c:v>
                </c:pt>
                <c:pt idx="1751">
                  <c:v>0.70688515901565596</c:v>
                </c:pt>
                <c:pt idx="1752">
                  <c:v>0.70696604251861594</c:v>
                </c:pt>
                <c:pt idx="1753">
                  <c:v>0.70705777406692505</c:v>
                </c:pt>
                <c:pt idx="1754">
                  <c:v>0.70712733268737804</c:v>
                </c:pt>
                <c:pt idx="1755">
                  <c:v>0.70718067884445202</c:v>
                </c:pt>
                <c:pt idx="1756">
                  <c:v>0.70722079277038596</c:v>
                </c:pt>
                <c:pt idx="1757">
                  <c:v>0.70724689960479703</c:v>
                </c:pt>
                <c:pt idx="1758">
                  <c:v>0.707272708415985</c:v>
                </c:pt>
                <c:pt idx="1759">
                  <c:v>0.70730155706405595</c:v>
                </c:pt>
                <c:pt idx="1760">
                  <c:v>0.70733451843261697</c:v>
                </c:pt>
                <c:pt idx="1761">
                  <c:v>0.70738619565963701</c:v>
                </c:pt>
                <c:pt idx="1762">
                  <c:v>0.70743334293365501</c:v>
                </c:pt>
                <c:pt idx="1763">
                  <c:v>0.70746815204620395</c:v>
                </c:pt>
                <c:pt idx="1764">
                  <c:v>0.70750826597213701</c:v>
                </c:pt>
                <c:pt idx="1765">
                  <c:v>0.70759236812591597</c:v>
                </c:pt>
                <c:pt idx="1766">
                  <c:v>0.70767670869827304</c:v>
                </c:pt>
                <c:pt idx="1767">
                  <c:v>0.70781415700912498</c:v>
                </c:pt>
                <c:pt idx="1768">
                  <c:v>0.70795851945877097</c:v>
                </c:pt>
                <c:pt idx="1769">
                  <c:v>0.70811063051223799</c:v>
                </c:pt>
                <c:pt idx="1770">
                  <c:v>0.70826125144958496</c:v>
                </c:pt>
                <c:pt idx="1771">
                  <c:v>0.70836359262466397</c:v>
                </c:pt>
                <c:pt idx="1772">
                  <c:v>0.70845091342926003</c:v>
                </c:pt>
                <c:pt idx="1773">
                  <c:v>0.70859724283218395</c:v>
                </c:pt>
                <c:pt idx="1774">
                  <c:v>0.70877653360366799</c:v>
                </c:pt>
                <c:pt idx="1775">
                  <c:v>0.70893782377242998</c:v>
                </c:pt>
                <c:pt idx="1776">
                  <c:v>0.70907008647918701</c:v>
                </c:pt>
                <c:pt idx="1777">
                  <c:v>0.70921850204467796</c:v>
                </c:pt>
                <c:pt idx="1778">
                  <c:v>0.70939832925796498</c:v>
                </c:pt>
                <c:pt idx="1779">
                  <c:v>0.70954447984695401</c:v>
                </c:pt>
                <c:pt idx="1780">
                  <c:v>0.70961016416549705</c:v>
                </c:pt>
                <c:pt idx="1781">
                  <c:v>0.70965617895126298</c:v>
                </c:pt>
                <c:pt idx="1782">
                  <c:v>0.70959854125976596</c:v>
                </c:pt>
                <c:pt idx="1783">
                  <c:v>0.70953249931335405</c:v>
                </c:pt>
                <c:pt idx="1784">
                  <c:v>0.70945429801940896</c:v>
                </c:pt>
                <c:pt idx="1785">
                  <c:v>0.70937061309814498</c:v>
                </c:pt>
                <c:pt idx="1786">
                  <c:v>0.70916980504989602</c:v>
                </c:pt>
                <c:pt idx="1787">
                  <c:v>0.70896232128143299</c:v>
                </c:pt>
                <c:pt idx="1788">
                  <c:v>0.70868045091628995</c:v>
                </c:pt>
                <c:pt idx="1789">
                  <c:v>0.70838552713394198</c:v>
                </c:pt>
                <c:pt idx="1790">
                  <c:v>0.70799922943115201</c:v>
                </c:pt>
                <c:pt idx="1791">
                  <c:v>0.70759582519531306</c:v>
                </c:pt>
                <c:pt idx="1792">
                  <c:v>0.70718878507614102</c:v>
                </c:pt>
                <c:pt idx="1793">
                  <c:v>0.70678246021270796</c:v>
                </c:pt>
                <c:pt idx="1794">
                  <c:v>0.70624375343322798</c:v>
                </c:pt>
                <c:pt idx="1795">
                  <c:v>0.70563232898712203</c:v>
                </c:pt>
                <c:pt idx="1796">
                  <c:v>0.70503759384155296</c:v>
                </c:pt>
                <c:pt idx="1797">
                  <c:v>0.70444327592849698</c:v>
                </c:pt>
                <c:pt idx="1798">
                  <c:v>0.703790783882141</c:v>
                </c:pt>
                <c:pt idx="1799">
                  <c:v>0.70307290554046598</c:v>
                </c:pt>
                <c:pt idx="1800">
                  <c:v>0.70233935117721602</c:v>
                </c:pt>
                <c:pt idx="1801">
                  <c:v>0.70158141851425204</c:v>
                </c:pt>
                <c:pt idx="1802">
                  <c:v>0.700780630111694</c:v>
                </c:pt>
                <c:pt idx="1803">
                  <c:v>0.699884474277496</c:v>
                </c:pt>
                <c:pt idx="1804">
                  <c:v>0.69897019863128695</c:v>
                </c:pt>
                <c:pt idx="1805">
                  <c:v>0.69796264171600297</c:v>
                </c:pt>
                <c:pt idx="1806">
                  <c:v>0.69694066047668501</c:v>
                </c:pt>
                <c:pt idx="1807">
                  <c:v>0.69587707519531306</c:v>
                </c:pt>
                <c:pt idx="1808">
                  <c:v>0.69480514526367199</c:v>
                </c:pt>
                <c:pt idx="1809">
                  <c:v>0.69368171691894498</c:v>
                </c:pt>
                <c:pt idx="1810">
                  <c:v>0.692552089691162</c:v>
                </c:pt>
                <c:pt idx="1811">
                  <c:v>0.69133841991424605</c:v>
                </c:pt>
                <c:pt idx="1812">
                  <c:v>0.69010806083679199</c:v>
                </c:pt>
                <c:pt idx="1813">
                  <c:v>0.688895523548126</c:v>
                </c:pt>
                <c:pt idx="1814">
                  <c:v>0.687688708305359</c:v>
                </c:pt>
                <c:pt idx="1815">
                  <c:v>0.68639504909515403</c:v>
                </c:pt>
                <c:pt idx="1816">
                  <c:v>0.685069561004639</c:v>
                </c:pt>
                <c:pt idx="1817">
                  <c:v>0.68380087614059404</c:v>
                </c:pt>
                <c:pt idx="1818">
                  <c:v>0.68256527185440097</c:v>
                </c:pt>
                <c:pt idx="1819">
                  <c:v>0.68127059936523404</c:v>
                </c:pt>
                <c:pt idx="1820">
                  <c:v>0.67992275953292802</c:v>
                </c:pt>
                <c:pt idx="1821">
                  <c:v>0.67854744195938099</c:v>
                </c:pt>
                <c:pt idx="1822">
                  <c:v>0.67714458703994795</c:v>
                </c:pt>
                <c:pt idx="1823">
                  <c:v>0.67571747303009</c:v>
                </c:pt>
                <c:pt idx="1824">
                  <c:v>0.67425709962844804</c:v>
                </c:pt>
                <c:pt idx="1825">
                  <c:v>0.67280095815658603</c:v>
                </c:pt>
                <c:pt idx="1826">
                  <c:v>0.67134088277816795</c:v>
                </c:pt>
                <c:pt idx="1827">
                  <c:v>0.66981816291809104</c:v>
                </c:pt>
                <c:pt idx="1828">
                  <c:v>0.66813576221466098</c:v>
                </c:pt>
                <c:pt idx="1829">
                  <c:v>0.66645878553390503</c:v>
                </c:pt>
                <c:pt idx="1830">
                  <c:v>0.66481876373291005</c:v>
                </c:pt>
                <c:pt idx="1831">
                  <c:v>0.66315960884094205</c:v>
                </c:pt>
                <c:pt idx="1832">
                  <c:v>0.661354780197144</c:v>
                </c:pt>
                <c:pt idx="1833">
                  <c:v>0.65953886508941695</c:v>
                </c:pt>
                <c:pt idx="1834">
                  <c:v>0.65768331289291404</c:v>
                </c:pt>
                <c:pt idx="1835">
                  <c:v>0.65581542253494296</c:v>
                </c:pt>
                <c:pt idx="1836">
                  <c:v>0.65380948781967196</c:v>
                </c:pt>
                <c:pt idx="1837">
                  <c:v>0.651775121688843</c:v>
                </c:pt>
                <c:pt idx="1838">
                  <c:v>0.64969366788864102</c:v>
                </c:pt>
                <c:pt idx="1839">
                  <c:v>0.64760410785675004</c:v>
                </c:pt>
                <c:pt idx="1840">
                  <c:v>0.645368993282318</c:v>
                </c:pt>
                <c:pt idx="1841">
                  <c:v>0.64308089017867998</c:v>
                </c:pt>
                <c:pt idx="1842">
                  <c:v>0.64080756902694702</c:v>
                </c:pt>
                <c:pt idx="1843">
                  <c:v>0.63854086399078402</c:v>
                </c:pt>
                <c:pt idx="1844">
                  <c:v>0.63617706298828103</c:v>
                </c:pt>
                <c:pt idx="1845">
                  <c:v>0.63373804092407204</c:v>
                </c:pt>
                <c:pt idx="1846">
                  <c:v>0.631317138671875</c:v>
                </c:pt>
                <c:pt idx="1847">
                  <c:v>0.62895298004150402</c:v>
                </c:pt>
                <c:pt idx="1848">
                  <c:v>0.626628398895264</c:v>
                </c:pt>
                <c:pt idx="1849">
                  <c:v>0.62438178062438998</c:v>
                </c:pt>
                <c:pt idx="1850">
                  <c:v>0.62223887443542503</c:v>
                </c:pt>
                <c:pt idx="1851">
                  <c:v>0.62030249834060702</c:v>
                </c:pt>
                <c:pt idx="1852">
                  <c:v>0.618488550186157</c:v>
                </c:pt>
                <c:pt idx="1853">
                  <c:v>0.61699831485748302</c:v>
                </c:pt>
                <c:pt idx="1854">
                  <c:v>0.61568295955658003</c:v>
                </c:pt>
                <c:pt idx="1855">
                  <c:v>0.61488121747970603</c:v>
                </c:pt>
                <c:pt idx="1856">
                  <c:v>0.61424154043197599</c:v>
                </c:pt>
                <c:pt idx="1857">
                  <c:v>0.61426663398742698</c:v>
                </c:pt>
                <c:pt idx="1858">
                  <c:v>0.61439776420593295</c:v>
                </c:pt>
                <c:pt idx="1859">
                  <c:v>0.61510288715362504</c:v>
                </c:pt>
                <c:pt idx="1860">
                  <c:v>0.61588376760482799</c:v>
                </c:pt>
                <c:pt idx="1861">
                  <c:v>0.61720895767211903</c:v>
                </c:pt>
                <c:pt idx="1862">
                  <c:v>0.61858165264129605</c:v>
                </c:pt>
                <c:pt idx="1863">
                  <c:v>0.62021559476852395</c:v>
                </c:pt>
                <c:pt idx="1864">
                  <c:v>0.62186199426651001</c:v>
                </c:pt>
                <c:pt idx="1865">
                  <c:v>0.62370771169662498</c:v>
                </c:pt>
                <c:pt idx="1866">
                  <c:v>0.62554955482482899</c:v>
                </c:pt>
                <c:pt idx="1867">
                  <c:v>0.62722307443618797</c:v>
                </c:pt>
                <c:pt idx="1868">
                  <c:v>0.62885326147079501</c:v>
                </c:pt>
                <c:pt idx="1869">
                  <c:v>0.63037419319152799</c:v>
                </c:pt>
                <c:pt idx="1870">
                  <c:v>0.63185274600982699</c:v>
                </c:pt>
                <c:pt idx="1871">
                  <c:v>0.63299185037612904</c:v>
                </c:pt>
                <c:pt idx="1872">
                  <c:v>0.63401138782501198</c:v>
                </c:pt>
                <c:pt idx="1873">
                  <c:v>0.63469022512435902</c:v>
                </c:pt>
                <c:pt idx="1874">
                  <c:v>0.63521611690521196</c:v>
                </c:pt>
                <c:pt idx="1875">
                  <c:v>0.63548678159713701</c:v>
                </c:pt>
                <c:pt idx="1876">
                  <c:v>0.63559633493423495</c:v>
                </c:pt>
                <c:pt idx="1877">
                  <c:v>0.63541901111602805</c:v>
                </c:pt>
                <c:pt idx="1878">
                  <c:v>0.63501447439193703</c:v>
                </c:pt>
                <c:pt idx="1879">
                  <c:v>0.63438040018081698</c:v>
                </c:pt>
                <c:pt idx="1880">
                  <c:v>0.63351768255233798</c:v>
                </c:pt>
                <c:pt idx="1881">
                  <c:v>0.632426977157593</c:v>
                </c:pt>
                <c:pt idx="1882">
                  <c:v>0.63107061386108398</c:v>
                </c:pt>
                <c:pt idx="1883">
                  <c:v>0.62959384918212902</c:v>
                </c:pt>
                <c:pt idx="1884">
                  <c:v>0.62799882888793901</c:v>
                </c:pt>
                <c:pt idx="1885">
                  <c:v>0.62629324197769198</c:v>
                </c:pt>
                <c:pt idx="1886">
                  <c:v>0.624456167221069</c:v>
                </c:pt>
                <c:pt idx="1887">
                  <c:v>0.62265110015869096</c:v>
                </c:pt>
                <c:pt idx="1888">
                  <c:v>0.62107640504837003</c:v>
                </c:pt>
                <c:pt idx="1889">
                  <c:v>0.61953783035278298</c:v>
                </c:pt>
                <c:pt idx="1890">
                  <c:v>0.61823642253875699</c:v>
                </c:pt>
                <c:pt idx="1891">
                  <c:v>0.617015361785889</c:v>
                </c:pt>
                <c:pt idx="1892">
                  <c:v>0.61633598804473899</c:v>
                </c:pt>
                <c:pt idx="1893">
                  <c:v>0.61572194099426303</c:v>
                </c:pt>
                <c:pt idx="1894">
                  <c:v>0.615683794021606</c:v>
                </c:pt>
                <c:pt idx="1895">
                  <c:v>0.61569422483444203</c:v>
                </c:pt>
                <c:pt idx="1896">
                  <c:v>0.61619317531585704</c:v>
                </c:pt>
                <c:pt idx="1897">
                  <c:v>0.61672675609588601</c:v>
                </c:pt>
                <c:pt idx="1898">
                  <c:v>0.61775022745132402</c:v>
                </c:pt>
                <c:pt idx="1899">
                  <c:v>0.61880367994308505</c:v>
                </c:pt>
                <c:pt idx="1900">
                  <c:v>0.62008678913116499</c:v>
                </c:pt>
                <c:pt idx="1901">
                  <c:v>0.62138080596923795</c:v>
                </c:pt>
                <c:pt idx="1902">
                  <c:v>0.62294280529022195</c:v>
                </c:pt>
                <c:pt idx="1903">
                  <c:v>0.62454009056091297</c:v>
                </c:pt>
                <c:pt idx="1904">
                  <c:v>0.62617224454879805</c:v>
                </c:pt>
                <c:pt idx="1905">
                  <c:v>0.62780421972274802</c:v>
                </c:pt>
                <c:pt idx="1906">
                  <c:v>0.62955194711685203</c:v>
                </c:pt>
                <c:pt idx="1907">
                  <c:v>0.63134378194809004</c:v>
                </c:pt>
                <c:pt idx="1908">
                  <c:v>0.63306796550750699</c:v>
                </c:pt>
                <c:pt idx="1909">
                  <c:v>0.63478147983551003</c:v>
                </c:pt>
                <c:pt idx="1910">
                  <c:v>0.63652884960174605</c:v>
                </c:pt>
                <c:pt idx="1911">
                  <c:v>0.63829714059829701</c:v>
                </c:pt>
                <c:pt idx="1912">
                  <c:v>0.63996368646621704</c:v>
                </c:pt>
                <c:pt idx="1913">
                  <c:v>0.64157295227050803</c:v>
                </c:pt>
                <c:pt idx="1914">
                  <c:v>0.64315992593765303</c:v>
                </c:pt>
                <c:pt idx="1915">
                  <c:v>0.64474231004714999</c:v>
                </c:pt>
                <c:pt idx="1916">
                  <c:v>0.64618718624115001</c:v>
                </c:pt>
                <c:pt idx="1917">
                  <c:v>0.64753204584121704</c:v>
                </c:pt>
                <c:pt idx="1918">
                  <c:v>0.64883947372436501</c:v>
                </c:pt>
                <c:pt idx="1919">
                  <c:v>0.65011167526245095</c:v>
                </c:pt>
                <c:pt idx="1920">
                  <c:v>0.65124666690826405</c:v>
                </c:pt>
                <c:pt idx="1921">
                  <c:v>0.65222585201263406</c:v>
                </c:pt>
                <c:pt idx="1922">
                  <c:v>0.65317195653915405</c:v>
                </c:pt>
                <c:pt idx="1923">
                  <c:v>0.654077708721161</c:v>
                </c:pt>
                <c:pt idx="1924">
                  <c:v>0.65483552217483498</c:v>
                </c:pt>
                <c:pt idx="1925">
                  <c:v>0.65535300970077504</c:v>
                </c:pt>
                <c:pt idx="1926">
                  <c:v>0.65582019090652499</c:v>
                </c:pt>
                <c:pt idx="1927">
                  <c:v>0.65618419647216797</c:v>
                </c:pt>
                <c:pt idx="1928">
                  <c:v>0.65644603967666604</c:v>
                </c:pt>
                <c:pt idx="1929">
                  <c:v>0.656483054161072</c:v>
                </c:pt>
                <c:pt idx="1930">
                  <c:v>0.65645039081573497</c:v>
                </c:pt>
                <c:pt idx="1931">
                  <c:v>0.65624040365219105</c:v>
                </c:pt>
                <c:pt idx="1932">
                  <c:v>0.65597504377365101</c:v>
                </c:pt>
                <c:pt idx="1933">
                  <c:v>0.65556859970092796</c:v>
                </c:pt>
                <c:pt idx="1934">
                  <c:v>0.65510201454162598</c:v>
                </c:pt>
                <c:pt idx="1935">
                  <c:v>0.654407918453217</c:v>
                </c:pt>
                <c:pt idx="1936">
                  <c:v>0.65367484092712402</c:v>
                </c:pt>
                <c:pt idx="1937">
                  <c:v>0.65281337499618497</c:v>
                </c:pt>
                <c:pt idx="1938">
                  <c:v>0.65192037820815996</c:v>
                </c:pt>
                <c:pt idx="1939">
                  <c:v>0.65089583396911599</c:v>
                </c:pt>
                <c:pt idx="1940">
                  <c:v>0.64986222982406605</c:v>
                </c:pt>
                <c:pt idx="1941">
                  <c:v>0.648895263671875</c:v>
                </c:pt>
                <c:pt idx="1942">
                  <c:v>0.64789575338363603</c:v>
                </c:pt>
                <c:pt idx="1943">
                  <c:v>0.64664077758789096</c:v>
                </c:pt>
                <c:pt idx="1944">
                  <c:v>0.64537167549133301</c:v>
                </c:pt>
                <c:pt idx="1945">
                  <c:v>0.64429295063018799</c:v>
                </c:pt>
                <c:pt idx="1946">
                  <c:v>0.64319813251495395</c:v>
                </c:pt>
                <c:pt idx="1947">
                  <c:v>0.64220732450485196</c:v>
                </c:pt>
                <c:pt idx="1948">
                  <c:v>0.64120429754257202</c:v>
                </c:pt>
                <c:pt idx="1949">
                  <c:v>0.64045095443725597</c:v>
                </c:pt>
                <c:pt idx="1950">
                  <c:v>0.63969451189041104</c:v>
                </c:pt>
                <c:pt idx="1951">
                  <c:v>0.63910996913909901</c:v>
                </c:pt>
                <c:pt idx="1952">
                  <c:v>0.63852906227111805</c:v>
                </c:pt>
                <c:pt idx="1953">
                  <c:v>0.63812708854675304</c:v>
                </c:pt>
                <c:pt idx="1954">
                  <c:v>0.63773608207702603</c:v>
                </c:pt>
                <c:pt idx="1955">
                  <c:v>0.63750863075256303</c:v>
                </c:pt>
                <c:pt idx="1956">
                  <c:v>0.63730084896087602</c:v>
                </c:pt>
                <c:pt idx="1957">
                  <c:v>0.63728517293930098</c:v>
                </c:pt>
                <c:pt idx="1958">
                  <c:v>0.63730216026306197</c:v>
                </c:pt>
                <c:pt idx="1959">
                  <c:v>0.63740575313568104</c:v>
                </c:pt>
                <c:pt idx="1960">
                  <c:v>0.63752830028533902</c:v>
                </c:pt>
                <c:pt idx="1961">
                  <c:v>0.63775312900543202</c:v>
                </c:pt>
                <c:pt idx="1962">
                  <c:v>0.63800543546676602</c:v>
                </c:pt>
                <c:pt idx="1963">
                  <c:v>0.63818544149398804</c:v>
                </c:pt>
                <c:pt idx="1964">
                  <c:v>0.638347327709198</c:v>
                </c:pt>
                <c:pt idx="1965">
                  <c:v>0.63852614164352395</c:v>
                </c:pt>
                <c:pt idx="1966">
                  <c:v>0.63871031999588002</c:v>
                </c:pt>
                <c:pt idx="1967">
                  <c:v>0.63885009288787797</c:v>
                </c:pt>
                <c:pt idx="1968">
                  <c:v>0.63897663354873702</c:v>
                </c:pt>
                <c:pt idx="1969">
                  <c:v>0.63919091224670399</c:v>
                </c:pt>
                <c:pt idx="1970">
                  <c:v>0.63944095373153698</c:v>
                </c:pt>
                <c:pt idx="1971">
                  <c:v>0.63957267999649003</c:v>
                </c:pt>
                <c:pt idx="1972">
                  <c:v>0.639651298522949</c:v>
                </c:pt>
                <c:pt idx="1973">
                  <c:v>0.63971906900405895</c:v>
                </c:pt>
                <c:pt idx="1974">
                  <c:v>0.63978272676467896</c:v>
                </c:pt>
                <c:pt idx="1975">
                  <c:v>0.63982194662094105</c:v>
                </c:pt>
                <c:pt idx="1976">
                  <c:v>0.63984555006027199</c:v>
                </c:pt>
                <c:pt idx="1977">
                  <c:v>0.63982778787612904</c:v>
                </c:pt>
                <c:pt idx="1978">
                  <c:v>0.63978570699691795</c:v>
                </c:pt>
                <c:pt idx="1979">
                  <c:v>0.63973319530487105</c:v>
                </c:pt>
                <c:pt idx="1980">
                  <c:v>0.63966560363769498</c:v>
                </c:pt>
                <c:pt idx="1981">
                  <c:v>0.63954120874404896</c:v>
                </c:pt>
                <c:pt idx="1982">
                  <c:v>0.63938981294632002</c:v>
                </c:pt>
                <c:pt idx="1983">
                  <c:v>0.63931447267532304</c:v>
                </c:pt>
                <c:pt idx="1984">
                  <c:v>0.63929450511932395</c:v>
                </c:pt>
                <c:pt idx="1985">
                  <c:v>0.63919460773467995</c:v>
                </c:pt>
                <c:pt idx="1986">
                  <c:v>0.63903611898422197</c:v>
                </c:pt>
                <c:pt idx="1987">
                  <c:v>0.63878238201141402</c:v>
                </c:pt>
                <c:pt idx="1988">
                  <c:v>0.63843733072280895</c:v>
                </c:pt>
                <c:pt idx="1989">
                  <c:v>0.63804066181182895</c:v>
                </c:pt>
                <c:pt idx="1990">
                  <c:v>0.63760399818420399</c:v>
                </c:pt>
                <c:pt idx="1991">
                  <c:v>0.63709658384323098</c:v>
                </c:pt>
                <c:pt idx="1992">
                  <c:v>0.63652765750884999</c:v>
                </c:pt>
                <c:pt idx="1993">
                  <c:v>0.635919749736786</c:v>
                </c:pt>
                <c:pt idx="1994">
                  <c:v>0.635276019573212</c:v>
                </c:pt>
                <c:pt idx="1995">
                  <c:v>0.63449203968048096</c:v>
                </c:pt>
                <c:pt idx="1996">
                  <c:v>0.63356316089630105</c:v>
                </c:pt>
                <c:pt idx="1997">
                  <c:v>0.63255465030670199</c:v>
                </c:pt>
                <c:pt idx="1998">
                  <c:v>0.63146215677261397</c:v>
                </c:pt>
                <c:pt idx="1999">
                  <c:v>0.63020300865173295</c:v>
                </c:pt>
                <c:pt idx="2000">
                  <c:v>0.62874633073806796</c:v>
                </c:pt>
                <c:pt idx="2001">
                  <c:v>0.62734979391098</c:v>
                </c:pt>
                <c:pt idx="2002">
                  <c:v>0.62599635124206499</c:v>
                </c:pt>
                <c:pt idx="2003">
                  <c:v>0.624650418758392</c:v>
                </c:pt>
                <c:pt idx="2004">
                  <c:v>0.62332379817962602</c:v>
                </c:pt>
                <c:pt idx="2005">
                  <c:v>0.621984302997589</c:v>
                </c:pt>
                <c:pt idx="2006">
                  <c:v>0.620619297027588</c:v>
                </c:pt>
                <c:pt idx="2007">
                  <c:v>0.61921566724777199</c:v>
                </c:pt>
                <c:pt idx="2008">
                  <c:v>0.61775869131088301</c:v>
                </c:pt>
                <c:pt idx="2009">
                  <c:v>0.616427302360535</c:v>
                </c:pt>
                <c:pt idx="2010">
                  <c:v>0.61522406339645397</c:v>
                </c:pt>
                <c:pt idx="2011">
                  <c:v>0.61408114433288596</c:v>
                </c:pt>
                <c:pt idx="2012">
                  <c:v>0.61301845312118497</c:v>
                </c:pt>
                <c:pt idx="2013">
                  <c:v>0.61210000514984098</c:v>
                </c:pt>
                <c:pt idx="2014">
                  <c:v>0.61135512590408303</c:v>
                </c:pt>
                <c:pt idx="2015">
                  <c:v>0.61084461212158203</c:v>
                </c:pt>
                <c:pt idx="2016">
                  <c:v>0.61053210496902499</c:v>
                </c:pt>
                <c:pt idx="2017">
                  <c:v>0.61045867204666104</c:v>
                </c:pt>
                <c:pt idx="2018">
                  <c:v>0.61069101095199596</c:v>
                </c:pt>
                <c:pt idx="2019">
                  <c:v>0.61098426580429099</c:v>
                </c:pt>
                <c:pt idx="2020">
                  <c:v>0.61144304275512695</c:v>
                </c:pt>
                <c:pt idx="2021">
                  <c:v>0.61214172840118397</c:v>
                </c:pt>
                <c:pt idx="2022">
                  <c:v>0.61321073770523105</c:v>
                </c:pt>
                <c:pt idx="2023">
                  <c:v>0.61435920000076305</c:v>
                </c:pt>
                <c:pt idx="2024">
                  <c:v>0.61567914485931396</c:v>
                </c:pt>
                <c:pt idx="2025">
                  <c:v>0.61703121662139904</c:v>
                </c:pt>
                <c:pt idx="2026">
                  <c:v>0.61856091022491499</c:v>
                </c:pt>
                <c:pt idx="2027">
                  <c:v>0.61994898319244396</c:v>
                </c:pt>
                <c:pt idx="2028">
                  <c:v>0.62118172645568803</c:v>
                </c:pt>
                <c:pt idx="2029">
                  <c:v>0.62237823009491</c:v>
                </c:pt>
                <c:pt idx="2030">
                  <c:v>0.62347060441970803</c:v>
                </c:pt>
                <c:pt idx="2031">
                  <c:v>0.62446522712707497</c:v>
                </c:pt>
                <c:pt idx="2032">
                  <c:v>0.62543326616287198</c:v>
                </c:pt>
                <c:pt idx="2033">
                  <c:v>0.62641310691833496</c:v>
                </c:pt>
                <c:pt idx="2034">
                  <c:v>0.62728756666183505</c:v>
                </c:pt>
                <c:pt idx="2035">
                  <c:v>0.62808930873870905</c:v>
                </c:pt>
                <c:pt idx="2036">
                  <c:v>0.628748118877411</c:v>
                </c:pt>
                <c:pt idx="2037">
                  <c:v>0.62936049699783303</c:v>
                </c:pt>
                <c:pt idx="2038">
                  <c:v>0.62996655702590898</c:v>
                </c:pt>
                <c:pt idx="2039">
                  <c:v>0.63058793544769298</c:v>
                </c:pt>
                <c:pt idx="2040">
                  <c:v>0.63119626045227095</c:v>
                </c:pt>
                <c:pt idx="2041">
                  <c:v>0.63171684741973899</c:v>
                </c:pt>
                <c:pt idx="2042">
                  <c:v>0.63216388225555398</c:v>
                </c:pt>
                <c:pt idx="2043">
                  <c:v>0.63264566659927401</c:v>
                </c:pt>
                <c:pt idx="2044">
                  <c:v>0.63315421342849698</c:v>
                </c:pt>
                <c:pt idx="2045">
                  <c:v>0.63363277912139904</c:v>
                </c:pt>
                <c:pt idx="2046">
                  <c:v>0.63399547338485696</c:v>
                </c:pt>
                <c:pt idx="2047">
                  <c:v>0.63441115617752097</c:v>
                </c:pt>
                <c:pt idx="2048">
                  <c:v>0.63493347167968806</c:v>
                </c:pt>
                <c:pt idx="2049">
                  <c:v>0.63544911146163896</c:v>
                </c:pt>
                <c:pt idx="2050">
                  <c:v>0.63588225841522195</c:v>
                </c:pt>
                <c:pt idx="2051">
                  <c:v>0.63624316453933705</c:v>
                </c:pt>
                <c:pt idx="2052">
                  <c:v>0.63664036989212003</c:v>
                </c:pt>
                <c:pt idx="2053">
                  <c:v>0.63700014352798495</c:v>
                </c:pt>
                <c:pt idx="2054">
                  <c:v>0.63730037212371804</c:v>
                </c:pt>
                <c:pt idx="2055">
                  <c:v>0.63767224550247203</c:v>
                </c:pt>
                <c:pt idx="2056">
                  <c:v>0.63811194896697998</c:v>
                </c:pt>
                <c:pt idx="2057">
                  <c:v>0.63841265439987205</c:v>
                </c:pt>
                <c:pt idx="2058">
                  <c:v>0.63871502876281705</c:v>
                </c:pt>
                <c:pt idx="2059">
                  <c:v>0.63904261589050304</c:v>
                </c:pt>
                <c:pt idx="2060">
                  <c:v>0.63934266567230202</c:v>
                </c:pt>
                <c:pt idx="2061">
                  <c:v>0.63968878984451305</c:v>
                </c:pt>
                <c:pt idx="2062">
                  <c:v>0.64005577564239502</c:v>
                </c:pt>
                <c:pt idx="2063">
                  <c:v>0.64013701677322399</c:v>
                </c:pt>
                <c:pt idx="2064">
                  <c:v>0.64000850915908802</c:v>
                </c:pt>
                <c:pt idx="2065">
                  <c:v>0.64009577035903897</c:v>
                </c:pt>
                <c:pt idx="2066">
                  <c:v>0.64018094539642301</c:v>
                </c:pt>
                <c:pt idx="2067">
                  <c:v>0.63994443416595503</c:v>
                </c:pt>
                <c:pt idx="2068">
                  <c:v>0.63977062702178999</c:v>
                </c:pt>
                <c:pt idx="2069">
                  <c:v>0.63971936702728305</c:v>
                </c:pt>
                <c:pt idx="2070">
                  <c:v>0.63956898450851396</c:v>
                </c:pt>
                <c:pt idx="2071">
                  <c:v>0.63936847448348999</c:v>
                </c:pt>
                <c:pt idx="2072">
                  <c:v>0.639201700687408</c:v>
                </c:pt>
                <c:pt idx="2073">
                  <c:v>0.63894504308700595</c:v>
                </c:pt>
                <c:pt idx="2074">
                  <c:v>0.63865971565246604</c:v>
                </c:pt>
                <c:pt idx="2075">
                  <c:v>0.63838016986846902</c:v>
                </c:pt>
                <c:pt idx="2076">
                  <c:v>0.638139188289642</c:v>
                </c:pt>
                <c:pt idx="2077">
                  <c:v>0.63776844739913896</c:v>
                </c:pt>
                <c:pt idx="2078">
                  <c:v>0.63725906610488903</c:v>
                </c:pt>
                <c:pt idx="2079">
                  <c:v>0.63684475421905495</c:v>
                </c:pt>
                <c:pt idx="2080">
                  <c:v>0.63646328449249301</c:v>
                </c:pt>
                <c:pt idx="2081">
                  <c:v>0.63593882322311401</c:v>
                </c:pt>
                <c:pt idx="2082">
                  <c:v>0.63532179594039895</c:v>
                </c:pt>
                <c:pt idx="2083">
                  <c:v>0.63475114107132002</c:v>
                </c:pt>
                <c:pt idx="2084">
                  <c:v>0.63429337739944502</c:v>
                </c:pt>
                <c:pt idx="2085">
                  <c:v>0.63393557071685802</c:v>
                </c:pt>
                <c:pt idx="2086">
                  <c:v>0.63350993394851696</c:v>
                </c:pt>
                <c:pt idx="2087">
                  <c:v>0.63286757469177202</c:v>
                </c:pt>
                <c:pt idx="2088">
                  <c:v>0.63216227293014504</c:v>
                </c:pt>
                <c:pt idx="2089">
                  <c:v>0.63164913654327404</c:v>
                </c:pt>
                <c:pt idx="2090">
                  <c:v>0.63123315572738603</c:v>
                </c:pt>
                <c:pt idx="2091">
                  <c:v>0.63071721792221103</c:v>
                </c:pt>
                <c:pt idx="2092">
                  <c:v>0.63025653362274203</c:v>
                </c:pt>
                <c:pt idx="2093">
                  <c:v>0.62982606887817405</c:v>
                </c:pt>
                <c:pt idx="2094">
                  <c:v>0.62923985719680797</c:v>
                </c:pt>
                <c:pt idx="2095">
                  <c:v>0.62876904010772705</c:v>
                </c:pt>
                <c:pt idx="2096">
                  <c:v>0.62839412689208995</c:v>
                </c:pt>
                <c:pt idx="2097">
                  <c:v>0.62799602746963501</c:v>
                </c:pt>
                <c:pt idx="2098">
                  <c:v>0.62754076719284102</c:v>
                </c:pt>
                <c:pt idx="2099">
                  <c:v>0.627011477947235</c:v>
                </c:pt>
                <c:pt idx="2100">
                  <c:v>0.62630897760391202</c:v>
                </c:pt>
                <c:pt idx="2101">
                  <c:v>0.62546259164810203</c:v>
                </c:pt>
                <c:pt idx="2102">
                  <c:v>0.62482827901840199</c:v>
                </c:pt>
                <c:pt idx="2103">
                  <c:v>0.624142706394196</c:v>
                </c:pt>
                <c:pt idx="2104">
                  <c:v>0.62338203191757202</c:v>
                </c:pt>
                <c:pt idx="2105">
                  <c:v>0.62284648418426503</c:v>
                </c:pt>
                <c:pt idx="2106">
                  <c:v>0.62245118618011497</c:v>
                </c:pt>
                <c:pt idx="2107">
                  <c:v>0.62211936712265004</c:v>
                </c:pt>
                <c:pt idx="2108">
                  <c:v>0.62158119678497303</c:v>
                </c:pt>
                <c:pt idx="2109">
                  <c:v>0.62114548683166504</c:v>
                </c:pt>
                <c:pt idx="2110">
                  <c:v>0.62076163291931197</c:v>
                </c:pt>
                <c:pt idx="2111">
                  <c:v>0.62016940116882302</c:v>
                </c:pt>
                <c:pt idx="2112">
                  <c:v>0.61976796388626099</c:v>
                </c:pt>
                <c:pt idx="2113">
                  <c:v>0.61937797069549605</c:v>
                </c:pt>
                <c:pt idx="2114">
                  <c:v>0.61895626783371005</c:v>
                </c:pt>
                <c:pt idx="2115">
                  <c:v>0.61853820085525502</c:v>
                </c:pt>
                <c:pt idx="2116">
                  <c:v>0.61760234832763705</c:v>
                </c:pt>
                <c:pt idx="2117">
                  <c:v>0.61622834205627397</c:v>
                </c:pt>
                <c:pt idx="2118">
                  <c:v>0.61562490463256803</c:v>
                </c:pt>
                <c:pt idx="2119">
                  <c:v>0.61594027280807495</c:v>
                </c:pt>
                <c:pt idx="2120">
                  <c:v>0.61574828624725297</c:v>
                </c:pt>
                <c:pt idx="2121">
                  <c:v>0.61487036943435702</c:v>
                </c:pt>
                <c:pt idx="2122">
                  <c:v>0.61451983451843295</c:v>
                </c:pt>
                <c:pt idx="2123">
                  <c:v>0.61443692445755005</c:v>
                </c:pt>
                <c:pt idx="2124">
                  <c:v>0.61393010616302501</c:v>
                </c:pt>
                <c:pt idx="2125">
                  <c:v>0.61368960142135598</c:v>
                </c:pt>
                <c:pt idx="2126">
                  <c:v>0.61393153667449996</c:v>
                </c:pt>
                <c:pt idx="2127">
                  <c:v>0.61396002769470204</c:v>
                </c:pt>
                <c:pt idx="2128">
                  <c:v>0.61349970102310203</c:v>
                </c:pt>
                <c:pt idx="2129">
                  <c:v>0.612917840480804</c:v>
                </c:pt>
                <c:pt idx="2130">
                  <c:v>0.61190170049667403</c:v>
                </c:pt>
                <c:pt idx="2131">
                  <c:v>0.61125856637954701</c:v>
                </c:pt>
                <c:pt idx="2132">
                  <c:v>0.61119335889816295</c:v>
                </c:pt>
                <c:pt idx="2133">
                  <c:v>0.61033308506011996</c:v>
                </c:pt>
                <c:pt idx="2134">
                  <c:v>0.60934889316558805</c:v>
                </c:pt>
                <c:pt idx="2135">
                  <c:v>0.60974526405334495</c:v>
                </c:pt>
                <c:pt idx="2136">
                  <c:v>0.610176801681519</c:v>
                </c:pt>
                <c:pt idx="2137">
                  <c:v>0.60978233814239502</c:v>
                </c:pt>
                <c:pt idx="2138">
                  <c:v>0.60937875509262096</c:v>
                </c:pt>
                <c:pt idx="2139">
                  <c:v>0.60865509510040305</c:v>
                </c:pt>
                <c:pt idx="2140">
                  <c:v>0.60760426521301303</c:v>
                </c:pt>
                <c:pt idx="2141">
                  <c:v>0.60679417848587003</c:v>
                </c:pt>
                <c:pt idx="2142">
                  <c:v>0.60724800825118996</c:v>
                </c:pt>
                <c:pt idx="2143">
                  <c:v>0.60791438817977905</c:v>
                </c:pt>
                <c:pt idx="2144">
                  <c:v>0.60718739032745395</c:v>
                </c:pt>
                <c:pt idx="2145">
                  <c:v>0.60865789651870705</c:v>
                </c:pt>
                <c:pt idx="2146">
                  <c:v>0.610337793827057</c:v>
                </c:pt>
                <c:pt idx="2147">
                  <c:v>0.60895293951034501</c:v>
                </c:pt>
                <c:pt idx="2148">
                  <c:v>0.60713809728622403</c:v>
                </c:pt>
                <c:pt idx="2149">
                  <c:v>0.60558390617370605</c:v>
                </c:pt>
                <c:pt idx="2150">
                  <c:v>0.60586422681808505</c:v>
                </c:pt>
              </c:numCache>
            </c:numRef>
          </c:yVal>
          <c:smooth val="0"/>
          <c:extLst>
            <c:ext xmlns:c16="http://schemas.microsoft.com/office/drawing/2014/chart" uri="{C3380CC4-5D6E-409C-BE32-E72D297353CC}">
              <c16:uniqueId val="{00000000-550A-452D-8616-DCD83668791F}"/>
            </c:ext>
          </c:extLst>
        </c:ser>
        <c:ser>
          <c:idx val="1"/>
          <c:order val="1"/>
          <c:tx>
            <c:strRef>
              <c:f>'Ill+Kln+Tur'!$D$1</c:f>
              <c:strCache>
                <c:ptCount val="1"/>
                <c:pt idx="0">
                  <c:v>I-K-T 20:60:20</c:v>
                </c:pt>
              </c:strCache>
            </c:strRef>
          </c:tx>
          <c:spPr>
            <a:ln w="19050" cap="rnd">
              <a:solidFill>
                <a:schemeClr val="accent2"/>
              </a:solidFill>
              <a:round/>
            </a:ln>
            <a:effectLst/>
          </c:spPr>
          <c:marker>
            <c:symbol val="none"/>
          </c:marker>
          <c:xVal>
            <c:numRef>
              <c:f>'Ill+Kln+Tur'!$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Tur'!$D$2:$D$2152</c:f>
              <c:numCache>
                <c:formatCode>0.00000</c:formatCode>
                <c:ptCount val="2151"/>
                <c:pt idx="0">
                  <c:v>0.29911010563373597</c:v>
                </c:pt>
                <c:pt idx="1">
                  <c:v>0.31155160665512099</c:v>
                </c:pt>
                <c:pt idx="2">
                  <c:v>0.316847077012062</c:v>
                </c:pt>
                <c:pt idx="3">
                  <c:v>0.33883038759231598</c:v>
                </c:pt>
                <c:pt idx="4">
                  <c:v>0.35502896308898901</c:v>
                </c:pt>
                <c:pt idx="5">
                  <c:v>0.36906469464302105</c:v>
                </c:pt>
                <c:pt idx="6">
                  <c:v>0.38468945622444195</c:v>
                </c:pt>
                <c:pt idx="7">
                  <c:v>0.40286043882370004</c:v>
                </c:pt>
                <c:pt idx="8">
                  <c:v>0.41620919704437298</c:v>
                </c:pt>
                <c:pt idx="9">
                  <c:v>0.42055035233497595</c:v>
                </c:pt>
                <c:pt idx="10">
                  <c:v>0.42928204536437997</c:v>
                </c:pt>
                <c:pt idx="11">
                  <c:v>0.43916807174682604</c:v>
                </c:pt>
                <c:pt idx="12">
                  <c:v>0.44965068101882899</c:v>
                </c:pt>
                <c:pt idx="13">
                  <c:v>0.45690084099769601</c:v>
                </c:pt>
                <c:pt idx="14">
                  <c:v>0.46414682865142798</c:v>
                </c:pt>
                <c:pt idx="15">
                  <c:v>0.47335327267646798</c:v>
                </c:pt>
                <c:pt idx="16">
                  <c:v>0.49064148068428004</c:v>
                </c:pt>
                <c:pt idx="17">
                  <c:v>0.49046570658683797</c:v>
                </c:pt>
                <c:pt idx="18">
                  <c:v>0.48828086853027297</c:v>
                </c:pt>
                <c:pt idx="19">
                  <c:v>0.49211362600326503</c:v>
                </c:pt>
                <c:pt idx="20">
                  <c:v>0.50666636824607802</c:v>
                </c:pt>
                <c:pt idx="21">
                  <c:v>0.51461512446403501</c:v>
                </c:pt>
                <c:pt idx="22">
                  <c:v>0.51450458765029905</c:v>
                </c:pt>
                <c:pt idx="23">
                  <c:v>0.51902333498001096</c:v>
                </c:pt>
                <c:pt idx="24">
                  <c:v>0.52108413577079804</c:v>
                </c:pt>
                <c:pt idx="25">
                  <c:v>0.52083886265754697</c:v>
                </c:pt>
                <c:pt idx="26">
                  <c:v>0.51676309704780599</c:v>
                </c:pt>
                <c:pt idx="27">
                  <c:v>0.51970694065094003</c:v>
                </c:pt>
                <c:pt idx="28">
                  <c:v>0.52436000704765295</c:v>
                </c:pt>
                <c:pt idx="29">
                  <c:v>0.52762383818626402</c:v>
                </c:pt>
                <c:pt idx="30">
                  <c:v>0.529363638162613</c:v>
                </c:pt>
                <c:pt idx="31">
                  <c:v>0.53100541830062897</c:v>
                </c:pt>
                <c:pt idx="32">
                  <c:v>0.53280264735221905</c:v>
                </c:pt>
                <c:pt idx="33">
                  <c:v>0.53412178754806505</c:v>
                </c:pt>
                <c:pt idx="34">
                  <c:v>0.53512561917305002</c:v>
                </c:pt>
                <c:pt idx="35">
                  <c:v>0.53637505173683198</c:v>
                </c:pt>
                <c:pt idx="36">
                  <c:v>0.540522164106369</c:v>
                </c:pt>
                <c:pt idx="37">
                  <c:v>0.54395124912262005</c:v>
                </c:pt>
                <c:pt idx="38">
                  <c:v>0.54592681527137799</c:v>
                </c:pt>
                <c:pt idx="39">
                  <c:v>0.54505617022514297</c:v>
                </c:pt>
                <c:pt idx="40">
                  <c:v>0.54677042961120603</c:v>
                </c:pt>
                <c:pt idx="41">
                  <c:v>0.54937238097190899</c:v>
                </c:pt>
                <c:pt idx="42">
                  <c:v>0.55256856083869899</c:v>
                </c:pt>
                <c:pt idx="43">
                  <c:v>0.55072695612907396</c:v>
                </c:pt>
                <c:pt idx="44">
                  <c:v>0.55213985443115199</c:v>
                </c:pt>
                <c:pt idx="45">
                  <c:v>0.55572900772094702</c:v>
                </c:pt>
                <c:pt idx="46">
                  <c:v>0.55486083626747096</c:v>
                </c:pt>
                <c:pt idx="47">
                  <c:v>0.55424205064773602</c:v>
                </c:pt>
                <c:pt idx="48">
                  <c:v>0.55433458685874903</c:v>
                </c:pt>
                <c:pt idx="49">
                  <c:v>0.55623305439949</c:v>
                </c:pt>
                <c:pt idx="50">
                  <c:v>0.55751810073852504</c:v>
                </c:pt>
                <c:pt idx="51">
                  <c:v>0.55834448933601399</c:v>
                </c:pt>
                <c:pt idx="52">
                  <c:v>0.55870432257652303</c:v>
                </c:pt>
                <c:pt idx="53">
                  <c:v>0.55991399884223902</c:v>
                </c:pt>
                <c:pt idx="54">
                  <c:v>0.56057793498039199</c:v>
                </c:pt>
                <c:pt idx="55">
                  <c:v>0.56062359213829005</c:v>
                </c:pt>
                <c:pt idx="56">
                  <c:v>0.55983201265335103</c:v>
                </c:pt>
                <c:pt idx="57">
                  <c:v>0.56040445566177399</c:v>
                </c:pt>
                <c:pt idx="58">
                  <c:v>0.56150746941566498</c:v>
                </c:pt>
                <c:pt idx="59">
                  <c:v>0.56187546849250802</c:v>
                </c:pt>
                <c:pt idx="60">
                  <c:v>0.56175640821456896</c:v>
                </c:pt>
                <c:pt idx="61">
                  <c:v>0.56190443634986897</c:v>
                </c:pt>
                <c:pt idx="62">
                  <c:v>0.56282213926315305</c:v>
                </c:pt>
                <c:pt idx="63">
                  <c:v>0.56275907754898102</c:v>
                </c:pt>
                <c:pt idx="64">
                  <c:v>0.56275210380554197</c:v>
                </c:pt>
                <c:pt idx="65">
                  <c:v>0.56294614672660803</c:v>
                </c:pt>
                <c:pt idx="66">
                  <c:v>0.56403044462203999</c:v>
                </c:pt>
                <c:pt idx="67">
                  <c:v>0.56439883112907396</c:v>
                </c:pt>
                <c:pt idx="68">
                  <c:v>0.564392334222794</c:v>
                </c:pt>
                <c:pt idx="69">
                  <c:v>0.56473067998886095</c:v>
                </c:pt>
                <c:pt idx="70">
                  <c:v>0.564943110942841</c:v>
                </c:pt>
                <c:pt idx="71">
                  <c:v>0.56499133110046396</c:v>
                </c:pt>
                <c:pt idx="72">
                  <c:v>0.56477594971656797</c:v>
                </c:pt>
                <c:pt idx="73">
                  <c:v>0.56542453765869105</c:v>
                </c:pt>
                <c:pt idx="74">
                  <c:v>0.56618801355361903</c:v>
                </c:pt>
                <c:pt idx="75">
                  <c:v>0.56692892909049997</c:v>
                </c:pt>
                <c:pt idx="76">
                  <c:v>0.56748334169387804</c:v>
                </c:pt>
                <c:pt idx="77">
                  <c:v>0.568059927225113</c:v>
                </c:pt>
                <c:pt idx="78">
                  <c:v>0.56866148710250897</c:v>
                </c:pt>
                <c:pt idx="79">
                  <c:v>0.56932253241538999</c:v>
                </c:pt>
                <c:pt idx="80">
                  <c:v>0.56941539645195005</c:v>
                </c:pt>
                <c:pt idx="81">
                  <c:v>0.56945926547050496</c:v>
                </c:pt>
                <c:pt idx="82">
                  <c:v>0.57001689672470102</c:v>
                </c:pt>
                <c:pt idx="83">
                  <c:v>0.57128623723983796</c:v>
                </c:pt>
                <c:pt idx="84">
                  <c:v>0.57230780124664304</c:v>
                </c:pt>
                <c:pt idx="85">
                  <c:v>0.57277405858039898</c:v>
                </c:pt>
                <c:pt idx="86">
                  <c:v>0.57318136692047106</c:v>
                </c:pt>
                <c:pt idx="87">
                  <c:v>0.57365984320640595</c:v>
                </c:pt>
                <c:pt idx="88">
                  <c:v>0.57420346736908001</c:v>
                </c:pt>
                <c:pt idx="89">
                  <c:v>0.57477644681930495</c:v>
                </c:pt>
                <c:pt idx="90">
                  <c:v>0.57477808594703705</c:v>
                </c:pt>
                <c:pt idx="91">
                  <c:v>0.574771112203598</c:v>
                </c:pt>
                <c:pt idx="92">
                  <c:v>0.57566750645637499</c:v>
                </c:pt>
                <c:pt idx="93">
                  <c:v>0.57603848576545702</c:v>
                </c:pt>
                <c:pt idx="94">
                  <c:v>0.57642955183982802</c:v>
                </c:pt>
                <c:pt idx="95">
                  <c:v>0.57707897424697896</c:v>
                </c:pt>
                <c:pt idx="96">
                  <c:v>0.57767278552055401</c:v>
                </c:pt>
                <c:pt idx="97">
                  <c:v>0.57827684879302998</c:v>
                </c:pt>
                <c:pt idx="98">
                  <c:v>0.57888228297233602</c:v>
                </c:pt>
                <c:pt idx="99">
                  <c:v>0.57930133342742895</c:v>
                </c:pt>
                <c:pt idx="100">
                  <c:v>0.58013225197792095</c:v>
                </c:pt>
                <c:pt idx="101">
                  <c:v>0.58111250996589703</c:v>
                </c:pt>
                <c:pt idx="102">
                  <c:v>0.58178243637085003</c:v>
                </c:pt>
                <c:pt idx="103">
                  <c:v>0.58247650265693696</c:v>
                </c:pt>
                <c:pt idx="104">
                  <c:v>0.583198225498199</c:v>
                </c:pt>
                <c:pt idx="105">
                  <c:v>0.58396724462509197</c:v>
                </c:pt>
                <c:pt idx="106">
                  <c:v>0.58422139883041402</c:v>
                </c:pt>
                <c:pt idx="107">
                  <c:v>0.58470240831375098</c:v>
                </c:pt>
                <c:pt idx="108">
                  <c:v>0.58549479246139502</c:v>
                </c:pt>
                <c:pt idx="109">
                  <c:v>0.58605450987815899</c:v>
                </c:pt>
                <c:pt idx="110">
                  <c:v>0.58649206757545502</c:v>
                </c:pt>
                <c:pt idx="111">
                  <c:v>0.58685455322265601</c:v>
                </c:pt>
                <c:pt idx="112">
                  <c:v>0.58724049329757699</c:v>
                </c:pt>
                <c:pt idx="113">
                  <c:v>0.58811769485473597</c:v>
                </c:pt>
                <c:pt idx="114">
                  <c:v>0.58891913890838599</c:v>
                </c:pt>
                <c:pt idx="115">
                  <c:v>0.58916709423065206</c:v>
                </c:pt>
                <c:pt idx="116">
                  <c:v>0.58989024758338904</c:v>
                </c:pt>
                <c:pt idx="117">
                  <c:v>0.59051889777183497</c:v>
                </c:pt>
                <c:pt idx="118">
                  <c:v>0.59093559384346006</c:v>
                </c:pt>
                <c:pt idx="119">
                  <c:v>0.59144253134727498</c:v>
                </c:pt>
                <c:pt idx="120">
                  <c:v>0.59198514223098797</c:v>
                </c:pt>
                <c:pt idx="121">
                  <c:v>0.59254384636878998</c:v>
                </c:pt>
                <c:pt idx="122">
                  <c:v>0.59304613471031198</c:v>
                </c:pt>
                <c:pt idx="123">
                  <c:v>0.59343290925025904</c:v>
                </c:pt>
                <c:pt idx="124">
                  <c:v>0.59380490183830303</c:v>
                </c:pt>
                <c:pt idx="125">
                  <c:v>0.594274646043777</c:v>
                </c:pt>
                <c:pt idx="126">
                  <c:v>0.594926601648331</c:v>
                </c:pt>
                <c:pt idx="127">
                  <c:v>0.59548470973968504</c:v>
                </c:pt>
                <c:pt idx="128">
                  <c:v>0.59586191773414598</c:v>
                </c:pt>
                <c:pt idx="129">
                  <c:v>0.59648317694663999</c:v>
                </c:pt>
                <c:pt idx="130">
                  <c:v>0.59704077839851399</c:v>
                </c:pt>
                <c:pt idx="131">
                  <c:v>0.59753999710083006</c:v>
                </c:pt>
                <c:pt idx="132">
                  <c:v>0.59807161092758199</c:v>
                </c:pt>
                <c:pt idx="133">
                  <c:v>0.598941093683243</c:v>
                </c:pt>
                <c:pt idx="134">
                  <c:v>0.59982315301895106</c:v>
                </c:pt>
                <c:pt idx="135">
                  <c:v>0.60023978948593093</c:v>
                </c:pt>
                <c:pt idx="136">
                  <c:v>0.600651359558105</c:v>
                </c:pt>
                <c:pt idx="137">
                  <c:v>0.60121951103210403</c:v>
                </c:pt>
                <c:pt idx="138">
                  <c:v>0.60206130743026698</c:v>
                </c:pt>
                <c:pt idx="139">
                  <c:v>0.60272363424301101</c:v>
                </c:pt>
                <c:pt idx="140">
                  <c:v>0.60335878133773801</c:v>
                </c:pt>
                <c:pt idx="141">
                  <c:v>0.60397968292236293</c:v>
                </c:pt>
                <c:pt idx="142">
                  <c:v>0.60459593534469602</c:v>
                </c:pt>
                <c:pt idx="143">
                  <c:v>0.60507432222366297</c:v>
                </c:pt>
                <c:pt idx="144">
                  <c:v>0.60548374652862502</c:v>
                </c:pt>
                <c:pt idx="145">
                  <c:v>0.60593465566635096</c:v>
                </c:pt>
                <c:pt idx="146">
                  <c:v>0.60661498308181794</c:v>
                </c:pt>
                <c:pt idx="147">
                  <c:v>0.60727862119674703</c:v>
                </c:pt>
                <c:pt idx="148">
                  <c:v>0.60778615474700903</c:v>
                </c:pt>
                <c:pt idx="149">
                  <c:v>0.60835102796554597</c:v>
                </c:pt>
                <c:pt idx="150">
                  <c:v>0.60889998674392698</c:v>
                </c:pt>
                <c:pt idx="151">
                  <c:v>0.60943088531494094</c:v>
                </c:pt>
                <c:pt idx="152">
                  <c:v>0.61013779640197796</c:v>
                </c:pt>
                <c:pt idx="153">
                  <c:v>0.61066184043884297</c:v>
                </c:pt>
                <c:pt idx="154">
                  <c:v>0.61110202074050901</c:v>
                </c:pt>
                <c:pt idx="155">
                  <c:v>0.61172065734863301</c:v>
                </c:pt>
                <c:pt idx="156">
                  <c:v>0.61228213310241697</c:v>
                </c:pt>
                <c:pt idx="157">
                  <c:v>0.61281106472015401</c:v>
                </c:pt>
                <c:pt idx="158">
                  <c:v>0.61332288980483995</c:v>
                </c:pt>
                <c:pt idx="159">
                  <c:v>0.61389265060424802</c:v>
                </c:pt>
                <c:pt idx="160">
                  <c:v>0.61442074775695799</c:v>
                </c:pt>
                <c:pt idx="161">
                  <c:v>0.61488727331161497</c:v>
                </c:pt>
                <c:pt idx="162">
                  <c:v>0.61544761657714797</c:v>
                </c:pt>
                <c:pt idx="163">
                  <c:v>0.61604455709457395</c:v>
                </c:pt>
                <c:pt idx="164">
                  <c:v>0.61665395498275799</c:v>
                </c:pt>
                <c:pt idx="165">
                  <c:v>0.61717841625213599</c:v>
                </c:pt>
                <c:pt idx="166">
                  <c:v>0.61770472526550302</c:v>
                </c:pt>
                <c:pt idx="167">
                  <c:v>0.61828205585479701</c:v>
                </c:pt>
                <c:pt idx="168">
                  <c:v>0.61900947093963599</c:v>
                </c:pt>
                <c:pt idx="169">
                  <c:v>0.61949042081832895</c:v>
                </c:pt>
                <c:pt idx="170">
                  <c:v>0.61995575428008998</c:v>
                </c:pt>
                <c:pt idx="171">
                  <c:v>0.62047222852706896</c:v>
                </c:pt>
                <c:pt idx="172">
                  <c:v>0.62101248502731299</c:v>
                </c:pt>
                <c:pt idx="173">
                  <c:v>0.62148079872131301</c:v>
                </c:pt>
                <c:pt idx="174">
                  <c:v>0.62189588546752894</c:v>
                </c:pt>
                <c:pt idx="175">
                  <c:v>0.62239137887954699</c:v>
                </c:pt>
                <c:pt idx="176">
                  <c:v>0.62286684513091994</c:v>
                </c:pt>
                <c:pt idx="177">
                  <c:v>0.62334654331207295</c:v>
                </c:pt>
                <c:pt idx="178">
                  <c:v>0.62388221025466895</c:v>
                </c:pt>
                <c:pt idx="179">
                  <c:v>0.62453160285949694</c:v>
                </c:pt>
                <c:pt idx="180">
                  <c:v>0.62517706155776998</c:v>
                </c:pt>
                <c:pt idx="181">
                  <c:v>0.62577507495880103</c:v>
                </c:pt>
                <c:pt idx="182">
                  <c:v>0.62642649412155194</c:v>
                </c:pt>
                <c:pt idx="183">
                  <c:v>0.62708375453948995</c:v>
                </c:pt>
                <c:pt idx="184">
                  <c:v>0.62774739265441892</c:v>
                </c:pt>
                <c:pt idx="185">
                  <c:v>0.62847987413406403</c:v>
                </c:pt>
                <c:pt idx="186">
                  <c:v>0.62919888496398901</c:v>
                </c:pt>
                <c:pt idx="187">
                  <c:v>0.62994644641876196</c:v>
                </c:pt>
                <c:pt idx="188">
                  <c:v>0.63084665536880502</c:v>
                </c:pt>
                <c:pt idx="189">
                  <c:v>0.63179794549942003</c:v>
                </c:pt>
                <c:pt idx="190">
                  <c:v>0.63280520439147903</c:v>
                </c:pt>
                <c:pt idx="191">
                  <c:v>0.63390002250671396</c:v>
                </c:pt>
                <c:pt idx="192">
                  <c:v>0.63500699996948196</c:v>
                </c:pt>
                <c:pt idx="193">
                  <c:v>0.63605926036834692</c:v>
                </c:pt>
                <c:pt idx="194">
                  <c:v>0.63703576326370193</c:v>
                </c:pt>
                <c:pt idx="195">
                  <c:v>0.63761261701583893</c:v>
                </c:pt>
                <c:pt idx="196">
                  <c:v>0.63816980123519895</c:v>
                </c:pt>
                <c:pt idx="197">
                  <c:v>0.63869658708572397</c:v>
                </c:pt>
                <c:pt idx="198">
                  <c:v>0.63913807868957495</c:v>
                </c:pt>
                <c:pt idx="199">
                  <c:v>0.63964936733245903</c:v>
                </c:pt>
                <c:pt idx="200">
                  <c:v>0.64025328159332295</c:v>
                </c:pt>
                <c:pt idx="201">
                  <c:v>0.64101568460464498</c:v>
                </c:pt>
                <c:pt idx="202">
                  <c:v>0.64180908203124998</c:v>
                </c:pt>
                <c:pt idx="203">
                  <c:v>0.64258638620376596</c:v>
                </c:pt>
                <c:pt idx="204">
                  <c:v>0.64333794116973897</c:v>
                </c:pt>
                <c:pt idx="205">
                  <c:v>0.64421514272689795</c:v>
                </c:pt>
                <c:pt idx="206">
                  <c:v>0.64507797956466695</c:v>
                </c:pt>
                <c:pt idx="207">
                  <c:v>0.64593652486801101</c:v>
                </c:pt>
                <c:pt idx="208">
                  <c:v>0.64684293270111093</c:v>
                </c:pt>
                <c:pt idx="209">
                  <c:v>0.64775780439376796</c:v>
                </c:pt>
                <c:pt idx="210">
                  <c:v>0.64867291450500497</c:v>
                </c:pt>
                <c:pt idx="211">
                  <c:v>0.649584984779358</c:v>
                </c:pt>
                <c:pt idx="212">
                  <c:v>0.65058330297470102</c:v>
                </c:pt>
                <c:pt idx="213">
                  <c:v>0.65155092477798493</c:v>
                </c:pt>
                <c:pt idx="214">
                  <c:v>0.65244910717010496</c:v>
                </c:pt>
                <c:pt idx="215">
                  <c:v>0.65329680442810101</c:v>
                </c:pt>
                <c:pt idx="216">
                  <c:v>0.65405479669570898</c:v>
                </c:pt>
                <c:pt idx="217">
                  <c:v>0.65471968650817902</c:v>
                </c:pt>
                <c:pt idx="218">
                  <c:v>0.65524146556854201</c:v>
                </c:pt>
                <c:pt idx="219">
                  <c:v>0.65576044321060201</c:v>
                </c:pt>
                <c:pt idx="220">
                  <c:v>0.65626034736633299</c:v>
                </c:pt>
                <c:pt idx="221">
                  <c:v>0.65670344829559302</c:v>
                </c:pt>
                <c:pt idx="222">
                  <c:v>0.65729281902313197</c:v>
                </c:pt>
                <c:pt idx="223">
                  <c:v>0.65797612667083694</c:v>
                </c:pt>
                <c:pt idx="224">
                  <c:v>0.65875802040100095</c:v>
                </c:pt>
                <c:pt idx="225">
                  <c:v>0.65970299243927</c:v>
                </c:pt>
                <c:pt idx="226">
                  <c:v>0.66071215867996202</c:v>
                </c:pt>
                <c:pt idx="227">
                  <c:v>0.66175941228866597</c:v>
                </c:pt>
                <c:pt idx="228">
                  <c:v>0.66263017654418899</c:v>
                </c:pt>
                <c:pt idx="229">
                  <c:v>0.663448190689087</c:v>
                </c:pt>
                <c:pt idx="230">
                  <c:v>0.66421750783920297</c:v>
                </c:pt>
                <c:pt idx="231">
                  <c:v>0.66491851806640601</c:v>
                </c:pt>
                <c:pt idx="232">
                  <c:v>0.66542837619781503</c:v>
                </c:pt>
                <c:pt idx="233">
                  <c:v>0.66587982177734395</c:v>
                </c:pt>
                <c:pt idx="234">
                  <c:v>0.66632882356643697</c:v>
                </c:pt>
                <c:pt idx="235">
                  <c:v>0.66701165437698395</c:v>
                </c:pt>
                <c:pt idx="236">
                  <c:v>0.66776803731918299</c:v>
                </c:pt>
                <c:pt idx="237">
                  <c:v>0.66857979297637893</c:v>
                </c:pt>
                <c:pt idx="238">
                  <c:v>0.66946790218353303</c:v>
                </c:pt>
                <c:pt idx="239">
                  <c:v>0.67042866945266699</c:v>
                </c:pt>
                <c:pt idx="240">
                  <c:v>0.67139903306961102</c:v>
                </c:pt>
                <c:pt idx="241">
                  <c:v>0.67218486070632899</c:v>
                </c:pt>
                <c:pt idx="242">
                  <c:v>0.67305699586868295</c:v>
                </c:pt>
                <c:pt idx="243">
                  <c:v>0.67395505905151398</c:v>
                </c:pt>
                <c:pt idx="244">
                  <c:v>0.67484078407287595</c:v>
                </c:pt>
                <c:pt idx="245">
                  <c:v>0.67560288906097399</c:v>
                </c:pt>
                <c:pt idx="246">
                  <c:v>0.67637333869934102</c:v>
                </c:pt>
                <c:pt idx="247">
                  <c:v>0.67717984914779694</c:v>
                </c:pt>
                <c:pt idx="248">
                  <c:v>0.67788360118865998</c:v>
                </c:pt>
                <c:pt idx="249">
                  <c:v>0.67851409912109395</c:v>
                </c:pt>
                <c:pt idx="250">
                  <c:v>0.67909715175628693</c:v>
                </c:pt>
                <c:pt idx="251">
                  <c:v>0.67973170280456496</c:v>
                </c:pt>
                <c:pt idx="252">
                  <c:v>0.68027905225753793</c:v>
                </c:pt>
                <c:pt idx="253">
                  <c:v>0.680862820148468</c:v>
                </c:pt>
                <c:pt idx="254">
                  <c:v>0.68164852857589697</c:v>
                </c:pt>
                <c:pt idx="255">
                  <c:v>0.68236289024353003</c:v>
                </c:pt>
                <c:pt idx="256">
                  <c:v>0.68306068181991597</c:v>
                </c:pt>
                <c:pt idx="257">
                  <c:v>0.68375543355941792</c:v>
                </c:pt>
                <c:pt idx="258">
                  <c:v>0.68430236577987702</c:v>
                </c:pt>
                <c:pt idx="259">
                  <c:v>0.68485394716262793</c:v>
                </c:pt>
                <c:pt idx="260">
                  <c:v>0.68539390563964797</c:v>
                </c:pt>
                <c:pt idx="261">
                  <c:v>0.68575582504272503</c:v>
                </c:pt>
                <c:pt idx="262">
                  <c:v>0.68581167459487902</c:v>
                </c:pt>
                <c:pt idx="263">
                  <c:v>0.68569413423538195</c:v>
                </c:pt>
                <c:pt idx="264">
                  <c:v>0.68550459146499598</c:v>
                </c:pt>
                <c:pt idx="265">
                  <c:v>0.68553022146224996</c:v>
                </c:pt>
                <c:pt idx="266">
                  <c:v>0.68565461635589597</c:v>
                </c:pt>
                <c:pt idx="267">
                  <c:v>0.68585518598556494</c:v>
                </c:pt>
                <c:pt idx="268">
                  <c:v>0.68604389429092394</c:v>
                </c:pt>
                <c:pt idx="269">
                  <c:v>0.68624076843261694</c:v>
                </c:pt>
                <c:pt idx="270">
                  <c:v>0.686447298526764</c:v>
                </c:pt>
                <c:pt idx="271">
                  <c:v>0.68666568994522093</c:v>
                </c:pt>
                <c:pt idx="272">
                  <c:v>0.68677512407302899</c:v>
                </c:pt>
                <c:pt idx="273">
                  <c:v>0.68683878183364899</c:v>
                </c:pt>
                <c:pt idx="274">
                  <c:v>0.68697324991226194</c:v>
                </c:pt>
                <c:pt idx="275">
                  <c:v>0.68701908588409399</c:v>
                </c:pt>
                <c:pt idx="276">
                  <c:v>0.68706259727478003</c:v>
                </c:pt>
                <c:pt idx="277">
                  <c:v>0.68715409040451103</c:v>
                </c:pt>
                <c:pt idx="278">
                  <c:v>0.687185502052307</c:v>
                </c:pt>
                <c:pt idx="279">
                  <c:v>0.68729338645935101</c:v>
                </c:pt>
                <c:pt idx="280">
                  <c:v>0.68749639987945599</c:v>
                </c:pt>
                <c:pt idx="281">
                  <c:v>0.68782547712326103</c:v>
                </c:pt>
                <c:pt idx="282">
                  <c:v>0.68806949853897093</c:v>
                </c:pt>
                <c:pt idx="283">
                  <c:v>0.68825957775115998</c:v>
                </c:pt>
                <c:pt idx="284">
                  <c:v>0.68846080303192103</c:v>
                </c:pt>
                <c:pt idx="285">
                  <c:v>0.68873772621154794</c:v>
                </c:pt>
                <c:pt idx="286">
                  <c:v>0.68898472785949694</c:v>
                </c:pt>
                <c:pt idx="287">
                  <c:v>0.68910554647445699</c:v>
                </c:pt>
                <c:pt idx="288">
                  <c:v>0.689318811893463</c:v>
                </c:pt>
                <c:pt idx="289">
                  <c:v>0.68954608440399201</c:v>
                </c:pt>
                <c:pt idx="290">
                  <c:v>0.689773833751678</c:v>
                </c:pt>
                <c:pt idx="291">
                  <c:v>0.69001493453979501</c:v>
                </c:pt>
                <c:pt idx="292">
                  <c:v>0.69028810262680096</c:v>
                </c:pt>
                <c:pt idx="293">
                  <c:v>0.69058755636215197</c:v>
                </c:pt>
                <c:pt idx="294">
                  <c:v>0.69091490507125897</c:v>
                </c:pt>
                <c:pt idx="295">
                  <c:v>0.69123384952545197</c:v>
                </c:pt>
                <c:pt idx="296">
                  <c:v>0.69154021739959692</c:v>
                </c:pt>
                <c:pt idx="297">
                  <c:v>0.69182918071746802</c:v>
                </c:pt>
                <c:pt idx="298">
                  <c:v>0.69211838245391799</c:v>
                </c:pt>
                <c:pt idx="299">
                  <c:v>0.69243029356002794</c:v>
                </c:pt>
                <c:pt idx="300">
                  <c:v>0.69277743101119993</c:v>
                </c:pt>
                <c:pt idx="301">
                  <c:v>0.69305554628372201</c:v>
                </c:pt>
                <c:pt idx="302">
                  <c:v>0.69336233139038095</c:v>
                </c:pt>
                <c:pt idx="303">
                  <c:v>0.69368610382080098</c:v>
                </c:pt>
                <c:pt idx="304">
                  <c:v>0.69392356872558603</c:v>
                </c:pt>
                <c:pt idx="305">
                  <c:v>0.694262778759003</c:v>
                </c:pt>
                <c:pt idx="306">
                  <c:v>0.69461194276809701</c:v>
                </c:pt>
                <c:pt idx="307">
                  <c:v>0.694836950302124</c:v>
                </c:pt>
                <c:pt idx="308">
                  <c:v>0.69513175487518297</c:v>
                </c:pt>
                <c:pt idx="309">
                  <c:v>0.695422446727753</c:v>
                </c:pt>
                <c:pt idx="310">
                  <c:v>0.69567904472351094</c:v>
                </c:pt>
                <c:pt idx="311">
                  <c:v>0.69591943025588998</c:v>
                </c:pt>
                <c:pt idx="312">
                  <c:v>0.69621065855026198</c:v>
                </c:pt>
                <c:pt idx="313">
                  <c:v>0.69655082225799603</c:v>
                </c:pt>
                <c:pt idx="314">
                  <c:v>0.69686040878295896</c:v>
                </c:pt>
                <c:pt idx="315">
                  <c:v>0.69717130661010696</c:v>
                </c:pt>
                <c:pt idx="316">
                  <c:v>0.69749084711074794</c:v>
                </c:pt>
                <c:pt idx="317">
                  <c:v>0.69784537553787196</c:v>
                </c:pt>
                <c:pt idx="318">
                  <c:v>0.69818142652511594</c:v>
                </c:pt>
                <c:pt idx="319">
                  <c:v>0.69852659702301001</c:v>
                </c:pt>
                <c:pt idx="320">
                  <c:v>0.69890294075012194</c:v>
                </c:pt>
                <c:pt idx="321">
                  <c:v>0.69922897815704299</c:v>
                </c:pt>
                <c:pt idx="322">
                  <c:v>0.69958606958389302</c:v>
                </c:pt>
                <c:pt idx="323">
                  <c:v>0.69998309612274201</c:v>
                </c:pt>
                <c:pt idx="324">
                  <c:v>0.70036224126815794</c:v>
                </c:pt>
                <c:pt idx="325">
                  <c:v>0.70071176290512094</c:v>
                </c:pt>
                <c:pt idx="326">
                  <c:v>0.70105299949645994</c:v>
                </c:pt>
                <c:pt idx="327">
                  <c:v>0.70145211219787595</c:v>
                </c:pt>
                <c:pt idx="328">
                  <c:v>0.70186237096786497</c:v>
                </c:pt>
                <c:pt idx="329">
                  <c:v>0.702252781391144</c:v>
                </c:pt>
                <c:pt idx="330">
                  <c:v>0.702591156959534</c:v>
                </c:pt>
                <c:pt idx="331">
                  <c:v>0.70298669338226294</c:v>
                </c:pt>
                <c:pt idx="332">
                  <c:v>0.70334962606430096</c:v>
                </c:pt>
                <c:pt idx="333">
                  <c:v>0.70366016626357997</c:v>
                </c:pt>
                <c:pt idx="334">
                  <c:v>0.70393327474594103</c:v>
                </c:pt>
                <c:pt idx="335">
                  <c:v>0.70430520772934002</c:v>
                </c:pt>
                <c:pt idx="336">
                  <c:v>0.70473334789276099</c:v>
                </c:pt>
                <c:pt idx="337">
                  <c:v>0.70505330562591595</c:v>
                </c:pt>
                <c:pt idx="338">
                  <c:v>0.70540950298309302</c:v>
                </c:pt>
                <c:pt idx="339">
                  <c:v>0.70576409101486193</c:v>
                </c:pt>
                <c:pt idx="340">
                  <c:v>0.70607618093490598</c:v>
                </c:pt>
                <c:pt idx="341">
                  <c:v>0.70649842023849496</c:v>
                </c:pt>
                <c:pt idx="342">
                  <c:v>0.706913626194</c:v>
                </c:pt>
                <c:pt idx="343">
                  <c:v>0.70728687047958394</c:v>
                </c:pt>
                <c:pt idx="344">
                  <c:v>0.707604444026947</c:v>
                </c:pt>
                <c:pt idx="345">
                  <c:v>0.70794675350189196</c:v>
                </c:pt>
                <c:pt idx="346">
                  <c:v>0.70831665992736803</c:v>
                </c:pt>
                <c:pt idx="347">
                  <c:v>0.708725249767303</c:v>
                </c:pt>
                <c:pt idx="348">
                  <c:v>0.70908800363540603</c:v>
                </c:pt>
                <c:pt idx="349">
                  <c:v>0.70942655801773102</c:v>
                </c:pt>
                <c:pt idx="350">
                  <c:v>0.70976117849349996</c:v>
                </c:pt>
                <c:pt idx="351">
                  <c:v>0.71012458801269496</c:v>
                </c:pt>
                <c:pt idx="352">
                  <c:v>0.71049652099609395</c:v>
                </c:pt>
                <c:pt idx="353">
                  <c:v>0.71087137460708594</c:v>
                </c:pt>
                <c:pt idx="354">
                  <c:v>0.71134380102157602</c:v>
                </c:pt>
                <c:pt idx="355">
                  <c:v>0.71173868179321298</c:v>
                </c:pt>
                <c:pt idx="356">
                  <c:v>0.71205124855041502</c:v>
                </c:pt>
                <c:pt idx="357">
                  <c:v>0.71237633228302</c:v>
                </c:pt>
                <c:pt idx="358">
                  <c:v>0.71267250776290902</c:v>
                </c:pt>
                <c:pt idx="359">
                  <c:v>0.71295413970947297</c:v>
                </c:pt>
                <c:pt idx="360">
                  <c:v>0.71324435472488401</c:v>
                </c:pt>
                <c:pt idx="361">
                  <c:v>0.71351066827774001</c:v>
                </c:pt>
                <c:pt idx="362">
                  <c:v>0.71377257108688397</c:v>
                </c:pt>
                <c:pt idx="363">
                  <c:v>0.71404043436050402</c:v>
                </c:pt>
                <c:pt idx="364">
                  <c:v>0.71430561542510995</c:v>
                </c:pt>
                <c:pt idx="365">
                  <c:v>0.71457669734954798</c:v>
                </c:pt>
                <c:pt idx="366">
                  <c:v>0.71485475301742596</c:v>
                </c:pt>
                <c:pt idx="367">
                  <c:v>0.71513447761535598</c:v>
                </c:pt>
                <c:pt idx="368">
                  <c:v>0.71538410186767598</c:v>
                </c:pt>
                <c:pt idx="369">
                  <c:v>0.71562311649322496</c:v>
                </c:pt>
                <c:pt idx="370">
                  <c:v>0.71590945720672594</c:v>
                </c:pt>
                <c:pt idx="371">
                  <c:v>0.71616933345794698</c:v>
                </c:pt>
                <c:pt idx="372">
                  <c:v>0.71644220352172894</c:v>
                </c:pt>
                <c:pt idx="373">
                  <c:v>0.716768002510071</c:v>
                </c:pt>
                <c:pt idx="374">
                  <c:v>0.71701655387878394</c:v>
                </c:pt>
                <c:pt idx="375">
                  <c:v>0.71722540855407702</c:v>
                </c:pt>
                <c:pt idx="376">
                  <c:v>0.71739873886108396</c:v>
                </c:pt>
                <c:pt idx="377">
                  <c:v>0.71769211292266799</c:v>
                </c:pt>
                <c:pt idx="378">
                  <c:v>0.71800163984298693</c:v>
                </c:pt>
                <c:pt idx="379">
                  <c:v>0.71829882860183702</c:v>
                </c:pt>
                <c:pt idx="380">
                  <c:v>0.71844402551650999</c:v>
                </c:pt>
                <c:pt idx="381">
                  <c:v>0.71856281757354701</c:v>
                </c:pt>
                <c:pt idx="382">
                  <c:v>0.71867892742157002</c:v>
                </c:pt>
                <c:pt idx="383">
                  <c:v>0.718818283081055</c:v>
                </c:pt>
                <c:pt idx="384">
                  <c:v>0.71891990900039693</c:v>
                </c:pt>
                <c:pt idx="385">
                  <c:v>0.71898767948150599</c:v>
                </c:pt>
                <c:pt idx="386">
                  <c:v>0.71901581287383998</c:v>
                </c:pt>
                <c:pt idx="387">
                  <c:v>0.71915349960327102</c:v>
                </c:pt>
                <c:pt idx="388">
                  <c:v>0.71934554576873799</c:v>
                </c:pt>
                <c:pt idx="389">
                  <c:v>0.71958032846450792</c:v>
                </c:pt>
                <c:pt idx="390">
                  <c:v>0.71981111764907801</c:v>
                </c:pt>
                <c:pt idx="391">
                  <c:v>0.72003493309020994</c:v>
                </c:pt>
                <c:pt idx="392">
                  <c:v>0.72028980255126995</c:v>
                </c:pt>
                <c:pt idx="393">
                  <c:v>0.72065452337265001</c:v>
                </c:pt>
                <c:pt idx="394">
                  <c:v>0.72094664573669398</c:v>
                </c:pt>
                <c:pt idx="395">
                  <c:v>0.721206820011139</c:v>
                </c:pt>
                <c:pt idx="396">
                  <c:v>0.72144309282302899</c:v>
                </c:pt>
                <c:pt idx="397">
                  <c:v>0.72167114019393896</c:v>
                </c:pt>
                <c:pt idx="398">
                  <c:v>0.721958792209625</c:v>
                </c:pt>
                <c:pt idx="399">
                  <c:v>0.72230461835861193</c:v>
                </c:pt>
                <c:pt idx="400">
                  <c:v>0.72262272834777797</c:v>
                </c:pt>
                <c:pt idx="401">
                  <c:v>0.72295728921890301</c:v>
                </c:pt>
                <c:pt idx="402">
                  <c:v>0.72331855297088599</c:v>
                </c:pt>
                <c:pt idx="403">
                  <c:v>0.72374925613403296</c:v>
                </c:pt>
                <c:pt idx="404">
                  <c:v>0.72407922744750997</c:v>
                </c:pt>
                <c:pt idx="405">
                  <c:v>0.724408602714539</c:v>
                </c:pt>
                <c:pt idx="406">
                  <c:v>0.72479537725448595</c:v>
                </c:pt>
                <c:pt idx="407">
                  <c:v>0.72509953975677499</c:v>
                </c:pt>
                <c:pt idx="408">
                  <c:v>0.72545496225357098</c:v>
                </c:pt>
                <c:pt idx="409">
                  <c:v>0.725876188278198</c:v>
                </c:pt>
                <c:pt idx="410">
                  <c:v>0.72623196840286297</c:v>
                </c:pt>
                <c:pt idx="411">
                  <c:v>0.72656831741332994</c:v>
                </c:pt>
                <c:pt idx="412">
                  <c:v>0.72688851356506301</c:v>
                </c:pt>
                <c:pt idx="413">
                  <c:v>0.72719237804412795</c:v>
                </c:pt>
                <c:pt idx="414">
                  <c:v>0.72747478485107397</c:v>
                </c:pt>
                <c:pt idx="415">
                  <c:v>0.72776911258697496</c:v>
                </c:pt>
                <c:pt idx="416">
                  <c:v>0.72810832262039193</c:v>
                </c:pt>
                <c:pt idx="417">
                  <c:v>0.72846338748931894</c:v>
                </c:pt>
                <c:pt idx="418">
                  <c:v>0.72878543138503993</c:v>
                </c:pt>
                <c:pt idx="419">
                  <c:v>0.72906199693679796</c:v>
                </c:pt>
                <c:pt idx="420">
                  <c:v>0.72929922342300402</c:v>
                </c:pt>
                <c:pt idx="421">
                  <c:v>0.72951219081878693</c:v>
                </c:pt>
                <c:pt idx="422">
                  <c:v>0.72972843647003194</c:v>
                </c:pt>
                <c:pt idx="423">
                  <c:v>0.73007783889770494</c:v>
                </c:pt>
                <c:pt idx="424">
                  <c:v>0.73035255670547494</c:v>
                </c:pt>
                <c:pt idx="425">
                  <c:v>0.73059741258621202</c:v>
                </c:pt>
                <c:pt idx="426">
                  <c:v>0.73084745407104501</c:v>
                </c:pt>
                <c:pt idx="427">
                  <c:v>0.730997538566589</c:v>
                </c:pt>
                <c:pt idx="428">
                  <c:v>0.73117563724517798</c:v>
                </c:pt>
                <c:pt idx="429">
                  <c:v>0.73142496347427399</c:v>
                </c:pt>
                <c:pt idx="430">
                  <c:v>0.73158679008483896</c:v>
                </c:pt>
                <c:pt idx="431">
                  <c:v>0.73180065155029295</c:v>
                </c:pt>
                <c:pt idx="432">
                  <c:v>0.73204878568649301</c:v>
                </c:pt>
                <c:pt idx="433">
                  <c:v>0.73218033313751196</c:v>
                </c:pt>
                <c:pt idx="434">
                  <c:v>0.73235592842102093</c:v>
                </c:pt>
                <c:pt idx="435">
                  <c:v>0.73253706693649301</c:v>
                </c:pt>
                <c:pt idx="436">
                  <c:v>0.732664859294891</c:v>
                </c:pt>
                <c:pt idx="437">
                  <c:v>0.73294893503189096</c:v>
                </c:pt>
                <c:pt idx="438">
                  <c:v>0.73318306207656903</c:v>
                </c:pt>
                <c:pt idx="439">
                  <c:v>0.73326305150985693</c:v>
                </c:pt>
                <c:pt idx="440">
                  <c:v>0.73342601060867296</c:v>
                </c:pt>
                <c:pt idx="441">
                  <c:v>0.73362693786621103</c:v>
                </c:pt>
                <c:pt idx="442">
                  <c:v>0.73385671377181994</c:v>
                </c:pt>
                <c:pt idx="443">
                  <c:v>0.73403278589248699</c:v>
                </c:pt>
                <c:pt idx="444">
                  <c:v>0.73420057296752894</c:v>
                </c:pt>
                <c:pt idx="445">
                  <c:v>0.73437068462371802</c:v>
                </c:pt>
                <c:pt idx="446">
                  <c:v>0.734568095207214</c:v>
                </c:pt>
                <c:pt idx="447">
                  <c:v>0.73476681709289593</c:v>
                </c:pt>
                <c:pt idx="448">
                  <c:v>0.73501250743865998</c:v>
                </c:pt>
                <c:pt idx="449">
                  <c:v>0.73534903526306195</c:v>
                </c:pt>
                <c:pt idx="450">
                  <c:v>0.73562268018722499</c:v>
                </c:pt>
                <c:pt idx="451">
                  <c:v>0.73586813211440993</c:v>
                </c:pt>
                <c:pt idx="452">
                  <c:v>0.73608926534652697</c:v>
                </c:pt>
                <c:pt idx="453">
                  <c:v>0.73630747795105</c:v>
                </c:pt>
                <c:pt idx="454">
                  <c:v>0.73639777898788494</c:v>
                </c:pt>
                <c:pt idx="455">
                  <c:v>0.73641387224197397</c:v>
                </c:pt>
                <c:pt idx="456">
                  <c:v>0.736488020420074</c:v>
                </c:pt>
                <c:pt idx="457">
                  <c:v>0.736723637580872</c:v>
                </c:pt>
                <c:pt idx="458">
                  <c:v>0.73707345724105799</c:v>
                </c:pt>
                <c:pt idx="459">
                  <c:v>0.73755589723587001</c:v>
                </c:pt>
                <c:pt idx="460">
                  <c:v>0.73799887895584093</c:v>
                </c:pt>
                <c:pt idx="461">
                  <c:v>0.738418734073639</c:v>
                </c:pt>
                <c:pt idx="462">
                  <c:v>0.73881582021713299</c:v>
                </c:pt>
                <c:pt idx="463">
                  <c:v>0.73927716016769396</c:v>
                </c:pt>
                <c:pt idx="464">
                  <c:v>0.739683902263641</c:v>
                </c:pt>
                <c:pt idx="465">
                  <c:v>0.74003562927246103</c:v>
                </c:pt>
                <c:pt idx="466">
                  <c:v>0.74030325412750198</c:v>
                </c:pt>
                <c:pt idx="467">
                  <c:v>0.740602350234985</c:v>
                </c:pt>
                <c:pt idx="468">
                  <c:v>0.74089322090148901</c:v>
                </c:pt>
                <c:pt idx="469">
                  <c:v>0.74112240076065095</c:v>
                </c:pt>
                <c:pt idx="470">
                  <c:v>0.74143657684326203</c:v>
                </c:pt>
                <c:pt idx="471">
                  <c:v>0.74175683259963998</c:v>
                </c:pt>
                <c:pt idx="472">
                  <c:v>0.74206039905548093</c:v>
                </c:pt>
                <c:pt idx="473">
                  <c:v>0.74228773117065394</c:v>
                </c:pt>
                <c:pt idx="474">
                  <c:v>0.74252644777297994</c:v>
                </c:pt>
                <c:pt idx="475">
                  <c:v>0.74278590679168699</c:v>
                </c:pt>
                <c:pt idx="476">
                  <c:v>0.743126845359802</c:v>
                </c:pt>
                <c:pt idx="477">
                  <c:v>0.743448710441589</c:v>
                </c:pt>
                <c:pt idx="478">
                  <c:v>0.74374786615371702</c:v>
                </c:pt>
                <c:pt idx="479">
                  <c:v>0.74400285482406603</c:v>
                </c:pt>
                <c:pt idx="480">
                  <c:v>0.74426887035369893</c:v>
                </c:pt>
                <c:pt idx="481">
                  <c:v>0.74452356100082395</c:v>
                </c:pt>
                <c:pt idx="482">
                  <c:v>0.74475321769714398</c:v>
                </c:pt>
                <c:pt idx="483">
                  <c:v>0.74501225948333694</c:v>
                </c:pt>
                <c:pt idx="484">
                  <c:v>0.745321369171143</c:v>
                </c:pt>
                <c:pt idx="485">
                  <c:v>0.74567625522613501</c:v>
                </c:pt>
                <c:pt idx="486">
                  <c:v>0.74599037170410198</c:v>
                </c:pt>
                <c:pt idx="487">
                  <c:v>0.74628285169601394</c:v>
                </c:pt>
                <c:pt idx="488">
                  <c:v>0.74656382799148602</c:v>
                </c:pt>
                <c:pt idx="489">
                  <c:v>0.74684593677520794</c:v>
                </c:pt>
                <c:pt idx="490">
                  <c:v>0.74710718393325792</c:v>
                </c:pt>
                <c:pt idx="491">
                  <c:v>0.74735972881317103</c:v>
                </c:pt>
                <c:pt idx="492">
                  <c:v>0.74760667085647603</c:v>
                </c:pt>
                <c:pt idx="493">
                  <c:v>0.74782577753067003</c:v>
                </c:pt>
                <c:pt idx="494">
                  <c:v>0.74801764488220202</c:v>
                </c:pt>
                <c:pt idx="495">
                  <c:v>0.74818155765533401</c:v>
                </c:pt>
                <c:pt idx="496">
                  <c:v>0.74834898710250897</c:v>
                </c:pt>
                <c:pt idx="497">
                  <c:v>0.74855659008026099</c:v>
                </c:pt>
                <c:pt idx="498">
                  <c:v>0.748786604404449</c:v>
                </c:pt>
                <c:pt idx="499">
                  <c:v>0.74899569749832196</c:v>
                </c:pt>
                <c:pt idx="500">
                  <c:v>0.74922559261321997</c:v>
                </c:pt>
                <c:pt idx="501">
                  <c:v>0.74946138858795197</c:v>
                </c:pt>
                <c:pt idx="502">
                  <c:v>0.74969253540039094</c:v>
                </c:pt>
                <c:pt idx="503">
                  <c:v>0.74986240863800002</c:v>
                </c:pt>
                <c:pt idx="504">
                  <c:v>0.75001094341278096</c:v>
                </c:pt>
                <c:pt idx="505">
                  <c:v>0.75014362335205098</c:v>
                </c:pt>
                <c:pt idx="506">
                  <c:v>0.75027660131454499</c:v>
                </c:pt>
                <c:pt idx="507">
                  <c:v>0.75042406320571897</c:v>
                </c:pt>
                <c:pt idx="508">
                  <c:v>0.75058028697967494</c:v>
                </c:pt>
                <c:pt idx="509">
                  <c:v>0.75072160959243794</c:v>
                </c:pt>
                <c:pt idx="510">
                  <c:v>0.75089732408523602</c:v>
                </c:pt>
                <c:pt idx="511">
                  <c:v>0.75109515190124498</c:v>
                </c:pt>
                <c:pt idx="512">
                  <c:v>0.75131288766860993</c:v>
                </c:pt>
                <c:pt idx="513">
                  <c:v>0.75150785446167001</c:v>
                </c:pt>
                <c:pt idx="514">
                  <c:v>0.75166109800338698</c:v>
                </c:pt>
                <c:pt idx="515">
                  <c:v>0.75175956487655593</c:v>
                </c:pt>
                <c:pt idx="516">
                  <c:v>0.75192198753356898</c:v>
                </c:pt>
                <c:pt idx="517">
                  <c:v>0.75214461088180495</c:v>
                </c:pt>
                <c:pt idx="518">
                  <c:v>0.75240567922592194</c:v>
                </c:pt>
                <c:pt idx="519">
                  <c:v>0.75256965160369893</c:v>
                </c:pt>
                <c:pt idx="520">
                  <c:v>0.75271282196044897</c:v>
                </c:pt>
                <c:pt idx="521">
                  <c:v>0.75288823843002295</c:v>
                </c:pt>
                <c:pt idx="522">
                  <c:v>0.75319895744323695</c:v>
                </c:pt>
                <c:pt idx="523">
                  <c:v>0.75342634916305495</c:v>
                </c:pt>
                <c:pt idx="524">
                  <c:v>0.75364080667495703</c:v>
                </c:pt>
                <c:pt idx="525">
                  <c:v>0.753866410255432</c:v>
                </c:pt>
                <c:pt idx="526">
                  <c:v>0.75402692556381201</c:v>
                </c:pt>
                <c:pt idx="527">
                  <c:v>0.75426641702651998</c:v>
                </c:pt>
                <c:pt idx="528">
                  <c:v>0.75457952022552499</c:v>
                </c:pt>
                <c:pt idx="529">
                  <c:v>0.75478420257568402</c:v>
                </c:pt>
                <c:pt idx="530">
                  <c:v>0.75498679876327501</c:v>
                </c:pt>
                <c:pt idx="531">
                  <c:v>0.75519720315933203</c:v>
                </c:pt>
                <c:pt idx="532">
                  <c:v>0.75544027090072596</c:v>
                </c:pt>
                <c:pt idx="533">
                  <c:v>0.75565699338912995</c:v>
                </c:pt>
                <c:pt idx="534">
                  <c:v>0.75591603517532302</c:v>
                </c:pt>
                <c:pt idx="535">
                  <c:v>0.75627306699752794</c:v>
                </c:pt>
                <c:pt idx="536">
                  <c:v>0.75647053718566892</c:v>
                </c:pt>
                <c:pt idx="537">
                  <c:v>0.75672647953033401</c:v>
                </c:pt>
                <c:pt idx="538">
                  <c:v>0.75706306695938097</c:v>
                </c:pt>
                <c:pt idx="539">
                  <c:v>0.75728777647018397</c:v>
                </c:pt>
                <c:pt idx="540">
                  <c:v>0.75741914510726893</c:v>
                </c:pt>
                <c:pt idx="541">
                  <c:v>0.75751302242279095</c:v>
                </c:pt>
                <c:pt idx="542">
                  <c:v>0.75772038698196398</c:v>
                </c:pt>
                <c:pt idx="543">
                  <c:v>0.75800940990447996</c:v>
                </c:pt>
                <c:pt idx="544">
                  <c:v>0.75828067064285298</c:v>
                </c:pt>
                <c:pt idx="545">
                  <c:v>0.758443868160248</c:v>
                </c:pt>
                <c:pt idx="546">
                  <c:v>0.75861707925796495</c:v>
                </c:pt>
                <c:pt idx="547">
                  <c:v>0.75876412391662595</c:v>
                </c:pt>
                <c:pt idx="548">
                  <c:v>0.75887588262557992</c:v>
                </c:pt>
                <c:pt idx="549">
                  <c:v>0.75906590223312398</c:v>
                </c:pt>
                <c:pt idx="550">
                  <c:v>0.75922582149505602</c:v>
                </c:pt>
                <c:pt idx="551">
                  <c:v>0.75936464071273801</c:v>
                </c:pt>
                <c:pt idx="552">
                  <c:v>0.75951466560363801</c:v>
                </c:pt>
                <c:pt idx="553">
                  <c:v>0.75967655181884797</c:v>
                </c:pt>
                <c:pt idx="554">
                  <c:v>0.75985715389251696</c:v>
                </c:pt>
                <c:pt idx="555">
                  <c:v>0.76007399559020994</c:v>
                </c:pt>
                <c:pt idx="556">
                  <c:v>0.76018265485763603</c:v>
                </c:pt>
                <c:pt idx="557">
                  <c:v>0.76026508808135995</c:v>
                </c:pt>
                <c:pt idx="558">
                  <c:v>0.76033953428268397</c:v>
                </c:pt>
                <c:pt idx="559">
                  <c:v>0.76055744886398302</c:v>
                </c:pt>
                <c:pt idx="560">
                  <c:v>0.76079545021057093</c:v>
                </c:pt>
                <c:pt idx="561">
                  <c:v>0.76103851795196498</c:v>
                </c:pt>
                <c:pt idx="562">
                  <c:v>0.76121041774749798</c:v>
                </c:pt>
                <c:pt idx="563">
                  <c:v>0.76143721342086801</c:v>
                </c:pt>
                <c:pt idx="564">
                  <c:v>0.76168212890624998</c:v>
                </c:pt>
                <c:pt idx="565">
                  <c:v>0.76189491748809801</c:v>
                </c:pt>
                <c:pt idx="566">
                  <c:v>0.76199022531509397</c:v>
                </c:pt>
                <c:pt idx="567">
                  <c:v>0.76214525699615498</c:v>
                </c:pt>
                <c:pt idx="568">
                  <c:v>0.76245204210281403</c:v>
                </c:pt>
                <c:pt idx="569">
                  <c:v>0.76255211830139202</c:v>
                </c:pt>
                <c:pt idx="570">
                  <c:v>0.76272538900375397</c:v>
                </c:pt>
                <c:pt idx="571">
                  <c:v>0.76298341751098597</c:v>
                </c:pt>
                <c:pt idx="572">
                  <c:v>0.76323709487914992</c:v>
                </c:pt>
                <c:pt idx="573">
                  <c:v>0.76347295045852703</c:v>
                </c:pt>
                <c:pt idx="574">
                  <c:v>0.76369837522506701</c:v>
                </c:pt>
                <c:pt idx="575">
                  <c:v>0.76391998529434202</c:v>
                </c:pt>
                <c:pt idx="576">
                  <c:v>0.76411244869232198</c:v>
                </c:pt>
                <c:pt idx="577">
                  <c:v>0.76431033611297594</c:v>
                </c:pt>
                <c:pt idx="578">
                  <c:v>0.76453558206558203</c:v>
                </c:pt>
                <c:pt idx="579">
                  <c:v>0.76483557224273702</c:v>
                </c:pt>
                <c:pt idx="580">
                  <c:v>0.76507756710052499</c:v>
                </c:pt>
                <c:pt idx="581">
                  <c:v>0.765243744850159</c:v>
                </c:pt>
                <c:pt idx="582">
                  <c:v>0.76541421413421595</c:v>
                </c:pt>
                <c:pt idx="583">
                  <c:v>0.76560488939285298</c:v>
                </c:pt>
                <c:pt idx="584">
                  <c:v>0.76580790281295796</c:v>
                </c:pt>
                <c:pt idx="585">
                  <c:v>0.76600292921066293</c:v>
                </c:pt>
                <c:pt idx="586">
                  <c:v>0.76614717245101893</c:v>
                </c:pt>
                <c:pt idx="587">
                  <c:v>0.76628390550613401</c:v>
                </c:pt>
                <c:pt idx="588">
                  <c:v>0.76644340753555296</c:v>
                </c:pt>
                <c:pt idx="589">
                  <c:v>0.76662156581878693</c:v>
                </c:pt>
                <c:pt idx="590">
                  <c:v>0.76673326492309601</c:v>
                </c:pt>
                <c:pt idx="591">
                  <c:v>0.76675537824630702</c:v>
                </c:pt>
                <c:pt idx="592">
                  <c:v>0.76693216562271094</c:v>
                </c:pt>
                <c:pt idx="593">
                  <c:v>0.767022049427032</c:v>
                </c:pt>
                <c:pt idx="594">
                  <c:v>0.76707366704940794</c:v>
                </c:pt>
                <c:pt idx="595">
                  <c:v>0.767305111885071</c:v>
                </c:pt>
                <c:pt idx="596">
                  <c:v>0.767388379573822</c:v>
                </c:pt>
                <c:pt idx="597">
                  <c:v>0.76742944717407202</c:v>
                </c:pt>
                <c:pt idx="598">
                  <c:v>0.767524218559265</c:v>
                </c:pt>
                <c:pt idx="599">
                  <c:v>0.76763073205947896</c:v>
                </c:pt>
                <c:pt idx="600">
                  <c:v>0.76769218444824194</c:v>
                </c:pt>
                <c:pt idx="601">
                  <c:v>0.76768318414688097</c:v>
                </c:pt>
                <c:pt idx="602">
                  <c:v>0.76764676570892298</c:v>
                </c:pt>
                <c:pt idx="603">
                  <c:v>0.76761755943298293</c:v>
                </c:pt>
                <c:pt idx="604">
                  <c:v>0.76761958599090596</c:v>
                </c:pt>
                <c:pt idx="605">
                  <c:v>0.76782021522521993</c:v>
                </c:pt>
                <c:pt idx="606">
                  <c:v>0.76796976327896094</c:v>
                </c:pt>
                <c:pt idx="607">
                  <c:v>0.768087422847748</c:v>
                </c:pt>
                <c:pt idx="608">
                  <c:v>0.76818326711654694</c:v>
                </c:pt>
                <c:pt idx="609">
                  <c:v>0.76841429471969602</c:v>
                </c:pt>
                <c:pt idx="610">
                  <c:v>0.76863793134689296</c:v>
                </c:pt>
                <c:pt idx="611">
                  <c:v>0.76879057884216295</c:v>
                </c:pt>
                <c:pt idx="612">
                  <c:v>0.76899925470352193</c:v>
                </c:pt>
                <c:pt idx="613">
                  <c:v>0.76909754276275599</c:v>
                </c:pt>
                <c:pt idx="614">
                  <c:v>0.76906344890594502</c:v>
                </c:pt>
                <c:pt idx="615">
                  <c:v>0.76877043247222898</c:v>
                </c:pt>
                <c:pt idx="616">
                  <c:v>0.768692350387573</c:v>
                </c:pt>
                <c:pt idx="617">
                  <c:v>0.76876083612442003</c:v>
                </c:pt>
                <c:pt idx="618">
                  <c:v>0.76891384124755902</c:v>
                </c:pt>
                <c:pt idx="619">
                  <c:v>0.76907703876495392</c:v>
                </c:pt>
                <c:pt idx="620">
                  <c:v>0.76932332515716595</c:v>
                </c:pt>
                <c:pt idx="621">
                  <c:v>0.76972798109054597</c:v>
                </c:pt>
                <c:pt idx="622">
                  <c:v>0.77038083076477093</c:v>
                </c:pt>
                <c:pt idx="623">
                  <c:v>0.77114084959030194</c:v>
                </c:pt>
                <c:pt idx="624">
                  <c:v>0.77198884487152097</c:v>
                </c:pt>
                <c:pt idx="625">
                  <c:v>0.77264443635940594</c:v>
                </c:pt>
                <c:pt idx="626">
                  <c:v>0.77318177223205597</c:v>
                </c:pt>
                <c:pt idx="627">
                  <c:v>0.77362278699874898</c:v>
                </c:pt>
                <c:pt idx="628">
                  <c:v>0.77396342754364</c:v>
                </c:pt>
                <c:pt idx="629">
                  <c:v>0.77418950796127295</c:v>
                </c:pt>
                <c:pt idx="630">
                  <c:v>0.77442828416824294</c:v>
                </c:pt>
                <c:pt idx="631">
                  <c:v>0.77478787899017298</c:v>
                </c:pt>
                <c:pt idx="632">
                  <c:v>0.77394989728927599</c:v>
                </c:pt>
                <c:pt idx="633">
                  <c:v>0.77407435178756701</c:v>
                </c:pt>
                <c:pt idx="634">
                  <c:v>0.77420119047164893</c:v>
                </c:pt>
                <c:pt idx="635">
                  <c:v>0.774318552017212</c:v>
                </c:pt>
                <c:pt idx="636">
                  <c:v>0.77444789409637493</c:v>
                </c:pt>
                <c:pt idx="637">
                  <c:v>0.77453420162200903</c:v>
                </c:pt>
                <c:pt idx="638">
                  <c:v>0.77454504966735793</c:v>
                </c:pt>
                <c:pt idx="639">
                  <c:v>0.77462855577468903</c:v>
                </c:pt>
                <c:pt idx="640">
                  <c:v>0.77472606897354102</c:v>
                </c:pt>
                <c:pt idx="641">
                  <c:v>0.77480283975601194</c:v>
                </c:pt>
                <c:pt idx="642">
                  <c:v>0.77495077848434402</c:v>
                </c:pt>
                <c:pt idx="643">
                  <c:v>0.77511135339736903</c:v>
                </c:pt>
                <c:pt idx="644">
                  <c:v>0.77518210411071797</c:v>
                </c:pt>
                <c:pt idx="645">
                  <c:v>0.77517447471618695</c:v>
                </c:pt>
                <c:pt idx="646">
                  <c:v>0.77516565322875997</c:v>
                </c:pt>
                <c:pt idx="647">
                  <c:v>0.77517060041427599</c:v>
                </c:pt>
                <c:pt idx="648">
                  <c:v>0.77516511678695699</c:v>
                </c:pt>
                <c:pt idx="649">
                  <c:v>0.77514580488204998</c:v>
                </c:pt>
                <c:pt idx="650">
                  <c:v>0.775156474113464</c:v>
                </c:pt>
                <c:pt idx="651">
                  <c:v>0.77523646354675302</c:v>
                </c:pt>
                <c:pt idx="652">
                  <c:v>0.77533177137374898</c:v>
                </c:pt>
                <c:pt idx="653">
                  <c:v>0.77543625831604002</c:v>
                </c:pt>
                <c:pt idx="654">
                  <c:v>0.77556726932525599</c:v>
                </c:pt>
                <c:pt idx="655">
                  <c:v>0.77569661140441892</c:v>
                </c:pt>
                <c:pt idx="656">
                  <c:v>0.775725221633911</c:v>
                </c:pt>
                <c:pt idx="657">
                  <c:v>0.77569321393966695</c:v>
                </c:pt>
                <c:pt idx="658">
                  <c:v>0.77569732666015601</c:v>
                </c:pt>
                <c:pt idx="659">
                  <c:v>0.77574858665466295</c:v>
                </c:pt>
                <c:pt idx="660">
                  <c:v>0.77582160234451303</c:v>
                </c:pt>
                <c:pt idx="661">
                  <c:v>0.77589050531387294</c:v>
                </c:pt>
                <c:pt idx="662">
                  <c:v>0.77593187093734695</c:v>
                </c:pt>
                <c:pt idx="663">
                  <c:v>0.77595756053924603</c:v>
                </c:pt>
                <c:pt idx="664">
                  <c:v>0.77602717876434302</c:v>
                </c:pt>
                <c:pt idx="665">
                  <c:v>0.77619884014129603</c:v>
                </c:pt>
                <c:pt idx="666">
                  <c:v>0.77634969949722299</c:v>
                </c:pt>
                <c:pt idx="667">
                  <c:v>0.77637783288955697</c:v>
                </c:pt>
                <c:pt idx="668">
                  <c:v>0.776424384117126</c:v>
                </c:pt>
                <c:pt idx="669">
                  <c:v>0.77652875185012793</c:v>
                </c:pt>
                <c:pt idx="670">
                  <c:v>0.77670285701751696</c:v>
                </c:pt>
                <c:pt idx="671">
                  <c:v>0.77692887783050502</c:v>
                </c:pt>
                <c:pt idx="672">
                  <c:v>0.77716324329376196</c:v>
                </c:pt>
                <c:pt idx="673">
                  <c:v>0.77736673355102492</c:v>
                </c:pt>
                <c:pt idx="674">
                  <c:v>0.77750823497772192</c:v>
                </c:pt>
                <c:pt idx="675">
                  <c:v>0.77761814594268797</c:v>
                </c:pt>
                <c:pt idx="676">
                  <c:v>0.77776453495025599</c:v>
                </c:pt>
                <c:pt idx="677">
                  <c:v>0.77796146869659399</c:v>
                </c:pt>
                <c:pt idx="678">
                  <c:v>0.77812436819076503</c:v>
                </c:pt>
                <c:pt idx="679">
                  <c:v>0.77823445796966595</c:v>
                </c:pt>
                <c:pt idx="680">
                  <c:v>0.77834234237670896</c:v>
                </c:pt>
                <c:pt idx="681">
                  <c:v>0.77847055196762094</c:v>
                </c:pt>
                <c:pt idx="682">
                  <c:v>0.77864674329757699</c:v>
                </c:pt>
                <c:pt idx="683">
                  <c:v>0.77878627777099596</c:v>
                </c:pt>
                <c:pt idx="684">
                  <c:v>0.77886912822723398</c:v>
                </c:pt>
                <c:pt idx="685">
                  <c:v>0.77898011207580597</c:v>
                </c:pt>
                <c:pt idx="686">
                  <c:v>0.77912697792053198</c:v>
                </c:pt>
                <c:pt idx="687">
                  <c:v>0.77929536104202302</c:v>
                </c:pt>
                <c:pt idx="688">
                  <c:v>0.77945146560668899</c:v>
                </c:pt>
                <c:pt idx="689">
                  <c:v>0.779553806781769</c:v>
                </c:pt>
                <c:pt idx="690">
                  <c:v>0.77961829900741597</c:v>
                </c:pt>
                <c:pt idx="691">
                  <c:v>0.77966729402542101</c:v>
                </c:pt>
                <c:pt idx="692">
                  <c:v>0.77973190546035798</c:v>
                </c:pt>
                <c:pt idx="693">
                  <c:v>0.77982381582260096</c:v>
                </c:pt>
                <c:pt idx="694">
                  <c:v>0.77989677190780593</c:v>
                </c:pt>
                <c:pt idx="695">
                  <c:v>0.77989629507064795</c:v>
                </c:pt>
                <c:pt idx="696">
                  <c:v>0.77992055416107198</c:v>
                </c:pt>
                <c:pt idx="697">
                  <c:v>0.77997395992279095</c:v>
                </c:pt>
                <c:pt idx="698">
                  <c:v>0.77999035120010396</c:v>
                </c:pt>
                <c:pt idx="699">
                  <c:v>0.78000859022140501</c:v>
                </c:pt>
                <c:pt idx="700">
                  <c:v>0.78002921342849696</c:v>
                </c:pt>
                <c:pt idx="701">
                  <c:v>0.78004626035690294</c:v>
                </c:pt>
                <c:pt idx="702">
                  <c:v>0.780086493492126</c:v>
                </c:pt>
                <c:pt idx="703">
                  <c:v>0.78013262748718293</c:v>
                </c:pt>
                <c:pt idx="704">
                  <c:v>0.78010950088500997</c:v>
                </c:pt>
                <c:pt idx="705">
                  <c:v>0.78004274368286097</c:v>
                </c:pt>
                <c:pt idx="706">
                  <c:v>0.77995351552963299</c:v>
                </c:pt>
                <c:pt idx="707">
                  <c:v>0.77984586954116797</c:v>
                </c:pt>
                <c:pt idx="708">
                  <c:v>0.77977595329284699</c:v>
                </c:pt>
                <c:pt idx="709">
                  <c:v>0.77976570129394496</c:v>
                </c:pt>
                <c:pt idx="710">
                  <c:v>0.779761826992035</c:v>
                </c:pt>
                <c:pt idx="711">
                  <c:v>0.77977434396743794</c:v>
                </c:pt>
                <c:pt idx="712">
                  <c:v>0.77976033687591595</c:v>
                </c:pt>
                <c:pt idx="713">
                  <c:v>0.77963922023773202</c:v>
                </c:pt>
                <c:pt idx="714">
                  <c:v>0.77952722311019895</c:v>
                </c:pt>
                <c:pt idx="715">
                  <c:v>0.77947554588317902</c:v>
                </c:pt>
                <c:pt idx="716">
                  <c:v>0.77943334579467793</c:v>
                </c:pt>
                <c:pt idx="717">
                  <c:v>0.77940509319305395</c:v>
                </c:pt>
                <c:pt idx="718">
                  <c:v>0.77938476800918599</c:v>
                </c:pt>
                <c:pt idx="719">
                  <c:v>0.77935883998870903</c:v>
                </c:pt>
                <c:pt idx="720">
                  <c:v>0.77932516336440993</c:v>
                </c:pt>
                <c:pt idx="721">
                  <c:v>0.77931097745895395</c:v>
                </c:pt>
                <c:pt idx="722">
                  <c:v>0.77929893732070898</c:v>
                </c:pt>
                <c:pt idx="723">
                  <c:v>0.77933261394500697</c:v>
                </c:pt>
                <c:pt idx="724">
                  <c:v>0.77941904067993195</c:v>
                </c:pt>
                <c:pt idx="725">
                  <c:v>0.77949223518371602</c:v>
                </c:pt>
                <c:pt idx="726">
                  <c:v>0.77950803041458094</c:v>
                </c:pt>
                <c:pt idx="727">
                  <c:v>0.77951714992523202</c:v>
                </c:pt>
                <c:pt idx="728">
                  <c:v>0.77952769994735693</c:v>
                </c:pt>
                <c:pt idx="729">
                  <c:v>0.77953097820282002</c:v>
                </c:pt>
                <c:pt idx="730">
                  <c:v>0.77959052324294997</c:v>
                </c:pt>
                <c:pt idx="731">
                  <c:v>0.77967277765274001</c:v>
                </c:pt>
                <c:pt idx="732">
                  <c:v>0.77976427078247101</c:v>
                </c:pt>
                <c:pt idx="733">
                  <c:v>0.77984652519226094</c:v>
                </c:pt>
                <c:pt idx="734">
                  <c:v>0.77993444204330398</c:v>
                </c:pt>
                <c:pt idx="735">
                  <c:v>0.78002790212631201</c:v>
                </c:pt>
                <c:pt idx="736">
                  <c:v>0.78015682697296096</c:v>
                </c:pt>
                <c:pt idx="737">
                  <c:v>0.78027931451797494</c:v>
                </c:pt>
                <c:pt idx="738">
                  <c:v>0.78040305376052899</c:v>
                </c:pt>
                <c:pt idx="739">
                  <c:v>0.78054193258285498</c:v>
                </c:pt>
                <c:pt idx="740">
                  <c:v>0.780682837963104</c:v>
                </c:pt>
                <c:pt idx="741">
                  <c:v>0.78081653118133498</c:v>
                </c:pt>
                <c:pt idx="742">
                  <c:v>0.78093466758728003</c:v>
                </c:pt>
                <c:pt idx="743">
                  <c:v>0.78109047412872301</c:v>
                </c:pt>
                <c:pt idx="744">
                  <c:v>0.78124747276306195</c:v>
                </c:pt>
                <c:pt idx="745">
                  <c:v>0.78137526512145994</c:v>
                </c:pt>
                <c:pt idx="746">
                  <c:v>0.78151611089706396</c:v>
                </c:pt>
                <c:pt idx="747">
                  <c:v>0.781639969348907</c:v>
                </c:pt>
                <c:pt idx="748">
                  <c:v>0.78173938989639302</c:v>
                </c:pt>
                <c:pt idx="749">
                  <c:v>0.78181431293487502</c:v>
                </c:pt>
                <c:pt idx="750">
                  <c:v>0.78190467357635496</c:v>
                </c:pt>
                <c:pt idx="751">
                  <c:v>0.782045221328735</c:v>
                </c:pt>
                <c:pt idx="752">
                  <c:v>0.78218469619750997</c:v>
                </c:pt>
                <c:pt idx="753">
                  <c:v>0.78229448795318601</c:v>
                </c:pt>
                <c:pt idx="754">
                  <c:v>0.78239313364028895</c:v>
                </c:pt>
                <c:pt idx="755">
                  <c:v>0.78246233463287396</c:v>
                </c:pt>
                <c:pt idx="756">
                  <c:v>0.78250542879104601</c:v>
                </c:pt>
                <c:pt idx="757">
                  <c:v>0.78255382776260396</c:v>
                </c:pt>
                <c:pt idx="758">
                  <c:v>0.78261474370956396</c:v>
                </c:pt>
                <c:pt idx="759">
                  <c:v>0.78267399072647093</c:v>
                </c:pt>
                <c:pt idx="760">
                  <c:v>0.78274229764938397</c:v>
                </c:pt>
                <c:pt idx="761">
                  <c:v>0.78281406164169298</c:v>
                </c:pt>
                <c:pt idx="762">
                  <c:v>0.782857990264893</c:v>
                </c:pt>
                <c:pt idx="763">
                  <c:v>0.78289262056350695</c:v>
                </c:pt>
                <c:pt idx="764">
                  <c:v>0.78290370702743495</c:v>
                </c:pt>
                <c:pt idx="765">
                  <c:v>0.78291485309600795</c:v>
                </c:pt>
                <c:pt idx="766">
                  <c:v>0.78290537595748899</c:v>
                </c:pt>
                <c:pt idx="767">
                  <c:v>0.78288588523864699</c:v>
                </c:pt>
                <c:pt idx="768">
                  <c:v>0.78286806344985993</c:v>
                </c:pt>
                <c:pt idx="769">
                  <c:v>0.782860851287842</c:v>
                </c:pt>
                <c:pt idx="770">
                  <c:v>0.78283367156982397</c:v>
                </c:pt>
                <c:pt idx="771">
                  <c:v>0.78279820680618295</c:v>
                </c:pt>
                <c:pt idx="772">
                  <c:v>0.78276697397232098</c:v>
                </c:pt>
                <c:pt idx="773">
                  <c:v>0.78272656202316293</c:v>
                </c:pt>
                <c:pt idx="774">
                  <c:v>0.782699978351593</c:v>
                </c:pt>
                <c:pt idx="775">
                  <c:v>0.78270128965377794</c:v>
                </c:pt>
                <c:pt idx="776">
                  <c:v>0.78268805742263803</c:v>
                </c:pt>
                <c:pt idx="777">
                  <c:v>0.78264973163604701</c:v>
                </c:pt>
                <c:pt idx="778">
                  <c:v>0.78261998891830398</c:v>
                </c:pt>
                <c:pt idx="779">
                  <c:v>0.78261450529098497</c:v>
                </c:pt>
                <c:pt idx="780">
                  <c:v>0.78260687589645395</c:v>
                </c:pt>
                <c:pt idx="781">
                  <c:v>0.78256205320358296</c:v>
                </c:pt>
                <c:pt idx="782">
                  <c:v>0.78251222372055096</c:v>
                </c:pt>
                <c:pt idx="783">
                  <c:v>0.78243956565856898</c:v>
                </c:pt>
                <c:pt idx="784">
                  <c:v>0.78236339092254603</c:v>
                </c:pt>
                <c:pt idx="785">
                  <c:v>0.78231195211410498</c:v>
                </c:pt>
                <c:pt idx="786">
                  <c:v>0.78228763341903695</c:v>
                </c:pt>
                <c:pt idx="787">
                  <c:v>0.78227666616439795</c:v>
                </c:pt>
                <c:pt idx="788">
                  <c:v>0.78225181102752694</c:v>
                </c:pt>
                <c:pt idx="789">
                  <c:v>0.78224424123764003</c:v>
                </c:pt>
                <c:pt idx="790">
                  <c:v>0.78226945400238002</c:v>
                </c:pt>
                <c:pt idx="791">
                  <c:v>0.78227303028106698</c:v>
                </c:pt>
                <c:pt idx="792">
                  <c:v>0.78223583698272703</c:v>
                </c:pt>
                <c:pt idx="793">
                  <c:v>0.78220669031143197</c:v>
                </c:pt>
                <c:pt idx="794">
                  <c:v>0.78218904733657801</c:v>
                </c:pt>
                <c:pt idx="795">
                  <c:v>0.782172775268555</c:v>
                </c:pt>
                <c:pt idx="796">
                  <c:v>0.782192146778107</c:v>
                </c:pt>
                <c:pt idx="797">
                  <c:v>0.78221646547317503</c:v>
                </c:pt>
                <c:pt idx="798">
                  <c:v>0.78231678009033201</c:v>
                </c:pt>
                <c:pt idx="799">
                  <c:v>0.78242228031158401</c:v>
                </c:pt>
                <c:pt idx="800">
                  <c:v>0.78249708414077801</c:v>
                </c:pt>
                <c:pt idx="801">
                  <c:v>0.78256360292434701</c:v>
                </c:pt>
                <c:pt idx="802">
                  <c:v>0.78263190984725994</c:v>
                </c:pt>
                <c:pt idx="803">
                  <c:v>0.78269872665405293</c:v>
                </c:pt>
                <c:pt idx="804">
                  <c:v>0.78276458978652996</c:v>
                </c:pt>
                <c:pt idx="805">
                  <c:v>0.78283206224441493</c:v>
                </c:pt>
                <c:pt idx="806">
                  <c:v>0.78291991949081396</c:v>
                </c:pt>
                <c:pt idx="807">
                  <c:v>0.78303060531616198</c:v>
                </c:pt>
                <c:pt idx="808">
                  <c:v>0.78311715126037595</c:v>
                </c:pt>
                <c:pt idx="809">
                  <c:v>0.78315893411636395</c:v>
                </c:pt>
                <c:pt idx="810">
                  <c:v>0.78320959806442303</c:v>
                </c:pt>
                <c:pt idx="811">
                  <c:v>0.78329244852065993</c:v>
                </c:pt>
                <c:pt idx="812">
                  <c:v>0.78337756395339997</c:v>
                </c:pt>
                <c:pt idx="813">
                  <c:v>0.78353110551834093</c:v>
                </c:pt>
                <c:pt idx="814">
                  <c:v>0.78368262052535997</c:v>
                </c:pt>
                <c:pt idx="815">
                  <c:v>0.78378937244415303</c:v>
                </c:pt>
                <c:pt idx="816">
                  <c:v>0.783887243270874</c:v>
                </c:pt>
                <c:pt idx="817">
                  <c:v>0.78400782346725495</c:v>
                </c:pt>
                <c:pt idx="818">
                  <c:v>0.78413645029068002</c:v>
                </c:pt>
                <c:pt idx="819">
                  <c:v>0.78422544002533001</c:v>
                </c:pt>
                <c:pt idx="820">
                  <c:v>0.78429982662200903</c:v>
                </c:pt>
                <c:pt idx="821">
                  <c:v>0.78438243865966795</c:v>
                </c:pt>
                <c:pt idx="822">
                  <c:v>0.78446254730224596</c:v>
                </c:pt>
                <c:pt idx="823">
                  <c:v>0.78455415964126596</c:v>
                </c:pt>
                <c:pt idx="824">
                  <c:v>0.78466114997863801</c:v>
                </c:pt>
                <c:pt idx="825">
                  <c:v>0.78476575613021893</c:v>
                </c:pt>
                <c:pt idx="826">
                  <c:v>0.784869289398193</c:v>
                </c:pt>
                <c:pt idx="827">
                  <c:v>0.78496793508529694</c:v>
                </c:pt>
                <c:pt idx="828">
                  <c:v>0.78505060672759996</c:v>
                </c:pt>
                <c:pt idx="829">
                  <c:v>0.78512493371963499</c:v>
                </c:pt>
                <c:pt idx="830">
                  <c:v>0.78517541885375997</c:v>
                </c:pt>
                <c:pt idx="831">
                  <c:v>0.78522822856903096</c:v>
                </c:pt>
                <c:pt idx="832">
                  <c:v>0.78532818555831896</c:v>
                </c:pt>
                <c:pt idx="833">
                  <c:v>0.785427010059357</c:v>
                </c:pt>
                <c:pt idx="834">
                  <c:v>0.78550878763198895</c:v>
                </c:pt>
                <c:pt idx="835">
                  <c:v>0.78558669090270994</c:v>
                </c:pt>
                <c:pt idx="836">
                  <c:v>0.78567591905593903</c:v>
                </c:pt>
                <c:pt idx="837">
                  <c:v>0.78576639890670796</c:v>
                </c:pt>
                <c:pt idx="838">
                  <c:v>0.78578821420669598</c:v>
                </c:pt>
                <c:pt idx="839">
                  <c:v>0.785782253742218</c:v>
                </c:pt>
                <c:pt idx="840">
                  <c:v>0.785793220996857</c:v>
                </c:pt>
                <c:pt idx="841">
                  <c:v>0.78581503629684402</c:v>
                </c:pt>
                <c:pt idx="842">
                  <c:v>0.78584495782852193</c:v>
                </c:pt>
                <c:pt idx="843">
                  <c:v>0.78588739633560201</c:v>
                </c:pt>
                <c:pt idx="844">
                  <c:v>0.78593060970306394</c:v>
                </c:pt>
                <c:pt idx="845">
                  <c:v>0.785973525047302</c:v>
                </c:pt>
                <c:pt idx="846">
                  <c:v>0.786012446880341</c:v>
                </c:pt>
                <c:pt idx="847">
                  <c:v>0.78603986501693701</c:v>
                </c:pt>
                <c:pt idx="848">
                  <c:v>0.78606549501419098</c:v>
                </c:pt>
                <c:pt idx="849">
                  <c:v>0.78607580661773702</c:v>
                </c:pt>
                <c:pt idx="850">
                  <c:v>0.78608546257018996</c:v>
                </c:pt>
                <c:pt idx="851">
                  <c:v>0.78608951568603502</c:v>
                </c:pt>
                <c:pt idx="852">
                  <c:v>0.78609344959258998</c:v>
                </c:pt>
                <c:pt idx="853">
                  <c:v>0.78614488840103103</c:v>
                </c:pt>
                <c:pt idx="854">
                  <c:v>0.786201095581055</c:v>
                </c:pt>
                <c:pt idx="855">
                  <c:v>0.78618398904800402</c:v>
                </c:pt>
                <c:pt idx="856">
                  <c:v>0.786148285865784</c:v>
                </c:pt>
                <c:pt idx="857">
                  <c:v>0.78611937761306794</c:v>
                </c:pt>
                <c:pt idx="858">
                  <c:v>0.78609499931335403</c:v>
                </c:pt>
                <c:pt idx="859">
                  <c:v>0.78608397245407102</c:v>
                </c:pt>
                <c:pt idx="860">
                  <c:v>0.78608170747757</c:v>
                </c:pt>
                <c:pt idx="861">
                  <c:v>0.78605464696884197</c:v>
                </c:pt>
                <c:pt idx="862">
                  <c:v>0.78600153923034699</c:v>
                </c:pt>
                <c:pt idx="863">
                  <c:v>0.78594086170196498</c:v>
                </c:pt>
                <c:pt idx="864">
                  <c:v>0.785868084430695</c:v>
                </c:pt>
                <c:pt idx="865">
                  <c:v>0.78580299615859994</c:v>
                </c:pt>
                <c:pt idx="866">
                  <c:v>0.78575948476791402</c:v>
                </c:pt>
                <c:pt idx="867">
                  <c:v>0.78571203947067303</c:v>
                </c:pt>
                <c:pt idx="868">
                  <c:v>0.78564015626907302</c:v>
                </c:pt>
                <c:pt idx="869">
                  <c:v>0.78556904792785598</c:v>
                </c:pt>
                <c:pt idx="870">
                  <c:v>0.785504734516144</c:v>
                </c:pt>
                <c:pt idx="871">
                  <c:v>0.78544071912765501</c:v>
                </c:pt>
                <c:pt idx="872">
                  <c:v>0.78534797430038494</c:v>
                </c:pt>
                <c:pt idx="873">
                  <c:v>0.78525505065918</c:v>
                </c:pt>
                <c:pt idx="874">
                  <c:v>0.78515610694885296</c:v>
                </c:pt>
                <c:pt idx="875">
                  <c:v>0.78505704402923593</c:v>
                </c:pt>
                <c:pt idx="876">
                  <c:v>0.78494200706481898</c:v>
                </c:pt>
                <c:pt idx="877">
                  <c:v>0.78482071161270095</c:v>
                </c:pt>
                <c:pt idx="878">
                  <c:v>0.78471825122833294</c:v>
                </c:pt>
                <c:pt idx="879">
                  <c:v>0.78462657928466795</c:v>
                </c:pt>
                <c:pt idx="880">
                  <c:v>0.78451899290084792</c:v>
                </c:pt>
                <c:pt idx="881">
                  <c:v>0.78439847230911297</c:v>
                </c:pt>
                <c:pt idx="882">
                  <c:v>0.78427574634552</c:v>
                </c:pt>
                <c:pt idx="883">
                  <c:v>0.78415021896362302</c:v>
                </c:pt>
                <c:pt idx="884">
                  <c:v>0.78403410911560101</c:v>
                </c:pt>
                <c:pt idx="885">
                  <c:v>0.78393462896346999</c:v>
                </c:pt>
                <c:pt idx="886">
                  <c:v>0.78385273218154894</c:v>
                </c:pt>
                <c:pt idx="887">
                  <c:v>0.783823525905609</c:v>
                </c:pt>
                <c:pt idx="888">
                  <c:v>0.78379616737365698</c:v>
                </c:pt>
                <c:pt idx="889">
                  <c:v>0.78377679586410498</c:v>
                </c:pt>
                <c:pt idx="890">
                  <c:v>0.78376159667968803</c:v>
                </c:pt>
                <c:pt idx="891">
                  <c:v>0.78382179737091096</c:v>
                </c:pt>
                <c:pt idx="892">
                  <c:v>0.783881759643555</c:v>
                </c:pt>
                <c:pt idx="893">
                  <c:v>0.78398416042327901</c:v>
                </c:pt>
                <c:pt idx="894">
                  <c:v>0.78408834934234595</c:v>
                </c:pt>
                <c:pt idx="895">
                  <c:v>0.78420028686523402</c:v>
                </c:pt>
                <c:pt idx="896">
                  <c:v>0.78431323766708394</c:v>
                </c:pt>
                <c:pt idx="897">
                  <c:v>0.78446129560470601</c:v>
                </c:pt>
                <c:pt idx="898">
                  <c:v>0.78462008237838698</c:v>
                </c:pt>
                <c:pt idx="899">
                  <c:v>0.78477767705917401</c:v>
                </c:pt>
                <c:pt idx="900">
                  <c:v>0.78493425846099896</c:v>
                </c:pt>
                <c:pt idx="901">
                  <c:v>0.78507891893386794</c:v>
                </c:pt>
                <c:pt idx="902">
                  <c:v>0.78521416187286397</c:v>
                </c:pt>
                <c:pt idx="903">
                  <c:v>0.78536067008972199</c:v>
                </c:pt>
                <c:pt idx="904">
                  <c:v>0.78551981449127195</c:v>
                </c:pt>
                <c:pt idx="905">
                  <c:v>0.78566924333572397</c:v>
                </c:pt>
                <c:pt idx="906">
                  <c:v>0.78580275774002095</c:v>
                </c:pt>
                <c:pt idx="907">
                  <c:v>0.78594324588775599</c:v>
                </c:pt>
                <c:pt idx="908">
                  <c:v>0.78610340356826802</c:v>
                </c:pt>
                <c:pt idx="909">
                  <c:v>0.78625611066818202</c:v>
                </c:pt>
                <c:pt idx="910">
                  <c:v>0.78637764453887893</c:v>
                </c:pt>
                <c:pt idx="911">
                  <c:v>0.78650025129318202</c:v>
                </c:pt>
                <c:pt idx="912">
                  <c:v>0.78663966655731199</c:v>
                </c:pt>
                <c:pt idx="913">
                  <c:v>0.78677842617034899</c:v>
                </c:pt>
                <c:pt idx="914">
                  <c:v>0.78690794706344602</c:v>
                </c:pt>
                <c:pt idx="915">
                  <c:v>0.78703663349151598</c:v>
                </c:pt>
                <c:pt idx="916">
                  <c:v>0.78714404106140101</c:v>
                </c:pt>
                <c:pt idx="917">
                  <c:v>0.78724918365478502</c:v>
                </c:pt>
                <c:pt idx="918">
                  <c:v>0.78736755847930895</c:v>
                </c:pt>
                <c:pt idx="919">
                  <c:v>0.78748861551284799</c:v>
                </c:pt>
                <c:pt idx="920">
                  <c:v>0.78757385015487702</c:v>
                </c:pt>
                <c:pt idx="921">
                  <c:v>0.78764519691467294</c:v>
                </c:pt>
                <c:pt idx="922">
                  <c:v>0.78770581483840896</c:v>
                </c:pt>
                <c:pt idx="923">
                  <c:v>0.78775969743728602</c:v>
                </c:pt>
                <c:pt idx="924">
                  <c:v>0.78781226873397803</c:v>
                </c:pt>
                <c:pt idx="925">
                  <c:v>0.78786382675170896</c:v>
                </c:pt>
                <c:pt idx="926">
                  <c:v>0.78787866830825792</c:v>
                </c:pt>
                <c:pt idx="927">
                  <c:v>0.78784755468368495</c:v>
                </c:pt>
                <c:pt idx="928">
                  <c:v>0.78781918287277197</c:v>
                </c:pt>
                <c:pt idx="929">
                  <c:v>0.78779647350311299</c:v>
                </c:pt>
                <c:pt idx="930">
                  <c:v>0.78775659799575792</c:v>
                </c:pt>
                <c:pt idx="931">
                  <c:v>0.78766963481903096</c:v>
                </c:pt>
                <c:pt idx="932">
                  <c:v>0.78757629394531303</c:v>
                </c:pt>
                <c:pt idx="933">
                  <c:v>0.78745303153991697</c:v>
                </c:pt>
                <c:pt idx="934">
                  <c:v>0.78732714653015101</c:v>
                </c:pt>
                <c:pt idx="935">
                  <c:v>0.78718796968460103</c:v>
                </c:pt>
                <c:pt idx="936">
                  <c:v>0.78704754114150999</c:v>
                </c:pt>
                <c:pt idx="937">
                  <c:v>0.78684434890747101</c:v>
                </c:pt>
                <c:pt idx="938">
                  <c:v>0.786639428138733</c:v>
                </c:pt>
                <c:pt idx="939">
                  <c:v>0.78641656637191792</c:v>
                </c:pt>
                <c:pt idx="940">
                  <c:v>0.78619072437286397</c:v>
                </c:pt>
                <c:pt idx="941">
                  <c:v>0.78597584962844802</c:v>
                </c:pt>
                <c:pt idx="942">
                  <c:v>0.785762763023376</c:v>
                </c:pt>
                <c:pt idx="943">
                  <c:v>0.78554663658142099</c:v>
                </c:pt>
                <c:pt idx="944">
                  <c:v>0.78532729148864699</c:v>
                </c:pt>
                <c:pt idx="945">
                  <c:v>0.78510866165161097</c:v>
                </c:pt>
                <c:pt idx="946">
                  <c:v>0.784891521930695</c:v>
                </c:pt>
                <c:pt idx="947">
                  <c:v>0.78466496467590297</c:v>
                </c:pt>
                <c:pt idx="948">
                  <c:v>0.78443036079406703</c:v>
                </c:pt>
                <c:pt idx="949">
                  <c:v>0.78418669700622601</c:v>
                </c:pt>
                <c:pt idx="950">
                  <c:v>0.783934330940247</c:v>
                </c:pt>
                <c:pt idx="951">
                  <c:v>0.78368721008300801</c:v>
                </c:pt>
                <c:pt idx="952">
                  <c:v>0.78344718217849696</c:v>
                </c:pt>
                <c:pt idx="953">
                  <c:v>0.78319457769393896</c:v>
                </c:pt>
                <c:pt idx="954">
                  <c:v>0.782919144630432</c:v>
                </c:pt>
                <c:pt idx="955">
                  <c:v>0.78264663219451902</c:v>
                </c:pt>
                <c:pt idx="956">
                  <c:v>0.78238478899002095</c:v>
                </c:pt>
                <c:pt idx="957">
                  <c:v>0.78212926387786896</c:v>
                </c:pt>
                <c:pt idx="958">
                  <c:v>0.78190473318099996</c:v>
                </c:pt>
                <c:pt idx="959">
                  <c:v>0.78168228864669798</c:v>
                </c:pt>
                <c:pt idx="960">
                  <c:v>0.78149667978286697</c:v>
                </c:pt>
                <c:pt idx="961">
                  <c:v>0.78131148815154994</c:v>
                </c:pt>
                <c:pt idx="962">
                  <c:v>0.78117284774780293</c:v>
                </c:pt>
                <c:pt idx="963">
                  <c:v>0.78103444576263403</c:v>
                </c:pt>
                <c:pt idx="964">
                  <c:v>0.78093657493591295</c:v>
                </c:pt>
                <c:pt idx="965">
                  <c:v>0.78084228038787795</c:v>
                </c:pt>
                <c:pt idx="966">
                  <c:v>0.78073135614395095</c:v>
                </c:pt>
                <c:pt idx="967">
                  <c:v>0.78061673641204798</c:v>
                </c:pt>
                <c:pt idx="968">
                  <c:v>0.78049788475036597</c:v>
                </c:pt>
                <c:pt idx="969">
                  <c:v>0.78037754297256501</c:v>
                </c:pt>
                <c:pt idx="970">
                  <c:v>0.78022710084915203</c:v>
                </c:pt>
                <c:pt idx="971">
                  <c:v>0.78006372451782202</c:v>
                </c:pt>
                <c:pt idx="972">
                  <c:v>0.77992490530014003</c:v>
                </c:pt>
                <c:pt idx="973">
                  <c:v>0.77980104684829699</c:v>
                </c:pt>
                <c:pt idx="974">
                  <c:v>0.77965143918991098</c:v>
                </c:pt>
                <c:pt idx="975">
                  <c:v>0.77948102951049802</c:v>
                </c:pt>
                <c:pt idx="976">
                  <c:v>0.77933440208435101</c:v>
                </c:pt>
                <c:pt idx="977">
                  <c:v>0.77921382188796995</c:v>
                </c:pt>
                <c:pt idx="978">
                  <c:v>0.77910075187683103</c:v>
                </c:pt>
                <c:pt idx="979">
                  <c:v>0.77900133132934601</c:v>
                </c:pt>
                <c:pt idx="980">
                  <c:v>0.77889791727065993</c:v>
                </c:pt>
                <c:pt idx="981">
                  <c:v>0.77878514528274501</c:v>
                </c:pt>
                <c:pt idx="982">
                  <c:v>0.77868071794509897</c:v>
                </c:pt>
                <c:pt idx="983">
                  <c:v>0.77860746383667001</c:v>
                </c:pt>
                <c:pt idx="984">
                  <c:v>0.77853915691375697</c:v>
                </c:pt>
                <c:pt idx="985">
                  <c:v>0.77848879098892199</c:v>
                </c:pt>
                <c:pt idx="986">
                  <c:v>0.77843884229659999</c:v>
                </c:pt>
                <c:pt idx="987">
                  <c:v>0.778399622440338</c:v>
                </c:pt>
                <c:pt idx="988">
                  <c:v>0.77836016416549703</c:v>
                </c:pt>
                <c:pt idx="989">
                  <c:v>0.77827999591827401</c:v>
                </c:pt>
                <c:pt idx="990">
                  <c:v>0.778199887275696</c:v>
                </c:pt>
                <c:pt idx="991">
                  <c:v>0.77805862426757799</c:v>
                </c:pt>
                <c:pt idx="992">
                  <c:v>0.77791283130645794</c:v>
                </c:pt>
                <c:pt idx="993">
                  <c:v>0.77765176296234095</c:v>
                </c:pt>
                <c:pt idx="994">
                  <c:v>0.77737293243408201</c:v>
                </c:pt>
                <c:pt idx="995">
                  <c:v>0.77689013481140101</c:v>
                </c:pt>
                <c:pt idx="996">
                  <c:v>0.776354944705963</c:v>
                </c:pt>
                <c:pt idx="997">
                  <c:v>0.77566967010498</c:v>
                </c:pt>
                <c:pt idx="998">
                  <c:v>0.77492860555648801</c:v>
                </c:pt>
                <c:pt idx="999">
                  <c:v>0.77405915260314895</c:v>
                </c:pt>
                <c:pt idx="1000">
                  <c:v>0.77312353849410997</c:v>
                </c:pt>
                <c:pt idx="1001">
                  <c:v>0.77215323448181195</c:v>
                </c:pt>
                <c:pt idx="1002">
                  <c:v>0.77116034030914293</c:v>
                </c:pt>
                <c:pt idx="1003">
                  <c:v>0.77017501592636095</c:v>
                </c:pt>
                <c:pt idx="1004">
                  <c:v>0.76919851303100595</c:v>
                </c:pt>
                <c:pt idx="1005">
                  <c:v>0.76832798719406092</c:v>
                </c:pt>
                <c:pt idx="1006">
                  <c:v>0.76759341955184901</c:v>
                </c:pt>
                <c:pt idx="1007">
                  <c:v>0.76694402694702102</c:v>
                </c:pt>
                <c:pt idx="1008">
                  <c:v>0.76643697023391699</c:v>
                </c:pt>
                <c:pt idx="1009">
                  <c:v>0.76602236032485993</c:v>
                </c:pt>
                <c:pt idx="1010">
                  <c:v>0.76581422090530393</c:v>
                </c:pt>
                <c:pt idx="1011">
                  <c:v>0.76564542055130003</c:v>
                </c:pt>
                <c:pt idx="1012">
                  <c:v>0.76560220718383798</c:v>
                </c:pt>
                <c:pt idx="1013">
                  <c:v>0.76557842493057293</c:v>
                </c:pt>
                <c:pt idx="1014">
                  <c:v>0.765646076202393</c:v>
                </c:pt>
                <c:pt idx="1015">
                  <c:v>0.76570639610290503</c:v>
                </c:pt>
                <c:pt idx="1016">
                  <c:v>0.76571068763732897</c:v>
                </c:pt>
                <c:pt idx="1017">
                  <c:v>0.76571056842803997</c:v>
                </c:pt>
                <c:pt idx="1018">
                  <c:v>0.76552805900573695</c:v>
                </c:pt>
                <c:pt idx="1019">
                  <c:v>0.76534793376922594</c:v>
                </c:pt>
                <c:pt idx="1020">
                  <c:v>0.76486704349517798</c:v>
                </c:pt>
                <c:pt idx="1021">
                  <c:v>0.76438066959381101</c:v>
                </c:pt>
                <c:pt idx="1022">
                  <c:v>0.76360551118850695</c:v>
                </c:pt>
                <c:pt idx="1023">
                  <c:v>0.76280543804168699</c:v>
                </c:pt>
                <c:pt idx="1024">
                  <c:v>0.76160249710082994</c:v>
                </c:pt>
                <c:pt idx="1025">
                  <c:v>0.76032910346984894</c:v>
                </c:pt>
                <c:pt idx="1026">
                  <c:v>0.75885508060455298</c:v>
                </c:pt>
                <c:pt idx="1027">
                  <c:v>0.75732735395431494</c:v>
                </c:pt>
                <c:pt idx="1028">
                  <c:v>0.75548849105835003</c:v>
                </c:pt>
                <c:pt idx="1029">
                  <c:v>0.75352940559387194</c:v>
                </c:pt>
                <c:pt idx="1030">
                  <c:v>0.75135800838470501</c:v>
                </c:pt>
                <c:pt idx="1031">
                  <c:v>0.749075090885162</c:v>
                </c:pt>
                <c:pt idx="1032">
                  <c:v>0.74645946025848398</c:v>
                </c:pt>
                <c:pt idx="1033">
                  <c:v>0.743615245819092</c:v>
                </c:pt>
                <c:pt idx="1034">
                  <c:v>0.74057457447052</c:v>
                </c:pt>
                <c:pt idx="1035">
                  <c:v>0.737361884117126</c:v>
                </c:pt>
                <c:pt idx="1036">
                  <c:v>0.73386088609695399</c:v>
                </c:pt>
                <c:pt idx="1037">
                  <c:v>0.73002771139144895</c:v>
                </c:pt>
                <c:pt idx="1038">
                  <c:v>0.726167476177216</c:v>
                </c:pt>
                <c:pt idx="1039">
                  <c:v>0.72225234508514402</c:v>
                </c:pt>
                <c:pt idx="1040">
                  <c:v>0.71837029457092294</c:v>
                </c:pt>
                <c:pt idx="1041">
                  <c:v>0.71452531814575193</c:v>
                </c:pt>
                <c:pt idx="1042">
                  <c:v>0.71089372634887693</c:v>
                </c:pt>
                <c:pt idx="1043">
                  <c:v>0.70775548219680795</c:v>
                </c:pt>
                <c:pt idx="1044">
                  <c:v>0.70479885339736903</c:v>
                </c:pt>
                <c:pt idx="1045">
                  <c:v>0.70242462158203101</c:v>
                </c:pt>
                <c:pt idx="1046">
                  <c:v>0.70022914409637493</c:v>
                </c:pt>
                <c:pt idx="1047">
                  <c:v>0.69887689352035498</c:v>
                </c:pt>
                <c:pt idx="1048">
                  <c:v>0.69761977195739699</c:v>
                </c:pt>
                <c:pt idx="1049">
                  <c:v>0.69709614515304597</c:v>
                </c:pt>
                <c:pt idx="1050">
                  <c:v>0.69660941362381001</c:v>
                </c:pt>
                <c:pt idx="1051">
                  <c:v>0.69675782918930096</c:v>
                </c:pt>
                <c:pt idx="1052">
                  <c:v>0.69690570831298793</c:v>
                </c:pt>
                <c:pt idx="1053">
                  <c:v>0.69715300798416102</c:v>
                </c:pt>
                <c:pt idx="1054">
                  <c:v>0.69739983081817603</c:v>
                </c:pt>
                <c:pt idx="1055">
                  <c:v>0.69712481498718293</c:v>
                </c:pt>
                <c:pt idx="1056">
                  <c:v>0.69681648015975994</c:v>
                </c:pt>
                <c:pt idx="1057">
                  <c:v>0.695769047737122</c:v>
                </c:pt>
                <c:pt idx="1058">
                  <c:v>0.69462559223175002</c:v>
                </c:pt>
                <c:pt idx="1059">
                  <c:v>0.69346687793731698</c:v>
                </c:pt>
                <c:pt idx="1060">
                  <c:v>0.69230607748031603</c:v>
                </c:pt>
                <c:pt idx="1061">
                  <c:v>0.69145635366439795</c:v>
                </c:pt>
                <c:pt idx="1062">
                  <c:v>0.690697586536407</c:v>
                </c:pt>
                <c:pt idx="1063">
                  <c:v>0.69073567390441892</c:v>
                </c:pt>
                <c:pt idx="1064">
                  <c:v>0.69108263254165603</c:v>
                </c:pt>
                <c:pt idx="1065">
                  <c:v>0.69304440021514901</c:v>
                </c:pt>
                <c:pt idx="1066">
                  <c:v>0.69581255912780793</c:v>
                </c:pt>
                <c:pt idx="1067">
                  <c:v>0.70004663467407202</c:v>
                </c:pt>
                <c:pt idx="1068">
                  <c:v>0.70520380735397292</c:v>
                </c:pt>
                <c:pt idx="1069">
                  <c:v>0.71112415790557892</c:v>
                </c:pt>
                <c:pt idx="1070">
                  <c:v>0.71764383316039992</c:v>
                </c:pt>
                <c:pt idx="1071">
                  <c:v>0.72409406900405893</c:v>
                </c:pt>
                <c:pt idx="1072">
                  <c:v>0.73048231601715097</c:v>
                </c:pt>
                <c:pt idx="1073">
                  <c:v>0.73674736022949194</c:v>
                </c:pt>
                <c:pt idx="1074">
                  <c:v>0.742868757247925</c:v>
                </c:pt>
                <c:pt idx="1075">
                  <c:v>0.74832299947738601</c:v>
                </c:pt>
                <c:pt idx="1076">
                  <c:v>0.75280711650848398</c:v>
                </c:pt>
                <c:pt idx="1077">
                  <c:v>0.75679734945297195</c:v>
                </c:pt>
                <c:pt idx="1078">
                  <c:v>0.75989917516708394</c:v>
                </c:pt>
                <c:pt idx="1079">
                  <c:v>0.76265314817428598</c:v>
                </c:pt>
                <c:pt idx="1080">
                  <c:v>0.764616703987122</c:v>
                </c:pt>
                <c:pt idx="1081">
                  <c:v>0.76645097732543899</c:v>
                </c:pt>
                <c:pt idx="1082">
                  <c:v>0.76790550947189296</c:v>
                </c:pt>
                <c:pt idx="1083">
                  <c:v>0.76926324367523202</c:v>
                </c:pt>
                <c:pt idx="1084">
                  <c:v>0.77024469375610394</c:v>
                </c:pt>
                <c:pt idx="1085">
                  <c:v>0.77118263244628893</c:v>
                </c:pt>
                <c:pt idx="1086">
                  <c:v>0.77188453674316393</c:v>
                </c:pt>
                <c:pt idx="1087">
                  <c:v>0.772562539577484</c:v>
                </c:pt>
                <c:pt idx="1088">
                  <c:v>0.77304068803787196</c:v>
                </c:pt>
                <c:pt idx="1089">
                  <c:v>0.77351591587066693</c:v>
                </c:pt>
                <c:pt idx="1090">
                  <c:v>0.77392808198928797</c:v>
                </c:pt>
                <c:pt idx="1091">
                  <c:v>0.77433995008468592</c:v>
                </c:pt>
                <c:pt idx="1092">
                  <c:v>0.77465949058532702</c:v>
                </c:pt>
                <c:pt idx="1093">
                  <c:v>0.77498022317886395</c:v>
                </c:pt>
                <c:pt idx="1094">
                  <c:v>0.77531627416610693</c:v>
                </c:pt>
                <c:pt idx="1095">
                  <c:v>0.77565447092056294</c:v>
                </c:pt>
                <c:pt idx="1096">
                  <c:v>0.77602783441543599</c:v>
                </c:pt>
                <c:pt idx="1097">
                  <c:v>0.77640459537506101</c:v>
                </c:pt>
                <c:pt idx="1098">
                  <c:v>0.77685335874557493</c:v>
                </c:pt>
                <c:pt idx="1099">
                  <c:v>0.77731231451034499</c:v>
                </c:pt>
                <c:pt idx="1100">
                  <c:v>0.77780816555023202</c:v>
                </c:pt>
                <c:pt idx="1101">
                  <c:v>0.77831212282180795</c:v>
                </c:pt>
                <c:pt idx="1102">
                  <c:v>0.77882829904556294</c:v>
                </c:pt>
                <c:pt idx="1103">
                  <c:v>0.77934948205947896</c:v>
                </c:pt>
                <c:pt idx="1104">
                  <c:v>0.779869949817657</c:v>
                </c:pt>
                <c:pt idx="1105">
                  <c:v>0.78039232492446897</c:v>
                </c:pt>
                <c:pt idx="1106">
                  <c:v>0.78088603019714398</c:v>
                </c:pt>
                <c:pt idx="1107">
                  <c:v>0.78136912584304796</c:v>
                </c:pt>
                <c:pt idx="1108">
                  <c:v>0.78181329965591395</c:v>
                </c:pt>
                <c:pt idx="1109">
                  <c:v>0.78223953247070299</c:v>
                </c:pt>
                <c:pt idx="1110">
                  <c:v>0.782613909244537</c:v>
                </c:pt>
                <c:pt idx="1111">
                  <c:v>0.78296009302139302</c:v>
                </c:pt>
                <c:pt idx="1112">
                  <c:v>0.783282494544983</c:v>
                </c:pt>
                <c:pt idx="1113">
                  <c:v>0.78358933925628693</c:v>
                </c:pt>
                <c:pt idx="1114">
                  <c:v>0.78387430906295796</c:v>
                </c:pt>
                <c:pt idx="1115">
                  <c:v>0.78414026498794598</c:v>
                </c:pt>
                <c:pt idx="1116">
                  <c:v>0.78439537286758398</c:v>
                </c:pt>
                <c:pt idx="1117">
                  <c:v>0.78464016914367696</c:v>
                </c:pt>
                <c:pt idx="1118">
                  <c:v>0.784883296489716</c:v>
                </c:pt>
                <c:pt idx="1119">
                  <c:v>0.78512356281280493</c:v>
                </c:pt>
                <c:pt idx="1120">
                  <c:v>0.78535083532333394</c:v>
                </c:pt>
                <c:pt idx="1121">
                  <c:v>0.78556153774261495</c:v>
                </c:pt>
                <c:pt idx="1122">
                  <c:v>0.785790479183197</c:v>
                </c:pt>
                <c:pt idx="1123">
                  <c:v>0.78604803085327102</c:v>
                </c:pt>
                <c:pt idx="1124">
                  <c:v>0.78629956245422394</c:v>
                </c:pt>
                <c:pt idx="1125">
                  <c:v>0.78653839826583893</c:v>
                </c:pt>
                <c:pt idx="1126">
                  <c:v>0.78679356575012194</c:v>
                </c:pt>
                <c:pt idx="1127">
                  <c:v>0.78708127737045297</c:v>
                </c:pt>
                <c:pt idx="1128">
                  <c:v>0.78735396862029994</c:v>
                </c:pt>
                <c:pt idx="1129">
                  <c:v>0.78759024143219003</c:v>
                </c:pt>
                <c:pt idx="1130">
                  <c:v>0.78784362077712999</c:v>
                </c:pt>
                <c:pt idx="1131">
                  <c:v>0.78814247846603402</c:v>
                </c:pt>
                <c:pt idx="1132">
                  <c:v>0.78844246864318801</c:v>
                </c:pt>
                <c:pt idx="1133">
                  <c:v>0.78874424695968592</c:v>
                </c:pt>
                <c:pt idx="1134">
                  <c:v>0.78904858827590896</c:v>
                </c:pt>
                <c:pt idx="1135">
                  <c:v>0.78936306238174403</c:v>
                </c:pt>
                <c:pt idx="1136">
                  <c:v>0.789682841300964</c:v>
                </c:pt>
                <c:pt idx="1137">
                  <c:v>0.79003087282180795</c:v>
                </c:pt>
                <c:pt idx="1138">
                  <c:v>0.79037723541259797</c:v>
                </c:pt>
                <c:pt idx="1139">
                  <c:v>0.790701007843018</c:v>
                </c:pt>
                <c:pt idx="1140">
                  <c:v>0.79102817773819001</c:v>
                </c:pt>
                <c:pt idx="1141">
                  <c:v>0.79138294458389302</c:v>
                </c:pt>
                <c:pt idx="1142">
                  <c:v>0.79173789024353003</c:v>
                </c:pt>
                <c:pt idx="1143">
                  <c:v>0.79207555055618295</c:v>
                </c:pt>
                <c:pt idx="1144">
                  <c:v>0.79241386651992796</c:v>
                </c:pt>
                <c:pt idx="1145">
                  <c:v>0.79273269176483196</c:v>
                </c:pt>
                <c:pt idx="1146">
                  <c:v>0.79305187463760396</c:v>
                </c:pt>
                <c:pt idx="1147">
                  <c:v>0.79337177276611293</c:v>
                </c:pt>
                <c:pt idx="1148">
                  <c:v>0.79369280338287396</c:v>
                </c:pt>
                <c:pt idx="1149">
                  <c:v>0.79401371479034399</c:v>
                </c:pt>
                <c:pt idx="1150">
                  <c:v>0.79433665275573695</c:v>
                </c:pt>
                <c:pt idx="1151">
                  <c:v>0.79464796781539893</c:v>
                </c:pt>
                <c:pt idx="1152">
                  <c:v>0.79495904445648202</c:v>
                </c:pt>
                <c:pt idx="1153">
                  <c:v>0.79524908065795896</c:v>
                </c:pt>
                <c:pt idx="1154">
                  <c:v>0.79553560018539393</c:v>
                </c:pt>
                <c:pt idx="1155">
                  <c:v>0.79582158327102703</c:v>
                </c:pt>
                <c:pt idx="1156">
                  <c:v>0.79610905647277797</c:v>
                </c:pt>
                <c:pt idx="1157">
                  <c:v>0.79638115167617796</c:v>
                </c:pt>
                <c:pt idx="1158">
                  <c:v>0.796651875972748</c:v>
                </c:pt>
                <c:pt idx="1159">
                  <c:v>0.79692540168762194</c:v>
                </c:pt>
                <c:pt idx="1160">
                  <c:v>0.79720029830932593</c:v>
                </c:pt>
                <c:pt idx="1161">
                  <c:v>0.79744563102722199</c:v>
                </c:pt>
                <c:pt idx="1162">
                  <c:v>0.79768244028091395</c:v>
                </c:pt>
                <c:pt idx="1163">
                  <c:v>0.79793123006820699</c:v>
                </c:pt>
                <c:pt idx="1164">
                  <c:v>0.79818383455276498</c:v>
                </c:pt>
                <c:pt idx="1165">
                  <c:v>0.79841766357421895</c:v>
                </c:pt>
                <c:pt idx="1166">
                  <c:v>0.79864726066589398</c:v>
                </c:pt>
                <c:pt idx="1167">
                  <c:v>0.79887650012970002</c:v>
                </c:pt>
                <c:pt idx="1168">
                  <c:v>0.79910454750061</c:v>
                </c:pt>
                <c:pt idx="1169">
                  <c:v>0.79934844970703101</c:v>
                </c:pt>
                <c:pt idx="1170">
                  <c:v>0.79960021972656303</c:v>
                </c:pt>
                <c:pt idx="1171">
                  <c:v>0.79983631372451802</c:v>
                </c:pt>
                <c:pt idx="1172">
                  <c:v>0.80006656646728502</c:v>
                </c:pt>
                <c:pt idx="1173">
                  <c:v>0.80029598474502595</c:v>
                </c:pt>
                <c:pt idx="1174">
                  <c:v>0.80052242279052699</c:v>
                </c:pt>
                <c:pt idx="1175">
                  <c:v>0.80074486732482897</c:v>
                </c:pt>
                <c:pt idx="1176">
                  <c:v>0.80096576213836701</c:v>
                </c:pt>
                <c:pt idx="1177">
                  <c:v>0.80118063688278196</c:v>
                </c:pt>
                <c:pt idx="1178">
                  <c:v>0.80139205455779994</c:v>
                </c:pt>
                <c:pt idx="1179">
                  <c:v>0.80161294937133798</c:v>
                </c:pt>
                <c:pt idx="1180">
                  <c:v>0.80184117555618295</c:v>
                </c:pt>
                <c:pt idx="1181">
                  <c:v>0.80205694437026998</c:v>
                </c:pt>
                <c:pt idx="1182">
                  <c:v>0.80226240158081097</c:v>
                </c:pt>
                <c:pt idx="1183">
                  <c:v>0.80246344804763803</c:v>
                </c:pt>
                <c:pt idx="1184">
                  <c:v>0.80265674591064495</c:v>
                </c:pt>
                <c:pt idx="1185">
                  <c:v>0.80284092426300002</c:v>
                </c:pt>
                <c:pt idx="1186">
                  <c:v>0.803021705150604</c:v>
                </c:pt>
                <c:pt idx="1187">
                  <c:v>0.80322012901306195</c:v>
                </c:pt>
                <c:pt idx="1188">
                  <c:v>0.803429639339447</c:v>
                </c:pt>
                <c:pt idx="1189">
                  <c:v>0.80361042022705098</c:v>
                </c:pt>
                <c:pt idx="1190">
                  <c:v>0.80376443862914992</c:v>
                </c:pt>
                <c:pt idx="1191">
                  <c:v>0.80392137765884397</c:v>
                </c:pt>
                <c:pt idx="1192">
                  <c:v>0.80408332347869893</c:v>
                </c:pt>
                <c:pt idx="1193">
                  <c:v>0.80422828197479201</c:v>
                </c:pt>
                <c:pt idx="1194">
                  <c:v>0.80434665679931594</c:v>
                </c:pt>
                <c:pt idx="1195">
                  <c:v>0.80445996522903396</c:v>
                </c:pt>
                <c:pt idx="1196">
                  <c:v>0.80456516742706297</c:v>
                </c:pt>
                <c:pt idx="1197">
                  <c:v>0.80468807220458993</c:v>
                </c:pt>
                <c:pt idx="1198">
                  <c:v>0.80484066009521493</c:v>
                </c:pt>
                <c:pt idx="1199">
                  <c:v>0.80498782396316493</c:v>
                </c:pt>
                <c:pt idx="1200">
                  <c:v>0.80512318611144995</c:v>
                </c:pt>
                <c:pt idx="1201">
                  <c:v>0.80524752140045197</c:v>
                </c:pt>
                <c:pt idx="1202">
                  <c:v>0.80534914731979401</c:v>
                </c:pt>
                <c:pt idx="1203">
                  <c:v>0.80545065402984595</c:v>
                </c:pt>
                <c:pt idx="1204">
                  <c:v>0.80556163787841795</c:v>
                </c:pt>
                <c:pt idx="1205">
                  <c:v>0.80568472146987902</c:v>
                </c:pt>
                <c:pt idx="1206">
                  <c:v>0.80581960678100595</c:v>
                </c:pt>
                <c:pt idx="1207">
                  <c:v>0.80594483613967893</c:v>
                </c:pt>
                <c:pt idx="1208">
                  <c:v>0.80606017112731898</c:v>
                </c:pt>
                <c:pt idx="1209">
                  <c:v>0.80618253946304297</c:v>
                </c:pt>
                <c:pt idx="1210">
                  <c:v>0.80631110668182393</c:v>
                </c:pt>
                <c:pt idx="1211">
                  <c:v>0.80643627643585203</c:v>
                </c:pt>
                <c:pt idx="1212">
                  <c:v>0.80655655860900899</c:v>
                </c:pt>
                <c:pt idx="1213">
                  <c:v>0.80668715238571198</c:v>
                </c:pt>
                <c:pt idx="1214">
                  <c:v>0.80683836936950692</c:v>
                </c:pt>
                <c:pt idx="1215">
                  <c:v>0.80697051286697397</c:v>
                </c:pt>
                <c:pt idx="1216">
                  <c:v>0.80705640316009497</c:v>
                </c:pt>
                <c:pt idx="1217">
                  <c:v>0.807158267498016</c:v>
                </c:pt>
                <c:pt idx="1218">
                  <c:v>0.80730507373809801</c:v>
                </c:pt>
                <c:pt idx="1219">
                  <c:v>0.80744049549102803</c:v>
                </c:pt>
                <c:pt idx="1220">
                  <c:v>0.80753079652786297</c:v>
                </c:pt>
                <c:pt idx="1221">
                  <c:v>0.80762509107589697</c:v>
                </c:pt>
                <c:pt idx="1222">
                  <c:v>0.80773136615753194</c:v>
                </c:pt>
                <c:pt idx="1223">
                  <c:v>0.80783418416976893</c:v>
                </c:pt>
                <c:pt idx="1224">
                  <c:v>0.80792293548583993</c:v>
                </c:pt>
                <c:pt idx="1225">
                  <c:v>0.80801204442977903</c:v>
                </c:pt>
                <c:pt idx="1226">
                  <c:v>0.80810008049011195</c:v>
                </c:pt>
                <c:pt idx="1227">
                  <c:v>0.80818656682968093</c:v>
                </c:pt>
                <c:pt idx="1228">
                  <c:v>0.80826572179794298</c:v>
                </c:pt>
                <c:pt idx="1229">
                  <c:v>0.80834624767303498</c:v>
                </c:pt>
                <c:pt idx="1230">
                  <c:v>0.80843237638473497</c:v>
                </c:pt>
                <c:pt idx="1231">
                  <c:v>0.80851403474807693</c:v>
                </c:pt>
                <c:pt idx="1232">
                  <c:v>0.80858335494995093</c:v>
                </c:pt>
                <c:pt idx="1233">
                  <c:v>0.80865547657012893</c:v>
                </c:pt>
                <c:pt idx="1234">
                  <c:v>0.80873051881790203</c:v>
                </c:pt>
                <c:pt idx="1235">
                  <c:v>0.80880460739135696</c:v>
                </c:pt>
                <c:pt idx="1236">
                  <c:v>0.80886379480361903</c:v>
                </c:pt>
                <c:pt idx="1237">
                  <c:v>0.80892518758773801</c:v>
                </c:pt>
                <c:pt idx="1238">
                  <c:v>0.80897847414016699</c:v>
                </c:pt>
                <c:pt idx="1239">
                  <c:v>0.80902556180953999</c:v>
                </c:pt>
                <c:pt idx="1240">
                  <c:v>0.80907050371169997</c:v>
                </c:pt>
                <c:pt idx="1241">
                  <c:v>0.80912367105483995</c:v>
                </c:pt>
                <c:pt idx="1242">
                  <c:v>0.80921498537063596</c:v>
                </c:pt>
                <c:pt idx="1243">
                  <c:v>0.80930206775665303</c:v>
                </c:pt>
                <c:pt idx="1244">
                  <c:v>0.80935064554214498</c:v>
                </c:pt>
                <c:pt idx="1245">
                  <c:v>0.809394454956055</c:v>
                </c:pt>
                <c:pt idx="1246">
                  <c:v>0.80943772792816193</c:v>
                </c:pt>
                <c:pt idx="1247">
                  <c:v>0.80948940515518197</c:v>
                </c:pt>
                <c:pt idx="1248">
                  <c:v>0.80955419540405293</c:v>
                </c:pt>
                <c:pt idx="1249">
                  <c:v>0.809613680839539</c:v>
                </c:pt>
                <c:pt idx="1250">
                  <c:v>0.80965814590454099</c:v>
                </c:pt>
                <c:pt idx="1251">
                  <c:v>0.80969849824905393</c:v>
                </c:pt>
                <c:pt idx="1252">
                  <c:v>0.80971637964248699</c:v>
                </c:pt>
                <c:pt idx="1253">
                  <c:v>0.80973640680313097</c:v>
                </c:pt>
                <c:pt idx="1254">
                  <c:v>0.80975828170776398</c:v>
                </c:pt>
                <c:pt idx="1255">
                  <c:v>0.80977747440338099</c:v>
                </c:pt>
                <c:pt idx="1256">
                  <c:v>0.80976823568344103</c:v>
                </c:pt>
                <c:pt idx="1257">
                  <c:v>0.80976102352142298</c:v>
                </c:pt>
                <c:pt idx="1258">
                  <c:v>0.80976912975311299</c:v>
                </c:pt>
                <c:pt idx="1259">
                  <c:v>0.80976972579956097</c:v>
                </c:pt>
                <c:pt idx="1260">
                  <c:v>0.809732830524445</c:v>
                </c:pt>
                <c:pt idx="1261">
                  <c:v>0.80970356464385995</c:v>
                </c:pt>
                <c:pt idx="1262">
                  <c:v>0.80972132682800302</c:v>
                </c:pt>
                <c:pt idx="1263">
                  <c:v>0.80974063873291002</c:v>
                </c:pt>
                <c:pt idx="1264">
                  <c:v>0.80977532863616897</c:v>
                </c:pt>
                <c:pt idx="1265">
                  <c:v>0.80980656147003194</c:v>
                </c:pt>
                <c:pt idx="1266">
                  <c:v>0.809818840026855</c:v>
                </c:pt>
                <c:pt idx="1267">
                  <c:v>0.80983219146728502</c:v>
                </c:pt>
                <c:pt idx="1268">
                  <c:v>0.80983403921127295</c:v>
                </c:pt>
                <c:pt idx="1269">
                  <c:v>0.80983290672302199</c:v>
                </c:pt>
                <c:pt idx="1270">
                  <c:v>0.80983463525772093</c:v>
                </c:pt>
                <c:pt idx="1271">
                  <c:v>0.80983606576919598</c:v>
                </c:pt>
                <c:pt idx="1272">
                  <c:v>0.80981454849243195</c:v>
                </c:pt>
                <c:pt idx="1273">
                  <c:v>0.80980262756347698</c:v>
                </c:pt>
                <c:pt idx="1274">
                  <c:v>0.80984613895416302</c:v>
                </c:pt>
                <c:pt idx="1275">
                  <c:v>0.80988106727600095</c:v>
                </c:pt>
                <c:pt idx="1276">
                  <c:v>0.80987397432327302</c:v>
                </c:pt>
                <c:pt idx="1277">
                  <c:v>0.80987629890441892</c:v>
                </c:pt>
                <c:pt idx="1278">
                  <c:v>0.80991688966751096</c:v>
                </c:pt>
                <c:pt idx="1279">
                  <c:v>0.80995676517486592</c:v>
                </c:pt>
                <c:pt idx="1280">
                  <c:v>0.80998746156692503</c:v>
                </c:pt>
                <c:pt idx="1281">
                  <c:v>0.81001070737838698</c:v>
                </c:pt>
                <c:pt idx="1282">
                  <c:v>0.81000027656555196</c:v>
                </c:pt>
                <c:pt idx="1283">
                  <c:v>0.80999020338058503</c:v>
                </c:pt>
                <c:pt idx="1284">
                  <c:v>0.81000617742538494</c:v>
                </c:pt>
                <c:pt idx="1285">
                  <c:v>0.81002101898193402</c:v>
                </c:pt>
                <c:pt idx="1286">
                  <c:v>0.81002316474914593</c:v>
                </c:pt>
                <c:pt idx="1287">
                  <c:v>0.81003198623657202</c:v>
                </c:pt>
                <c:pt idx="1288">
                  <c:v>0.81005690097808802</c:v>
                </c:pt>
                <c:pt idx="1289">
                  <c:v>0.81008032560348497</c:v>
                </c:pt>
                <c:pt idx="1290">
                  <c:v>0.81011525392532302</c:v>
                </c:pt>
                <c:pt idx="1291">
                  <c:v>0.81015709638595601</c:v>
                </c:pt>
                <c:pt idx="1292">
                  <c:v>0.81021372079849197</c:v>
                </c:pt>
                <c:pt idx="1293">
                  <c:v>0.81026402711868295</c:v>
                </c:pt>
                <c:pt idx="1294">
                  <c:v>0.81028345823287995</c:v>
                </c:pt>
                <c:pt idx="1295">
                  <c:v>0.81031045913696298</c:v>
                </c:pt>
                <c:pt idx="1296">
                  <c:v>0.81036660671234095</c:v>
                </c:pt>
                <c:pt idx="1297">
                  <c:v>0.81041405200958294</c:v>
                </c:pt>
                <c:pt idx="1298">
                  <c:v>0.81044880151748699</c:v>
                </c:pt>
                <c:pt idx="1299">
                  <c:v>0.81048349142074594</c:v>
                </c:pt>
                <c:pt idx="1300">
                  <c:v>0.81050184965133698</c:v>
                </c:pt>
                <c:pt idx="1301">
                  <c:v>0.81053779125213599</c:v>
                </c:pt>
                <c:pt idx="1302">
                  <c:v>0.81063131093978902</c:v>
                </c:pt>
                <c:pt idx="1303">
                  <c:v>0.81071320772170996</c:v>
                </c:pt>
                <c:pt idx="1304">
                  <c:v>0.81076017618179297</c:v>
                </c:pt>
                <c:pt idx="1305">
                  <c:v>0.81080827713012693</c:v>
                </c:pt>
                <c:pt idx="1306">
                  <c:v>0.81085482835769696</c:v>
                </c:pt>
                <c:pt idx="1307">
                  <c:v>0.81090441942214997</c:v>
                </c:pt>
                <c:pt idx="1308">
                  <c:v>0.81096891164779694</c:v>
                </c:pt>
                <c:pt idx="1309">
                  <c:v>0.811028456687927</c:v>
                </c:pt>
                <c:pt idx="1310">
                  <c:v>0.811064577102661</c:v>
                </c:pt>
                <c:pt idx="1311">
                  <c:v>0.81109259128570599</c:v>
                </c:pt>
                <c:pt idx="1312">
                  <c:v>0.81111571788787795</c:v>
                </c:pt>
                <c:pt idx="1313">
                  <c:v>0.81114838123321498</c:v>
                </c:pt>
                <c:pt idx="1314">
                  <c:v>0.81118402481079099</c:v>
                </c:pt>
                <c:pt idx="1315">
                  <c:v>0.81122574806213399</c:v>
                </c:pt>
                <c:pt idx="1316">
                  <c:v>0.81128803491592394</c:v>
                </c:pt>
                <c:pt idx="1317">
                  <c:v>0.81135169267654395</c:v>
                </c:pt>
                <c:pt idx="1318">
                  <c:v>0.81141266822814895</c:v>
                </c:pt>
                <c:pt idx="1319">
                  <c:v>0.81147394180297894</c:v>
                </c:pt>
                <c:pt idx="1320">
                  <c:v>0.81154016256332395</c:v>
                </c:pt>
                <c:pt idx="1321">
                  <c:v>0.81160131692886395</c:v>
                </c:pt>
                <c:pt idx="1322">
                  <c:v>0.81165609359741198</c:v>
                </c:pt>
                <c:pt idx="1323">
                  <c:v>0.81171790361404395</c:v>
                </c:pt>
                <c:pt idx="1324">
                  <c:v>0.81178853511810301</c:v>
                </c:pt>
                <c:pt idx="1325">
                  <c:v>0.81185541152954099</c:v>
                </c:pt>
                <c:pt idx="1326">
                  <c:v>0.81191751956939695</c:v>
                </c:pt>
                <c:pt idx="1327">
                  <c:v>0.81198457479476893</c:v>
                </c:pt>
                <c:pt idx="1328">
                  <c:v>0.81205699443817103</c:v>
                </c:pt>
                <c:pt idx="1329">
                  <c:v>0.81213513612747201</c:v>
                </c:pt>
                <c:pt idx="1330">
                  <c:v>0.81221745014190694</c:v>
                </c:pt>
                <c:pt idx="1331">
                  <c:v>0.81226537227630602</c:v>
                </c:pt>
                <c:pt idx="1332">
                  <c:v>0.81227085590362502</c:v>
                </c:pt>
                <c:pt idx="1333">
                  <c:v>0.81230685710907002</c:v>
                </c:pt>
                <c:pt idx="1334">
                  <c:v>0.81237742900848398</c:v>
                </c:pt>
                <c:pt idx="1335">
                  <c:v>0.81245282888412496</c:v>
                </c:pt>
                <c:pt idx="1336">
                  <c:v>0.81253740787506101</c:v>
                </c:pt>
                <c:pt idx="1337">
                  <c:v>0.81261435747146593</c:v>
                </c:pt>
                <c:pt idx="1338">
                  <c:v>0.81267771720886195</c:v>
                </c:pt>
                <c:pt idx="1339">
                  <c:v>0.81273487806320199</c:v>
                </c:pt>
                <c:pt idx="1340">
                  <c:v>0.812790071964264</c:v>
                </c:pt>
                <c:pt idx="1341">
                  <c:v>0.81281629800796495</c:v>
                </c:pt>
                <c:pt idx="1342">
                  <c:v>0.81282327175140401</c:v>
                </c:pt>
                <c:pt idx="1343">
                  <c:v>0.81284800767898602</c:v>
                </c:pt>
                <c:pt idx="1344">
                  <c:v>0.812884426116943</c:v>
                </c:pt>
                <c:pt idx="1345">
                  <c:v>0.81295469999313397</c:v>
                </c:pt>
                <c:pt idx="1346">
                  <c:v>0.81304106712341295</c:v>
                </c:pt>
                <c:pt idx="1347">
                  <c:v>0.81303796768188497</c:v>
                </c:pt>
                <c:pt idx="1348">
                  <c:v>0.81299195289611803</c:v>
                </c:pt>
                <c:pt idx="1349">
                  <c:v>0.813009357452393</c:v>
                </c:pt>
                <c:pt idx="1350">
                  <c:v>0.81305751800537096</c:v>
                </c:pt>
                <c:pt idx="1351">
                  <c:v>0.81310472488403296</c:v>
                </c:pt>
                <c:pt idx="1352">
                  <c:v>0.81314710378646893</c:v>
                </c:pt>
                <c:pt idx="1353">
                  <c:v>0.81318656206131001</c:v>
                </c:pt>
                <c:pt idx="1354">
                  <c:v>0.81323031187057493</c:v>
                </c:pt>
                <c:pt idx="1355">
                  <c:v>0.81331077814102193</c:v>
                </c:pt>
                <c:pt idx="1356">
                  <c:v>0.81340292692184402</c:v>
                </c:pt>
                <c:pt idx="1357">
                  <c:v>0.81346950531005902</c:v>
                </c:pt>
                <c:pt idx="1358">
                  <c:v>0.813525354862213</c:v>
                </c:pt>
                <c:pt idx="1359">
                  <c:v>0.81354144811630202</c:v>
                </c:pt>
                <c:pt idx="1360">
                  <c:v>0.81354991197586102</c:v>
                </c:pt>
                <c:pt idx="1361">
                  <c:v>0.81356540918350195</c:v>
                </c:pt>
                <c:pt idx="1362">
                  <c:v>0.81358489990234395</c:v>
                </c:pt>
                <c:pt idx="1363">
                  <c:v>0.81355628967285198</c:v>
                </c:pt>
                <c:pt idx="1364">
                  <c:v>0.81351885795593293</c:v>
                </c:pt>
                <c:pt idx="1365">
                  <c:v>0.813494777679443</c:v>
                </c:pt>
                <c:pt idx="1366">
                  <c:v>0.81346950531005902</c:v>
                </c:pt>
                <c:pt idx="1367">
                  <c:v>0.81342098712921096</c:v>
                </c:pt>
                <c:pt idx="1368">
                  <c:v>0.81337199211120603</c:v>
                </c:pt>
                <c:pt idx="1369">
                  <c:v>0.81332323551177998</c:v>
                </c:pt>
                <c:pt idx="1370">
                  <c:v>0.81327346563339198</c:v>
                </c:pt>
                <c:pt idx="1371">
                  <c:v>0.81323460340499898</c:v>
                </c:pt>
                <c:pt idx="1372">
                  <c:v>0.81319389343261694</c:v>
                </c:pt>
                <c:pt idx="1373">
                  <c:v>0.813109314441681</c:v>
                </c:pt>
                <c:pt idx="1374">
                  <c:v>0.81302539110183702</c:v>
                </c:pt>
                <c:pt idx="1375">
                  <c:v>0.81302497386932393</c:v>
                </c:pt>
                <c:pt idx="1376">
                  <c:v>0.81302026510238601</c:v>
                </c:pt>
                <c:pt idx="1377">
                  <c:v>0.81294790506362902</c:v>
                </c:pt>
                <c:pt idx="1378">
                  <c:v>0.81287238597869893</c:v>
                </c:pt>
                <c:pt idx="1379">
                  <c:v>0.81278691291809102</c:v>
                </c:pt>
                <c:pt idx="1380">
                  <c:v>0.81270775794982897</c:v>
                </c:pt>
                <c:pt idx="1381">
                  <c:v>0.81266138553619394</c:v>
                </c:pt>
                <c:pt idx="1382">
                  <c:v>0.81261012554168699</c:v>
                </c:pt>
                <c:pt idx="1383">
                  <c:v>0.81253299713134797</c:v>
                </c:pt>
                <c:pt idx="1384">
                  <c:v>0.81243423223495492</c:v>
                </c:pt>
                <c:pt idx="1385">
                  <c:v>0.81226108074188197</c:v>
                </c:pt>
                <c:pt idx="1386">
                  <c:v>0.81209877729415902</c:v>
                </c:pt>
                <c:pt idx="1387">
                  <c:v>0.81197372674942003</c:v>
                </c:pt>
                <c:pt idx="1388">
                  <c:v>0.81186667680740399</c:v>
                </c:pt>
                <c:pt idx="1389">
                  <c:v>0.81181488037109395</c:v>
                </c:pt>
                <c:pt idx="1390">
                  <c:v>0.81174019575118994</c:v>
                </c:pt>
                <c:pt idx="1391">
                  <c:v>0.81160876750945998</c:v>
                </c:pt>
                <c:pt idx="1392">
                  <c:v>0.81147489547729501</c:v>
                </c:pt>
                <c:pt idx="1393">
                  <c:v>0.81134012937545796</c:v>
                </c:pt>
                <c:pt idx="1394">
                  <c:v>0.81119529008865399</c:v>
                </c:pt>
                <c:pt idx="1395">
                  <c:v>0.811034119129181</c:v>
                </c:pt>
                <c:pt idx="1396">
                  <c:v>0.81088546514511095</c:v>
                </c:pt>
                <c:pt idx="1397">
                  <c:v>0.81075499057769795</c:v>
                </c:pt>
                <c:pt idx="1398">
                  <c:v>0.81061009168624898</c:v>
                </c:pt>
                <c:pt idx="1399">
                  <c:v>0.81044880151748699</c:v>
                </c:pt>
                <c:pt idx="1400">
                  <c:v>0.81031707525253294</c:v>
                </c:pt>
                <c:pt idx="1401">
                  <c:v>0.81021580696105999</c:v>
                </c:pt>
                <c:pt idx="1402">
                  <c:v>0.81011710166931195</c:v>
                </c:pt>
                <c:pt idx="1403">
                  <c:v>0.81002060174942003</c:v>
                </c:pt>
                <c:pt idx="1404">
                  <c:v>0.80988982915878294</c:v>
                </c:pt>
                <c:pt idx="1405">
                  <c:v>0.80973271131515501</c:v>
                </c:pt>
                <c:pt idx="1406">
                  <c:v>0.80958453416824294</c:v>
                </c:pt>
                <c:pt idx="1407">
                  <c:v>0.80944130420684801</c:v>
                </c:pt>
                <c:pt idx="1408">
                  <c:v>0.80928668975830098</c:v>
                </c:pt>
                <c:pt idx="1409">
                  <c:v>0.809125220775604</c:v>
                </c:pt>
                <c:pt idx="1410">
                  <c:v>0.80898234844207795</c:v>
                </c:pt>
                <c:pt idx="1411">
                  <c:v>0.80884722471237203</c:v>
                </c:pt>
                <c:pt idx="1412">
                  <c:v>0.80869404077529894</c:v>
                </c:pt>
                <c:pt idx="1413">
                  <c:v>0.80853269100189196</c:v>
                </c:pt>
                <c:pt idx="1414">
                  <c:v>0.80837867259979201</c:v>
                </c:pt>
                <c:pt idx="1415">
                  <c:v>0.80822560787200903</c:v>
                </c:pt>
                <c:pt idx="1416">
                  <c:v>0.80809257030487103</c:v>
                </c:pt>
                <c:pt idx="1417">
                  <c:v>0.80796328783035298</c:v>
                </c:pt>
                <c:pt idx="1418">
                  <c:v>0.80776081085205098</c:v>
                </c:pt>
                <c:pt idx="1419">
                  <c:v>0.80754462480544997</c:v>
                </c:pt>
                <c:pt idx="1420">
                  <c:v>0.807371890544891</c:v>
                </c:pt>
                <c:pt idx="1421">
                  <c:v>0.80720094442367596</c:v>
                </c:pt>
                <c:pt idx="1422">
                  <c:v>0.80697909593582196</c:v>
                </c:pt>
                <c:pt idx="1423">
                  <c:v>0.80675092935562098</c:v>
                </c:pt>
                <c:pt idx="1424">
                  <c:v>0.80651978254318202</c:v>
                </c:pt>
                <c:pt idx="1425">
                  <c:v>0.806284284591675</c:v>
                </c:pt>
                <c:pt idx="1426">
                  <c:v>0.80601296424865698</c:v>
                </c:pt>
                <c:pt idx="1427">
                  <c:v>0.80574605464935301</c:v>
                </c:pt>
                <c:pt idx="1428">
                  <c:v>0.80551604032516499</c:v>
                </c:pt>
                <c:pt idx="1429">
                  <c:v>0.80528244972229002</c:v>
                </c:pt>
                <c:pt idx="1430">
                  <c:v>0.80506232976913494</c:v>
                </c:pt>
                <c:pt idx="1431">
                  <c:v>0.80485591888427699</c:v>
                </c:pt>
                <c:pt idx="1432">
                  <c:v>0.80568293333053598</c:v>
                </c:pt>
                <c:pt idx="1433">
                  <c:v>0.805502152442932</c:v>
                </c:pt>
                <c:pt idx="1434">
                  <c:v>0.80527416467666602</c:v>
                </c:pt>
                <c:pt idx="1435">
                  <c:v>0.80506501197814895</c:v>
                </c:pt>
                <c:pt idx="1436">
                  <c:v>0.80493847131729102</c:v>
                </c:pt>
                <c:pt idx="1437">
                  <c:v>0.80483726263046296</c:v>
                </c:pt>
                <c:pt idx="1438">
                  <c:v>0.80473420619964597</c:v>
                </c:pt>
                <c:pt idx="1439">
                  <c:v>0.80460283756256101</c:v>
                </c:pt>
                <c:pt idx="1440">
                  <c:v>0.80447927713394196</c:v>
                </c:pt>
                <c:pt idx="1441">
                  <c:v>0.80437598228454599</c:v>
                </c:pt>
                <c:pt idx="1442">
                  <c:v>0.80426821708679197</c:v>
                </c:pt>
                <c:pt idx="1443">
                  <c:v>0.80414298772811899</c:v>
                </c:pt>
                <c:pt idx="1444">
                  <c:v>0.80402330160141</c:v>
                </c:pt>
                <c:pt idx="1445">
                  <c:v>0.80398330688476594</c:v>
                </c:pt>
                <c:pt idx="1446">
                  <c:v>0.80395737886428797</c:v>
                </c:pt>
                <c:pt idx="1447">
                  <c:v>0.80397919416427599</c:v>
                </c:pt>
                <c:pt idx="1448">
                  <c:v>0.80402830839157102</c:v>
                </c:pt>
                <c:pt idx="1449">
                  <c:v>0.80405888557434102</c:v>
                </c:pt>
                <c:pt idx="1450">
                  <c:v>0.80407468080520594</c:v>
                </c:pt>
                <c:pt idx="1451">
                  <c:v>0.804109370708466</c:v>
                </c:pt>
                <c:pt idx="1452">
                  <c:v>0.80416927337646493</c:v>
                </c:pt>
                <c:pt idx="1453">
                  <c:v>0.80423865318298293</c:v>
                </c:pt>
                <c:pt idx="1454">
                  <c:v>0.80441216230392498</c:v>
                </c:pt>
                <c:pt idx="1455">
                  <c:v>0.80460683107376096</c:v>
                </c:pt>
                <c:pt idx="1456">
                  <c:v>0.80477205514907801</c:v>
                </c:pt>
                <c:pt idx="1457">
                  <c:v>0.80493531227111803</c:v>
                </c:pt>
                <c:pt idx="1458">
                  <c:v>0.80499360561370903</c:v>
                </c:pt>
                <c:pt idx="1459">
                  <c:v>0.80497530698776198</c:v>
                </c:pt>
                <c:pt idx="1460">
                  <c:v>0.80499366521835303</c:v>
                </c:pt>
                <c:pt idx="1461">
                  <c:v>0.80509183406829798</c:v>
                </c:pt>
                <c:pt idx="1462">
                  <c:v>0.805188512802124</c:v>
                </c:pt>
                <c:pt idx="1463">
                  <c:v>0.80523041486740099</c:v>
                </c:pt>
                <c:pt idx="1464">
                  <c:v>0.80526385307311998</c:v>
                </c:pt>
                <c:pt idx="1465">
                  <c:v>0.80530015230178797</c:v>
                </c:pt>
                <c:pt idx="1466">
                  <c:v>0.80534294843673693</c:v>
                </c:pt>
                <c:pt idx="1467">
                  <c:v>0.80543098449706996</c:v>
                </c:pt>
                <c:pt idx="1468">
                  <c:v>0.80552814006805395</c:v>
                </c:pt>
                <c:pt idx="1469">
                  <c:v>0.80566385984420796</c:v>
                </c:pt>
                <c:pt idx="1470">
                  <c:v>0.80581650733947796</c:v>
                </c:pt>
                <c:pt idx="1471">
                  <c:v>0.80597821474075293</c:v>
                </c:pt>
                <c:pt idx="1472">
                  <c:v>0.80613706111908001</c:v>
                </c:pt>
                <c:pt idx="1473">
                  <c:v>0.80628225803375198</c:v>
                </c:pt>
                <c:pt idx="1474">
                  <c:v>0.80642930269241297</c:v>
                </c:pt>
                <c:pt idx="1475">
                  <c:v>0.80658081769943202</c:v>
                </c:pt>
                <c:pt idx="1476">
                  <c:v>0.80675373077392598</c:v>
                </c:pt>
                <c:pt idx="1477">
                  <c:v>0.80693314075470002</c:v>
                </c:pt>
                <c:pt idx="1478">
                  <c:v>0.80709633827209493</c:v>
                </c:pt>
                <c:pt idx="1479">
                  <c:v>0.80725804567337001</c:v>
                </c:pt>
                <c:pt idx="1480">
                  <c:v>0.80742243528366098</c:v>
                </c:pt>
                <c:pt idx="1481">
                  <c:v>0.80759123563766499</c:v>
                </c:pt>
                <c:pt idx="1482">
                  <c:v>0.80772898197174092</c:v>
                </c:pt>
                <c:pt idx="1483">
                  <c:v>0.80782184600830098</c:v>
                </c:pt>
                <c:pt idx="1484">
                  <c:v>0.80790839195251496</c:v>
                </c:pt>
                <c:pt idx="1485">
                  <c:v>0.80793563127517698</c:v>
                </c:pt>
                <c:pt idx="1486">
                  <c:v>0.80795977115631101</c:v>
                </c:pt>
                <c:pt idx="1487">
                  <c:v>0.80800429582595801</c:v>
                </c:pt>
                <c:pt idx="1488">
                  <c:v>0.80803642272949194</c:v>
                </c:pt>
                <c:pt idx="1489">
                  <c:v>0.80806729793548593</c:v>
                </c:pt>
                <c:pt idx="1490">
                  <c:v>0.80810568332672095</c:v>
                </c:pt>
                <c:pt idx="1491">
                  <c:v>0.80820629596710203</c:v>
                </c:pt>
                <c:pt idx="1492">
                  <c:v>0.80834887027740498</c:v>
                </c:pt>
                <c:pt idx="1493">
                  <c:v>0.80851105451583893</c:v>
                </c:pt>
                <c:pt idx="1494">
                  <c:v>0.80872920751571697</c:v>
                </c:pt>
                <c:pt idx="1495">
                  <c:v>0.80895487070083594</c:v>
                </c:pt>
                <c:pt idx="1496">
                  <c:v>0.80921522378921495</c:v>
                </c:pt>
                <c:pt idx="1497">
                  <c:v>0.80947015285491897</c:v>
                </c:pt>
                <c:pt idx="1498">
                  <c:v>0.809699690341949</c:v>
                </c:pt>
                <c:pt idx="1499">
                  <c:v>0.80995062589645395</c:v>
                </c:pt>
                <c:pt idx="1500">
                  <c:v>0.81021759510040303</c:v>
                </c:pt>
                <c:pt idx="1501">
                  <c:v>0.81047854423522903</c:v>
                </c:pt>
                <c:pt idx="1502">
                  <c:v>0.81072459220886195</c:v>
                </c:pt>
                <c:pt idx="1503">
                  <c:v>0.81099013090133698</c:v>
                </c:pt>
                <c:pt idx="1504">
                  <c:v>0.81121460199356099</c:v>
                </c:pt>
                <c:pt idx="1505">
                  <c:v>0.81134018898010296</c:v>
                </c:pt>
                <c:pt idx="1506">
                  <c:v>0.81146249771118195</c:v>
                </c:pt>
                <c:pt idx="1507">
                  <c:v>0.81153181791305495</c:v>
                </c:pt>
                <c:pt idx="1508">
                  <c:v>0.81158808469772292</c:v>
                </c:pt>
                <c:pt idx="1509">
                  <c:v>0.81154129505157502</c:v>
                </c:pt>
                <c:pt idx="1510">
                  <c:v>0.81148782968521094</c:v>
                </c:pt>
                <c:pt idx="1511">
                  <c:v>0.81141338348388703</c:v>
                </c:pt>
                <c:pt idx="1512">
                  <c:v>0.81132028102874798</c:v>
                </c:pt>
                <c:pt idx="1513">
                  <c:v>0.81116852760314895</c:v>
                </c:pt>
                <c:pt idx="1514">
                  <c:v>0.81096146106720002</c:v>
                </c:pt>
                <c:pt idx="1515">
                  <c:v>0.810751056671143</c:v>
                </c:pt>
                <c:pt idx="1516">
                  <c:v>0.81051317453384397</c:v>
                </c:pt>
                <c:pt idx="1517">
                  <c:v>0.81025747060775799</c:v>
                </c:pt>
                <c:pt idx="1518">
                  <c:v>0.80993077754974396</c:v>
                </c:pt>
                <c:pt idx="1519">
                  <c:v>0.80959925651550302</c:v>
                </c:pt>
                <c:pt idx="1520">
                  <c:v>0.80918875932693501</c:v>
                </c:pt>
                <c:pt idx="1521">
                  <c:v>0.80876276493072496</c:v>
                </c:pt>
                <c:pt idx="1522">
                  <c:v>0.808337485790253</c:v>
                </c:pt>
                <c:pt idx="1523">
                  <c:v>0.80791655778884897</c:v>
                </c:pt>
                <c:pt idx="1524">
                  <c:v>0.80745092630386395</c:v>
                </c:pt>
                <c:pt idx="1525">
                  <c:v>0.80696234703063996</c:v>
                </c:pt>
                <c:pt idx="1526">
                  <c:v>0.80646560192108196</c:v>
                </c:pt>
                <c:pt idx="1527">
                  <c:v>0.80592844486236592</c:v>
                </c:pt>
                <c:pt idx="1528">
                  <c:v>0.80535558462142898</c:v>
                </c:pt>
                <c:pt idx="1529">
                  <c:v>0.80466542243957495</c:v>
                </c:pt>
                <c:pt idx="1530">
                  <c:v>0.80397096872329699</c:v>
                </c:pt>
                <c:pt idx="1531">
                  <c:v>0.80321363210678098</c:v>
                </c:pt>
                <c:pt idx="1532">
                  <c:v>0.80245432853698695</c:v>
                </c:pt>
                <c:pt idx="1533">
                  <c:v>0.80159167051315294</c:v>
                </c:pt>
                <c:pt idx="1534">
                  <c:v>0.80070087909698495</c:v>
                </c:pt>
                <c:pt idx="1535">
                  <c:v>0.79976156949996902</c:v>
                </c:pt>
                <c:pt idx="1536">
                  <c:v>0.79879430532455398</c:v>
                </c:pt>
                <c:pt idx="1537">
                  <c:v>0.79778275489807093</c:v>
                </c:pt>
                <c:pt idx="1538">
                  <c:v>0.79670349359512294</c:v>
                </c:pt>
                <c:pt idx="1539">
                  <c:v>0.79561815261840796</c:v>
                </c:pt>
                <c:pt idx="1540">
                  <c:v>0.79450080394744893</c:v>
                </c:pt>
                <c:pt idx="1541">
                  <c:v>0.79336915016174303</c:v>
                </c:pt>
                <c:pt idx="1542">
                  <c:v>0.79210666418075593</c:v>
                </c:pt>
                <c:pt idx="1543">
                  <c:v>0.79083452224731399</c:v>
                </c:pt>
                <c:pt idx="1544">
                  <c:v>0.78956547975540203</c:v>
                </c:pt>
                <c:pt idx="1545">
                  <c:v>0.78829238414764402</c:v>
                </c:pt>
                <c:pt idx="1546">
                  <c:v>0.78700331449508698</c:v>
                </c:pt>
                <c:pt idx="1547">
                  <c:v>0.78569487333297694</c:v>
                </c:pt>
                <c:pt idx="1548">
                  <c:v>0.78443435430526698</c:v>
                </c:pt>
                <c:pt idx="1549">
                  <c:v>0.783188199996948</c:v>
                </c:pt>
                <c:pt idx="1550">
                  <c:v>0.78195945024490399</c:v>
                </c:pt>
                <c:pt idx="1551">
                  <c:v>0.780774509906769</c:v>
                </c:pt>
                <c:pt idx="1552">
                  <c:v>0.77961955070495603</c:v>
                </c:pt>
                <c:pt idx="1553">
                  <c:v>0.77858588695526099</c:v>
                </c:pt>
                <c:pt idx="1554">
                  <c:v>0.77756044864654494</c:v>
                </c:pt>
                <c:pt idx="1555">
                  <c:v>0.77664366960525499</c:v>
                </c:pt>
                <c:pt idx="1556">
                  <c:v>0.77573547363281303</c:v>
                </c:pt>
                <c:pt idx="1557">
                  <c:v>0.77496109008789094</c:v>
                </c:pt>
                <c:pt idx="1558">
                  <c:v>0.774224257469177</c:v>
                </c:pt>
                <c:pt idx="1559">
                  <c:v>0.773547387123108</c:v>
                </c:pt>
                <c:pt idx="1560">
                  <c:v>0.77291158437728902</c:v>
                </c:pt>
                <c:pt idx="1561">
                  <c:v>0.77232751846313497</c:v>
                </c:pt>
                <c:pt idx="1562">
                  <c:v>0.77182379961013803</c:v>
                </c:pt>
                <c:pt idx="1563">
                  <c:v>0.77134386301040603</c:v>
                </c:pt>
                <c:pt idx="1564">
                  <c:v>0.77094373703002894</c:v>
                </c:pt>
                <c:pt idx="1565">
                  <c:v>0.77054754495620703</c:v>
                </c:pt>
                <c:pt idx="1566">
                  <c:v>0.77019963264465297</c:v>
                </c:pt>
                <c:pt idx="1567">
                  <c:v>0.76985553503036497</c:v>
                </c:pt>
                <c:pt idx="1568">
                  <c:v>0.76957789659500098</c:v>
                </c:pt>
                <c:pt idx="1569">
                  <c:v>0.76930431127548193</c:v>
                </c:pt>
                <c:pt idx="1570">
                  <c:v>0.76906291246414193</c:v>
                </c:pt>
                <c:pt idx="1571">
                  <c:v>0.76884243488311799</c:v>
                </c:pt>
                <c:pt idx="1572">
                  <c:v>0.76865521669387793</c:v>
                </c:pt>
                <c:pt idx="1573">
                  <c:v>0.76849273443221999</c:v>
                </c:pt>
                <c:pt idx="1574">
                  <c:v>0.76832667589187598</c:v>
                </c:pt>
                <c:pt idx="1575">
                  <c:v>0.76816246509552</c:v>
                </c:pt>
                <c:pt idx="1576">
                  <c:v>0.76801655292510995</c:v>
                </c:pt>
                <c:pt idx="1577">
                  <c:v>0.76791576147079499</c:v>
                </c:pt>
                <c:pt idx="1578">
                  <c:v>0.76781431436538694</c:v>
                </c:pt>
                <c:pt idx="1579">
                  <c:v>0.76773730516433702</c:v>
                </c:pt>
                <c:pt idx="1580">
                  <c:v>0.76766232252121003</c:v>
                </c:pt>
                <c:pt idx="1581">
                  <c:v>0.76765314340591395</c:v>
                </c:pt>
                <c:pt idx="1582">
                  <c:v>0.76765409708023102</c:v>
                </c:pt>
                <c:pt idx="1583">
                  <c:v>0.76768413782119793</c:v>
                </c:pt>
                <c:pt idx="1584">
                  <c:v>0.76771376132965097</c:v>
                </c:pt>
                <c:pt idx="1585">
                  <c:v>0.76775757074356099</c:v>
                </c:pt>
                <c:pt idx="1586">
                  <c:v>0.767821228504181</c:v>
                </c:pt>
                <c:pt idx="1587">
                  <c:v>0.76789990663528396</c:v>
                </c:pt>
                <c:pt idx="1588">
                  <c:v>0.76799420118331896</c:v>
                </c:pt>
                <c:pt idx="1589">
                  <c:v>0.76810363531112702</c:v>
                </c:pt>
                <c:pt idx="1590">
                  <c:v>0.76828089952468903</c:v>
                </c:pt>
                <c:pt idx="1591">
                  <c:v>0.76845768690109295</c:v>
                </c:pt>
                <c:pt idx="1592">
                  <c:v>0.76867935657501196</c:v>
                </c:pt>
                <c:pt idx="1593">
                  <c:v>0.76890400648117097</c:v>
                </c:pt>
                <c:pt idx="1594">
                  <c:v>0.76914224624633798</c:v>
                </c:pt>
                <c:pt idx="1595">
                  <c:v>0.769388771057129</c:v>
                </c:pt>
                <c:pt idx="1596">
                  <c:v>0.76964161396026598</c:v>
                </c:pt>
                <c:pt idx="1597">
                  <c:v>0.76988909244537396</c:v>
                </c:pt>
                <c:pt idx="1598">
                  <c:v>0.77012566328048693</c:v>
                </c:pt>
                <c:pt idx="1599">
                  <c:v>0.77035704851150499</c:v>
                </c:pt>
                <c:pt idx="1600">
                  <c:v>0.77062580585479701</c:v>
                </c:pt>
                <c:pt idx="1601">
                  <c:v>0.77095249891281092</c:v>
                </c:pt>
                <c:pt idx="1602">
                  <c:v>0.77126768827438397</c:v>
                </c:pt>
                <c:pt idx="1603">
                  <c:v>0.77155170440673793</c:v>
                </c:pt>
                <c:pt idx="1604">
                  <c:v>0.77183583974838299</c:v>
                </c:pt>
                <c:pt idx="1605">
                  <c:v>0.77211198806762693</c:v>
                </c:pt>
                <c:pt idx="1606">
                  <c:v>0.772387719154358</c:v>
                </c:pt>
                <c:pt idx="1607">
                  <c:v>0.77268681526184102</c:v>
                </c:pt>
                <c:pt idx="1608">
                  <c:v>0.77298954725265501</c:v>
                </c:pt>
                <c:pt idx="1609">
                  <c:v>0.77328876256942702</c:v>
                </c:pt>
                <c:pt idx="1610">
                  <c:v>0.77358052730560301</c:v>
                </c:pt>
                <c:pt idx="1611">
                  <c:v>0.77386627197265601</c:v>
                </c:pt>
                <c:pt idx="1612">
                  <c:v>0.77416113615035997</c:v>
                </c:pt>
                <c:pt idx="1613">
                  <c:v>0.77444771528243994</c:v>
                </c:pt>
                <c:pt idx="1614">
                  <c:v>0.77470997571945199</c:v>
                </c:pt>
                <c:pt idx="1615">
                  <c:v>0.77498397827148402</c:v>
                </c:pt>
                <c:pt idx="1616">
                  <c:v>0.77530006170272803</c:v>
                </c:pt>
                <c:pt idx="1617">
                  <c:v>0.77561620473861703</c:v>
                </c:pt>
                <c:pt idx="1618">
                  <c:v>0.77593848705291701</c:v>
                </c:pt>
                <c:pt idx="1619">
                  <c:v>0.77626094818115199</c:v>
                </c:pt>
                <c:pt idx="1620">
                  <c:v>0.77654484510421795</c:v>
                </c:pt>
                <c:pt idx="1621">
                  <c:v>0.77682510614395095</c:v>
                </c:pt>
                <c:pt idx="1622">
                  <c:v>0.77715317010879503</c:v>
                </c:pt>
                <c:pt idx="1623">
                  <c:v>0.77749476432800302</c:v>
                </c:pt>
                <c:pt idx="1624">
                  <c:v>0.77785573005676301</c:v>
                </c:pt>
                <c:pt idx="1625">
                  <c:v>0.77823213338851893</c:v>
                </c:pt>
                <c:pt idx="1626">
                  <c:v>0.77861247062683103</c:v>
                </c:pt>
                <c:pt idx="1627">
                  <c:v>0.778990602493286</c:v>
                </c:pt>
                <c:pt idx="1628">
                  <c:v>0.77937856912612902</c:v>
                </c:pt>
                <c:pt idx="1629">
                  <c:v>0.77979884147643996</c:v>
                </c:pt>
                <c:pt idx="1630">
                  <c:v>0.78021446466445898</c:v>
                </c:pt>
                <c:pt idx="1631">
                  <c:v>0.78058323860168499</c:v>
                </c:pt>
                <c:pt idx="1632">
                  <c:v>0.78094992637634297</c:v>
                </c:pt>
                <c:pt idx="1633">
                  <c:v>0.78129026889801001</c:v>
                </c:pt>
                <c:pt idx="1634">
                  <c:v>0.78163239955902097</c:v>
                </c:pt>
                <c:pt idx="1635">
                  <c:v>0.78195837736129803</c:v>
                </c:pt>
                <c:pt idx="1636">
                  <c:v>0.78227970600128194</c:v>
                </c:pt>
                <c:pt idx="1637">
                  <c:v>0.78259972333908101</c:v>
                </c:pt>
                <c:pt idx="1638">
                  <c:v>0.78292421102523801</c:v>
                </c:pt>
                <c:pt idx="1639">
                  <c:v>0.78325543403625497</c:v>
                </c:pt>
                <c:pt idx="1640">
                  <c:v>0.78358355760574294</c:v>
                </c:pt>
                <c:pt idx="1641">
                  <c:v>0.78391370773315394</c:v>
                </c:pt>
                <c:pt idx="1642">
                  <c:v>0.78424773216247601</c:v>
                </c:pt>
                <c:pt idx="1643">
                  <c:v>0.78458986282348597</c:v>
                </c:pt>
                <c:pt idx="1644">
                  <c:v>0.78495589494705198</c:v>
                </c:pt>
                <c:pt idx="1645">
                  <c:v>0.78532407283783001</c:v>
                </c:pt>
                <c:pt idx="1646">
                  <c:v>0.78570840358734095</c:v>
                </c:pt>
                <c:pt idx="1647">
                  <c:v>0.78609350919723497</c:v>
                </c:pt>
                <c:pt idx="1648">
                  <c:v>0.78644589185714697</c:v>
                </c:pt>
                <c:pt idx="1649">
                  <c:v>0.786797618865967</c:v>
                </c:pt>
                <c:pt idx="1650">
                  <c:v>0.78715208768844602</c:v>
                </c:pt>
                <c:pt idx="1651">
                  <c:v>0.78750840425491297</c:v>
                </c:pt>
                <c:pt idx="1652">
                  <c:v>0.78786251544952401</c:v>
                </c:pt>
                <c:pt idx="1653">
                  <c:v>0.78821495771408101</c:v>
                </c:pt>
                <c:pt idx="1654">
                  <c:v>0.78859606981277497</c:v>
                </c:pt>
                <c:pt idx="1655">
                  <c:v>0.78900525569915803</c:v>
                </c:pt>
                <c:pt idx="1656">
                  <c:v>0.78939077854156503</c:v>
                </c:pt>
                <c:pt idx="1657">
                  <c:v>0.78973791599273702</c:v>
                </c:pt>
                <c:pt idx="1658">
                  <c:v>0.79009286165237402</c:v>
                </c:pt>
                <c:pt idx="1659">
                  <c:v>0.79047129154205298</c:v>
                </c:pt>
                <c:pt idx="1660">
                  <c:v>0.79085288047790503</c:v>
                </c:pt>
                <c:pt idx="1661">
                  <c:v>0.79125801324844403</c:v>
                </c:pt>
                <c:pt idx="1662">
                  <c:v>0.79166427850723298</c:v>
                </c:pt>
                <c:pt idx="1663">
                  <c:v>0.79194811582565294</c:v>
                </c:pt>
                <c:pt idx="1664">
                  <c:v>0.79222474098205597</c:v>
                </c:pt>
                <c:pt idx="1665">
                  <c:v>0.79252449274063097</c:v>
                </c:pt>
                <c:pt idx="1666">
                  <c:v>0.79283044338226294</c:v>
                </c:pt>
                <c:pt idx="1667">
                  <c:v>0.79314318895339997</c:v>
                </c:pt>
                <c:pt idx="1668">
                  <c:v>0.79345992803573595</c:v>
                </c:pt>
                <c:pt idx="1669">
                  <c:v>0.79375586509704599</c:v>
                </c:pt>
                <c:pt idx="1670">
                  <c:v>0.79403243064880402</c:v>
                </c:pt>
                <c:pt idx="1671">
                  <c:v>0.79430392980575593</c:v>
                </c:pt>
                <c:pt idx="1672">
                  <c:v>0.79456702470779395</c:v>
                </c:pt>
                <c:pt idx="1673">
                  <c:v>0.79483488798141499</c:v>
                </c:pt>
                <c:pt idx="1674">
                  <c:v>0.79511651992797894</c:v>
                </c:pt>
                <c:pt idx="1675">
                  <c:v>0.79539779424667401</c:v>
                </c:pt>
                <c:pt idx="1676">
                  <c:v>0.79566953182220501</c:v>
                </c:pt>
                <c:pt idx="1677">
                  <c:v>0.79594216346740698</c:v>
                </c:pt>
                <c:pt idx="1678">
                  <c:v>0.79618415832519496</c:v>
                </c:pt>
                <c:pt idx="1679">
                  <c:v>0.79642591476440394</c:v>
                </c:pt>
                <c:pt idx="1680">
                  <c:v>0.79662600755691493</c:v>
                </c:pt>
                <c:pt idx="1681">
                  <c:v>0.79681769609451303</c:v>
                </c:pt>
                <c:pt idx="1682">
                  <c:v>0.79702231884002694</c:v>
                </c:pt>
                <c:pt idx="1683">
                  <c:v>0.79723260402679397</c:v>
                </c:pt>
                <c:pt idx="1684">
                  <c:v>0.79741088151931794</c:v>
                </c:pt>
                <c:pt idx="1685">
                  <c:v>0.797564601898193</c:v>
                </c:pt>
                <c:pt idx="1686">
                  <c:v>0.79774204492569001</c:v>
                </c:pt>
                <c:pt idx="1687">
                  <c:v>0.79795143604278596</c:v>
                </c:pt>
                <c:pt idx="1688">
                  <c:v>0.798161244392395</c:v>
                </c:pt>
                <c:pt idx="1689">
                  <c:v>0.798369324207306</c:v>
                </c:pt>
                <c:pt idx="1690">
                  <c:v>0.79857090711593592</c:v>
                </c:pt>
                <c:pt idx="1691">
                  <c:v>0.79873613119125397</c:v>
                </c:pt>
                <c:pt idx="1692">
                  <c:v>0.79890064001083394</c:v>
                </c:pt>
                <c:pt idx="1693">
                  <c:v>0.79905209541320799</c:v>
                </c:pt>
                <c:pt idx="1694">
                  <c:v>0.79920396804809601</c:v>
                </c:pt>
                <c:pt idx="1695">
                  <c:v>0.79934511184692403</c:v>
                </c:pt>
                <c:pt idx="1696">
                  <c:v>0.799484586715698</c:v>
                </c:pt>
                <c:pt idx="1697">
                  <c:v>0.79961792230606099</c:v>
                </c:pt>
                <c:pt idx="1698">
                  <c:v>0.79974935054779095</c:v>
                </c:pt>
                <c:pt idx="1699">
                  <c:v>0.79982385635375997</c:v>
                </c:pt>
                <c:pt idx="1700">
                  <c:v>0.79986677169799802</c:v>
                </c:pt>
                <c:pt idx="1701">
                  <c:v>0.79993793964385995</c:v>
                </c:pt>
                <c:pt idx="1702">
                  <c:v>0.800036525726318</c:v>
                </c:pt>
                <c:pt idx="1703">
                  <c:v>0.80011126995086701</c:v>
                </c:pt>
                <c:pt idx="1704">
                  <c:v>0.80014488697052</c:v>
                </c:pt>
                <c:pt idx="1705">
                  <c:v>0.80015674829482997</c:v>
                </c:pt>
                <c:pt idx="1706">
                  <c:v>0.800103163719177</c:v>
                </c:pt>
                <c:pt idx="1707">
                  <c:v>0.800047612190247</c:v>
                </c:pt>
                <c:pt idx="1708">
                  <c:v>0.79996815919876096</c:v>
                </c:pt>
                <c:pt idx="1709">
                  <c:v>0.79988775253295896</c:v>
                </c:pt>
                <c:pt idx="1710">
                  <c:v>0.79976389408111592</c:v>
                </c:pt>
                <c:pt idx="1711">
                  <c:v>0.79963890314102193</c:v>
                </c:pt>
                <c:pt idx="1712">
                  <c:v>0.79942384958267199</c:v>
                </c:pt>
                <c:pt idx="1713">
                  <c:v>0.79919753074645994</c:v>
                </c:pt>
                <c:pt idx="1714">
                  <c:v>0.79899553060531603</c:v>
                </c:pt>
                <c:pt idx="1715">
                  <c:v>0.798802053928375</c:v>
                </c:pt>
                <c:pt idx="1716">
                  <c:v>0.79858223199844403</c:v>
                </c:pt>
                <c:pt idx="1717">
                  <c:v>0.798347151279449</c:v>
                </c:pt>
                <c:pt idx="1718">
                  <c:v>0.79808822870254503</c:v>
                </c:pt>
                <c:pt idx="1719">
                  <c:v>0.79780945777893097</c:v>
                </c:pt>
                <c:pt idx="1720">
                  <c:v>0.79751781225204499</c:v>
                </c:pt>
                <c:pt idx="1721">
                  <c:v>0.79721394777297994</c:v>
                </c:pt>
                <c:pt idx="1722">
                  <c:v>0.79691401720046995</c:v>
                </c:pt>
                <c:pt idx="1723">
                  <c:v>0.79661098718643197</c:v>
                </c:pt>
                <c:pt idx="1724">
                  <c:v>0.79630873203277597</c:v>
                </c:pt>
                <c:pt idx="1725">
                  <c:v>0.795999920368195</c:v>
                </c:pt>
                <c:pt idx="1726">
                  <c:v>0.79568806886672994</c:v>
                </c:pt>
                <c:pt idx="1727">
                  <c:v>0.79535279273986803</c:v>
                </c:pt>
                <c:pt idx="1728">
                  <c:v>0.79501656293868994</c:v>
                </c:pt>
                <c:pt idx="1729">
                  <c:v>0.79460648298263603</c:v>
                </c:pt>
                <c:pt idx="1730">
                  <c:v>0.79418656826019296</c:v>
                </c:pt>
                <c:pt idx="1731">
                  <c:v>0.79379544258117696</c:v>
                </c:pt>
                <c:pt idx="1732">
                  <c:v>0.79341236352920497</c:v>
                </c:pt>
                <c:pt idx="1733">
                  <c:v>0.79297128915786697</c:v>
                </c:pt>
                <c:pt idx="1734">
                  <c:v>0.79250732660293599</c:v>
                </c:pt>
                <c:pt idx="1735">
                  <c:v>0.79209724664688097</c:v>
                </c:pt>
                <c:pt idx="1736">
                  <c:v>0.79173216819763192</c:v>
                </c:pt>
                <c:pt idx="1737">
                  <c:v>0.79139105081558203</c:v>
                </c:pt>
                <c:pt idx="1738">
                  <c:v>0.791089332103729</c:v>
                </c:pt>
                <c:pt idx="1739">
                  <c:v>0.79080120325088499</c:v>
                </c:pt>
                <c:pt idx="1740">
                  <c:v>0.79054585695266699</c:v>
                </c:pt>
                <c:pt idx="1741">
                  <c:v>0.79031739234924303</c:v>
                </c:pt>
                <c:pt idx="1742">
                  <c:v>0.79016051292419398</c:v>
                </c:pt>
                <c:pt idx="1743">
                  <c:v>0.79000095129013093</c:v>
                </c:pt>
                <c:pt idx="1744">
                  <c:v>0.78982267379760696</c:v>
                </c:pt>
                <c:pt idx="1745">
                  <c:v>0.78964874744415303</c:v>
                </c:pt>
                <c:pt idx="1746">
                  <c:v>0.78950361013412496</c:v>
                </c:pt>
                <c:pt idx="1747">
                  <c:v>0.78935376405715896</c:v>
                </c:pt>
                <c:pt idx="1748">
                  <c:v>0.78907648324966395</c:v>
                </c:pt>
                <c:pt idx="1749">
                  <c:v>0.788778340816498</c:v>
                </c:pt>
                <c:pt idx="1750">
                  <c:v>0.78841862678527797</c:v>
                </c:pt>
                <c:pt idx="1751">
                  <c:v>0.78803638219833394</c:v>
                </c:pt>
                <c:pt idx="1752">
                  <c:v>0.78753379583358796</c:v>
                </c:pt>
                <c:pt idx="1753">
                  <c:v>0.78695896863937398</c:v>
                </c:pt>
                <c:pt idx="1754">
                  <c:v>0.78629699945449794</c:v>
                </c:pt>
                <c:pt idx="1755">
                  <c:v>0.78557381629943801</c:v>
                </c:pt>
                <c:pt idx="1756">
                  <c:v>0.78479138612747201</c:v>
                </c:pt>
                <c:pt idx="1757">
                  <c:v>0.78395012617111193</c:v>
                </c:pt>
                <c:pt idx="1758">
                  <c:v>0.78310582637786896</c:v>
                </c:pt>
                <c:pt idx="1759">
                  <c:v>0.78229824304580697</c:v>
                </c:pt>
                <c:pt idx="1760">
                  <c:v>0.78148761987686199</c:v>
                </c:pt>
                <c:pt idx="1761">
                  <c:v>0.78070191144943202</c:v>
                </c:pt>
                <c:pt idx="1762">
                  <c:v>0.77993235588073695</c:v>
                </c:pt>
                <c:pt idx="1763">
                  <c:v>0.77932802438735993</c:v>
                </c:pt>
                <c:pt idx="1764">
                  <c:v>0.77872673273086501</c:v>
                </c:pt>
                <c:pt idx="1765">
                  <c:v>0.77822122573852492</c:v>
                </c:pt>
                <c:pt idx="1766">
                  <c:v>0.77771619558334393</c:v>
                </c:pt>
                <c:pt idx="1767">
                  <c:v>0.77737686634063696</c:v>
                </c:pt>
                <c:pt idx="1768">
                  <c:v>0.77704647779464697</c:v>
                </c:pt>
                <c:pt idx="1769">
                  <c:v>0.77681443691253693</c:v>
                </c:pt>
                <c:pt idx="1770">
                  <c:v>0.77658352851867696</c:v>
                </c:pt>
                <c:pt idx="1771">
                  <c:v>0.77630118131637593</c:v>
                </c:pt>
                <c:pt idx="1772">
                  <c:v>0.77598843574523901</c:v>
                </c:pt>
                <c:pt idx="1773">
                  <c:v>0.77560195922851594</c:v>
                </c:pt>
                <c:pt idx="1774">
                  <c:v>0.77515754699706996</c:v>
                </c:pt>
                <c:pt idx="1775">
                  <c:v>0.77464745044708294</c:v>
                </c:pt>
                <c:pt idx="1776">
                  <c:v>0.77406505346298193</c:v>
                </c:pt>
                <c:pt idx="1777">
                  <c:v>0.77340797185897803</c:v>
                </c:pt>
                <c:pt idx="1778">
                  <c:v>0.77263096570968592</c:v>
                </c:pt>
                <c:pt idx="1779">
                  <c:v>0.771769142150879</c:v>
                </c:pt>
                <c:pt idx="1780">
                  <c:v>0.77071825265884397</c:v>
                </c:pt>
                <c:pt idx="1781">
                  <c:v>0.769596672058105</c:v>
                </c:pt>
                <c:pt idx="1782">
                  <c:v>0.76818279027938796</c:v>
                </c:pt>
                <c:pt idx="1783">
                  <c:v>0.76673737764358496</c:v>
                </c:pt>
                <c:pt idx="1784">
                  <c:v>0.76506415605544997</c:v>
                </c:pt>
                <c:pt idx="1785">
                  <c:v>0.76336053609847998</c:v>
                </c:pt>
                <c:pt idx="1786">
                  <c:v>0.76117632389068601</c:v>
                </c:pt>
                <c:pt idx="1787">
                  <c:v>0.75896046161651598</c:v>
                </c:pt>
                <c:pt idx="1788">
                  <c:v>0.75647161006927499</c:v>
                </c:pt>
                <c:pt idx="1789">
                  <c:v>0.75394645929336501</c:v>
                </c:pt>
                <c:pt idx="1790">
                  <c:v>0.75094351768493695</c:v>
                </c:pt>
                <c:pt idx="1791">
                  <c:v>0.74782863855361903</c:v>
                </c:pt>
                <c:pt idx="1792">
                  <c:v>0.74453852176666302</c:v>
                </c:pt>
                <c:pt idx="1793">
                  <c:v>0.74119362831115698</c:v>
                </c:pt>
                <c:pt idx="1794">
                  <c:v>0.73746148347854601</c:v>
                </c:pt>
                <c:pt idx="1795">
                  <c:v>0.73352018594741797</c:v>
                </c:pt>
                <c:pt idx="1796">
                  <c:v>0.72955117225646993</c:v>
                </c:pt>
                <c:pt idx="1797">
                  <c:v>0.72559103965759297</c:v>
                </c:pt>
                <c:pt idx="1798">
                  <c:v>0.72155246734619094</c:v>
                </c:pt>
                <c:pt idx="1799">
                  <c:v>0.71747097969055196</c:v>
                </c:pt>
                <c:pt idx="1800">
                  <c:v>0.71345088481903096</c:v>
                </c:pt>
                <c:pt idx="1801">
                  <c:v>0.70961908102035498</c:v>
                </c:pt>
                <c:pt idx="1802">
                  <c:v>0.70578715801239</c:v>
                </c:pt>
                <c:pt idx="1803">
                  <c:v>0.70203778743743894</c:v>
                </c:pt>
                <c:pt idx="1804">
                  <c:v>0.69836375713348398</c:v>
                </c:pt>
                <c:pt idx="1805">
                  <c:v>0.695142126083374</c:v>
                </c:pt>
                <c:pt idx="1806">
                  <c:v>0.69194642305374099</c:v>
                </c:pt>
                <c:pt idx="1807">
                  <c:v>0.68917969465255702</c:v>
                </c:pt>
                <c:pt idx="1808">
                  <c:v>0.68642840385436998</c:v>
                </c:pt>
                <c:pt idx="1809">
                  <c:v>0.68415800333023102</c:v>
                </c:pt>
                <c:pt idx="1810">
                  <c:v>0.68190876245498699</c:v>
                </c:pt>
                <c:pt idx="1811">
                  <c:v>0.68003711700439495</c:v>
                </c:pt>
                <c:pt idx="1812">
                  <c:v>0.67818979024887094</c:v>
                </c:pt>
                <c:pt idx="1813">
                  <c:v>0.67678973674774201</c:v>
                </c:pt>
                <c:pt idx="1814">
                  <c:v>0.67546681165695199</c:v>
                </c:pt>
                <c:pt idx="1815">
                  <c:v>0.67442730665206896</c:v>
                </c:pt>
                <c:pt idx="1816">
                  <c:v>0.67346236705779994</c:v>
                </c:pt>
                <c:pt idx="1817">
                  <c:v>0.67269185781478902</c:v>
                </c:pt>
                <c:pt idx="1818">
                  <c:v>0.67200390100479102</c:v>
                </c:pt>
                <c:pt idx="1819">
                  <c:v>0.67140433788299603</c:v>
                </c:pt>
                <c:pt idx="1820">
                  <c:v>0.67083725929260296</c:v>
                </c:pt>
                <c:pt idx="1821">
                  <c:v>0.67030117511749299</c:v>
                </c:pt>
                <c:pt idx="1822">
                  <c:v>0.66977176666259797</c:v>
                </c:pt>
                <c:pt idx="1823">
                  <c:v>0.66922066211700393</c:v>
                </c:pt>
                <c:pt idx="1824">
                  <c:v>0.66861615180969203</c:v>
                </c:pt>
                <c:pt idx="1825">
                  <c:v>0.66799054145812997</c:v>
                </c:pt>
                <c:pt idx="1826">
                  <c:v>0.66729573011398302</c:v>
                </c:pt>
                <c:pt idx="1827">
                  <c:v>0.6665442943573</c:v>
                </c:pt>
                <c:pt idx="1828">
                  <c:v>0.66558352708816493</c:v>
                </c:pt>
                <c:pt idx="1829">
                  <c:v>0.66457859277725195</c:v>
                </c:pt>
                <c:pt idx="1830">
                  <c:v>0.66335151195526099</c:v>
                </c:pt>
                <c:pt idx="1831">
                  <c:v>0.66209641695022603</c:v>
                </c:pt>
                <c:pt idx="1832">
                  <c:v>0.66056237220764202</c:v>
                </c:pt>
                <c:pt idx="1833">
                  <c:v>0.65900347232818601</c:v>
                </c:pt>
                <c:pt idx="1834">
                  <c:v>0.65722218751907302</c:v>
                </c:pt>
                <c:pt idx="1835">
                  <c:v>0.65541616678237902</c:v>
                </c:pt>
                <c:pt idx="1836">
                  <c:v>0.65331116914749099</c:v>
                </c:pt>
                <c:pt idx="1837">
                  <c:v>0.65117630958557093</c:v>
                </c:pt>
                <c:pt idx="1838">
                  <c:v>0.64894602298736592</c:v>
                </c:pt>
                <c:pt idx="1839">
                  <c:v>0.64670953750610394</c:v>
                </c:pt>
                <c:pt idx="1840">
                  <c:v>0.64433459043502794</c:v>
                </c:pt>
                <c:pt idx="1841">
                  <c:v>0.64191476106643697</c:v>
                </c:pt>
                <c:pt idx="1842">
                  <c:v>0.63947168588638292</c:v>
                </c:pt>
                <c:pt idx="1843">
                  <c:v>0.63700470924377395</c:v>
                </c:pt>
                <c:pt idx="1844">
                  <c:v>0.63434860706329299</c:v>
                </c:pt>
                <c:pt idx="1845">
                  <c:v>0.63152930736541701</c:v>
                </c:pt>
                <c:pt idx="1846">
                  <c:v>0.62854788303375198</c:v>
                </c:pt>
                <c:pt idx="1847">
                  <c:v>0.625403916835785</c:v>
                </c:pt>
                <c:pt idx="1848">
                  <c:v>0.62203547954559302</c:v>
                </c:pt>
                <c:pt idx="1849">
                  <c:v>0.61843500137329099</c:v>
                </c:pt>
                <c:pt idx="1850">
                  <c:v>0.61472669839858995</c:v>
                </c:pt>
                <c:pt idx="1851">
                  <c:v>0.61101559400558503</c:v>
                </c:pt>
                <c:pt idx="1852">
                  <c:v>0.607284820079803</c:v>
                </c:pt>
                <c:pt idx="1853">
                  <c:v>0.60383013486862203</c:v>
                </c:pt>
                <c:pt idx="1854">
                  <c:v>0.60062030553817702</c:v>
                </c:pt>
                <c:pt idx="1855">
                  <c:v>0.598490333557129</c:v>
                </c:pt>
                <c:pt idx="1856">
                  <c:v>0.59666526913642903</c:v>
                </c:pt>
                <c:pt idx="1857">
                  <c:v>0.59651783704757699</c:v>
                </c:pt>
                <c:pt idx="1858">
                  <c:v>0.59668666720390295</c:v>
                </c:pt>
                <c:pt idx="1859">
                  <c:v>0.598874574899673</c:v>
                </c:pt>
                <c:pt idx="1860">
                  <c:v>0.60132685899734495</c:v>
                </c:pt>
                <c:pt idx="1861">
                  <c:v>0.605961537361145</c:v>
                </c:pt>
                <c:pt idx="1862">
                  <c:v>0.61078772544860793</c:v>
                </c:pt>
                <c:pt idx="1863">
                  <c:v>0.61682996749877894</c:v>
                </c:pt>
                <c:pt idx="1864">
                  <c:v>0.62293640375137294</c:v>
                </c:pt>
                <c:pt idx="1865">
                  <c:v>0.62994358539581297</c:v>
                </c:pt>
                <c:pt idx="1866">
                  <c:v>0.63695106506347698</c:v>
                </c:pt>
                <c:pt idx="1867">
                  <c:v>0.643592512607574</c:v>
                </c:pt>
                <c:pt idx="1868">
                  <c:v>0.65009484291076702</c:v>
                </c:pt>
                <c:pt idx="1869">
                  <c:v>0.65610227584838898</c:v>
                </c:pt>
                <c:pt idx="1870">
                  <c:v>0.66194621324539193</c:v>
                </c:pt>
                <c:pt idx="1871">
                  <c:v>0.66678873300552399</c:v>
                </c:pt>
                <c:pt idx="1872">
                  <c:v>0.67130753993988002</c:v>
                </c:pt>
                <c:pt idx="1873">
                  <c:v>0.67501852512359595</c:v>
                </c:pt>
                <c:pt idx="1874">
                  <c:v>0.67839447259902996</c:v>
                </c:pt>
                <c:pt idx="1875">
                  <c:v>0.68107310533523602</c:v>
                </c:pt>
                <c:pt idx="1876">
                  <c:v>0.68338594436645494</c:v>
                </c:pt>
                <c:pt idx="1877">
                  <c:v>0.68527314662933403</c:v>
                </c:pt>
                <c:pt idx="1878">
                  <c:v>0.68685344457626296</c:v>
                </c:pt>
                <c:pt idx="1879">
                  <c:v>0.68803921937942503</c:v>
                </c:pt>
                <c:pt idx="1880">
                  <c:v>0.688855624198914</c:v>
                </c:pt>
                <c:pt idx="1881">
                  <c:v>0.68937108516693102</c:v>
                </c:pt>
                <c:pt idx="1882">
                  <c:v>0.68956104516982997</c:v>
                </c:pt>
                <c:pt idx="1883">
                  <c:v>0.68958745002746602</c:v>
                </c:pt>
                <c:pt idx="1884">
                  <c:v>0.68939731121063197</c:v>
                </c:pt>
                <c:pt idx="1885">
                  <c:v>0.68909767866134597</c:v>
                </c:pt>
                <c:pt idx="1886">
                  <c:v>0.68865100145339997</c:v>
                </c:pt>
                <c:pt idx="1887">
                  <c:v>0.68816003799438497</c:v>
                </c:pt>
                <c:pt idx="1888">
                  <c:v>0.68763539791107198</c:v>
                </c:pt>
                <c:pt idx="1889">
                  <c:v>0.68712273836135895</c:v>
                </c:pt>
                <c:pt idx="1890">
                  <c:v>0.68670103549957295</c:v>
                </c:pt>
                <c:pt idx="1891">
                  <c:v>0.686294710636139</c:v>
                </c:pt>
                <c:pt idx="1892">
                  <c:v>0.68605784177780194</c:v>
                </c:pt>
                <c:pt idx="1893">
                  <c:v>0.68584481477737402</c:v>
                </c:pt>
                <c:pt idx="1894">
                  <c:v>0.68589321374893197</c:v>
                </c:pt>
                <c:pt idx="1895">
                  <c:v>0.68597314357757599</c:v>
                </c:pt>
                <c:pt idx="1896">
                  <c:v>0.68633381128311199</c:v>
                </c:pt>
                <c:pt idx="1897">
                  <c:v>0.68670806884765601</c:v>
                </c:pt>
                <c:pt idx="1898">
                  <c:v>0.68720302581787096</c:v>
                </c:pt>
                <c:pt idx="1899">
                  <c:v>0.68770757913589498</c:v>
                </c:pt>
                <c:pt idx="1900">
                  <c:v>0.68835548162460303</c:v>
                </c:pt>
                <c:pt idx="1901">
                  <c:v>0.68900982141494793</c:v>
                </c:pt>
                <c:pt idx="1902">
                  <c:v>0.68966904878616297</c:v>
                </c:pt>
                <c:pt idx="1903">
                  <c:v>0.69033256769180296</c:v>
                </c:pt>
                <c:pt idx="1904">
                  <c:v>0.69099656343460103</c:v>
                </c:pt>
                <c:pt idx="1905">
                  <c:v>0.69165263175964398</c:v>
                </c:pt>
                <c:pt idx="1906">
                  <c:v>0.69224802255630502</c:v>
                </c:pt>
                <c:pt idx="1907">
                  <c:v>0.69283524751663195</c:v>
                </c:pt>
                <c:pt idx="1908">
                  <c:v>0.69338474273681594</c:v>
                </c:pt>
                <c:pt idx="1909">
                  <c:v>0.69392499923706097</c:v>
                </c:pt>
                <c:pt idx="1910">
                  <c:v>0.69443169832229601</c:v>
                </c:pt>
                <c:pt idx="1911">
                  <c:v>0.69493368864059402</c:v>
                </c:pt>
                <c:pt idx="1912">
                  <c:v>0.69537869691848797</c:v>
                </c:pt>
                <c:pt idx="1913">
                  <c:v>0.69577947854995703</c:v>
                </c:pt>
                <c:pt idx="1914">
                  <c:v>0.69613764286041302</c:v>
                </c:pt>
                <c:pt idx="1915">
                  <c:v>0.69647303819656403</c:v>
                </c:pt>
                <c:pt idx="1916">
                  <c:v>0.69668272733688397</c:v>
                </c:pt>
                <c:pt idx="1917">
                  <c:v>0.69679991006851194</c:v>
                </c:pt>
                <c:pt idx="1918">
                  <c:v>0.69686189889907801</c:v>
                </c:pt>
                <c:pt idx="1919">
                  <c:v>0.69687346220016499</c:v>
                </c:pt>
                <c:pt idx="1920">
                  <c:v>0.69678995609283401</c:v>
                </c:pt>
                <c:pt idx="1921">
                  <c:v>0.69660333395004292</c:v>
                </c:pt>
                <c:pt idx="1922">
                  <c:v>0.69637844562530493</c:v>
                </c:pt>
                <c:pt idx="1923">
                  <c:v>0.696107661724091</c:v>
                </c:pt>
                <c:pt idx="1924">
                  <c:v>0.69576481580734295</c:v>
                </c:pt>
                <c:pt idx="1925">
                  <c:v>0.69531879425048793</c:v>
                </c:pt>
                <c:pt idx="1926">
                  <c:v>0.69482717514038095</c:v>
                </c:pt>
                <c:pt idx="1927">
                  <c:v>0.69426099061965896</c:v>
                </c:pt>
                <c:pt idx="1928">
                  <c:v>0.69367388486862203</c:v>
                </c:pt>
                <c:pt idx="1929">
                  <c:v>0.69304344654083294</c:v>
                </c:pt>
                <c:pt idx="1930">
                  <c:v>0.69237575531005902</c:v>
                </c:pt>
                <c:pt idx="1931">
                  <c:v>0.69163719415664693</c:v>
                </c:pt>
                <c:pt idx="1932">
                  <c:v>0.69089338779449494</c:v>
                </c:pt>
                <c:pt idx="1933">
                  <c:v>0.69016102552413894</c:v>
                </c:pt>
                <c:pt idx="1934">
                  <c:v>0.689396417140961</c:v>
                </c:pt>
                <c:pt idx="1935">
                  <c:v>0.68852678537368794</c:v>
                </c:pt>
                <c:pt idx="1936">
                  <c:v>0.68764237165451103</c:v>
                </c:pt>
                <c:pt idx="1937">
                  <c:v>0.68675020933151198</c:v>
                </c:pt>
                <c:pt idx="1938">
                  <c:v>0.68584779500961301</c:v>
                </c:pt>
                <c:pt idx="1939">
                  <c:v>0.68495247364044198</c:v>
                </c:pt>
                <c:pt idx="1940">
                  <c:v>0.68404821157455398</c:v>
                </c:pt>
                <c:pt idx="1941">
                  <c:v>0.68317464590072596</c:v>
                </c:pt>
                <c:pt idx="1942">
                  <c:v>0.68228707313537595</c:v>
                </c:pt>
                <c:pt idx="1943">
                  <c:v>0.68133184909820599</c:v>
                </c:pt>
                <c:pt idx="1944">
                  <c:v>0.68036273717880202</c:v>
                </c:pt>
                <c:pt idx="1945">
                  <c:v>0.67945936918258698</c:v>
                </c:pt>
                <c:pt idx="1946">
                  <c:v>0.67854312658309901</c:v>
                </c:pt>
                <c:pt idx="1947">
                  <c:v>0.67760792970657302</c:v>
                </c:pt>
                <c:pt idx="1948">
                  <c:v>0.67665854692459093</c:v>
                </c:pt>
                <c:pt idx="1949">
                  <c:v>0.67578372955322297</c:v>
                </c:pt>
                <c:pt idx="1950">
                  <c:v>0.67489889860153196</c:v>
                </c:pt>
                <c:pt idx="1951">
                  <c:v>0.67402342557907102</c:v>
                </c:pt>
                <c:pt idx="1952">
                  <c:v>0.67313692569732697</c:v>
                </c:pt>
                <c:pt idx="1953">
                  <c:v>0.67220715284347499</c:v>
                </c:pt>
                <c:pt idx="1954">
                  <c:v>0.67125985622405993</c:v>
                </c:pt>
                <c:pt idx="1955">
                  <c:v>0.67034307718276998</c:v>
                </c:pt>
                <c:pt idx="1956">
                  <c:v>0.66942069530487103</c:v>
                </c:pt>
                <c:pt idx="1957">
                  <c:v>0.66865900754928598</c:v>
                </c:pt>
                <c:pt idx="1958">
                  <c:v>0.667917585372925</c:v>
                </c:pt>
                <c:pt idx="1959">
                  <c:v>0.66715106964111293</c:v>
                </c:pt>
                <c:pt idx="1960">
                  <c:v>0.666372394561768</c:v>
                </c:pt>
                <c:pt idx="1961">
                  <c:v>0.66575042009353602</c:v>
                </c:pt>
                <c:pt idx="1962">
                  <c:v>0.66516259908676101</c:v>
                </c:pt>
                <c:pt idx="1963">
                  <c:v>0.66463146209716795</c:v>
                </c:pt>
                <c:pt idx="1964">
                  <c:v>0.66411367654800402</c:v>
                </c:pt>
                <c:pt idx="1965">
                  <c:v>0.66367409229278596</c:v>
                </c:pt>
                <c:pt idx="1966">
                  <c:v>0.66325703859329199</c:v>
                </c:pt>
                <c:pt idx="1967">
                  <c:v>0.66284362077712999</c:v>
                </c:pt>
                <c:pt idx="1968">
                  <c:v>0.662429964542389</c:v>
                </c:pt>
                <c:pt idx="1969">
                  <c:v>0.66223201751708993</c:v>
                </c:pt>
                <c:pt idx="1970">
                  <c:v>0.66212115287780793</c:v>
                </c:pt>
                <c:pt idx="1971">
                  <c:v>0.66200414896011395</c:v>
                </c:pt>
                <c:pt idx="1972">
                  <c:v>0.66188887357711801</c:v>
                </c:pt>
                <c:pt idx="1973">
                  <c:v>0.66184405088424703</c:v>
                </c:pt>
                <c:pt idx="1974">
                  <c:v>0.66183063983917201</c:v>
                </c:pt>
                <c:pt idx="1975">
                  <c:v>0.66186926364898702</c:v>
                </c:pt>
                <c:pt idx="1976">
                  <c:v>0.66193679571151698</c:v>
                </c:pt>
                <c:pt idx="1977">
                  <c:v>0.66204193830490099</c:v>
                </c:pt>
                <c:pt idx="1978">
                  <c:v>0.66216782331466695</c:v>
                </c:pt>
                <c:pt idx="1979">
                  <c:v>0.66234318017959593</c:v>
                </c:pt>
                <c:pt idx="1980">
                  <c:v>0.66255888938903795</c:v>
                </c:pt>
                <c:pt idx="1981">
                  <c:v>0.66279814243316693</c:v>
                </c:pt>
                <c:pt idx="1982">
                  <c:v>0.66305962800979601</c:v>
                </c:pt>
                <c:pt idx="1983">
                  <c:v>0.66334108114242596</c:v>
                </c:pt>
                <c:pt idx="1984">
                  <c:v>0.66365960836410498</c:v>
                </c:pt>
                <c:pt idx="1985">
                  <c:v>0.663822865486145</c:v>
                </c:pt>
                <c:pt idx="1986">
                  <c:v>0.66385803222656303</c:v>
                </c:pt>
                <c:pt idx="1987">
                  <c:v>0.66376028060913095</c:v>
                </c:pt>
                <c:pt idx="1988">
                  <c:v>0.66355136632919298</c:v>
                </c:pt>
                <c:pt idx="1989">
                  <c:v>0.66327432394027697</c:v>
                </c:pt>
                <c:pt idx="1990">
                  <c:v>0.66294763088226294</c:v>
                </c:pt>
                <c:pt idx="1991">
                  <c:v>0.66244134902954099</c:v>
                </c:pt>
                <c:pt idx="1992">
                  <c:v>0.66174737215042101</c:v>
                </c:pt>
                <c:pt idx="1993">
                  <c:v>0.66092566251754803</c:v>
                </c:pt>
                <c:pt idx="1994">
                  <c:v>0.65998706817626995</c:v>
                </c:pt>
                <c:pt idx="1995">
                  <c:v>0.65903172492980999</c:v>
                </c:pt>
                <c:pt idx="1996">
                  <c:v>0.65802828073501596</c:v>
                </c:pt>
                <c:pt idx="1997">
                  <c:v>0.65692607164382899</c:v>
                </c:pt>
                <c:pt idx="1998">
                  <c:v>0.65572253465652497</c:v>
                </c:pt>
                <c:pt idx="1999">
                  <c:v>0.65447560548782302</c:v>
                </c:pt>
                <c:pt idx="2000">
                  <c:v>0.65314850807189895</c:v>
                </c:pt>
                <c:pt idx="2001">
                  <c:v>0.65193090438842793</c:v>
                </c:pt>
                <c:pt idx="2002">
                  <c:v>0.65082905292510995</c:v>
                </c:pt>
                <c:pt idx="2003">
                  <c:v>0.64978257417678797</c:v>
                </c:pt>
                <c:pt idx="2004">
                  <c:v>0.64878628253936799</c:v>
                </c:pt>
                <c:pt idx="2005">
                  <c:v>0.64786986112594602</c:v>
                </c:pt>
                <c:pt idx="2006">
                  <c:v>0.64704272747039793</c:v>
                </c:pt>
                <c:pt idx="2007">
                  <c:v>0.64624629020690894</c:v>
                </c:pt>
                <c:pt idx="2008">
                  <c:v>0.64552245140075692</c:v>
                </c:pt>
                <c:pt idx="2009">
                  <c:v>0.64490822553634597</c:v>
                </c:pt>
                <c:pt idx="2010">
                  <c:v>0.644441401958466</c:v>
                </c:pt>
                <c:pt idx="2011">
                  <c:v>0.643958723545074</c:v>
                </c:pt>
                <c:pt idx="2012">
                  <c:v>0.64346251487731898</c:v>
                </c:pt>
                <c:pt idx="2013">
                  <c:v>0.64306393861770594</c:v>
                </c:pt>
                <c:pt idx="2014">
                  <c:v>0.64283124208450293</c:v>
                </c:pt>
                <c:pt idx="2015">
                  <c:v>0.64254698753356898</c:v>
                </c:pt>
                <c:pt idx="2016">
                  <c:v>0.64218935966491697</c:v>
                </c:pt>
                <c:pt idx="2017">
                  <c:v>0.64179310798644995</c:v>
                </c:pt>
                <c:pt idx="2018">
                  <c:v>0.64134660959243794</c:v>
                </c:pt>
                <c:pt idx="2019">
                  <c:v>0.64089057445526099</c:v>
                </c:pt>
                <c:pt idx="2020">
                  <c:v>0.64043835401534999</c:v>
                </c:pt>
                <c:pt idx="2021">
                  <c:v>0.63993052244186399</c:v>
                </c:pt>
                <c:pt idx="2022">
                  <c:v>0.63938817977905293</c:v>
                </c:pt>
                <c:pt idx="2023">
                  <c:v>0.63887301683425901</c:v>
                </c:pt>
                <c:pt idx="2024">
                  <c:v>0.63838121891021693</c:v>
                </c:pt>
                <c:pt idx="2025">
                  <c:v>0.63791517019271893</c:v>
                </c:pt>
                <c:pt idx="2026">
                  <c:v>0.63745520114898702</c:v>
                </c:pt>
                <c:pt idx="2027">
                  <c:v>0.63695595264434801</c:v>
                </c:pt>
                <c:pt idx="2028">
                  <c:v>0.63642022609710702</c:v>
                </c:pt>
                <c:pt idx="2029">
                  <c:v>0.63601819276809701</c:v>
                </c:pt>
                <c:pt idx="2030">
                  <c:v>0.63565865755081197</c:v>
                </c:pt>
                <c:pt idx="2031">
                  <c:v>0.63541940450668299</c:v>
                </c:pt>
                <c:pt idx="2032">
                  <c:v>0.63534114360809302</c:v>
                </c:pt>
                <c:pt idx="2033">
                  <c:v>0.63540009260177599</c:v>
                </c:pt>
                <c:pt idx="2034">
                  <c:v>0.63560447692871103</c:v>
                </c:pt>
                <c:pt idx="2035">
                  <c:v>0.63586280345916701</c:v>
                </c:pt>
                <c:pt idx="2036">
                  <c:v>0.63623515367507899</c:v>
                </c:pt>
                <c:pt idx="2037">
                  <c:v>0.63668665885925302</c:v>
                </c:pt>
                <c:pt idx="2038">
                  <c:v>0.63722083568572996</c:v>
                </c:pt>
                <c:pt idx="2039">
                  <c:v>0.63783947229385396</c:v>
                </c:pt>
                <c:pt idx="2040">
                  <c:v>0.63862470388412496</c:v>
                </c:pt>
                <c:pt idx="2041">
                  <c:v>0.63949564695358296</c:v>
                </c:pt>
                <c:pt idx="2042">
                  <c:v>0.64045921564102193</c:v>
                </c:pt>
                <c:pt idx="2043">
                  <c:v>0.64139685630798293</c:v>
                </c:pt>
                <c:pt idx="2044">
                  <c:v>0.64237353801727293</c:v>
                </c:pt>
                <c:pt idx="2045">
                  <c:v>0.64328697919845601</c:v>
                </c:pt>
                <c:pt idx="2046">
                  <c:v>0.64412335157394396</c:v>
                </c:pt>
                <c:pt idx="2047">
                  <c:v>0.64494762420654295</c:v>
                </c:pt>
                <c:pt idx="2048">
                  <c:v>0.64586791992187498</c:v>
                </c:pt>
                <c:pt idx="2049">
                  <c:v>0.64668730497360194</c:v>
                </c:pt>
                <c:pt idx="2050">
                  <c:v>0.64740178585052499</c:v>
                </c:pt>
                <c:pt idx="2051">
                  <c:v>0.64802888631820699</c:v>
                </c:pt>
                <c:pt idx="2052">
                  <c:v>0.64858493804931594</c:v>
                </c:pt>
                <c:pt idx="2053">
                  <c:v>0.64898512363433802</c:v>
                </c:pt>
                <c:pt idx="2054">
                  <c:v>0.64926359653472898</c:v>
                </c:pt>
                <c:pt idx="2055">
                  <c:v>0.64949092864990199</c:v>
                </c:pt>
                <c:pt idx="2056">
                  <c:v>0.64966175556182892</c:v>
                </c:pt>
                <c:pt idx="2057">
                  <c:v>0.64969727993011495</c:v>
                </c:pt>
                <c:pt idx="2058">
                  <c:v>0.649620926380157</c:v>
                </c:pt>
                <c:pt idx="2059">
                  <c:v>0.649415826797485</c:v>
                </c:pt>
                <c:pt idx="2060">
                  <c:v>0.64922837018966695</c:v>
                </c:pt>
                <c:pt idx="2061">
                  <c:v>0.64908215999603303</c:v>
                </c:pt>
                <c:pt idx="2062">
                  <c:v>0.64881221055984495</c:v>
                </c:pt>
                <c:pt idx="2063">
                  <c:v>0.64833269119262693</c:v>
                </c:pt>
                <c:pt idx="2064">
                  <c:v>0.64774308204650899</c:v>
                </c:pt>
                <c:pt idx="2065">
                  <c:v>0.647332227230072</c:v>
                </c:pt>
                <c:pt idx="2066">
                  <c:v>0.64688590764999399</c:v>
                </c:pt>
                <c:pt idx="2067">
                  <c:v>0.64609477519989</c:v>
                </c:pt>
                <c:pt idx="2068">
                  <c:v>0.64524201154708893</c:v>
                </c:pt>
                <c:pt idx="2069">
                  <c:v>0.64449254274368295</c:v>
                </c:pt>
                <c:pt idx="2070">
                  <c:v>0.64379642009735094</c:v>
                </c:pt>
                <c:pt idx="2071">
                  <c:v>0.643007135391235</c:v>
                </c:pt>
                <c:pt idx="2072">
                  <c:v>0.64217737913131701</c:v>
                </c:pt>
                <c:pt idx="2073">
                  <c:v>0.64119223356246902</c:v>
                </c:pt>
                <c:pt idx="2074">
                  <c:v>0.64010701179504392</c:v>
                </c:pt>
                <c:pt idx="2075">
                  <c:v>0.63912496566772503</c:v>
                </c:pt>
                <c:pt idx="2076">
                  <c:v>0.63812682628631601</c:v>
                </c:pt>
                <c:pt idx="2077">
                  <c:v>0.63692936897277797</c:v>
                </c:pt>
                <c:pt idx="2078">
                  <c:v>0.63566300868988002</c:v>
                </c:pt>
                <c:pt idx="2079">
                  <c:v>0.63439432382583594</c:v>
                </c:pt>
                <c:pt idx="2080">
                  <c:v>0.63312635421752894</c:v>
                </c:pt>
                <c:pt idx="2081">
                  <c:v>0.63167730569839498</c:v>
                </c:pt>
                <c:pt idx="2082">
                  <c:v>0.63004693984985394</c:v>
                </c:pt>
                <c:pt idx="2083">
                  <c:v>0.62854561805725095</c:v>
                </c:pt>
                <c:pt idx="2084">
                  <c:v>0.62723121643066393</c:v>
                </c:pt>
                <c:pt idx="2085">
                  <c:v>0.62599966526031503</c:v>
                </c:pt>
                <c:pt idx="2086">
                  <c:v>0.62460914850234994</c:v>
                </c:pt>
                <c:pt idx="2087">
                  <c:v>0.62308815717697097</c:v>
                </c:pt>
                <c:pt idx="2088">
                  <c:v>0.62166199684143097</c:v>
                </c:pt>
                <c:pt idx="2089">
                  <c:v>0.62048552036285398</c:v>
                </c:pt>
                <c:pt idx="2090">
                  <c:v>0.61931065320968592</c:v>
                </c:pt>
                <c:pt idx="2091">
                  <c:v>0.61805353164672894</c:v>
                </c:pt>
                <c:pt idx="2092">
                  <c:v>0.61687121391296396</c:v>
                </c:pt>
                <c:pt idx="2093">
                  <c:v>0.61595896482467694</c:v>
                </c:pt>
                <c:pt idx="2094">
                  <c:v>0.615064001083374</c:v>
                </c:pt>
                <c:pt idx="2095">
                  <c:v>0.614095723628998</c:v>
                </c:pt>
                <c:pt idx="2096">
                  <c:v>0.61308518648147603</c:v>
                </c:pt>
                <c:pt idx="2097">
                  <c:v>0.61222026348114</c:v>
                </c:pt>
                <c:pt idx="2098">
                  <c:v>0.61147699356079099</c:v>
                </c:pt>
                <c:pt idx="2099">
                  <c:v>0.610647356510162</c:v>
                </c:pt>
                <c:pt idx="2100">
                  <c:v>0.60966852903366098</c:v>
                </c:pt>
                <c:pt idx="2101">
                  <c:v>0.60871306657791102</c:v>
                </c:pt>
                <c:pt idx="2102">
                  <c:v>0.60787103176116897</c:v>
                </c:pt>
                <c:pt idx="2103">
                  <c:v>0.60720065832138093</c:v>
                </c:pt>
                <c:pt idx="2104">
                  <c:v>0.60680088996887194</c:v>
                </c:pt>
                <c:pt idx="2105">
                  <c:v>0.60631159543991098</c:v>
                </c:pt>
                <c:pt idx="2106">
                  <c:v>0.60557368993759197</c:v>
                </c:pt>
                <c:pt idx="2107">
                  <c:v>0.60504541397094702</c:v>
                </c:pt>
                <c:pt idx="2108">
                  <c:v>0.60457382202148402</c:v>
                </c:pt>
                <c:pt idx="2109">
                  <c:v>0.60421059131622301</c:v>
                </c:pt>
                <c:pt idx="2110">
                  <c:v>0.60386816263198895</c:v>
                </c:pt>
                <c:pt idx="2111">
                  <c:v>0.60318890810012793</c:v>
                </c:pt>
                <c:pt idx="2112">
                  <c:v>0.60286579132080098</c:v>
                </c:pt>
                <c:pt idx="2113">
                  <c:v>0.60302487611770594</c:v>
                </c:pt>
                <c:pt idx="2114">
                  <c:v>0.60274288654327401</c:v>
                </c:pt>
                <c:pt idx="2115">
                  <c:v>0.60205534696578999</c:v>
                </c:pt>
                <c:pt idx="2116">
                  <c:v>0.601261711120605</c:v>
                </c:pt>
                <c:pt idx="2117">
                  <c:v>0.60058436393737802</c:v>
                </c:pt>
                <c:pt idx="2118">
                  <c:v>0.59985891580581696</c:v>
                </c:pt>
                <c:pt idx="2119">
                  <c:v>0.59953848123550402</c:v>
                </c:pt>
                <c:pt idx="2120">
                  <c:v>0.59930641055107103</c:v>
                </c:pt>
                <c:pt idx="2121">
                  <c:v>0.59855178594589198</c:v>
                </c:pt>
                <c:pt idx="2122">
                  <c:v>0.59802699685096705</c:v>
                </c:pt>
                <c:pt idx="2123">
                  <c:v>0.59773037433624299</c:v>
                </c:pt>
                <c:pt idx="2124">
                  <c:v>0.59742487072944606</c:v>
                </c:pt>
                <c:pt idx="2125">
                  <c:v>0.59716433882713305</c:v>
                </c:pt>
                <c:pt idx="2126">
                  <c:v>0.59662196636200004</c:v>
                </c:pt>
                <c:pt idx="2127">
                  <c:v>0.59572604894638104</c:v>
                </c:pt>
                <c:pt idx="2128">
                  <c:v>0.59493756890296901</c:v>
                </c:pt>
                <c:pt idx="2129">
                  <c:v>0.59437490105628998</c:v>
                </c:pt>
                <c:pt idx="2130">
                  <c:v>0.59308589100837705</c:v>
                </c:pt>
                <c:pt idx="2131">
                  <c:v>0.59204820394516</c:v>
                </c:pt>
                <c:pt idx="2132">
                  <c:v>0.59179193377494799</c:v>
                </c:pt>
                <c:pt idx="2133">
                  <c:v>0.59047368764877306</c:v>
                </c:pt>
                <c:pt idx="2134">
                  <c:v>0.58910996317863495</c:v>
                </c:pt>
                <c:pt idx="2135">
                  <c:v>0.58917812108993506</c:v>
                </c:pt>
                <c:pt idx="2136">
                  <c:v>0.58837536573409999</c:v>
                </c:pt>
                <c:pt idx="2137">
                  <c:v>0.58650175333023102</c:v>
                </c:pt>
                <c:pt idx="2138">
                  <c:v>0.58523843288421595</c:v>
                </c:pt>
                <c:pt idx="2139">
                  <c:v>0.58399239778518697</c:v>
                </c:pt>
                <c:pt idx="2140">
                  <c:v>0.58330166935920702</c:v>
                </c:pt>
                <c:pt idx="2141">
                  <c:v>0.58422524333000203</c:v>
                </c:pt>
                <c:pt idx="2142">
                  <c:v>0.58515993356704699</c:v>
                </c:pt>
                <c:pt idx="2143">
                  <c:v>0.58480132222175596</c:v>
                </c:pt>
                <c:pt idx="2144">
                  <c:v>0.58389074206352198</c:v>
                </c:pt>
                <c:pt idx="2145">
                  <c:v>0.58492959141731304</c:v>
                </c:pt>
                <c:pt idx="2146">
                  <c:v>0.58547554016113301</c:v>
                </c:pt>
                <c:pt idx="2147">
                  <c:v>0.582977539300919</c:v>
                </c:pt>
                <c:pt idx="2148">
                  <c:v>0.58150706291198706</c:v>
                </c:pt>
                <c:pt idx="2149">
                  <c:v>0.58187258839607203</c:v>
                </c:pt>
                <c:pt idx="2150">
                  <c:v>0.58274338245391799</c:v>
                </c:pt>
              </c:numCache>
            </c:numRef>
          </c:yVal>
          <c:smooth val="0"/>
          <c:extLst>
            <c:ext xmlns:c16="http://schemas.microsoft.com/office/drawing/2014/chart" uri="{C3380CC4-5D6E-409C-BE32-E72D297353CC}">
              <c16:uniqueId val="{00000001-550A-452D-8616-DCD83668791F}"/>
            </c:ext>
          </c:extLst>
        </c:ser>
        <c:ser>
          <c:idx val="2"/>
          <c:order val="2"/>
          <c:tx>
            <c:strRef>
              <c:f>'Ill+Kln+Tur'!$F$1</c:f>
              <c:strCache>
                <c:ptCount val="1"/>
                <c:pt idx="0">
                  <c:v>I-K-T 40:10:50</c:v>
                </c:pt>
              </c:strCache>
            </c:strRef>
          </c:tx>
          <c:spPr>
            <a:ln w="19050" cap="rnd">
              <a:solidFill>
                <a:schemeClr val="accent3"/>
              </a:solidFill>
              <a:round/>
            </a:ln>
            <a:effectLst/>
          </c:spPr>
          <c:marker>
            <c:symbol val="none"/>
          </c:marker>
          <c:xVal>
            <c:numRef>
              <c:f>'Ill+Kln+Tur'!$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Tur'!$F$2:$F$2152</c:f>
              <c:numCache>
                <c:formatCode>0.00000</c:formatCode>
                <c:ptCount val="2151"/>
                <c:pt idx="0">
                  <c:v>0.38390612304210703</c:v>
                </c:pt>
                <c:pt idx="1">
                  <c:v>0.39528254866599999</c:v>
                </c:pt>
                <c:pt idx="2">
                  <c:v>0.40345875620841998</c:v>
                </c:pt>
                <c:pt idx="3">
                  <c:v>0.42816701233387</c:v>
                </c:pt>
                <c:pt idx="4">
                  <c:v>0.44205645918846104</c:v>
                </c:pt>
                <c:pt idx="5">
                  <c:v>0.45220847129821801</c:v>
                </c:pt>
                <c:pt idx="6">
                  <c:v>0.466453504562378</c:v>
                </c:pt>
                <c:pt idx="7">
                  <c:v>0.48335237503051803</c:v>
                </c:pt>
                <c:pt idx="8">
                  <c:v>0.49529792070388801</c:v>
                </c:pt>
                <c:pt idx="9">
                  <c:v>0.49798209667205801</c:v>
                </c:pt>
                <c:pt idx="10">
                  <c:v>0.50924758315086405</c:v>
                </c:pt>
                <c:pt idx="11">
                  <c:v>0.51896129250526402</c:v>
                </c:pt>
                <c:pt idx="12">
                  <c:v>0.52662773132324203</c:v>
                </c:pt>
                <c:pt idx="13">
                  <c:v>0.53489525318145803</c:v>
                </c:pt>
                <c:pt idx="14">
                  <c:v>0.54037378430366501</c:v>
                </c:pt>
                <c:pt idx="15">
                  <c:v>0.54728580713272101</c:v>
                </c:pt>
                <c:pt idx="16">
                  <c:v>0.56621382832527201</c:v>
                </c:pt>
                <c:pt idx="17">
                  <c:v>0.56813408136367793</c:v>
                </c:pt>
                <c:pt idx="18">
                  <c:v>0.56709097027778599</c:v>
                </c:pt>
                <c:pt idx="19">
                  <c:v>0.57001854181289702</c:v>
                </c:pt>
                <c:pt idx="20">
                  <c:v>0.58181918859481807</c:v>
                </c:pt>
                <c:pt idx="21">
                  <c:v>0.58820350170135494</c:v>
                </c:pt>
                <c:pt idx="22">
                  <c:v>0.58804259896278399</c:v>
                </c:pt>
                <c:pt idx="23">
                  <c:v>0.594040554761887</c:v>
                </c:pt>
                <c:pt idx="24">
                  <c:v>0.59769476652145404</c:v>
                </c:pt>
                <c:pt idx="25">
                  <c:v>0.59909791946411106</c:v>
                </c:pt>
                <c:pt idx="26">
                  <c:v>0.596628946065903</c:v>
                </c:pt>
                <c:pt idx="27">
                  <c:v>0.59785411953926104</c:v>
                </c:pt>
                <c:pt idx="28">
                  <c:v>0.600960922241211</c:v>
                </c:pt>
                <c:pt idx="29">
                  <c:v>0.605508160591125</c:v>
                </c:pt>
                <c:pt idx="30">
                  <c:v>0.608280998468399</c:v>
                </c:pt>
                <c:pt idx="31">
                  <c:v>0.60954300761222802</c:v>
                </c:pt>
                <c:pt idx="32">
                  <c:v>0.60934571623802203</c:v>
                </c:pt>
                <c:pt idx="33">
                  <c:v>0.61086617112159702</c:v>
                </c:pt>
                <c:pt idx="34">
                  <c:v>0.61273519396781895</c:v>
                </c:pt>
                <c:pt idx="35">
                  <c:v>0.61499215364456195</c:v>
                </c:pt>
                <c:pt idx="36">
                  <c:v>0.61826972365379307</c:v>
                </c:pt>
                <c:pt idx="37">
                  <c:v>0.62075595259666394</c:v>
                </c:pt>
                <c:pt idx="38">
                  <c:v>0.62235478758812002</c:v>
                </c:pt>
                <c:pt idx="39">
                  <c:v>0.622609210014343</c:v>
                </c:pt>
                <c:pt idx="40">
                  <c:v>0.62335441708564798</c:v>
                </c:pt>
                <c:pt idx="41">
                  <c:v>0.62547747492790196</c:v>
                </c:pt>
                <c:pt idx="42">
                  <c:v>0.62940390110015909</c:v>
                </c:pt>
                <c:pt idx="43">
                  <c:v>0.627484840154648</c:v>
                </c:pt>
                <c:pt idx="44">
                  <c:v>0.62827504873275797</c:v>
                </c:pt>
                <c:pt idx="45">
                  <c:v>0.63102142214775103</c:v>
                </c:pt>
                <c:pt idx="46">
                  <c:v>0.63090412020683306</c:v>
                </c:pt>
                <c:pt idx="47">
                  <c:v>0.63135130405425999</c:v>
                </c:pt>
                <c:pt idx="48">
                  <c:v>0.63216186761856097</c:v>
                </c:pt>
                <c:pt idx="49">
                  <c:v>0.63332153558731097</c:v>
                </c:pt>
                <c:pt idx="50">
                  <c:v>0.63439856171608</c:v>
                </c:pt>
                <c:pt idx="51">
                  <c:v>0.63486532568931597</c:v>
                </c:pt>
                <c:pt idx="52">
                  <c:v>0.63440961837768595</c:v>
                </c:pt>
                <c:pt idx="53">
                  <c:v>0.63640568852424595</c:v>
                </c:pt>
                <c:pt idx="54">
                  <c:v>0.637099277973175</c:v>
                </c:pt>
                <c:pt idx="55">
                  <c:v>0.636502993106842</c:v>
                </c:pt>
                <c:pt idx="56">
                  <c:v>0.637049388885498</c:v>
                </c:pt>
                <c:pt idx="57">
                  <c:v>0.63751522898674007</c:v>
                </c:pt>
                <c:pt idx="58">
                  <c:v>0.63798914551734898</c:v>
                </c:pt>
                <c:pt idx="59">
                  <c:v>0.63869596719741795</c:v>
                </c:pt>
                <c:pt idx="60">
                  <c:v>0.63916034698486301</c:v>
                </c:pt>
                <c:pt idx="61">
                  <c:v>0.63972820043563794</c:v>
                </c:pt>
                <c:pt idx="62">
                  <c:v>0.64063898921012896</c:v>
                </c:pt>
                <c:pt idx="63">
                  <c:v>0.64043880701065103</c:v>
                </c:pt>
                <c:pt idx="64">
                  <c:v>0.64013413786888096</c:v>
                </c:pt>
                <c:pt idx="65">
                  <c:v>0.63989768624305698</c:v>
                </c:pt>
                <c:pt idx="66">
                  <c:v>0.641393971443176</c:v>
                </c:pt>
                <c:pt idx="67">
                  <c:v>0.64208413362503103</c:v>
                </c:pt>
                <c:pt idx="68">
                  <c:v>0.64225543737411495</c:v>
                </c:pt>
                <c:pt idx="69">
                  <c:v>0.64233489036560099</c:v>
                </c:pt>
                <c:pt idx="70">
                  <c:v>0.642599564790726</c:v>
                </c:pt>
                <c:pt idx="71">
                  <c:v>0.64279944896697994</c:v>
                </c:pt>
                <c:pt idx="72">
                  <c:v>0.64271671772003203</c:v>
                </c:pt>
                <c:pt idx="73">
                  <c:v>0.64339343905448909</c:v>
                </c:pt>
                <c:pt idx="74">
                  <c:v>0.64434666633605997</c:v>
                </c:pt>
                <c:pt idx="75">
                  <c:v>0.64550070166587803</c:v>
                </c:pt>
                <c:pt idx="76">
                  <c:v>0.64566261768341104</c:v>
                </c:pt>
                <c:pt idx="77">
                  <c:v>0.64613516330719001</c:v>
                </c:pt>
                <c:pt idx="78">
                  <c:v>0.64684338569641109</c:v>
                </c:pt>
                <c:pt idx="79">
                  <c:v>0.64758278131485003</c:v>
                </c:pt>
                <c:pt idx="80">
                  <c:v>0.64780236482620202</c:v>
                </c:pt>
                <c:pt idx="81">
                  <c:v>0.64797322154045101</c:v>
                </c:pt>
                <c:pt idx="82">
                  <c:v>0.64860619306564304</c:v>
                </c:pt>
                <c:pt idx="83">
                  <c:v>0.64997408986091609</c:v>
                </c:pt>
                <c:pt idx="84">
                  <c:v>0.65100125670432996</c:v>
                </c:pt>
                <c:pt idx="85">
                  <c:v>0.65133262872695896</c:v>
                </c:pt>
                <c:pt idx="86">
                  <c:v>0.65200794935226403</c:v>
                </c:pt>
                <c:pt idx="87">
                  <c:v>0.65259621739387508</c:v>
                </c:pt>
                <c:pt idx="88">
                  <c:v>0.65310133695602401</c:v>
                </c:pt>
                <c:pt idx="89">
                  <c:v>0.653645408153534</c:v>
                </c:pt>
                <c:pt idx="90">
                  <c:v>0.65381498336791999</c:v>
                </c:pt>
                <c:pt idx="91">
                  <c:v>0.65393273234367399</c:v>
                </c:pt>
                <c:pt idx="92">
                  <c:v>0.65449510216713003</c:v>
                </c:pt>
                <c:pt idx="93">
                  <c:v>0.65520123839378397</c:v>
                </c:pt>
                <c:pt idx="94">
                  <c:v>0.65586055517196695</c:v>
                </c:pt>
                <c:pt idx="95">
                  <c:v>0.656383645534515</c:v>
                </c:pt>
                <c:pt idx="96">
                  <c:v>0.65696669816970799</c:v>
                </c:pt>
                <c:pt idx="97">
                  <c:v>0.65753741264343302</c:v>
                </c:pt>
                <c:pt idx="98">
                  <c:v>0.65809841156005899</c:v>
                </c:pt>
                <c:pt idx="99">
                  <c:v>0.65876663923263601</c:v>
                </c:pt>
                <c:pt idx="100">
                  <c:v>0.65968610048294107</c:v>
                </c:pt>
                <c:pt idx="101">
                  <c:v>0.66061345934867899</c:v>
                </c:pt>
                <c:pt idx="102">
                  <c:v>0.66103501319885294</c:v>
                </c:pt>
                <c:pt idx="103">
                  <c:v>0.66191194653510999</c:v>
                </c:pt>
                <c:pt idx="104">
                  <c:v>0.66282896399498004</c:v>
                </c:pt>
                <c:pt idx="105">
                  <c:v>0.66355900168418902</c:v>
                </c:pt>
                <c:pt idx="106">
                  <c:v>0.66383115649223301</c:v>
                </c:pt>
                <c:pt idx="107">
                  <c:v>0.66439951658248897</c:v>
                </c:pt>
                <c:pt idx="108">
                  <c:v>0.66534734964370701</c:v>
                </c:pt>
                <c:pt idx="109">
                  <c:v>0.66596711874008196</c:v>
                </c:pt>
                <c:pt idx="110">
                  <c:v>0.66638742089271497</c:v>
                </c:pt>
                <c:pt idx="111">
                  <c:v>0.66671211719512902</c:v>
                </c:pt>
                <c:pt idx="112">
                  <c:v>0.66720737218856807</c:v>
                </c:pt>
                <c:pt idx="113">
                  <c:v>0.66782949566841099</c:v>
                </c:pt>
                <c:pt idx="114">
                  <c:v>0.66846154332161001</c:v>
                </c:pt>
                <c:pt idx="115">
                  <c:v>0.66902254223823499</c:v>
                </c:pt>
                <c:pt idx="116">
                  <c:v>0.66977454423904403</c:v>
                </c:pt>
                <c:pt idx="117">
                  <c:v>0.67033521533012408</c:v>
                </c:pt>
                <c:pt idx="118">
                  <c:v>0.67061851620674107</c:v>
                </c:pt>
                <c:pt idx="119">
                  <c:v>0.67109565138816807</c:v>
                </c:pt>
                <c:pt idx="120">
                  <c:v>0.67183468937873803</c:v>
                </c:pt>
                <c:pt idx="121">
                  <c:v>0.672663581371307</c:v>
                </c:pt>
                <c:pt idx="122">
                  <c:v>0.67282183170318599</c:v>
                </c:pt>
                <c:pt idx="123">
                  <c:v>0.67307097911834701</c:v>
                </c:pt>
                <c:pt idx="124">
                  <c:v>0.673441630601883</c:v>
                </c:pt>
                <c:pt idx="125">
                  <c:v>0.67404903173446695</c:v>
                </c:pt>
                <c:pt idx="126">
                  <c:v>0.67467729449272196</c:v>
                </c:pt>
                <c:pt idx="127">
                  <c:v>0.67516387701034497</c:v>
                </c:pt>
                <c:pt idx="128">
                  <c:v>0.67544670104980509</c:v>
                </c:pt>
                <c:pt idx="129">
                  <c:v>0.67618421912193294</c:v>
                </c:pt>
                <c:pt idx="130">
                  <c:v>0.67688022255897495</c:v>
                </c:pt>
                <c:pt idx="131">
                  <c:v>0.67750294208526607</c:v>
                </c:pt>
                <c:pt idx="132">
                  <c:v>0.67792893648147601</c:v>
                </c:pt>
                <c:pt idx="133">
                  <c:v>0.67872555255889899</c:v>
                </c:pt>
                <c:pt idx="134">
                  <c:v>0.67957232594490102</c:v>
                </c:pt>
                <c:pt idx="135">
                  <c:v>0.68002120852470394</c:v>
                </c:pt>
                <c:pt idx="136">
                  <c:v>0.68056566715240496</c:v>
                </c:pt>
                <c:pt idx="137">
                  <c:v>0.68116323351859998</c:v>
                </c:pt>
                <c:pt idx="138">
                  <c:v>0.68182016611099194</c:v>
                </c:pt>
                <c:pt idx="139">
                  <c:v>0.68238438367843601</c:v>
                </c:pt>
                <c:pt idx="140">
                  <c:v>0.68302808403968807</c:v>
                </c:pt>
                <c:pt idx="141">
                  <c:v>0.68375350236892696</c:v>
                </c:pt>
                <c:pt idx="142">
                  <c:v>0.68449927568435709</c:v>
                </c:pt>
                <c:pt idx="143">
                  <c:v>0.68493954539299007</c:v>
                </c:pt>
                <c:pt idx="144">
                  <c:v>0.68526695370674107</c:v>
                </c:pt>
                <c:pt idx="145">
                  <c:v>0.68582491278648394</c:v>
                </c:pt>
                <c:pt idx="146">
                  <c:v>0.686544877290726</c:v>
                </c:pt>
                <c:pt idx="147">
                  <c:v>0.68722493648529104</c:v>
                </c:pt>
                <c:pt idx="148">
                  <c:v>0.68774382472038309</c:v>
                </c:pt>
                <c:pt idx="149">
                  <c:v>0.68830831050872798</c:v>
                </c:pt>
                <c:pt idx="150">
                  <c:v>0.68889413475990302</c:v>
                </c:pt>
                <c:pt idx="151">
                  <c:v>0.68950022459030202</c:v>
                </c:pt>
                <c:pt idx="152">
                  <c:v>0.690144371986389</c:v>
                </c:pt>
                <c:pt idx="153">
                  <c:v>0.69074250459670994</c:v>
                </c:pt>
                <c:pt idx="154">
                  <c:v>0.69130916595459002</c:v>
                </c:pt>
                <c:pt idx="155">
                  <c:v>0.69188280105590794</c:v>
                </c:pt>
                <c:pt idx="156">
                  <c:v>0.69250751733779903</c:v>
                </c:pt>
                <c:pt idx="157">
                  <c:v>0.69306201934814493</c:v>
                </c:pt>
                <c:pt idx="158">
                  <c:v>0.69343016743660002</c:v>
                </c:pt>
                <c:pt idx="159">
                  <c:v>0.694060486555099</c:v>
                </c:pt>
                <c:pt idx="160">
                  <c:v>0.69466711282730098</c:v>
                </c:pt>
                <c:pt idx="161">
                  <c:v>0.69519416689872693</c:v>
                </c:pt>
                <c:pt idx="162">
                  <c:v>0.69564543366432208</c:v>
                </c:pt>
                <c:pt idx="163">
                  <c:v>0.69625766277313206</c:v>
                </c:pt>
                <c:pt idx="164">
                  <c:v>0.69695611000061009</c:v>
                </c:pt>
                <c:pt idx="165">
                  <c:v>0.69744635820388801</c:v>
                </c:pt>
                <c:pt idx="166">
                  <c:v>0.69793907999992399</c:v>
                </c:pt>
                <c:pt idx="167">
                  <c:v>0.69849635362625095</c:v>
                </c:pt>
                <c:pt idx="168">
                  <c:v>0.69923974275589007</c:v>
                </c:pt>
                <c:pt idx="169">
                  <c:v>0.69984437227249097</c:v>
                </c:pt>
                <c:pt idx="170">
                  <c:v>0.70041615962982195</c:v>
                </c:pt>
                <c:pt idx="171">
                  <c:v>0.70098448991775508</c:v>
                </c:pt>
                <c:pt idx="172">
                  <c:v>0.70152516365051309</c:v>
                </c:pt>
                <c:pt idx="173">
                  <c:v>0.70198644399642895</c:v>
                </c:pt>
                <c:pt idx="174">
                  <c:v>0.702395868301392</c:v>
                </c:pt>
                <c:pt idx="175">
                  <c:v>0.7029366016387939</c:v>
                </c:pt>
                <c:pt idx="176">
                  <c:v>0.7034974813461301</c:v>
                </c:pt>
                <c:pt idx="177">
                  <c:v>0.70406944751739498</c:v>
                </c:pt>
                <c:pt idx="178">
                  <c:v>0.70465619564056392</c:v>
                </c:pt>
                <c:pt idx="179">
                  <c:v>0.70528717041015598</c:v>
                </c:pt>
                <c:pt idx="180">
                  <c:v>0.70595968961715694</c:v>
                </c:pt>
                <c:pt idx="181">
                  <c:v>0.70669211149215694</c:v>
                </c:pt>
                <c:pt idx="182">
                  <c:v>0.70740534067153904</c:v>
                </c:pt>
                <c:pt idx="183">
                  <c:v>0.70811314582824703</c:v>
                </c:pt>
                <c:pt idx="184">
                  <c:v>0.70882309675216693</c:v>
                </c:pt>
                <c:pt idx="185">
                  <c:v>0.70963026285171504</c:v>
                </c:pt>
                <c:pt idx="186">
                  <c:v>0.7104216933250429</c:v>
                </c:pt>
                <c:pt idx="187">
                  <c:v>0.71125413179397601</c:v>
                </c:pt>
                <c:pt idx="188">
                  <c:v>0.71229447126388612</c:v>
                </c:pt>
                <c:pt idx="189">
                  <c:v>0.71336234807968091</c:v>
                </c:pt>
                <c:pt idx="190">
                  <c:v>0.71445370912551898</c:v>
                </c:pt>
                <c:pt idx="191">
                  <c:v>0.71558393239974993</c:v>
                </c:pt>
                <c:pt idx="192">
                  <c:v>0.71682794094085711</c:v>
                </c:pt>
                <c:pt idx="193">
                  <c:v>0.71798677444458003</c:v>
                </c:pt>
                <c:pt idx="194">
                  <c:v>0.71902890205383296</c:v>
                </c:pt>
                <c:pt idx="195">
                  <c:v>0.71987117528915401</c:v>
                </c:pt>
                <c:pt idx="196">
                  <c:v>0.72058386802673291</c:v>
                </c:pt>
                <c:pt idx="197">
                  <c:v>0.72121549844741795</c:v>
                </c:pt>
                <c:pt idx="198">
                  <c:v>0.721871745586395</c:v>
                </c:pt>
                <c:pt idx="199">
                  <c:v>0.72255761623382608</c:v>
                </c:pt>
                <c:pt idx="200">
                  <c:v>0.72336353063583392</c:v>
                </c:pt>
                <c:pt idx="201">
                  <c:v>0.72442580461502093</c:v>
                </c:pt>
                <c:pt idx="202">
                  <c:v>0.72544820308685298</c:v>
                </c:pt>
                <c:pt idx="203">
                  <c:v>0.72646350860595699</c:v>
                </c:pt>
                <c:pt idx="204">
                  <c:v>0.72748012542724605</c:v>
                </c:pt>
                <c:pt idx="205">
                  <c:v>0.72853918075561497</c:v>
                </c:pt>
                <c:pt idx="206">
                  <c:v>0.72961081266403194</c:v>
                </c:pt>
                <c:pt idx="207">
                  <c:v>0.73070122003555293</c:v>
                </c:pt>
                <c:pt idx="208">
                  <c:v>0.73186136484146092</c:v>
                </c:pt>
                <c:pt idx="209">
                  <c:v>0.73301513195037793</c:v>
                </c:pt>
                <c:pt idx="210">
                  <c:v>0.73417873382568399</c:v>
                </c:pt>
                <c:pt idx="211">
                  <c:v>0.73538364171981807</c:v>
                </c:pt>
                <c:pt idx="212">
                  <c:v>0.7366556644439699</c:v>
                </c:pt>
                <c:pt idx="213">
                  <c:v>0.73790932893753092</c:v>
                </c:pt>
                <c:pt idx="214">
                  <c:v>0.73911805152893106</c:v>
                </c:pt>
                <c:pt idx="215">
                  <c:v>0.74030609130859393</c:v>
                </c:pt>
                <c:pt idx="216">
                  <c:v>0.74139876365661594</c:v>
                </c:pt>
                <c:pt idx="217">
                  <c:v>0.74239624738693211</c:v>
                </c:pt>
                <c:pt idx="218">
                  <c:v>0.7432841777801511</c:v>
                </c:pt>
                <c:pt idx="219">
                  <c:v>0.7440853238105769</c:v>
                </c:pt>
                <c:pt idx="220">
                  <c:v>0.74485774040222208</c:v>
                </c:pt>
                <c:pt idx="221">
                  <c:v>0.74567885398864697</c:v>
                </c:pt>
                <c:pt idx="222">
                  <c:v>0.7465579032897951</c:v>
                </c:pt>
                <c:pt idx="223">
                  <c:v>0.74752808809280391</c:v>
                </c:pt>
                <c:pt idx="224">
                  <c:v>0.74862976074218812</c:v>
                </c:pt>
                <c:pt idx="225">
                  <c:v>0.74991054534912105</c:v>
                </c:pt>
                <c:pt idx="226">
                  <c:v>0.75120867490768406</c:v>
                </c:pt>
                <c:pt idx="227">
                  <c:v>0.75250090360641497</c:v>
                </c:pt>
                <c:pt idx="228">
                  <c:v>0.75366414785385105</c:v>
                </c:pt>
                <c:pt idx="229">
                  <c:v>0.75479031801223795</c:v>
                </c:pt>
                <c:pt idx="230">
                  <c:v>0.75586016178131099</c:v>
                </c:pt>
                <c:pt idx="231">
                  <c:v>0.75679583549499507</c:v>
                </c:pt>
                <c:pt idx="232">
                  <c:v>0.7575441122055051</c:v>
                </c:pt>
                <c:pt idx="233">
                  <c:v>0.75826377868652295</c:v>
                </c:pt>
                <c:pt idx="234">
                  <c:v>0.75903977155685398</c:v>
                </c:pt>
                <c:pt idx="235">
                  <c:v>0.75993449687957804</c:v>
                </c:pt>
                <c:pt idx="236">
                  <c:v>0.76088334321975704</c:v>
                </c:pt>
                <c:pt idx="237">
                  <c:v>0.76188076734542798</c:v>
                </c:pt>
                <c:pt idx="238">
                  <c:v>0.7629840493202209</c:v>
                </c:pt>
                <c:pt idx="239">
                  <c:v>0.76409156322479199</c:v>
                </c:pt>
                <c:pt idx="240">
                  <c:v>0.7651624202728271</c:v>
                </c:pt>
                <c:pt idx="241">
                  <c:v>0.7660441517829899</c:v>
                </c:pt>
                <c:pt idx="242">
                  <c:v>0.76707322597503702</c:v>
                </c:pt>
                <c:pt idx="243">
                  <c:v>0.76810891628265399</c:v>
                </c:pt>
                <c:pt idx="244">
                  <c:v>0.7690348148345949</c:v>
                </c:pt>
                <c:pt idx="245">
                  <c:v>0.76993252038955706</c:v>
                </c:pt>
                <c:pt idx="246">
                  <c:v>0.77083451747894305</c:v>
                </c:pt>
                <c:pt idx="247">
                  <c:v>0.7717488527297971</c:v>
                </c:pt>
                <c:pt idx="248">
                  <c:v>0.77259124517440791</c:v>
                </c:pt>
                <c:pt idx="249">
                  <c:v>0.77333493232727091</c:v>
                </c:pt>
                <c:pt idx="250">
                  <c:v>0.77400518655776995</c:v>
                </c:pt>
                <c:pt idx="251">
                  <c:v>0.77468169927596997</c:v>
                </c:pt>
                <c:pt idx="252">
                  <c:v>0.77522970438003491</c:v>
                </c:pt>
                <c:pt idx="253">
                  <c:v>0.77577186822891209</c:v>
                </c:pt>
                <c:pt idx="254">
                  <c:v>0.77644909620285008</c:v>
                </c:pt>
                <c:pt idx="255">
                  <c:v>0.77702922821044895</c:v>
                </c:pt>
                <c:pt idx="256">
                  <c:v>0.77761520147323604</c:v>
                </c:pt>
                <c:pt idx="257">
                  <c:v>0.77824045419693011</c:v>
                </c:pt>
                <c:pt idx="258">
                  <c:v>0.77881134748458902</c:v>
                </c:pt>
                <c:pt idx="259">
                  <c:v>0.77943505048751804</c:v>
                </c:pt>
                <c:pt idx="260">
                  <c:v>0.78010238409042398</c:v>
                </c:pt>
                <c:pt idx="261">
                  <c:v>0.78072346448898311</c:v>
                </c:pt>
                <c:pt idx="262">
                  <c:v>0.78094871044158909</c:v>
                </c:pt>
                <c:pt idx="263">
                  <c:v>0.78095985651016209</c:v>
                </c:pt>
                <c:pt idx="264">
                  <c:v>0.78091157674789402</c:v>
                </c:pt>
                <c:pt idx="265">
                  <c:v>0.78103817701339695</c:v>
                </c:pt>
                <c:pt idx="266">
                  <c:v>0.78121496438980098</c:v>
                </c:pt>
                <c:pt idx="267">
                  <c:v>0.78140188455581705</c:v>
                </c:pt>
                <c:pt idx="268">
                  <c:v>0.78167737722396891</c:v>
                </c:pt>
                <c:pt idx="269">
                  <c:v>0.7819805264472961</c:v>
                </c:pt>
                <c:pt idx="270">
                  <c:v>0.78230149745941202</c:v>
                </c:pt>
                <c:pt idx="271">
                  <c:v>0.78258706331253092</c:v>
                </c:pt>
                <c:pt idx="272">
                  <c:v>0.78281993865966792</c:v>
                </c:pt>
                <c:pt idx="273">
                  <c:v>0.78303231000900309</c:v>
                </c:pt>
                <c:pt idx="274">
                  <c:v>0.78328646421432491</c:v>
                </c:pt>
                <c:pt idx="275">
                  <c:v>0.78347833156585711</c:v>
                </c:pt>
                <c:pt idx="276">
                  <c:v>0.78366823196411106</c:v>
                </c:pt>
                <c:pt idx="277">
                  <c:v>0.78389246463775608</c:v>
                </c:pt>
                <c:pt idx="278">
                  <c:v>0.78413678407669107</c:v>
                </c:pt>
                <c:pt idx="279">
                  <c:v>0.78441376686096209</c:v>
                </c:pt>
                <c:pt idx="280">
                  <c:v>0.78472484350204508</c:v>
                </c:pt>
                <c:pt idx="281">
                  <c:v>0.78506417274475093</c:v>
                </c:pt>
                <c:pt idx="282">
                  <c:v>0.78533346652984592</c:v>
                </c:pt>
                <c:pt idx="283">
                  <c:v>0.78555227518081705</c:v>
                </c:pt>
                <c:pt idx="284">
                  <c:v>0.78575260639190692</c:v>
                </c:pt>
                <c:pt idx="285">
                  <c:v>0.78598935604095499</c:v>
                </c:pt>
                <c:pt idx="286">
                  <c:v>0.78620035648345898</c:v>
                </c:pt>
                <c:pt idx="287">
                  <c:v>0.78632612228393595</c:v>
                </c:pt>
                <c:pt idx="288">
                  <c:v>0.7865276455879211</c:v>
                </c:pt>
                <c:pt idx="289">
                  <c:v>0.78673095703124996</c:v>
                </c:pt>
                <c:pt idx="290">
                  <c:v>0.78692240715026895</c:v>
                </c:pt>
                <c:pt idx="291">
                  <c:v>0.78706504106521602</c:v>
                </c:pt>
                <c:pt idx="292">
                  <c:v>0.78726370334625195</c:v>
                </c:pt>
                <c:pt idx="293">
                  <c:v>0.78749693632125894</c:v>
                </c:pt>
                <c:pt idx="294">
                  <c:v>0.78770018815994303</c:v>
                </c:pt>
                <c:pt idx="295">
                  <c:v>0.78793652057647701</c:v>
                </c:pt>
                <c:pt idx="296">
                  <c:v>0.78816725015640299</c:v>
                </c:pt>
                <c:pt idx="297">
                  <c:v>0.7883525013923649</c:v>
                </c:pt>
                <c:pt idx="298">
                  <c:v>0.78849066495895404</c:v>
                </c:pt>
                <c:pt idx="299">
                  <c:v>0.78866280317306492</c:v>
                </c:pt>
                <c:pt idx="300">
                  <c:v>0.78889883756637591</c:v>
                </c:pt>
                <c:pt idx="301">
                  <c:v>0.78912247419357295</c:v>
                </c:pt>
                <c:pt idx="302">
                  <c:v>0.78936506509780902</c:v>
                </c:pt>
                <c:pt idx="303">
                  <c:v>0.78961975574493404</c:v>
                </c:pt>
                <c:pt idx="304">
                  <c:v>0.78983272314071695</c:v>
                </c:pt>
                <c:pt idx="305">
                  <c:v>0.79009391069412205</c:v>
                </c:pt>
                <c:pt idx="306">
                  <c:v>0.79035557508468601</c:v>
                </c:pt>
                <c:pt idx="307">
                  <c:v>0.79054553508758496</c:v>
                </c:pt>
                <c:pt idx="308">
                  <c:v>0.79079587459564205</c:v>
                </c:pt>
                <c:pt idx="309">
                  <c:v>0.79106153249740596</c:v>
                </c:pt>
                <c:pt idx="310">
                  <c:v>0.79132897853851292</c:v>
                </c:pt>
                <c:pt idx="311">
                  <c:v>0.79154444932937595</c:v>
                </c:pt>
                <c:pt idx="312">
                  <c:v>0.79182578325271602</c:v>
                </c:pt>
                <c:pt idx="313">
                  <c:v>0.79217095375061009</c:v>
                </c:pt>
                <c:pt idx="314">
                  <c:v>0.7924556851387019</c:v>
                </c:pt>
                <c:pt idx="315">
                  <c:v>0.79277588129043597</c:v>
                </c:pt>
                <c:pt idx="316">
                  <c:v>0.79312003850936907</c:v>
                </c:pt>
                <c:pt idx="317">
                  <c:v>0.79348195791244502</c:v>
                </c:pt>
                <c:pt idx="318">
                  <c:v>0.79380656480789202</c:v>
                </c:pt>
                <c:pt idx="319">
                  <c:v>0.79413713216781612</c:v>
                </c:pt>
                <c:pt idx="320">
                  <c:v>0.79450352191925</c:v>
                </c:pt>
                <c:pt idx="321">
                  <c:v>0.79481590986251804</c:v>
                </c:pt>
                <c:pt idx="322">
                  <c:v>0.79515923261642496</c:v>
                </c:pt>
                <c:pt idx="323">
                  <c:v>0.79554266929626505</c:v>
                </c:pt>
                <c:pt idx="324">
                  <c:v>0.79590637683868404</c:v>
                </c:pt>
                <c:pt idx="325">
                  <c:v>0.79624356031417798</c:v>
                </c:pt>
                <c:pt idx="326">
                  <c:v>0.79658038616180393</c:v>
                </c:pt>
                <c:pt idx="327">
                  <c:v>0.797003281116486</c:v>
                </c:pt>
                <c:pt idx="328">
                  <c:v>0.79737139940261792</c:v>
                </c:pt>
                <c:pt idx="329">
                  <c:v>0.79771263599395792</c:v>
                </c:pt>
                <c:pt idx="330">
                  <c:v>0.79804064035415601</c:v>
                </c:pt>
                <c:pt idx="331">
                  <c:v>0.7984155535697941</c:v>
                </c:pt>
                <c:pt idx="332">
                  <c:v>0.79876418113708492</c:v>
                </c:pt>
                <c:pt idx="333">
                  <c:v>0.79907078742980997</c:v>
                </c:pt>
                <c:pt idx="334">
                  <c:v>0.79937781095504801</c:v>
                </c:pt>
                <c:pt idx="335">
                  <c:v>0.79972095489501993</c:v>
                </c:pt>
                <c:pt idx="336">
                  <c:v>0.80008203983306903</c:v>
                </c:pt>
                <c:pt idx="337">
                  <c:v>0.80038894414901707</c:v>
                </c:pt>
                <c:pt idx="338">
                  <c:v>0.80074138641357395</c:v>
                </c:pt>
                <c:pt idx="339">
                  <c:v>0.80110211372375506</c:v>
                </c:pt>
                <c:pt idx="340">
                  <c:v>0.80143637657165501</c:v>
                </c:pt>
                <c:pt idx="341">
                  <c:v>0.80183322429657</c:v>
                </c:pt>
                <c:pt idx="342">
                  <c:v>0.80223609209060709</c:v>
                </c:pt>
                <c:pt idx="343">
                  <c:v>0.80263037681579608</c:v>
                </c:pt>
                <c:pt idx="344">
                  <c:v>0.802942943572998</c:v>
                </c:pt>
                <c:pt idx="345">
                  <c:v>0.80325503349304195</c:v>
                </c:pt>
                <c:pt idx="346">
                  <c:v>0.80357880592346209</c:v>
                </c:pt>
                <c:pt idx="347">
                  <c:v>0.8039913892745969</c:v>
                </c:pt>
                <c:pt idx="348">
                  <c:v>0.80437017679214495</c:v>
                </c:pt>
                <c:pt idx="349">
                  <c:v>0.80472911596298191</c:v>
                </c:pt>
                <c:pt idx="350">
                  <c:v>0.80507959127426099</c:v>
                </c:pt>
                <c:pt idx="351">
                  <c:v>0.80542380809783909</c:v>
                </c:pt>
                <c:pt idx="352">
                  <c:v>0.80577535629272501</c:v>
                </c:pt>
                <c:pt idx="353">
                  <c:v>0.80614275932312007</c:v>
                </c:pt>
                <c:pt idx="354">
                  <c:v>0.80657018423080395</c:v>
                </c:pt>
                <c:pt idx="355">
                  <c:v>0.80693496465683001</c:v>
                </c:pt>
                <c:pt idx="356">
                  <c:v>0.80723495483398411</c:v>
                </c:pt>
                <c:pt idx="357">
                  <c:v>0.80755491256713907</c:v>
                </c:pt>
                <c:pt idx="358">
                  <c:v>0.80782337188720699</c:v>
                </c:pt>
                <c:pt idx="359">
                  <c:v>0.80807752609252903</c:v>
                </c:pt>
                <c:pt idx="360">
                  <c:v>0.80839039087295506</c:v>
                </c:pt>
                <c:pt idx="361">
                  <c:v>0.80862934589386004</c:v>
                </c:pt>
                <c:pt idx="362">
                  <c:v>0.80885888338089007</c:v>
                </c:pt>
                <c:pt idx="363">
                  <c:v>0.80911327600479099</c:v>
                </c:pt>
                <c:pt idx="364">
                  <c:v>0.80936236381530802</c:v>
                </c:pt>
                <c:pt idx="365">
                  <c:v>0.80961389541625994</c:v>
                </c:pt>
                <c:pt idx="366">
                  <c:v>0.80986983776092503</c:v>
                </c:pt>
                <c:pt idx="367">
                  <c:v>0.81015254259109493</c:v>
                </c:pt>
                <c:pt idx="368">
                  <c:v>0.81038190126419107</c:v>
                </c:pt>
                <c:pt idx="369">
                  <c:v>0.81059075593948404</c:v>
                </c:pt>
                <c:pt idx="370">
                  <c:v>0.81087304353714007</c:v>
                </c:pt>
                <c:pt idx="371">
                  <c:v>0.81113196611404392</c:v>
                </c:pt>
                <c:pt idx="372">
                  <c:v>0.81137646436691302</c:v>
                </c:pt>
                <c:pt idx="373">
                  <c:v>0.811607134342194</c:v>
                </c:pt>
                <c:pt idx="374">
                  <c:v>0.81185342073440592</c:v>
                </c:pt>
                <c:pt idx="375">
                  <c:v>0.81205798387527506</c:v>
                </c:pt>
                <c:pt idx="376">
                  <c:v>0.81220693588256809</c:v>
                </c:pt>
                <c:pt idx="377">
                  <c:v>0.81249679327011104</c:v>
                </c:pt>
                <c:pt idx="378">
                  <c:v>0.81277091503143306</c:v>
                </c:pt>
                <c:pt idx="379">
                  <c:v>0.81301177740096997</c:v>
                </c:pt>
                <c:pt idx="380">
                  <c:v>0.8131196022033691</c:v>
                </c:pt>
                <c:pt idx="381">
                  <c:v>0.81323094367980997</c:v>
                </c:pt>
                <c:pt idx="382">
                  <c:v>0.81333751678466792</c:v>
                </c:pt>
                <c:pt idx="383">
                  <c:v>0.81342710256576511</c:v>
                </c:pt>
                <c:pt idx="384">
                  <c:v>0.81345368623733494</c:v>
                </c:pt>
                <c:pt idx="385">
                  <c:v>0.81348032951354998</c:v>
                </c:pt>
                <c:pt idx="386">
                  <c:v>0.81352521181106607</c:v>
                </c:pt>
                <c:pt idx="387">
                  <c:v>0.813618671894073</c:v>
                </c:pt>
                <c:pt idx="388">
                  <c:v>0.81376738548278804</c:v>
                </c:pt>
                <c:pt idx="389">
                  <c:v>0.8139629483222961</c:v>
                </c:pt>
                <c:pt idx="390">
                  <c:v>0.81416923999786395</c:v>
                </c:pt>
                <c:pt idx="391">
                  <c:v>0.81441290378570597</c:v>
                </c:pt>
                <c:pt idx="392">
                  <c:v>0.81469048261642496</c:v>
                </c:pt>
                <c:pt idx="393">
                  <c:v>0.81501753330230708</c:v>
                </c:pt>
                <c:pt idx="394">
                  <c:v>0.81524629592895503</c:v>
                </c:pt>
                <c:pt idx="395">
                  <c:v>0.815432977676392</c:v>
                </c:pt>
                <c:pt idx="396">
                  <c:v>0.81558985710143994</c:v>
                </c:pt>
                <c:pt idx="397">
                  <c:v>0.81577868461608904</c:v>
                </c:pt>
                <c:pt idx="398">
                  <c:v>0.81600333452224705</c:v>
                </c:pt>
                <c:pt idx="399">
                  <c:v>0.816259813308716</c:v>
                </c:pt>
                <c:pt idx="400">
                  <c:v>0.81649096012115496</c:v>
                </c:pt>
                <c:pt idx="401">
                  <c:v>0.81678880453109692</c:v>
                </c:pt>
                <c:pt idx="402">
                  <c:v>0.81714047193527195</c:v>
                </c:pt>
                <c:pt idx="403">
                  <c:v>0.81755710840225193</c:v>
                </c:pt>
                <c:pt idx="404">
                  <c:v>0.81781775951385494</c:v>
                </c:pt>
                <c:pt idx="405">
                  <c:v>0.81807024478912393</c:v>
                </c:pt>
                <c:pt idx="406">
                  <c:v>0.81839777231216404</c:v>
                </c:pt>
                <c:pt idx="407">
                  <c:v>0.81868053674697894</c:v>
                </c:pt>
                <c:pt idx="408">
                  <c:v>0.81899709701538104</c:v>
                </c:pt>
                <c:pt idx="409">
                  <c:v>0.81935406923294107</c:v>
                </c:pt>
                <c:pt idx="410">
                  <c:v>0.81962437629699703</c:v>
                </c:pt>
                <c:pt idx="411">
                  <c:v>0.81992102861404392</c:v>
                </c:pt>
                <c:pt idx="412">
                  <c:v>0.82022334337234493</c:v>
                </c:pt>
                <c:pt idx="413">
                  <c:v>0.82046647071838397</c:v>
                </c:pt>
                <c:pt idx="414">
                  <c:v>0.82070411443710301</c:v>
                </c:pt>
                <c:pt idx="415">
                  <c:v>0.82096536159515399</c:v>
                </c:pt>
                <c:pt idx="416">
                  <c:v>0.82128603458404492</c:v>
                </c:pt>
                <c:pt idx="417">
                  <c:v>0.82159860134124796</c:v>
                </c:pt>
                <c:pt idx="418">
                  <c:v>0.82187618017196695</c:v>
                </c:pt>
                <c:pt idx="419">
                  <c:v>0.82211048603057901</c:v>
                </c:pt>
                <c:pt idx="420">
                  <c:v>0.82227326631545994</c:v>
                </c:pt>
                <c:pt idx="421">
                  <c:v>0.82245804071426409</c:v>
                </c:pt>
                <c:pt idx="422">
                  <c:v>0.82267279624939005</c:v>
                </c:pt>
                <c:pt idx="423">
                  <c:v>0.82296926975250195</c:v>
                </c:pt>
                <c:pt idx="424">
                  <c:v>0.82317669391632098</c:v>
                </c:pt>
                <c:pt idx="425">
                  <c:v>0.823350977897644</c:v>
                </c:pt>
                <c:pt idx="426">
                  <c:v>0.82353879213333103</c:v>
                </c:pt>
                <c:pt idx="427">
                  <c:v>0.82366479635238599</c:v>
                </c:pt>
                <c:pt idx="428">
                  <c:v>0.82380790710449192</c:v>
                </c:pt>
                <c:pt idx="429">
                  <c:v>0.82399446964263912</c:v>
                </c:pt>
                <c:pt idx="430">
                  <c:v>0.82415140867233294</c:v>
                </c:pt>
                <c:pt idx="431">
                  <c:v>0.82432217597961399</c:v>
                </c:pt>
                <c:pt idx="432">
                  <c:v>0.82449830770492594</c:v>
                </c:pt>
                <c:pt idx="433">
                  <c:v>0.82460696697235103</c:v>
                </c:pt>
                <c:pt idx="434">
                  <c:v>0.82475538253784197</c:v>
                </c:pt>
                <c:pt idx="435">
                  <c:v>0.82491184473037693</c:v>
                </c:pt>
                <c:pt idx="436">
                  <c:v>0.82503063678741495</c:v>
                </c:pt>
                <c:pt idx="437">
                  <c:v>0.82525606155395503</c:v>
                </c:pt>
                <c:pt idx="438">
                  <c:v>0.82542450428009007</c:v>
                </c:pt>
                <c:pt idx="439">
                  <c:v>0.82544804811477701</c:v>
                </c:pt>
                <c:pt idx="440">
                  <c:v>0.82558150291442911</c:v>
                </c:pt>
                <c:pt idx="441">
                  <c:v>0.82576591968536395</c:v>
                </c:pt>
                <c:pt idx="442">
                  <c:v>0.82598633766174312</c:v>
                </c:pt>
                <c:pt idx="443">
                  <c:v>0.82609797716140698</c:v>
                </c:pt>
                <c:pt idx="444">
                  <c:v>0.82620627880096409</c:v>
                </c:pt>
                <c:pt idx="445">
                  <c:v>0.82632900476455706</c:v>
                </c:pt>
                <c:pt idx="446">
                  <c:v>0.82651693820953409</c:v>
                </c:pt>
                <c:pt idx="447">
                  <c:v>0.826682817935944</c:v>
                </c:pt>
                <c:pt idx="448">
                  <c:v>0.82688970565795894</c:v>
                </c:pt>
                <c:pt idx="449">
                  <c:v>0.82718981504440303</c:v>
                </c:pt>
                <c:pt idx="450">
                  <c:v>0.82744128704070996</c:v>
                </c:pt>
                <c:pt idx="451">
                  <c:v>0.82764018774032611</c:v>
                </c:pt>
                <c:pt idx="452">
                  <c:v>0.82778633832931492</c:v>
                </c:pt>
                <c:pt idx="453">
                  <c:v>0.8279593110084531</c:v>
                </c:pt>
                <c:pt idx="454">
                  <c:v>0.8280397772789001</c:v>
                </c:pt>
                <c:pt idx="455">
                  <c:v>0.82806338071823093</c:v>
                </c:pt>
                <c:pt idx="456">
                  <c:v>0.82811404466629002</c:v>
                </c:pt>
                <c:pt idx="457">
                  <c:v>0.82830555438995401</c:v>
                </c:pt>
                <c:pt idx="458">
                  <c:v>0.82859153747558612</c:v>
                </c:pt>
                <c:pt idx="459">
                  <c:v>0.82898099422454807</c:v>
                </c:pt>
                <c:pt idx="460">
                  <c:v>0.82941384315490696</c:v>
                </c:pt>
                <c:pt idx="461">
                  <c:v>0.82982773780822794</c:v>
                </c:pt>
                <c:pt idx="462">
                  <c:v>0.83020813465118404</c:v>
                </c:pt>
                <c:pt idx="463">
                  <c:v>0.83063335418701212</c:v>
                </c:pt>
                <c:pt idx="464">
                  <c:v>0.83096988201141397</c:v>
                </c:pt>
                <c:pt idx="465">
                  <c:v>0.83123577833175699</c:v>
                </c:pt>
                <c:pt idx="466">
                  <c:v>0.83148212432861301</c:v>
                </c:pt>
                <c:pt idx="467">
                  <c:v>0.83178336620330806</c:v>
                </c:pt>
                <c:pt idx="468">
                  <c:v>0.832092952728271</c:v>
                </c:pt>
                <c:pt idx="469">
                  <c:v>0.83235825300216693</c:v>
                </c:pt>
                <c:pt idx="470">
                  <c:v>0.83262271881103511</c:v>
                </c:pt>
                <c:pt idx="471">
                  <c:v>0.83285994529724094</c:v>
                </c:pt>
                <c:pt idx="472">
                  <c:v>0.83305526971817012</c:v>
                </c:pt>
                <c:pt idx="473">
                  <c:v>0.83327914476394693</c:v>
                </c:pt>
                <c:pt idx="474">
                  <c:v>0.83352733850479099</c:v>
                </c:pt>
                <c:pt idx="475">
                  <c:v>0.83379734754562396</c:v>
                </c:pt>
                <c:pt idx="476">
                  <c:v>0.83407969474792498</c:v>
                </c:pt>
                <c:pt idx="477">
                  <c:v>0.83432425260543797</c:v>
                </c:pt>
                <c:pt idx="478">
                  <c:v>0.83454145193099993</c:v>
                </c:pt>
                <c:pt idx="479">
                  <c:v>0.83473010063171404</c:v>
                </c:pt>
                <c:pt idx="480">
                  <c:v>0.83494187593460101</c:v>
                </c:pt>
                <c:pt idx="481">
                  <c:v>0.83517028093338008</c:v>
                </c:pt>
                <c:pt idx="482">
                  <c:v>0.83541698455810498</c:v>
                </c:pt>
                <c:pt idx="483">
                  <c:v>0.83565009832382198</c:v>
                </c:pt>
                <c:pt idx="484">
                  <c:v>0.83591092824935909</c:v>
                </c:pt>
                <c:pt idx="485">
                  <c:v>0.83619685173034708</c:v>
                </c:pt>
                <c:pt idx="486">
                  <c:v>0.83643145561218302</c:v>
                </c:pt>
                <c:pt idx="487">
                  <c:v>0.83669246435165401</c:v>
                </c:pt>
                <c:pt idx="488">
                  <c:v>0.83696140050888101</c:v>
                </c:pt>
                <c:pt idx="489">
                  <c:v>0.83720035552978511</c:v>
                </c:pt>
                <c:pt idx="490">
                  <c:v>0.83742297887802097</c:v>
                </c:pt>
                <c:pt idx="491">
                  <c:v>0.83762736320495601</c:v>
                </c:pt>
                <c:pt idx="492">
                  <c:v>0.83780492544174212</c:v>
                </c:pt>
                <c:pt idx="493">
                  <c:v>0.83804334402084391</c:v>
                </c:pt>
                <c:pt idx="494">
                  <c:v>0.83826626539230298</c:v>
                </c:pt>
                <c:pt idx="495">
                  <c:v>0.83846200704574603</c:v>
                </c:pt>
                <c:pt idx="496">
                  <c:v>0.83859254121780391</c:v>
                </c:pt>
                <c:pt idx="497">
                  <c:v>0.8387481093406679</c:v>
                </c:pt>
                <c:pt idx="498">
                  <c:v>0.83891363143920894</c:v>
                </c:pt>
                <c:pt idx="499">
                  <c:v>0.83904684782028194</c:v>
                </c:pt>
                <c:pt idx="500">
                  <c:v>0.83922536373138401</c:v>
                </c:pt>
                <c:pt idx="501">
                  <c:v>0.83941067457199092</c:v>
                </c:pt>
                <c:pt idx="502">
                  <c:v>0.83957405090332005</c:v>
                </c:pt>
                <c:pt idx="503">
                  <c:v>0.83976091146469112</c:v>
                </c:pt>
                <c:pt idx="504">
                  <c:v>0.83991701602935809</c:v>
                </c:pt>
                <c:pt idx="505">
                  <c:v>0.84002853631973307</c:v>
                </c:pt>
                <c:pt idx="506">
                  <c:v>0.84011919498443599</c:v>
                </c:pt>
                <c:pt idx="507">
                  <c:v>0.84023399353027295</c:v>
                </c:pt>
                <c:pt idx="508">
                  <c:v>0.84036941528320308</c:v>
                </c:pt>
                <c:pt idx="509">
                  <c:v>0.84051777124404903</c:v>
                </c:pt>
                <c:pt idx="510">
                  <c:v>0.84064717292785596</c:v>
                </c:pt>
                <c:pt idx="511">
                  <c:v>0.84077520370483394</c:v>
                </c:pt>
                <c:pt idx="512">
                  <c:v>0.84091944694518994</c:v>
                </c:pt>
                <c:pt idx="513">
                  <c:v>0.84107763767242405</c:v>
                </c:pt>
                <c:pt idx="514">
                  <c:v>0.84118331670761104</c:v>
                </c:pt>
                <c:pt idx="515">
                  <c:v>0.84120817184448193</c:v>
                </c:pt>
                <c:pt idx="516">
                  <c:v>0.84137738943099993</c:v>
                </c:pt>
                <c:pt idx="517">
                  <c:v>0.84158380031585711</c:v>
                </c:pt>
                <c:pt idx="518">
                  <c:v>0.8418026089668269</c:v>
                </c:pt>
                <c:pt idx="519">
                  <c:v>0.84189153909683201</c:v>
                </c:pt>
                <c:pt idx="520">
                  <c:v>0.84200335741043109</c:v>
                </c:pt>
                <c:pt idx="521">
                  <c:v>0.842146944999695</c:v>
                </c:pt>
                <c:pt idx="522">
                  <c:v>0.84235448837280291</c:v>
                </c:pt>
                <c:pt idx="523">
                  <c:v>0.84253896474838297</c:v>
                </c:pt>
                <c:pt idx="524">
                  <c:v>0.84271920919418308</c:v>
                </c:pt>
                <c:pt idx="525">
                  <c:v>0.84290082454681392</c:v>
                </c:pt>
                <c:pt idx="526">
                  <c:v>0.84305394887924212</c:v>
                </c:pt>
                <c:pt idx="527">
                  <c:v>0.84325207471847508</c:v>
                </c:pt>
                <c:pt idx="528">
                  <c:v>0.84348471164703409</c:v>
                </c:pt>
                <c:pt idx="529">
                  <c:v>0.84356338977813694</c:v>
                </c:pt>
                <c:pt idx="530">
                  <c:v>0.84372426271438594</c:v>
                </c:pt>
                <c:pt idx="531">
                  <c:v>0.84393693208694498</c:v>
                </c:pt>
                <c:pt idx="532">
                  <c:v>0.84416670799255411</c:v>
                </c:pt>
                <c:pt idx="533">
                  <c:v>0.84435315132141109</c:v>
                </c:pt>
                <c:pt idx="534">
                  <c:v>0.84455908536911006</c:v>
                </c:pt>
                <c:pt idx="535">
                  <c:v>0.84482837915420506</c:v>
                </c:pt>
                <c:pt idx="536">
                  <c:v>0.84496129751205395</c:v>
                </c:pt>
                <c:pt idx="537">
                  <c:v>0.84516836404800411</c:v>
                </c:pt>
                <c:pt idx="538">
                  <c:v>0.84547216892242405</c:v>
                </c:pt>
                <c:pt idx="539">
                  <c:v>0.84568126201629612</c:v>
                </c:pt>
                <c:pt idx="540">
                  <c:v>0.84577621221542398</c:v>
                </c:pt>
                <c:pt idx="541">
                  <c:v>0.84582067728042598</c:v>
                </c:pt>
                <c:pt idx="542">
                  <c:v>0.84598166942596409</c:v>
                </c:pt>
                <c:pt idx="543">
                  <c:v>0.846269619464874</c:v>
                </c:pt>
                <c:pt idx="544">
                  <c:v>0.84652884006500195</c:v>
                </c:pt>
                <c:pt idx="545">
                  <c:v>0.84661920070648211</c:v>
                </c:pt>
                <c:pt idx="546">
                  <c:v>0.84680856466293308</c:v>
                </c:pt>
                <c:pt idx="547">
                  <c:v>0.84694911241531412</c:v>
                </c:pt>
                <c:pt idx="548">
                  <c:v>0.84700770378112811</c:v>
                </c:pt>
                <c:pt idx="549">
                  <c:v>0.84716428518295306</c:v>
                </c:pt>
                <c:pt idx="550">
                  <c:v>0.84726978540420506</c:v>
                </c:pt>
                <c:pt idx="551">
                  <c:v>0.84734590053558412</c:v>
                </c:pt>
                <c:pt idx="552">
                  <c:v>0.84748322963714595</c:v>
                </c:pt>
                <c:pt idx="553">
                  <c:v>0.84761584997177097</c:v>
                </c:pt>
                <c:pt idx="554">
                  <c:v>0.84776122570037793</c:v>
                </c:pt>
                <c:pt idx="555">
                  <c:v>0.84794629812240596</c:v>
                </c:pt>
                <c:pt idx="556">
                  <c:v>0.84801180362701412</c:v>
                </c:pt>
                <c:pt idx="557">
                  <c:v>0.84808559417724605</c:v>
                </c:pt>
                <c:pt idx="558">
                  <c:v>0.84820528030395503</c:v>
                </c:pt>
                <c:pt idx="559">
                  <c:v>0.84841681718826312</c:v>
                </c:pt>
                <c:pt idx="560">
                  <c:v>0.84859318733215305</c:v>
                </c:pt>
                <c:pt idx="561">
                  <c:v>0.84873939752578709</c:v>
                </c:pt>
                <c:pt idx="562">
                  <c:v>0.84890909194946307</c:v>
                </c:pt>
                <c:pt idx="563">
                  <c:v>0.84912533760070796</c:v>
                </c:pt>
                <c:pt idx="564">
                  <c:v>0.84935570955276507</c:v>
                </c:pt>
                <c:pt idx="565">
                  <c:v>0.849554371833801</c:v>
                </c:pt>
                <c:pt idx="566">
                  <c:v>0.84962279796600293</c:v>
                </c:pt>
                <c:pt idx="567">
                  <c:v>0.84973551034927408</c:v>
                </c:pt>
                <c:pt idx="568">
                  <c:v>0.84997816085815403</c:v>
                </c:pt>
                <c:pt idx="569">
                  <c:v>0.85004104375839207</c:v>
                </c:pt>
                <c:pt idx="570">
                  <c:v>0.85017634630203198</c:v>
                </c:pt>
                <c:pt idx="571">
                  <c:v>0.85039330720901507</c:v>
                </c:pt>
                <c:pt idx="572">
                  <c:v>0.85059947967529292</c:v>
                </c:pt>
                <c:pt idx="573">
                  <c:v>0.85078771114349405</c:v>
                </c:pt>
                <c:pt idx="574">
                  <c:v>0.85096175670623797</c:v>
                </c:pt>
                <c:pt idx="575">
                  <c:v>0.85111869573593091</c:v>
                </c:pt>
                <c:pt idx="576">
                  <c:v>0.85125107765197794</c:v>
                </c:pt>
                <c:pt idx="577">
                  <c:v>0.85138667821884195</c:v>
                </c:pt>
                <c:pt idx="578">
                  <c:v>0.85154266357421893</c:v>
                </c:pt>
                <c:pt idx="579">
                  <c:v>0.85175032615661594</c:v>
                </c:pt>
                <c:pt idx="580">
                  <c:v>0.85194457769393894</c:v>
                </c:pt>
                <c:pt idx="581">
                  <c:v>0.85211856365203897</c:v>
                </c:pt>
                <c:pt idx="582">
                  <c:v>0.85232557058334391</c:v>
                </c:pt>
                <c:pt idx="583">
                  <c:v>0.85248811244964595</c:v>
                </c:pt>
                <c:pt idx="584">
                  <c:v>0.85262359380721997</c:v>
                </c:pt>
                <c:pt idx="585">
                  <c:v>0.85276587009429905</c:v>
                </c:pt>
                <c:pt idx="586">
                  <c:v>0.85289151668548602</c:v>
                </c:pt>
                <c:pt idx="587">
                  <c:v>0.85303152799606297</c:v>
                </c:pt>
                <c:pt idx="588">
                  <c:v>0.85321642160415601</c:v>
                </c:pt>
                <c:pt idx="589">
                  <c:v>0.85342020988464395</c:v>
                </c:pt>
                <c:pt idx="590">
                  <c:v>0.85354770421981807</c:v>
                </c:pt>
                <c:pt idx="591">
                  <c:v>0.85357297658920306</c:v>
                </c:pt>
                <c:pt idx="592">
                  <c:v>0.85376091003418009</c:v>
                </c:pt>
                <c:pt idx="593">
                  <c:v>0.85388345718383807</c:v>
                </c:pt>
                <c:pt idx="594">
                  <c:v>0.85397065877914402</c:v>
                </c:pt>
                <c:pt idx="595">
                  <c:v>0.8541511416435239</c:v>
                </c:pt>
                <c:pt idx="596">
                  <c:v>0.85426057577133196</c:v>
                </c:pt>
                <c:pt idx="597">
                  <c:v>0.85434890985488909</c:v>
                </c:pt>
                <c:pt idx="598">
                  <c:v>0.85446001291274998</c:v>
                </c:pt>
                <c:pt idx="599">
                  <c:v>0.85460109710693399</c:v>
                </c:pt>
                <c:pt idx="600">
                  <c:v>0.85474861860275309</c:v>
                </c:pt>
                <c:pt idx="601">
                  <c:v>0.85489661693572994</c:v>
                </c:pt>
                <c:pt idx="602">
                  <c:v>0.85493154525756809</c:v>
                </c:pt>
                <c:pt idx="603">
                  <c:v>0.85494894981384295</c:v>
                </c:pt>
                <c:pt idx="604">
                  <c:v>0.85497219562530491</c:v>
                </c:pt>
                <c:pt idx="605">
                  <c:v>0.85514451265335101</c:v>
                </c:pt>
                <c:pt idx="606">
                  <c:v>0.85517860651016209</c:v>
                </c:pt>
                <c:pt idx="607">
                  <c:v>0.85516501665115396</c:v>
                </c:pt>
                <c:pt idx="608">
                  <c:v>0.85522325038909908</c:v>
                </c:pt>
                <c:pt idx="609">
                  <c:v>0.85536600351333592</c:v>
                </c:pt>
                <c:pt idx="610">
                  <c:v>0.85544676780700701</c:v>
                </c:pt>
                <c:pt idx="611">
                  <c:v>0.85538269281387302</c:v>
                </c:pt>
                <c:pt idx="612">
                  <c:v>0.85553152561187695</c:v>
                </c:pt>
                <c:pt idx="613">
                  <c:v>0.85570539236068699</c:v>
                </c:pt>
                <c:pt idx="614">
                  <c:v>0.85587711334228511</c:v>
                </c:pt>
                <c:pt idx="615">
                  <c:v>0.85586763620376605</c:v>
                </c:pt>
                <c:pt idx="616">
                  <c:v>0.85594720840454097</c:v>
                </c:pt>
                <c:pt idx="617">
                  <c:v>0.85612447261810298</c:v>
                </c:pt>
                <c:pt idx="618">
                  <c:v>0.85647685527801509</c:v>
                </c:pt>
                <c:pt idx="619">
                  <c:v>0.85668624639511104</c:v>
                </c:pt>
                <c:pt idx="620">
                  <c:v>0.85684986114501993</c:v>
                </c:pt>
                <c:pt idx="621">
                  <c:v>0.85700769424438494</c:v>
                </c:pt>
                <c:pt idx="622">
                  <c:v>0.85716427564621012</c:v>
                </c:pt>
                <c:pt idx="623">
                  <c:v>0.85737617015838596</c:v>
                </c:pt>
                <c:pt idx="624">
                  <c:v>0.85764945745468091</c:v>
                </c:pt>
                <c:pt idx="625">
                  <c:v>0.8578389406204221</c:v>
                </c:pt>
                <c:pt idx="626">
                  <c:v>0.85805125236511204</c:v>
                </c:pt>
                <c:pt idx="627">
                  <c:v>0.85826731920242305</c:v>
                </c:pt>
                <c:pt idx="628">
                  <c:v>0.85842187404632608</c:v>
                </c:pt>
                <c:pt idx="629">
                  <c:v>0.85855818986892696</c:v>
                </c:pt>
                <c:pt idx="630">
                  <c:v>0.85872436761856097</c:v>
                </c:pt>
                <c:pt idx="631">
                  <c:v>0.85897268056869502</c:v>
                </c:pt>
                <c:pt idx="632">
                  <c:v>0.85849208831787105</c:v>
                </c:pt>
                <c:pt idx="633">
                  <c:v>0.85853077173233006</c:v>
                </c:pt>
                <c:pt idx="634">
                  <c:v>0.85858972072601292</c:v>
                </c:pt>
                <c:pt idx="635">
                  <c:v>0.85865319967269893</c:v>
                </c:pt>
                <c:pt idx="636">
                  <c:v>0.85867865085601802</c:v>
                </c:pt>
                <c:pt idx="637">
                  <c:v>0.85866738557815592</c:v>
                </c:pt>
                <c:pt idx="638">
                  <c:v>0.85868598222732495</c:v>
                </c:pt>
                <c:pt idx="639">
                  <c:v>0.85874779224395792</c:v>
                </c:pt>
                <c:pt idx="640">
                  <c:v>0.85874505043029803</c:v>
                </c:pt>
                <c:pt idx="641">
                  <c:v>0.85867161750793497</c:v>
                </c:pt>
                <c:pt idx="642">
                  <c:v>0.85872156620025608</c:v>
                </c:pt>
                <c:pt idx="643">
                  <c:v>0.85888226032257098</c:v>
                </c:pt>
                <c:pt idx="644">
                  <c:v>0.85896666049957293</c:v>
                </c:pt>
                <c:pt idx="645">
                  <c:v>0.85897232294082593</c:v>
                </c:pt>
                <c:pt idx="646">
                  <c:v>0.85898692607879612</c:v>
                </c:pt>
                <c:pt idx="647">
                  <c:v>0.85901076793670694</c:v>
                </c:pt>
                <c:pt idx="648">
                  <c:v>0.85899801254272501</c:v>
                </c:pt>
                <c:pt idx="649">
                  <c:v>0.85893220901489298</c:v>
                </c:pt>
                <c:pt idx="650">
                  <c:v>0.85885788202285807</c:v>
                </c:pt>
                <c:pt idx="651">
                  <c:v>0.85884238481521602</c:v>
                </c:pt>
                <c:pt idx="652">
                  <c:v>0.85889817476272601</c:v>
                </c:pt>
                <c:pt idx="653">
                  <c:v>0.85896773338317911</c:v>
                </c:pt>
                <c:pt idx="654">
                  <c:v>0.85902644395828198</c:v>
                </c:pt>
                <c:pt idx="655">
                  <c:v>0.85905070304870601</c:v>
                </c:pt>
                <c:pt idx="656">
                  <c:v>0.85903604030609104</c:v>
                </c:pt>
                <c:pt idx="657">
                  <c:v>0.85905040502548191</c:v>
                </c:pt>
                <c:pt idx="658">
                  <c:v>0.85904736518859903</c:v>
                </c:pt>
                <c:pt idx="659">
                  <c:v>0.85900975465774509</c:v>
                </c:pt>
                <c:pt idx="660">
                  <c:v>0.85901809930801409</c:v>
                </c:pt>
                <c:pt idx="661">
                  <c:v>0.85906161069869991</c:v>
                </c:pt>
                <c:pt idx="662">
                  <c:v>0.859037172794342</c:v>
                </c:pt>
                <c:pt idx="663">
                  <c:v>0.85897876024246211</c:v>
                </c:pt>
                <c:pt idx="664">
                  <c:v>0.85901827812194798</c:v>
                </c:pt>
                <c:pt idx="665">
                  <c:v>0.85915280580520603</c:v>
                </c:pt>
                <c:pt idx="666">
                  <c:v>0.85924090147018406</c:v>
                </c:pt>
                <c:pt idx="667">
                  <c:v>0.85928423404693599</c:v>
                </c:pt>
                <c:pt idx="668">
                  <c:v>0.85933585166931192</c:v>
                </c:pt>
                <c:pt idx="669">
                  <c:v>0.85936213731765698</c:v>
                </c:pt>
                <c:pt idx="670">
                  <c:v>0.85943884849548291</c:v>
                </c:pt>
                <c:pt idx="671">
                  <c:v>0.85960037708282511</c:v>
                </c:pt>
                <c:pt idx="672">
                  <c:v>0.85975815057754512</c:v>
                </c:pt>
                <c:pt idx="673">
                  <c:v>0.85982538461685198</c:v>
                </c:pt>
                <c:pt idx="674">
                  <c:v>0.85982586145400997</c:v>
                </c:pt>
                <c:pt idx="675">
                  <c:v>0.85985870361328098</c:v>
                </c:pt>
                <c:pt idx="676">
                  <c:v>0.85996330976486202</c:v>
                </c:pt>
                <c:pt idx="677">
                  <c:v>0.86009086370468091</c:v>
                </c:pt>
                <c:pt idx="678">
                  <c:v>0.86019916534423801</c:v>
                </c:pt>
                <c:pt idx="679">
                  <c:v>0.86028994321823093</c:v>
                </c:pt>
                <c:pt idx="680">
                  <c:v>0.86034334897994991</c:v>
                </c:pt>
                <c:pt idx="681">
                  <c:v>0.86040396690368692</c:v>
                </c:pt>
                <c:pt idx="682">
                  <c:v>0.86050750017166111</c:v>
                </c:pt>
                <c:pt idx="683">
                  <c:v>0.86056615114212009</c:v>
                </c:pt>
                <c:pt idx="684">
                  <c:v>0.86058886051177996</c:v>
                </c:pt>
                <c:pt idx="685">
                  <c:v>0.86063135862350504</c:v>
                </c:pt>
                <c:pt idx="686">
                  <c:v>0.86072785854339595</c:v>
                </c:pt>
                <c:pt idx="687">
                  <c:v>0.86085481643676798</c:v>
                </c:pt>
                <c:pt idx="688">
                  <c:v>0.86094249486923191</c:v>
                </c:pt>
                <c:pt idx="689">
                  <c:v>0.86098147630691502</c:v>
                </c:pt>
                <c:pt idx="690">
                  <c:v>0.86103041172027606</c:v>
                </c:pt>
                <c:pt idx="691">
                  <c:v>0.86108137369155902</c:v>
                </c:pt>
                <c:pt idx="692">
                  <c:v>0.86112518310546893</c:v>
                </c:pt>
                <c:pt idx="693">
                  <c:v>0.86119354963302608</c:v>
                </c:pt>
                <c:pt idx="694">
                  <c:v>0.86122114658355708</c:v>
                </c:pt>
                <c:pt idx="695">
                  <c:v>0.86117626428604099</c:v>
                </c:pt>
                <c:pt idx="696">
                  <c:v>0.86118699312210101</c:v>
                </c:pt>
                <c:pt idx="697">
                  <c:v>0.86123783588409397</c:v>
                </c:pt>
                <c:pt idx="698">
                  <c:v>0.86127270460128802</c:v>
                </c:pt>
                <c:pt idx="699">
                  <c:v>0.86127240657806392</c:v>
                </c:pt>
                <c:pt idx="700">
                  <c:v>0.8612263917922971</c:v>
                </c:pt>
                <c:pt idx="701">
                  <c:v>0.86121274232864398</c:v>
                </c:pt>
                <c:pt idx="702">
                  <c:v>0.86129016876220699</c:v>
                </c:pt>
                <c:pt idx="703">
                  <c:v>0.861364853382111</c:v>
                </c:pt>
                <c:pt idx="704">
                  <c:v>0.86133397817611712</c:v>
                </c:pt>
                <c:pt idx="705">
                  <c:v>0.861262154579163</c:v>
                </c:pt>
                <c:pt idx="706">
                  <c:v>0.86115665435791011</c:v>
                </c:pt>
                <c:pt idx="707">
                  <c:v>0.86102445125579807</c:v>
                </c:pt>
                <c:pt idx="708">
                  <c:v>0.860948693752289</c:v>
                </c:pt>
                <c:pt idx="709">
                  <c:v>0.860934686660767</c:v>
                </c:pt>
                <c:pt idx="710">
                  <c:v>0.86093975305557291</c:v>
                </c:pt>
                <c:pt idx="711">
                  <c:v>0.86094720363616895</c:v>
                </c:pt>
                <c:pt idx="712">
                  <c:v>0.86091722249984692</c:v>
                </c:pt>
                <c:pt idx="713">
                  <c:v>0.86081315279006998</c:v>
                </c:pt>
                <c:pt idx="714">
                  <c:v>0.86071164608001705</c:v>
                </c:pt>
                <c:pt idx="715">
                  <c:v>0.86065853834152195</c:v>
                </c:pt>
                <c:pt idx="716">
                  <c:v>0.86061460971832293</c:v>
                </c:pt>
                <c:pt idx="717">
                  <c:v>0.86057014465332005</c:v>
                </c:pt>
                <c:pt idx="718">
                  <c:v>0.86052597761154193</c:v>
                </c:pt>
                <c:pt idx="719">
                  <c:v>0.86046488285064693</c:v>
                </c:pt>
                <c:pt idx="720">
                  <c:v>0.86039019823074292</c:v>
                </c:pt>
                <c:pt idx="721">
                  <c:v>0.86035097837448093</c:v>
                </c:pt>
                <c:pt idx="722">
                  <c:v>0.86033601760864298</c:v>
                </c:pt>
                <c:pt idx="723">
                  <c:v>0.86038382053375195</c:v>
                </c:pt>
                <c:pt idx="724">
                  <c:v>0.860463213920593</c:v>
                </c:pt>
                <c:pt idx="725">
                  <c:v>0.86050493717193599</c:v>
                </c:pt>
                <c:pt idx="726">
                  <c:v>0.86047501564025897</c:v>
                </c:pt>
                <c:pt idx="727">
                  <c:v>0.860452008247375</c:v>
                </c:pt>
                <c:pt idx="728">
                  <c:v>0.86045475006103511</c:v>
                </c:pt>
                <c:pt idx="729">
                  <c:v>0.86043245792388912</c:v>
                </c:pt>
                <c:pt idx="730">
                  <c:v>0.86044491529464695</c:v>
                </c:pt>
                <c:pt idx="731">
                  <c:v>0.86047918796539302</c:v>
                </c:pt>
                <c:pt idx="732">
                  <c:v>0.86048675775527994</c:v>
                </c:pt>
                <c:pt idx="733">
                  <c:v>0.86048109531402606</c:v>
                </c:pt>
                <c:pt idx="734">
                  <c:v>0.86054272651672403</c:v>
                </c:pt>
                <c:pt idx="735">
                  <c:v>0.86062676906585711</c:v>
                </c:pt>
                <c:pt idx="736">
                  <c:v>0.86072720289230298</c:v>
                </c:pt>
                <c:pt idx="737">
                  <c:v>0.8608317494392399</c:v>
                </c:pt>
                <c:pt idx="738">
                  <c:v>0.86092836856841992</c:v>
                </c:pt>
                <c:pt idx="739">
                  <c:v>0.86101950407028194</c:v>
                </c:pt>
                <c:pt idx="740">
                  <c:v>0.86110318899154703</c:v>
                </c:pt>
                <c:pt idx="741">
                  <c:v>0.86117352247238199</c:v>
                </c:pt>
                <c:pt idx="742">
                  <c:v>0.86124910116195696</c:v>
                </c:pt>
                <c:pt idx="743">
                  <c:v>0.86138976812362711</c:v>
                </c:pt>
                <c:pt idx="744">
                  <c:v>0.86152966022491495</c:v>
                </c:pt>
                <c:pt idx="745">
                  <c:v>0.86163235902786295</c:v>
                </c:pt>
                <c:pt idx="746">
                  <c:v>0.86174709796905491</c:v>
                </c:pt>
                <c:pt idx="747">
                  <c:v>0.86184228658676099</c:v>
                </c:pt>
                <c:pt idx="748">
                  <c:v>0.861908626556396</c:v>
                </c:pt>
                <c:pt idx="749">
                  <c:v>0.86192191839218091</c:v>
                </c:pt>
                <c:pt idx="750">
                  <c:v>0.86195076704025309</c:v>
                </c:pt>
                <c:pt idx="751">
                  <c:v>0.862058293819427</c:v>
                </c:pt>
                <c:pt idx="752">
                  <c:v>0.86215908527374308</c:v>
                </c:pt>
                <c:pt idx="753">
                  <c:v>0.86221255064010593</c:v>
                </c:pt>
                <c:pt idx="754">
                  <c:v>0.86226184368133496</c:v>
                </c:pt>
                <c:pt idx="755">
                  <c:v>0.86229760646820108</c:v>
                </c:pt>
                <c:pt idx="756">
                  <c:v>0.86231590509414691</c:v>
                </c:pt>
                <c:pt idx="757">
                  <c:v>0.862344098091125</c:v>
                </c:pt>
                <c:pt idx="758">
                  <c:v>0.86238737106323193</c:v>
                </c:pt>
                <c:pt idx="759">
                  <c:v>0.86243195533752393</c:v>
                </c:pt>
                <c:pt idx="760">
                  <c:v>0.86246438026428196</c:v>
                </c:pt>
                <c:pt idx="761">
                  <c:v>0.86249263286590594</c:v>
                </c:pt>
                <c:pt idx="762">
                  <c:v>0.86253924369812007</c:v>
                </c:pt>
                <c:pt idx="763">
                  <c:v>0.86258782148361202</c:v>
                </c:pt>
                <c:pt idx="764">
                  <c:v>0.86258722543716404</c:v>
                </c:pt>
                <c:pt idx="765">
                  <c:v>0.86257303953170794</c:v>
                </c:pt>
                <c:pt idx="766">
                  <c:v>0.86258478164672892</c:v>
                </c:pt>
                <c:pt idx="767">
                  <c:v>0.86261374950408909</c:v>
                </c:pt>
                <c:pt idx="768">
                  <c:v>0.86262924671173091</c:v>
                </c:pt>
                <c:pt idx="769">
                  <c:v>0.86263198852539102</c:v>
                </c:pt>
                <c:pt idx="770">
                  <c:v>0.86261744499206494</c:v>
                </c:pt>
                <c:pt idx="771">
                  <c:v>0.86259068250656101</c:v>
                </c:pt>
                <c:pt idx="772">
                  <c:v>0.86254806518554705</c:v>
                </c:pt>
                <c:pt idx="773">
                  <c:v>0.86249972581863399</c:v>
                </c:pt>
                <c:pt idx="774">
                  <c:v>0.86247522830963108</c:v>
                </c:pt>
                <c:pt idx="775">
                  <c:v>0.86249197721481297</c:v>
                </c:pt>
                <c:pt idx="776">
                  <c:v>0.8625158190727229</c:v>
                </c:pt>
                <c:pt idx="777">
                  <c:v>0.86255074739456195</c:v>
                </c:pt>
                <c:pt idx="778">
                  <c:v>0.86257768869399998</c:v>
                </c:pt>
                <c:pt idx="779">
                  <c:v>0.86256076097488399</c:v>
                </c:pt>
                <c:pt idx="780">
                  <c:v>0.86254228353500406</c:v>
                </c:pt>
                <c:pt idx="781">
                  <c:v>0.86250085830688494</c:v>
                </c:pt>
                <c:pt idx="782">
                  <c:v>0.86245347261428806</c:v>
                </c:pt>
                <c:pt idx="783">
                  <c:v>0.86242933273315403</c:v>
                </c:pt>
                <c:pt idx="784">
                  <c:v>0.86241717338562007</c:v>
                </c:pt>
                <c:pt idx="785">
                  <c:v>0.86241699457168597</c:v>
                </c:pt>
                <c:pt idx="786">
                  <c:v>0.86242915391921993</c:v>
                </c:pt>
                <c:pt idx="787">
                  <c:v>0.86246217489242594</c:v>
                </c:pt>
                <c:pt idx="788">
                  <c:v>0.86249608993530291</c:v>
                </c:pt>
                <c:pt idx="789">
                  <c:v>0.86252684593200701</c:v>
                </c:pt>
                <c:pt idx="790">
                  <c:v>0.86255992650985691</c:v>
                </c:pt>
                <c:pt idx="791">
                  <c:v>0.86258907318115208</c:v>
                </c:pt>
                <c:pt idx="792">
                  <c:v>0.86261762380599993</c:v>
                </c:pt>
                <c:pt idx="793">
                  <c:v>0.8626545190811159</c:v>
                </c:pt>
                <c:pt idx="794">
                  <c:v>0.86269803047180194</c:v>
                </c:pt>
                <c:pt idx="795">
                  <c:v>0.86273301839828509</c:v>
                </c:pt>
                <c:pt idx="796">
                  <c:v>0.86274291276931803</c:v>
                </c:pt>
                <c:pt idx="797">
                  <c:v>0.86275870800018306</c:v>
                </c:pt>
                <c:pt idx="798">
                  <c:v>0.86289538145065303</c:v>
                </c:pt>
                <c:pt idx="799">
                  <c:v>0.86303956508636492</c:v>
                </c:pt>
                <c:pt idx="800">
                  <c:v>0.86313129663467403</c:v>
                </c:pt>
                <c:pt idx="801">
                  <c:v>0.86321480274200391</c:v>
                </c:pt>
                <c:pt idx="802">
                  <c:v>0.86333270072937007</c:v>
                </c:pt>
                <c:pt idx="803">
                  <c:v>0.86345995664596598</c:v>
                </c:pt>
                <c:pt idx="804">
                  <c:v>0.86354590654373209</c:v>
                </c:pt>
                <c:pt idx="805">
                  <c:v>0.86359621286392207</c:v>
                </c:pt>
                <c:pt idx="806">
                  <c:v>0.86366648674011204</c:v>
                </c:pt>
                <c:pt idx="807">
                  <c:v>0.86376721858978311</c:v>
                </c:pt>
                <c:pt idx="808">
                  <c:v>0.86385227441787693</c:v>
                </c:pt>
                <c:pt idx="809">
                  <c:v>0.86391241550445597</c:v>
                </c:pt>
                <c:pt idx="810">
                  <c:v>0.86397762298584002</c:v>
                </c:pt>
                <c:pt idx="811">
                  <c:v>0.86406917572021502</c:v>
                </c:pt>
                <c:pt idx="812">
                  <c:v>0.86416740417480509</c:v>
                </c:pt>
                <c:pt idx="813">
                  <c:v>0.86430729627609293</c:v>
                </c:pt>
                <c:pt idx="814">
                  <c:v>0.86444373130798291</c:v>
                </c:pt>
                <c:pt idx="815">
                  <c:v>0.86454237699508707</c:v>
                </c:pt>
                <c:pt idx="816">
                  <c:v>0.86463583707809399</c:v>
                </c:pt>
                <c:pt idx="817">
                  <c:v>0.86476029157638612</c:v>
                </c:pt>
                <c:pt idx="818">
                  <c:v>0.86489088535308811</c:v>
                </c:pt>
                <c:pt idx="819">
                  <c:v>0.86498458385467503</c:v>
                </c:pt>
                <c:pt idx="820">
                  <c:v>0.86506713628768894</c:v>
                </c:pt>
                <c:pt idx="821">
                  <c:v>0.865132343769073</c:v>
                </c:pt>
                <c:pt idx="822">
                  <c:v>0.8651825308799741</c:v>
                </c:pt>
                <c:pt idx="823">
                  <c:v>0.86527169942855808</c:v>
                </c:pt>
                <c:pt idx="824">
                  <c:v>0.86539251804351802</c:v>
                </c:pt>
                <c:pt idx="825">
                  <c:v>0.86550624370574991</c:v>
                </c:pt>
                <c:pt idx="826">
                  <c:v>0.86562175750732395</c:v>
                </c:pt>
                <c:pt idx="827">
                  <c:v>0.86573524475097696</c:v>
                </c:pt>
                <c:pt idx="828">
                  <c:v>0.8658399105072021</c:v>
                </c:pt>
                <c:pt idx="829">
                  <c:v>0.86593194007873509</c:v>
                </c:pt>
                <c:pt idx="830">
                  <c:v>0.86598099470138612</c:v>
                </c:pt>
                <c:pt idx="831">
                  <c:v>0.86603720188140909</c:v>
                </c:pt>
                <c:pt idx="832">
                  <c:v>0.86616266965866107</c:v>
                </c:pt>
                <c:pt idx="833">
                  <c:v>0.8662861108779909</c:v>
                </c:pt>
                <c:pt idx="834">
                  <c:v>0.866377902030945</c:v>
                </c:pt>
                <c:pt idx="835">
                  <c:v>0.86646963357925411</c:v>
                </c:pt>
                <c:pt idx="836">
                  <c:v>0.86655182838439893</c:v>
                </c:pt>
                <c:pt idx="837">
                  <c:v>0.86662836074829097</c:v>
                </c:pt>
                <c:pt idx="838">
                  <c:v>0.86668653488159197</c:v>
                </c:pt>
                <c:pt idx="839">
                  <c:v>0.866738629341125</c:v>
                </c:pt>
                <c:pt idx="840">
                  <c:v>0.86680324077606197</c:v>
                </c:pt>
                <c:pt idx="841">
                  <c:v>0.86687601804733294</c:v>
                </c:pt>
                <c:pt idx="842">
                  <c:v>0.86693210601806592</c:v>
                </c:pt>
                <c:pt idx="843">
                  <c:v>0.866971743106842</c:v>
                </c:pt>
                <c:pt idx="844">
                  <c:v>0.86702008247375506</c:v>
                </c:pt>
                <c:pt idx="845">
                  <c:v>0.86708523035049412</c:v>
                </c:pt>
                <c:pt idx="846">
                  <c:v>0.86715025901794407</c:v>
                </c:pt>
                <c:pt idx="847">
                  <c:v>0.8672126650810239</c:v>
                </c:pt>
                <c:pt idx="848">
                  <c:v>0.86727501153945896</c:v>
                </c:pt>
                <c:pt idx="849">
                  <c:v>0.86733062267303507</c:v>
                </c:pt>
                <c:pt idx="850">
                  <c:v>0.86738575696945208</c:v>
                </c:pt>
                <c:pt idx="851">
                  <c:v>0.86746681928634595</c:v>
                </c:pt>
                <c:pt idx="852">
                  <c:v>0.86754746437072794</c:v>
                </c:pt>
                <c:pt idx="853">
                  <c:v>0.86762310266494791</c:v>
                </c:pt>
                <c:pt idx="854">
                  <c:v>0.86769832372665401</c:v>
                </c:pt>
                <c:pt idx="855">
                  <c:v>0.86773450374603311</c:v>
                </c:pt>
                <c:pt idx="856">
                  <c:v>0.86776049137115496</c:v>
                </c:pt>
                <c:pt idx="857">
                  <c:v>0.867795717716217</c:v>
                </c:pt>
                <c:pt idx="858">
                  <c:v>0.86783529520034808</c:v>
                </c:pt>
                <c:pt idx="859">
                  <c:v>0.86788977384567301</c:v>
                </c:pt>
                <c:pt idx="860">
                  <c:v>0.86795456409454297</c:v>
                </c:pt>
                <c:pt idx="861">
                  <c:v>0.86798442602157611</c:v>
                </c:pt>
                <c:pt idx="862">
                  <c:v>0.86797798871993992</c:v>
                </c:pt>
                <c:pt idx="863">
                  <c:v>0.867976021766663</c:v>
                </c:pt>
                <c:pt idx="864">
                  <c:v>0.86798043251037593</c:v>
                </c:pt>
                <c:pt idx="865">
                  <c:v>0.86799211502075191</c:v>
                </c:pt>
                <c:pt idx="866">
                  <c:v>0.86802376508712809</c:v>
                </c:pt>
                <c:pt idx="867">
                  <c:v>0.86805356740951511</c:v>
                </c:pt>
                <c:pt idx="868">
                  <c:v>0.86807252168655391</c:v>
                </c:pt>
                <c:pt idx="869">
                  <c:v>0.86809326410293597</c:v>
                </c:pt>
                <c:pt idx="870">
                  <c:v>0.86814833879470799</c:v>
                </c:pt>
                <c:pt idx="871">
                  <c:v>0.86820317506790201</c:v>
                </c:pt>
                <c:pt idx="872">
                  <c:v>0.86827082633972208</c:v>
                </c:pt>
                <c:pt idx="873">
                  <c:v>0.86833794116973895</c:v>
                </c:pt>
                <c:pt idx="874">
                  <c:v>0.86840976476669307</c:v>
                </c:pt>
                <c:pt idx="875">
                  <c:v>0.86848284006118792</c:v>
                </c:pt>
                <c:pt idx="876">
                  <c:v>0.86853058338165301</c:v>
                </c:pt>
                <c:pt idx="877">
                  <c:v>0.86856896877288792</c:v>
                </c:pt>
                <c:pt idx="878">
                  <c:v>0.86863131523132298</c:v>
                </c:pt>
                <c:pt idx="879">
                  <c:v>0.86870731115341204</c:v>
                </c:pt>
                <c:pt idx="880">
                  <c:v>0.86876536607742305</c:v>
                </c:pt>
                <c:pt idx="881">
                  <c:v>0.8688078641891479</c:v>
                </c:pt>
                <c:pt idx="882">
                  <c:v>0.86885310411453198</c:v>
                </c:pt>
                <c:pt idx="883">
                  <c:v>0.8689028143882751</c:v>
                </c:pt>
                <c:pt idx="884">
                  <c:v>0.86895031929016109</c:v>
                </c:pt>
                <c:pt idx="885">
                  <c:v>0.86899251937866206</c:v>
                </c:pt>
                <c:pt idx="886">
                  <c:v>0.86903996467590305</c:v>
                </c:pt>
                <c:pt idx="887">
                  <c:v>0.86910415887832593</c:v>
                </c:pt>
                <c:pt idx="888">
                  <c:v>0.869166147708893</c:v>
                </c:pt>
                <c:pt idx="889">
                  <c:v>0.86921675205230708</c:v>
                </c:pt>
                <c:pt idx="890">
                  <c:v>0.86926926374435398</c:v>
                </c:pt>
                <c:pt idx="891">
                  <c:v>0.8693524122238161</c:v>
                </c:pt>
                <c:pt idx="892">
                  <c:v>0.86943526268005411</c:v>
                </c:pt>
                <c:pt idx="893">
                  <c:v>0.86952383518219012</c:v>
                </c:pt>
                <c:pt idx="894">
                  <c:v>0.86961270570755</c:v>
                </c:pt>
                <c:pt idx="895">
                  <c:v>0.86968262195587198</c:v>
                </c:pt>
                <c:pt idx="896">
                  <c:v>0.8697491407394411</c:v>
                </c:pt>
                <c:pt idx="897">
                  <c:v>0.8698378324508671</c:v>
                </c:pt>
                <c:pt idx="898">
                  <c:v>0.86993331909179705</c:v>
                </c:pt>
                <c:pt idx="899">
                  <c:v>0.87003023624420206</c:v>
                </c:pt>
                <c:pt idx="900">
                  <c:v>0.87012757062912005</c:v>
                </c:pt>
                <c:pt idx="901">
                  <c:v>0.8702150702476501</c:v>
                </c:pt>
                <c:pt idx="902">
                  <c:v>0.87029488086700391</c:v>
                </c:pt>
                <c:pt idx="903">
                  <c:v>0.87039024829864498</c:v>
                </c:pt>
                <c:pt idx="904">
                  <c:v>0.87050325870513912</c:v>
                </c:pt>
                <c:pt idx="905">
                  <c:v>0.87060160636901895</c:v>
                </c:pt>
                <c:pt idx="906">
                  <c:v>0.870675456523895</c:v>
                </c:pt>
                <c:pt idx="907">
                  <c:v>0.87075383663177508</c:v>
                </c:pt>
                <c:pt idx="908">
                  <c:v>0.8708448529243471</c:v>
                </c:pt>
                <c:pt idx="909">
                  <c:v>0.87093592882156412</c:v>
                </c:pt>
                <c:pt idx="910">
                  <c:v>0.87102932929992694</c:v>
                </c:pt>
                <c:pt idx="911">
                  <c:v>0.87112457752227801</c:v>
                </c:pt>
                <c:pt idx="912">
                  <c:v>0.871241402626038</c:v>
                </c:pt>
                <c:pt idx="913">
                  <c:v>0.87135769128799412</c:v>
                </c:pt>
                <c:pt idx="914">
                  <c:v>0.8714886426925661</c:v>
                </c:pt>
                <c:pt idx="915">
                  <c:v>0.87161905765533398</c:v>
                </c:pt>
                <c:pt idx="916">
                  <c:v>0.87174637317657511</c:v>
                </c:pt>
                <c:pt idx="917">
                  <c:v>0.87187327146530191</c:v>
                </c:pt>
                <c:pt idx="918">
                  <c:v>0.87200845479965206</c:v>
                </c:pt>
                <c:pt idx="919">
                  <c:v>0.87214494943618792</c:v>
                </c:pt>
                <c:pt idx="920">
                  <c:v>0.87227780818939205</c:v>
                </c:pt>
                <c:pt idx="921">
                  <c:v>0.87240941524505611</c:v>
                </c:pt>
                <c:pt idx="922">
                  <c:v>0.87252540588378902</c:v>
                </c:pt>
                <c:pt idx="923">
                  <c:v>0.87263185977935809</c:v>
                </c:pt>
                <c:pt idx="924">
                  <c:v>0.87275273799896191</c:v>
                </c:pt>
                <c:pt idx="925">
                  <c:v>0.87288631200790401</c:v>
                </c:pt>
                <c:pt idx="926">
                  <c:v>0.87298567295074503</c:v>
                </c:pt>
                <c:pt idx="927">
                  <c:v>0.87304199934005711</c:v>
                </c:pt>
                <c:pt idx="928">
                  <c:v>0.87311608791351292</c:v>
                </c:pt>
                <c:pt idx="929">
                  <c:v>0.87322301864623997</c:v>
                </c:pt>
                <c:pt idx="930">
                  <c:v>0.87332249879837009</c:v>
                </c:pt>
                <c:pt idx="931">
                  <c:v>0.8734001040458681</c:v>
                </c:pt>
                <c:pt idx="932">
                  <c:v>0.87347812652587908</c:v>
                </c:pt>
                <c:pt idx="933">
                  <c:v>0.87355674505233805</c:v>
                </c:pt>
                <c:pt idx="934">
                  <c:v>0.87363584041595499</c:v>
                </c:pt>
                <c:pt idx="935">
                  <c:v>0.87372226715087908</c:v>
                </c:pt>
                <c:pt idx="936">
                  <c:v>0.87380923032760593</c:v>
                </c:pt>
                <c:pt idx="937">
                  <c:v>0.87388373613357495</c:v>
                </c:pt>
                <c:pt idx="938">
                  <c:v>0.87395848035812396</c:v>
                </c:pt>
                <c:pt idx="939">
                  <c:v>0.87404180765151995</c:v>
                </c:pt>
                <c:pt idx="940">
                  <c:v>0.87412644624710101</c:v>
                </c:pt>
                <c:pt idx="941">
                  <c:v>0.87420268058776895</c:v>
                </c:pt>
                <c:pt idx="942">
                  <c:v>0.87427724599838297</c:v>
                </c:pt>
                <c:pt idx="943">
                  <c:v>0.87433798313140909</c:v>
                </c:pt>
                <c:pt idx="944">
                  <c:v>0.87439442873001094</c:v>
                </c:pt>
                <c:pt idx="945">
                  <c:v>0.87445319890975992</c:v>
                </c:pt>
                <c:pt idx="946">
                  <c:v>0.87451345920562695</c:v>
                </c:pt>
                <c:pt idx="947">
                  <c:v>0.8745591163635249</c:v>
                </c:pt>
                <c:pt idx="948">
                  <c:v>0.87459416389465305</c:v>
                </c:pt>
                <c:pt idx="949">
                  <c:v>0.8746319532394411</c:v>
                </c:pt>
                <c:pt idx="950">
                  <c:v>0.87467266321182291</c:v>
                </c:pt>
                <c:pt idx="951">
                  <c:v>0.87469924688339207</c:v>
                </c:pt>
                <c:pt idx="952">
                  <c:v>0.87470341920852701</c:v>
                </c:pt>
                <c:pt idx="953">
                  <c:v>0.87470073699951212</c:v>
                </c:pt>
                <c:pt idx="954">
                  <c:v>0.87468595504760693</c:v>
                </c:pt>
                <c:pt idx="955">
                  <c:v>0.87466431856155391</c:v>
                </c:pt>
                <c:pt idx="956">
                  <c:v>0.87462158203124996</c:v>
                </c:pt>
                <c:pt idx="957">
                  <c:v>0.87458331584930393</c:v>
                </c:pt>
                <c:pt idx="958">
                  <c:v>0.87456698417663592</c:v>
                </c:pt>
                <c:pt idx="959">
                  <c:v>0.87454725503921504</c:v>
                </c:pt>
                <c:pt idx="960">
                  <c:v>0.87449498176574703</c:v>
                </c:pt>
                <c:pt idx="961">
                  <c:v>0.87444330453872698</c:v>
                </c:pt>
                <c:pt idx="962">
                  <c:v>0.87442494630813594</c:v>
                </c:pt>
                <c:pt idx="963">
                  <c:v>0.874406826496124</c:v>
                </c:pt>
                <c:pt idx="964">
                  <c:v>0.87442750930786106</c:v>
                </c:pt>
                <c:pt idx="965">
                  <c:v>0.87445200681686397</c:v>
                </c:pt>
                <c:pt idx="966">
                  <c:v>0.87448306083679195</c:v>
                </c:pt>
                <c:pt idx="967">
                  <c:v>0.8745146512985229</c:v>
                </c:pt>
                <c:pt idx="968">
                  <c:v>0.87454898357391397</c:v>
                </c:pt>
                <c:pt idx="969">
                  <c:v>0.87458438873291011</c:v>
                </c:pt>
                <c:pt idx="970">
                  <c:v>0.87463833093643206</c:v>
                </c:pt>
                <c:pt idx="971">
                  <c:v>0.87470163106918308</c:v>
                </c:pt>
                <c:pt idx="972">
                  <c:v>0.87479449510574292</c:v>
                </c:pt>
                <c:pt idx="973">
                  <c:v>0.87490524053573604</c:v>
                </c:pt>
                <c:pt idx="974">
                  <c:v>0.87499542236328098</c:v>
                </c:pt>
                <c:pt idx="975">
                  <c:v>0.87506867647170994</c:v>
                </c:pt>
                <c:pt idx="976">
                  <c:v>0.87514252662658709</c:v>
                </c:pt>
                <c:pt idx="977">
                  <c:v>0.87521584033966104</c:v>
                </c:pt>
                <c:pt idx="978">
                  <c:v>0.87529642581939693</c:v>
                </c:pt>
                <c:pt idx="979">
                  <c:v>0.87538982629775997</c:v>
                </c:pt>
                <c:pt idx="980">
                  <c:v>0.87547386884689304</c:v>
                </c:pt>
                <c:pt idx="981">
                  <c:v>0.87553699016570996</c:v>
                </c:pt>
                <c:pt idx="982">
                  <c:v>0.87559963464736912</c:v>
                </c:pt>
                <c:pt idx="983">
                  <c:v>0.87566221952438394</c:v>
                </c:pt>
                <c:pt idx="984">
                  <c:v>0.87572879791259806</c:v>
                </c:pt>
                <c:pt idx="985">
                  <c:v>0.87581462860107395</c:v>
                </c:pt>
                <c:pt idx="986">
                  <c:v>0.87590063810348506</c:v>
                </c:pt>
                <c:pt idx="987">
                  <c:v>0.87600411176681492</c:v>
                </c:pt>
                <c:pt idx="988">
                  <c:v>0.87610692977905291</c:v>
                </c:pt>
                <c:pt idx="989">
                  <c:v>0.87618840932846109</c:v>
                </c:pt>
                <c:pt idx="990">
                  <c:v>0.87626893520355198</c:v>
                </c:pt>
                <c:pt idx="991">
                  <c:v>0.87632490396499607</c:v>
                </c:pt>
                <c:pt idx="992">
                  <c:v>0.87637890577316302</c:v>
                </c:pt>
                <c:pt idx="993">
                  <c:v>0.87646211385726902</c:v>
                </c:pt>
                <c:pt idx="994">
                  <c:v>0.87654895782470699</c:v>
                </c:pt>
                <c:pt idx="995">
                  <c:v>0.87661511898040811</c:v>
                </c:pt>
                <c:pt idx="996">
                  <c:v>0.87667549848556492</c:v>
                </c:pt>
                <c:pt idx="997">
                  <c:v>0.87672336101532</c:v>
                </c:pt>
                <c:pt idx="998">
                  <c:v>0.87676651477813694</c:v>
                </c:pt>
                <c:pt idx="999">
                  <c:v>0.87681646347045894</c:v>
                </c:pt>
                <c:pt idx="1000">
                  <c:v>0.87687010765075701</c:v>
                </c:pt>
                <c:pt idx="1001">
                  <c:v>0.87692112922668497</c:v>
                </c:pt>
                <c:pt idx="1002">
                  <c:v>0.87696857452392596</c:v>
                </c:pt>
                <c:pt idx="1003">
                  <c:v>0.87699480056762691</c:v>
                </c:pt>
                <c:pt idx="1004">
                  <c:v>0.877000880241394</c:v>
                </c:pt>
                <c:pt idx="1005">
                  <c:v>0.8770206093788151</c:v>
                </c:pt>
                <c:pt idx="1006">
                  <c:v>0.87705959081649798</c:v>
                </c:pt>
                <c:pt idx="1007">
                  <c:v>0.87709040641784708</c:v>
                </c:pt>
                <c:pt idx="1008">
                  <c:v>0.87710757255554195</c:v>
                </c:pt>
                <c:pt idx="1009">
                  <c:v>0.87713522911071795</c:v>
                </c:pt>
                <c:pt idx="1010">
                  <c:v>0.87718607187271092</c:v>
                </c:pt>
                <c:pt idx="1011">
                  <c:v>0.87722976207733194</c:v>
                </c:pt>
                <c:pt idx="1012">
                  <c:v>0.8772502064704899</c:v>
                </c:pt>
                <c:pt idx="1013">
                  <c:v>0.87727065086364697</c:v>
                </c:pt>
                <c:pt idx="1014">
                  <c:v>0.87729187011718812</c:v>
                </c:pt>
                <c:pt idx="1015">
                  <c:v>0.87730671167373697</c:v>
                </c:pt>
                <c:pt idx="1016">
                  <c:v>0.87726951837539691</c:v>
                </c:pt>
                <c:pt idx="1017">
                  <c:v>0.8772335171699519</c:v>
                </c:pt>
                <c:pt idx="1018">
                  <c:v>0.87720192670822095</c:v>
                </c:pt>
                <c:pt idx="1019">
                  <c:v>0.87717075347900408</c:v>
                </c:pt>
                <c:pt idx="1020">
                  <c:v>0.8770898699760441</c:v>
                </c:pt>
                <c:pt idx="1021">
                  <c:v>0.87700803279876705</c:v>
                </c:pt>
                <c:pt idx="1022">
                  <c:v>0.87691129446029703</c:v>
                </c:pt>
                <c:pt idx="1023">
                  <c:v>0.87681366205215494</c:v>
                </c:pt>
                <c:pt idx="1024">
                  <c:v>0.87663019895553607</c:v>
                </c:pt>
                <c:pt idx="1025">
                  <c:v>0.87643171548843402</c:v>
                </c:pt>
                <c:pt idx="1026">
                  <c:v>0.876215708255768</c:v>
                </c:pt>
                <c:pt idx="1027">
                  <c:v>0.87599499225616495</c:v>
                </c:pt>
                <c:pt idx="1028">
                  <c:v>0.8757082939147951</c:v>
                </c:pt>
                <c:pt idx="1029">
                  <c:v>0.87539596557617205</c:v>
                </c:pt>
                <c:pt idx="1030">
                  <c:v>0.87504888772964495</c:v>
                </c:pt>
                <c:pt idx="1031">
                  <c:v>0.87468327283859293</c:v>
                </c:pt>
                <c:pt idx="1032">
                  <c:v>0.87422252893447894</c:v>
                </c:pt>
                <c:pt idx="1033">
                  <c:v>0.87369496822357195</c:v>
                </c:pt>
                <c:pt idx="1034">
                  <c:v>0.87310070991516109</c:v>
                </c:pt>
                <c:pt idx="1035">
                  <c:v>0.87244756221771191</c:v>
                </c:pt>
                <c:pt idx="1036">
                  <c:v>0.87167669534683201</c:v>
                </c:pt>
                <c:pt idx="1037">
                  <c:v>0.87076981067657511</c:v>
                </c:pt>
                <c:pt idx="1038">
                  <c:v>0.86974020004272501</c:v>
                </c:pt>
                <c:pt idx="1039">
                  <c:v>0.86852509975433412</c:v>
                </c:pt>
                <c:pt idx="1040">
                  <c:v>0.86716241836547892</c:v>
                </c:pt>
                <c:pt idx="1041">
                  <c:v>0.86550934314727801</c:v>
                </c:pt>
                <c:pt idx="1042">
                  <c:v>0.86379934549331705</c:v>
                </c:pt>
                <c:pt idx="1043">
                  <c:v>0.86192591190338108</c:v>
                </c:pt>
                <c:pt idx="1044">
                  <c:v>0.86000646352767895</c:v>
                </c:pt>
                <c:pt idx="1045">
                  <c:v>0.85790235996246311</c:v>
                </c:pt>
                <c:pt idx="1046">
                  <c:v>0.85580469369888301</c:v>
                </c:pt>
                <c:pt idx="1047">
                  <c:v>0.85369534492492694</c:v>
                </c:pt>
                <c:pt idx="1048">
                  <c:v>0.85160316228866595</c:v>
                </c:pt>
                <c:pt idx="1049">
                  <c:v>0.84958375692367594</c:v>
                </c:pt>
                <c:pt idx="1050">
                  <c:v>0.84759355783462498</c:v>
                </c:pt>
                <c:pt idx="1051">
                  <c:v>0.84600497484207193</c:v>
                </c:pt>
                <c:pt idx="1052">
                  <c:v>0.84442139863967891</c:v>
                </c:pt>
                <c:pt idx="1053">
                  <c:v>0.84307904243469212</c:v>
                </c:pt>
                <c:pt idx="1054">
                  <c:v>0.841742050647736</c:v>
                </c:pt>
                <c:pt idx="1055">
                  <c:v>0.84070820808410596</c:v>
                </c:pt>
                <c:pt idx="1056">
                  <c:v>0.83969606161117594</c:v>
                </c:pt>
                <c:pt idx="1057">
                  <c:v>0.83890165090560909</c:v>
                </c:pt>
                <c:pt idx="1058">
                  <c:v>0.83813692331314105</c:v>
                </c:pt>
                <c:pt idx="1059">
                  <c:v>0.83765072822570796</c:v>
                </c:pt>
                <c:pt idx="1060">
                  <c:v>0.837222468852997</c:v>
                </c:pt>
                <c:pt idx="1061">
                  <c:v>0.83709843158721897</c:v>
                </c:pt>
                <c:pt idx="1062">
                  <c:v>0.83706296682357806</c:v>
                </c:pt>
                <c:pt idx="1063">
                  <c:v>0.83734716176986712</c:v>
                </c:pt>
                <c:pt idx="1064">
                  <c:v>0.83775539398193399</c:v>
                </c:pt>
                <c:pt idx="1065">
                  <c:v>0.8385290026664729</c:v>
                </c:pt>
                <c:pt idx="1066">
                  <c:v>0.83948518037795994</c:v>
                </c:pt>
                <c:pt idx="1067">
                  <c:v>0.84070612192153904</c:v>
                </c:pt>
                <c:pt idx="1068">
                  <c:v>0.84209425449371311</c:v>
                </c:pt>
                <c:pt idx="1069">
                  <c:v>0.84365500211715694</c:v>
                </c:pt>
                <c:pt idx="1070">
                  <c:v>0.84535170793533299</c:v>
                </c:pt>
                <c:pt idx="1071">
                  <c:v>0.84704424142837498</c:v>
                </c:pt>
                <c:pt idx="1072">
                  <c:v>0.84873403310775797</c:v>
                </c:pt>
                <c:pt idx="1073">
                  <c:v>0.85040302276611301</c:v>
                </c:pt>
                <c:pt idx="1074">
                  <c:v>0.85204787254333492</c:v>
                </c:pt>
                <c:pt idx="1075">
                  <c:v>0.85354514122009295</c:v>
                </c:pt>
                <c:pt idx="1076">
                  <c:v>0.85482771396637003</c:v>
                </c:pt>
                <c:pt idx="1077">
                  <c:v>0.85601545572280902</c:v>
                </c:pt>
                <c:pt idx="1078">
                  <c:v>0.85703183412551898</c:v>
                </c:pt>
                <c:pt idx="1079">
                  <c:v>0.85794008970260593</c:v>
                </c:pt>
                <c:pt idx="1080">
                  <c:v>0.85860301256179805</c:v>
                </c:pt>
                <c:pt idx="1081">
                  <c:v>0.85921026468276995</c:v>
                </c:pt>
                <c:pt idx="1082">
                  <c:v>0.85965557098388712</c:v>
                </c:pt>
                <c:pt idx="1083">
                  <c:v>0.86005527973175</c:v>
                </c:pt>
                <c:pt idx="1084">
                  <c:v>0.86028094291687007</c:v>
                </c:pt>
                <c:pt idx="1085">
                  <c:v>0.86048157215118404</c:v>
                </c:pt>
                <c:pt idx="1086">
                  <c:v>0.860551905632019</c:v>
                </c:pt>
                <c:pt idx="1087">
                  <c:v>0.86061872243881199</c:v>
                </c:pt>
                <c:pt idx="1088">
                  <c:v>0.86065603494644205</c:v>
                </c:pt>
                <c:pt idx="1089">
                  <c:v>0.86069525480270404</c:v>
                </c:pt>
                <c:pt idx="1090">
                  <c:v>0.86075414419174212</c:v>
                </c:pt>
                <c:pt idx="1091">
                  <c:v>0.86081470251083392</c:v>
                </c:pt>
                <c:pt idx="1092">
                  <c:v>0.86092008352279703</c:v>
                </c:pt>
                <c:pt idx="1093">
                  <c:v>0.86102582216262791</c:v>
                </c:pt>
                <c:pt idx="1094">
                  <c:v>0.86122233867645304</c:v>
                </c:pt>
                <c:pt idx="1095">
                  <c:v>0.86142183542251605</c:v>
                </c:pt>
                <c:pt idx="1096">
                  <c:v>0.861747515201569</c:v>
                </c:pt>
                <c:pt idx="1097">
                  <c:v>0.8620829105377199</c:v>
                </c:pt>
                <c:pt idx="1098">
                  <c:v>0.86253030300140399</c:v>
                </c:pt>
                <c:pt idx="1099">
                  <c:v>0.86299313306808512</c:v>
                </c:pt>
                <c:pt idx="1100">
                  <c:v>0.8635283231735229</c:v>
                </c:pt>
                <c:pt idx="1101">
                  <c:v>0.86407865285873409</c:v>
                </c:pt>
                <c:pt idx="1102">
                  <c:v>0.86463947296142596</c:v>
                </c:pt>
                <c:pt idx="1103">
                  <c:v>0.86520512104034397</c:v>
                </c:pt>
                <c:pt idx="1104">
                  <c:v>0.86577458381652805</c:v>
                </c:pt>
                <c:pt idx="1105">
                  <c:v>0.86634696722030591</c:v>
                </c:pt>
                <c:pt idx="1106">
                  <c:v>0.86687995195388812</c:v>
                </c:pt>
                <c:pt idx="1107">
                  <c:v>0.86739881038665811</c:v>
                </c:pt>
                <c:pt idx="1108">
                  <c:v>0.86787987947464007</c:v>
                </c:pt>
                <c:pt idx="1109">
                  <c:v>0.86834318637847896</c:v>
                </c:pt>
                <c:pt idx="1110">
                  <c:v>0.86872972249984692</c:v>
                </c:pt>
                <c:pt idx="1111">
                  <c:v>0.8690742969512939</c:v>
                </c:pt>
                <c:pt idx="1112">
                  <c:v>0.86939139366149898</c:v>
                </c:pt>
                <c:pt idx="1113">
                  <c:v>0.86968965530395503</c:v>
                </c:pt>
                <c:pt idx="1114">
                  <c:v>0.86997206211090106</c:v>
                </c:pt>
                <c:pt idx="1115">
                  <c:v>0.87023998498916599</c:v>
                </c:pt>
                <c:pt idx="1116">
                  <c:v>0.87048001289367694</c:v>
                </c:pt>
                <c:pt idx="1117">
                  <c:v>0.87069423198699991</c:v>
                </c:pt>
                <c:pt idx="1118">
                  <c:v>0.87089694738388101</c:v>
                </c:pt>
                <c:pt idx="1119">
                  <c:v>0.87108738422393794</c:v>
                </c:pt>
                <c:pt idx="1120">
                  <c:v>0.8712797880172729</c:v>
                </c:pt>
                <c:pt idx="1121">
                  <c:v>0.87147386074066202</c:v>
                </c:pt>
                <c:pt idx="1122">
                  <c:v>0.87168635129928607</c:v>
                </c:pt>
                <c:pt idx="1123">
                  <c:v>0.87192614078521702</c:v>
                </c:pt>
                <c:pt idx="1124">
                  <c:v>0.87215365171432491</c:v>
                </c:pt>
                <c:pt idx="1125">
                  <c:v>0.87235761880874607</c:v>
                </c:pt>
                <c:pt idx="1126">
                  <c:v>0.87258626222610491</c:v>
                </c:pt>
                <c:pt idx="1127">
                  <c:v>0.87286747694015498</c:v>
                </c:pt>
                <c:pt idx="1128">
                  <c:v>0.87313736677169795</c:v>
                </c:pt>
                <c:pt idx="1129">
                  <c:v>0.873377633094788</c:v>
                </c:pt>
                <c:pt idx="1130">
                  <c:v>0.87363059520721409</c:v>
                </c:pt>
                <c:pt idx="1131">
                  <c:v>0.87391639947891209</c:v>
                </c:pt>
                <c:pt idx="1132">
                  <c:v>0.87421394586563106</c:v>
                </c:pt>
                <c:pt idx="1133">
                  <c:v>0.87455083131790201</c:v>
                </c:pt>
                <c:pt idx="1134">
                  <c:v>0.8748920679092409</c:v>
                </c:pt>
                <c:pt idx="1135">
                  <c:v>0.87525190114974993</c:v>
                </c:pt>
                <c:pt idx="1136">
                  <c:v>0.87562061548233006</c:v>
                </c:pt>
                <c:pt idx="1137">
                  <c:v>0.87603594064712498</c:v>
                </c:pt>
                <c:pt idx="1138">
                  <c:v>0.87645102739334102</c:v>
                </c:pt>
                <c:pt idx="1139">
                  <c:v>0.87684704065322894</c:v>
                </c:pt>
                <c:pt idx="1140">
                  <c:v>0.87724561691284197</c:v>
                </c:pt>
                <c:pt idx="1141">
                  <c:v>0.87768234014511104</c:v>
                </c:pt>
                <c:pt idx="1142">
                  <c:v>0.87812019586563106</c:v>
                </c:pt>
                <c:pt idx="1143">
                  <c:v>0.87854243516921993</c:v>
                </c:pt>
                <c:pt idx="1144">
                  <c:v>0.8789653897285461</c:v>
                </c:pt>
                <c:pt idx="1145">
                  <c:v>0.87935961484909098</c:v>
                </c:pt>
                <c:pt idx="1146">
                  <c:v>0.87975413799285906</c:v>
                </c:pt>
                <c:pt idx="1147">
                  <c:v>0.88013685941696207</c:v>
                </c:pt>
                <c:pt idx="1148">
                  <c:v>0.88052035570144693</c:v>
                </c:pt>
                <c:pt idx="1149">
                  <c:v>0.88090802431106607</c:v>
                </c:pt>
                <c:pt idx="1150">
                  <c:v>0.88129819631576511</c:v>
                </c:pt>
                <c:pt idx="1151">
                  <c:v>0.88164044618606607</c:v>
                </c:pt>
                <c:pt idx="1152">
                  <c:v>0.88197888135910008</c:v>
                </c:pt>
                <c:pt idx="1153">
                  <c:v>0.88228769302368204</c:v>
                </c:pt>
                <c:pt idx="1154">
                  <c:v>0.88259507417678806</c:v>
                </c:pt>
                <c:pt idx="1155">
                  <c:v>0.88290007114410396</c:v>
                </c:pt>
                <c:pt idx="1156">
                  <c:v>0.88320381641387891</c:v>
                </c:pt>
                <c:pt idx="1157">
                  <c:v>0.88349099159240696</c:v>
                </c:pt>
                <c:pt idx="1158">
                  <c:v>0.88377709388732906</c:v>
                </c:pt>
                <c:pt idx="1159">
                  <c:v>0.884053301811218</c:v>
                </c:pt>
                <c:pt idx="1160">
                  <c:v>0.88432813882827799</c:v>
                </c:pt>
                <c:pt idx="1161">
                  <c:v>0.88459612131118792</c:v>
                </c:pt>
                <c:pt idx="1162">
                  <c:v>0.884860467910767</c:v>
                </c:pt>
                <c:pt idx="1163">
                  <c:v>0.88510830402374308</c:v>
                </c:pt>
                <c:pt idx="1164">
                  <c:v>0.88535286188125606</c:v>
                </c:pt>
                <c:pt idx="1165">
                  <c:v>0.88559437990188594</c:v>
                </c:pt>
                <c:pt idx="1166">
                  <c:v>0.88583583831787105</c:v>
                </c:pt>
                <c:pt idx="1167">
                  <c:v>0.88606323003768894</c:v>
                </c:pt>
                <c:pt idx="1168">
                  <c:v>0.88628543615341204</c:v>
                </c:pt>
                <c:pt idx="1169">
                  <c:v>0.88652099370956394</c:v>
                </c:pt>
                <c:pt idx="1170">
                  <c:v>0.88676269054412793</c:v>
                </c:pt>
                <c:pt idx="1171">
                  <c:v>0.88699181079864498</c:v>
                </c:pt>
                <c:pt idx="1172">
                  <c:v>0.88721449375152606</c:v>
                </c:pt>
                <c:pt idx="1173">
                  <c:v>0.88743216991424601</c:v>
                </c:pt>
                <c:pt idx="1174">
                  <c:v>0.88764579296112101</c:v>
                </c:pt>
                <c:pt idx="1175">
                  <c:v>0.88786096572875994</c:v>
                </c:pt>
                <c:pt idx="1176">
                  <c:v>0.888078701496124</c:v>
                </c:pt>
                <c:pt idx="1177">
                  <c:v>0.88828737735748309</c:v>
                </c:pt>
                <c:pt idx="1178">
                  <c:v>0.88849140405654903</c:v>
                </c:pt>
                <c:pt idx="1179">
                  <c:v>0.88870502710342403</c:v>
                </c:pt>
                <c:pt idx="1180">
                  <c:v>0.88892300128936808</c:v>
                </c:pt>
                <c:pt idx="1181">
                  <c:v>0.88912440538406412</c:v>
                </c:pt>
                <c:pt idx="1182">
                  <c:v>0.88931472301483194</c:v>
                </c:pt>
                <c:pt idx="1183">
                  <c:v>0.88950170278549212</c:v>
                </c:pt>
                <c:pt idx="1184">
                  <c:v>0.88968164920806903</c:v>
                </c:pt>
                <c:pt idx="1185">
                  <c:v>0.88984723091125506</c:v>
                </c:pt>
                <c:pt idx="1186">
                  <c:v>0.89000309705734293</c:v>
                </c:pt>
                <c:pt idx="1187">
                  <c:v>0.89018006324768106</c:v>
                </c:pt>
                <c:pt idx="1188">
                  <c:v>0.89037646055221598</c:v>
                </c:pt>
                <c:pt idx="1189">
                  <c:v>0.89055318832397501</c:v>
                </c:pt>
                <c:pt idx="1190">
                  <c:v>0.89070577621460001</c:v>
                </c:pt>
                <c:pt idx="1191">
                  <c:v>0.89084954261779803</c:v>
                </c:pt>
                <c:pt idx="1192">
                  <c:v>0.89098800420761104</c:v>
                </c:pt>
                <c:pt idx="1193">
                  <c:v>0.89111287593841593</c:v>
                </c:pt>
                <c:pt idx="1194">
                  <c:v>0.89121527671814005</c:v>
                </c:pt>
                <c:pt idx="1195">
                  <c:v>0.89131988286971997</c:v>
                </c:pt>
                <c:pt idx="1196">
                  <c:v>0.89142895936965894</c:v>
                </c:pt>
                <c:pt idx="1197">
                  <c:v>0.89154483079910296</c:v>
                </c:pt>
                <c:pt idx="1198">
                  <c:v>0.89167101383209202</c:v>
                </c:pt>
                <c:pt idx="1199">
                  <c:v>0.89178581237793009</c:v>
                </c:pt>
                <c:pt idx="1200">
                  <c:v>0.89187378883361812</c:v>
                </c:pt>
                <c:pt idx="1201">
                  <c:v>0.89196873903274509</c:v>
                </c:pt>
                <c:pt idx="1202">
                  <c:v>0.892084848880768</c:v>
                </c:pt>
                <c:pt idx="1203">
                  <c:v>0.89219458103179905</c:v>
                </c:pt>
                <c:pt idx="1204">
                  <c:v>0.89229382276535008</c:v>
                </c:pt>
                <c:pt idx="1205">
                  <c:v>0.89240432977676409</c:v>
                </c:pt>
                <c:pt idx="1206">
                  <c:v>0.89252848625183101</c:v>
                </c:pt>
                <c:pt idx="1207">
                  <c:v>0.89264698028564493</c:v>
                </c:pt>
                <c:pt idx="1208">
                  <c:v>0.89276589155197095</c:v>
                </c:pt>
                <c:pt idx="1209">
                  <c:v>0.89288170337676998</c:v>
                </c:pt>
                <c:pt idx="1210">
                  <c:v>0.89297248125076312</c:v>
                </c:pt>
                <c:pt idx="1211">
                  <c:v>0.89305944442748997</c:v>
                </c:pt>
                <c:pt idx="1212">
                  <c:v>0.89314426183700601</c:v>
                </c:pt>
                <c:pt idx="1213">
                  <c:v>0.89324082136154193</c:v>
                </c:pt>
                <c:pt idx="1214">
                  <c:v>0.89336694478988599</c:v>
                </c:pt>
                <c:pt idx="1215">
                  <c:v>0.89347643852233904</c:v>
                </c:pt>
                <c:pt idx="1216">
                  <c:v>0.89354063272476192</c:v>
                </c:pt>
                <c:pt idx="1217">
                  <c:v>0.89362026453018206</c:v>
                </c:pt>
                <c:pt idx="1218">
                  <c:v>0.8937407255172729</c:v>
                </c:pt>
                <c:pt idx="1219">
                  <c:v>0.893849444389343</c:v>
                </c:pt>
                <c:pt idx="1220">
                  <c:v>0.89392615556716892</c:v>
                </c:pt>
                <c:pt idx="1221">
                  <c:v>0.89401091337203997</c:v>
                </c:pt>
                <c:pt idx="1222">
                  <c:v>0.89411188364028904</c:v>
                </c:pt>
                <c:pt idx="1223">
                  <c:v>0.89420790672302197</c:v>
                </c:pt>
                <c:pt idx="1224">
                  <c:v>0.89428640604019205</c:v>
                </c:pt>
                <c:pt idx="1225">
                  <c:v>0.89436156749725293</c:v>
                </c:pt>
                <c:pt idx="1226">
                  <c:v>0.89442158937454197</c:v>
                </c:pt>
                <c:pt idx="1227">
                  <c:v>0.89447970390319798</c:v>
                </c:pt>
                <c:pt idx="1228">
                  <c:v>0.89453185796737711</c:v>
                </c:pt>
                <c:pt idx="1229">
                  <c:v>0.89458359479904193</c:v>
                </c:pt>
                <c:pt idx="1230">
                  <c:v>0.89462752342224094</c:v>
                </c:pt>
                <c:pt idx="1231">
                  <c:v>0.89467407464981097</c:v>
                </c:pt>
                <c:pt idx="1232">
                  <c:v>0.89473785161971997</c:v>
                </c:pt>
                <c:pt idx="1233">
                  <c:v>0.89479638338089007</c:v>
                </c:pt>
                <c:pt idx="1234">
                  <c:v>0.89483363628387491</c:v>
                </c:pt>
                <c:pt idx="1235">
                  <c:v>0.89487172365188594</c:v>
                </c:pt>
                <c:pt idx="1236">
                  <c:v>0.89490295648574802</c:v>
                </c:pt>
                <c:pt idx="1237">
                  <c:v>0.89493573904037493</c:v>
                </c:pt>
                <c:pt idx="1238">
                  <c:v>0.89494748115539591</c:v>
                </c:pt>
                <c:pt idx="1239">
                  <c:v>0.89495606422424312</c:v>
                </c:pt>
                <c:pt idx="1240">
                  <c:v>0.89498807191848795</c:v>
                </c:pt>
                <c:pt idx="1241">
                  <c:v>0.89502645730972308</c:v>
                </c:pt>
                <c:pt idx="1242">
                  <c:v>0.89509243965148899</c:v>
                </c:pt>
                <c:pt idx="1243">
                  <c:v>0.89515532255172703</c:v>
                </c:pt>
                <c:pt idx="1244">
                  <c:v>0.89518017768859903</c:v>
                </c:pt>
                <c:pt idx="1245">
                  <c:v>0.89520688056945796</c:v>
                </c:pt>
                <c:pt idx="1246">
                  <c:v>0.8952589154243471</c:v>
                </c:pt>
                <c:pt idx="1247">
                  <c:v>0.89531214237213108</c:v>
                </c:pt>
                <c:pt idx="1248">
                  <c:v>0.89535797834396402</c:v>
                </c:pt>
                <c:pt idx="1249">
                  <c:v>0.89539886713027994</c:v>
                </c:pt>
                <c:pt idx="1250">
                  <c:v>0.89543987512588497</c:v>
                </c:pt>
                <c:pt idx="1251">
                  <c:v>0.89548177719116206</c:v>
                </c:pt>
                <c:pt idx="1252">
                  <c:v>0.895524990558624</c:v>
                </c:pt>
                <c:pt idx="1253">
                  <c:v>0.8955718398094179</c:v>
                </c:pt>
                <c:pt idx="1254">
                  <c:v>0.89559496641159098</c:v>
                </c:pt>
                <c:pt idx="1255">
                  <c:v>0.89560998678207393</c:v>
                </c:pt>
                <c:pt idx="1256">
                  <c:v>0.89561082124710101</c:v>
                </c:pt>
                <c:pt idx="1257">
                  <c:v>0.895616483688354</c:v>
                </c:pt>
                <c:pt idx="1258">
                  <c:v>0.8956328153610229</c:v>
                </c:pt>
                <c:pt idx="1259">
                  <c:v>0.89564360380172703</c:v>
                </c:pt>
                <c:pt idx="1260">
                  <c:v>0.89562268257141109</c:v>
                </c:pt>
                <c:pt idx="1261">
                  <c:v>0.89561016559600803</c:v>
                </c:pt>
                <c:pt idx="1262">
                  <c:v>0.89566482305526707</c:v>
                </c:pt>
                <c:pt idx="1263">
                  <c:v>0.89571679830551099</c:v>
                </c:pt>
                <c:pt idx="1264">
                  <c:v>0.89575142860412593</c:v>
                </c:pt>
                <c:pt idx="1265">
                  <c:v>0.89578909873962398</c:v>
                </c:pt>
                <c:pt idx="1266">
                  <c:v>0.89583058357238809</c:v>
                </c:pt>
                <c:pt idx="1267">
                  <c:v>0.89587266445159908</c:v>
                </c:pt>
                <c:pt idx="1268">
                  <c:v>0.89592481851577799</c:v>
                </c:pt>
                <c:pt idx="1269">
                  <c:v>0.89597059488296504</c:v>
                </c:pt>
                <c:pt idx="1270">
                  <c:v>0.89599056243896502</c:v>
                </c:pt>
                <c:pt idx="1271">
                  <c:v>0.89601207971572894</c:v>
                </c:pt>
                <c:pt idx="1272">
                  <c:v>0.89600725173950191</c:v>
                </c:pt>
                <c:pt idx="1273">
                  <c:v>0.89601708650589007</c:v>
                </c:pt>
                <c:pt idx="1274">
                  <c:v>0.89614505767822306</c:v>
                </c:pt>
                <c:pt idx="1275">
                  <c:v>0.8962631344795231</c:v>
                </c:pt>
                <c:pt idx="1276">
                  <c:v>0.89630277156829807</c:v>
                </c:pt>
                <c:pt idx="1277">
                  <c:v>0.89634532928466792</c:v>
                </c:pt>
                <c:pt idx="1278">
                  <c:v>0.89639039039611812</c:v>
                </c:pt>
                <c:pt idx="1279">
                  <c:v>0.89643276929855298</c:v>
                </c:pt>
                <c:pt idx="1280">
                  <c:v>0.89646090269088696</c:v>
                </c:pt>
                <c:pt idx="1281">
                  <c:v>0.89648998975753802</c:v>
                </c:pt>
                <c:pt idx="1282">
                  <c:v>0.89651949405670206</c:v>
                </c:pt>
                <c:pt idx="1283">
                  <c:v>0.8965518593788151</c:v>
                </c:pt>
                <c:pt idx="1284">
                  <c:v>0.89660878181457493</c:v>
                </c:pt>
                <c:pt idx="1285">
                  <c:v>0.89665908813476602</c:v>
                </c:pt>
                <c:pt idx="1286">
                  <c:v>0.89668930768966693</c:v>
                </c:pt>
                <c:pt idx="1287">
                  <c:v>0.89672769308090206</c:v>
                </c:pt>
                <c:pt idx="1288">
                  <c:v>0.8967960000038151</c:v>
                </c:pt>
                <c:pt idx="1289">
                  <c:v>0.89686222076416011</c:v>
                </c:pt>
                <c:pt idx="1290">
                  <c:v>0.89691681861877393</c:v>
                </c:pt>
                <c:pt idx="1291">
                  <c:v>0.89697374105453509</c:v>
                </c:pt>
                <c:pt idx="1292">
                  <c:v>0.897036921977997</c:v>
                </c:pt>
                <c:pt idx="1293">
                  <c:v>0.89710445404052708</c:v>
                </c:pt>
                <c:pt idx="1294">
                  <c:v>0.89718241691589395</c:v>
                </c:pt>
                <c:pt idx="1295">
                  <c:v>0.89725692272186297</c:v>
                </c:pt>
                <c:pt idx="1296">
                  <c:v>0.89731956720352191</c:v>
                </c:pt>
                <c:pt idx="1297">
                  <c:v>0.89737416505813594</c:v>
                </c:pt>
                <c:pt idx="1298">
                  <c:v>0.89741481542587298</c:v>
                </c:pt>
                <c:pt idx="1299">
                  <c:v>0.89746017456054705</c:v>
                </c:pt>
                <c:pt idx="1300">
                  <c:v>0.89750726222991895</c:v>
                </c:pt>
                <c:pt idx="1301">
                  <c:v>0.89756597280502293</c:v>
                </c:pt>
                <c:pt idx="1302">
                  <c:v>0.89765883684158299</c:v>
                </c:pt>
                <c:pt idx="1303">
                  <c:v>0.89774812459945696</c:v>
                </c:pt>
                <c:pt idx="1304">
                  <c:v>0.89783073663711499</c:v>
                </c:pt>
                <c:pt idx="1305">
                  <c:v>0.89790369272232096</c:v>
                </c:pt>
                <c:pt idx="1306">
                  <c:v>0.89794297218322794</c:v>
                </c:pt>
                <c:pt idx="1307">
                  <c:v>0.89799971580505411</c:v>
                </c:pt>
                <c:pt idx="1308">
                  <c:v>0.89810265302658099</c:v>
                </c:pt>
                <c:pt idx="1309">
                  <c:v>0.89818413257598895</c:v>
                </c:pt>
                <c:pt idx="1310">
                  <c:v>0.89820880889892596</c:v>
                </c:pt>
                <c:pt idx="1311">
                  <c:v>0.89823813438415501</c:v>
                </c:pt>
                <c:pt idx="1312">
                  <c:v>0.89828408956527706</c:v>
                </c:pt>
                <c:pt idx="1313">
                  <c:v>0.89833046197891209</c:v>
                </c:pt>
                <c:pt idx="1314">
                  <c:v>0.898377132415771</c:v>
                </c:pt>
                <c:pt idx="1315">
                  <c:v>0.89843608140945408</c:v>
                </c:pt>
                <c:pt idx="1316">
                  <c:v>0.89851690530776995</c:v>
                </c:pt>
                <c:pt idx="1317">
                  <c:v>0.89860261678695696</c:v>
                </c:pt>
                <c:pt idx="1318">
                  <c:v>0.89868665933609004</c:v>
                </c:pt>
                <c:pt idx="1319">
                  <c:v>0.89877016544341992</c:v>
                </c:pt>
                <c:pt idx="1320">
                  <c:v>0.89886213541030902</c:v>
                </c:pt>
                <c:pt idx="1321">
                  <c:v>0.89895815849304195</c:v>
                </c:pt>
                <c:pt idx="1322">
                  <c:v>0.89906055927276607</c:v>
                </c:pt>
                <c:pt idx="1323">
                  <c:v>0.89915956258773799</c:v>
                </c:pt>
                <c:pt idx="1324">
                  <c:v>0.89925504922866795</c:v>
                </c:pt>
                <c:pt idx="1325">
                  <c:v>0.89933706521987911</c:v>
                </c:pt>
                <c:pt idx="1326">
                  <c:v>0.89939500093460101</c:v>
                </c:pt>
                <c:pt idx="1327">
                  <c:v>0.89945555925369303</c:v>
                </c:pt>
                <c:pt idx="1328">
                  <c:v>0.899522793292999</c:v>
                </c:pt>
                <c:pt idx="1329">
                  <c:v>0.89960755109787005</c:v>
                </c:pt>
                <c:pt idx="1330">
                  <c:v>0.899714303016663</c:v>
                </c:pt>
                <c:pt idx="1331">
                  <c:v>0.89979536533355708</c:v>
                </c:pt>
                <c:pt idx="1332">
                  <c:v>0.89983559846878092</c:v>
                </c:pt>
                <c:pt idx="1333">
                  <c:v>0.89990235567092891</c:v>
                </c:pt>
                <c:pt idx="1334">
                  <c:v>0.90000475645065303</c:v>
                </c:pt>
                <c:pt idx="1335">
                  <c:v>0.90009964704513612</c:v>
                </c:pt>
                <c:pt idx="1336">
                  <c:v>0.9001911401748659</c:v>
                </c:pt>
                <c:pt idx="1337">
                  <c:v>0.90028406381607096</c:v>
                </c:pt>
                <c:pt idx="1338">
                  <c:v>0.90036828517913792</c:v>
                </c:pt>
                <c:pt idx="1339">
                  <c:v>0.90043903589248697</c:v>
                </c:pt>
                <c:pt idx="1340">
                  <c:v>0.90050531625747698</c:v>
                </c:pt>
                <c:pt idx="1341">
                  <c:v>0.90055288076400797</c:v>
                </c:pt>
                <c:pt idx="1342">
                  <c:v>0.90058947801590006</c:v>
                </c:pt>
                <c:pt idx="1343">
                  <c:v>0.90063889026641797</c:v>
                </c:pt>
                <c:pt idx="1344">
                  <c:v>0.90069235563278194</c:v>
                </c:pt>
                <c:pt idx="1345">
                  <c:v>0.90076835155487101</c:v>
                </c:pt>
                <c:pt idx="1346">
                  <c:v>0.9008575797080991</c:v>
                </c:pt>
                <c:pt idx="1347">
                  <c:v>0.90086598396301309</c:v>
                </c:pt>
                <c:pt idx="1348">
                  <c:v>0.90083755254745501</c:v>
                </c:pt>
                <c:pt idx="1349">
                  <c:v>0.90087522268295306</c:v>
                </c:pt>
                <c:pt idx="1350">
                  <c:v>0.90094007253646891</c:v>
                </c:pt>
                <c:pt idx="1351">
                  <c:v>0.90101320743560809</c:v>
                </c:pt>
                <c:pt idx="1352">
                  <c:v>0.90108932256698604</c:v>
                </c:pt>
                <c:pt idx="1353">
                  <c:v>0.90116156339645404</c:v>
                </c:pt>
                <c:pt idx="1354">
                  <c:v>0.90123475790023799</c:v>
                </c:pt>
                <c:pt idx="1355">
                  <c:v>0.90133090019226092</c:v>
                </c:pt>
                <c:pt idx="1356">
                  <c:v>0.90143651962280291</c:v>
                </c:pt>
                <c:pt idx="1357">
                  <c:v>0.90152378082275408</c:v>
                </c:pt>
                <c:pt idx="1358">
                  <c:v>0.90160537958145093</c:v>
                </c:pt>
                <c:pt idx="1359">
                  <c:v>0.90166331529617305</c:v>
                </c:pt>
                <c:pt idx="1360">
                  <c:v>0.90171397924423191</c:v>
                </c:pt>
                <c:pt idx="1361">
                  <c:v>0.90174682140350293</c:v>
                </c:pt>
                <c:pt idx="1362">
                  <c:v>0.90177769660949703</c:v>
                </c:pt>
                <c:pt idx="1363">
                  <c:v>0.90178252458572405</c:v>
                </c:pt>
                <c:pt idx="1364">
                  <c:v>0.90178455114364597</c:v>
                </c:pt>
                <c:pt idx="1365">
                  <c:v>0.90180201530456494</c:v>
                </c:pt>
                <c:pt idx="1366">
                  <c:v>0.9018201947212221</c:v>
                </c:pt>
                <c:pt idx="1367">
                  <c:v>0.90180892944335911</c:v>
                </c:pt>
                <c:pt idx="1368">
                  <c:v>0.90179545879364009</c:v>
                </c:pt>
                <c:pt idx="1369">
                  <c:v>0.90175784826278704</c:v>
                </c:pt>
                <c:pt idx="1370">
                  <c:v>0.901717257499695</c:v>
                </c:pt>
                <c:pt idx="1371">
                  <c:v>0.90174932479858394</c:v>
                </c:pt>
                <c:pt idx="1372">
                  <c:v>0.90178431272506709</c:v>
                </c:pt>
                <c:pt idx="1373">
                  <c:v>0.90174914598465006</c:v>
                </c:pt>
                <c:pt idx="1374">
                  <c:v>0.90171147584915201</c:v>
                </c:pt>
                <c:pt idx="1375">
                  <c:v>0.90168781280517596</c:v>
                </c:pt>
                <c:pt idx="1376">
                  <c:v>0.901667308807373</c:v>
                </c:pt>
                <c:pt idx="1377">
                  <c:v>0.90166385173797603</c:v>
                </c:pt>
                <c:pt idx="1378">
                  <c:v>0.90165389776229898</c:v>
                </c:pt>
                <c:pt idx="1379">
                  <c:v>0.90160561800003092</c:v>
                </c:pt>
                <c:pt idx="1380">
                  <c:v>0.90156323909759495</c:v>
                </c:pt>
                <c:pt idx="1381">
                  <c:v>0.90154911279678296</c:v>
                </c:pt>
                <c:pt idx="1382">
                  <c:v>0.90152837038040201</c:v>
                </c:pt>
                <c:pt idx="1383">
                  <c:v>0.90147818326950091</c:v>
                </c:pt>
                <c:pt idx="1384">
                  <c:v>0.9014123201370241</c:v>
                </c:pt>
                <c:pt idx="1385">
                  <c:v>0.90129263401031512</c:v>
                </c:pt>
                <c:pt idx="1386">
                  <c:v>0.90117217302322405</c:v>
                </c:pt>
                <c:pt idx="1387">
                  <c:v>0.90104628801345799</c:v>
                </c:pt>
                <c:pt idx="1388">
                  <c:v>0.90093429088592503</c:v>
                </c:pt>
                <c:pt idx="1389">
                  <c:v>0.90086681842803995</c:v>
                </c:pt>
                <c:pt idx="1390">
                  <c:v>0.90079189538955706</c:v>
                </c:pt>
                <c:pt idx="1391">
                  <c:v>0.90069414377212498</c:v>
                </c:pt>
                <c:pt idx="1392">
                  <c:v>0.90059132575988809</c:v>
                </c:pt>
                <c:pt idx="1393">
                  <c:v>0.90048344135284397</c:v>
                </c:pt>
                <c:pt idx="1394">
                  <c:v>0.90035964250564593</c:v>
                </c:pt>
                <c:pt idx="1395">
                  <c:v>0.9002110481262211</c:v>
                </c:pt>
                <c:pt idx="1396">
                  <c:v>0.90007693767547603</c:v>
                </c:pt>
                <c:pt idx="1397">
                  <c:v>0.89996291399002093</c:v>
                </c:pt>
                <c:pt idx="1398">
                  <c:v>0.899869692325592</c:v>
                </c:pt>
                <c:pt idx="1399">
                  <c:v>0.89980204105377193</c:v>
                </c:pt>
                <c:pt idx="1400">
                  <c:v>0.89970053434371899</c:v>
                </c:pt>
                <c:pt idx="1401">
                  <c:v>0.89956421852111812</c:v>
                </c:pt>
                <c:pt idx="1402">
                  <c:v>0.89945651292800899</c:v>
                </c:pt>
                <c:pt idx="1403">
                  <c:v>0.89937372207641597</c:v>
                </c:pt>
                <c:pt idx="1404">
                  <c:v>0.89931262731552097</c:v>
                </c:pt>
                <c:pt idx="1405">
                  <c:v>0.8992672681808469</c:v>
                </c:pt>
                <c:pt idx="1406">
                  <c:v>0.89919109344482395</c:v>
                </c:pt>
                <c:pt idx="1407">
                  <c:v>0.8990952491760249</c:v>
                </c:pt>
                <c:pt idx="1408">
                  <c:v>0.89900244474411006</c:v>
                </c:pt>
                <c:pt idx="1409">
                  <c:v>0.89891113042831394</c:v>
                </c:pt>
                <c:pt idx="1410">
                  <c:v>0.89885075092315692</c:v>
                </c:pt>
                <c:pt idx="1411">
                  <c:v>0.89880348443985003</c:v>
                </c:pt>
                <c:pt idx="1412">
                  <c:v>0.898729395866394</c:v>
                </c:pt>
                <c:pt idx="1413">
                  <c:v>0.89864457845687906</c:v>
                </c:pt>
                <c:pt idx="1414">
                  <c:v>0.89857817888259905</c:v>
                </c:pt>
                <c:pt idx="1415">
                  <c:v>0.89851684570312496</c:v>
                </c:pt>
                <c:pt idx="1416">
                  <c:v>0.898454737663269</c:v>
                </c:pt>
                <c:pt idx="1417">
                  <c:v>0.89839179515838596</c:v>
                </c:pt>
                <c:pt idx="1418">
                  <c:v>0.89825488328933711</c:v>
                </c:pt>
                <c:pt idx="1419">
                  <c:v>0.89810438156127903</c:v>
                </c:pt>
                <c:pt idx="1420">
                  <c:v>0.89800943136215206</c:v>
                </c:pt>
                <c:pt idx="1421">
                  <c:v>0.89791990518569897</c:v>
                </c:pt>
                <c:pt idx="1422">
                  <c:v>0.89782477617263812</c:v>
                </c:pt>
                <c:pt idx="1423">
                  <c:v>0.89772851467132608</c:v>
                </c:pt>
                <c:pt idx="1424">
                  <c:v>0.897608470916748</c:v>
                </c:pt>
                <c:pt idx="1425">
                  <c:v>0.89748800992965694</c:v>
                </c:pt>
                <c:pt idx="1426">
                  <c:v>0.89743543863296504</c:v>
                </c:pt>
                <c:pt idx="1427">
                  <c:v>0.89738012552261393</c:v>
                </c:pt>
                <c:pt idx="1428">
                  <c:v>0.89728124141693111</c:v>
                </c:pt>
                <c:pt idx="1429">
                  <c:v>0.89718933105468812</c:v>
                </c:pt>
                <c:pt idx="1430">
                  <c:v>0.8971532702445979</c:v>
                </c:pt>
                <c:pt idx="1431">
                  <c:v>0.89711607694625894</c:v>
                </c:pt>
                <c:pt idx="1432">
                  <c:v>0.89723445177078198</c:v>
                </c:pt>
                <c:pt idx="1433">
                  <c:v>0.89722825288772601</c:v>
                </c:pt>
                <c:pt idx="1434">
                  <c:v>0.89720584154129002</c:v>
                </c:pt>
                <c:pt idx="1435">
                  <c:v>0.89719666242599505</c:v>
                </c:pt>
                <c:pt idx="1436">
                  <c:v>0.89725483655929605</c:v>
                </c:pt>
                <c:pt idx="1437">
                  <c:v>0.89732677936553995</c:v>
                </c:pt>
                <c:pt idx="1438">
                  <c:v>0.8973640322685239</c:v>
                </c:pt>
                <c:pt idx="1439">
                  <c:v>0.89739288091659497</c:v>
                </c:pt>
                <c:pt idx="1440">
                  <c:v>0.89742214679717991</c:v>
                </c:pt>
                <c:pt idx="1441">
                  <c:v>0.89740259647369403</c:v>
                </c:pt>
                <c:pt idx="1442">
                  <c:v>0.89739234447479199</c:v>
                </c:pt>
                <c:pt idx="1443">
                  <c:v>0.8974090933799741</c:v>
                </c:pt>
                <c:pt idx="1444">
                  <c:v>0.89742608070373509</c:v>
                </c:pt>
                <c:pt idx="1445">
                  <c:v>0.89744557142257708</c:v>
                </c:pt>
                <c:pt idx="1446">
                  <c:v>0.89747304916381809</c:v>
                </c:pt>
                <c:pt idx="1447">
                  <c:v>0.89753617048263612</c:v>
                </c:pt>
                <c:pt idx="1448">
                  <c:v>0.89762909412384007</c:v>
                </c:pt>
                <c:pt idx="1449">
                  <c:v>0.89773352146148699</c:v>
                </c:pt>
                <c:pt idx="1450">
                  <c:v>0.89780379533767696</c:v>
                </c:pt>
                <c:pt idx="1451">
                  <c:v>0.89788688421249407</c:v>
                </c:pt>
                <c:pt idx="1452">
                  <c:v>0.89804537296295206</c:v>
                </c:pt>
                <c:pt idx="1453">
                  <c:v>0.89821244478225704</c:v>
                </c:pt>
                <c:pt idx="1454">
                  <c:v>0.89843721389770503</c:v>
                </c:pt>
                <c:pt idx="1455">
                  <c:v>0.89867014884948704</c:v>
                </c:pt>
                <c:pt idx="1456">
                  <c:v>0.89888746738433811</c:v>
                </c:pt>
                <c:pt idx="1457">
                  <c:v>0.8991069316864011</c:v>
                </c:pt>
                <c:pt idx="1458">
                  <c:v>0.89927471876144405</c:v>
                </c:pt>
                <c:pt idx="1459">
                  <c:v>0.89939500093460101</c:v>
                </c:pt>
                <c:pt idx="1460">
                  <c:v>0.89952237606048602</c:v>
                </c:pt>
                <c:pt idx="1461">
                  <c:v>0.899694812297821</c:v>
                </c:pt>
                <c:pt idx="1462">
                  <c:v>0.89986009597778294</c:v>
                </c:pt>
                <c:pt idx="1463">
                  <c:v>0.90000123977661106</c:v>
                </c:pt>
                <c:pt idx="1464">
                  <c:v>0.90014131069183412</c:v>
                </c:pt>
                <c:pt idx="1465">
                  <c:v>0.90026874542236301</c:v>
                </c:pt>
                <c:pt idx="1466">
                  <c:v>0.90038634538650508</c:v>
                </c:pt>
                <c:pt idx="1467">
                  <c:v>0.90048809051513712</c:v>
                </c:pt>
                <c:pt idx="1468">
                  <c:v>0.90059478282928507</c:v>
                </c:pt>
                <c:pt idx="1469">
                  <c:v>0.90072215795517008</c:v>
                </c:pt>
                <c:pt idx="1470">
                  <c:v>0.90085006952285807</c:v>
                </c:pt>
                <c:pt idx="1471">
                  <c:v>0.90098060369491595</c:v>
                </c:pt>
                <c:pt idx="1472">
                  <c:v>0.90110410451889011</c:v>
                </c:pt>
                <c:pt idx="1473">
                  <c:v>0.90121121406555194</c:v>
                </c:pt>
                <c:pt idx="1474">
                  <c:v>0.90128351449966404</c:v>
                </c:pt>
                <c:pt idx="1475">
                  <c:v>0.90135337114334102</c:v>
                </c:pt>
                <c:pt idx="1476">
                  <c:v>0.90140111446380611</c:v>
                </c:pt>
                <c:pt idx="1477">
                  <c:v>0.9014457583427431</c:v>
                </c:pt>
                <c:pt idx="1478">
                  <c:v>0.90153474807739298</c:v>
                </c:pt>
                <c:pt idx="1479">
                  <c:v>0.90163452625274698</c:v>
                </c:pt>
                <c:pt idx="1480">
                  <c:v>0.90174151659011792</c:v>
                </c:pt>
                <c:pt idx="1481">
                  <c:v>0.90185029506683412</c:v>
                </c:pt>
                <c:pt idx="1482">
                  <c:v>0.90193755626678507</c:v>
                </c:pt>
                <c:pt idx="1483">
                  <c:v>0.90200061798095699</c:v>
                </c:pt>
                <c:pt idx="1484">
                  <c:v>0.90205950736999507</c:v>
                </c:pt>
                <c:pt idx="1485">
                  <c:v>0.90209276676177996</c:v>
                </c:pt>
                <c:pt idx="1486">
                  <c:v>0.9021276354789729</c:v>
                </c:pt>
                <c:pt idx="1487">
                  <c:v>0.90221364498138401</c:v>
                </c:pt>
                <c:pt idx="1488">
                  <c:v>0.9023001909255981</c:v>
                </c:pt>
                <c:pt idx="1489">
                  <c:v>0.90236670970916699</c:v>
                </c:pt>
                <c:pt idx="1490">
                  <c:v>0.90243716239929195</c:v>
                </c:pt>
                <c:pt idx="1491">
                  <c:v>0.902491402626038</c:v>
                </c:pt>
                <c:pt idx="1492">
                  <c:v>0.90252817869186397</c:v>
                </c:pt>
                <c:pt idx="1493">
                  <c:v>0.90256769657135005</c:v>
                </c:pt>
                <c:pt idx="1494">
                  <c:v>0.90261442661285396</c:v>
                </c:pt>
                <c:pt idx="1495">
                  <c:v>0.9026630043983459</c:v>
                </c:pt>
                <c:pt idx="1496">
                  <c:v>0.9027018070220949</c:v>
                </c:pt>
                <c:pt idx="1497">
                  <c:v>0.90273429155349705</c:v>
                </c:pt>
                <c:pt idx="1498">
                  <c:v>0.90272994041442911</c:v>
                </c:pt>
                <c:pt idx="1499">
                  <c:v>0.90273226499557491</c:v>
                </c:pt>
                <c:pt idx="1500">
                  <c:v>0.90275229215621899</c:v>
                </c:pt>
                <c:pt idx="1501">
                  <c:v>0.90276105403900098</c:v>
                </c:pt>
                <c:pt idx="1502">
                  <c:v>0.90277345180511492</c:v>
                </c:pt>
                <c:pt idx="1503">
                  <c:v>0.90281428098678607</c:v>
                </c:pt>
                <c:pt idx="1504">
                  <c:v>0.9028355598449711</c:v>
                </c:pt>
                <c:pt idx="1505">
                  <c:v>0.90277649164199802</c:v>
                </c:pt>
                <c:pt idx="1506">
                  <c:v>0.90271444320678706</c:v>
                </c:pt>
                <c:pt idx="1507">
                  <c:v>0.90264047384262103</c:v>
                </c:pt>
                <c:pt idx="1508">
                  <c:v>0.90256149768829297</c:v>
                </c:pt>
                <c:pt idx="1509">
                  <c:v>0.90243299007415811</c:v>
                </c:pt>
                <c:pt idx="1510">
                  <c:v>0.90230638980865496</c:v>
                </c:pt>
                <c:pt idx="1511">
                  <c:v>0.90218878984451312</c:v>
                </c:pt>
                <c:pt idx="1512">
                  <c:v>0.90206260681152295</c:v>
                </c:pt>
                <c:pt idx="1513">
                  <c:v>0.90190095901489298</c:v>
                </c:pt>
                <c:pt idx="1514">
                  <c:v>0.90169866085052508</c:v>
                </c:pt>
                <c:pt idx="1515">
                  <c:v>0.90149010419845599</c:v>
                </c:pt>
                <c:pt idx="1516">
                  <c:v>0.90128935575485203</c:v>
                </c:pt>
                <c:pt idx="1517">
                  <c:v>0.90107084512710611</c:v>
                </c:pt>
                <c:pt idx="1518">
                  <c:v>0.90078426599502603</c:v>
                </c:pt>
                <c:pt idx="1519">
                  <c:v>0.90049506425857495</c:v>
                </c:pt>
                <c:pt idx="1520">
                  <c:v>0.90015215873718302</c:v>
                </c:pt>
                <c:pt idx="1521">
                  <c:v>0.89979578256607096</c:v>
                </c:pt>
                <c:pt idx="1522">
                  <c:v>0.89943487644195597</c:v>
                </c:pt>
                <c:pt idx="1523">
                  <c:v>0.89908022880554195</c:v>
                </c:pt>
                <c:pt idx="1524">
                  <c:v>0.89869172573089595</c:v>
                </c:pt>
                <c:pt idx="1525">
                  <c:v>0.89828373193740796</c:v>
                </c:pt>
                <c:pt idx="1526">
                  <c:v>0.89786041975021402</c:v>
                </c:pt>
                <c:pt idx="1527">
                  <c:v>0.8973980069160461</c:v>
                </c:pt>
                <c:pt idx="1528">
                  <c:v>0.89690036773681592</c:v>
                </c:pt>
                <c:pt idx="1529">
                  <c:v>0.89627732038497898</c:v>
                </c:pt>
                <c:pt idx="1530">
                  <c:v>0.89565308094024698</c:v>
                </c:pt>
                <c:pt idx="1531">
                  <c:v>0.89498103857040401</c:v>
                </c:pt>
                <c:pt idx="1532">
                  <c:v>0.89430577754974405</c:v>
                </c:pt>
                <c:pt idx="1533">
                  <c:v>0.89353538751602191</c:v>
                </c:pt>
                <c:pt idx="1534">
                  <c:v>0.89274204969406101</c:v>
                </c:pt>
                <c:pt idx="1535">
                  <c:v>0.891890597343445</c:v>
                </c:pt>
                <c:pt idx="1536">
                  <c:v>0.8910080909728999</c:v>
                </c:pt>
                <c:pt idx="1537">
                  <c:v>0.89009709358215305</c:v>
                </c:pt>
                <c:pt idx="1538">
                  <c:v>0.88913447856903094</c:v>
                </c:pt>
                <c:pt idx="1539">
                  <c:v>0.88816685676574703</c:v>
                </c:pt>
                <c:pt idx="1540">
                  <c:v>0.88716806173324603</c:v>
                </c:pt>
                <c:pt idx="1541">
                  <c:v>0.88615186214446995</c:v>
                </c:pt>
                <c:pt idx="1542">
                  <c:v>0.88499058485031101</c:v>
                </c:pt>
                <c:pt idx="1543">
                  <c:v>0.88382018804550211</c:v>
                </c:pt>
                <c:pt idx="1544">
                  <c:v>0.88268322944641109</c:v>
                </c:pt>
                <c:pt idx="1545">
                  <c:v>0.88154531717300411</c:v>
                </c:pt>
                <c:pt idx="1546">
                  <c:v>0.88039178848266597</c:v>
                </c:pt>
                <c:pt idx="1547">
                  <c:v>0.87921680212020892</c:v>
                </c:pt>
                <c:pt idx="1548">
                  <c:v>0.87809474468231197</c:v>
                </c:pt>
                <c:pt idx="1549">
                  <c:v>0.87700195312499996</c:v>
                </c:pt>
                <c:pt idx="1550">
                  <c:v>0.87591744661331195</c:v>
                </c:pt>
                <c:pt idx="1551">
                  <c:v>0.87486989498138401</c:v>
                </c:pt>
                <c:pt idx="1552">
                  <c:v>0.87384976148605298</c:v>
                </c:pt>
                <c:pt idx="1553">
                  <c:v>0.87292559146881099</c:v>
                </c:pt>
                <c:pt idx="1554">
                  <c:v>0.87200911045074503</c:v>
                </c:pt>
                <c:pt idx="1555">
                  <c:v>0.87120444774627703</c:v>
                </c:pt>
                <c:pt idx="1556">
                  <c:v>0.87040985822677608</c:v>
                </c:pt>
                <c:pt idx="1557">
                  <c:v>0.86973364353179905</c:v>
                </c:pt>
                <c:pt idx="1558">
                  <c:v>0.86908371448516797</c:v>
                </c:pt>
                <c:pt idx="1559">
                  <c:v>0.8684639453887939</c:v>
                </c:pt>
                <c:pt idx="1560">
                  <c:v>0.86787141561508196</c:v>
                </c:pt>
                <c:pt idx="1561">
                  <c:v>0.86733038425445597</c:v>
                </c:pt>
                <c:pt idx="1562">
                  <c:v>0.86687589883804295</c:v>
                </c:pt>
                <c:pt idx="1563">
                  <c:v>0.86644585132598895</c:v>
                </c:pt>
                <c:pt idx="1564">
                  <c:v>0.86608518362045306</c:v>
                </c:pt>
                <c:pt idx="1565">
                  <c:v>0.86573113203048702</c:v>
                </c:pt>
                <c:pt idx="1566">
                  <c:v>0.86541159152984592</c:v>
                </c:pt>
                <c:pt idx="1567">
                  <c:v>0.86509419679641697</c:v>
                </c:pt>
                <c:pt idx="1568">
                  <c:v>0.86483837366104099</c:v>
                </c:pt>
                <c:pt idx="1569">
                  <c:v>0.86458898782730098</c:v>
                </c:pt>
                <c:pt idx="1570">
                  <c:v>0.86440713405609104</c:v>
                </c:pt>
                <c:pt idx="1571">
                  <c:v>0.86425871849060099</c:v>
                </c:pt>
                <c:pt idx="1572">
                  <c:v>0.86413295269012491</c:v>
                </c:pt>
                <c:pt idx="1573">
                  <c:v>0.86402316093444798</c:v>
                </c:pt>
                <c:pt idx="1574">
                  <c:v>0.86390633583068799</c:v>
                </c:pt>
                <c:pt idx="1575">
                  <c:v>0.86378182172775309</c:v>
                </c:pt>
                <c:pt idx="1576">
                  <c:v>0.86368061304092403</c:v>
                </c:pt>
                <c:pt idx="1577">
                  <c:v>0.86364735364913892</c:v>
                </c:pt>
                <c:pt idx="1578">
                  <c:v>0.86362124681472796</c:v>
                </c:pt>
                <c:pt idx="1579">
                  <c:v>0.86364938020706195</c:v>
                </c:pt>
                <c:pt idx="1580">
                  <c:v>0.86367870569229099</c:v>
                </c:pt>
                <c:pt idx="1581">
                  <c:v>0.86374665498733494</c:v>
                </c:pt>
                <c:pt idx="1582">
                  <c:v>0.8638257503509521</c:v>
                </c:pt>
                <c:pt idx="1583">
                  <c:v>0.8639450192451481</c:v>
                </c:pt>
                <c:pt idx="1584">
                  <c:v>0.8640727519989011</c:v>
                </c:pt>
                <c:pt idx="1585">
                  <c:v>0.86422110795974705</c:v>
                </c:pt>
                <c:pt idx="1586">
                  <c:v>0.86440325975418109</c:v>
                </c:pt>
                <c:pt idx="1587">
                  <c:v>0.86459202766418497</c:v>
                </c:pt>
                <c:pt idx="1588">
                  <c:v>0.86478163003921504</c:v>
                </c:pt>
                <c:pt idx="1589">
                  <c:v>0.86498661041259806</c:v>
                </c:pt>
                <c:pt idx="1590">
                  <c:v>0.86524261236190791</c:v>
                </c:pt>
                <c:pt idx="1591">
                  <c:v>0.86549462080001804</c:v>
                </c:pt>
                <c:pt idx="1592">
                  <c:v>0.86577905416488599</c:v>
                </c:pt>
                <c:pt idx="1593">
                  <c:v>0.86606712341308612</c:v>
                </c:pt>
                <c:pt idx="1594">
                  <c:v>0.86633069515228311</c:v>
                </c:pt>
                <c:pt idx="1595">
                  <c:v>0.86659551858901995</c:v>
                </c:pt>
                <c:pt idx="1596">
                  <c:v>0.86687071323394793</c:v>
                </c:pt>
                <c:pt idx="1597">
                  <c:v>0.86713964939117405</c:v>
                </c:pt>
                <c:pt idx="1598">
                  <c:v>0.86738337278366107</c:v>
                </c:pt>
                <c:pt idx="1599">
                  <c:v>0.86760784387588497</c:v>
                </c:pt>
                <c:pt idx="1600">
                  <c:v>0.86786396503448504</c:v>
                </c:pt>
                <c:pt idx="1601">
                  <c:v>0.86817373037338297</c:v>
                </c:pt>
                <c:pt idx="1602">
                  <c:v>0.86847801208496112</c:v>
                </c:pt>
                <c:pt idx="1603">
                  <c:v>0.86876429319381709</c:v>
                </c:pt>
                <c:pt idx="1604">
                  <c:v>0.86905099153518695</c:v>
                </c:pt>
                <c:pt idx="1605">
                  <c:v>0.86933679580688494</c:v>
                </c:pt>
                <c:pt idx="1606">
                  <c:v>0.86962242126464795</c:v>
                </c:pt>
                <c:pt idx="1607">
                  <c:v>0.86988247632980298</c:v>
                </c:pt>
                <c:pt idx="1608">
                  <c:v>0.87014038562774698</c:v>
                </c:pt>
                <c:pt idx="1609">
                  <c:v>0.87044037580490108</c:v>
                </c:pt>
                <c:pt idx="1610">
                  <c:v>0.87074924707412693</c:v>
                </c:pt>
                <c:pt idx="1611">
                  <c:v>0.87103958129882808</c:v>
                </c:pt>
                <c:pt idx="1612">
                  <c:v>0.87132872343063394</c:v>
                </c:pt>
                <c:pt idx="1613">
                  <c:v>0.87159187793731707</c:v>
                </c:pt>
                <c:pt idx="1614">
                  <c:v>0.87180687189102191</c:v>
                </c:pt>
                <c:pt idx="1615">
                  <c:v>0.87203938961029093</c:v>
                </c:pt>
                <c:pt idx="1616">
                  <c:v>0.87232918739318799</c:v>
                </c:pt>
                <c:pt idx="1617">
                  <c:v>0.87262178659439105</c:v>
                </c:pt>
                <c:pt idx="1618">
                  <c:v>0.87293983697891209</c:v>
                </c:pt>
                <c:pt idx="1619">
                  <c:v>0.87325818538665811</c:v>
                </c:pt>
                <c:pt idx="1620">
                  <c:v>0.87353552579879801</c:v>
                </c:pt>
                <c:pt idx="1621">
                  <c:v>0.87380940914154093</c:v>
                </c:pt>
                <c:pt idx="1622">
                  <c:v>0.87413336038589495</c:v>
                </c:pt>
                <c:pt idx="1623">
                  <c:v>0.87447245121002193</c:v>
                </c:pt>
                <c:pt idx="1624">
                  <c:v>0.87483204603195208</c:v>
                </c:pt>
                <c:pt idx="1625">
                  <c:v>0.87520475387573193</c:v>
                </c:pt>
                <c:pt idx="1626">
                  <c:v>0.87557597160339395</c:v>
                </c:pt>
                <c:pt idx="1627">
                  <c:v>0.87594432830810498</c:v>
                </c:pt>
                <c:pt idx="1628">
                  <c:v>0.87633110284805293</c:v>
                </c:pt>
                <c:pt idx="1629">
                  <c:v>0.87676299810409497</c:v>
                </c:pt>
                <c:pt idx="1630">
                  <c:v>0.87719286680221598</c:v>
                </c:pt>
                <c:pt idx="1631">
                  <c:v>0.87759770154952998</c:v>
                </c:pt>
                <c:pt idx="1632">
                  <c:v>0.87800128459930393</c:v>
                </c:pt>
                <c:pt idx="1633">
                  <c:v>0.87840087413787793</c:v>
                </c:pt>
                <c:pt idx="1634">
                  <c:v>0.87880272865295406</c:v>
                </c:pt>
                <c:pt idx="1635">
                  <c:v>0.87921304702758807</c:v>
                </c:pt>
                <c:pt idx="1636">
                  <c:v>0.87962175607681292</c:v>
                </c:pt>
                <c:pt idx="1637">
                  <c:v>0.88001687526702899</c:v>
                </c:pt>
                <c:pt idx="1638">
                  <c:v>0.88040949106216404</c:v>
                </c:pt>
                <c:pt idx="1639">
                  <c:v>0.88084245920181292</c:v>
                </c:pt>
                <c:pt idx="1640">
                  <c:v>0.88130582571029703</c:v>
                </c:pt>
                <c:pt idx="1641">
                  <c:v>0.88177211284637491</c:v>
                </c:pt>
                <c:pt idx="1642">
                  <c:v>0.88224483728408809</c:v>
                </c:pt>
                <c:pt idx="1643">
                  <c:v>0.88271696567535396</c:v>
                </c:pt>
                <c:pt idx="1644">
                  <c:v>0.88318575620651196</c:v>
                </c:pt>
                <c:pt idx="1645">
                  <c:v>0.88365842103958103</c:v>
                </c:pt>
                <c:pt idx="1646">
                  <c:v>0.88415766954421993</c:v>
                </c:pt>
                <c:pt idx="1647">
                  <c:v>0.884657990932465</c:v>
                </c:pt>
                <c:pt idx="1648">
                  <c:v>0.88512898683547991</c:v>
                </c:pt>
                <c:pt idx="1649">
                  <c:v>0.88559914827346797</c:v>
                </c:pt>
                <c:pt idx="1650">
                  <c:v>0.88605911731720011</c:v>
                </c:pt>
                <c:pt idx="1651">
                  <c:v>0.88651854991912793</c:v>
                </c:pt>
                <c:pt idx="1652">
                  <c:v>0.88697518110275309</c:v>
                </c:pt>
                <c:pt idx="1653">
                  <c:v>0.88742895126342791</c:v>
                </c:pt>
                <c:pt idx="1654">
                  <c:v>0.88790733814239498</c:v>
                </c:pt>
                <c:pt idx="1655">
                  <c:v>0.88840962648391697</c:v>
                </c:pt>
                <c:pt idx="1656">
                  <c:v>0.88888258934020992</c:v>
                </c:pt>
                <c:pt idx="1657">
                  <c:v>0.88930709362030003</c:v>
                </c:pt>
                <c:pt idx="1658">
                  <c:v>0.88974661827087398</c:v>
                </c:pt>
                <c:pt idx="1659">
                  <c:v>0.89023084640502903</c:v>
                </c:pt>
                <c:pt idx="1660">
                  <c:v>0.89071888923644993</c:v>
                </c:pt>
                <c:pt idx="1661">
                  <c:v>0.89124329090118404</c:v>
                </c:pt>
                <c:pt idx="1662">
                  <c:v>0.89176906347274798</c:v>
                </c:pt>
                <c:pt idx="1663">
                  <c:v>0.89220888614654492</c:v>
                </c:pt>
                <c:pt idx="1664">
                  <c:v>0.89264376163482706</c:v>
                </c:pt>
                <c:pt idx="1665">
                  <c:v>0.893141758441925</c:v>
                </c:pt>
                <c:pt idx="1666">
                  <c:v>0.89365733861923191</c:v>
                </c:pt>
                <c:pt idx="1667">
                  <c:v>0.894129467010498</c:v>
                </c:pt>
                <c:pt idx="1668">
                  <c:v>0.89457936286926309</c:v>
                </c:pt>
                <c:pt idx="1669">
                  <c:v>0.89503748416900608</c:v>
                </c:pt>
                <c:pt idx="1670">
                  <c:v>0.89550335407257098</c:v>
                </c:pt>
                <c:pt idx="1671">
                  <c:v>0.89596284627914402</c:v>
                </c:pt>
                <c:pt idx="1672">
                  <c:v>0.89641047716140698</c:v>
                </c:pt>
                <c:pt idx="1673">
                  <c:v>0.89686454534530591</c:v>
                </c:pt>
                <c:pt idx="1674">
                  <c:v>0.89733679294586199</c:v>
                </c:pt>
                <c:pt idx="1675">
                  <c:v>0.89780635833740208</c:v>
                </c:pt>
                <c:pt idx="1676">
                  <c:v>0.8982413530349731</c:v>
                </c:pt>
                <c:pt idx="1677">
                  <c:v>0.89867765903472896</c:v>
                </c:pt>
                <c:pt idx="1678">
                  <c:v>0.89908344745636004</c:v>
                </c:pt>
                <c:pt idx="1679">
                  <c:v>0.89948935508728001</c:v>
                </c:pt>
                <c:pt idx="1680">
                  <c:v>0.89989240169525098</c:v>
                </c:pt>
                <c:pt idx="1681">
                  <c:v>0.90029556751251194</c:v>
                </c:pt>
                <c:pt idx="1682">
                  <c:v>0.90069456100463907</c:v>
                </c:pt>
                <c:pt idx="1683">
                  <c:v>0.90109254121780391</c:v>
                </c:pt>
                <c:pt idx="1684">
                  <c:v>0.90147222280502293</c:v>
                </c:pt>
                <c:pt idx="1685">
                  <c:v>0.90183771848678607</c:v>
                </c:pt>
                <c:pt idx="1686">
                  <c:v>0.90220237970352191</c:v>
                </c:pt>
                <c:pt idx="1687">
                  <c:v>0.90256483554840106</c:v>
                </c:pt>
                <c:pt idx="1688">
                  <c:v>0.90294374227523799</c:v>
                </c:pt>
                <c:pt idx="1689">
                  <c:v>0.90336121320724505</c:v>
                </c:pt>
                <c:pt idx="1690">
                  <c:v>0.90376688241958592</c:v>
                </c:pt>
                <c:pt idx="1691">
                  <c:v>0.90411050319671604</c:v>
                </c:pt>
                <c:pt idx="1692">
                  <c:v>0.90445644855499308</c:v>
                </c:pt>
                <c:pt idx="1693">
                  <c:v>0.90483827590942401</c:v>
                </c:pt>
                <c:pt idx="1694">
                  <c:v>0.90522123575210611</c:v>
                </c:pt>
                <c:pt idx="1695">
                  <c:v>0.90561456680297892</c:v>
                </c:pt>
                <c:pt idx="1696">
                  <c:v>0.90601034164428706</c:v>
                </c:pt>
                <c:pt idx="1697">
                  <c:v>0.90640450716018695</c:v>
                </c:pt>
                <c:pt idx="1698">
                  <c:v>0.90679664611816402</c:v>
                </c:pt>
                <c:pt idx="1699">
                  <c:v>0.90714002847671504</c:v>
                </c:pt>
                <c:pt idx="1700">
                  <c:v>0.90745933055877703</c:v>
                </c:pt>
                <c:pt idx="1701">
                  <c:v>0.90778650045394893</c:v>
                </c:pt>
                <c:pt idx="1702">
                  <c:v>0.90812195539474505</c:v>
                </c:pt>
                <c:pt idx="1703">
                  <c:v>0.90845770835876505</c:v>
                </c:pt>
                <c:pt idx="1704">
                  <c:v>0.90878571271896402</c:v>
                </c:pt>
                <c:pt idx="1705">
                  <c:v>0.90910900831222508</c:v>
                </c:pt>
                <c:pt idx="1706">
                  <c:v>0.9094190120697021</c:v>
                </c:pt>
                <c:pt idx="1707">
                  <c:v>0.90971554517746012</c:v>
                </c:pt>
                <c:pt idx="1708">
                  <c:v>0.90992016792297403</c:v>
                </c:pt>
                <c:pt idx="1709">
                  <c:v>0.91012634038925211</c:v>
                </c:pt>
                <c:pt idx="1710">
                  <c:v>0.91037667989730808</c:v>
                </c:pt>
                <c:pt idx="1711">
                  <c:v>0.9106281518936159</c:v>
                </c:pt>
                <c:pt idx="1712">
                  <c:v>0.91083194017410296</c:v>
                </c:pt>
                <c:pt idx="1713">
                  <c:v>0.91103072166442911</c:v>
                </c:pt>
                <c:pt idx="1714">
                  <c:v>0.91125090122222896</c:v>
                </c:pt>
                <c:pt idx="1715">
                  <c:v>0.91148049831390399</c:v>
                </c:pt>
                <c:pt idx="1716">
                  <c:v>0.9116802930831911</c:v>
                </c:pt>
                <c:pt idx="1717">
                  <c:v>0.911860179901123</c:v>
                </c:pt>
                <c:pt idx="1718">
                  <c:v>0.91206045150756809</c:v>
                </c:pt>
                <c:pt idx="1719">
                  <c:v>0.91228033304214495</c:v>
                </c:pt>
                <c:pt idx="1720">
                  <c:v>0.91247786283492993</c:v>
                </c:pt>
                <c:pt idx="1721">
                  <c:v>0.91264523267746012</c:v>
                </c:pt>
                <c:pt idx="1722">
                  <c:v>0.91281266212463397</c:v>
                </c:pt>
                <c:pt idx="1723">
                  <c:v>0.91297198534011792</c:v>
                </c:pt>
                <c:pt idx="1724">
                  <c:v>0.91312892436981197</c:v>
                </c:pt>
                <c:pt idx="1725">
                  <c:v>0.91326172351837198</c:v>
                </c:pt>
                <c:pt idx="1726">
                  <c:v>0.91339470148086499</c:v>
                </c:pt>
                <c:pt idx="1727">
                  <c:v>0.91355718374252293</c:v>
                </c:pt>
                <c:pt idx="1728">
                  <c:v>0.91372091770172092</c:v>
                </c:pt>
                <c:pt idx="1729">
                  <c:v>0.91378457546234104</c:v>
                </c:pt>
                <c:pt idx="1730">
                  <c:v>0.9138358950614931</c:v>
                </c:pt>
                <c:pt idx="1731">
                  <c:v>0.91389639377594012</c:v>
                </c:pt>
                <c:pt idx="1732">
                  <c:v>0.91396154165267895</c:v>
                </c:pt>
                <c:pt idx="1733">
                  <c:v>0.91401947736740108</c:v>
                </c:pt>
                <c:pt idx="1734">
                  <c:v>0.91407371759414691</c:v>
                </c:pt>
                <c:pt idx="1735">
                  <c:v>0.91413296461105298</c:v>
                </c:pt>
                <c:pt idx="1736">
                  <c:v>0.91419495344162005</c:v>
                </c:pt>
                <c:pt idx="1737">
                  <c:v>0.91424633264541599</c:v>
                </c:pt>
                <c:pt idx="1738">
                  <c:v>0.91428567171096797</c:v>
                </c:pt>
                <c:pt idx="1739">
                  <c:v>0.91431177854538004</c:v>
                </c:pt>
                <c:pt idx="1740">
                  <c:v>0.91431863307952899</c:v>
                </c:pt>
                <c:pt idx="1741">
                  <c:v>0.91432471275329608</c:v>
                </c:pt>
                <c:pt idx="1742">
                  <c:v>0.91431344747543308</c:v>
                </c:pt>
                <c:pt idx="1743">
                  <c:v>0.91429896354675311</c:v>
                </c:pt>
                <c:pt idx="1744">
                  <c:v>0.914273869991302</c:v>
                </c:pt>
                <c:pt idx="1745">
                  <c:v>0.91425050497055094</c:v>
                </c:pt>
                <c:pt idx="1746">
                  <c:v>0.91425330638885494</c:v>
                </c:pt>
                <c:pt idx="1747">
                  <c:v>0.91425592899322505</c:v>
                </c:pt>
                <c:pt idx="1748">
                  <c:v>0.914179575443268</c:v>
                </c:pt>
                <c:pt idx="1749">
                  <c:v>0.91409392356872599</c:v>
                </c:pt>
                <c:pt idx="1750">
                  <c:v>0.91405929327011104</c:v>
                </c:pt>
                <c:pt idx="1751">
                  <c:v>0.91404457092285196</c:v>
                </c:pt>
                <c:pt idx="1752">
                  <c:v>0.91402627229690592</c:v>
                </c:pt>
                <c:pt idx="1753">
                  <c:v>0.91400010585784908</c:v>
                </c:pt>
                <c:pt idx="1754">
                  <c:v>0.91392446756362911</c:v>
                </c:pt>
                <c:pt idx="1755">
                  <c:v>0.91380853652954097</c:v>
                </c:pt>
                <c:pt idx="1756">
                  <c:v>0.91369475126266497</c:v>
                </c:pt>
                <c:pt idx="1757">
                  <c:v>0.91359342336654703</c:v>
                </c:pt>
                <c:pt idx="1758">
                  <c:v>0.91350735425949092</c:v>
                </c:pt>
                <c:pt idx="1759">
                  <c:v>0.91344977617263812</c:v>
                </c:pt>
                <c:pt idx="1760">
                  <c:v>0.91338981389999407</c:v>
                </c:pt>
                <c:pt idx="1761">
                  <c:v>0.91332585811615008</c:v>
                </c:pt>
                <c:pt idx="1762">
                  <c:v>0.91326810121536295</c:v>
                </c:pt>
                <c:pt idx="1763">
                  <c:v>0.91324843168258707</c:v>
                </c:pt>
                <c:pt idx="1764">
                  <c:v>0.91323007345199603</c:v>
                </c:pt>
                <c:pt idx="1765">
                  <c:v>0.91324074268341104</c:v>
                </c:pt>
                <c:pt idx="1766">
                  <c:v>0.91325242519378702</c:v>
                </c:pt>
                <c:pt idx="1767">
                  <c:v>0.9133358716964719</c:v>
                </c:pt>
                <c:pt idx="1768">
                  <c:v>0.91343100070953409</c:v>
                </c:pt>
                <c:pt idx="1769">
                  <c:v>0.91356815099716204</c:v>
                </c:pt>
                <c:pt idx="1770">
                  <c:v>0.91370577812194798</c:v>
                </c:pt>
                <c:pt idx="1771">
                  <c:v>0.91380752325058001</c:v>
                </c:pt>
                <c:pt idx="1772">
                  <c:v>0.91389377117157</c:v>
                </c:pt>
                <c:pt idx="1773">
                  <c:v>0.91400117874145503</c:v>
                </c:pt>
                <c:pt idx="1774">
                  <c:v>0.91412587165832493</c:v>
                </c:pt>
                <c:pt idx="1775">
                  <c:v>0.91424114704132098</c:v>
                </c:pt>
                <c:pt idx="1776">
                  <c:v>0.91433472633361812</c:v>
                </c:pt>
                <c:pt idx="1777">
                  <c:v>0.914423775672913</c:v>
                </c:pt>
                <c:pt idx="1778">
                  <c:v>0.91450805664062496</c:v>
                </c:pt>
                <c:pt idx="1779">
                  <c:v>0.91456307172775309</c:v>
                </c:pt>
                <c:pt idx="1780">
                  <c:v>0.9145571708679201</c:v>
                </c:pt>
                <c:pt idx="1781">
                  <c:v>0.91453583240509007</c:v>
                </c:pt>
                <c:pt idx="1782">
                  <c:v>0.91441400051116895</c:v>
                </c:pt>
                <c:pt idx="1783">
                  <c:v>0.91428090333938594</c:v>
                </c:pt>
                <c:pt idx="1784">
                  <c:v>0.91411943435668896</c:v>
                </c:pt>
                <c:pt idx="1785">
                  <c:v>0.91395337581634495</c:v>
                </c:pt>
                <c:pt idx="1786">
                  <c:v>0.91367299556732195</c:v>
                </c:pt>
                <c:pt idx="1787">
                  <c:v>0.91338492631912205</c:v>
                </c:pt>
                <c:pt idx="1788">
                  <c:v>0.91299576759338397</c:v>
                </c:pt>
                <c:pt idx="1789">
                  <c:v>0.91259278059005711</c:v>
                </c:pt>
                <c:pt idx="1790">
                  <c:v>0.91208900213241595</c:v>
                </c:pt>
                <c:pt idx="1791">
                  <c:v>0.91156674623489398</c:v>
                </c:pt>
                <c:pt idx="1792">
                  <c:v>0.91099221706390399</c:v>
                </c:pt>
                <c:pt idx="1793">
                  <c:v>0.91039921045303296</c:v>
                </c:pt>
                <c:pt idx="1794">
                  <c:v>0.90969069004058811</c:v>
                </c:pt>
                <c:pt idx="1795">
                  <c:v>0.9089079618453979</c:v>
                </c:pt>
                <c:pt idx="1796">
                  <c:v>0.90810544490814205</c:v>
                </c:pt>
                <c:pt idx="1797">
                  <c:v>0.90728594064712498</c:v>
                </c:pt>
                <c:pt idx="1798">
                  <c:v>0.90640909671783398</c:v>
                </c:pt>
                <c:pt idx="1799">
                  <c:v>0.90546466112136792</c:v>
                </c:pt>
                <c:pt idx="1800">
                  <c:v>0.90448809862136792</c:v>
                </c:pt>
                <c:pt idx="1801">
                  <c:v>0.903456819057465</c:v>
                </c:pt>
                <c:pt idx="1802">
                  <c:v>0.902380478382111</c:v>
                </c:pt>
                <c:pt idx="1803">
                  <c:v>0.9011932730674741</c:v>
                </c:pt>
                <c:pt idx="1804">
                  <c:v>0.89997680187225293</c:v>
                </c:pt>
                <c:pt idx="1805">
                  <c:v>0.89865095615387003</c:v>
                </c:pt>
                <c:pt idx="1806">
                  <c:v>0.8973065137863161</c:v>
                </c:pt>
                <c:pt idx="1807">
                  <c:v>0.8958886981010441</c:v>
                </c:pt>
                <c:pt idx="1808">
                  <c:v>0.89446432590484592</c:v>
                </c:pt>
                <c:pt idx="1809">
                  <c:v>0.89300705194473307</c:v>
                </c:pt>
                <c:pt idx="1810">
                  <c:v>0.89154030084610003</c:v>
                </c:pt>
                <c:pt idx="1811">
                  <c:v>0.8898955702781679</c:v>
                </c:pt>
                <c:pt idx="1812">
                  <c:v>0.88822640180587809</c:v>
                </c:pt>
                <c:pt idx="1813">
                  <c:v>0.8865724325180051</c:v>
                </c:pt>
                <c:pt idx="1814">
                  <c:v>0.88491953611373897</c:v>
                </c:pt>
                <c:pt idx="1815">
                  <c:v>0.88315231800079297</c:v>
                </c:pt>
                <c:pt idx="1816">
                  <c:v>0.88133479356765698</c:v>
                </c:pt>
                <c:pt idx="1817">
                  <c:v>0.87951238155365008</c:v>
                </c:pt>
                <c:pt idx="1818">
                  <c:v>0.87770111560821507</c:v>
                </c:pt>
                <c:pt idx="1819">
                  <c:v>0.87579817771911594</c:v>
                </c:pt>
                <c:pt idx="1820">
                  <c:v>0.87382216453552197</c:v>
                </c:pt>
                <c:pt idx="1821">
                  <c:v>0.87183518409728999</c:v>
                </c:pt>
                <c:pt idx="1822">
                  <c:v>0.86983258724212598</c:v>
                </c:pt>
                <c:pt idx="1823">
                  <c:v>0.86775906085967991</c:v>
                </c:pt>
                <c:pt idx="1824">
                  <c:v>0.86558969020843501</c:v>
                </c:pt>
                <c:pt idx="1825">
                  <c:v>0.86341531276702899</c:v>
                </c:pt>
                <c:pt idx="1826">
                  <c:v>0.86122633218765299</c:v>
                </c:pt>
                <c:pt idx="1827">
                  <c:v>0.85898048877716104</c:v>
                </c:pt>
                <c:pt idx="1828">
                  <c:v>0.85658289194107096</c:v>
                </c:pt>
                <c:pt idx="1829">
                  <c:v>0.85417677164077799</c:v>
                </c:pt>
                <c:pt idx="1830">
                  <c:v>0.85177071094512891</c:v>
                </c:pt>
                <c:pt idx="1831">
                  <c:v>0.8493411660194401</c:v>
                </c:pt>
                <c:pt idx="1832">
                  <c:v>0.84678287506103511</c:v>
                </c:pt>
                <c:pt idx="1833">
                  <c:v>0.84421337842941302</c:v>
                </c:pt>
                <c:pt idx="1834">
                  <c:v>0.84169740676879901</c:v>
                </c:pt>
                <c:pt idx="1835">
                  <c:v>0.83917189836502093</c:v>
                </c:pt>
                <c:pt idx="1836">
                  <c:v>0.83652485609054605</c:v>
                </c:pt>
                <c:pt idx="1837">
                  <c:v>0.83385498523712198</c:v>
                </c:pt>
                <c:pt idx="1838">
                  <c:v>0.83121604919433612</c:v>
                </c:pt>
                <c:pt idx="1839">
                  <c:v>0.82858015298843402</c:v>
                </c:pt>
                <c:pt idx="1840">
                  <c:v>0.82591385841369602</c:v>
                </c:pt>
                <c:pt idx="1841">
                  <c:v>0.82321937084197994</c:v>
                </c:pt>
                <c:pt idx="1842">
                  <c:v>0.82058889865875195</c:v>
                </c:pt>
                <c:pt idx="1843">
                  <c:v>0.81798614263534497</c:v>
                </c:pt>
                <c:pt idx="1844">
                  <c:v>0.81540395021438594</c:v>
                </c:pt>
                <c:pt idx="1845">
                  <c:v>0.81283296346664402</c:v>
                </c:pt>
                <c:pt idx="1846">
                  <c:v>0.81033535003662105</c:v>
                </c:pt>
                <c:pt idx="1847">
                  <c:v>0.807923030853271</c:v>
                </c:pt>
                <c:pt idx="1848">
                  <c:v>0.80562139749526995</c:v>
                </c:pt>
                <c:pt idx="1849">
                  <c:v>0.80345906019210811</c:v>
                </c:pt>
                <c:pt idx="1850">
                  <c:v>0.80142612457275408</c:v>
                </c:pt>
                <c:pt idx="1851">
                  <c:v>0.79963202476501505</c:v>
                </c:pt>
                <c:pt idx="1852">
                  <c:v>0.79801506996154803</c:v>
                </c:pt>
                <c:pt idx="1853">
                  <c:v>0.79680837392807002</c:v>
                </c:pt>
                <c:pt idx="1854">
                  <c:v>0.79577918052673291</c:v>
                </c:pt>
                <c:pt idx="1855">
                  <c:v>0.79525942802429195</c:v>
                </c:pt>
                <c:pt idx="1856">
                  <c:v>0.79489589929580706</c:v>
                </c:pt>
                <c:pt idx="1857">
                  <c:v>0.79517407417297403</c:v>
                </c:pt>
                <c:pt idx="1858">
                  <c:v>0.79557121992111202</c:v>
                </c:pt>
                <c:pt idx="1859">
                  <c:v>0.79658133983612101</c:v>
                </c:pt>
                <c:pt idx="1860">
                  <c:v>0.7976714491844179</c:v>
                </c:pt>
                <c:pt idx="1861">
                  <c:v>0.79935218095779392</c:v>
                </c:pt>
                <c:pt idx="1862">
                  <c:v>0.80108196735382098</c:v>
                </c:pt>
                <c:pt idx="1863">
                  <c:v>0.80304760932922403</c:v>
                </c:pt>
                <c:pt idx="1864">
                  <c:v>0.80502535104751605</c:v>
                </c:pt>
                <c:pt idx="1865">
                  <c:v>0.80723203420639011</c:v>
                </c:pt>
                <c:pt idx="1866">
                  <c:v>0.80944485664367694</c:v>
                </c:pt>
                <c:pt idx="1867">
                  <c:v>0.81157786846160906</c:v>
                </c:pt>
                <c:pt idx="1868">
                  <c:v>0.81368131637573193</c:v>
                </c:pt>
                <c:pt idx="1869">
                  <c:v>0.81569654941558811</c:v>
                </c:pt>
                <c:pt idx="1870">
                  <c:v>0.81767661571502703</c:v>
                </c:pt>
                <c:pt idx="1871">
                  <c:v>0.81933481693267796</c:v>
                </c:pt>
                <c:pt idx="1872">
                  <c:v>0.82087118625640909</c:v>
                </c:pt>
                <c:pt idx="1873">
                  <c:v>0.82215191125869791</c:v>
                </c:pt>
                <c:pt idx="1874">
                  <c:v>0.82332820892334002</c:v>
                </c:pt>
                <c:pt idx="1875">
                  <c:v>0.82423115968704197</c:v>
                </c:pt>
                <c:pt idx="1876">
                  <c:v>0.82497079372406001</c:v>
                </c:pt>
                <c:pt idx="1877">
                  <c:v>0.82545204162597696</c:v>
                </c:pt>
                <c:pt idx="1878">
                  <c:v>0.82571537494659397</c:v>
                </c:pt>
                <c:pt idx="1879">
                  <c:v>0.8257253885269169</c:v>
                </c:pt>
                <c:pt idx="1880">
                  <c:v>0.82549120187759395</c:v>
                </c:pt>
                <c:pt idx="1881">
                  <c:v>0.82507575750350992</c:v>
                </c:pt>
                <c:pt idx="1882">
                  <c:v>0.82444597482681292</c:v>
                </c:pt>
                <c:pt idx="1883">
                  <c:v>0.82367534637451212</c:v>
                </c:pt>
                <c:pt idx="1884">
                  <c:v>0.82272495031356807</c:v>
                </c:pt>
                <c:pt idx="1885">
                  <c:v>0.821672511100769</c:v>
                </c:pt>
                <c:pt idx="1886">
                  <c:v>0.82050551176071207</c:v>
                </c:pt>
                <c:pt idx="1887">
                  <c:v>0.81933761835098307</c:v>
                </c:pt>
                <c:pt idx="1888">
                  <c:v>0.818282198905945</c:v>
                </c:pt>
                <c:pt idx="1889">
                  <c:v>0.8172589063644411</c:v>
                </c:pt>
                <c:pt idx="1890">
                  <c:v>0.81646932363510105</c:v>
                </c:pt>
                <c:pt idx="1891">
                  <c:v>0.8157377958297729</c:v>
                </c:pt>
                <c:pt idx="1892">
                  <c:v>0.8153973340988161</c:v>
                </c:pt>
                <c:pt idx="1893">
                  <c:v>0.81511534452438394</c:v>
                </c:pt>
                <c:pt idx="1894">
                  <c:v>0.81534547805786106</c:v>
                </c:pt>
                <c:pt idx="1895">
                  <c:v>0.81562019586563106</c:v>
                </c:pt>
                <c:pt idx="1896">
                  <c:v>0.81635118722915601</c:v>
                </c:pt>
                <c:pt idx="1897">
                  <c:v>0.81711227893829297</c:v>
                </c:pt>
                <c:pt idx="1898">
                  <c:v>0.81822247505188006</c:v>
                </c:pt>
                <c:pt idx="1899">
                  <c:v>0.8193583607673649</c:v>
                </c:pt>
                <c:pt idx="1900">
                  <c:v>0.82074315547943111</c:v>
                </c:pt>
                <c:pt idx="1901">
                  <c:v>0.82214100360870401</c:v>
                </c:pt>
                <c:pt idx="1902">
                  <c:v>0.82375175952911395</c:v>
                </c:pt>
                <c:pt idx="1903">
                  <c:v>0.82539148330688494</c:v>
                </c:pt>
                <c:pt idx="1904">
                  <c:v>0.82712228298187296</c:v>
                </c:pt>
                <c:pt idx="1905">
                  <c:v>0.82887251377105708</c:v>
                </c:pt>
                <c:pt idx="1906">
                  <c:v>0.83063752651214595</c:v>
                </c:pt>
                <c:pt idx="1907">
                  <c:v>0.8324121356010441</c:v>
                </c:pt>
                <c:pt idx="1908">
                  <c:v>0.83414108753204297</c:v>
                </c:pt>
                <c:pt idx="1909">
                  <c:v>0.83587033748626705</c:v>
                </c:pt>
                <c:pt idx="1910">
                  <c:v>0.83761609792709391</c:v>
                </c:pt>
                <c:pt idx="1911">
                  <c:v>0.83938438892364498</c:v>
                </c:pt>
                <c:pt idx="1912">
                  <c:v>0.84107245206832904</c:v>
                </c:pt>
                <c:pt idx="1913">
                  <c:v>0.84271140098571795</c:v>
                </c:pt>
                <c:pt idx="1914">
                  <c:v>0.84433342218398999</c:v>
                </c:pt>
                <c:pt idx="1915">
                  <c:v>0.84594620466232295</c:v>
                </c:pt>
                <c:pt idx="1916">
                  <c:v>0.84737474918365496</c:v>
                </c:pt>
                <c:pt idx="1917">
                  <c:v>0.84867043495178196</c:v>
                </c:pt>
                <c:pt idx="1918">
                  <c:v>0.84993047714233394</c:v>
                </c:pt>
                <c:pt idx="1919">
                  <c:v>0.85116137266159098</c:v>
                </c:pt>
                <c:pt idx="1920">
                  <c:v>0.85227293968200701</c:v>
                </c:pt>
                <c:pt idx="1921">
                  <c:v>0.85324687957763712</c:v>
                </c:pt>
                <c:pt idx="1922">
                  <c:v>0.85411859750747698</c:v>
                </c:pt>
                <c:pt idx="1923">
                  <c:v>0.85485817193985003</c:v>
                </c:pt>
                <c:pt idx="1924">
                  <c:v>0.85550374984741206</c:v>
                </c:pt>
                <c:pt idx="1925">
                  <c:v>0.85599620342254612</c:v>
                </c:pt>
                <c:pt idx="1926">
                  <c:v>0.8564129590988161</c:v>
                </c:pt>
                <c:pt idx="1927">
                  <c:v>0.8566929817199711</c:v>
                </c:pt>
                <c:pt idx="1928">
                  <c:v>0.85690457820892307</c:v>
                </c:pt>
                <c:pt idx="1929">
                  <c:v>0.85695637464523311</c:v>
                </c:pt>
                <c:pt idx="1930">
                  <c:v>0.85694451332092303</c:v>
                </c:pt>
                <c:pt idx="1931">
                  <c:v>0.85676450729370091</c:v>
                </c:pt>
                <c:pt idx="1932">
                  <c:v>0.85652710199356097</c:v>
                </c:pt>
                <c:pt idx="1933">
                  <c:v>0.8561459302902219</c:v>
                </c:pt>
                <c:pt idx="1934">
                  <c:v>0.85569329261779803</c:v>
                </c:pt>
                <c:pt idx="1935">
                  <c:v>0.85496075153350803</c:v>
                </c:pt>
                <c:pt idx="1936">
                  <c:v>0.85420490503311197</c:v>
                </c:pt>
                <c:pt idx="1937">
                  <c:v>0.85340155363082904</c:v>
                </c:pt>
                <c:pt idx="1938">
                  <c:v>0.85256583690643306</c:v>
                </c:pt>
                <c:pt idx="1939">
                  <c:v>0.85159982442855808</c:v>
                </c:pt>
                <c:pt idx="1940">
                  <c:v>0.85061885118484493</c:v>
                </c:pt>
                <c:pt idx="1941">
                  <c:v>0.84963364601135294</c:v>
                </c:pt>
                <c:pt idx="1942">
                  <c:v>0.84862287044525098</c:v>
                </c:pt>
                <c:pt idx="1943">
                  <c:v>0.84743459224700901</c:v>
                </c:pt>
                <c:pt idx="1944">
                  <c:v>0.84622980356216404</c:v>
                </c:pt>
                <c:pt idx="1945">
                  <c:v>0.84516496658325191</c:v>
                </c:pt>
                <c:pt idx="1946">
                  <c:v>0.8440838575363161</c:v>
                </c:pt>
                <c:pt idx="1947">
                  <c:v>0.84302706718444798</c:v>
                </c:pt>
                <c:pt idx="1948">
                  <c:v>0.8419558525085451</c:v>
                </c:pt>
                <c:pt idx="1949">
                  <c:v>0.84113974571228001</c:v>
                </c:pt>
                <c:pt idx="1950">
                  <c:v>0.8403189897537231</c:v>
                </c:pt>
                <c:pt idx="1951">
                  <c:v>0.83954687118530291</c:v>
                </c:pt>
                <c:pt idx="1952">
                  <c:v>0.83876903057098406</c:v>
                </c:pt>
                <c:pt idx="1953">
                  <c:v>0.8382543444633479</c:v>
                </c:pt>
                <c:pt idx="1954">
                  <c:v>0.83775783777236912</c:v>
                </c:pt>
                <c:pt idx="1955">
                  <c:v>0.83733607530593912</c:v>
                </c:pt>
                <c:pt idx="1956">
                  <c:v>0.83691955804824802</c:v>
                </c:pt>
                <c:pt idx="1957">
                  <c:v>0.83672173023223895</c:v>
                </c:pt>
                <c:pt idx="1958">
                  <c:v>0.83655924797058101</c:v>
                </c:pt>
                <c:pt idx="1959">
                  <c:v>0.83643562793731707</c:v>
                </c:pt>
                <c:pt idx="1960">
                  <c:v>0.83631898164749097</c:v>
                </c:pt>
                <c:pt idx="1961">
                  <c:v>0.83634163141250606</c:v>
                </c:pt>
                <c:pt idx="1962">
                  <c:v>0.83639926910400408</c:v>
                </c:pt>
                <c:pt idx="1963">
                  <c:v>0.83634657859802197</c:v>
                </c:pt>
                <c:pt idx="1964">
                  <c:v>0.83626241683960001</c:v>
                </c:pt>
                <c:pt idx="1965">
                  <c:v>0.83618862628936808</c:v>
                </c:pt>
                <c:pt idx="1966">
                  <c:v>0.83611769676208492</c:v>
                </c:pt>
                <c:pt idx="1967">
                  <c:v>0.83600230216979998</c:v>
                </c:pt>
                <c:pt idx="1968">
                  <c:v>0.83587021827697794</c:v>
                </c:pt>
                <c:pt idx="1969">
                  <c:v>0.83580113649368304</c:v>
                </c:pt>
                <c:pt idx="1970">
                  <c:v>0.83575744628906312</c:v>
                </c:pt>
                <c:pt idx="1971">
                  <c:v>0.83564163446426409</c:v>
                </c:pt>
                <c:pt idx="1972">
                  <c:v>0.83549232482910196</c:v>
                </c:pt>
                <c:pt idx="1973">
                  <c:v>0.83534575700759905</c:v>
                </c:pt>
                <c:pt idx="1974">
                  <c:v>0.835200023651123</c:v>
                </c:pt>
                <c:pt idx="1975">
                  <c:v>0.83497567176818799</c:v>
                </c:pt>
                <c:pt idx="1976">
                  <c:v>0.83470560312271092</c:v>
                </c:pt>
                <c:pt idx="1977">
                  <c:v>0.83443350791931192</c:v>
                </c:pt>
                <c:pt idx="1978">
                  <c:v>0.83415342569351192</c:v>
                </c:pt>
                <c:pt idx="1979">
                  <c:v>0.83383930921554605</c:v>
                </c:pt>
                <c:pt idx="1980">
                  <c:v>0.833502185344696</c:v>
                </c:pt>
                <c:pt idx="1981">
                  <c:v>0.83318097591400098</c:v>
                </c:pt>
                <c:pt idx="1982">
                  <c:v>0.83287585973739597</c:v>
                </c:pt>
                <c:pt idx="1983">
                  <c:v>0.83258278369903604</c:v>
                </c:pt>
                <c:pt idx="1984">
                  <c:v>0.83230347633361812</c:v>
                </c:pt>
                <c:pt idx="1985">
                  <c:v>0.83201260566711399</c:v>
                </c:pt>
                <c:pt idx="1986">
                  <c:v>0.83170456886291499</c:v>
                </c:pt>
                <c:pt idx="1987">
                  <c:v>0.83128733634948704</c:v>
                </c:pt>
                <c:pt idx="1988">
                  <c:v>0.83077712059020992</c:v>
                </c:pt>
                <c:pt idx="1989">
                  <c:v>0.83025510311126705</c:v>
                </c:pt>
                <c:pt idx="1990">
                  <c:v>0.8297211647033691</c:v>
                </c:pt>
                <c:pt idx="1991">
                  <c:v>0.82908548116684</c:v>
                </c:pt>
                <c:pt idx="1992">
                  <c:v>0.82836539745330806</c:v>
                </c:pt>
                <c:pt idx="1993">
                  <c:v>0.82762188911438006</c:v>
                </c:pt>
                <c:pt idx="1994">
                  <c:v>0.82685054540634195</c:v>
                </c:pt>
                <c:pt idx="1995">
                  <c:v>0.82602859735488909</c:v>
                </c:pt>
                <c:pt idx="1996">
                  <c:v>0.82515240907669107</c:v>
                </c:pt>
                <c:pt idx="1997">
                  <c:v>0.82416946887970011</c:v>
                </c:pt>
                <c:pt idx="1998">
                  <c:v>0.82307894229888912</c:v>
                </c:pt>
                <c:pt idx="1999">
                  <c:v>0.82192279100418109</c:v>
                </c:pt>
                <c:pt idx="2000">
                  <c:v>0.82067484855651895</c:v>
                </c:pt>
                <c:pt idx="2001">
                  <c:v>0.81943858861923191</c:v>
                </c:pt>
                <c:pt idx="2002">
                  <c:v>0.81821061372756998</c:v>
                </c:pt>
                <c:pt idx="2003">
                  <c:v>0.81701422929763812</c:v>
                </c:pt>
                <c:pt idx="2004">
                  <c:v>0.81584335565567012</c:v>
                </c:pt>
                <c:pt idx="2005">
                  <c:v>0.81463969945907611</c:v>
                </c:pt>
                <c:pt idx="2006">
                  <c:v>0.81341005563736002</c:v>
                </c:pt>
                <c:pt idx="2007">
                  <c:v>0.812128794193268</c:v>
                </c:pt>
                <c:pt idx="2008">
                  <c:v>0.81074733734130899</c:v>
                </c:pt>
                <c:pt idx="2009">
                  <c:v>0.80950964689254801</c:v>
                </c:pt>
                <c:pt idx="2010">
                  <c:v>0.80849654674530003</c:v>
                </c:pt>
                <c:pt idx="2011">
                  <c:v>0.80750573873519893</c:v>
                </c:pt>
                <c:pt idx="2012">
                  <c:v>0.80647648572921793</c:v>
                </c:pt>
                <c:pt idx="2013">
                  <c:v>0.80559701919555704</c:v>
                </c:pt>
                <c:pt idx="2014">
                  <c:v>0.80493713617324802</c:v>
                </c:pt>
                <c:pt idx="2015">
                  <c:v>0.80444581508636492</c:v>
                </c:pt>
                <c:pt idx="2016">
                  <c:v>0.80408276319503802</c:v>
                </c:pt>
                <c:pt idx="2017">
                  <c:v>0.80395509004592891</c:v>
                </c:pt>
                <c:pt idx="2018">
                  <c:v>0.80412305593490596</c:v>
                </c:pt>
                <c:pt idx="2019">
                  <c:v>0.8043881177902219</c:v>
                </c:pt>
                <c:pt idx="2020">
                  <c:v>0.80483735799789402</c:v>
                </c:pt>
                <c:pt idx="2021">
                  <c:v>0.8054486036300661</c:v>
                </c:pt>
                <c:pt idx="2022">
                  <c:v>0.80634994506835911</c:v>
                </c:pt>
                <c:pt idx="2023">
                  <c:v>0.80736721754074092</c:v>
                </c:pt>
                <c:pt idx="2024">
                  <c:v>0.80858947038650508</c:v>
                </c:pt>
                <c:pt idx="2025">
                  <c:v>0.80979169607162493</c:v>
                </c:pt>
                <c:pt idx="2026">
                  <c:v>0.81108058691024798</c:v>
                </c:pt>
                <c:pt idx="2027">
                  <c:v>0.81223274469375606</c:v>
                </c:pt>
                <c:pt idx="2028">
                  <c:v>0.81323064565658609</c:v>
                </c:pt>
                <c:pt idx="2029">
                  <c:v>0.81414635181426998</c:v>
                </c:pt>
                <c:pt idx="2030">
                  <c:v>0.81494696140289302</c:v>
                </c:pt>
                <c:pt idx="2031">
                  <c:v>0.81577981710434</c:v>
                </c:pt>
                <c:pt idx="2032">
                  <c:v>0.81665725708007808</c:v>
                </c:pt>
                <c:pt idx="2033">
                  <c:v>0.81748123168945308</c:v>
                </c:pt>
                <c:pt idx="2034">
                  <c:v>0.818121266365051</c:v>
                </c:pt>
                <c:pt idx="2035">
                  <c:v>0.8186404228210451</c:v>
                </c:pt>
                <c:pt idx="2036">
                  <c:v>0.81903858184814493</c:v>
                </c:pt>
                <c:pt idx="2037">
                  <c:v>0.81937671899795506</c:v>
                </c:pt>
                <c:pt idx="2038">
                  <c:v>0.81968827247619602</c:v>
                </c:pt>
                <c:pt idx="2039">
                  <c:v>0.82011718749999996</c:v>
                </c:pt>
                <c:pt idx="2040">
                  <c:v>0.82063854932785008</c:v>
                </c:pt>
                <c:pt idx="2041">
                  <c:v>0.8210506558418269</c:v>
                </c:pt>
                <c:pt idx="2042">
                  <c:v>0.82131232023239109</c:v>
                </c:pt>
                <c:pt idx="2043">
                  <c:v>0.82160253524780291</c:v>
                </c:pt>
                <c:pt idx="2044">
                  <c:v>0.82196522951126094</c:v>
                </c:pt>
                <c:pt idx="2045">
                  <c:v>0.82223249673843402</c:v>
                </c:pt>
                <c:pt idx="2046">
                  <c:v>0.82231171131134007</c:v>
                </c:pt>
                <c:pt idx="2047">
                  <c:v>0.82249171733856197</c:v>
                </c:pt>
                <c:pt idx="2048">
                  <c:v>0.82284505367279093</c:v>
                </c:pt>
                <c:pt idx="2049">
                  <c:v>0.82316435575485203</c:v>
                </c:pt>
                <c:pt idx="2050">
                  <c:v>0.82342262268066402</c:v>
                </c:pt>
                <c:pt idx="2051">
                  <c:v>0.8236945986747739</c:v>
                </c:pt>
                <c:pt idx="2052">
                  <c:v>0.82395066022872898</c:v>
                </c:pt>
                <c:pt idx="2053">
                  <c:v>0.82409853935241695</c:v>
                </c:pt>
                <c:pt idx="2054">
                  <c:v>0.82416231632232706</c:v>
                </c:pt>
                <c:pt idx="2055">
                  <c:v>0.82431764602661106</c:v>
                </c:pt>
                <c:pt idx="2056">
                  <c:v>0.82461233139038104</c:v>
                </c:pt>
                <c:pt idx="2057">
                  <c:v>0.82473928928375195</c:v>
                </c:pt>
                <c:pt idx="2058">
                  <c:v>0.82479084730148311</c:v>
                </c:pt>
                <c:pt idx="2059">
                  <c:v>0.82480604648590106</c:v>
                </c:pt>
                <c:pt idx="2060">
                  <c:v>0.82481456995010394</c:v>
                </c:pt>
                <c:pt idx="2061">
                  <c:v>0.82485277652740496</c:v>
                </c:pt>
                <c:pt idx="2062">
                  <c:v>0.82484139204025309</c:v>
                </c:pt>
                <c:pt idx="2063">
                  <c:v>0.82469649314880411</c:v>
                </c:pt>
                <c:pt idx="2064">
                  <c:v>0.82444633245468091</c:v>
                </c:pt>
                <c:pt idx="2065">
                  <c:v>0.8242744922637939</c:v>
                </c:pt>
                <c:pt idx="2066">
                  <c:v>0.8240419149398801</c:v>
                </c:pt>
                <c:pt idx="2067">
                  <c:v>0.82357413768768306</c:v>
                </c:pt>
                <c:pt idx="2068">
                  <c:v>0.82308394908905003</c:v>
                </c:pt>
                <c:pt idx="2069">
                  <c:v>0.82268698215484592</c:v>
                </c:pt>
                <c:pt idx="2070">
                  <c:v>0.82236219644546504</c:v>
                </c:pt>
                <c:pt idx="2071">
                  <c:v>0.82194854021072405</c:v>
                </c:pt>
                <c:pt idx="2072">
                  <c:v>0.8215001940727229</c:v>
                </c:pt>
                <c:pt idx="2073">
                  <c:v>0.82102574110031101</c:v>
                </c:pt>
                <c:pt idx="2074">
                  <c:v>0.82056040763854998</c:v>
                </c:pt>
                <c:pt idx="2075">
                  <c:v>0.82013828754425</c:v>
                </c:pt>
                <c:pt idx="2076">
                  <c:v>0.81967337131500195</c:v>
                </c:pt>
                <c:pt idx="2077">
                  <c:v>0.81907225847244303</c:v>
                </c:pt>
                <c:pt idx="2078">
                  <c:v>0.81839103698730509</c:v>
                </c:pt>
                <c:pt idx="2079">
                  <c:v>0.81794638633728001</c:v>
                </c:pt>
                <c:pt idx="2080">
                  <c:v>0.81754047870636004</c:v>
                </c:pt>
                <c:pt idx="2081">
                  <c:v>0.81680805683136004</c:v>
                </c:pt>
                <c:pt idx="2082">
                  <c:v>0.81594218015670794</c:v>
                </c:pt>
                <c:pt idx="2083">
                  <c:v>0.81524254083633396</c:v>
                </c:pt>
                <c:pt idx="2084">
                  <c:v>0.81470556259155291</c:v>
                </c:pt>
                <c:pt idx="2085">
                  <c:v>0.81410313844680804</c:v>
                </c:pt>
                <c:pt idx="2086">
                  <c:v>0.81337763071060198</c:v>
                </c:pt>
                <c:pt idx="2087">
                  <c:v>0.81271321773529093</c:v>
                </c:pt>
                <c:pt idx="2088">
                  <c:v>0.81208498477935809</c:v>
                </c:pt>
                <c:pt idx="2089">
                  <c:v>0.81151486635208103</c:v>
                </c:pt>
                <c:pt idx="2090">
                  <c:v>0.81091297864913892</c:v>
                </c:pt>
                <c:pt idx="2091">
                  <c:v>0.81025840044021602</c:v>
                </c:pt>
                <c:pt idx="2092">
                  <c:v>0.809828770160675</c:v>
                </c:pt>
                <c:pt idx="2093">
                  <c:v>0.80958689451217691</c:v>
                </c:pt>
                <c:pt idx="2094">
                  <c:v>0.80919034481048602</c:v>
                </c:pt>
                <c:pt idx="2095">
                  <c:v>0.80849851369857806</c:v>
                </c:pt>
                <c:pt idx="2096">
                  <c:v>0.80766792297363299</c:v>
                </c:pt>
                <c:pt idx="2097">
                  <c:v>0.806963038444519</c:v>
                </c:pt>
                <c:pt idx="2098">
                  <c:v>0.80632151365280191</c:v>
                </c:pt>
                <c:pt idx="2099">
                  <c:v>0.80595190525054905</c:v>
                </c:pt>
                <c:pt idx="2100">
                  <c:v>0.80581684112548801</c:v>
                </c:pt>
                <c:pt idx="2101">
                  <c:v>0.80558760166168208</c:v>
                </c:pt>
                <c:pt idx="2102">
                  <c:v>0.80513341426849405</c:v>
                </c:pt>
                <c:pt idx="2103">
                  <c:v>0.80439312458038303</c:v>
                </c:pt>
                <c:pt idx="2104">
                  <c:v>0.80363721847534197</c:v>
                </c:pt>
                <c:pt idx="2105">
                  <c:v>0.8028322577476501</c:v>
                </c:pt>
                <c:pt idx="2106">
                  <c:v>0.80201215744018595</c:v>
                </c:pt>
                <c:pt idx="2107">
                  <c:v>0.801783335208893</c:v>
                </c:pt>
                <c:pt idx="2108">
                  <c:v>0.80171860456466693</c:v>
                </c:pt>
                <c:pt idx="2109">
                  <c:v>0.80146409273147601</c:v>
                </c:pt>
                <c:pt idx="2110">
                  <c:v>0.8012725234031679</c:v>
                </c:pt>
                <c:pt idx="2111">
                  <c:v>0.80091120004653904</c:v>
                </c:pt>
                <c:pt idx="2112">
                  <c:v>0.80072922706603999</c:v>
                </c:pt>
                <c:pt idx="2113">
                  <c:v>0.80063719749450701</c:v>
                </c:pt>
                <c:pt idx="2114">
                  <c:v>0.80040158033371012</c:v>
                </c:pt>
                <c:pt idx="2115">
                  <c:v>0.80003179311752293</c:v>
                </c:pt>
                <c:pt idx="2116">
                  <c:v>0.79916585683822605</c:v>
                </c:pt>
                <c:pt idx="2117">
                  <c:v>0.79814935922622698</c:v>
                </c:pt>
                <c:pt idx="2118">
                  <c:v>0.79744924306869502</c:v>
                </c:pt>
                <c:pt idx="2119">
                  <c:v>0.79730404615402195</c:v>
                </c:pt>
                <c:pt idx="2120">
                  <c:v>0.79713006019592303</c:v>
                </c:pt>
                <c:pt idx="2121">
                  <c:v>0.79645771980285596</c:v>
                </c:pt>
                <c:pt idx="2122">
                  <c:v>0.79615117311477701</c:v>
                </c:pt>
                <c:pt idx="2123">
                  <c:v>0.79602850675582904</c:v>
                </c:pt>
                <c:pt idx="2124">
                  <c:v>0.79568095207214395</c:v>
                </c:pt>
                <c:pt idx="2125">
                  <c:v>0.79582620859146092</c:v>
                </c:pt>
                <c:pt idx="2126">
                  <c:v>0.79584528207778904</c:v>
                </c:pt>
                <c:pt idx="2127">
                  <c:v>0.7953553915023801</c:v>
                </c:pt>
                <c:pt idx="2128">
                  <c:v>0.79484207630157511</c:v>
                </c:pt>
                <c:pt idx="2129">
                  <c:v>0.79477180242538492</c:v>
                </c:pt>
                <c:pt idx="2130">
                  <c:v>0.7945731997489931</c:v>
                </c:pt>
                <c:pt idx="2131">
                  <c:v>0.79406358003616306</c:v>
                </c:pt>
                <c:pt idx="2132">
                  <c:v>0.79364098310470599</c:v>
                </c:pt>
                <c:pt idx="2133">
                  <c:v>0.79268152713775608</c:v>
                </c:pt>
                <c:pt idx="2134">
                  <c:v>0.79193080663681004</c:v>
                </c:pt>
                <c:pt idx="2135">
                  <c:v>0.792619717121124</c:v>
                </c:pt>
                <c:pt idx="2136">
                  <c:v>0.79289848804473895</c:v>
                </c:pt>
                <c:pt idx="2137">
                  <c:v>0.79284341335296604</c:v>
                </c:pt>
                <c:pt idx="2138">
                  <c:v>0.79323930740356396</c:v>
                </c:pt>
                <c:pt idx="2139">
                  <c:v>0.79219670295715305</c:v>
                </c:pt>
                <c:pt idx="2140">
                  <c:v>0.79090018272399898</c:v>
                </c:pt>
                <c:pt idx="2141">
                  <c:v>0.79096622467041011</c:v>
                </c:pt>
                <c:pt idx="2142">
                  <c:v>0.79177917242050211</c:v>
                </c:pt>
                <c:pt idx="2143">
                  <c:v>0.79257286787033099</c:v>
                </c:pt>
                <c:pt idx="2144">
                  <c:v>0.79276813268661495</c:v>
                </c:pt>
                <c:pt idx="2145">
                  <c:v>0.79404480457305904</c:v>
                </c:pt>
                <c:pt idx="2146">
                  <c:v>0.79543365240096997</c:v>
                </c:pt>
                <c:pt idx="2147">
                  <c:v>0.79505933523178096</c:v>
                </c:pt>
                <c:pt idx="2148">
                  <c:v>0.79409660100936907</c:v>
                </c:pt>
                <c:pt idx="2149">
                  <c:v>0.79295809268951412</c:v>
                </c:pt>
                <c:pt idx="2150">
                  <c:v>0.79355878829956095</c:v>
                </c:pt>
              </c:numCache>
            </c:numRef>
          </c:yVal>
          <c:smooth val="0"/>
          <c:extLst>
            <c:ext xmlns:c16="http://schemas.microsoft.com/office/drawing/2014/chart" uri="{C3380CC4-5D6E-409C-BE32-E72D297353CC}">
              <c16:uniqueId val="{00000002-550A-452D-8616-DCD83668791F}"/>
            </c:ext>
          </c:extLst>
        </c:ser>
        <c:ser>
          <c:idx val="3"/>
          <c:order val="3"/>
          <c:tx>
            <c:strRef>
              <c:f>'Ill+Kln+Tur'!$H$1</c:f>
              <c:strCache>
                <c:ptCount val="1"/>
                <c:pt idx="0">
                  <c:v>I-K-T 40:20:40</c:v>
                </c:pt>
              </c:strCache>
            </c:strRef>
          </c:tx>
          <c:spPr>
            <a:ln w="19050" cap="rnd">
              <a:solidFill>
                <a:schemeClr val="accent4"/>
              </a:solidFill>
              <a:round/>
            </a:ln>
            <a:effectLst/>
          </c:spPr>
          <c:marker>
            <c:symbol val="none"/>
          </c:marker>
          <c:xVal>
            <c:numRef>
              <c:f>'Ill+Kln+Tur'!$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Tur'!$H$2:$H$2152</c:f>
              <c:numCache>
                <c:formatCode>0.00000</c:formatCode>
                <c:ptCount val="2151"/>
                <c:pt idx="0">
                  <c:v>0.50392285287380201</c:v>
                </c:pt>
                <c:pt idx="1">
                  <c:v>0.51132521331310299</c:v>
                </c:pt>
                <c:pt idx="2">
                  <c:v>0.51265508234500901</c:v>
                </c:pt>
                <c:pt idx="3">
                  <c:v>0.533887910842896</c:v>
                </c:pt>
                <c:pt idx="4">
                  <c:v>0.54618268013000493</c:v>
                </c:pt>
                <c:pt idx="5">
                  <c:v>0.55713995099067692</c:v>
                </c:pt>
                <c:pt idx="6">
                  <c:v>0.576910692453384</c:v>
                </c:pt>
                <c:pt idx="7">
                  <c:v>0.59346978664398198</c:v>
                </c:pt>
                <c:pt idx="8">
                  <c:v>0.60552157759666403</c:v>
                </c:pt>
                <c:pt idx="9">
                  <c:v>0.61143292784690906</c:v>
                </c:pt>
                <c:pt idx="10">
                  <c:v>0.61728026270866398</c:v>
                </c:pt>
                <c:pt idx="11">
                  <c:v>0.62575005292892505</c:v>
                </c:pt>
                <c:pt idx="12">
                  <c:v>0.63645489811897304</c:v>
                </c:pt>
                <c:pt idx="13">
                  <c:v>0.64264937043190007</c:v>
                </c:pt>
                <c:pt idx="14">
                  <c:v>0.648209500312805</c:v>
                </c:pt>
                <c:pt idx="15">
                  <c:v>0.65604721307754499</c:v>
                </c:pt>
                <c:pt idx="16">
                  <c:v>0.67460312247276299</c:v>
                </c:pt>
                <c:pt idx="17">
                  <c:v>0.67542521953582801</c:v>
                </c:pt>
                <c:pt idx="18">
                  <c:v>0.67325206398963899</c:v>
                </c:pt>
                <c:pt idx="19">
                  <c:v>0.67540316581726101</c:v>
                </c:pt>
                <c:pt idx="20">
                  <c:v>0.68760006427764897</c:v>
                </c:pt>
                <c:pt idx="21">
                  <c:v>0.69527979493141201</c:v>
                </c:pt>
                <c:pt idx="22">
                  <c:v>0.69709952473640402</c:v>
                </c:pt>
                <c:pt idx="23">
                  <c:v>0.70075492858886701</c:v>
                </c:pt>
                <c:pt idx="24">
                  <c:v>0.70263286232948297</c:v>
                </c:pt>
                <c:pt idx="25">
                  <c:v>0.70193748474121098</c:v>
                </c:pt>
                <c:pt idx="26">
                  <c:v>0.69396819472312898</c:v>
                </c:pt>
                <c:pt idx="27">
                  <c:v>0.695237147808075</c:v>
                </c:pt>
                <c:pt idx="28">
                  <c:v>0.70040841698646505</c:v>
                </c:pt>
                <c:pt idx="29">
                  <c:v>0.70731969475746204</c:v>
                </c:pt>
                <c:pt idx="30">
                  <c:v>0.70662458539009099</c:v>
                </c:pt>
                <c:pt idx="31">
                  <c:v>0.706618744134903</c:v>
                </c:pt>
                <c:pt idx="32">
                  <c:v>0.70878227353096002</c:v>
                </c:pt>
                <c:pt idx="33">
                  <c:v>0.71064947843551596</c:v>
                </c:pt>
                <c:pt idx="34">
                  <c:v>0.71199713945388798</c:v>
                </c:pt>
                <c:pt idx="35">
                  <c:v>0.71341090202331503</c:v>
                </c:pt>
                <c:pt idx="36">
                  <c:v>0.71748973727226306</c:v>
                </c:pt>
                <c:pt idx="37">
                  <c:v>0.72070189118385297</c:v>
                </c:pt>
                <c:pt idx="38">
                  <c:v>0.72241132259368901</c:v>
                </c:pt>
                <c:pt idx="39">
                  <c:v>0.72128932476043706</c:v>
                </c:pt>
                <c:pt idx="40">
                  <c:v>0.72186573147773703</c:v>
                </c:pt>
                <c:pt idx="41">
                  <c:v>0.72324826121330299</c:v>
                </c:pt>
                <c:pt idx="42">
                  <c:v>0.72531925439834599</c:v>
                </c:pt>
                <c:pt idx="43">
                  <c:v>0.725162345170975</c:v>
                </c:pt>
                <c:pt idx="44">
                  <c:v>0.72645916342735295</c:v>
                </c:pt>
                <c:pt idx="45">
                  <c:v>0.72875599861145002</c:v>
                </c:pt>
                <c:pt idx="46">
                  <c:v>0.72942863702773997</c:v>
                </c:pt>
                <c:pt idx="47">
                  <c:v>0.72910692095756491</c:v>
                </c:pt>
                <c:pt idx="48">
                  <c:v>0.72865592241287191</c:v>
                </c:pt>
                <c:pt idx="49">
                  <c:v>0.72919734120369006</c:v>
                </c:pt>
                <c:pt idx="50">
                  <c:v>0.73042522668838505</c:v>
                </c:pt>
                <c:pt idx="51">
                  <c:v>0.731379467248917</c:v>
                </c:pt>
                <c:pt idx="52">
                  <c:v>0.731655526161194</c:v>
                </c:pt>
                <c:pt idx="53">
                  <c:v>0.733329969644547</c:v>
                </c:pt>
                <c:pt idx="54">
                  <c:v>0.73423601984977704</c:v>
                </c:pt>
                <c:pt idx="55">
                  <c:v>0.73431183695793201</c:v>
                </c:pt>
                <c:pt idx="56">
                  <c:v>0.73400833010673505</c:v>
                </c:pt>
                <c:pt idx="57">
                  <c:v>0.73429842591285699</c:v>
                </c:pt>
                <c:pt idx="58">
                  <c:v>0.73488132953643803</c:v>
                </c:pt>
                <c:pt idx="59">
                  <c:v>0.73539586663246204</c:v>
                </c:pt>
                <c:pt idx="60">
                  <c:v>0.735750603675842</c:v>
                </c:pt>
                <c:pt idx="61">
                  <c:v>0.73619167804718</c:v>
                </c:pt>
                <c:pt idx="62">
                  <c:v>0.73689456582069401</c:v>
                </c:pt>
                <c:pt idx="63">
                  <c:v>0.73669691681861904</c:v>
                </c:pt>
                <c:pt idx="64">
                  <c:v>0.73643859028816205</c:v>
                </c:pt>
                <c:pt idx="65">
                  <c:v>0.73627718091010996</c:v>
                </c:pt>
                <c:pt idx="66">
                  <c:v>0.73801698088645895</c:v>
                </c:pt>
                <c:pt idx="67">
                  <c:v>0.73851017951965292</c:v>
                </c:pt>
                <c:pt idx="68">
                  <c:v>0.73824827671050997</c:v>
                </c:pt>
                <c:pt idx="69">
                  <c:v>0.73806359171867397</c:v>
                </c:pt>
                <c:pt idx="70">
                  <c:v>0.73833267688751203</c:v>
                </c:pt>
                <c:pt idx="71">
                  <c:v>0.73859112262725801</c:v>
                </c:pt>
                <c:pt idx="72">
                  <c:v>0.73847864866256696</c:v>
                </c:pt>
                <c:pt idx="73">
                  <c:v>0.73917509913444501</c:v>
                </c:pt>
                <c:pt idx="74">
                  <c:v>0.74012913107871992</c:v>
                </c:pt>
                <c:pt idx="75">
                  <c:v>0.74125056266784695</c:v>
                </c:pt>
                <c:pt idx="76">
                  <c:v>0.74138172268867497</c:v>
                </c:pt>
                <c:pt idx="77">
                  <c:v>0.74173634052276594</c:v>
                </c:pt>
                <c:pt idx="78">
                  <c:v>0.74225782155990605</c:v>
                </c:pt>
                <c:pt idx="79">
                  <c:v>0.74278314709663396</c:v>
                </c:pt>
                <c:pt idx="80">
                  <c:v>0.74319289922714193</c:v>
                </c:pt>
                <c:pt idx="81">
                  <c:v>0.74355529546737698</c:v>
                </c:pt>
                <c:pt idx="82">
                  <c:v>0.74392666220665005</c:v>
                </c:pt>
                <c:pt idx="83">
                  <c:v>0.74511267542839099</c:v>
                </c:pt>
                <c:pt idx="84">
                  <c:v>0.74606611132621792</c:v>
                </c:pt>
                <c:pt idx="85">
                  <c:v>0.74645595550537092</c:v>
                </c:pt>
                <c:pt idx="86">
                  <c:v>0.74709306955337507</c:v>
                </c:pt>
                <c:pt idx="87">
                  <c:v>0.74761383533477799</c:v>
                </c:pt>
                <c:pt idx="88">
                  <c:v>0.74804054498672501</c:v>
                </c:pt>
                <c:pt idx="89">
                  <c:v>0.74859918951988202</c:v>
                </c:pt>
                <c:pt idx="90">
                  <c:v>0.74871819019317598</c:v>
                </c:pt>
                <c:pt idx="91">
                  <c:v>0.74881421327590902</c:v>
                </c:pt>
                <c:pt idx="92">
                  <c:v>0.74955435395240799</c:v>
                </c:pt>
                <c:pt idx="93">
                  <c:v>0.74981890916824301</c:v>
                </c:pt>
                <c:pt idx="94">
                  <c:v>0.75017537474632301</c:v>
                </c:pt>
                <c:pt idx="95">
                  <c:v>0.75089265704154995</c:v>
                </c:pt>
                <c:pt idx="96">
                  <c:v>0.75175465941429098</c:v>
                </c:pt>
                <c:pt idx="97">
                  <c:v>0.75245173573494006</c:v>
                </c:pt>
                <c:pt idx="98">
                  <c:v>0.75296642184257501</c:v>
                </c:pt>
                <c:pt idx="99">
                  <c:v>0.75329061150550802</c:v>
                </c:pt>
                <c:pt idx="100">
                  <c:v>0.75394578576088001</c:v>
                </c:pt>
                <c:pt idx="101">
                  <c:v>0.75473232865333606</c:v>
                </c:pt>
                <c:pt idx="102">
                  <c:v>0.755313712358475</c:v>
                </c:pt>
                <c:pt idx="103">
                  <c:v>0.75619636774063093</c:v>
                </c:pt>
                <c:pt idx="104">
                  <c:v>0.75706075429916397</c:v>
                </c:pt>
                <c:pt idx="105">
                  <c:v>0.75771658420562704</c:v>
                </c:pt>
                <c:pt idx="106">
                  <c:v>0.75791476964950599</c:v>
                </c:pt>
                <c:pt idx="107">
                  <c:v>0.75836329460144003</c:v>
                </c:pt>
                <c:pt idx="108">
                  <c:v>0.75914542675018293</c:v>
                </c:pt>
                <c:pt idx="109">
                  <c:v>0.75978617668151904</c:v>
                </c:pt>
                <c:pt idx="110">
                  <c:v>0.76034616231918295</c:v>
                </c:pt>
                <c:pt idx="111">
                  <c:v>0.76082791686058004</c:v>
                </c:pt>
                <c:pt idx="112">
                  <c:v>0.76118301153182999</c:v>
                </c:pt>
                <c:pt idx="113">
                  <c:v>0.76167543530464199</c:v>
                </c:pt>
                <c:pt idx="114">
                  <c:v>0.76221861243248001</c:v>
                </c:pt>
                <c:pt idx="115">
                  <c:v>0.76277260780334499</c:v>
                </c:pt>
                <c:pt idx="116">
                  <c:v>0.763368952274323</c:v>
                </c:pt>
                <c:pt idx="117">
                  <c:v>0.76388369798660305</c:v>
                </c:pt>
                <c:pt idx="118">
                  <c:v>0.76428886055946399</c:v>
                </c:pt>
                <c:pt idx="119">
                  <c:v>0.76480855345725995</c:v>
                </c:pt>
                <c:pt idx="120">
                  <c:v>0.76537354588508599</c:v>
                </c:pt>
                <c:pt idx="121">
                  <c:v>0.76593770384788495</c:v>
                </c:pt>
                <c:pt idx="122">
                  <c:v>0.76628934144973804</c:v>
                </c:pt>
                <c:pt idx="123">
                  <c:v>0.76645215153694202</c:v>
                </c:pt>
                <c:pt idx="124">
                  <c:v>0.76671560406684902</c:v>
                </c:pt>
                <c:pt idx="125">
                  <c:v>0.76747076511383105</c:v>
                </c:pt>
                <c:pt idx="126">
                  <c:v>0.76791726350784306</c:v>
                </c:pt>
                <c:pt idx="127">
                  <c:v>0.76835663914680497</c:v>
                </c:pt>
                <c:pt idx="128">
                  <c:v>0.76887573599815395</c:v>
                </c:pt>
                <c:pt idx="129">
                  <c:v>0.76955990791320805</c:v>
                </c:pt>
                <c:pt idx="130">
                  <c:v>0.77003120183944707</c:v>
                </c:pt>
                <c:pt idx="131">
                  <c:v>0.77033381462097195</c:v>
                </c:pt>
                <c:pt idx="132">
                  <c:v>0.770769554376602</c:v>
                </c:pt>
                <c:pt idx="133">
                  <c:v>0.771456170082092</c:v>
                </c:pt>
                <c:pt idx="134">
                  <c:v>0.77217786312103298</c:v>
                </c:pt>
                <c:pt idx="135">
                  <c:v>0.77263818979263299</c:v>
                </c:pt>
                <c:pt idx="136">
                  <c:v>0.77316184639930696</c:v>
                </c:pt>
                <c:pt idx="137">
                  <c:v>0.77373339533805807</c:v>
                </c:pt>
                <c:pt idx="138">
                  <c:v>0.77436824440956098</c:v>
                </c:pt>
                <c:pt idx="139">
                  <c:v>0.77499847412109402</c:v>
                </c:pt>
                <c:pt idx="140">
                  <c:v>0.77559729218482998</c:v>
                </c:pt>
                <c:pt idx="141">
                  <c:v>0.77616606950759892</c:v>
                </c:pt>
                <c:pt idx="142">
                  <c:v>0.776731568574905</c:v>
                </c:pt>
                <c:pt idx="143">
                  <c:v>0.77712406516075094</c:v>
                </c:pt>
                <c:pt idx="144">
                  <c:v>0.77742044925689702</c:v>
                </c:pt>
                <c:pt idx="145">
                  <c:v>0.77772690653800991</c:v>
                </c:pt>
                <c:pt idx="146">
                  <c:v>0.77840210795402498</c:v>
                </c:pt>
                <c:pt idx="147">
                  <c:v>0.77909173369407703</c:v>
                </c:pt>
                <c:pt idx="148">
                  <c:v>0.77960391640663107</c:v>
                </c:pt>
                <c:pt idx="149">
                  <c:v>0.78008722066879299</c:v>
                </c:pt>
                <c:pt idx="150">
                  <c:v>0.78060974478721601</c:v>
                </c:pt>
                <c:pt idx="151">
                  <c:v>0.78117926716804498</c:v>
                </c:pt>
                <c:pt idx="152">
                  <c:v>0.78172920942306501</c:v>
                </c:pt>
                <c:pt idx="153">
                  <c:v>0.78224312067031898</c:v>
                </c:pt>
                <c:pt idx="154">
                  <c:v>0.78273906111717206</c:v>
                </c:pt>
                <c:pt idx="155">
                  <c:v>0.78327612876892094</c:v>
                </c:pt>
                <c:pt idx="156">
                  <c:v>0.78384097218513493</c:v>
                </c:pt>
                <c:pt idx="157">
                  <c:v>0.78435315489768997</c:v>
                </c:pt>
                <c:pt idx="158">
                  <c:v>0.78473560810089094</c:v>
                </c:pt>
                <c:pt idx="159">
                  <c:v>0.785162526369095</c:v>
                </c:pt>
                <c:pt idx="160">
                  <c:v>0.78563730716705305</c:v>
                </c:pt>
                <c:pt idx="161">
                  <c:v>0.78616531491279606</c:v>
                </c:pt>
                <c:pt idx="162">
                  <c:v>0.78656606674194296</c:v>
                </c:pt>
                <c:pt idx="163">
                  <c:v>0.787065941095352</c:v>
                </c:pt>
                <c:pt idx="164">
                  <c:v>0.78763909935951193</c:v>
                </c:pt>
                <c:pt idx="165">
                  <c:v>0.78821806907653791</c:v>
                </c:pt>
                <c:pt idx="166">
                  <c:v>0.78873189091682394</c:v>
                </c:pt>
                <c:pt idx="167">
                  <c:v>0.78924529552459699</c:v>
                </c:pt>
                <c:pt idx="168">
                  <c:v>0.78984265327453596</c:v>
                </c:pt>
                <c:pt idx="169">
                  <c:v>0.79040767550468405</c:v>
                </c:pt>
                <c:pt idx="170">
                  <c:v>0.79091836810112004</c:v>
                </c:pt>
                <c:pt idx="171">
                  <c:v>0.79136400222778303</c:v>
                </c:pt>
                <c:pt idx="172">
                  <c:v>0.79189457297325094</c:v>
                </c:pt>
                <c:pt idx="173">
                  <c:v>0.79232843518257101</c:v>
                </c:pt>
                <c:pt idx="174">
                  <c:v>0.79269863963127096</c:v>
                </c:pt>
                <c:pt idx="175">
                  <c:v>0.79326151609420803</c:v>
                </c:pt>
                <c:pt idx="176">
                  <c:v>0.79381601810455305</c:v>
                </c:pt>
                <c:pt idx="177">
                  <c:v>0.79434933066368096</c:v>
                </c:pt>
                <c:pt idx="178">
                  <c:v>0.79483814835548405</c:v>
                </c:pt>
                <c:pt idx="179">
                  <c:v>0.79548304080963095</c:v>
                </c:pt>
                <c:pt idx="180">
                  <c:v>0.79616485834121697</c:v>
                </c:pt>
                <c:pt idx="181">
                  <c:v>0.79685198068618801</c:v>
                </c:pt>
                <c:pt idx="182">
                  <c:v>0.79757701158523597</c:v>
                </c:pt>
                <c:pt idx="183">
                  <c:v>0.79823814630508405</c:v>
                </c:pt>
                <c:pt idx="184">
                  <c:v>0.79884942173957807</c:v>
                </c:pt>
                <c:pt idx="185">
                  <c:v>0.799687552452087</c:v>
                </c:pt>
                <c:pt idx="186">
                  <c:v>0.80051587820053105</c:v>
                </c:pt>
                <c:pt idx="187">
                  <c:v>0.80136804580688503</c:v>
                </c:pt>
                <c:pt idx="188">
                  <c:v>0.80234842300414999</c:v>
                </c:pt>
                <c:pt idx="189">
                  <c:v>0.80336533784866293</c:v>
                </c:pt>
                <c:pt idx="190">
                  <c:v>0.80443315505981405</c:v>
                </c:pt>
                <c:pt idx="191">
                  <c:v>0.80558799505233791</c:v>
                </c:pt>
                <c:pt idx="192">
                  <c:v>0.80683581829071005</c:v>
                </c:pt>
                <c:pt idx="193">
                  <c:v>0.80803577899932888</c:v>
                </c:pt>
                <c:pt idx="194">
                  <c:v>0.8091589093208309</c:v>
                </c:pt>
                <c:pt idx="195">
                  <c:v>0.80991469621658307</c:v>
                </c:pt>
                <c:pt idx="196">
                  <c:v>0.81063895225524907</c:v>
                </c:pt>
                <c:pt idx="197">
                  <c:v>0.81133781671524008</c:v>
                </c:pt>
                <c:pt idx="198">
                  <c:v>0.81202017068862897</c:v>
                </c:pt>
                <c:pt idx="199">
                  <c:v>0.81271712779998806</c:v>
                </c:pt>
                <c:pt idx="200">
                  <c:v>0.81349622011184697</c:v>
                </c:pt>
                <c:pt idx="201">
                  <c:v>0.81445734500884992</c:v>
                </c:pt>
                <c:pt idx="202">
                  <c:v>0.81540148258209189</c:v>
                </c:pt>
                <c:pt idx="203">
                  <c:v>0.81639580726623495</c:v>
                </c:pt>
                <c:pt idx="204">
                  <c:v>0.81746076345443708</c:v>
                </c:pt>
                <c:pt idx="205">
                  <c:v>0.81848316192627002</c:v>
                </c:pt>
                <c:pt idx="206">
                  <c:v>0.81955753564834599</c:v>
                </c:pt>
                <c:pt idx="207">
                  <c:v>0.82066570520401005</c:v>
                </c:pt>
                <c:pt idx="208">
                  <c:v>0.82174991369247397</c:v>
                </c:pt>
                <c:pt idx="209">
                  <c:v>0.82291029691696194</c:v>
                </c:pt>
                <c:pt idx="210">
                  <c:v>0.82411979436874394</c:v>
                </c:pt>
                <c:pt idx="211">
                  <c:v>0.82538263797759992</c:v>
                </c:pt>
                <c:pt idx="212">
                  <c:v>0.82665132284164389</c:v>
                </c:pt>
                <c:pt idx="213">
                  <c:v>0.82786314487457302</c:v>
                </c:pt>
                <c:pt idx="214">
                  <c:v>0.82899146080017094</c:v>
                </c:pt>
                <c:pt idx="215">
                  <c:v>0.83012633323669394</c:v>
                </c:pt>
                <c:pt idx="216">
                  <c:v>0.83117847442627002</c:v>
                </c:pt>
                <c:pt idx="217">
                  <c:v>0.83214371204376203</c:v>
                </c:pt>
                <c:pt idx="218">
                  <c:v>0.83298008441925009</c:v>
                </c:pt>
                <c:pt idx="219">
                  <c:v>0.83368556499481206</c:v>
                </c:pt>
                <c:pt idx="220">
                  <c:v>0.83435498476028402</c:v>
                </c:pt>
                <c:pt idx="221">
                  <c:v>0.83511965274810795</c:v>
                </c:pt>
                <c:pt idx="222">
                  <c:v>0.83596287965774496</c:v>
                </c:pt>
                <c:pt idx="223">
                  <c:v>0.83688609600067099</c:v>
                </c:pt>
                <c:pt idx="224">
                  <c:v>0.83791290521621709</c:v>
                </c:pt>
                <c:pt idx="225">
                  <c:v>0.83909504413604696</c:v>
                </c:pt>
                <c:pt idx="226">
                  <c:v>0.84035347700119001</c:v>
                </c:pt>
                <c:pt idx="227">
                  <c:v>0.84165709018707302</c:v>
                </c:pt>
                <c:pt idx="228">
                  <c:v>0.84271131753921491</c:v>
                </c:pt>
                <c:pt idx="229">
                  <c:v>0.84380446672439602</c:v>
                </c:pt>
                <c:pt idx="230">
                  <c:v>0.84487097263336208</c:v>
                </c:pt>
                <c:pt idx="231">
                  <c:v>0.84574543237686206</c:v>
                </c:pt>
                <c:pt idx="232">
                  <c:v>0.84639738798141506</c:v>
                </c:pt>
                <c:pt idx="233">
                  <c:v>0.84700851440429692</c:v>
                </c:pt>
                <c:pt idx="234">
                  <c:v>0.84767155647277792</c:v>
                </c:pt>
                <c:pt idx="235">
                  <c:v>0.84842013120651205</c:v>
                </c:pt>
                <c:pt idx="236">
                  <c:v>0.84926097393035893</c:v>
                </c:pt>
                <c:pt idx="237">
                  <c:v>0.85019795894622807</c:v>
                </c:pt>
                <c:pt idx="238">
                  <c:v>0.85126899480819707</c:v>
                </c:pt>
                <c:pt idx="239">
                  <c:v>0.8523335933685301</c:v>
                </c:pt>
                <c:pt idx="240">
                  <c:v>0.85335772037506108</c:v>
                </c:pt>
                <c:pt idx="241">
                  <c:v>0.85420780181884792</c:v>
                </c:pt>
                <c:pt idx="242">
                  <c:v>0.85517345666885403</c:v>
                </c:pt>
                <c:pt idx="243">
                  <c:v>0.85616003274917607</c:v>
                </c:pt>
                <c:pt idx="244">
                  <c:v>0.85709809064865095</c:v>
                </c:pt>
                <c:pt idx="245">
                  <c:v>0.85796360969543506</c:v>
                </c:pt>
                <c:pt idx="246">
                  <c:v>0.85886596441268903</c:v>
                </c:pt>
                <c:pt idx="247">
                  <c:v>0.85983239412307699</c:v>
                </c:pt>
                <c:pt idx="248">
                  <c:v>0.86063497066497807</c:v>
                </c:pt>
                <c:pt idx="249">
                  <c:v>0.861338603496552</c:v>
                </c:pt>
                <c:pt idx="250">
                  <c:v>0.86197243928909306</c:v>
                </c:pt>
                <c:pt idx="251">
                  <c:v>0.86264007091522199</c:v>
                </c:pt>
                <c:pt idx="252">
                  <c:v>0.86323421001434308</c:v>
                </c:pt>
                <c:pt idx="253">
                  <c:v>0.86382334232330305</c:v>
                </c:pt>
                <c:pt idx="254">
                  <c:v>0.86448614597320605</c:v>
                </c:pt>
                <c:pt idx="255">
                  <c:v>0.86506407260894802</c:v>
                </c:pt>
                <c:pt idx="256">
                  <c:v>0.8656358599662779</c:v>
                </c:pt>
                <c:pt idx="257">
                  <c:v>0.86622463464736899</c:v>
                </c:pt>
                <c:pt idx="258">
                  <c:v>0.86671696901321393</c:v>
                </c:pt>
                <c:pt idx="259">
                  <c:v>0.86730937957763699</c:v>
                </c:pt>
                <c:pt idx="260">
                  <c:v>0.86798070669174199</c:v>
                </c:pt>
                <c:pt idx="261">
                  <c:v>0.86853103637695295</c:v>
                </c:pt>
                <c:pt idx="262">
                  <c:v>0.86875216960907009</c:v>
                </c:pt>
                <c:pt idx="263">
                  <c:v>0.86877893209457402</c:v>
                </c:pt>
                <c:pt idx="264">
                  <c:v>0.86870156526565601</c:v>
                </c:pt>
                <c:pt idx="265">
                  <c:v>0.86883937120437604</c:v>
                </c:pt>
                <c:pt idx="266">
                  <c:v>0.86906920671462995</c:v>
                </c:pt>
                <c:pt idx="267">
                  <c:v>0.86936371326446493</c:v>
                </c:pt>
                <c:pt idx="268">
                  <c:v>0.86960755586624106</c:v>
                </c:pt>
                <c:pt idx="269">
                  <c:v>0.86987977027893093</c:v>
                </c:pt>
                <c:pt idx="270">
                  <c:v>0.87016956806182888</c:v>
                </c:pt>
                <c:pt idx="271">
                  <c:v>0.87027494907379199</c:v>
                </c:pt>
                <c:pt idx="272">
                  <c:v>0.87031822204589804</c:v>
                </c:pt>
                <c:pt idx="273">
                  <c:v>0.87031524181365993</c:v>
                </c:pt>
                <c:pt idx="274">
                  <c:v>0.87027208805084189</c:v>
                </c:pt>
                <c:pt idx="275">
                  <c:v>0.87017600536346396</c:v>
                </c:pt>
                <c:pt idx="276">
                  <c:v>0.87007682323455793</c:v>
                </c:pt>
                <c:pt idx="277">
                  <c:v>0.87000172138214094</c:v>
                </c:pt>
                <c:pt idx="278">
                  <c:v>0.86986141204833989</c:v>
                </c:pt>
                <c:pt idx="279">
                  <c:v>0.86979596614837607</c:v>
                </c:pt>
                <c:pt idx="280">
                  <c:v>0.86982284784316999</c:v>
                </c:pt>
                <c:pt idx="281">
                  <c:v>0.86991618871688803</c:v>
                </c:pt>
                <c:pt idx="282">
                  <c:v>0.86995201110839804</c:v>
                </c:pt>
                <c:pt idx="283">
                  <c:v>0.86996607780456503</c:v>
                </c:pt>
                <c:pt idx="284">
                  <c:v>0.87005536556243901</c:v>
                </c:pt>
                <c:pt idx="285">
                  <c:v>0.87020759582519491</c:v>
                </c:pt>
                <c:pt idx="286">
                  <c:v>0.87036077976226789</c:v>
                </c:pt>
                <c:pt idx="287">
                  <c:v>0.87046705484390308</c:v>
                </c:pt>
                <c:pt idx="288">
                  <c:v>0.87068407535553005</c:v>
                </c:pt>
                <c:pt idx="289">
                  <c:v>0.870923924446106</c:v>
                </c:pt>
                <c:pt idx="290">
                  <c:v>0.87117205858230595</c:v>
                </c:pt>
                <c:pt idx="291">
                  <c:v>0.87151269912719709</c:v>
                </c:pt>
                <c:pt idx="292">
                  <c:v>0.87184398174285893</c:v>
                </c:pt>
                <c:pt idx="293">
                  <c:v>0.87217645645141606</c:v>
                </c:pt>
                <c:pt idx="294">
                  <c:v>0.87257068157196005</c:v>
                </c:pt>
                <c:pt idx="295">
                  <c:v>0.87289296388626103</c:v>
                </c:pt>
                <c:pt idx="296">
                  <c:v>0.87319217920303305</c:v>
                </c:pt>
                <c:pt idx="297">
                  <c:v>0.873515057563782</c:v>
                </c:pt>
                <c:pt idx="298">
                  <c:v>0.873803722858429</c:v>
                </c:pt>
                <c:pt idx="299">
                  <c:v>0.8741003155708309</c:v>
                </c:pt>
                <c:pt idx="300">
                  <c:v>0.87442086935043295</c:v>
                </c:pt>
                <c:pt idx="301">
                  <c:v>0.874586093425751</c:v>
                </c:pt>
                <c:pt idx="302">
                  <c:v>0.87481652498245199</c:v>
                </c:pt>
                <c:pt idx="303">
                  <c:v>0.87509779930114706</c:v>
                </c:pt>
                <c:pt idx="304">
                  <c:v>0.87529544830322292</c:v>
                </c:pt>
                <c:pt idx="305">
                  <c:v>0.87553827762603809</c:v>
                </c:pt>
                <c:pt idx="306">
                  <c:v>0.87579368352889997</c:v>
                </c:pt>
                <c:pt idx="307">
                  <c:v>0.87602185010909994</c:v>
                </c:pt>
                <c:pt idx="308">
                  <c:v>0.87623165845870998</c:v>
                </c:pt>
                <c:pt idx="309">
                  <c:v>0.87646429538726789</c:v>
                </c:pt>
                <c:pt idx="310">
                  <c:v>0.87674396038055402</c:v>
                </c:pt>
                <c:pt idx="311">
                  <c:v>0.87696986198425297</c:v>
                </c:pt>
                <c:pt idx="312">
                  <c:v>0.87719862461090092</c:v>
                </c:pt>
                <c:pt idx="313">
                  <c:v>0.87743740081787092</c:v>
                </c:pt>
                <c:pt idx="314">
                  <c:v>0.87771676778793295</c:v>
                </c:pt>
                <c:pt idx="315">
                  <c:v>0.87796865701675397</c:v>
                </c:pt>
                <c:pt idx="316">
                  <c:v>0.87821422815322903</c:v>
                </c:pt>
                <c:pt idx="317">
                  <c:v>0.87850050926208501</c:v>
                </c:pt>
                <c:pt idx="318">
                  <c:v>0.87875907421112109</c:v>
                </c:pt>
                <c:pt idx="319">
                  <c:v>0.87902240753173788</c:v>
                </c:pt>
                <c:pt idx="320">
                  <c:v>0.87931321859359701</c:v>
                </c:pt>
                <c:pt idx="321">
                  <c:v>0.87955366373062094</c:v>
                </c:pt>
                <c:pt idx="322">
                  <c:v>0.87983970642089804</c:v>
                </c:pt>
                <c:pt idx="323">
                  <c:v>0.88018100261688192</c:v>
                </c:pt>
                <c:pt idx="324">
                  <c:v>0.88047735691070605</c:v>
                </c:pt>
                <c:pt idx="325">
                  <c:v>0.88071810007095297</c:v>
                </c:pt>
                <c:pt idx="326">
                  <c:v>0.88095097541809109</c:v>
                </c:pt>
                <c:pt idx="327">
                  <c:v>0.88132398128509504</c:v>
                </c:pt>
                <c:pt idx="328">
                  <c:v>0.88164089918136601</c:v>
                </c:pt>
                <c:pt idx="329">
                  <c:v>0.88192837238311794</c:v>
                </c:pt>
                <c:pt idx="330">
                  <c:v>0.88219695091247607</c:v>
                </c:pt>
                <c:pt idx="331">
                  <c:v>0.88250570297241193</c:v>
                </c:pt>
                <c:pt idx="332">
                  <c:v>0.8828400850296021</c:v>
                </c:pt>
                <c:pt idx="333">
                  <c:v>0.88320081233978298</c:v>
                </c:pt>
                <c:pt idx="334">
                  <c:v>0.88342295885086108</c:v>
                </c:pt>
                <c:pt idx="335">
                  <c:v>0.88369708061218288</c:v>
                </c:pt>
                <c:pt idx="336">
                  <c:v>0.88401066064834599</c:v>
                </c:pt>
                <c:pt idx="337">
                  <c:v>0.88433496952056889</c:v>
                </c:pt>
                <c:pt idx="338">
                  <c:v>0.88463990688324001</c:v>
                </c:pt>
                <c:pt idx="339">
                  <c:v>0.88493107557296802</c:v>
                </c:pt>
                <c:pt idx="340">
                  <c:v>0.8852092504501341</c:v>
                </c:pt>
                <c:pt idx="341">
                  <c:v>0.88550113439559897</c:v>
                </c:pt>
                <c:pt idx="342">
                  <c:v>0.88579367399215703</c:v>
                </c:pt>
                <c:pt idx="343">
                  <c:v>0.88608418703079206</c:v>
                </c:pt>
                <c:pt idx="344">
                  <c:v>0.88640134334564191</c:v>
                </c:pt>
                <c:pt idx="345">
                  <c:v>0.88668333292007406</c:v>
                </c:pt>
                <c:pt idx="346">
                  <c:v>0.88693587779998806</c:v>
                </c:pt>
                <c:pt idx="347">
                  <c:v>0.88720451593399008</c:v>
                </c:pt>
                <c:pt idx="348">
                  <c:v>0.88750742673873906</c:v>
                </c:pt>
                <c:pt idx="349">
                  <c:v>0.88780896663665798</c:v>
                </c:pt>
                <c:pt idx="350">
                  <c:v>0.88805590867996198</c:v>
                </c:pt>
                <c:pt idx="351">
                  <c:v>0.88832186460495</c:v>
                </c:pt>
                <c:pt idx="352">
                  <c:v>0.88857524394988996</c:v>
                </c:pt>
                <c:pt idx="353">
                  <c:v>0.88879989385604907</c:v>
                </c:pt>
                <c:pt idx="354">
                  <c:v>0.88916288614273098</c:v>
                </c:pt>
                <c:pt idx="355">
                  <c:v>0.88950024843215902</c:v>
                </c:pt>
                <c:pt idx="356">
                  <c:v>0.88979731798172002</c:v>
                </c:pt>
                <c:pt idx="357">
                  <c:v>0.89001672267913801</c:v>
                </c:pt>
                <c:pt idx="358">
                  <c:v>0.89024202823638898</c:v>
                </c:pt>
                <c:pt idx="359">
                  <c:v>0.8904772281646729</c:v>
                </c:pt>
                <c:pt idx="360">
                  <c:v>0.89073966741561894</c:v>
                </c:pt>
                <c:pt idx="361">
                  <c:v>0.89095907211303693</c:v>
                </c:pt>
                <c:pt idx="362">
                  <c:v>0.89116774797439602</c:v>
                </c:pt>
                <c:pt idx="363">
                  <c:v>0.89138113260269192</c:v>
                </c:pt>
                <c:pt idx="364">
                  <c:v>0.89157526493072492</c:v>
                </c:pt>
                <c:pt idx="365">
                  <c:v>0.89177166223526005</c:v>
                </c:pt>
                <c:pt idx="366">
                  <c:v>0.89197372198104907</c:v>
                </c:pt>
                <c:pt idx="367">
                  <c:v>0.89219402074813803</c:v>
                </c:pt>
                <c:pt idx="368">
                  <c:v>0.89233415126800497</c:v>
                </c:pt>
                <c:pt idx="369">
                  <c:v>0.89244847297668506</c:v>
                </c:pt>
                <c:pt idx="370">
                  <c:v>0.89269571304321294</c:v>
                </c:pt>
                <c:pt idx="371">
                  <c:v>0.89290146827697803</c:v>
                </c:pt>
                <c:pt idx="372">
                  <c:v>0.8930905342102049</c:v>
                </c:pt>
                <c:pt idx="373">
                  <c:v>0.89327518939971906</c:v>
                </c:pt>
                <c:pt idx="374">
                  <c:v>0.89343951940536503</c:v>
                </c:pt>
                <c:pt idx="375">
                  <c:v>0.89358316659927395</c:v>
                </c:pt>
                <c:pt idx="376">
                  <c:v>0.89370476007461508</c:v>
                </c:pt>
                <c:pt idx="377">
                  <c:v>0.89386634826660205</c:v>
                </c:pt>
                <c:pt idx="378">
                  <c:v>0.89404200315475491</c:v>
                </c:pt>
                <c:pt idx="379">
                  <c:v>0.89421402215957602</c:v>
                </c:pt>
                <c:pt idx="380">
                  <c:v>0.89429866075515707</c:v>
                </c:pt>
                <c:pt idx="381">
                  <c:v>0.89438300132751491</c:v>
                </c:pt>
                <c:pt idx="382">
                  <c:v>0.894436466693878</c:v>
                </c:pt>
                <c:pt idx="383">
                  <c:v>0.89440714120864895</c:v>
                </c:pt>
                <c:pt idx="384">
                  <c:v>0.89435945749282797</c:v>
                </c:pt>
                <c:pt idx="385">
                  <c:v>0.89433269500732404</c:v>
                </c:pt>
                <c:pt idx="386">
                  <c:v>0.89434223175048788</c:v>
                </c:pt>
                <c:pt idx="387">
                  <c:v>0.89443545341491704</c:v>
                </c:pt>
                <c:pt idx="388">
                  <c:v>0.89457141160964992</c:v>
                </c:pt>
                <c:pt idx="389">
                  <c:v>0.89474545717239407</c:v>
                </c:pt>
                <c:pt idx="390">
                  <c:v>0.89495437145233203</c:v>
                </c:pt>
                <c:pt idx="391">
                  <c:v>0.89512895345687893</c:v>
                </c:pt>
                <c:pt idx="392">
                  <c:v>0.895310270786285</c:v>
                </c:pt>
                <c:pt idx="393">
                  <c:v>0.89556698799133305</c:v>
                </c:pt>
                <c:pt idx="394">
                  <c:v>0.89580600261688192</c:v>
                </c:pt>
                <c:pt idx="395">
                  <c:v>0.89601944684982304</c:v>
                </c:pt>
                <c:pt idx="396">
                  <c:v>0.89619653224945095</c:v>
                </c:pt>
                <c:pt idx="397">
                  <c:v>0.89624338150024396</c:v>
                </c:pt>
                <c:pt idx="398">
                  <c:v>0.89639358520507795</c:v>
                </c:pt>
                <c:pt idx="399">
                  <c:v>0.89665358066558798</c:v>
                </c:pt>
                <c:pt idx="400">
                  <c:v>0.89688758850097705</c:v>
                </c:pt>
                <c:pt idx="401">
                  <c:v>0.89710669517517094</c:v>
                </c:pt>
                <c:pt idx="402">
                  <c:v>0.89732741117477399</c:v>
                </c:pt>
                <c:pt idx="403">
                  <c:v>0.897588062286377</c:v>
                </c:pt>
                <c:pt idx="404">
                  <c:v>0.89785175323486288</c:v>
                </c:pt>
                <c:pt idx="405">
                  <c:v>0.89811651706695605</c:v>
                </c:pt>
                <c:pt idx="406">
                  <c:v>0.89838134050369289</c:v>
                </c:pt>
                <c:pt idx="407">
                  <c:v>0.89856271743774396</c:v>
                </c:pt>
                <c:pt idx="408">
                  <c:v>0.89879708290100102</c:v>
                </c:pt>
                <c:pt idx="409">
                  <c:v>0.89909826517105107</c:v>
                </c:pt>
                <c:pt idx="410">
                  <c:v>0.89930968284606894</c:v>
                </c:pt>
                <c:pt idx="411">
                  <c:v>0.89951812028884892</c:v>
                </c:pt>
                <c:pt idx="412">
                  <c:v>0.89972131252288801</c:v>
                </c:pt>
                <c:pt idx="413">
                  <c:v>0.89990781545638998</c:v>
                </c:pt>
                <c:pt idx="414">
                  <c:v>0.90012227296829206</c:v>
                </c:pt>
                <c:pt idx="415">
                  <c:v>0.90034012794494589</c:v>
                </c:pt>
                <c:pt idx="416">
                  <c:v>0.90054230690002401</c:v>
                </c:pt>
                <c:pt idx="417">
                  <c:v>0.90077232122421291</c:v>
                </c:pt>
                <c:pt idx="418">
                  <c:v>0.90099697113037092</c:v>
                </c:pt>
                <c:pt idx="419">
                  <c:v>0.90120922327041608</c:v>
                </c:pt>
                <c:pt idx="420">
                  <c:v>0.90143280029296902</c:v>
                </c:pt>
                <c:pt idx="421">
                  <c:v>0.90157996416091901</c:v>
                </c:pt>
                <c:pt idx="422">
                  <c:v>0.90168474912643393</c:v>
                </c:pt>
                <c:pt idx="423">
                  <c:v>0.90188704729080205</c:v>
                </c:pt>
                <c:pt idx="424">
                  <c:v>0.90207152366638188</c:v>
                </c:pt>
                <c:pt idx="425">
                  <c:v>0.90224670171737698</c:v>
                </c:pt>
                <c:pt idx="426">
                  <c:v>0.90241633653640707</c:v>
                </c:pt>
                <c:pt idx="427">
                  <c:v>0.90252952575683598</c:v>
                </c:pt>
                <c:pt idx="428">
                  <c:v>0.90265338420867902</c:v>
                </c:pt>
                <c:pt idx="429">
                  <c:v>0.90280942916870099</c:v>
                </c:pt>
                <c:pt idx="430">
                  <c:v>0.90289311408996609</c:v>
                </c:pt>
                <c:pt idx="431">
                  <c:v>0.90301363468170193</c:v>
                </c:pt>
                <c:pt idx="432">
                  <c:v>0.90316371917724592</c:v>
                </c:pt>
                <c:pt idx="433">
                  <c:v>0.90327643156051596</c:v>
                </c:pt>
                <c:pt idx="434">
                  <c:v>0.90335361957550009</c:v>
                </c:pt>
                <c:pt idx="435">
                  <c:v>0.90341185331344609</c:v>
                </c:pt>
                <c:pt idx="436">
                  <c:v>0.90346519947052006</c:v>
                </c:pt>
                <c:pt idx="437">
                  <c:v>0.90362243652343799</c:v>
                </c:pt>
                <c:pt idx="438">
                  <c:v>0.90372948646545392</c:v>
                </c:pt>
                <c:pt idx="439">
                  <c:v>0.90370516777038601</c:v>
                </c:pt>
                <c:pt idx="440">
                  <c:v>0.90376137495040898</c:v>
                </c:pt>
                <c:pt idx="441">
                  <c:v>0.90383754968643193</c:v>
                </c:pt>
                <c:pt idx="442">
                  <c:v>0.90392779111862209</c:v>
                </c:pt>
                <c:pt idx="443">
                  <c:v>0.90400682687759404</c:v>
                </c:pt>
                <c:pt idx="444">
                  <c:v>0.90409748554229696</c:v>
                </c:pt>
                <c:pt idx="445">
                  <c:v>0.90419243574142505</c:v>
                </c:pt>
                <c:pt idx="446">
                  <c:v>0.90427719354629499</c:v>
                </c:pt>
                <c:pt idx="447">
                  <c:v>0.90438990592956503</c:v>
                </c:pt>
                <c:pt idx="448">
                  <c:v>0.90453379154205305</c:v>
                </c:pt>
                <c:pt idx="449">
                  <c:v>0.90472190380096396</c:v>
                </c:pt>
                <c:pt idx="450">
                  <c:v>0.90492193698883105</c:v>
                </c:pt>
                <c:pt idx="451">
                  <c:v>0.90510003566741903</c:v>
                </c:pt>
                <c:pt idx="452">
                  <c:v>0.90524833202362109</c:v>
                </c:pt>
                <c:pt idx="453">
                  <c:v>0.90532140731811506</c:v>
                </c:pt>
                <c:pt idx="454">
                  <c:v>0.90533267259597805</c:v>
                </c:pt>
                <c:pt idx="455">
                  <c:v>0.90531646013259892</c:v>
                </c:pt>
                <c:pt idx="456">
                  <c:v>0.90536950826644902</c:v>
                </c:pt>
                <c:pt idx="457">
                  <c:v>0.90555934906005908</c:v>
                </c:pt>
                <c:pt idx="458">
                  <c:v>0.90581856966018703</c:v>
                </c:pt>
                <c:pt idx="459">
                  <c:v>0.90612565279007007</c:v>
                </c:pt>
                <c:pt idx="460">
                  <c:v>0.90651594400405888</c:v>
                </c:pt>
                <c:pt idx="461">
                  <c:v>0.90691189765930202</c:v>
                </c:pt>
                <c:pt idx="462">
                  <c:v>0.90729843378066999</c:v>
                </c:pt>
                <c:pt idx="463">
                  <c:v>0.90757476091384892</c:v>
                </c:pt>
                <c:pt idx="464">
                  <c:v>0.90783308744430502</c:v>
                </c:pt>
                <c:pt idx="465">
                  <c:v>0.90808026790618901</c:v>
                </c:pt>
                <c:pt idx="466">
                  <c:v>0.90834044218063403</c:v>
                </c:pt>
                <c:pt idx="467">
                  <c:v>0.90858184099197392</c:v>
                </c:pt>
                <c:pt idx="468">
                  <c:v>0.90878437757492092</c:v>
                </c:pt>
                <c:pt idx="469">
                  <c:v>0.90890161991119389</c:v>
                </c:pt>
                <c:pt idx="470">
                  <c:v>0.90913383960723904</c:v>
                </c:pt>
                <c:pt idx="471">
                  <c:v>0.90936743021011401</c:v>
                </c:pt>
                <c:pt idx="472">
                  <c:v>0.90956901311874394</c:v>
                </c:pt>
                <c:pt idx="473">
                  <c:v>0.9097308397293089</c:v>
                </c:pt>
                <c:pt idx="474">
                  <c:v>0.90989338159561206</c:v>
                </c:pt>
                <c:pt idx="475">
                  <c:v>0.91006408929824789</c:v>
                </c:pt>
                <c:pt idx="476">
                  <c:v>0.91029332876205404</c:v>
                </c:pt>
                <c:pt idx="477">
                  <c:v>0.91046600341796902</c:v>
                </c:pt>
                <c:pt idx="478">
                  <c:v>0.910627233982086</c:v>
                </c:pt>
                <c:pt idx="479">
                  <c:v>0.9108407378196719</c:v>
                </c:pt>
                <c:pt idx="480">
                  <c:v>0.91101442575454694</c:v>
                </c:pt>
                <c:pt idx="481">
                  <c:v>0.91116451025009204</c:v>
                </c:pt>
                <c:pt idx="482">
                  <c:v>0.91129081249237109</c:v>
                </c:pt>
                <c:pt idx="483">
                  <c:v>0.91145979166030888</c:v>
                </c:pt>
                <c:pt idx="484">
                  <c:v>0.91168885231018093</c:v>
                </c:pt>
                <c:pt idx="485">
                  <c:v>0.911970067024231</c:v>
                </c:pt>
                <c:pt idx="486">
                  <c:v>0.91216878890991193</c:v>
                </c:pt>
                <c:pt idx="487">
                  <c:v>0.91234986782074001</c:v>
                </c:pt>
                <c:pt idx="488">
                  <c:v>0.91252385377883893</c:v>
                </c:pt>
                <c:pt idx="489">
                  <c:v>0.91270856857299809</c:v>
                </c:pt>
                <c:pt idx="490">
                  <c:v>0.91287361383438093</c:v>
                </c:pt>
                <c:pt idx="491">
                  <c:v>0.91303901672363308</c:v>
                </c:pt>
                <c:pt idx="492">
                  <c:v>0.91321634054184009</c:v>
                </c:pt>
                <c:pt idx="493">
                  <c:v>0.91338639259338406</c:v>
                </c:pt>
                <c:pt idx="494">
                  <c:v>0.91355406045913701</c:v>
                </c:pt>
                <c:pt idx="495">
                  <c:v>0.91371654272079494</c:v>
                </c:pt>
                <c:pt idx="496">
                  <c:v>0.91380213499069196</c:v>
                </c:pt>
                <c:pt idx="497">
                  <c:v>0.91396563053131108</c:v>
                </c:pt>
                <c:pt idx="498">
                  <c:v>0.91415982246398908</c:v>
                </c:pt>
                <c:pt idx="499">
                  <c:v>0.91425453424453695</c:v>
                </c:pt>
                <c:pt idx="500">
                  <c:v>0.91438566446304304</c:v>
                </c:pt>
                <c:pt idx="501">
                  <c:v>0.91453008651733403</c:v>
                </c:pt>
                <c:pt idx="502">
                  <c:v>0.91467432975769003</c:v>
                </c:pt>
                <c:pt idx="503">
                  <c:v>0.91482262611389209</c:v>
                </c:pt>
                <c:pt idx="504">
                  <c:v>0.91496317386627202</c:v>
                </c:pt>
                <c:pt idx="505">
                  <c:v>0.91509191989898708</c:v>
                </c:pt>
                <c:pt idx="506">
                  <c:v>0.915124583244324</c:v>
                </c:pt>
                <c:pt idx="507">
                  <c:v>0.91521524190902692</c:v>
                </c:pt>
                <c:pt idx="508">
                  <c:v>0.91535298824310307</c:v>
                </c:pt>
                <c:pt idx="509">
                  <c:v>0.91550694704055791</c:v>
                </c:pt>
                <c:pt idx="510">
                  <c:v>0.91561781167983991</c:v>
                </c:pt>
                <c:pt idx="511">
                  <c:v>0.91571156978607204</c:v>
                </c:pt>
                <c:pt idx="512">
                  <c:v>0.915807056427002</c:v>
                </c:pt>
                <c:pt idx="513">
                  <c:v>0.91591541767120388</c:v>
                </c:pt>
                <c:pt idx="514">
                  <c:v>0.91597192287445095</c:v>
                </c:pt>
                <c:pt idx="515">
                  <c:v>0.91594873666763288</c:v>
                </c:pt>
                <c:pt idx="516">
                  <c:v>0.91601674556732204</c:v>
                </c:pt>
                <c:pt idx="517">
                  <c:v>0.91616486310958889</c:v>
                </c:pt>
                <c:pt idx="518">
                  <c:v>0.91636275053024296</c:v>
                </c:pt>
                <c:pt idx="519">
                  <c:v>0.91641913652420004</c:v>
                </c:pt>
                <c:pt idx="520">
                  <c:v>0.91651682853698691</c:v>
                </c:pt>
                <c:pt idx="521">
                  <c:v>0.91665272712707502</c:v>
                </c:pt>
                <c:pt idx="522">
                  <c:v>0.9168442964553829</c:v>
                </c:pt>
                <c:pt idx="523">
                  <c:v>0.91698108911514309</c:v>
                </c:pt>
                <c:pt idx="524">
                  <c:v>0.91710959672927905</c:v>
                </c:pt>
                <c:pt idx="525">
                  <c:v>0.91724579334258993</c:v>
                </c:pt>
                <c:pt idx="526">
                  <c:v>0.91734580993652304</c:v>
                </c:pt>
                <c:pt idx="527">
                  <c:v>0.91748093366622907</c:v>
                </c:pt>
                <c:pt idx="528">
                  <c:v>0.91764830350875903</c:v>
                </c:pt>
                <c:pt idx="529">
                  <c:v>0.91775547266006496</c:v>
                </c:pt>
                <c:pt idx="530">
                  <c:v>0.91791908740997297</c:v>
                </c:pt>
                <c:pt idx="531">
                  <c:v>0.91810731887817409</c:v>
                </c:pt>
                <c:pt idx="532">
                  <c:v>0.91826562881469709</c:v>
                </c:pt>
                <c:pt idx="533">
                  <c:v>0.91843001842498806</c:v>
                </c:pt>
                <c:pt idx="534">
                  <c:v>0.91861580610275295</c:v>
                </c:pt>
                <c:pt idx="535">
                  <c:v>0.91883944272995</c:v>
                </c:pt>
                <c:pt idx="536">
                  <c:v>0.91897909641265896</c:v>
                </c:pt>
                <c:pt idx="537">
                  <c:v>0.91915010213851889</c:v>
                </c:pt>
                <c:pt idx="538">
                  <c:v>0.91936324834823591</c:v>
                </c:pt>
                <c:pt idx="539">
                  <c:v>0.91949706077575688</c:v>
                </c:pt>
                <c:pt idx="540">
                  <c:v>0.91958432197570805</c:v>
                </c:pt>
                <c:pt idx="541">
                  <c:v>0.91966860294342001</c:v>
                </c:pt>
                <c:pt idx="542">
                  <c:v>0.91988735198974592</c:v>
                </c:pt>
                <c:pt idx="543">
                  <c:v>0.9200382113456731</c:v>
                </c:pt>
                <c:pt idx="544">
                  <c:v>0.92016105651855495</c:v>
                </c:pt>
                <c:pt idx="545">
                  <c:v>0.92027406692504909</c:v>
                </c:pt>
                <c:pt idx="546">
                  <c:v>0.92045288085937504</c:v>
                </c:pt>
                <c:pt idx="547">
                  <c:v>0.920587050914764</c:v>
                </c:pt>
                <c:pt idx="548">
                  <c:v>0.92065052986145002</c:v>
                </c:pt>
                <c:pt idx="549">
                  <c:v>0.92075352668762189</c:v>
                </c:pt>
                <c:pt idx="550">
                  <c:v>0.92083703279495199</c:v>
                </c:pt>
                <c:pt idx="551">
                  <c:v>0.920911657810211</c:v>
                </c:pt>
                <c:pt idx="552">
                  <c:v>0.92102323770523098</c:v>
                </c:pt>
                <c:pt idx="553">
                  <c:v>0.92112265825271589</c:v>
                </c:pt>
                <c:pt idx="554">
                  <c:v>0.92122374773025495</c:v>
                </c:pt>
                <c:pt idx="555">
                  <c:v>0.92134194374084499</c:v>
                </c:pt>
                <c:pt idx="556">
                  <c:v>0.92137329578399707</c:v>
                </c:pt>
                <c:pt idx="557">
                  <c:v>0.92142479419708301</c:v>
                </c:pt>
                <c:pt idx="558">
                  <c:v>0.921530413627625</c:v>
                </c:pt>
                <c:pt idx="559">
                  <c:v>0.92168312072753888</c:v>
                </c:pt>
                <c:pt idx="560">
                  <c:v>0.92184679508209189</c:v>
                </c:pt>
                <c:pt idx="561">
                  <c:v>0.92200945615768393</c:v>
                </c:pt>
                <c:pt idx="562">
                  <c:v>0.92209618091583301</c:v>
                </c:pt>
                <c:pt idx="563">
                  <c:v>0.92224066257476789</c:v>
                </c:pt>
                <c:pt idx="564">
                  <c:v>0.92238109111785893</c:v>
                </c:pt>
                <c:pt idx="565">
                  <c:v>0.92241411209106405</c:v>
                </c:pt>
                <c:pt idx="566">
                  <c:v>0.9224935054779051</c:v>
                </c:pt>
                <c:pt idx="567">
                  <c:v>0.92261772155761701</c:v>
                </c:pt>
                <c:pt idx="568">
                  <c:v>0.92280005216598493</c:v>
                </c:pt>
                <c:pt idx="569">
                  <c:v>0.92279027700424199</c:v>
                </c:pt>
                <c:pt idx="570">
                  <c:v>0.92287473678588894</c:v>
                </c:pt>
                <c:pt idx="571">
                  <c:v>0.92306678295135502</c:v>
                </c:pt>
                <c:pt idx="572">
                  <c:v>0.92329357862472494</c:v>
                </c:pt>
                <c:pt idx="573">
                  <c:v>0.92340527772903402</c:v>
                </c:pt>
                <c:pt idx="574">
                  <c:v>0.92346827983856206</c:v>
                </c:pt>
                <c:pt idx="575">
                  <c:v>0.92359690666198691</c:v>
                </c:pt>
                <c:pt idx="576">
                  <c:v>0.92371522188186606</c:v>
                </c:pt>
                <c:pt idx="577">
                  <c:v>0.92384986877441388</c:v>
                </c:pt>
                <c:pt idx="578">
                  <c:v>0.92402236461639409</c:v>
                </c:pt>
                <c:pt idx="579">
                  <c:v>0.92412154674529989</c:v>
                </c:pt>
                <c:pt idx="580">
                  <c:v>0.92425345182418805</c:v>
                </c:pt>
                <c:pt idx="581">
                  <c:v>0.92443119287490805</c:v>
                </c:pt>
                <c:pt idx="582">
                  <c:v>0.92460011243820195</c:v>
                </c:pt>
                <c:pt idx="583">
                  <c:v>0.92472349405288701</c:v>
                </c:pt>
                <c:pt idx="584">
                  <c:v>0.92483328580856305</c:v>
                </c:pt>
                <c:pt idx="585">
                  <c:v>0.92502163648605307</c:v>
                </c:pt>
                <c:pt idx="586">
                  <c:v>0.92515616416931201</c:v>
                </c:pt>
                <c:pt idx="587">
                  <c:v>0.92528169155120898</c:v>
                </c:pt>
                <c:pt idx="588">
                  <c:v>0.92542968988418606</c:v>
                </c:pt>
                <c:pt idx="589">
                  <c:v>0.92553155422210698</c:v>
                </c:pt>
                <c:pt idx="590">
                  <c:v>0.92561017274856594</c:v>
                </c:pt>
                <c:pt idx="591">
                  <c:v>0.92566798925399807</c:v>
                </c:pt>
                <c:pt idx="592">
                  <c:v>0.92578713893890408</c:v>
                </c:pt>
                <c:pt idx="593">
                  <c:v>0.92585210800170903</c:v>
                </c:pt>
                <c:pt idx="594">
                  <c:v>0.92589192390441899</c:v>
                </c:pt>
                <c:pt idx="595">
                  <c:v>0.92603658437728908</c:v>
                </c:pt>
                <c:pt idx="596">
                  <c:v>0.92610536813735989</c:v>
                </c:pt>
                <c:pt idx="597">
                  <c:v>0.92615329027175908</c:v>
                </c:pt>
                <c:pt idx="598">
                  <c:v>0.92623035907745388</c:v>
                </c:pt>
                <c:pt idx="599">
                  <c:v>0.92632644176483203</c:v>
                </c:pt>
                <c:pt idx="600">
                  <c:v>0.92644451856613208</c:v>
                </c:pt>
                <c:pt idx="601">
                  <c:v>0.92658923864364606</c:v>
                </c:pt>
                <c:pt idx="602">
                  <c:v>0.926507639884949</c:v>
                </c:pt>
                <c:pt idx="603">
                  <c:v>0.92646067142486599</c:v>
                </c:pt>
                <c:pt idx="604">
                  <c:v>0.92646317481994589</c:v>
                </c:pt>
                <c:pt idx="605">
                  <c:v>0.92657153606414799</c:v>
                </c:pt>
                <c:pt idx="606">
                  <c:v>0.92663161754608203</c:v>
                </c:pt>
                <c:pt idx="607">
                  <c:v>0.92665361166000393</c:v>
                </c:pt>
                <c:pt idx="608">
                  <c:v>0.92663048505783108</c:v>
                </c:pt>
                <c:pt idx="609">
                  <c:v>0.92671309709548999</c:v>
                </c:pt>
                <c:pt idx="610">
                  <c:v>0.92676197290420492</c:v>
                </c:pt>
                <c:pt idx="611">
                  <c:v>0.92670713663101201</c:v>
                </c:pt>
                <c:pt idx="612">
                  <c:v>0.92687623500824001</c:v>
                </c:pt>
                <c:pt idx="613">
                  <c:v>0.92701827287673999</c:v>
                </c:pt>
                <c:pt idx="614">
                  <c:v>0.92710279226303105</c:v>
                </c:pt>
                <c:pt idx="615">
                  <c:v>0.92696778774261501</c:v>
                </c:pt>
                <c:pt idx="616">
                  <c:v>0.926943171024323</c:v>
                </c:pt>
                <c:pt idx="617">
                  <c:v>0.92701392173767094</c:v>
                </c:pt>
                <c:pt idx="618">
                  <c:v>0.92720489501953107</c:v>
                </c:pt>
                <c:pt idx="619">
                  <c:v>0.92730300426483203</c:v>
                </c:pt>
                <c:pt idx="620">
                  <c:v>0.92743240594863896</c:v>
                </c:pt>
                <c:pt idx="621">
                  <c:v>0.92768024206161503</c:v>
                </c:pt>
                <c:pt idx="622">
                  <c:v>0.92788695096969609</c:v>
                </c:pt>
                <c:pt idx="623">
                  <c:v>0.92809240818023708</c:v>
                </c:pt>
                <c:pt idx="624">
                  <c:v>0.92830519676208501</c:v>
                </c:pt>
                <c:pt idx="625">
                  <c:v>0.92861227989196804</c:v>
                </c:pt>
                <c:pt idx="626">
                  <c:v>0.92876200675964404</c:v>
                </c:pt>
                <c:pt idx="627">
                  <c:v>0.9288188695907591</c:v>
                </c:pt>
                <c:pt idx="628">
                  <c:v>0.92893104553222705</c:v>
                </c:pt>
                <c:pt idx="629">
                  <c:v>0.92897908687591602</c:v>
                </c:pt>
                <c:pt idx="630">
                  <c:v>0.9290824413299561</c:v>
                </c:pt>
                <c:pt idx="631">
                  <c:v>0.9293654441833501</c:v>
                </c:pt>
                <c:pt idx="632">
                  <c:v>0.92875092029571493</c:v>
                </c:pt>
                <c:pt idx="633">
                  <c:v>0.92890100479126003</c:v>
                </c:pt>
                <c:pt idx="634">
                  <c:v>0.92904560565948491</c:v>
                </c:pt>
                <c:pt idx="635">
                  <c:v>0.92917286157607992</c:v>
                </c:pt>
                <c:pt idx="636">
                  <c:v>0.92930655479431201</c:v>
                </c:pt>
                <c:pt idx="637">
                  <c:v>0.92944352626800497</c:v>
                </c:pt>
                <c:pt idx="638">
                  <c:v>0.92960600852966291</c:v>
                </c:pt>
                <c:pt idx="639">
                  <c:v>0.92979799509048489</c:v>
                </c:pt>
                <c:pt idx="640">
                  <c:v>0.929936635494232</c:v>
                </c:pt>
                <c:pt idx="641">
                  <c:v>0.93011926412582402</c:v>
                </c:pt>
                <c:pt idx="642">
                  <c:v>0.9303864717483521</c:v>
                </c:pt>
                <c:pt idx="643">
                  <c:v>0.93063043355941799</c:v>
                </c:pt>
                <c:pt idx="644">
                  <c:v>0.93080674409866293</c:v>
                </c:pt>
                <c:pt idx="645">
                  <c:v>0.93096797466278103</c:v>
                </c:pt>
                <c:pt idx="646">
                  <c:v>0.93113719224929792</c:v>
                </c:pt>
                <c:pt idx="647">
                  <c:v>0.93125610351562504</c:v>
                </c:pt>
                <c:pt idx="648">
                  <c:v>0.93131052255630498</c:v>
                </c:pt>
                <c:pt idx="649">
                  <c:v>0.93135552406310995</c:v>
                </c:pt>
                <c:pt idx="650">
                  <c:v>0.93143676519393903</c:v>
                </c:pt>
                <c:pt idx="651">
                  <c:v>0.93151675462722805</c:v>
                </c:pt>
                <c:pt idx="652">
                  <c:v>0.93159102201461796</c:v>
                </c:pt>
                <c:pt idx="653">
                  <c:v>0.9317452788352969</c:v>
                </c:pt>
                <c:pt idx="654">
                  <c:v>0.93191860914230307</c:v>
                </c:pt>
                <c:pt idx="655">
                  <c:v>0.93199698925018293</c:v>
                </c:pt>
                <c:pt idx="656">
                  <c:v>0.93197267055511501</c:v>
                </c:pt>
                <c:pt idx="657">
                  <c:v>0.93192409276962307</c:v>
                </c:pt>
                <c:pt idx="658">
                  <c:v>0.93187265396118191</c:v>
                </c:pt>
                <c:pt idx="659">
                  <c:v>0.931820499897003</c:v>
                </c:pt>
                <c:pt idx="660">
                  <c:v>0.93180375099182089</c:v>
                </c:pt>
                <c:pt idx="661">
                  <c:v>0.93180238008499106</c:v>
                </c:pt>
                <c:pt idx="662">
                  <c:v>0.93173770904540998</c:v>
                </c:pt>
                <c:pt idx="663">
                  <c:v>0.93161283731460598</c:v>
                </c:pt>
                <c:pt idx="664">
                  <c:v>0.93153898715972905</c:v>
                </c:pt>
                <c:pt idx="665">
                  <c:v>0.93159209489822392</c:v>
                </c:pt>
                <c:pt idx="666">
                  <c:v>0.93163781166076709</c:v>
                </c:pt>
                <c:pt idx="667">
                  <c:v>0.93155144453048688</c:v>
                </c:pt>
                <c:pt idx="668">
                  <c:v>0.93141030073165898</c:v>
                </c:pt>
                <c:pt idx="669">
                  <c:v>0.93128715753555302</c:v>
                </c:pt>
                <c:pt idx="670">
                  <c:v>0.93124471902847294</c:v>
                </c:pt>
                <c:pt idx="671">
                  <c:v>0.93123732805252102</c:v>
                </c:pt>
                <c:pt idx="672">
                  <c:v>0.93119846582412702</c:v>
                </c:pt>
                <c:pt idx="673">
                  <c:v>0.93112449645996098</c:v>
                </c:pt>
                <c:pt idx="674">
                  <c:v>0.931024122238159</c:v>
                </c:pt>
                <c:pt idx="675">
                  <c:v>0.93092994689941388</c:v>
                </c:pt>
                <c:pt idx="676">
                  <c:v>0.93090276718139608</c:v>
                </c:pt>
                <c:pt idx="677">
                  <c:v>0.93092607259750393</c:v>
                </c:pt>
                <c:pt idx="678">
                  <c:v>0.93089191913604696</c:v>
                </c:pt>
                <c:pt idx="679">
                  <c:v>0.93081520795822104</c:v>
                </c:pt>
                <c:pt idx="680">
                  <c:v>0.93079017400741604</c:v>
                </c:pt>
                <c:pt idx="681">
                  <c:v>0.93083761930465703</c:v>
                </c:pt>
                <c:pt idx="682">
                  <c:v>0.93092344999313403</c:v>
                </c:pt>
                <c:pt idx="683">
                  <c:v>0.9309329271316531</c:v>
                </c:pt>
                <c:pt idx="684">
                  <c:v>0.93091665506362897</c:v>
                </c:pt>
                <c:pt idx="685">
                  <c:v>0.93095974922180202</c:v>
                </c:pt>
                <c:pt idx="686">
                  <c:v>0.93103938102722195</c:v>
                </c:pt>
                <c:pt idx="687">
                  <c:v>0.93114780187606794</c:v>
                </c:pt>
                <c:pt idx="688">
                  <c:v>0.93126140832901005</c:v>
                </c:pt>
                <c:pt idx="689">
                  <c:v>0.93136744499206503</c:v>
                </c:pt>
                <c:pt idx="690">
                  <c:v>0.93146638870239307</c:v>
                </c:pt>
                <c:pt idx="691">
                  <c:v>0.93157308101654102</c:v>
                </c:pt>
                <c:pt idx="692">
                  <c:v>0.93167971372604397</c:v>
                </c:pt>
                <c:pt idx="693">
                  <c:v>0.93180154561996509</c:v>
                </c:pt>
                <c:pt idx="694">
                  <c:v>0.93192975521087607</c:v>
                </c:pt>
                <c:pt idx="695">
                  <c:v>0.93206100463867192</c:v>
                </c:pt>
                <c:pt idx="696">
                  <c:v>0.93224285840988208</c:v>
                </c:pt>
                <c:pt idx="697">
                  <c:v>0.93241988420486499</c:v>
                </c:pt>
                <c:pt idx="698">
                  <c:v>0.93258361816406299</c:v>
                </c:pt>
                <c:pt idx="699">
                  <c:v>0.93274526596069296</c:v>
                </c:pt>
                <c:pt idx="700">
                  <c:v>0.93290393352508505</c:v>
                </c:pt>
                <c:pt idx="701">
                  <c:v>0.93307625055313093</c:v>
                </c:pt>
                <c:pt idx="702">
                  <c:v>0.93325881958007795</c:v>
                </c:pt>
                <c:pt idx="703">
                  <c:v>0.93342630863189702</c:v>
                </c:pt>
                <c:pt idx="704">
                  <c:v>0.9335489153862</c:v>
                </c:pt>
                <c:pt idx="705">
                  <c:v>0.9336489915847781</c:v>
                </c:pt>
                <c:pt idx="706">
                  <c:v>0.93370698690414389</c:v>
                </c:pt>
                <c:pt idx="707">
                  <c:v>0.93375383615493801</c:v>
                </c:pt>
                <c:pt idx="708">
                  <c:v>0.93381749391555791</c:v>
                </c:pt>
                <c:pt idx="709">
                  <c:v>0.93391447067260702</c:v>
                </c:pt>
                <c:pt idx="710">
                  <c:v>0.93404250144958501</c:v>
                </c:pt>
                <c:pt idx="711">
                  <c:v>0.93413316011428793</c:v>
                </c:pt>
                <c:pt idx="712">
                  <c:v>0.934167373180389</c:v>
                </c:pt>
                <c:pt idx="713">
                  <c:v>0.93417178392410305</c:v>
                </c:pt>
                <c:pt idx="714">
                  <c:v>0.93418209552764897</c:v>
                </c:pt>
                <c:pt idx="715">
                  <c:v>0.934178578853607</c:v>
                </c:pt>
                <c:pt idx="716">
                  <c:v>0.93416039943695095</c:v>
                </c:pt>
                <c:pt idx="717">
                  <c:v>0.93414311408996609</c:v>
                </c:pt>
                <c:pt idx="718">
                  <c:v>0.93413846492767294</c:v>
                </c:pt>
                <c:pt idx="719">
                  <c:v>0.93413107395172101</c:v>
                </c:pt>
                <c:pt idx="720">
                  <c:v>0.9341090202331539</c:v>
                </c:pt>
                <c:pt idx="721">
                  <c:v>0.93404804468154889</c:v>
                </c:pt>
                <c:pt idx="722">
                  <c:v>0.93396859169006308</c:v>
                </c:pt>
                <c:pt idx="723">
                  <c:v>0.93395094871521001</c:v>
                </c:pt>
                <c:pt idx="724">
                  <c:v>0.93397872447967489</c:v>
                </c:pt>
                <c:pt idx="725">
                  <c:v>0.93394129276275595</c:v>
                </c:pt>
                <c:pt idx="726">
                  <c:v>0.93383424282074001</c:v>
                </c:pt>
                <c:pt idx="727">
                  <c:v>0.93373422622680691</c:v>
                </c:pt>
                <c:pt idx="728">
                  <c:v>0.93360309600830105</c:v>
                </c:pt>
                <c:pt idx="729">
                  <c:v>0.93345861434936506</c:v>
                </c:pt>
                <c:pt idx="730">
                  <c:v>0.93334602117538501</c:v>
                </c:pt>
                <c:pt idx="731">
                  <c:v>0.93323873281478908</c:v>
                </c:pt>
                <c:pt idx="732">
                  <c:v>0.933091151714325</c:v>
                </c:pt>
                <c:pt idx="733">
                  <c:v>0.93293725252151494</c:v>
                </c:pt>
                <c:pt idx="734">
                  <c:v>0.93281089067459089</c:v>
                </c:pt>
                <c:pt idx="735">
                  <c:v>0.93268810510635403</c:v>
                </c:pt>
                <c:pt idx="736">
                  <c:v>0.93256043195724492</c:v>
                </c:pt>
                <c:pt idx="737">
                  <c:v>0.9324200034141541</c:v>
                </c:pt>
                <c:pt idx="738">
                  <c:v>0.93229465484619101</c:v>
                </c:pt>
                <c:pt idx="739">
                  <c:v>0.93219791650772099</c:v>
                </c:pt>
                <c:pt idx="740">
                  <c:v>0.932078289985657</c:v>
                </c:pt>
                <c:pt idx="741">
                  <c:v>0.93194960355758694</c:v>
                </c:pt>
                <c:pt idx="742">
                  <c:v>0.93182628154754599</c:v>
                </c:pt>
                <c:pt idx="743">
                  <c:v>0.9317178606987</c:v>
                </c:pt>
                <c:pt idx="744">
                  <c:v>0.93162839412689191</c:v>
                </c:pt>
                <c:pt idx="745">
                  <c:v>0.93157135248184209</c:v>
                </c:pt>
                <c:pt idx="746">
                  <c:v>0.931515324115753</c:v>
                </c:pt>
                <c:pt idx="747">
                  <c:v>0.93142436742782597</c:v>
                </c:pt>
                <c:pt idx="748">
                  <c:v>0.93132876157760602</c:v>
                </c:pt>
                <c:pt idx="749">
                  <c:v>0.93128596544265707</c:v>
                </c:pt>
                <c:pt idx="750">
                  <c:v>0.93126295804977399</c:v>
                </c:pt>
                <c:pt idx="751">
                  <c:v>0.93126677274704006</c:v>
                </c:pt>
                <c:pt idx="752">
                  <c:v>0.93127392530441289</c:v>
                </c:pt>
                <c:pt idx="753">
                  <c:v>0.93127905130386401</c:v>
                </c:pt>
                <c:pt idx="754">
                  <c:v>0.9312769055366521</c:v>
                </c:pt>
                <c:pt idx="755">
                  <c:v>0.93126975297927905</c:v>
                </c:pt>
                <c:pt idx="756">
                  <c:v>0.93126891851425198</c:v>
                </c:pt>
                <c:pt idx="757">
                  <c:v>0.93128340244293195</c:v>
                </c:pt>
                <c:pt idx="758">
                  <c:v>0.93132685422897299</c:v>
                </c:pt>
                <c:pt idx="759">
                  <c:v>0.93138848543167096</c:v>
                </c:pt>
                <c:pt idx="760">
                  <c:v>0.93148957490921003</c:v>
                </c:pt>
                <c:pt idx="761">
                  <c:v>0.93158470392227199</c:v>
                </c:pt>
                <c:pt idx="762">
                  <c:v>0.93168829679489096</c:v>
                </c:pt>
                <c:pt idx="763">
                  <c:v>0.93180154561996509</c:v>
                </c:pt>
                <c:pt idx="764">
                  <c:v>0.93193523883819607</c:v>
                </c:pt>
                <c:pt idx="765">
                  <c:v>0.9320616006851199</c:v>
                </c:pt>
                <c:pt idx="766">
                  <c:v>0.93219225406646689</c:v>
                </c:pt>
                <c:pt idx="767">
                  <c:v>0.93232743740081792</c:v>
                </c:pt>
                <c:pt idx="768">
                  <c:v>0.93246220350265507</c:v>
                </c:pt>
                <c:pt idx="769">
                  <c:v>0.93260090351104696</c:v>
                </c:pt>
                <c:pt idx="770">
                  <c:v>0.93271188735961896</c:v>
                </c:pt>
                <c:pt idx="771">
                  <c:v>0.93280344009399396</c:v>
                </c:pt>
                <c:pt idx="772">
                  <c:v>0.93290113210678105</c:v>
                </c:pt>
                <c:pt idx="773">
                  <c:v>0.93299685716628988</c:v>
                </c:pt>
                <c:pt idx="774">
                  <c:v>0.93310056924819906</c:v>
                </c:pt>
                <c:pt idx="775">
                  <c:v>0.933249163627625</c:v>
                </c:pt>
                <c:pt idx="776">
                  <c:v>0.933390605449677</c:v>
                </c:pt>
                <c:pt idx="777">
                  <c:v>0.93350856304168706</c:v>
                </c:pt>
                <c:pt idx="778">
                  <c:v>0.93362199068069507</c:v>
                </c:pt>
                <c:pt idx="779">
                  <c:v>0.93368678092956503</c:v>
                </c:pt>
                <c:pt idx="780">
                  <c:v>0.93374924659729008</c:v>
                </c:pt>
                <c:pt idx="781">
                  <c:v>0.93382434844970708</c:v>
                </c:pt>
                <c:pt idx="782">
                  <c:v>0.93389706611633305</c:v>
                </c:pt>
                <c:pt idx="783">
                  <c:v>0.93392710685730007</c:v>
                </c:pt>
                <c:pt idx="784">
                  <c:v>0.93394904136657697</c:v>
                </c:pt>
                <c:pt idx="785">
                  <c:v>0.93397830724716191</c:v>
                </c:pt>
                <c:pt idx="786">
                  <c:v>0.93402539491653402</c:v>
                </c:pt>
                <c:pt idx="787">
                  <c:v>0.93403540849685696</c:v>
                </c:pt>
                <c:pt idx="788">
                  <c:v>0.93400101661682089</c:v>
                </c:pt>
                <c:pt idx="789">
                  <c:v>0.93399058580398608</c:v>
                </c:pt>
                <c:pt idx="790">
                  <c:v>0.93402545452117902</c:v>
                </c:pt>
                <c:pt idx="791">
                  <c:v>0.93403201103210409</c:v>
                </c:pt>
                <c:pt idx="792">
                  <c:v>0.93396948575973493</c:v>
                </c:pt>
                <c:pt idx="793">
                  <c:v>0.93391971588134792</c:v>
                </c:pt>
                <c:pt idx="794">
                  <c:v>0.93387852907180791</c:v>
                </c:pt>
                <c:pt idx="795">
                  <c:v>0.93382822275161703</c:v>
                </c:pt>
                <c:pt idx="796">
                  <c:v>0.93374966382980307</c:v>
                </c:pt>
                <c:pt idx="797">
                  <c:v>0.93367480039596606</c:v>
                </c:pt>
                <c:pt idx="798">
                  <c:v>0.93365805149078396</c:v>
                </c:pt>
                <c:pt idx="799">
                  <c:v>0.93364911079406698</c:v>
                </c:pt>
                <c:pt idx="800">
                  <c:v>0.93360100984573391</c:v>
                </c:pt>
                <c:pt idx="801">
                  <c:v>0.93353919982910205</c:v>
                </c:pt>
                <c:pt idx="802">
                  <c:v>0.93350528478622397</c:v>
                </c:pt>
                <c:pt idx="803">
                  <c:v>0.93348180055618291</c:v>
                </c:pt>
                <c:pt idx="804">
                  <c:v>0.9334270238876341</c:v>
                </c:pt>
                <c:pt idx="805">
                  <c:v>0.93335287570953396</c:v>
                </c:pt>
                <c:pt idx="806">
                  <c:v>0.93329035043716391</c:v>
                </c:pt>
                <c:pt idx="807">
                  <c:v>0.93324785232543905</c:v>
                </c:pt>
                <c:pt idx="808">
                  <c:v>0.93320815563201909</c:v>
                </c:pt>
                <c:pt idx="809">
                  <c:v>0.93316643238067609</c:v>
                </c:pt>
                <c:pt idx="810">
                  <c:v>0.93311922550201398</c:v>
                </c:pt>
                <c:pt idx="811">
                  <c:v>0.93305503129959089</c:v>
                </c:pt>
                <c:pt idx="812">
                  <c:v>0.93300347328185995</c:v>
                </c:pt>
                <c:pt idx="813">
                  <c:v>0.93302797079086308</c:v>
                </c:pt>
                <c:pt idx="814">
                  <c:v>0.93305038213729907</c:v>
                </c:pt>
                <c:pt idx="815">
                  <c:v>0.93304591178894003</c:v>
                </c:pt>
                <c:pt idx="816">
                  <c:v>0.933041203022003</c:v>
                </c:pt>
                <c:pt idx="817">
                  <c:v>0.93304811716079694</c:v>
                </c:pt>
                <c:pt idx="818">
                  <c:v>0.9330580711364751</c:v>
                </c:pt>
                <c:pt idx="819">
                  <c:v>0.93303464651107793</c:v>
                </c:pt>
                <c:pt idx="820">
                  <c:v>0.93300114870071393</c:v>
                </c:pt>
                <c:pt idx="821">
                  <c:v>0.932977306842804</c:v>
                </c:pt>
                <c:pt idx="822">
                  <c:v>0.93295137882232693</c:v>
                </c:pt>
                <c:pt idx="823">
                  <c:v>0.93295876979827908</c:v>
                </c:pt>
                <c:pt idx="824">
                  <c:v>0.93300323486328107</c:v>
                </c:pt>
                <c:pt idx="825">
                  <c:v>0.93305026292800908</c:v>
                </c:pt>
                <c:pt idx="826">
                  <c:v>0.933102238178253</c:v>
                </c:pt>
                <c:pt idx="827">
                  <c:v>0.93315391540527304</c:v>
                </c:pt>
                <c:pt idx="828">
                  <c:v>0.93320213556289699</c:v>
                </c:pt>
                <c:pt idx="829">
                  <c:v>0.93324654102325399</c:v>
                </c:pt>
                <c:pt idx="830">
                  <c:v>0.93329434394836408</c:v>
                </c:pt>
                <c:pt idx="831">
                  <c:v>0.93334423303604108</c:v>
                </c:pt>
                <c:pt idx="832">
                  <c:v>0.93341408967971806</c:v>
                </c:pt>
                <c:pt idx="833">
                  <c:v>0.93348263502120998</c:v>
                </c:pt>
                <c:pt idx="834">
                  <c:v>0.93355916738510092</c:v>
                </c:pt>
                <c:pt idx="835">
                  <c:v>0.93363510370254499</c:v>
                </c:pt>
                <c:pt idx="836">
                  <c:v>0.93372772932052595</c:v>
                </c:pt>
                <c:pt idx="837">
                  <c:v>0.93382136821746808</c:v>
                </c:pt>
                <c:pt idx="838">
                  <c:v>0.93387167453765896</c:v>
                </c:pt>
                <c:pt idx="839">
                  <c:v>0.93390690088272099</c:v>
                </c:pt>
                <c:pt idx="840">
                  <c:v>0.93396292924881008</c:v>
                </c:pt>
                <c:pt idx="841">
                  <c:v>0.93402938842773398</c:v>
                </c:pt>
                <c:pt idx="842">
                  <c:v>0.93410973548889209</c:v>
                </c:pt>
                <c:pt idx="843">
                  <c:v>0.93421142101287802</c:v>
                </c:pt>
                <c:pt idx="844">
                  <c:v>0.93431090116500903</c:v>
                </c:pt>
                <c:pt idx="845">
                  <c:v>0.93440656661987309</c:v>
                </c:pt>
                <c:pt idx="846">
                  <c:v>0.93449722528457602</c:v>
                </c:pt>
                <c:pt idx="847">
                  <c:v>0.93457155227661093</c:v>
                </c:pt>
                <c:pt idx="848">
                  <c:v>0.9346472501754759</c:v>
                </c:pt>
                <c:pt idx="849">
                  <c:v>0.93472461700439502</c:v>
                </c:pt>
                <c:pt idx="850">
                  <c:v>0.93479745388030988</c:v>
                </c:pt>
                <c:pt idx="851">
                  <c:v>0.934824872016907</c:v>
                </c:pt>
                <c:pt idx="852">
                  <c:v>0.93485205173492392</c:v>
                </c:pt>
                <c:pt idx="853">
                  <c:v>0.93493126630783108</c:v>
                </c:pt>
                <c:pt idx="854">
                  <c:v>0.93501256704330404</c:v>
                </c:pt>
                <c:pt idx="855">
                  <c:v>0.93504344224929792</c:v>
                </c:pt>
                <c:pt idx="856">
                  <c:v>0.93506317138671902</c:v>
                </c:pt>
                <c:pt idx="857">
                  <c:v>0.93512271642684897</c:v>
                </c:pt>
                <c:pt idx="858">
                  <c:v>0.93519924879074101</c:v>
                </c:pt>
                <c:pt idx="859">
                  <c:v>0.93526368141174299</c:v>
                </c:pt>
                <c:pt idx="860">
                  <c:v>0.93531982898712207</c:v>
                </c:pt>
                <c:pt idx="861">
                  <c:v>0.93535785675048788</c:v>
                </c:pt>
                <c:pt idx="862">
                  <c:v>0.93537752628326398</c:v>
                </c:pt>
                <c:pt idx="863">
                  <c:v>0.9353990435600279</c:v>
                </c:pt>
                <c:pt idx="864">
                  <c:v>0.93542228937149008</c:v>
                </c:pt>
                <c:pt idx="865">
                  <c:v>0.93544666767120388</c:v>
                </c:pt>
                <c:pt idx="866">
                  <c:v>0.93547700643539389</c:v>
                </c:pt>
                <c:pt idx="867">
                  <c:v>0.93550251722335798</c:v>
                </c:pt>
                <c:pt idx="868">
                  <c:v>0.93550251722335798</c:v>
                </c:pt>
                <c:pt idx="869">
                  <c:v>0.93550508022308398</c:v>
                </c:pt>
                <c:pt idx="870">
                  <c:v>0.93554251194000204</c:v>
                </c:pt>
                <c:pt idx="871">
                  <c:v>0.93557970523834189</c:v>
                </c:pt>
                <c:pt idx="872">
                  <c:v>0.93559550046920803</c:v>
                </c:pt>
                <c:pt idx="873">
                  <c:v>0.93561022281646689</c:v>
                </c:pt>
                <c:pt idx="874">
                  <c:v>0.93564175367355307</c:v>
                </c:pt>
                <c:pt idx="875">
                  <c:v>0.93567638397216801</c:v>
                </c:pt>
                <c:pt idx="876">
                  <c:v>0.93568991422653203</c:v>
                </c:pt>
                <c:pt idx="877">
                  <c:v>0.93569587469101001</c:v>
                </c:pt>
                <c:pt idx="878">
                  <c:v>0.93571995496749905</c:v>
                </c:pt>
                <c:pt idx="879">
                  <c:v>0.935754287242889</c:v>
                </c:pt>
                <c:pt idx="880">
                  <c:v>0.93576114177703906</c:v>
                </c:pt>
                <c:pt idx="881">
                  <c:v>0.93574546575546291</c:v>
                </c:pt>
                <c:pt idx="882">
                  <c:v>0.93573789596557599</c:v>
                </c:pt>
                <c:pt idx="883">
                  <c:v>0.9357401609420779</c:v>
                </c:pt>
                <c:pt idx="884">
                  <c:v>0.93574403524398808</c:v>
                </c:pt>
                <c:pt idx="885">
                  <c:v>0.93575106859207202</c:v>
                </c:pt>
                <c:pt idx="886">
                  <c:v>0.93575738668441799</c:v>
                </c:pt>
                <c:pt idx="887">
                  <c:v>0.93576143980026205</c:v>
                </c:pt>
                <c:pt idx="888">
                  <c:v>0.93576292991638188</c:v>
                </c:pt>
                <c:pt idx="889">
                  <c:v>0.93574951887130697</c:v>
                </c:pt>
                <c:pt idx="890">
                  <c:v>0.93573867082595807</c:v>
                </c:pt>
                <c:pt idx="891">
                  <c:v>0.93577133417129499</c:v>
                </c:pt>
                <c:pt idx="892">
                  <c:v>0.93580387830734302</c:v>
                </c:pt>
                <c:pt idx="893">
                  <c:v>0.93584232330322292</c:v>
                </c:pt>
                <c:pt idx="894">
                  <c:v>0.93588118553161603</c:v>
                </c:pt>
                <c:pt idx="895">
                  <c:v>0.93589608669280988</c:v>
                </c:pt>
                <c:pt idx="896">
                  <c:v>0.9359066963195799</c:v>
                </c:pt>
                <c:pt idx="897">
                  <c:v>0.93595128059387189</c:v>
                </c:pt>
                <c:pt idx="898">
                  <c:v>0.9360065340995789</c:v>
                </c:pt>
                <c:pt idx="899">
                  <c:v>0.93604509830474902</c:v>
                </c:pt>
                <c:pt idx="900">
                  <c:v>0.93607501983642605</c:v>
                </c:pt>
                <c:pt idx="901">
                  <c:v>0.93611406087875393</c:v>
                </c:pt>
                <c:pt idx="902">
                  <c:v>0.93616007566452009</c:v>
                </c:pt>
                <c:pt idx="903">
                  <c:v>0.9361958980560301</c:v>
                </c:pt>
                <c:pt idx="904">
                  <c:v>0.9362201571464539</c:v>
                </c:pt>
                <c:pt idx="905">
                  <c:v>0.93625282049179104</c:v>
                </c:pt>
                <c:pt idx="906">
                  <c:v>0.93629972934722905</c:v>
                </c:pt>
                <c:pt idx="907">
                  <c:v>0.93634973764419605</c:v>
                </c:pt>
                <c:pt idx="908">
                  <c:v>0.93640868663787802</c:v>
                </c:pt>
                <c:pt idx="909">
                  <c:v>0.93646471500396689</c:v>
                </c:pt>
                <c:pt idx="910">
                  <c:v>0.93650864362716701</c:v>
                </c:pt>
                <c:pt idx="911">
                  <c:v>0.93655412197112997</c:v>
                </c:pt>
                <c:pt idx="912">
                  <c:v>0.936617183685303</c:v>
                </c:pt>
                <c:pt idx="913">
                  <c:v>0.93667994737625104</c:v>
                </c:pt>
                <c:pt idx="914">
                  <c:v>0.93677513599395801</c:v>
                </c:pt>
                <c:pt idx="915">
                  <c:v>0.93687014579772909</c:v>
                </c:pt>
                <c:pt idx="916">
                  <c:v>0.93695967197418195</c:v>
                </c:pt>
                <c:pt idx="917">
                  <c:v>0.93704812526702908</c:v>
                </c:pt>
                <c:pt idx="918">
                  <c:v>0.93714438676834089</c:v>
                </c:pt>
                <c:pt idx="919">
                  <c:v>0.93724237680435207</c:v>
                </c:pt>
                <c:pt idx="920">
                  <c:v>0.9373604536056519</c:v>
                </c:pt>
                <c:pt idx="921">
                  <c:v>0.93748621940612797</c:v>
                </c:pt>
                <c:pt idx="922">
                  <c:v>0.9375934481620789</c:v>
                </c:pt>
                <c:pt idx="923">
                  <c:v>0.93768959045410205</c:v>
                </c:pt>
                <c:pt idx="924">
                  <c:v>0.93780242204666098</c:v>
                </c:pt>
                <c:pt idx="925">
                  <c:v>0.93793009519577009</c:v>
                </c:pt>
                <c:pt idx="926">
                  <c:v>0.93803529739379909</c:v>
                </c:pt>
                <c:pt idx="927">
                  <c:v>0.9381122469902039</c:v>
                </c:pt>
                <c:pt idx="928">
                  <c:v>0.93819658756256108</c:v>
                </c:pt>
                <c:pt idx="929">
                  <c:v>0.9382953524589539</c:v>
                </c:pt>
                <c:pt idx="930">
                  <c:v>0.93839071989059408</c:v>
                </c:pt>
                <c:pt idx="931">
                  <c:v>0.93847470283508305</c:v>
                </c:pt>
                <c:pt idx="932">
                  <c:v>0.93856035470962507</c:v>
                </c:pt>
                <c:pt idx="933">
                  <c:v>0.93865089416503888</c:v>
                </c:pt>
                <c:pt idx="934">
                  <c:v>0.93874095678329494</c:v>
                </c:pt>
                <c:pt idx="935">
                  <c:v>0.93882726430892904</c:v>
                </c:pt>
                <c:pt idx="936">
                  <c:v>0.93891404867172201</c:v>
                </c:pt>
                <c:pt idx="937">
                  <c:v>0.93901102542877202</c:v>
                </c:pt>
                <c:pt idx="938">
                  <c:v>0.93910877704620388</c:v>
                </c:pt>
                <c:pt idx="939">
                  <c:v>0.93917684555053693</c:v>
                </c:pt>
                <c:pt idx="940">
                  <c:v>0.93924205303192099</c:v>
                </c:pt>
                <c:pt idx="941">
                  <c:v>0.9393246054649349</c:v>
                </c:pt>
                <c:pt idx="942">
                  <c:v>0.93941144943237309</c:v>
                </c:pt>
                <c:pt idx="943">
                  <c:v>0.93947224617004399</c:v>
                </c:pt>
                <c:pt idx="944">
                  <c:v>0.93952422142028791</c:v>
                </c:pt>
                <c:pt idx="945">
                  <c:v>0.93958895206451398</c:v>
                </c:pt>
                <c:pt idx="946">
                  <c:v>0.939660596847534</c:v>
                </c:pt>
                <c:pt idx="947">
                  <c:v>0.93969528675079306</c:v>
                </c:pt>
                <c:pt idx="948">
                  <c:v>0.93970297574996908</c:v>
                </c:pt>
                <c:pt idx="949">
                  <c:v>0.93971906900405888</c:v>
                </c:pt>
                <c:pt idx="950">
                  <c:v>0.9397436857223509</c:v>
                </c:pt>
                <c:pt idx="951">
                  <c:v>0.93976889848709089</c:v>
                </c:pt>
                <c:pt idx="952">
                  <c:v>0.93979405164718588</c:v>
                </c:pt>
                <c:pt idx="953">
                  <c:v>0.93980722427368191</c:v>
                </c:pt>
                <c:pt idx="954">
                  <c:v>0.93979595899581891</c:v>
                </c:pt>
                <c:pt idx="955">
                  <c:v>0.93978093862533596</c:v>
                </c:pt>
                <c:pt idx="956">
                  <c:v>0.93975715637206991</c:v>
                </c:pt>
                <c:pt idx="957">
                  <c:v>0.93974040746688803</c:v>
                </c:pt>
                <c:pt idx="958">
                  <c:v>0.93975471258163501</c:v>
                </c:pt>
                <c:pt idx="959">
                  <c:v>0.93976544141769391</c:v>
                </c:pt>
                <c:pt idx="960">
                  <c:v>0.93974374532699589</c:v>
                </c:pt>
                <c:pt idx="961">
                  <c:v>0.93972222805023198</c:v>
                </c:pt>
                <c:pt idx="962">
                  <c:v>0.93971453905105595</c:v>
                </c:pt>
                <c:pt idx="963">
                  <c:v>0.93970702886581403</c:v>
                </c:pt>
                <c:pt idx="964">
                  <c:v>0.93971465826034506</c:v>
                </c:pt>
                <c:pt idx="965">
                  <c:v>0.93972318172454794</c:v>
                </c:pt>
                <c:pt idx="966">
                  <c:v>0.9397442221641541</c:v>
                </c:pt>
                <c:pt idx="967">
                  <c:v>0.93976812362670903</c:v>
                </c:pt>
                <c:pt idx="968">
                  <c:v>0.9397935748100279</c:v>
                </c:pt>
                <c:pt idx="969">
                  <c:v>0.93981902599334699</c:v>
                </c:pt>
                <c:pt idx="970">
                  <c:v>0.93984590768814091</c:v>
                </c:pt>
                <c:pt idx="971">
                  <c:v>0.939874219894409</c:v>
                </c:pt>
                <c:pt idx="972">
                  <c:v>0.93992565870284994</c:v>
                </c:pt>
                <c:pt idx="973">
                  <c:v>0.93999104499816899</c:v>
                </c:pt>
                <c:pt idx="974">
                  <c:v>0.94002400636673</c:v>
                </c:pt>
                <c:pt idx="975">
                  <c:v>0.94002978801727299</c:v>
                </c:pt>
                <c:pt idx="976">
                  <c:v>0.94002907276153591</c:v>
                </c:pt>
                <c:pt idx="977">
                  <c:v>0.94001893997192409</c:v>
                </c:pt>
                <c:pt idx="978">
                  <c:v>0.94001250267028791</c:v>
                </c:pt>
                <c:pt idx="979">
                  <c:v>0.94001280069351201</c:v>
                </c:pt>
                <c:pt idx="980">
                  <c:v>0.9400049328804021</c:v>
                </c:pt>
                <c:pt idx="981">
                  <c:v>0.93997715711593588</c:v>
                </c:pt>
                <c:pt idx="982">
                  <c:v>0.93994801044464094</c:v>
                </c:pt>
                <c:pt idx="983">
                  <c:v>0.93991481065750104</c:v>
                </c:pt>
                <c:pt idx="984">
                  <c:v>0.93987898826599103</c:v>
                </c:pt>
                <c:pt idx="985">
                  <c:v>0.93982629776001003</c:v>
                </c:pt>
                <c:pt idx="986">
                  <c:v>0.93977539539337207</c:v>
                </c:pt>
                <c:pt idx="987">
                  <c:v>0.93974493741989096</c:v>
                </c:pt>
                <c:pt idx="988">
                  <c:v>0.93971447944641096</c:v>
                </c:pt>
                <c:pt idx="989">
                  <c:v>0.93968431949615505</c:v>
                </c:pt>
                <c:pt idx="990">
                  <c:v>0.93965451717376691</c:v>
                </c:pt>
                <c:pt idx="991">
                  <c:v>0.939580249786377</c:v>
                </c:pt>
                <c:pt idx="992">
                  <c:v>0.93950288295745898</c:v>
                </c:pt>
                <c:pt idx="993">
                  <c:v>0.93943618535995488</c:v>
                </c:pt>
                <c:pt idx="994">
                  <c:v>0.93937139511108403</c:v>
                </c:pt>
                <c:pt idx="995">
                  <c:v>0.939291644096375</c:v>
                </c:pt>
                <c:pt idx="996">
                  <c:v>0.93920795917510991</c:v>
                </c:pt>
                <c:pt idx="997">
                  <c:v>0.93909381628036503</c:v>
                </c:pt>
                <c:pt idx="998">
                  <c:v>0.93896876573562604</c:v>
                </c:pt>
                <c:pt idx="999">
                  <c:v>0.93883209228515607</c:v>
                </c:pt>
                <c:pt idx="1000">
                  <c:v>0.93868981599807699</c:v>
                </c:pt>
                <c:pt idx="1001">
                  <c:v>0.93854378461837795</c:v>
                </c:pt>
                <c:pt idx="1002">
                  <c:v>0.93839477300643903</c:v>
                </c:pt>
                <c:pt idx="1003">
                  <c:v>0.93825643062591602</c:v>
                </c:pt>
                <c:pt idx="1004">
                  <c:v>0.93812887668609601</c:v>
                </c:pt>
                <c:pt idx="1005">
                  <c:v>0.93802552223205593</c:v>
                </c:pt>
                <c:pt idx="1006">
                  <c:v>0.9379542350769039</c:v>
                </c:pt>
                <c:pt idx="1007">
                  <c:v>0.93788926601409894</c:v>
                </c:pt>
                <c:pt idx="1008">
                  <c:v>0.93783520460128789</c:v>
                </c:pt>
                <c:pt idx="1009">
                  <c:v>0.93780260086059597</c:v>
                </c:pt>
                <c:pt idx="1010">
                  <c:v>0.93781684637069707</c:v>
                </c:pt>
                <c:pt idx="1011">
                  <c:v>0.93783293962478598</c:v>
                </c:pt>
                <c:pt idx="1012">
                  <c:v>0.93785606622695905</c:v>
                </c:pt>
                <c:pt idx="1013">
                  <c:v>0.93787645101547201</c:v>
                </c:pt>
                <c:pt idx="1014">
                  <c:v>0.93788455724716191</c:v>
                </c:pt>
                <c:pt idx="1015">
                  <c:v>0.93788944482803305</c:v>
                </c:pt>
                <c:pt idx="1016">
                  <c:v>0.937871265411377</c:v>
                </c:pt>
                <c:pt idx="1017">
                  <c:v>0.93785320520401005</c:v>
                </c:pt>
                <c:pt idx="1018">
                  <c:v>0.93780587911605795</c:v>
                </c:pt>
                <c:pt idx="1019">
                  <c:v>0.93775914907455404</c:v>
                </c:pt>
                <c:pt idx="1020">
                  <c:v>0.93763338327407797</c:v>
                </c:pt>
                <c:pt idx="1021">
                  <c:v>0.93750600814819296</c:v>
                </c:pt>
                <c:pt idx="1022">
                  <c:v>0.93734364509582502</c:v>
                </c:pt>
                <c:pt idx="1023">
                  <c:v>0.93717877864837607</c:v>
                </c:pt>
                <c:pt idx="1024">
                  <c:v>0.93692009449005109</c:v>
                </c:pt>
                <c:pt idx="1025">
                  <c:v>0.93664531707763699</c:v>
                </c:pt>
                <c:pt idx="1026">
                  <c:v>0.93632726669311506</c:v>
                </c:pt>
                <c:pt idx="1027">
                  <c:v>0.93599735498428305</c:v>
                </c:pt>
                <c:pt idx="1028">
                  <c:v>0.935587811470032</c:v>
                </c:pt>
                <c:pt idx="1029">
                  <c:v>0.93514733314514209</c:v>
                </c:pt>
                <c:pt idx="1030">
                  <c:v>0.93464063405990605</c:v>
                </c:pt>
                <c:pt idx="1031">
                  <c:v>0.93409829139709499</c:v>
                </c:pt>
                <c:pt idx="1032">
                  <c:v>0.93343650102615405</c:v>
                </c:pt>
                <c:pt idx="1033">
                  <c:v>0.932691502571106</c:v>
                </c:pt>
                <c:pt idx="1034">
                  <c:v>0.93184970617294294</c:v>
                </c:pt>
                <c:pt idx="1035">
                  <c:v>0.93092255592346196</c:v>
                </c:pt>
                <c:pt idx="1036">
                  <c:v>0.92987160682678205</c:v>
                </c:pt>
                <c:pt idx="1037">
                  <c:v>0.92867730855941799</c:v>
                </c:pt>
                <c:pt idx="1038">
                  <c:v>0.92739372253417995</c:v>
                </c:pt>
                <c:pt idx="1039">
                  <c:v>0.92597310543060307</c:v>
                </c:pt>
                <c:pt idx="1040">
                  <c:v>0.92444537878036503</c:v>
                </c:pt>
                <c:pt idx="1041">
                  <c:v>0.92270349264144902</c:v>
                </c:pt>
                <c:pt idx="1042">
                  <c:v>0.92095808982849103</c:v>
                </c:pt>
                <c:pt idx="1043">
                  <c:v>0.91918270587921103</c:v>
                </c:pt>
                <c:pt idx="1044">
                  <c:v>0.91739522218704206</c:v>
                </c:pt>
                <c:pt idx="1045">
                  <c:v>0.91554205417633105</c:v>
                </c:pt>
                <c:pt idx="1046">
                  <c:v>0.91372137069702108</c:v>
                </c:pt>
                <c:pt idx="1047">
                  <c:v>0.9120231747627261</c:v>
                </c:pt>
                <c:pt idx="1048">
                  <c:v>0.91034941673278791</c:v>
                </c:pt>
                <c:pt idx="1049">
                  <c:v>0.90882091522216801</c:v>
                </c:pt>
                <c:pt idx="1050">
                  <c:v>0.90731786489486699</c:v>
                </c:pt>
                <c:pt idx="1051">
                  <c:v>0.90617864131927495</c:v>
                </c:pt>
                <c:pt idx="1052">
                  <c:v>0.90504305362701398</c:v>
                </c:pt>
                <c:pt idx="1053">
                  <c:v>0.90407483577728298</c:v>
                </c:pt>
                <c:pt idx="1054">
                  <c:v>0.90311043262481694</c:v>
                </c:pt>
                <c:pt idx="1055">
                  <c:v>0.90228556394577009</c:v>
                </c:pt>
                <c:pt idx="1056">
                  <c:v>0.90147124528884892</c:v>
                </c:pt>
                <c:pt idx="1057">
                  <c:v>0.9006705760955811</c:v>
                </c:pt>
                <c:pt idx="1058">
                  <c:v>0.89987270832061794</c:v>
                </c:pt>
                <c:pt idx="1059">
                  <c:v>0.89926736354827908</c:v>
                </c:pt>
                <c:pt idx="1060">
                  <c:v>0.89870225191116293</c:v>
                </c:pt>
                <c:pt idx="1061">
                  <c:v>0.89838539361953695</c:v>
                </c:pt>
                <c:pt idx="1062">
                  <c:v>0.89814095497131308</c:v>
                </c:pt>
                <c:pt idx="1063">
                  <c:v>0.89823638200759892</c:v>
                </c:pt>
                <c:pt idx="1064">
                  <c:v>0.89846365451812704</c:v>
                </c:pt>
                <c:pt idx="1065">
                  <c:v>0.89918379783630398</c:v>
                </c:pt>
                <c:pt idx="1066">
                  <c:v>0.90014998912811306</c:v>
                </c:pt>
                <c:pt idx="1067">
                  <c:v>0.90151892900466901</c:v>
                </c:pt>
                <c:pt idx="1068">
                  <c:v>0.90314160585403402</c:v>
                </c:pt>
                <c:pt idx="1069">
                  <c:v>0.90500049591064502</c:v>
                </c:pt>
                <c:pt idx="1070">
                  <c:v>0.90704499483108503</c:v>
                </c:pt>
                <c:pt idx="1071">
                  <c:v>0.90906827449798588</c:v>
                </c:pt>
                <c:pt idx="1072">
                  <c:v>0.91107265949249294</c:v>
                </c:pt>
                <c:pt idx="1073">
                  <c:v>0.91304014921188403</c:v>
                </c:pt>
                <c:pt idx="1074">
                  <c:v>0.91496460437774707</c:v>
                </c:pt>
                <c:pt idx="1075">
                  <c:v>0.91670398712158208</c:v>
                </c:pt>
                <c:pt idx="1076">
                  <c:v>0.91817413568496709</c:v>
                </c:pt>
                <c:pt idx="1077">
                  <c:v>0.91950331926345807</c:v>
                </c:pt>
                <c:pt idx="1078">
                  <c:v>0.920578944683075</c:v>
                </c:pt>
                <c:pt idx="1079">
                  <c:v>0.92153220176696804</c:v>
                </c:pt>
                <c:pt idx="1080">
                  <c:v>0.92220710515976001</c:v>
                </c:pt>
                <c:pt idx="1081">
                  <c:v>0.92282925844192509</c:v>
                </c:pt>
                <c:pt idx="1082">
                  <c:v>0.92329816818237309</c:v>
                </c:pt>
                <c:pt idx="1083">
                  <c:v>0.92373143434524496</c:v>
                </c:pt>
                <c:pt idx="1084">
                  <c:v>0.92402677536010702</c:v>
                </c:pt>
                <c:pt idx="1085">
                  <c:v>0.92429612874984701</c:v>
                </c:pt>
                <c:pt idx="1086">
                  <c:v>0.92442797422409106</c:v>
                </c:pt>
                <c:pt idx="1087">
                  <c:v>0.92455391883850102</c:v>
                </c:pt>
                <c:pt idx="1088">
                  <c:v>0.92463337182998706</c:v>
                </c:pt>
                <c:pt idx="1089">
                  <c:v>0.924715328216553</c:v>
                </c:pt>
                <c:pt idx="1090">
                  <c:v>0.92482565641403203</c:v>
                </c:pt>
                <c:pt idx="1091">
                  <c:v>0.92493741512298588</c:v>
                </c:pt>
                <c:pt idx="1092">
                  <c:v>0.92506294250488308</c:v>
                </c:pt>
                <c:pt idx="1093">
                  <c:v>0.92518894672393803</c:v>
                </c:pt>
                <c:pt idx="1094">
                  <c:v>0.9254086494445799</c:v>
                </c:pt>
                <c:pt idx="1095">
                  <c:v>0.92563151121139509</c:v>
                </c:pt>
                <c:pt idx="1096">
                  <c:v>0.92597864866256696</c:v>
                </c:pt>
                <c:pt idx="1097">
                  <c:v>0.926335561275482</c:v>
                </c:pt>
                <c:pt idx="1098">
                  <c:v>0.926793324947357</c:v>
                </c:pt>
                <c:pt idx="1099">
                  <c:v>0.92726491689681989</c:v>
                </c:pt>
                <c:pt idx="1100">
                  <c:v>0.92776595354080205</c:v>
                </c:pt>
                <c:pt idx="1101">
                  <c:v>0.92827432155609091</c:v>
                </c:pt>
                <c:pt idx="1102">
                  <c:v>0.92881439924240095</c:v>
                </c:pt>
                <c:pt idx="1103">
                  <c:v>0.92936455011367802</c:v>
                </c:pt>
                <c:pt idx="1104">
                  <c:v>0.92991619110107404</c:v>
                </c:pt>
                <c:pt idx="1105">
                  <c:v>0.93046979904174809</c:v>
                </c:pt>
                <c:pt idx="1106">
                  <c:v>0.93097447156906088</c:v>
                </c:pt>
                <c:pt idx="1107">
                  <c:v>0.93146138191223105</c:v>
                </c:pt>
                <c:pt idx="1108">
                  <c:v>0.93190782070159894</c:v>
                </c:pt>
                <c:pt idx="1109">
                  <c:v>0.93233518600463894</c:v>
                </c:pt>
                <c:pt idx="1110">
                  <c:v>0.93272398710250903</c:v>
                </c:pt>
                <c:pt idx="1111">
                  <c:v>0.93309180736541708</c:v>
                </c:pt>
                <c:pt idx="1112">
                  <c:v>0.93344150781631496</c:v>
                </c:pt>
                <c:pt idx="1113">
                  <c:v>0.93377982378006008</c:v>
                </c:pt>
                <c:pt idx="1114">
                  <c:v>0.93409799337387089</c:v>
                </c:pt>
                <c:pt idx="1115">
                  <c:v>0.93439822196960409</c:v>
                </c:pt>
                <c:pt idx="1116">
                  <c:v>0.93467210531234701</c:v>
                </c:pt>
                <c:pt idx="1117">
                  <c:v>0.93492149114608791</c:v>
                </c:pt>
                <c:pt idx="1118">
                  <c:v>0.93516747951507595</c:v>
                </c:pt>
                <c:pt idx="1119">
                  <c:v>0.93540977239608791</c:v>
                </c:pt>
                <c:pt idx="1120">
                  <c:v>0.93565087318420392</c:v>
                </c:pt>
                <c:pt idx="1121">
                  <c:v>0.93589125871658307</c:v>
                </c:pt>
                <c:pt idx="1122">
                  <c:v>0.93614708185195905</c:v>
                </c:pt>
                <c:pt idx="1123">
                  <c:v>0.93642495870590192</c:v>
                </c:pt>
                <c:pt idx="1124">
                  <c:v>0.93668501377105695</c:v>
                </c:pt>
                <c:pt idx="1125">
                  <c:v>0.93691270351409894</c:v>
                </c:pt>
                <c:pt idx="1126">
                  <c:v>0.93715630769729596</c:v>
                </c:pt>
                <c:pt idx="1127">
                  <c:v>0.93743132352829006</c:v>
                </c:pt>
                <c:pt idx="1128">
                  <c:v>0.93769698143005398</c:v>
                </c:pt>
                <c:pt idx="1129">
                  <c:v>0.93794130086898808</c:v>
                </c:pt>
                <c:pt idx="1130">
                  <c:v>0.93820165395736699</c:v>
                </c:pt>
                <c:pt idx="1131">
                  <c:v>0.93849997520446804</c:v>
                </c:pt>
                <c:pt idx="1132">
                  <c:v>0.93879823684692409</c:v>
                </c:pt>
                <c:pt idx="1133">
                  <c:v>0.93909608125686606</c:v>
                </c:pt>
                <c:pt idx="1134">
                  <c:v>0.93940286636352499</c:v>
                </c:pt>
                <c:pt idx="1135">
                  <c:v>0.93975077867507895</c:v>
                </c:pt>
                <c:pt idx="1136">
                  <c:v>0.94010345935821493</c:v>
                </c:pt>
                <c:pt idx="1137">
                  <c:v>0.94048242568969709</c:v>
                </c:pt>
                <c:pt idx="1138">
                  <c:v>0.94086037874221806</c:v>
                </c:pt>
                <c:pt idx="1139">
                  <c:v>0.94121532440185507</c:v>
                </c:pt>
                <c:pt idx="1140">
                  <c:v>0.94157116413116504</c:v>
                </c:pt>
                <c:pt idx="1141">
                  <c:v>0.94192926883697492</c:v>
                </c:pt>
                <c:pt idx="1142">
                  <c:v>0.94228779077529889</c:v>
                </c:pt>
                <c:pt idx="1143">
                  <c:v>0.94263641834258993</c:v>
                </c:pt>
                <c:pt idx="1144">
                  <c:v>0.94298623800277692</c:v>
                </c:pt>
                <c:pt idx="1145">
                  <c:v>0.94332103729248007</c:v>
                </c:pt>
                <c:pt idx="1146">
                  <c:v>0.94365571737289389</c:v>
                </c:pt>
                <c:pt idx="1147">
                  <c:v>0.94397430419921902</c:v>
                </c:pt>
                <c:pt idx="1148">
                  <c:v>0.94429384469985989</c:v>
                </c:pt>
                <c:pt idx="1149">
                  <c:v>0.944593417644501</c:v>
                </c:pt>
                <c:pt idx="1150">
                  <c:v>0.94489394426345807</c:v>
                </c:pt>
                <c:pt idx="1151">
                  <c:v>0.94515012502670293</c:v>
                </c:pt>
                <c:pt idx="1152">
                  <c:v>0.94540231227874805</c:v>
                </c:pt>
                <c:pt idx="1153">
                  <c:v>0.94562779664993291</c:v>
                </c:pt>
                <c:pt idx="1154">
                  <c:v>0.94585071802139309</c:v>
                </c:pt>
                <c:pt idx="1155">
                  <c:v>0.94605897665023808</c:v>
                </c:pt>
                <c:pt idx="1156">
                  <c:v>0.94626598358154301</c:v>
                </c:pt>
                <c:pt idx="1157">
                  <c:v>0.94647299051284794</c:v>
                </c:pt>
                <c:pt idx="1158">
                  <c:v>0.94668071269988996</c:v>
                </c:pt>
                <c:pt idx="1159">
                  <c:v>0.94688551425933798</c:v>
                </c:pt>
                <c:pt idx="1160">
                  <c:v>0.94709019660949689</c:v>
                </c:pt>
                <c:pt idx="1161">
                  <c:v>0.94725857973098804</c:v>
                </c:pt>
                <c:pt idx="1162">
                  <c:v>0.94741772413253789</c:v>
                </c:pt>
                <c:pt idx="1163">
                  <c:v>0.94757525920867902</c:v>
                </c:pt>
                <c:pt idx="1164">
                  <c:v>0.94773005247116093</c:v>
                </c:pt>
                <c:pt idx="1165">
                  <c:v>0.94785826206207302</c:v>
                </c:pt>
                <c:pt idx="1166">
                  <c:v>0.94797955751419094</c:v>
                </c:pt>
                <c:pt idx="1167">
                  <c:v>0.94809340238571194</c:v>
                </c:pt>
                <c:pt idx="1168">
                  <c:v>0.94820444583892805</c:v>
                </c:pt>
                <c:pt idx="1169">
                  <c:v>0.94834845066070605</c:v>
                </c:pt>
                <c:pt idx="1170">
                  <c:v>0.94850652217864995</c:v>
                </c:pt>
                <c:pt idx="1171">
                  <c:v>0.9486436128616329</c:v>
                </c:pt>
                <c:pt idx="1172">
                  <c:v>0.94877122640609701</c:v>
                </c:pt>
                <c:pt idx="1173">
                  <c:v>0.94888966083526594</c:v>
                </c:pt>
                <c:pt idx="1174">
                  <c:v>0.94900153875351001</c:v>
                </c:pt>
                <c:pt idx="1175">
                  <c:v>0.94910370111465503</c:v>
                </c:pt>
                <c:pt idx="1176">
                  <c:v>0.9492013335227969</c:v>
                </c:pt>
                <c:pt idx="1177">
                  <c:v>0.94930307865142805</c:v>
                </c:pt>
                <c:pt idx="1178">
                  <c:v>0.94940792322158796</c:v>
                </c:pt>
                <c:pt idx="1179">
                  <c:v>0.94951324462890607</c:v>
                </c:pt>
                <c:pt idx="1180">
                  <c:v>0.94961826801300009</c:v>
                </c:pt>
                <c:pt idx="1181">
                  <c:v>0.94971739053726201</c:v>
                </c:pt>
                <c:pt idx="1182">
                  <c:v>0.94981305599212607</c:v>
                </c:pt>
                <c:pt idx="1183">
                  <c:v>0.94991617202758794</c:v>
                </c:pt>
                <c:pt idx="1184">
                  <c:v>0.95001904964447004</c:v>
                </c:pt>
                <c:pt idx="1185">
                  <c:v>0.95011185407638599</c:v>
                </c:pt>
                <c:pt idx="1186">
                  <c:v>0.95020108222961408</c:v>
                </c:pt>
                <c:pt idx="1187">
                  <c:v>0.95031796693801907</c:v>
                </c:pt>
                <c:pt idx="1188">
                  <c:v>0.95046155452728298</c:v>
                </c:pt>
                <c:pt idx="1189">
                  <c:v>0.95057116746902492</c:v>
                </c:pt>
                <c:pt idx="1190">
                  <c:v>0.95064054727554304</c:v>
                </c:pt>
                <c:pt idx="1191">
                  <c:v>0.95070992708206203</c:v>
                </c:pt>
                <c:pt idx="1192">
                  <c:v>0.95078461170196493</c:v>
                </c:pt>
                <c:pt idx="1193">
                  <c:v>0.95085583925247197</c:v>
                </c:pt>
                <c:pt idx="1194">
                  <c:v>0.950921642780304</c:v>
                </c:pt>
                <c:pt idx="1195">
                  <c:v>0.95098536014556889</c:v>
                </c:pt>
                <c:pt idx="1196">
                  <c:v>0.95104037523269702</c:v>
                </c:pt>
                <c:pt idx="1197">
                  <c:v>0.95110629796981794</c:v>
                </c:pt>
                <c:pt idx="1198">
                  <c:v>0.95119415521621709</c:v>
                </c:pt>
                <c:pt idx="1199">
                  <c:v>0.95126973390579206</c:v>
                </c:pt>
                <c:pt idx="1200">
                  <c:v>0.95132230520248395</c:v>
                </c:pt>
                <c:pt idx="1201">
                  <c:v>0.9513792276382449</c:v>
                </c:pt>
                <c:pt idx="1202">
                  <c:v>0.95144276618957502</c:v>
                </c:pt>
                <c:pt idx="1203">
                  <c:v>0.95150380134582502</c:v>
                </c:pt>
                <c:pt idx="1204">
                  <c:v>0.9515628695487981</c:v>
                </c:pt>
                <c:pt idx="1205">
                  <c:v>0.95162879228591901</c:v>
                </c:pt>
                <c:pt idx="1206">
                  <c:v>0.951704013347626</c:v>
                </c:pt>
                <c:pt idx="1207">
                  <c:v>0.95177428722381596</c:v>
                </c:pt>
                <c:pt idx="1208">
                  <c:v>0.95184324979782109</c:v>
                </c:pt>
                <c:pt idx="1209">
                  <c:v>0.95191578865051296</c:v>
                </c:pt>
                <c:pt idx="1210">
                  <c:v>0.95198129415512089</c:v>
                </c:pt>
                <c:pt idx="1211">
                  <c:v>0.95204089879989606</c:v>
                </c:pt>
                <c:pt idx="1212">
                  <c:v>0.952097821235657</c:v>
                </c:pt>
                <c:pt idx="1213">
                  <c:v>0.95217173099517805</c:v>
                </c:pt>
                <c:pt idx="1214">
                  <c:v>0.95228074789047201</c:v>
                </c:pt>
                <c:pt idx="1215">
                  <c:v>0.95237915515899707</c:v>
                </c:pt>
                <c:pt idx="1216">
                  <c:v>0.95245133638382007</c:v>
                </c:pt>
                <c:pt idx="1217">
                  <c:v>0.95253365039825399</c:v>
                </c:pt>
                <c:pt idx="1218">
                  <c:v>0.95264350175857504</c:v>
                </c:pt>
                <c:pt idx="1219">
                  <c:v>0.95274733304977399</c:v>
                </c:pt>
                <c:pt idx="1220">
                  <c:v>0.95283370018005398</c:v>
                </c:pt>
                <c:pt idx="1221">
                  <c:v>0.95292382240295392</c:v>
                </c:pt>
                <c:pt idx="1222">
                  <c:v>0.9530188322067259</c:v>
                </c:pt>
                <c:pt idx="1223">
                  <c:v>0.95311348438262899</c:v>
                </c:pt>
                <c:pt idx="1224">
                  <c:v>0.95321660041809109</c:v>
                </c:pt>
                <c:pt idx="1225">
                  <c:v>0.95332353115081792</c:v>
                </c:pt>
                <c:pt idx="1226">
                  <c:v>0.95342998504638699</c:v>
                </c:pt>
                <c:pt idx="1227">
                  <c:v>0.9535353660583501</c:v>
                </c:pt>
                <c:pt idx="1228">
                  <c:v>0.95364295244216901</c:v>
                </c:pt>
                <c:pt idx="1229">
                  <c:v>0.95375405550003101</c:v>
                </c:pt>
                <c:pt idx="1230">
                  <c:v>0.9538733243942259</c:v>
                </c:pt>
                <c:pt idx="1231">
                  <c:v>0.953992891311646</c:v>
                </c:pt>
                <c:pt idx="1232">
                  <c:v>0.95411877632141096</c:v>
                </c:pt>
                <c:pt idx="1233">
                  <c:v>0.95424472093582202</c:v>
                </c:pt>
                <c:pt idx="1234">
                  <c:v>0.95435761213302595</c:v>
                </c:pt>
                <c:pt idx="1235">
                  <c:v>0.95447556972503689</c:v>
                </c:pt>
                <c:pt idx="1236">
                  <c:v>0.95461945533752401</c:v>
                </c:pt>
                <c:pt idx="1237">
                  <c:v>0.95476202964782697</c:v>
                </c:pt>
                <c:pt idx="1238">
                  <c:v>0.95487444400787402</c:v>
                </c:pt>
                <c:pt idx="1239">
                  <c:v>0.95498477220535305</c:v>
                </c:pt>
                <c:pt idx="1240">
                  <c:v>0.95512210130691488</c:v>
                </c:pt>
                <c:pt idx="1241">
                  <c:v>0.95526419878006008</c:v>
                </c:pt>
                <c:pt idx="1242">
                  <c:v>0.95541774034500104</c:v>
                </c:pt>
                <c:pt idx="1243">
                  <c:v>0.95557324886322004</c:v>
                </c:pt>
                <c:pt idx="1244">
                  <c:v>0.95571349859237698</c:v>
                </c:pt>
                <c:pt idx="1245">
                  <c:v>0.95585327148437504</c:v>
                </c:pt>
                <c:pt idx="1246">
                  <c:v>0.95600210428237897</c:v>
                </c:pt>
                <c:pt idx="1247">
                  <c:v>0.95615564584732105</c:v>
                </c:pt>
                <c:pt idx="1248">
                  <c:v>0.95630561113357504</c:v>
                </c:pt>
                <c:pt idx="1249">
                  <c:v>0.95645205974578906</c:v>
                </c:pt>
                <c:pt idx="1250">
                  <c:v>0.95661072731018093</c:v>
                </c:pt>
                <c:pt idx="1251">
                  <c:v>0.95676814317703207</c:v>
                </c:pt>
                <c:pt idx="1252">
                  <c:v>0.95692341327667196</c:v>
                </c:pt>
                <c:pt idx="1253">
                  <c:v>0.95708547830581692</c:v>
                </c:pt>
                <c:pt idx="1254">
                  <c:v>0.95722614526748706</c:v>
                </c:pt>
                <c:pt idx="1255">
                  <c:v>0.95735894441604596</c:v>
                </c:pt>
                <c:pt idx="1256">
                  <c:v>0.95747088193893393</c:v>
                </c:pt>
                <c:pt idx="1257">
                  <c:v>0.95758848190307599</c:v>
                </c:pt>
                <c:pt idx="1258">
                  <c:v>0.95771174430847195</c:v>
                </c:pt>
                <c:pt idx="1259">
                  <c:v>0.95783178806304892</c:v>
                </c:pt>
                <c:pt idx="1260">
                  <c:v>0.95796107053756696</c:v>
                </c:pt>
                <c:pt idx="1261">
                  <c:v>0.95809381008148198</c:v>
                </c:pt>
                <c:pt idx="1262">
                  <c:v>0.95821158885955793</c:v>
                </c:pt>
                <c:pt idx="1263">
                  <c:v>0.95833079814910893</c:v>
                </c:pt>
                <c:pt idx="1264">
                  <c:v>0.958470511436462</c:v>
                </c:pt>
                <c:pt idx="1265">
                  <c:v>0.95860623121261601</c:v>
                </c:pt>
                <c:pt idx="1266">
                  <c:v>0.95870749950408896</c:v>
                </c:pt>
                <c:pt idx="1267">
                  <c:v>0.95881329774856594</c:v>
                </c:pt>
                <c:pt idx="1268">
                  <c:v>0.95892469882965092</c:v>
                </c:pt>
                <c:pt idx="1269">
                  <c:v>0.95902704000473005</c:v>
                </c:pt>
                <c:pt idx="1270">
                  <c:v>0.95910649299621609</c:v>
                </c:pt>
                <c:pt idx="1271">
                  <c:v>0.95919214487075788</c:v>
                </c:pt>
                <c:pt idx="1272">
                  <c:v>0.95927934646606405</c:v>
                </c:pt>
                <c:pt idx="1273">
                  <c:v>0.95936714410781909</c:v>
                </c:pt>
                <c:pt idx="1274">
                  <c:v>0.95946048498153691</c:v>
                </c:pt>
                <c:pt idx="1275">
                  <c:v>0.95955561399459799</c:v>
                </c:pt>
                <c:pt idx="1276">
                  <c:v>0.95966153144836408</c:v>
                </c:pt>
                <c:pt idx="1277">
                  <c:v>0.95976470708847006</c:v>
                </c:pt>
                <c:pt idx="1278">
                  <c:v>0.95983599424362209</c:v>
                </c:pt>
                <c:pt idx="1279">
                  <c:v>0.95991204977035505</c:v>
                </c:pt>
                <c:pt idx="1280">
                  <c:v>0.96001003980636601</c:v>
                </c:pt>
                <c:pt idx="1281">
                  <c:v>0.96010165214538601</c:v>
                </c:pt>
                <c:pt idx="1282">
                  <c:v>0.96015052795410205</c:v>
                </c:pt>
                <c:pt idx="1283">
                  <c:v>0.96020053625106794</c:v>
                </c:pt>
                <c:pt idx="1284">
                  <c:v>0.96027563810348493</c:v>
                </c:pt>
                <c:pt idx="1285">
                  <c:v>0.96034442186355595</c:v>
                </c:pt>
                <c:pt idx="1286">
                  <c:v>0.96037291288375903</c:v>
                </c:pt>
                <c:pt idx="1287">
                  <c:v>0.96040533781051596</c:v>
                </c:pt>
                <c:pt idx="1288">
                  <c:v>0.96045498847961408</c:v>
                </c:pt>
                <c:pt idx="1289">
                  <c:v>0.96050261259079006</c:v>
                </c:pt>
                <c:pt idx="1290">
                  <c:v>0.96053634881973293</c:v>
                </c:pt>
                <c:pt idx="1291">
                  <c:v>0.960570621490479</c:v>
                </c:pt>
                <c:pt idx="1292">
                  <c:v>0.96061145067214992</c:v>
                </c:pt>
                <c:pt idx="1293">
                  <c:v>0.96065794229507406</c:v>
                </c:pt>
                <c:pt idx="1294">
                  <c:v>0.96071552038192709</c:v>
                </c:pt>
                <c:pt idx="1295">
                  <c:v>0.96076302528381308</c:v>
                </c:pt>
                <c:pt idx="1296">
                  <c:v>0.960778760910034</c:v>
                </c:pt>
                <c:pt idx="1297">
                  <c:v>0.96079163551330593</c:v>
                </c:pt>
                <c:pt idx="1298">
                  <c:v>0.96080021858215292</c:v>
                </c:pt>
                <c:pt idx="1299">
                  <c:v>0.96081619262695295</c:v>
                </c:pt>
                <c:pt idx="1300">
                  <c:v>0.96084253787994389</c:v>
                </c:pt>
                <c:pt idx="1301">
                  <c:v>0.96087728738784794</c:v>
                </c:pt>
                <c:pt idx="1302">
                  <c:v>0.9609421968460079</c:v>
                </c:pt>
                <c:pt idx="1303">
                  <c:v>0.96099846363067609</c:v>
                </c:pt>
                <c:pt idx="1304">
                  <c:v>0.96104304790496808</c:v>
                </c:pt>
                <c:pt idx="1305">
                  <c:v>0.9610808968544009</c:v>
                </c:pt>
                <c:pt idx="1306">
                  <c:v>0.96108292341232304</c:v>
                </c:pt>
                <c:pt idx="1307">
                  <c:v>0.9610865592956539</c:v>
                </c:pt>
                <c:pt idx="1308">
                  <c:v>0.96109126806259204</c:v>
                </c:pt>
                <c:pt idx="1309">
                  <c:v>0.961092281341553</c:v>
                </c:pt>
                <c:pt idx="1310">
                  <c:v>0.9610953807830811</c:v>
                </c:pt>
                <c:pt idx="1311">
                  <c:v>0.96109746694564802</c:v>
                </c:pt>
                <c:pt idx="1312">
                  <c:v>0.96109710931778003</c:v>
                </c:pt>
                <c:pt idx="1313">
                  <c:v>0.96110819578170803</c:v>
                </c:pt>
                <c:pt idx="1314">
                  <c:v>0.96113734245300297</c:v>
                </c:pt>
                <c:pt idx="1315">
                  <c:v>0.96115963459014897</c:v>
                </c:pt>
                <c:pt idx="1316">
                  <c:v>0.96116738319396999</c:v>
                </c:pt>
                <c:pt idx="1317">
                  <c:v>0.9611753106117249</c:v>
                </c:pt>
                <c:pt idx="1318">
                  <c:v>0.96118574142456104</c:v>
                </c:pt>
                <c:pt idx="1319">
                  <c:v>0.96119891405105595</c:v>
                </c:pt>
                <c:pt idx="1320">
                  <c:v>0.96121822595596296</c:v>
                </c:pt>
                <c:pt idx="1321">
                  <c:v>0.96123229265212995</c:v>
                </c:pt>
                <c:pt idx="1322">
                  <c:v>0.96123723983764608</c:v>
                </c:pt>
                <c:pt idx="1323">
                  <c:v>0.96123962402343799</c:v>
                </c:pt>
                <c:pt idx="1324">
                  <c:v>0.96124057769775395</c:v>
                </c:pt>
                <c:pt idx="1325">
                  <c:v>0.96125297546386701</c:v>
                </c:pt>
                <c:pt idx="1326">
                  <c:v>0.96127640008926396</c:v>
                </c:pt>
                <c:pt idx="1327">
                  <c:v>0.96127842664718588</c:v>
                </c:pt>
                <c:pt idx="1328">
                  <c:v>0.96125971078872707</c:v>
                </c:pt>
                <c:pt idx="1329">
                  <c:v>0.96125762462615993</c:v>
                </c:pt>
                <c:pt idx="1330">
                  <c:v>0.96127139329910305</c:v>
                </c:pt>
                <c:pt idx="1331">
                  <c:v>0.96127777099609402</c:v>
                </c:pt>
                <c:pt idx="1332">
                  <c:v>0.96126942634582502</c:v>
                </c:pt>
                <c:pt idx="1333">
                  <c:v>0.96125196218490605</c:v>
                </c:pt>
                <c:pt idx="1334">
                  <c:v>0.96122919321060207</c:v>
                </c:pt>
                <c:pt idx="1335">
                  <c:v>0.9612168550491329</c:v>
                </c:pt>
                <c:pt idx="1336">
                  <c:v>0.96122078895568808</c:v>
                </c:pt>
                <c:pt idx="1337">
                  <c:v>0.96122758388519292</c:v>
                </c:pt>
                <c:pt idx="1338">
                  <c:v>0.96122990846633893</c:v>
                </c:pt>
                <c:pt idx="1339">
                  <c:v>0.96122704744338994</c:v>
                </c:pt>
                <c:pt idx="1340">
                  <c:v>0.96122037172317509</c:v>
                </c:pt>
                <c:pt idx="1341">
                  <c:v>0.96121160984039289</c:v>
                </c:pt>
                <c:pt idx="1342">
                  <c:v>0.96120517253875692</c:v>
                </c:pt>
                <c:pt idx="1343">
                  <c:v>0.96120100021362309</c:v>
                </c:pt>
                <c:pt idx="1344">
                  <c:v>0.96119390726089504</c:v>
                </c:pt>
                <c:pt idx="1345">
                  <c:v>0.96119140386581403</c:v>
                </c:pt>
                <c:pt idx="1346">
                  <c:v>0.96118937730789189</c:v>
                </c:pt>
                <c:pt idx="1347">
                  <c:v>0.9611647605896001</c:v>
                </c:pt>
                <c:pt idx="1348">
                  <c:v>0.96113775968551596</c:v>
                </c:pt>
                <c:pt idx="1349">
                  <c:v>0.96112953424453695</c:v>
                </c:pt>
                <c:pt idx="1350">
                  <c:v>0.96112053394317609</c:v>
                </c:pt>
                <c:pt idx="1351">
                  <c:v>0.96110271215438803</c:v>
                </c:pt>
                <c:pt idx="1352">
                  <c:v>0.96108477115631108</c:v>
                </c:pt>
                <c:pt idx="1353">
                  <c:v>0.96107773780822803</c:v>
                </c:pt>
                <c:pt idx="1354">
                  <c:v>0.96107475757598904</c:v>
                </c:pt>
                <c:pt idx="1355">
                  <c:v>0.961083936691284</c:v>
                </c:pt>
                <c:pt idx="1356">
                  <c:v>0.96109943389892605</c:v>
                </c:pt>
                <c:pt idx="1357">
                  <c:v>0.96111117601394702</c:v>
                </c:pt>
                <c:pt idx="1358">
                  <c:v>0.96111803054809597</c:v>
                </c:pt>
                <c:pt idx="1359">
                  <c:v>0.961089420318604</c:v>
                </c:pt>
                <c:pt idx="1360">
                  <c:v>0.96105467081069906</c:v>
                </c:pt>
                <c:pt idx="1361">
                  <c:v>0.96102600097656299</c:v>
                </c:pt>
                <c:pt idx="1362">
                  <c:v>0.96099697351455693</c:v>
                </c:pt>
                <c:pt idx="1363">
                  <c:v>0.96099166870117192</c:v>
                </c:pt>
                <c:pt idx="1364">
                  <c:v>0.96099339723586996</c:v>
                </c:pt>
                <c:pt idx="1365">
                  <c:v>0.96095829010009792</c:v>
                </c:pt>
                <c:pt idx="1366">
                  <c:v>0.96091525554657009</c:v>
                </c:pt>
                <c:pt idx="1367">
                  <c:v>0.96087818145752002</c:v>
                </c:pt>
                <c:pt idx="1368">
                  <c:v>0.96084223985672002</c:v>
                </c:pt>
                <c:pt idx="1369">
                  <c:v>0.96078412532806401</c:v>
                </c:pt>
                <c:pt idx="1370">
                  <c:v>0.96072463989257795</c:v>
                </c:pt>
                <c:pt idx="1371">
                  <c:v>0.96072356700897199</c:v>
                </c:pt>
                <c:pt idx="1372">
                  <c:v>0.96072100400924709</c:v>
                </c:pt>
                <c:pt idx="1373">
                  <c:v>0.96067564487457302</c:v>
                </c:pt>
                <c:pt idx="1374">
                  <c:v>0.96062951087951709</c:v>
                </c:pt>
                <c:pt idx="1375">
                  <c:v>0.96059732437133794</c:v>
                </c:pt>
                <c:pt idx="1376">
                  <c:v>0.96056531667709399</c:v>
                </c:pt>
                <c:pt idx="1377">
                  <c:v>0.96052627563476589</c:v>
                </c:pt>
                <c:pt idx="1378">
                  <c:v>0.96049242019653303</c:v>
                </c:pt>
                <c:pt idx="1379">
                  <c:v>0.96051638126373295</c:v>
                </c:pt>
                <c:pt idx="1380">
                  <c:v>0.9605343818664549</c:v>
                </c:pt>
                <c:pt idx="1381">
                  <c:v>0.96049110889434797</c:v>
                </c:pt>
                <c:pt idx="1382">
                  <c:v>0.96044741868972805</c:v>
                </c:pt>
                <c:pt idx="1383">
                  <c:v>0.96041326522827108</c:v>
                </c:pt>
                <c:pt idx="1384">
                  <c:v>0.96037541627883893</c:v>
                </c:pt>
                <c:pt idx="1385">
                  <c:v>0.96032892465591391</c:v>
                </c:pt>
                <c:pt idx="1386">
                  <c:v>0.96027855873107892</c:v>
                </c:pt>
                <c:pt idx="1387">
                  <c:v>0.96021424531936606</c:v>
                </c:pt>
                <c:pt idx="1388">
                  <c:v>0.96015982627868701</c:v>
                </c:pt>
                <c:pt idx="1389">
                  <c:v>0.96013437509536703</c:v>
                </c:pt>
                <c:pt idx="1390">
                  <c:v>0.96010922193527204</c:v>
                </c:pt>
                <c:pt idx="1391">
                  <c:v>0.96008347272872907</c:v>
                </c:pt>
                <c:pt idx="1392">
                  <c:v>0.96007637977600102</c:v>
                </c:pt>
                <c:pt idx="1393">
                  <c:v>0.96010606288909894</c:v>
                </c:pt>
                <c:pt idx="1394">
                  <c:v>0.96011220216751103</c:v>
                </c:pt>
                <c:pt idx="1395">
                  <c:v>0.96007876396179204</c:v>
                </c:pt>
                <c:pt idx="1396">
                  <c:v>0.96004550457000692</c:v>
                </c:pt>
                <c:pt idx="1397">
                  <c:v>0.96001296043396001</c:v>
                </c:pt>
                <c:pt idx="1398">
                  <c:v>0.96001766920089704</c:v>
                </c:pt>
                <c:pt idx="1399">
                  <c:v>0.96006720066070605</c:v>
                </c:pt>
                <c:pt idx="1400">
                  <c:v>0.96011255979537991</c:v>
                </c:pt>
                <c:pt idx="1401">
                  <c:v>0.96015392541885403</c:v>
                </c:pt>
                <c:pt idx="1402">
                  <c:v>0.96020935773849492</c:v>
                </c:pt>
                <c:pt idx="1403">
                  <c:v>0.96027742624282797</c:v>
                </c:pt>
                <c:pt idx="1404">
                  <c:v>0.96033691167831403</c:v>
                </c:pt>
                <c:pt idx="1405">
                  <c:v>0.96038972139358503</c:v>
                </c:pt>
                <c:pt idx="1406">
                  <c:v>0.96043359041213994</c:v>
                </c:pt>
                <c:pt idx="1407">
                  <c:v>0.96047185659408596</c:v>
                </c:pt>
                <c:pt idx="1408">
                  <c:v>0.9605010032653809</c:v>
                </c:pt>
                <c:pt idx="1409">
                  <c:v>0.9605260968208309</c:v>
                </c:pt>
                <c:pt idx="1410">
                  <c:v>0.96057306528091391</c:v>
                </c:pt>
                <c:pt idx="1411">
                  <c:v>0.96063064336776693</c:v>
                </c:pt>
                <c:pt idx="1412">
                  <c:v>0.96065937280654889</c:v>
                </c:pt>
                <c:pt idx="1413">
                  <c:v>0.96067814826965292</c:v>
                </c:pt>
                <c:pt idx="1414">
                  <c:v>0.96076242923736599</c:v>
                </c:pt>
                <c:pt idx="1415">
                  <c:v>0.96086453199386601</c:v>
                </c:pt>
                <c:pt idx="1416">
                  <c:v>0.96094851493835409</c:v>
                </c:pt>
                <c:pt idx="1417">
                  <c:v>0.96103029251098593</c:v>
                </c:pt>
                <c:pt idx="1418">
                  <c:v>0.96107159852981594</c:v>
                </c:pt>
                <c:pt idx="1419">
                  <c:v>0.96110640764236499</c:v>
                </c:pt>
                <c:pt idx="1420">
                  <c:v>0.9611143350601199</c:v>
                </c:pt>
                <c:pt idx="1421">
                  <c:v>0.96112029552459699</c:v>
                </c:pt>
                <c:pt idx="1422">
                  <c:v>0.9612174510955811</c:v>
                </c:pt>
                <c:pt idx="1423">
                  <c:v>0.96131848096847494</c:v>
                </c:pt>
                <c:pt idx="1424">
                  <c:v>0.96133701801300009</c:v>
                </c:pt>
                <c:pt idx="1425">
                  <c:v>0.96135305166244489</c:v>
                </c:pt>
                <c:pt idx="1426">
                  <c:v>0.96138213872909506</c:v>
                </c:pt>
                <c:pt idx="1427">
                  <c:v>0.96142207384109502</c:v>
                </c:pt>
                <c:pt idx="1428">
                  <c:v>0.96153478622436506</c:v>
                </c:pt>
                <c:pt idx="1429">
                  <c:v>0.96163170337677006</c:v>
                </c:pt>
                <c:pt idx="1430">
                  <c:v>0.96166245937347394</c:v>
                </c:pt>
                <c:pt idx="1431">
                  <c:v>0.96171550750732404</c:v>
                </c:pt>
                <c:pt idx="1432">
                  <c:v>0.96168856620788601</c:v>
                </c:pt>
                <c:pt idx="1433">
                  <c:v>0.9616475582122801</c:v>
                </c:pt>
                <c:pt idx="1434">
                  <c:v>0.96157299280166608</c:v>
                </c:pt>
                <c:pt idx="1435">
                  <c:v>0.961514043807983</c:v>
                </c:pt>
                <c:pt idx="1436">
                  <c:v>0.96154342889785793</c:v>
                </c:pt>
                <c:pt idx="1437">
                  <c:v>0.96159349679946904</c:v>
                </c:pt>
                <c:pt idx="1438">
                  <c:v>0.96161847114562993</c:v>
                </c:pt>
                <c:pt idx="1439">
                  <c:v>0.9616025567054749</c:v>
                </c:pt>
                <c:pt idx="1440">
                  <c:v>0.96159838438034106</c:v>
                </c:pt>
                <c:pt idx="1441">
                  <c:v>0.96162157058715803</c:v>
                </c:pt>
                <c:pt idx="1442">
                  <c:v>0.96163629293441799</c:v>
                </c:pt>
                <c:pt idx="1443">
                  <c:v>0.96164255142211896</c:v>
                </c:pt>
                <c:pt idx="1444">
                  <c:v>0.96165447235107404</c:v>
                </c:pt>
                <c:pt idx="1445">
                  <c:v>0.9617106199264529</c:v>
                </c:pt>
                <c:pt idx="1446">
                  <c:v>0.9617716550827029</c:v>
                </c:pt>
                <c:pt idx="1447">
                  <c:v>0.96182327270507795</c:v>
                </c:pt>
                <c:pt idx="1448">
                  <c:v>0.96187888383865405</c:v>
                </c:pt>
                <c:pt idx="1449">
                  <c:v>0.96191560029983503</c:v>
                </c:pt>
                <c:pt idx="1450">
                  <c:v>0.96191267967224103</c:v>
                </c:pt>
                <c:pt idx="1451">
                  <c:v>0.96191822290420492</c:v>
                </c:pt>
                <c:pt idx="1452">
                  <c:v>0.96193902492523198</c:v>
                </c:pt>
                <c:pt idx="1453">
                  <c:v>0.9619715690612789</c:v>
                </c:pt>
                <c:pt idx="1454">
                  <c:v>0.96208565235137899</c:v>
                </c:pt>
                <c:pt idx="1455">
                  <c:v>0.96221171617507895</c:v>
                </c:pt>
                <c:pt idx="1456">
                  <c:v>0.96229826211929304</c:v>
                </c:pt>
                <c:pt idx="1457">
                  <c:v>0.96238027811050397</c:v>
                </c:pt>
                <c:pt idx="1458">
                  <c:v>0.96243952512741093</c:v>
                </c:pt>
                <c:pt idx="1459">
                  <c:v>0.96246050596237209</c:v>
                </c:pt>
                <c:pt idx="1460">
                  <c:v>0.96249912977218588</c:v>
                </c:pt>
                <c:pt idx="1461">
                  <c:v>0.9625630855560301</c:v>
                </c:pt>
                <c:pt idx="1462">
                  <c:v>0.96262286901474003</c:v>
                </c:pt>
                <c:pt idx="1463">
                  <c:v>0.9627011895179749</c:v>
                </c:pt>
                <c:pt idx="1464">
                  <c:v>0.96277974843978908</c:v>
                </c:pt>
                <c:pt idx="1465">
                  <c:v>0.96285002231597905</c:v>
                </c:pt>
                <c:pt idx="1466">
                  <c:v>0.96292113065719609</c:v>
                </c:pt>
                <c:pt idx="1467">
                  <c:v>0.96301172971725491</c:v>
                </c:pt>
                <c:pt idx="1468">
                  <c:v>0.96311120986938503</c:v>
                </c:pt>
                <c:pt idx="1469">
                  <c:v>0.96320222616195705</c:v>
                </c:pt>
                <c:pt idx="1470">
                  <c:v>0.96329544782638599</c:v>
                </c:pt>
                <c:pt idx="1471">
                  <c:v>0.96339147090911892</c:v>
                </c:pt>
                <c:pt idx="1472">
                  <c:v>0.96345870494842489</c:v>
                </c:pt>
                <c:pt idx="1473">
                  <c:v>0.96352146863937405</c:v>
                </c:pt>
                <c:pt idx="1474">
                  <c:v>0.96357868909835798</c:v>
                </c:pt>
                <c:pt idx="1475">
                  <c:v>0.96363292932510403</c:v>
                </c:pt>
                <c:pt idx="1476">
                  <c:v>0.96364991664886501</c:v>
                </c:pt>
                <c:pt idx="1477">
                  <c:v>0.963661420345306</c:v>
                </c:pt>
                <c:pt idx="1478">
                  <c:v>0.9637110710144039</c:v>
                </c:pt>
                <c:pt idx="1479">
                  <c:v>0.96376423835754399</c:v>
                </c:pt>
                <c:pt idx="1480">
                  <c:v>0.96381716728210409</c:v>
                </c:pt>
                <c:pt idx="1481">
                  <c:v>0.96387003660202009</c:v>
                </c:pt>
                <c:pt idx="1482">
                  <c:v>0.9638996601104739</c:v>
                </c:pt>
                <c:pt idx="1483">
                  <c:v>0.96394448280334499</c:v>
                </c:pt>
                <c:pt idx="1484">
                  <c:v>0.96399079561233503</c:v>
                </c:pt>
                <c:pt idx="1485">
                  <c:v>0.96399502754211408</c:v>
                </c:pt>
                <c:pt idx="1486">
                  <c:v>0.96399371623992902</c:v>
                </c:pt>
                <c:pt idx="1487">
                  <c:v>0.96400146484375004</c:v>
                </c:pt>
                <c:pt idx="1488">
                  <c:v>0.96400384902954106</c:v>
                </c:pt>
                <c:pt idx="1489">
                  <c:v>0.96399061679840092</c:v>
                </c:pt>
                <c:pt idx="1490">
                  <c:v>0.96397792100906399</c:v>
                </c:pt>
                <c:pt idx="1491">
                  <c:v>0.963963794708252</c:v>
                </c:pt>
                <c:pt idx="1492">
                  <c:v>0.9639524698257449</c:v>
                </c:pt>
                <c:pt idx="1493">
                  <c:v>0.96395592689514209</c:v>
                </c:pt>
                <c:pt idx="1494">
                  <c:v>0.96399192810058598</c:v>
                </c:pt>
                <c:pt idx="1495">
                  <c:v>0.96403555870056201</c:v>
                </c:pt>
                <c:pt idx="1496">
                  <c:v>0.96407072544097905</c:v>
                </c:pt>
                <c:pt idx="1497">
                  <c:v>0.96409504413604696</c:v>
                </c:pt>
                <c:pt idx="1498">
                  <c:v>0.96406381130218488</c:v>
                </c:pt>
                <c:pt idx="1499">
                  <c:v>0.96404491662979108</c:v>
                </c:pt>
                <c:pt idx="1500">
                  <c:v>0.96404712200164799</c:v>
                </c:pt>
                <c:pt idx="1501">
                  <c:v>0.96404551267623906</c:v>
                </c:pt>
                <c:pt idx="1502">
                  <c:v>0.96404181718826298</c:v>
                </c:pt>
                <c:pt idx="1503">
                  <c:v>0.96404837369918805</c:v>
                </c:pt>
                <c:pt idx="1504">
                  <c:v>0.96404259204864506</c:v>
                </c:pt>
                <c:pt idx="1505">
                  <c:v>0.963983047008514</c:v>
                </c:pt>
                <c:pt idx="1506">
                  <c:v>0.9639224290847781</c:v>
                </c:pt>
                <c:pt idx="1507">
                  <c:v>0.9638385653495789</c:v>
                </c:pt>
                <c:pt idx="1508">
                  <c:v>0.96374856233596806</c:v>
                </c:pt>
                <c:pt idx="1509">
                  <c:v>0.96361892223358203</c:v>
                </c:pt>
                <c:pt idx="1510">
                  <c:v>0.96349226236343388</c:v>
                </c:pt>
                <c:pt idx="1511">
                  <c:v>0.963381040096283</c:v>
                </c:pt>
                <c:pt idx="1512">
                  <c:v>0.96326355934143093</c:v>
                </c:pt>
                <c:pt idx="1513">
                  <c:v>0.96310817003250104</c:v>
                </c:pt>
                <c:pt idx="1514">
                  <c:v>0.96292744874954206</c:v>
                </c:pt>
                <c:pt idx="1515">
                  <c:v>0.96274744272232105</c:v>
                </c:pt>
                <c:pt idx="1516">
                  <c:v>0.96257983446121198</c:v>
                </c:pt>
                <c:pt idx="1517">
                  <c:v>0.9623960733413699</c:v>
                </c:pt>
                <c:pt idx="1518">
                  <c:v>0.96210895776748706</c:v>
                </c:pt>
                <c:pt idx="1519">
                  <c:v>0.96181337833404501</c:v>
                </c:pt>
                <c:pt idx="1520">
                  <c:v>0.96145730018615705</c:v>
                </c:pt>
                <c:pt idx="1521">
                  <c:v>0.961095082759857</c:v>
                </c:pt>
                <c:pt idx="1522">
                  <c:v>0.96072958707809408</c:v>
                </c:pt>
                <c:pt idx="1523">
                  <c:v>0.9603789329528809</c:v>
                </c:pt>
                <c:pt idx="1524">
                  <c:v>0.96000694036483791</c:v>
                </c:pt>
                <c:pt idx="1525">
                  <c:v>0.95959477424621609</c:v>
                </c:pt>
                <c:pt idx="1526">
                  <c:v>0.95917325019836408</c:v>
                </c:pt>
                <c:pt idx="1527">
                  <c:v>0.95872097015380908</c:v>
                </c:pt>
                <c:pt idx="1528">
                  <c:v>0.9582344174385069</c:v>
                </c:pt>
                <c:pt idx="1529">
                  <c:v>0.95764594078063991</c:v>
                </c:pt>
                <c:pt idx="1530">
                  <c:v>0.95706205368041997</c:v>
                </c:pt>
                <c:pt idx="1531">
                  <c:v>0.95648919343948391</c:v>
                </c:pt>
                <c:pt idx="1532">
                  <c:v>0.9559184789657591</c:v>
                </c:pt>
                <c:pt idx="1533">
                  <c:v>0.95526002645492603</c:v>
                </c:pt>
                <c:pt idx="1534">
                  <c:v>0.95458279848098804</c:v>
                </c:pt>
                <c:pt idx="1535">
                  <c:v>0.95387266874313403</c:v>
                </c:pt>
                <c:pt idx="1536">
                  <c:v>0.95313929319381696</c:v>
                </c:pt>
                <c:pt idx="1537">
                  <c:v>0.95236943960189802</c:v>
                </c:pt>
                <c:pt idx="1538">
                  <c:v>0.95154558420181301</c:v>
                </c:pt>
                <c:pt idx="1539">
                  <c:v>0.950730192661285</c:v>
                </c:pt>
                <c:pt idx="1540">
                  <c:v>0.94992368221283008</c:v>
                </c:pt>
                <c:pt idx="1541">
                  <c:v>0.94910274744033796</c:v>
                </c:pt>
                <c:pt idx="1542">
                  <c:v>0.94816713333129909</c:v>
                </c:pt>
                <c:pt idx="1543">
                  <c:v>0.94722418785095197</c:v>
                </c:pt>
                <c:pt idx="1544">
                  <c:v>0.9463049650192259</c:v>
                </c:pt>
                <c:pt idx="1545">
                  <c:v>0.9453894376754759</c:v>
                </c:pt>
                <c:pt idx="1546">
                  <c:v>0.94445382356643703</c:v>
                </c:pt>
                <c:pt idx="1547">
                  <c:v>0.94349520206451398</c:v>
                </c:pt>
                <c:pt idx="1548">
                  <c:v>0.94257043600082402</c:v>
                </c:pt>
                <c:pt idx="1549">
                  <c:v>0.94166754484176596</c:v>
                </c:pt>
                <c:pt idx="1550">
                  <c:v>0.94077943563461308</c:v>
                </c:pt>
                <c:pt idx="1551">
                  <c:v>0.93992404937744101</c:v>
                </c:pt>
                <c:pt idx="1552">
                  <c:v>0.93908129930496198</c:v>
                </c:pt>
                <c:pt idx="1553">
                  <c:v>0.93828969001770002</c:v>
                </c:pt>
                <c:pt idx="1554">
                  <c:v>0.93750660419464094</c:v>
                </c:pt>
                <c:pt idx="1555">
                  <c:v>0.93680809736251791</c:v>
                </c:pt>
                <c:pt idx="1556">
                  <c:v>0.93611268997192409</c:v>
                </c:pt>
                <c:pt idx="1557">
                  <c:v>0.93549870252609302</c:v>
                </c:pt>
                <c:pt idx="1558">
                  <c:v>0.93491123914718588</c:v>
                </c:pt>
                <c:pt idx="1559">
                  <c:v>0.93436347246170004</c:v>
                </c:pt>
                <c:pt idx="1560">
                  <c:v>0.93383662700653103</c:v>
                </c:pt>
                <c:pt idx="1561">
                  <c:v>0.93335311412811306</c:v>
                </c:pt>
                <c:pt idx="1562">
                  <c:v>0.93294535875320395</c:v>
                </c:pt>
                <c:pt idx="1563">
                  <c:v>0.93256382942199689</c:v>
                </c:pt>
                <c:pt idx="1564">
                  <c:v>0.93225489854812604</c:v>
                </c:pt>
                <c:pt idx="1565">
                  <c:v>0.93194954395294194</c:v>
                </c:pt>
                <c:pt idx="1566">
                  <c:v>0.93167107105255109</c:v>
                </c:pt>
                <c:pt idx="1567">
                  <c:v>0.93139450550079306</c:v>
                </c:pt>
                <c:pt idx="1568">
                  <c:v>0.93116025924682599</c:v>
                </c:pt>
                <c:pt idx="1569">
                  <c:v>0.930929827690125</c:v>
                </c:pt>
                <c:pt idx="1570">
                  <c:v>0.93072550296783407</c:v>
                </c:pt>
                <c:pt idx="1571">
                  <c:v>0.93053721189498906</c:v>
                </c:pt>
                <c:pt idx="1572">
                  <c:v>0.93036602735519391</c:v>
                </c:pt>
                <c:pt idx="1573">
                  <c:v>0.93021188974380498</c:v>
                </c:pt>
                <c:pt idx="1574">
                  <c:v>0.93007688522338894</c:v>
                </c:pt>
                <c:pt idx="1575">
                  <c:v>0.92996053695678693</c:v>
                </c:pt>
                <c:pt idx="1576">
                  <c:v>0.92985622882843</c:v>
                </c:pt>
                <c:pt idx="1577">
                  <c:v>0.92978845834732105</c:v>
                </c:pt>
                <c:pt idx="1578">
                  <c:v>0.92972211837768604</c:v>
                </c:pt>
                <c:pt idx="1579">
                  <c:v>0.92967914342880209</c:v>
                </c:pt>
                <c:pt idx="1580">
                  <c:v>0.92963730096816999</c:v>
                </c:pt>
                <c:pt idx="1581">
                  <c:v>0.92966674566268903</c:v>
                </c:pt>
                <c:pt idx="1582">
                  <c:v>0.92971097230911304</c:v>
                </c:pt>
                <c:pt idx="1583">
                  <c:v>0.92976026535034206</c:v>
                </c:pt>
                <c:pt idx="1584">
                  <c:v>0.929800617694855</c:v>
                </c:pt>
                <c:pt idx="1585">
                  <c:v>0.92987780570983891</c:v>
                </c:pt>
                <c:pt idx="1586">
                  <c:v>0.93000148534774807</c:v>
                </c:pt>
                <c:pt idx="1587">
                  <c:v>0.93012164831161503</c:v>
                </c:pt>
                <c:pt idx="1588">
                  <c:v>0.93022369146347006</c:v>
                </c:pt>
                <c:pt idx="1589">
                  <c:v>0.930338788032532</c:v>
                </c:pt>
                <c:pt idx="1590">
                  <c:v>0.9305051445960999</c:v>
                </c:pt>
                <c:pt idx="1591">
                  <c:v>0.93066703081131008</c:v>
                </c:pt>
                <c:pt idx="1592">
                  <c:v>0.93084149360656698</c:v>
                </c:pt>
                <c:pt idx="1593">
                  <c:v>0.93101857900619489</c:v>
                </c:pt>
                <c:pt idx="1594">
                  <c:v>0.93121056556701709</c:v>
                </c:pt>
                <c:pt idx="1595">
                  <c:v>0.93140565156936606</c:v>
                </c:pt>
                <c:pt idx="1596">
                  <c:v>0.93161778450012189</c:v>
                </c:pt>
                <c:pt idx="1597">
                  <c:v>0.93182771205902104</c:v>
                </c:pt>
                <c:pt idx="1598">
                  <c:v>0.93200706243514997</c:v>
                </c:pt>
                <c:pt idx="1599">
                  <c:v>0.93216823339462307</c:v>
                </c:pt>
                <c:pt idx="1600">
                  <c:v>0.93235974311828596</c:v>
                </c:pt>
                <c:pt idx="1601">
                  <c:v>0.93259845972061206</c:v>
                </c:pt>
                <c:pt idx="1602">
                  <c:v>0.93284355401992802</c:v>
                </c:pt>
                <c:pt idx="1603">
                  <c:v>0.93311403989791897</c:v>
                </c:pt>
                <c:pt idx="1604">
                  <c:v>0.93338243961334189</c:v>
                </c:pt>
                <c:pt idx="1605">
                  <c:v>0.93362658023834189</c:v>
                </c:pt>
                <c:pt idx="1606">
                  <c:v>0.9338703036308289</c:v>
                </c:pt>
                <c:pt idx="1607">
                  <c:v>0.93410073518753101</c:v>
                </c:pt>
                <c:pt idx="1608">
                  <c:v>0.93433074951171902</c:v>
                </c:pt>
                <c:pt idx="1609">
                  <c:v>0.934553134441376</c:v>
                </c:pt>
                <c:pt idx="1610">
                  <c:v>0.9347697973251341</c:v>
                </c:pt>
                <c:pt idx="1611">
                  <c:v>0.93500499725341801</c:v>
                </c:pt>
                <c:pt idx="1612">
                  <c:v>0.93525873422622707</c:v>
                </c:pt>
                <c:pt idx="1613">
                  <c:v>0.93549989461898808</c:v>
                </c:pt>
                <c:pt idx="1614">
                  <c:v>0.93571828603744489</c:v>
                </c:pt>
                <c:pt idx="1615">
                  <c:v>0.93594752550125104</c:v>
                </c:pt>
                <c:pt idx="1616">
                  <c:v>0.93620597124099691</c:v>
                </c:pt>
                <c:pt idx="1617">
                  <c:v>0.93646495342254599</c:v>
                </c:pt>
                <c:pt idx="1618">
                  <c:v>0.93674074411392194</c:v>
                </c:pt>
                <c:pt idx="1619">
                  <c:v>0.937016713619232</c:v>
                </c:pt>
                <c:pt idx="1620">
                  <c:v>0.93726502656936606</c:v>
                </c:pt>
                <c:pt idx="1621">
                  <c:v>0.93751125335693408</c:v>
                </c:pt>
                <c:pt idx="1622">
                  <c:v>0.9378265023231509</c:v>
                </c:pt>
                <c:pt idx="1623">
                  <c:v>0.93816010951995898</c:v>
                </c:pt>
                <c:pt idx="1624">
                  <c:v>0.93849210739135702</c:v>
                </c:pt>
                <c:pt idx="1625">
                  <c:v>0.93882642984390308</c:v>
                </c:pt>
                <c:pt idx="1626">
                  <c:v>0.93917136192321804</c:v>
                </c:pt>
                <c:pt idx="1627">
                  <c:v>0.93952475786209089</c:v>
                </c:pt>
                <c:pt idx="1628">
                  <c:v>0.93989388942718488</c:v>
                </c:pt>
                <c:pt idx="1629">
                  <c:v>0.94030784368514997</c:v>
                </c:pt>
                <c:pt idx="1630">
                  <c:v>0.94071846008300808</c:v>
                </c:pt>
                <c:pt idx="1631">
                  <c:v>0.94109921455383305</c:v>
                </c:pt>
                <c:pt idx="1632">
                  <c:v>0.94147937297821005</c:v>
                </c:pt>
                <c:pt idx="1633">
                  <c:v>0.94183777570724492</c:v>
                </c:pt>
                <c:pt idx="1634">
                  <c:v>0.9421967744827271</c:v>
                </c:pt>
                <c:pt idx="1635">
                  <c:v>0.94253175258636501</c:v>
                </c:pt>
                <c:pt idx="1636">
                  <c:v>0.942862141132355</c:v>
                </c:pt>
                <c:pt idx="1637">
                  <c:v>0.94323395490646389</c:v>
                </c:pt>
                <c:pt idx="1638">
                  <c:v>0.94362561702728298</c:v>
                </c:pt>
                <c:pt idx="1639">
                  <c:v>0.94401477575302106</c:v>
                </c:pt>
                <c:pt idx="1640">
                  <c:v>0.94439725875854497</c:v>
                </c:pt>
                <c:pt idx="1641">
                  <c:v>0.944787609577179</c:v>
                </c:pt>
                <c:pt idx="1642">
                  <c:v>0.94519155025482204</c:v>
                </c:pt>
                <c:pt idx="1643">
                  <c:v>0.94559686183929403</c:v>
                </c:pt>
                <c:pt idx="1644">
                  <c:v>0.94600938558578496</c:v>
                </c:pt>
                <c:pt idx="1645">
                  <c:v>0.94642596244811994</c:v>
                </c:pt>
                <c:pt idx="1646">
                  <c:v>0.94687287807464604</c:v>
                </c:pt>
                <c:pt idx="1647">
                  <c:v>0.94732074737548788</c:v>
                </c:pt>
                <c:pt idx="1648">
                  <c:v>0.94772951602935795</c:v>
                </c:pt>
                <c:pt idx="1649">
                  <c:v>0.94813661575317409</c:v>
                </c:pt>
                <c:pt idx="1650">
                  <c:v>0.94855057001113896</c:v>
                </c:pt>
                <c:pt idx="1651">
                  <c:v>0.94896726608276394</c:v>
                </c:pt>
                <c:pt idx="1652">
                  <c:v>0.94936667680740405</c:v>
                </c:pt>
                <c:pt idx="1653">
                  <c:v>0.94975631237029989</c:v>
                </c:pt>
                <c:pt idx="1654">
                  <c:v>0.95016275644302395</c:v>
                </c:pt>
                <c:pt idx="1655">
                  <c:v>0.950585889816284</c:v>
                </c:pt>
                <c:pt idx="1656">
                  <c:v>0.95099400281906088</c:v>
                </c:pt>
                <c:pt idx="1657">
                  <c:v>0.95137737989425708</c:v>
                </c:pt>
                <c:pt idx="1658">
                  <c:v>0.95176969766616804</c:v>
                </c:pt>
                <c:pt idx="1659">
                  <c:v>0.9521871089935301</c:v>
                </c:pt>
                <c:pt idx="1660">
                  <c:v>0.95260654687881496</c:v>
                </c:pt>
                <c:pt idx="1661">
                  <c:v>0.95304321050643903</c:v>
                </c:pt>
                <c:pt idx="1662">
                  <c:v>0.95348094701766994</c:v>
                </c:pt>
                <c:pt idx="1663">
                  <c:v>0.95387213230133105</c:v>
                </c:pt>
                <c:pt idx="1664">
                  <c:v>0.95426099300384504</c:v>
                </c:pt>
                <c:pt idx="1665">
                  <c:v>0.9546972990036009</c:v>
                </c:pt>
                <c:pt idx="1666">
                  <c:v>0.95514647960662802</c:v>
                </c:pt>
                <c:pt idx="1667">
                  <c:v>0.95555697679519702</c:v>
                </c:pt>
                <c:pt idx="1668">
                  <c:v>0.95594786405563403</c:v>
                </c:pt>
                <c:pt idx="1669">
                  <c:v>0.95634655952453596</c:v>
                </c:pt>
                <c:pt idx="1670">
                  <c:v>0.95675318241119389</c:v>
                </c:pt>
                <c:pt idx="1671">
                  <c:v>0.95716099739074689</c:v>
                </c:pt>
                <c:pt idx="1672">
                  <c:v>0.95756970643997197</c:v>
                </c:pt>
                <c:pt idx="1673">
                  <c:v>0.95797191858291608</c:v>
                </c:pt>
                <c:pt idx="1674">
                  <c:v>0.95835082530975302</c:v>
                </c:pt>
                <c:pt idx="1675">
                  <c:v>0.95873122215271001</c:v>
                </c:pt>
                <c:pt idx="1676">
                  <c:v>0.95911632776260403</c:v>
                </c:pt>
                <c:pt idx="1677">
                  <c:v>0.95950262546539289</c:v>
                </c:pt>
                <c:pt idx="1678">
                  <c:v>0.95985113382339504</c:v>
                </c:pt>
                <c:pt idx="1679">
                  <c:v>0.9601992845535281</c:v>
                </c:pt>
                <c:pt idx="1680">
                  <c:v>0.96052556037902792</c:v>
                </c:pt>
                <c:pt idx="1681">
                  <c:v>0.9608479022979739</c:v>
                </c:pt>
                <c:pt idx="1682">
                  <c:v>0.96115868091583301</c:v>
                </c:pt>
                <c:pt idx="1683">
                  <c:v>0.96146481037139897</c:v>
                </c:pt>
                <c:pt idx="1684">
                  <c:v>0.96175758838653591</c:v>
                </c:pt>
                <c:pt idx="1685">
                  <c:v>0.96204071044921902</c:v>
                </c:pt>
                <c:pt idx="1686">
                  <c:v>0.96232872009277304</c:v>
                </c:pt>
                <c:pt idx="1687">
                  <c:v>0.96262179613113408</c:v>
                </c:pt>
                <c:pt idx="1688">
                  <c:v>0.96291862726211508</c:v>
                </c:pt>
                <c:pt idx="1689">
                  <c:v>0.96322356462478598</c:v>
                </c:pt>
                <c:pt idx="1690">
                  <c:v>0.96352367401123007</c:v>
                </c:pt>
                <c:pt idx="1691">
                  <c:v>0.96379642486572292</c:v>
                </c:pt>
                <c:pt idx="1692">
                  <c:v>0.96407102346420293</c:v>
                </c:pt>
                <c:pt idx="1693">
                  <c:v>0.964385318756104</c:v>
                </c:pt>
                <c:pt idx="1694">
                  <c:v>0.96470038890838605</c:v>
                </c:pt>
                <c:pt idx="1695">
                  <c:v>0.96501164436340292</c:v>
                </c:pt>
                <c:pt idx="1696">
                  <c:v>0.96532301902771001</c:v>
                </c:pt>
                <c:pt idx="1697">
                  <c:v>0.96560286283493002</c:v>
                </c:pt>
                <c:pt idx="1698">
                  <c:v>0.96587316989898708</c:v>
                </c:pt>
                <c:pt idx="1699">
                  <c:v>0.96611373424529989</c:v>
                </c:pt>
                <c:pt idx="1700">
                  <c:v>0.96633856296539289</c:v>
                </c:pt>
                <c:pt idx="1701">
                  <c:v>0.96658145189285305</c:v>
                </c:pt>
                <c:pt idx="1702">
                  <c:v>0.96684353351593</c:v>
                </c:pt>
                <c:pt idx="1703">
                  <c:v>0.9670963168144231</c:v>
                </c:pt>
                <c:pt idx="1704">
                  <c:v>0.96732698678970297</c:v>
                </c:pt>
                <c:pt idx="1705">
                  <c:v>0.96754317283630398</c:v>
                </c:pt>
                <c:pt idx="1706">
                  <c:v>0.96772317886352499</c:v>
                </c:pt>
                <c:pt idx="1707">
                  <c:v>0.96790157556533796</c:v>
                </c:pt>
                <c:pt idx="1708">
                  <c:v>0.96804593801498395</c:v>
                </c:pt>
                <c:pt idx="1709">
                  <c:v>0.96819000244140607</c:v>
                </c:pt>
                <c:pt idx="1710">
                  <c:v>0.96834139823913601</c:v>
                </c:pt>
                <c:pt idx="1711">
                  <c:v>0.96849392652511601</c:v>
                </c:pt>
                <c:pt idx="1712">
                  <c:v>0.96861277818679792</c:v>
                </c:pt>
                <c:pt idx="1713">
                  <c:v>0.96872769594192509</c:v>
                </c:pt>
                <c:pt idx="1714">
                  <c:v>0.96886806488037092</c:v>
                </c:pt>
                <c:pt idx="1715">
                  <c:v>0.96901707649231006</c:v>
                </c:pt>
                <c:pt idx="1716">
                  <c:v>0.96913384199142505</c:v>
                </c:pt>
                <c:pt idx="1717">
                  <c:v>0.9692324876785281</c:v>
                </c:pt>
                <c:pt idx="1718">
                  <c:v>0.96932421922683698</c:v>
                </c:pt>
                <c:pt idx="1719">
                  <c:v>0.96940921545028691</c:v>
                </c:pt>
                <c:pt idx="1720">
                  <c:v>0.96946762800216701</c:v>
                </c:pt>
                <c:pt idx="1721">
                  <c:v>0.96948878765106206</c:v>
                </c:pt>
                <c:pt idx="1722">
                  <c:v>0.96952472925186206</c:v>
                </c:pt>
                <c:pt idx="1723">
                  <c:v>0.96959547996521001</c:v>
                </c:pt>
                <c:pt idx="1724">
                  <c:v>0.96966348886489895</c:v>
                </c:pt>
                <c:pt idx="1725">
                  <c:v>0.969706523418427</c:v>
                </c:pt>
                <c:pt idx="1726">
                  <c:v>0.96974866390228298</c:v>
                </c:pt>
                <c:pt idx="1727">
                  <c:v>0.96980731487274197</c:v>
                </c:pt>
                <c:pt idx="1728">
                  <c:v>0.96986668109893803</c:v>
                </c:pt>
                <c:pt idx="1729">
                  <c:v>0.96982918977737409</c:v>
                </c:pt>
                <c:pt idx="1730">
                  <c:v>0.96978031396865805</c:v>
                </c:pt>
                <c:pt idx="1731">
                  <c:v>0.96975748538970907</c:v>
                </c:pt>
                <c:pt idx="1732">
                  <c:v>0.96974151134490993</c:v>
                </c:pt>
                <c:pt idx="1733">
                  <c:v>0.96970282793045004</c:v>
                </c:pt>
                <c:pt idx="1734">
                  <c:v>0.96965442895889309</c:v>
                </c:pt>
                <c:pt idx="1735">
                  <c:v>0.96961669921875004</c:v>
                </c:pt>
                <c:pt idx="1736">
                  <c:v>0.96958659887313803</c:v>
                </c:pt>
                <c:pt idx="1737">
                  <c:v>0.96955786943435696</c:v>
                </c:pt>
                <c:pt idx="1738">
                  <c:v>0.96953235864639309</c:v>
                </c:pt>
                <c:pt idx="1739">
                  <c:v>0.96949731111526494</c:v>
                </c:pt>
                <c:pt idx="1740">
                  <c:v>0.96944950819015507</c:v>
                </c:pt>
                <c:pt idx="1741">
                  <c:v>0.96940432786941488</c:v>
                </c:pt>
                <c:pt idx="1742">
                  <c:v>0.96935211420059209</c:v>
                </c:pt>
                <c:pt idx="1743">
                  <c:v>0.96929572820663501</c:v>
                </c:pt>
                <c:pt idx="1744">
                  <c:v>0.96921728849410993</c:v>
                </c:pt>
                <c:pt idx="1745">
                  <c:v>0.96913974285125692</c:v>
                </c:pt>
                <c:pt idx="1746">
                  <c:v>0.96909271478653003</c:v>
                </c:pt>
                <c:pt idx="1747">
                  <c:v>0.96904652118682888</c:v>
                </c:pt>
                <c:pt idx="1748">
                  <c:v>0.96890120506286603</c:v>
                </c:pt>
                <c:pt idx="1749">
                  <c:v>0.96874021291732793</c:v>
                </c:pt>
                <c:pt idx="1750">
                  <c:v>0.96859716176986699</c:v>
                </c:pt>
                <c:pt idx="1751">
                  <c:v>0.96846501827239995</c:v>
                </c:pt>
                <c:pt idx="1752">
                  <c:v>0.9683474779129031</c:v>
                </c:pt>
                <c:pt idx="1753">
                  <c:v>0.96823142766952497</c:v>
                </c:pt>
                <c:pt idx="1754">
                  <c:v>0.96807758808135991</c:v>
                </c:pt>
                <c:pt idx="1755">
                  <c:v>0.96789418458938603</c:v>
                </c:pt>
                <c:pt idx="1756">
                  <c:v>0.96772770881652792</c:v>
                </c:pt>
                <c:pt idx="1757">
                  <c:v>0.96758882999420193</c:v>
                </c:pt>
                <c:pt idx="1758">
                  <c:v>0.96743469238281299</c:v>
                </c:pt>
                <c:pt idx="1759">
                  <c:v>0.96725331544876103</c:v>
                </c:pt>
                <c:pt idx="1760">
                  <c:v>0.96707420349121098</c:v>
                </c:pt>
                <c:pt idx="1761">
                  <c:v>0.96691029071807888</c:v>
                </c:pt>
                <c:pt idx="1762">
                  <c:v>0.96675078868865993</c:v>
                </c:pt>
                <c:pt idx="1763">
                  <c:v>0.96663050651550297</c:v>
                </c:pt>
                <c:pt idx="1764">
                  <c:v>0.96651391983032209</c:v>
                </c:pt>
                <c:pt idx="1765">
                  <c:v>0.96647142171859701</c:v>
                </c:pt>
                <c:pt idx="1766">
                  <c:v>0.96643095016479497</c:v>
                </c:pt>
                <c:pt idx="1767">
                  <c:v>0.96639268398284894</c:v>
                </c:pt>
                <c:pt idx="1768">
                  <c:v>0.96635745763778691</c:v>
                </c:pt>
                <c:pt idx="1769">
                  <c:v>0.96635382175445605</c:v>
                </c:pt>
                <c:pt idx="1770">
                  <c:v>0.96634792089462307</c:v>
                </c:pt>
                <c:pt idx="1771">
                  <c:v>0.96633486747741704</c:v>
                </c:pt>
                <c:pt idx="1772">
                  <c:v>0.96631966829299909</c:v>
                </c:pt>
                <c:pt idx="1773">
                  <c:v>0.96630542278289799</c:v>
                </c:pt>
                <c:pt idx="1774">
                  <c:v>0.96628742218017605</c:v>
                </c:pt>
                <c:pt idx="1775">
                  <c:v>0.96624921560287502</c:v>
                </c:pt>
                <c:pt idx="1776">
                  <c:v>0.96618680953979497</c:v>
                </c:pt>
                <c:pt idx="1777">
                  <c:v>0.96611742973327597</c:v>
                </c:pt>
                <c:pt idx="1778">
                  <c:v>0.96603630781173688</c:v>
                </c:pt>
                <c:pt idx="1779">
                  <c:v>0.96592109203338605</c:v>
                </c:pt>
                <c:pt idx="1780">
                  <c:v>0.96572654247283896</c:v>
                </c:pt>
                <c:pt idx="1781">
                  <c:v>0.96550427675247197</c:v>
                </c:pt>
                <c:pt idx="1782">
                  <c:v>0.96514635086059597</c:v>
                </c:pt>
                <c:pt idx="1783">
                  <c:v>0.96478043794632007</c:v>
                </c:pt>
                <c:pt idx="1784">
                  <c:v>0.96440671682357793</c:v>
                </c:pt>
                <c:pt idx="1785">
                  <c:v>0.96402387619018604</c:v>
                </c:pt>
                <c:pt idx="1786">
                  <c:v>0.96344916820526105</c:v>
                </c:pt>
                <c:pt idx="1787">
                  <c:v>0.96286212205886801</c:v>
                </c:pt>
                <c:pt idx="1788">
                  <c:v>0.96216701269149807</c:v>
                </c:pt>
                <c:pt idx="1789">
                  <c:v>0.96145575046539289</c:v>
                </c:pt>
                <c:pt idx="1790">
                  <c:v>0.960556852817535</c:v>
                </c:pt>
                <c:pt idx="1791">
                  <c:v>0.95962135791778591</c:v>
                </c:pt>
                <c:pt idx="1792">
                  <c:v>0.95862905979156499</c:v>
                </c:pt>
                <c:pt idx="1793">
                  <c:v>0.95761244297027592</c:v>
                </c:pt>
                <c:pt idx="1794">
                  <c:v>0.9564644575119019</c:v>
                </c:pt>
                <c:pt idx="1795">
                  <c:v>0.95524220466613796</c:v>
                </c:pt>
                <c:pt idx="1796">
                  <c:v>0.95401101112365705</c:v>
                </c:pt>
                <c:pt idx="1797">
                  <c:v>0.9527746319770809</c:v>
                </c:pt>
                <c:pt idx="1798">
                  <c:v>0.95144944190979008</c:v>
                </c:pt>
                <c:pt idx="1799">
                  <c:v>0.950036573410034</c:v>
                </c:pt>
                <c:pt idx="1800">
                  <c:v>0.94862883090972905</c:v>
                </c:pt>
                <c:pt idx="1801">
                  <c:v>0.94723622798919704</c:v>
                </c:pt>
                <c:pt idx="1802">
                  <c:v>0.94580166339874294</c:v>
                </c:pt>
                <c:pt idx="1803">
                  <c:v>0.94428657293319707</c:v>
                </c:pt>
                <c:pt idx="1804">
                  <c:v>0.94277297258377102</c:v>
                </c:pt>
                <c:pt idx="1805">
                  <c:v>0.94129346609115605</c:v>
                </c:pt>
                <c:pt idx="1806">
                  <c:v>0.939805018901825</c:v>
                </c:pt>
                <c:pt idx="1807">
                  <c:v>0.93830542564392094</c:v>
                </c:pt>
                <c:pt idx="1808">
                  <c:v>0.93680106401443508</c:v>
                </c:pt>
                <c:pt idx="1809">
                  <c:v>0.93534802198409994</c:v>
                </c:pt>
                <c:pt idx="1810">
                  <c:v>0.93389372825622607</c:v>
                </c:pt>
                <c:pt idx="1811">
                  <c:v>0.93240498304367092</c:v>
                </c:pt>
                <c:pt idx="1812">
                  <c:v>0.93090342283248906</c:v>
                </c:pt>
                <c:pt idx="1813">
                  <c:v>0.92946307659149197</c:v>
                </c:pt>
                <c:pt idx="1814">
                  <c:v>0.92803399562835698</c:v>
                </c:pt>
                <c:pt idx="1815">
                  <c:v>0.9266105175018311</c:v>
                </c:pt>
                <c:pt idx="1816">
                  <c:v>0.92518030405044605</c:v>
                </c:pt>
                <c:pt idx="1817">
                  <c:v>0.92380468845367392</c:v>
                </c:pt>
                <c:pt idx="1818">
                  <c:v>0.92245434522628789</c:v>
                </c:pt>
                <c:pt idx="1819">
                  <c:v>0.9210446357727049</c:v>
                </c:pt>
                <c:pt idx="1820">
                  <c:v>0.91958676576614407</c:v>
                </c:pt>
                <c:pt idx="1821">
                  <c:v>0.91812210083007795</c:v>
                </c:pt>
                <c:pt idx="1822">
                  <c:v>0.91664837598800708</c:v>
                </c:pt>
                <c:pt idx="1823">
                  <c:v>0.91511850357055691</c:v>
                </c:pt>
                <c:pt idx="1824">
                  <c:v>0.91349505186080893</c:v>
                </c:pt>
                <c:pt idx="1825">
                  <c:v>0.91187773942947392</c:v>
                </c:pt>
                <c:pt idx="1826">
                  <c:v>0.91027896404266406</c:v>
                </c:pt>
                <c:pt idx="1827">
                  <c:v>0.90862171649932888</c:v>
                </c:pt>
                <c:pt idx="1828">
                  <c:v>0.90680896043777492</c:v>
                </c:pt>
                <c:pt idx="1829">
                  <c:v>0.90499143600463894</c:v>
                </c:pt>
                <c:pt idx="1830">
                  <c:v>0.90313355922699001</c:v>
                </c:pt>
                <c:pt idx="1831">
                  <c:v>0.90124856233596806</c:v>
                </c:pt>
                <c:pt idx="1832">
                  <c:v>0.89922385215759304</c:v>
                </c:pt>
                <c:pt idx="1833">
                  <c:v>0.89718954563140896</c:v>
                </c:pt>
                <c:pt idx="1834">
                  <c:v>0.895154941082001</c:v>
                </c:pt>
                <c:pt idx="1835">
                  <c:v>0.89310805797576909</c:v>
                </c:pt>
                <c:pt idx="1836">
                  <c:v>0.89094911813735989</c:v>
                </c:pt>
                <c:pt idx="1837">
                  <c:v>0.88877289295196493</c:v>
                </c:pt>
                <c:pt idx="1838">
                  <c:v>0.88660578727722195</c:v>
                </c:pt>
                <c:pt idx="1839">
                  <c:v>0.884437787532806</c:v>
                </c:pt>
                <c:pt idx="1840">
                  <c:v>0.88221423625946005</c:v>
                </c:pt>
                <c:pt idx="1841">
                  <c:v>0.87996344566345197</c:v>
                </c:pt>
                <c:pt idx="1842">
                  <c:v>0.8777678489685059</c:v>
                </c:pt>
                <c:pt idx="1843">
                  <c:v>0.875593113899231</c:v>
                </c:pt>
                <c:pt idx="1844">
                  <c:v>0.87338881492614706</c:v>
                </c:pt>
                <c:pt idx="1845">
                  <c:v>0.87115799188613896</c:v>
                </c:pt>
                <c:pt idx="1846">
                  <c:v>0.86894791126251203</c:v>
                </c:pt>
                <c:pt idx="1847">
                  <c:v>0.86676340103149396</c:v>
                </c:pt>
                <c:pt idx="1848">
                  <c:v>0.86460839509963994</c:v>
                </c:pt>
                <c:pt idx="1849">
                  <c:v>0.86250715255737309</c:v>
                </c:pt>
                <c:pt idx="1850">
                  <c:v>0.86049233675003101</c:v>
                </c:pt>
                <c:pt idx="1851">
                  <c:v>0.85865746736526494</c:v>
                </c:pt>
                <c:pt idx="1852">
                  <c:v>0.85691391229629499</c:v>
                </c:pt>
                <c:pt idx="1853">
                  <c:v>0.8554407238960271</c:v>
                </c:pt>
                <c:pt idx="1854">
                  <c:v>0.85413144826888998</c:v>
                </c:pt>
                <c:pt idx="1855">
                  <c:v>0.85337077379226689</c:v>
                </c:pt>
                <c:pt idx="1856">
                  <c:v>0.85276739597320605</c:v>
                </c:pt>
                <c:pt idx="1857">
                  <c:v>0.85288612842559797</c:v>
                </c:pt>
                <c:pt idx="1858">
                  <c:v>0.85313694477081303</c:v>
                </c:pt>
                <c:pt idx="1859">
                  <c:v>0.85416470766067509</c:v>
                </c:pt>
                <c:pt idx="1860">
                  <c:v>0.85529737472534206</c:v>
                </c:pt>
                <c:pt idx="1861">
                  <c:v>0.85720543861389209</c:v>
                </c:pt>
                <c:pt idx="1862">
                  <c:v>0.85918121337890607</c:v>
                </c:pt>
                <c:pt idx="1863">
                  <c:v>0.86154429912567099</c:v>
                </c:pt>
                <c:pt idx="1864">
                  <c:v>0.86392627954482992</c:v>
                </c:pt>
                <c:pt idx="1865">
                  <c:v>0.86663936376571704</c:v>
                </c:pt>
                <c:pt idx="1866">
                  <c:v>0.86936097145080593</c:v>
                </c:pt>
                <c:pt idx="1867">
                  <c:v>0.87188403606414799</c:v>
                </c:pt>
                <c:pt idx="1868">
                  <c:v>0.87435089349746709</c:v>
                </c:pt>
                <c:pt idx="1869">
                  <c:v>0.87676261663436894</c:v>
                </c:pt>
                <c:pt idx="1870">
                  <c:v>0.87914662361145002</c:v>
                </c:pt>
                <c:pt idx="1871">
                  <c:v>0.88107876777648908</c:v>
                </c:pt>
                <c:pt idx="1872">
                  <c:v>0.88285123109817509</c:v>
                </c:pt>
                <c:pt idx="1873">
                  <c:v>0.88430254459381108</c:v>
                </c:pt>
                <c:pt idx="1874">
                  <c:v>0.88561980724334699</c:v>
                </c:pt>
                <c:pt idx="1875">
                  <c:v>0.88665221929550198</c:v>
                </c:pt>
                <c:pt idx="1876">
                  <c:v>0.88751738071441699</c:v>
                </c:pt>
                <c:pt idx="1877">
                  <c:v>0.88813184499740605</c:v>
                </c:pt>
                <c:pt idx="1878">
                  <c:v>0.88854740858078007</c:v>
                </c:pt>
                <c:pt idx="1879">
                  <c:v>0.88877134323120099</c:v>
                </c:pt>
                <c:pt idx="1880">
                  <c:v>0.88881485462188703</c:v>
                </c:pt>
                <c:pt idx="1881">
                  <c:v>0.88864092826843288</c:v>
                </c:pt>
                <c:pt idx="1882">
                  <c:v>0.88821648359298688</c:v>
                </c:pt>
                <c:pt idx="1883">
                  <c:v>0.88768594264984091</c:v>
                </c:pt>
                <c:pt idx="1884">
                  <c:v>0.88701968193054204</c:v>
                </c:pt>
                <c:pt idx="1885">
                  <c:v>0.88624804019928005</c:v>
                </c:pt>
                <c:pt idx="1886">
                  <c:v>0.88533424139022809</c:v>
                </c:pt>
                <c:pt idx="1887">
                  <c:v>0.88442097902298</c:v>
                </c:pt>
                <c:pt idx="1888">
                  <c:v>0.88361506462097195</c:v>
                </c:pt>
                <c:pt idx="1889">
                  <c:v>0.88283460140228298</c:v>
                </c:pt>
                <c:pt idx="1890">
                  <c:v>0.88224672079086308</c:v>
                </c:pt>
                <c:pt idx="1891">
                  <c:v>0.8816964507102969</c:v>
                </c:pt>
                <c:pt idx="1892">
                  <c:v>0.88139050006866504</c:v>
                </c:pt>
                <c:pt idx="1893">
                  <c:v>0.88113247156143193</c:v>
                </c:pt>
                <c:pt idx="1894">
                  <c:v>0.88130866289138798</c:v>
                </c:pt>
                <c:pt idx="1895">
                  <c:v>0.88152788877487209</c:v>
                </c:pt>
                <c:pt idx="1896">
                  <c:v>0.88217728137969997</c:v>
                </c:pt>
                <c:pt idx="1897">
                  <c:v>0.8828483104705811</c:v>
                </c:pt>
                <c:pt idx="1898">
                  <c:v>0.88374768495559697</c:v>
                </c:pt>
                <c:pt idx="1899">
                  <c:v>0.88466643095016506</c:v>
                </c:pt>
                <c:pt idx="1900">
                  <c:v>0.885802555084229</c:v>
                </c:pt>
                <c:pt idx="1901">
                  <c:v>0.88695375919342001</c:v>
                </c:pt>
                <c:pt idx="1902">
                  <c:v>0.88828753232955893</c:v>
                </c:pt>
                <c:pt idx="1903">
                  <c:v>0.88964180946350102</c:v>
                </c:pt>
                <c:pt idx="1904">
                  <c:v>0.89098958969116193</c:v>
                </c:pt>
                <c:pt idx="1905">
                  <c:v>0.89233605861663801</c:v>
                </c:pt>
                <c:pt idx="1906">
                  <c:v>0.89372705221176107</c:v>
                </c:pt>
                <c:pt idx="1907">
                  <c:v>0.89513664245605495</c:v>
                </c:pt>
                <c:pt idx="1908">
                  <c:v>0.89651851654052694</c:v>
                </c:pt>
                <c:pt idx="1909">
                  <c:v>0.89790611267089804</c:v>
                </c:pt>
                <c:pt idx="1910">
                  <c:v>0.899308133125305</c:v>
                </c:pt>
                <c:pt idx="1911">
                  <c:v>0.90072612762451199</c:v>
                </c:pt>
                <c:pt idx="1912">
                  <c:v>0.90203403234481794</c:v>
                </c:pt>
                <c:pt idx="1913">
                  <c:v>0.90327434539794904</c:v>
                </c:pt>
                <c:pt idx="1914">
                  <c:v>0.904504406452179</c:v>
                </c:pt>
                <c:pt idx="1915">
                  <c:v>0.90573941469192509</c:v>
                </c:pt>
                <c:pt idx="1916">
                  <c:v>0.90684829950332602</c:v>
                </c:pt>
                <c:pt idx="1917">
                  <c:v>0.90785597562789899</c:v>
                </c:pt>
                <c:pt idx="1918">
                  <c:v>0.90878950357437094</c:v>
                </c:pt>
                <c:pt idx="1919">
                  <c:v>0.90966342687606794</c:v>
                </c:pt>
                <c:pt idx="1920">
                  <c:v>0.91046737432479907</c:v>
                </c:pt>
                <c:pt idx="1921">
                  <c:v>0.9111846566200259</c:v>
                </c:pt>
                <c:pt idx="1922">
                  <c:v>0.9118395328521729</c:v>
                </c:pt>
                <c:pt idx="1923">
                  <c:v>0.91242169141769391</c:v>
                </c:pt>
                <c:pt idx="1924">
                  <c:v>0.91289352178573591</c:v>
                </c:pt>
                <c:pt idx="1925">
                  <c:v>0.91319124698638898</c:v>
                </c:pt>
                <c:pt idx="1926">
                  <c:v>0.91345905065536503</c:v>
                </c:pt>
                <c:pt idx="1927">
                  <c:v>0.91366778612136801</c:v>
                </c:pt>
                <c:pt idx="1928">
                  <c:v>0.91381042003631596</c:v>
                </c:pt>
                <c:pt idx="1929">
                  <c:v>0.91379772424697903</c:v>
                </c:pt>
                <c:pt idx="1930">
                  <c:v>0.91372202634811406</c:v>
                </c:pt>
                <c:pt idx="1931">
                  <c:v>0.91349111795425397</c:v>
                </c:pt>
                <c:pt idx="1932">
                  <c:v>0.91323696374893193</c:v>
                </c:pt>
                <c:pt idx="1933">
                  <c:v>0.91293727159500104</c:v>
                </c:pt>
                <c:pt idx="1934">
                  <c:v>0.91257809400558498</c:v>
                </c:pt>
                <c:pt idx="1935">
                  <c:v>0.91199653148651105</c:v>
                </c:pt>
                <c:pt idx="1936">
                  <c:v>0.91139672994613607</c:v>
                </c:pt>
                <c:pt idx="1937">
                  <c:v>0.91074990034103398</c:v>
                </c:pt>
                <c:pt idx="1938">
                  <c:v>0.910078096389771</c:v>
                </c:pt>
                <c:pt idx="1939">
                  <c:v>0.90930538177490194</c:v>
                </c:pt>
                <c:pt idx="1940">
                  <c:v>0.90852527618408208</c:v>
                </c:pt>
                <c:pt idx="1941">
                  <c:v>0.90777676105499294</c:v>
                </c:pt>
                <c:pt idx="1942">
                  <c:v>0.90700201988220197</c:v>
                </c:pt>
                <c:pt idx="1943">
                  <c:v>0.9060111522674561</c:v>
                </c:pt>
                <c:pt idx="1944">
                  <c:v>0.90500913858413701</c:v>
                </c:pt>
                <c:pt idx="1945">
                  <c:v>0.90414284467697104</c:v>
                </c:pt>
                <c:pt idx="1946">
                  <c:v>0.90326367616653402</c:v>
                </c:pt>
                <c:pt idx="1947">
                  <c:v>0.90243356227874805</c:v>
                </c:pt>
                <c:pt idx="1948">
                  <c:v>0.90159254074096706</c:v>
                </c:pt>
                <c:pt idx="1949">
                  <c:v>0.90092133283615095</c:v>
                </c:pt>
                <c:pt idx="1950">
                  <c:v>0.90024636983871509</c:v>
                </c:pt>
                <c:pt idx="1951">
                  <c:v>0.89961950778961208</c:v>
                </c:pt>
                <c:pt idx="1952">
                  <c:v>0.89898787736892705</c:v>
                </c:pt>
                <c:pt idx="1953">
                  <c:v>0.89852254390716602</c:v>
                </c:pt>
                <c:pt idx="1954">
                  <c:v>0.89806585311889608</c:v>
                </c:pt>
                <c:pt idx="1955">
                  <c:v>0.89768074750900295</c:v>
                </c:pt>
                <c:pt idx="1956">
                  <c:v>0.89730130434036304</c:v>
                </c:pt>
                <c:pt idx="1957">
                  <c:v>0.89705120325088505</c:v>
                </c:pt>
                <c:pt idx="1958">
                  <c:v>0.89682077169418295</c:v>
                </c:pt>
                <c:pt idx="1959">
                  <c:v>0.89663712978362997</c:v>
                </c:pt>
                <c:pt idx="1960">
                  <c:v>0.89646135568618801</c:v>
                </c:pt>
                <c:pt idx="1961">
                  <c:v>0.89634655714034994</c:v>
                </c:pt>
                <c:pt idx="1962">
                  <c:v>0.89624612331390408</c:v>
                </c:pt>
                <c:pt idx="1963">
                  <c:v>0.89613597393035893</c:v>
                </c:pt>
                <c:pt idx="1964">
                  <c:v>0.89602254629135092</c:v>
                </c:pt>
                <c:pt idx="1965">
                  <c:v>0.89591561555862409</c:v>
                </c:pt>
                <c:pt idx="1966">
                  <c:v>0.89581094980239895</c:v>
                </c:pt>
                <c:pt idx="1967">
                  <c:v>0.89565567970275906</c:v>
                </c:pt>
                <c:pt idx="1968">
                  <c:v>0.89548050165176396</c:v>
                </c:pt>
                <c:pt idx="1969">
                  <c:v>0.89540486335754399</c:v>
                </c:pt>
                <c:pt idx="1970">
                  <c:v>0.89536933898925808</c:v>
                </c:pt>
                <c:pt idx="1971">
                  <c:v>0.89525567293167096</c:v>
                </c:pt>
                <c:pt idx="1972">
                  <c:v>0.89510606527328496</c:v>
                </c:pt>
                <c:pt idx="1973">
                  <c:v>0.89502387046813991</c:v>
                </c:pt>
                <c:pt idx="1974">
                  <c:v>0.89497457742691</c:v>
                </c:pt>
                <c:pt idx="1975">
                  <c:v>0.89487676620483403</c:v>
                </c:pt>
                <c:pt idx="1976">
                  <c:v>0.89475171566009504</c:v>
                </c:pt>
                <c:pt idx="1977">
                  <c:v>0.89462237358093288</c:v>
                </c:pt>
                <c:pt idx="1978">
                  <c:v>0.89449023008346606</c:v>
                </c:pt>
                <c:pt idx="1979">
                  <c:v>0.89437000751495388</c:v>
                </c:pt>
                <c:pt idx="1980">
                  <c:v>0.89425741434097294</c:v>
                </c:pt>
                <c:pt idx="1981">
                  <c:v>0.89412246942520102</c:v>
                </c:pt>
                <c:pt idx="1982">
                  <c:v>0.89397101402282697</c:v>
                </c:pt>
                <c:pt idx="1983">
                  <c:v>0.893803882598877</c:v>
                </c:pt>
                <c:pt idx="1984">
                  <c:v>0.89363019466400107</c:v>
                </c:pt>
                <c:pt idx="1985">
                  <c:v>0.89342449903488208</c:v>
                </c:pt>
                <c:pt idx="1986">
                  <c:v>0.89319829940795903</c:v>
                </c:pt>
                <c:pt idx="1987">
                  <c:v>0.89287428855896001</c:v>
                </c:pt>
                <c:pt idx="1988">
                  <c:v>0.89246450662612897</c:v>
                </c:pt>
                <c:pt idx="1989">
                  <c:v>0.89206271171569806</c:v>
                </c:pt>
                <c:pt idx="1990">
                  <c:v>0.89166550636291508</c:v>
                </c:pt>
                <c:pt idx="1991">
                  <c:v>0.89117126464843799</c:v>
                </c:pt>
                <c:pt idx="1992">
                  <c:v>0.89058576822280888</c:v>
                </c:pt>
                <c:pt idx="1993">
                  <c:v>0.88997297286987309</c:v>
                </c:pt>
                <c:pt idx="1994">
                  <c:v>0.88933770656585698</c:v>
                </c:pt>
                <c:pt idx="1995">
                  <c:v>0.88859348297119101</c:v>
                </c:pt>
                <c:pt idx="1996">
                  <c:v>0.88773976564407309</c:v>
                </c:pt>
                <c:pt idx="1997">
                  <c:v>0.886845755577087</c:v>
                </c:pt>
                <c:pt idx="1998">
                  <c:v>0.88589369058608991</c:v>
                </c:pt>
                <c:pt idx="1999">
                  <c:v>0.88483892679214504</c:v>
                </c:pt>
                <c:pt idx="2000">
                  <c:v>0.883663702011108</c:v>
                </c:pt>
                <c:pt idx="2001">
                  <c:v>0.88250552415847805</c:v>
                </c:pt>
                <c:pt idx="2002">
                  <c:v>0.8813606381416319</c:v>
                </c:pt>
                <c:pt idx="2003">
                  <c:v>0.88024132251739506</c:v>
                </c:pt>
                <c:pt idx="2004">
                  <c:v>0.87914501428604108</c:v>
                </c:pt>
                <c:pt idx="2005">
                  <c:v>0.87810038328170803</c:v>
                </c:pt>
                <c:pt idx="2006">
                  <c:v>0.87710868120193508</c:v>
                </c:pt>
                <c:pt idx="2007">
                  <c:v>0.876111972332001</c:v>
                </c:pt>
                <c:pt idx="2008">
                  <c:v>0.87510328292846706</c:v>
                </c:pt>
                <c:pt idx="2009">
                  <c:v>0.87412093877792407</c:v>
                </c:pt>
                <c:pt idx="2010">
                  <c:v>0.87318770885467489</c:v>
                </c:pt>
                <c:pt idx="2011">
                  <c:v>0.87232373952865605</c:v>
                </c:pt>
                <c:pt idx="2012">
                  <c:v>0.87153505086898808</c:v>
                </c:pt>
                <c:pt idx="2013">
                  <c:v>0.87084006071090703</c:v>
                </c:pt>
                <c:pt idx="2014">
                  <c:v>0.87028162479400595</c:v>
                </c:pt>
                <c:pt idx="2015">
                  <c:v>0.86985515356063803</c:v>
                </c:pt>
                <c:pt idx="2016">
                  <c:v>0.869522976875305</c:v>
                </c:pt>
                <c:pt idx="2017">
                  <c:v>0.86931263208389309</c:v>
                </c:pt>
                <c:pt idx="2018">
                  <c:v>0.86926673650741604</c:v>
                </c:pt>
                <c:pt idx="2019">
                  <c:v>0.86931376457214404</c:v>
                </c:pt>
                <c:pt idx="2020">
                  <c:v>0.86950944662094098</c:v>
                </c:pt>
                <c:pt idx="2021">
                  <c:v>0.86983268260955793</c:v>
                </c:pt>
                <c:pt idx="2022">
                  <c:v>0.87035863399505597</c:v>
                </c:pt>
                <c:pt idx="2023">
                  <c:v>0.8709487795829769</c:v>
                </c:pt>
                <c:pt idx="2024">
                  <c:v>0.87168030738830593</c:v>
                </c:pt>
                <c:pt idx="2025">
                  <c:v>0.87239884138107304</c:v>
                </c:pt>
                <c:pt idx="2026">
                  <c:v>0.87316905260086108</c:v>
                </c:pt>
                <c:pt idx="2027">
                  <c:v>0.87381528615951498</c:v>
                </c:pt>
                <c:pt idx="2028">
                  <c:v>0.87437115907669094</c:v>
                </c:pt>
                <c:pt idx="2029">
                  <c:v>0.87496845722198491</c:v>
                </c:pt>
                <c:pt idx="2030">
                  <c:v>0.87555365562438991</c:v>
                </c:pt>
                <c:pt idx="2031">
                  <c:v>0.87613492012023908</c:v>
                </c:pt>
                <c:pt idx="2032">
                  <c:v>0.87671529054641706</c:v>
                </c:pt>
                <c:pt idx="2033">
                  <c:v>0.87726514339447004</c:v>
                </c:pt>
                <c:pt idx="2034">
                  <c:v>0.8777179002761839</c:v>
                </c:pt>
                <c:pt idx="2035">
                  <c:v>0.878092753887177</c:v>
                </c:pt>
                <c:pt idx="2036">
                  <c:v>0.87836043834686306</c:v>
                </c:pt>
                <c:pt idx="2037">
                  <c:v>0.87865208387374905</c:v>
                </c:pt>
                <c:pt idx="2038">
                  <c:v>0.87899236679077108</c:v>
                </c:pt>
                <c:pt idx="2039">
                  <c:v>0.879388499259949</c:v>
                </c:pt>
                <c:pt idx="2040">
                  <c:v>0.87987785339355495</c:v>
                </c:pt>
                <c:pt idx="2041">
                  <c:v>0.88032721281051596</c:v>
                </c:pt>
                <c:pt idx="2042">
                  <c:v>0.88070886135101301</c:v>
                </c:pt>
                <c:pt idx="2043">
                  <c:v>0.88103770017623906</c:v>
                </c:pt>
                <c:pt idx="2044">
                  <c:v>0.88134686946868901</c:v>
                </c:pt>
                <c:pt idx="2045">
                  <c:v>0.88163547515869101</c:v>
                </c:pt>
                <c:pt idx="2046">
                  <c:v>0.88179992437362698</c:v>
                </c:pt>
                <c:pt idx="2047">
                  <c:v>0.88201950788497907</c:v>
                </c:pt>
                <c:pt idx="2048">
                  <c:v>0.88238273859024008</c:v>
                </c:pt>
                <c:pt idx="2049">
                  <c:v>0.88264946937560995</c:v>
                </c:pt>
                <c:pt idx="2050">
                  <c:v>0.88277338743209799</c:v>
                </c:pt>
                <c:pt idx="2051">
                  <c:v>0.882931339740753</c:v>
                </c:pt>
                <c:pt idx="2052">
                  <c:v>0.88316278457641606</c:v>
                </c:pt>
                <c:pt idx="2053">
                  <c:v>0.88334070444107105</c:v>
                </c:pt>
                <c:pt idx="2054">
                  <c:v>0.88351534605026205</c:v>
                </c:pt>
                <c:pt idx="2055">
                  <c:v>0.88373808860778791</c:v>
                </c:pt>
                <c:pt idx="2056">
                  <c:v>0.88394509553909306</c:v>
                </c:pt>
                <c:pt idx="2057">
                  <c:v>0.88398902416229208</c:v>
                </c:pt>
                <c:pt idx="2058">
                  <c:v>0.88392393589019802</c:v>
                </c:pt>
                <c:pt idx="2059">
                  <c:v>0.88379071950912502</c:v>
                </c:pt>
                <c:pt idx="2060">
                  <c:v>0.88367896080017094</c:v>
                </c:pt>
                <c:pt idx="2061">
                  <c:v>0.88356028795242292</c:v>
                </c:pt>
                <c:pt idx="2062">
                  <c:v>0.88342462778091391</c:v>
                </c:pt>
                <c:pt idx="2063">
                  <c:v>0.88334070444107105</c:v>
                </c:pt>
                <c:pt idx="2064">
                  <c:v>0.88320552110672002</c:v>
                </c:pt>
                <c:pt idx="2065">
                  <c:v>0.88312094211578396</c:v>
                </c:pt>
                <c:pt idx="2066">
                  <c:v>0.88297735452652004</c:v>
                </c:pt>
                <c:pt idx="2067">
                  <c:v>0.88261120319366504</c:v>
                </c:pt>
                <c:pt idx="2068">
                  <c:v>0.88219736814498906</c:v>
                </c:pt>
                <c:pt idx="2069">
                  <c:v>0.88170378208160405</c:v>
                </c:pt>
                <c:pt idx="2070">
                  <c:v>0.88127284049987797</c:v>
                </c:pt>
                <c:pt idx="2071">
                  <c:v>0.88073639869689901</c:v>
                </c:pt>
                <c:pt idx="2072">
                  <c:v>0.88010053634643604</c:v>
                </c:pt>
                <c:pt idx="2073">
                  <c:v>0.87957816123962407</c:v>
                </c:pt>
                <c:pt idx="2074">
                  <c:v>0.87906001806259204</c:v>
                </c:pt>
                <c:pt idx="2075">
                  <c:v>0.87849133014679004</c:v>
                </c:pt>
                <c:pt idx="2076">
                  <c:v>0.87793343067169194</c:v>
                </c:pt>
                <c:pt idx="2077">
                  <c:v>0.87730102539062504</c:v>
                </c:pt>
                <c:pt idx="2078">
                  <c:v>0.87660901546478298</c:v>
                </c:pt>
                <c:pt idx="2079">
                  <c:v>0.87603907585144003</c:v>
                </c:pt>
                <c:pt idx="2080">
                  <c:v>0.87545220851898198</c:v>
                </c:pt>
                <c:pt idx="2081">
                  <c:v>0.87472264766693097</c:v>
                </c:pt>
                <c:pt idx="2082">
                  <c:v>0.87390695810317998</c:v>
                </c:pt>
                <c:pt idx="2083">
                  <c:v>0.87303547859191899</c:v>
                </c:pt>
                <c:pt idx="2084">
                  <c:v>0.87233446836471606</c:v>
                </c:pt>
                <c:pt idx="2085">
                  <c:v>0.87178026437759404</c:v>
                </c:pt>
                <c:pt idx="2086">
                  <c:v>0.87109922170638998</c:v>
                </c:pt>
                <c:pt idx="2087">
                  <c:v>0.87029813528060895</c:v>
                </c:pt>
                <c:pt idx="2088">
                  <c:v>0.86943875551223804</c:v>
                </c:pt>
                <c:pt idx="2089">
                  <c:v>0.86874454021453906</c:v>
                </c:pt>
                <c:pt idx="2090">
                  <c:v>0.86817340850830105</c:v>
                </c:pt>
                <c:pt idx="2091">
                  <c:v>0.86764566898345907</c:v>
                </c:pt>
                <c:pt idx="2092">
                  <c:v>0.86717556715011601</c:v>
                </c:pt>
                <c:pt idx="2093">
                  <c:v>0.86659400463104208</c:v>
                </c:pt>
                <c:pt idx="2094">
                  <c:v>0.86591820716857892</c:v>
                </c:pt>
                <c:pt idx="2095">
                  <c:v>0.86541335582733203</c:v>
                </c:pt>
                <c:pt idx="2096">
                  <c:v>0.86489342451095608</c:v>
                </c:pt>
                <c:pt idx="2097">
                  <c:v>0.86432873010635403</c:v>
                </c:pt>
                <c:pt idx="2098">
                  <c:v>0.8638997554779051</c:v>
                </c:pt>
                <c:pt idx="2099">
                  <c:v>0.86363201141357404</c:v>
                </c:pt>
                <c:pt idx="2100">
                  <c:v>0.86324237585067709</c:v>
                </c:pt>
                <c:pt idx="2101">
                  <c:v>0.86248092651367192</c:v>
                </c:pt>
                <c:pt idx="2102">
                  <c:v>0.86178605556487997</c:v>
                </c:pt>
                <c:pt idx="2103">
                  <c:v>0.86127071380615194</c:v>
                </c:pt>
                <c:pt idx="2104">
                  <c:v>0.8608534812927251</c:v>
                </c:pt>
                <c:pt idx="2105">
                  <c:v>0.86051671504974392</c:v>
                </c:pt>
                <c:pt idx="2106">
                  <c:v>0.86009453535080005</c:v>
                </c:pt>
                <c:pt idx="2107">
                  <c:v>0.85970847606658896</c:v>
                </c:pt>
                <c:pt idx="2108">
                  <c:v>0.85915701389312704</c:v>
                </c:pt>
                <c:pt idx="2109">
                  <c:v>0.85873227119445805</c:v>
                </c:pt>
                <c:pt idx="2110">
                  <c:v>0.85855137109756496</c:v>
                </c:pt>
                <c:pt idx="2111">
                  <c:v>0.85820763111114506</c:v>
                </c:pt>
                <c:pt idx="2112">
                  <c:v>0.85794870853424099</c:v>
                </c:pt>
                <c:pt idx="2113">
                  <c:v>0.85789190530777004</c:v>
                </c:pt>
                <c:pt idx="2114">
                  <c:v>0.85764794349670392</c:v>
                </c:pt>
                <c:pt idx="2115">
                  <c:v>0.8569916963577271</c:v>
                </c:pt>
                <c:pt idx="2116">
                  <c:v>0.85603957176208501</c:v>
                </c:pt>
                <c:pt idx="2117">
                  <c:v>0.85524396896362309</c:v>
                </c:pt>
                <c:pt idx="2118">
                  <c:v>0.85508887767791708</c:v>
                </c:pt>
                <c:pt idx="2119">
                  <c:v>0.85531191825866704</c:v>
                </c:pt>
                <c:pt idx="2120">
                  <c:v>0.85524039268493701</c:v>
                </c:pt>
                <c:pt idx="2121">
                  <c:v>0.85458718538284306</c:v>
                </c:pt>
                <c:pt idx="2122">
                  <c:v>0.85383604764938403</c:v>
                </c:pt>
                <c:pt idx="2123">
                  <c:v>0.85366671085357693</c:v>
                </c:pt>
                <c:pt idx="2124">
                  <c:v>0.85362707376480107</c:v>
                </c:pt>
                <c:pt idx="2125">
                  <c:v>0.85339634418487509</c:v>
                </c:pt>
                <c:pt idx="2126">
                  <c:v>0.85291152000427206</c:v>
                </c:pt>
                <c:pt idx="2127">
                  <c:v>0.85239844322204594</c:v>
                </c:pt>
                <c:pt idx="2128">
                  <c:v>0.85220156908035305</c:v>
                </c:pt>
                <c:pt idx="2129">
                  <c:v>0.85231320858001691</c:v>
                </c:pt>
                <c:pt idx="2130">
                  <c:v>0.85178523063659695</c:v>
                </c:pt>
                <c:pt idx="2131">
                  <c:v>0.85041110515594509</c:v>
                </c:pt>
                <c:pt idx="2132">
                  <c:v>0.84941105842590292</c:v>
                </c:pt>
                <c:pt idx="2133">
                  <c:v>0.84919433593750004</c:v>
                </c:pt>
                <c:pt idx="2134">
                  <c:v>0.84962986707687405</c:v>
                </c:pt>
                <c:pt idx="2135">
                  <c:v>0.85032670497894292</c:v>
                </c:pt>
                <c:pt idx="2136">
                  <c:v>0.85025380849838306</c:v>
                </c:pt>
                <c:pt idx="2137">
                  <c:v>0.84982209205627401</c:v>
                </c:pt>
                <c:pt idx="2138">
                  <c:v>0.84942131042480495</c:v>
                </c:pt>
                <c:pt idx="2139">
                  <c:v>0.84796862602233891</c:v>
                </c:pt>
                <c:pt idx="2140">
                  <c:v>0.84677325487136801</c:v>
                </c:pt>
                <c:pt idx="2141">
                  <c:v>0.84671442508697492</c:v>
                </c:pt>
                <c:pt idx="2142">
                  <c:v>0.84729181528091391</c:v>
                </c:pt>
                <c:pt idx="2143">
                  <c:v>0.84776066541671802</c:v>
                </c:pt>
                <c:pt idx="2144">
                  <c:v>0.84676604270935107</c:v>
                </c:pt>
                <c:pt idx="2145">
                  <c:v>0.8468903183937071</c:v>
                </c:pt>
                <c:pt idx="2146">
                  <c:v>0.847356128692627</c:v>
                </c:pt>
                <c:pt idx="2147">
                  <c:v>0.84630917310714704</c:v>
                </c:pt>
                <c:pt idx="2148">
                  <c:v>0.84565954208374006</c:v>
                </c:pt>
                <c:pt idx="2149">
                  <c:v>0.84578906297683698</c:v>
                </c:pt>
                <c:pt idx="2150">
                  <c:v>0.84635089635849003</c:v>
                </c:pt>
              </c:numCache>
            </c:numRef>
          </c:yVal>
          <c:smooth val="0"/>
          <c:extLst>
            <c:ext xmlns:c16="http://schemas.microsoft.com/office/drawing/2014/chart" uri="{C3380CC4-5D6E-409C-BE32-E72D297353CC}">
              <c16:uniqueId val="{00000003-550A-452D-8616-DCD83668791F}"/>
            </c:ext>
          </c:extLst>
        </c:ser>
        <c:ser>
          <c:idx val="4"/>
          <c:order val="4"/>
          <c:tx>
            <c:strRef>
              <c:f>'Ill+Kln+Tur'!$J$1</c:f>
              <c:strCache>
                <c:ptCount val="1"/>
                <c:pt idx="0">
                  <c:v>I-K-T 40:40:20</c:v>
                </c:pt>
              </c:strCache>
            </c:strRef>
          </c:tx>
          <c:spPr>
            <a:ln w="19050" cap="rnd">
              <a:solidFill>
                <a:schemeClr val="accent5"/>
              </a:solidFill>
              <a:round/>
            </a:ln>
            <a:effectLst/>
          </c:spPr>
          <c:marker>
            <c:symbol val="none"/>
          </c:marker>
          <c:xVal>
            <c:numRef>
              <c:f>'Ill+Kln+Tur'!$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Tur'!$J$2:$J$2152</c:f>
              <c:numCache>
                <c:formatCode>0.00000</c:formatCode>
                <c:ptCount val="2151"/>
                <c:pt idx="0">
                  <c:v>0.60211206376552606</c:v>
                </c:pt>
                <c:pt idx="1">
                  <c:v>0.61165753901004805</c:v>
                </c:pt>
                <c:pt idx="2">
                  <c:v>0.61628445386886599</c:v>
                </c:pt>
                <c:pt idx="3">
                  <c:v>0.64134333431720703</c:v>
                </c:pt>
                <c:pt idx="4">
                  <c:v>0.65515913963317907</c:v>
                </c:pt>
                <c:pt idx="5">
                  <c:v>0.66519760489463797</c:v>
                </c:pt>
                <c:pt idx="6">
                  <c:v>0.679827415943146</c:v>
                </c:pt>
                <c:pt idx="7">
                  <c:v>0.70125662684440604</c:v>
                </c:pt>
                <c:pt idx="8">
                  <c:v>0.71440839171409598</c:v>
                </c:pt>
                <c:pt idx="9">
                  <c:v>0.71114682555198705</c:v>
                </c:pt>
                <c:pt idx="10">
                  <c:v>0.72412940263748204</c:v>
                </c:pt>
                <c:pt idx="11">
                  <c:v>0.73559617400169408</c:v>
                </c:pt>
                <c:pt idx="12">
                  <c:v>0.74411552548408499</c:v>
                </c:pt>
                <c:pt idx="13">
                  <c:v>0.74717479348182703</c:v>
                </c:pt>
                <c:pt idx="14">
                  <c:v>0.75326120257377605</c:v>
                </c:pt>
                <c:pt idx="15">
                  <c:v>0.76210691928863494</c:v>
                </c:pt>
                <c:pt idx="16">
                  <c:v>0.77561070919036901</c:v>
                </c:pt>
                <c:pt idx="17">
                  <c:v>0.77871980667114304</c:v>
                </c:pt>
                <c:pt idx="18">
                  <c:v>0.77889721989631699</c:v>
                </c:pt>
                <c:pt idx="19">
                  <c:v>0.779400610923767</c:v>
                </c:pt>
                <c:pt idx="20">
                  <c:v>0.79386561512947096</c:v>
                </c:pt>
                <c:pt idx="21">
                  <c:v>0.80176686644554107</c:v>
                </c:pt>
                <c:pt idx="22">
                  <c:v>0.80123721957206695</c:v>
                </c:pt>
                <c:pt idx="23">
                  <c:v>0.80500634908676094</c:v>
                </c:pt>
                <c:pt idx="24">
                  <c:v>0.80898761153221099</c:v>
                </c:pt>
                <c:pt idx="25">
                  <c:v>0.81147139668464696</c:v>
                </c:pt>
                <c:pt idx="26">
                  <c:v>0.80592840313911407</c:v>
                </c:pt>
                <c:pt idx="27">
                  <c:v>0.80738460421562208</c:v>
                </c:pt>
                <c:pt idx="28">
                  <c:v>0.81109487414360004</c:v>
                </c:pt>
                <c:pt idx="29">
                  <c:v>0.81458132863044708</c:v>
                </c:pt>
                <c:pt idx="30">
                  <c:v>0.816444689035416</c:v>
                </c:pt>
                <c:pt idx="31">
                  <c:v>0.81718068718910208</c:v>
                </c:pt>
                <c:pt idx="32">
                  <c:v>0.81688135266304007</c:v>
                </c:pt>
                <c:pt idx="33">
                  <c:v>0.822208547592163</c:v>
                </c:pt>
                <c:pt idx="34">
                  <c:v>0.82455843091010994</c:v>
                </c:pt>
                <c:pt idx="35">
                  <c:v>0.82521214485168504</c:v>
                </c:pt>
                <c:pt idx="36">
                  <c:v>0.82835414409637509</c:v>
                </c:pt>
                <c:pt idx="37">
                  <c:v>0.83070167303085296</c:v>
                </c:pt>
                <c:pt idx="38">
                  <c:v>0.83184188008308402</c:v>
                </c:pt>
                <c:pt idx="39">
                  <c:v>0.83079617619514501</c:v>
                </c:pt>
                <c:pt idx="40">
                  <c:v>0.83251314759254502</c:v>
                </c:pt>
                <c:pt idx="41">
                  <c:v>0.83525362014770499</c:v>
                </c:pt>
                <c:pt idx="42">
                  <c:v>0.83873080611228901</c:v>
                </c:pt>
                <c:pt idx="43">
                  <c:v>0.83839946389198294</c:v>
                </c:pt>
                <c:pt idx="44">
                  <c:v>0.83919187784194904</c:v>
                </c:pt>
                <c:pt idx="45">
                  <c:v>0.84083318114280703</c:v>
                </c:pt>
                <c:pt idx="46">
                  <c:v>0.84130772352218597</c:v>
                </c:pt>
                <c:pt idx="47">
                  <c:v>0.84161143898963897</c:v>
                </c:pt>
                <c:pt idx="48">
                  <c:v>0.84212916493415801</c:v>
                </c:pt>
                <c:pt idx="49">
                  <c:v>0.84356918334960906</c:v>
                </c:pt>
                <c:pt idx="50">
                  <c:v>0.845138275623322</c:v>
                </c:pt>
                <c:pt idx="51">
                  <c:v>0.84595417380332905</c:v>
                </c:pt>
                <c:pt idx="52">
                  <c:v>0.84554716348648107</c:v>
                </c:pt>
                <c:pt idx="53">
                  <c:v>0.846844458580017</c:v>
                </c:pt>
                <c:pt idx="54">
                  <c:v>0.84770202040672304</c:v>
                </c:pt>
                <c:pt idx="55">
                  <c:v>0.84802278280258203</c:v>
                </c:pt>
                <c:pt idx="56">
                  <c:v>0.84811654090881294</c:v>
                </c:pt>
                <c:pt idx="57">
                  <c:v>0.8486326873302461</c:v>
                </c:pt>
                <c:pt idx="58">
                  <c:v>0.84924655556678807</c:v>
                </c:pt>
                <c:pt idx="59">
                  <c:v>0.8493860602378851</c:v>
                </c:pt>
                <c:pt idx="60">
                  <c:v>0.84951811432838409</c:v>
                </c:pt>
                <c:pt idx="61">
                  <c:v>0.85007580518722503</c:v>
                </c:pt>
                <c:pt idx="62">
                  <c:v>0.85144593715667705</c:v>
                </c:pt>
                <c:pt idx="63">
                  <c:v>0.85132094621658294</c:v>
                </c:pt>
                <c:pt idx="64">
                  <c:v>0.85123144984245303</c:v>
                </c:pt>
                <c:pt idx="65">
                  <c:v>0.85139148831367506</c:v>
                </c:pt>
                <c:pt idx="66">
                  <c:v>0.85282664895057703</c:v>
                </c:pt>
                <c:pt idx="67">
                  <c:v>0.85329931378364599</c:v>
                </c:pt>
                <c:pt idx="68">
                  <c:v>0.853186631202698</c:v>
                </c:pt>
                <c:pt idx="69">
                  <c:v>0.85312505960464502</c:v>
                </c:pt>
                <c:pt idx="70">
                  <c:v>0.85370736718177809</c:v>
                </c:pt>
                <c:pt idx="71">
                  <c:v>0.85432484149932897</c:v>
                </c:pt>
                <c:pt idx="72">
                  <c:v>0.85453390479087799</c:v>
                </c:pt>
                <c:pt idx="73">
                  <c:v>0.85508670806884801</c:v>
                </c:pt>
                <c:pt idx="74">
                  <c:v>0.85565152168273895</c:v>
                </c:pt>
                <c:pt idx="75">
                  <c:v>0.85616674423217809</c:v>
                </c:pt>
                <c:pt idx="76">
                  <c:v>0.8569391906261441</c:v>
                </c:pt>
                <c:pt idx="77">
                  <c:v>0.85762184262275709</c:v>
                </c:pt>
                <c:pt idx="78">
                  <c:v>0.85823064446449304</c:v>
                </c:pt>
                <c:pt idx="79">
                  <c:v>0.85879885554313695</c:v>
                </c:pt>
                <c:pt idx="80">
                  <c:v>0.85918047428131095</c:v>
                </c:pt>
                <c:pt idx="81">
                  <c:v>0.85966205000877405</c:v>
                </c:pt>
                <c:pt idx="82">
                  <c:v>0.86064072847366302</c:v>
                </c:pt>
                <c:pt idx="83">
                  <c:v>0.86231913566589402</c:v>
                </c:pt>
                <c:pt idx="84">
                  <c:v>0.86350887417793309</c:v>
                </c:pt>
                <c:pt idx="85">
                  <c:v>0.86380102634429901</c:v>
                </c:pt>
                <c:pt idx="86">
                  <c:v>0.86397781372070304</c:v>
                </c:pt>
                <c:pt idx="87">
                  <c:v>0.86443358063697806</c:v>
                </c:pt>
                <c:pt idx="88">
                  <c:v>0.86511298418045002</c:v>
                </c:pt>
                <c:pt idx="89">
                  <c:v>0.8656367599964141</c:v>
                </c:pt>
                <c:pt idx="90">
                  <c:v>0.86566253900528001</c:v>
                </c:pt>
                <c:pt idx="91">
                  <c:v>0.86560710668563801</c:v>
                </c:pt>
                <c:pt idx="92">
                  <c:v>0.86609857678413404</c:v>
                </c:pt>
                <c:pt idx="93">
                  <c:v>0.86649003028869598</c:v>
                </c:pt>
                <c:pt idx="94">
                  <c:v>0.86693596243858306</c:v>
                </c:pt>
                <c:pt idx="95">
                  <c:v>0.86752071380615203</c:v>
                </c:pt>
                <c:pt idx="96">
                  <c:v>0.86812412142753603</c:v>
                </c:pt>
                <c:pt idx="97">
                  <c:v>0.8686453938484191</c:v>
                </c:pt>
                <c:pt idx="98">
                  <c:v>0.86910092234611502</c:v>
                </c:pt>
                <c:pt idx="99">
                  <c:v>0.86979159116745008</c:v>
                </c:pt>
                <c:pt idx="100">
                  <c:v>0.8707026779651641</c:v>
                </c:pt>
                <c:pt idx="101">
                  <c:v>0.87160270810127305</c:v>
                </c:pt>
                <c:pt idx="102">
                  <c:v>0.871990883350372</c:v>
                </c:pt>
                <c:pt idx="103">
                  <c:v>0.87276750206947296</c:v>
                </c:pt>
                <c:pt idx="104">
                  <c:v>0.87369417548179595</c:v>
                </c:pt>
                <c:pt idx="105">
                  <c:v>0.87468990087509202</c:v>
                </c:pt>
                <c:pt idx="106">
                  <c:v>0.87477170825004602</c:v>
                </c:pt>
                <c:pt idx="107">
                  <c:v>0.87502779960632304</c:v>
                </c:pt>
                <c:pt idx="108">
                  <c:v>0.87560393810272208</c:v>
                </c:pt>
                <c:pt idx="109">
                  <c:v>0.87655150294303907</c:v>
                </c:pt>
                <c:pt idx="110">
                  <c:v>0.87702151536941497</c:v>
                </c:pt>
                <c:pt idx="111">
                  <c:v>0.87723737359046905</c:v>
                </c:pt>
                <c:pt idx="112">
                  <c:v>0.87772246599197401</c:v>
                </c:pt>
                <c:pt idx="113">
                  <c:v>0.87842413187027002</c:v>
                </c:pt>
                <c:pt idx="114">
                  <c:v>0.87904974222183196</c:v>
                </c:pt>
                <c:pt idx="115">
                  <c:v>0.87933959960937502</c:v>
                </c:pt>
                <c:pt idx="116">
                  <c:v>0.88008403182029704</c:v>
                </c:pt>
                <c:pt idx="117">
                  <c:v>0.88074454069137609</c:v>
                </c:pt>
                <c:pt idx="118">
                  <c:v>0.88121058940887509</c:v>
                </c:pt>
                <c:pt idx="119">
                  <c:v>0.88157393932342498</c:v>
                </c:pt>
                <c:pt idx="120">
                  <c:v>0.88211002349853507</c:v>
                </c:pt>
                <c:pt idx="121">
                  <c:v>0.88274552822113006</c:v>
                </c:pt>
                <c:pt idx="122">
                  <c:v>0.88320183157920806</c:v>
                </c:pt>
                <c:pt idx="123">
                  <c:v>0.88350766301155104</c:v>
                </c:pt>
                <c:pt idx="124">
                  <c:v>0.88381254076957705</c:v>
                </c:pt>
                <c:pt idx="125">
                  <c:v>0.88429036140441908</c:v>
                </c:pt>
                <c:pt idx="126">
                  <c:v>0.88500466346740703</c:v>
                </c:pt>
                <c:pt idx="127">
                  <c:v>0.88551505804061903</c:v>
                </c:pt>
                <c:pt idx="128">
                  <c:v>0.8856728017330171</c:v>
                </c:pt>
                <c:pt idx="129">
                  <c:v>0.88640859127044702</c:v>
                </c:pt>
                <c:pt idx="130">
                  <c:v>0.88704698681831395</c:v>
                </c:pt>
                <c:pt idx="131">
                  <c:v>0.88758551478385894</c:v>
                </c:pt>
                <c:pt idx="132">
                  <c:v>0.88814055323600805</c:v>
                </c:pt>
                <c:pt idx="133">
                  <c:v>0.88888269066810599</c:v>
                </c:pt>
                <c:pt idx="134">
                  <c:v>0.88964187502861003</c:v>
                </c:pt>
                <c:pt idx="135">
                  <c:v>0.89018371105194105</c:v>
                </c:pt>
                <c:pt idx="136">
                  <c:v>0.89082237482070903</c:v>
                </c:pt>
                <c:pt idx="137">
                  <c:v>0.89154755473136904</c:v>
                </c:pt>
                <c:pt idx="138">
                  <c:v>0.89238961935043304</c:v>
                </c:pt>
                <c:pt idx="139">
                  <c:v>0.89278095364570609</c:v>
                </c:pt>
                <c:pt idx="140">
                  <c:v>0.89333110451698294</c:v>
                </c:pt>
                <c:pt idx="141">
                  <c:v>0.894049727916718</c:v>
                </c:pt>
                <c:pt idx="142">
                  <c:v>0.89459668993949903</c:v>
                </c:pt>
                <c:pt idx="143">
                  <c:v>0.89497541785240209</c:v>
                </c:pt>
                <c:pt idx="144">
                  <c:v>0.895295226573944</c:v>
                </c:pt>
                <c:pt idx="145">
                  <c:v>0.895758533477783</c:v>
                </c:pt>
                <c:pt idx="146">
                  <c:v>0.89630284309387198</c:v>
                </c:pt>
                <c:pt idx="147">
                  <c:v>0.89687585234641998</c:v>
                </c:pt>
                <c:pt idx="148">
                  <c:v>0.89746558070182803</c:v>
                </c:pt>
                <c:pt idx="149">
                  <c:v>0.89796888232231109</c:v>
                </c:pt>
                <c:pt idx="150">
                  <c:v>0.89848011136055006</c:v>
                </c:pt>
                <c:pt idx="151">
                  <c:v>0.89901470541954009</c:v>
                </c:pt>
                <c:pt idx="152">
                  <c:v>0.89965786933898895</c:v>
                </c:pt>
                <c:pt idx="153">
                  <c:v>0.90020915269851698</c:v>
                </c:pt>
                <c:pt idx="154">
                  <c:v>0.90071412324905398</c:v>
                </c:pt>
                <c:pt idx="155">
                  <c:v>0.90129646062850999</c:v>
                </c:pt>
                <c:pt idx="156">
                  <c:v>0.90180464982986497</c:v>
                </c:pt>
                <c:pt idx="157">
                  <c:v>0.902292037010193</c:v>
                </c:pt>
                <c:pt idx="158">
                  <c:v>0.90280112028121906</c:v>
                </c:pt>
                <c:pt idx="159">
                  <c:v>0.90339543819427504</c:v>
                </c:pt>
                <c:pt idx="160">
                  <c:v>0.90395351648330702</c:v>
                </c:pt>
                <c:pt idx="161">
                  <c:v>0.90445115566253698</c:v>
                </c:pt>
                <c:pt idx="162">
                  <c:v>0.90490891933441198</c:v>
                </c:pt>
                <c:pt idx="163">
                  <c:v>0.90546836853027302</c:v>
                </c:pt>
                <c:pt idx="164">
                  <c:v>0.90608867406845106</c:v>
                </c:pt>
                <c:pt idx="165">
                  <c:v>0.90662195682525604</c:v>
                </c:pt>
                <c:pt idx="166">
                  <c:v>0.90715571641921999</c:v>
                </c:pt>
                <c:pt idx="167">
                  <c:v>0.90774163007736197</c:v>
                </c:pt>
                <c:pt idx="168">
                  <c:v>0.90848269462585407</c:v>
                </c:pt>
                <c:pt idx="169">
                  <c:v>0.90900346040725699</c:v>
                </c:pt>
                <c:pt idx="170">
                  <c:v>0.90949352979660003</c:v>
                </c:pt>
                <c:pt idx="171">
                  <c:v>0.91000595092773406</c:v>
                </c:pt>
                <c:pt idx="172">
                  <c:v>0.91047760248184206</c:v>
                </c:pt>
                <c:pt idx="173">
                  <c:v>0.91091480255127</c:v>
                </c:pt>
                <c:pt idx="174">
                  <c:v>0.91133662462234499</c:v>
                </c:pt>
                <c:pt idx="175">
                  <c:v>0.91187163591384901</c:v>
                </c:pt>
                <c:pt idx="176">
                  <c:v>0.91238942146301305</c:v>
                </c:pt>
                <c:pt idx="177">
                  <c:v>0.91290339231491102</c:v>
                </c:pt>
                <c:pt idx="178">
                  <c:v>0.91344376802444505</c:v>
                </c:pt>
                <c:pt idx="179">
                  <c:v>0.91405704021453904</c:v>
                </c:pt>
                <c:pt idx="180">
                  <c:v>0.91469427347183208</c:v>
                </c:pt>
                <c:pt idx="181">
                  <c:v>0.91534867286682098</c:v>
                </c:pt>
                <c:pt idx="182">
                  <c:v>0.91602464914321902</c:v>
                </c:pt>
                <c:pt idx="183">
                  <c:v>0.91666510105133103</c:v>
                </c:pt>
                <c:pt idx="184">
                  <c:v>0.91727610826492301</c:v>
                </c:pt>
                <c:pt idx="185">
                  <c:v>0.91798570156097403</c:v>
                </c:pt>
                <c:pt idx="186">
                  <c:v>0.91869177818298298</c:v>
                </c:pt>
                <c:pt idx="187">
                  <c:v>0.919448637962341</c:v>
                </c:pt>
                <c:pt idx="188">
                  <c:v>0.92042353153228806</c:v>
                </c:pt>
                <c:pt idx="189">
                  <c:v>0.92147191762924208</c:v>
                </c:pt>
                <c:pt idx="190">
                  <c:v>0.92261364459991502</c:v>
                </c:pt>
                <c:pt idx="191">
                  <c:v>0.92390438318252599</c:v>
                </c:pt>
                <c:pt idx="192">
                  <c:v>0.92525663375854506</c:v>
                </c:pt>
                <c:pt idx="193">
                  <c:v>0.92644968032836905</c:v>
                </c:pt>
                <c:pt idx="194">
                  <c:v>0.92743887901306199</c:v>
                </c:pt>
                <c:pt idx="195">
                  <c:v>0.92793359756469707</c:v>
                </c:pt>
                <c:pt idx="196">
                  <c:v>0.92834725379943805</c:v>
                </c:pt>
                <c:pt idx="197">
                  <c:v>0.92869760990142802</c:v>
                </c:pt>
                <c:pt idx="198">
                  <c:v>0.92899849414825397</c:v>
                </c:pt>
                <c:pt idx="199">
                  <c:v>0.92933603525161701</c:v>
                </c:pt>
                <c:pt idx="200">
                  <c:v>0.92979785203933707</c:v>
                </c:pt>
                <c:pt idx="201">
                  <c:v>0.93051710128784204</c:v>
                </c:pt>
                <c:pt idx="202">
                  <c:v>0.93123849630355804</c:v>
                </c:pt>
                <c:pt idx="203">
                  <c:v>0.931988561153412</c:v>
                </c:pt>
                <c:pt idx="204">
                  <c:v>0.93277707099914597</c:v>
                </c:pt>
                <c:pt idx="205">
                  <c:v>0.93350716829299907</c:v>
                </c:pt>
                <c:pt idx="206">
                  <c:v>0.93429198265075697</c:v>
                </c:pt>
                <c:pt idx="207">
                  <c:v>0.93512108325958299</c:v>
                </c:pt>
                <c:pt idx="208">
                  <c:v>0.93598093986511199</c:v>
                </c:pt>
                <c:pt idx="209">
                  <c:v>0.93689819574356104</c:v>
                </c:pt>
                <c:pt idx="210">
                  <c:v>0.937834107875824</c:v>
                </c:pt>
                <c:pt idx="211">
                  <c:v>0.93876096010208099</c:v>
                </c:pt>
                <c:pt idx="212">
                  <c:v>0.93978598117828405</c:v>
                </c:pt>
                <c:pt idx="213">
                  <c:v>0.94076206684112507</c:v>
                </c:pt>
                <c:pt idx="214">
                  <c:v>0.94163801670074498</c:v>
                </c:pt>
                <c:pt idx="215">
                  <c:v>0.94248619079589802</c:v>
                </c:pt>
                <c:pt idx="216">
                  <c:v>0.94327523708343497</c:v>
                </c:pt>
                <c:pt idx="217">
                  <c:v>0.94399245977401702</c:v>
                </c:pt>
                <c:pt idx="218">
                  <c:v>0.94452079534530597</c:v>
                </c:pt>
                <c:pt idx="219">
                  <c:v>0.94505354166030897</c:v>
                </c:pt>
                <c:pt idx="220">
                  <c:v>0.94557305574417105</c:v>
                </c:pt>
                <c:pt idx="221">
                  <c:v>0.94604345560073899</c:v>
                </c:pt>
                <c:pt idx="222">
                  <c:v>0.94666435718536401</c:v>
                </c:pt>
                <c:pt idx="223">
                  <c:v>0.94739457368850699</c:v>
                </c:pt>
                <c:pt idx="224">
                  <c:v>0.94824775457382204</c:v>
                </c:pt>
                <c:pt idx="225">
                  <c:v>0.949192011356354</c:v>
                </c:pt>
                <c:pt idx="226">
                  <c:v>0.95018705129623404</c:v>
                </c:pt>
                <c:pt idx="227">
                  <c:v>0.95121475458145099</c:v>
                </c:pt>
                <c:pt idx="228">
                  <c:v>0.95209904909133902</c:v>
                </c:pt>
                <c:pt idx="229">
                  <c:v>0.95296498537063601</c:v>
                </c:pt>
                <c:pt idx="230">
                  <c:v>0.95378735065460207</c:v>
                </c:pt>
                <c:pt idx="231">
                  <c:v>0.95448216199874902</c:v>
                </c:pt>
                <c:pt idx="232">
                  <c:v>0.95503368377685505</c:v>
                </c:pt>
                <c:pt idx="233">
                  <c:v>0.95554372072219806</c:v>
                </c:pt>
                <c:pt idx="234">
                  <c:v>0.95605709552764906</c:v>
                </c:pt>
                <c:pt idx="235">
                  <c:v>0.95671769380569505</c:v>
                </c:pt>
                <c:pt idx="236">
                  <c:v>0.957429134845734</c:v>
                </c:pt>
                <c:pt idx="237">
                  <c:v>0.95818307399749802</c:v>
                </c:pt>
                <c:pt idx="238">
                  <c:v>0.95906975269317607</c:v>
                </c:pt>
                <c:pt idx="239">
                  <c:v>0.95996012687683108</c:v>
                </c:pt>
                <c:pt idx="240">
                  <c:v>0.96082373857498204</c:v>
                </c:pt>
                <c:pt idx="241">
                  <c:v>0.96154668331146198</c:v>
                </c:pt>
                <c:pt idx="242">
                  <c:v>0.96238085031509402</c:v>
                </c:pt>
                <c:pt idx="243">
                  <c:v>0.96321018934249902</c:v>
                </c:pt>
                <c:pt idx="244">
                  <c:v>0.96393420696258503</c:v>
                </c:pt>
                <c:pt idx="245">
                  <c:v>0.96468021869659404</c:v>
                </c:pt>
                <c:pt idx="246">
                  <c:v>0.96545269489288299</c:v>
                </c:pt>
                <c:pt idx="247">
                  <c:v>0.96625652313232402</c:v>
                </c:pt>
                <c:pt idx="248">
                  <c:v>0.96689316034317008</c:v>
                </c:pt>
                <c:pt idx="249">
                  <c:v>0.96749266386032107</c:v>
                </c:pt>
                <c:pt idx="250">
                  <c:v>0.96806617975234999</c:v>
                </c:pt>
                <c:pt idx="251">
                  <c:v>0.96865382194519001</c:v>
                </c:pt>
                <c:pt idx="252">
                  <c:v>0.96921547651290907</c:v>
                </c:pt>
                <c:pt idx="253">
                  <c:v>0.969794178009033</c:v>
                </c:pt>
                <c:pt idx="254">
                  <c:v>0.97045078277587904</c:v>
                </c:pt>
                <c:pt idx="255">
                  <c:v>0.97103174924850499</c:v>
                </c:pt>
                <c:pt idx="256">
                  <c:v>0.97166355848312402</c:v>
                </c:pt>
                <c:pt idx="257">
                  <c:v>0.97239586114883403</c:v>
                </c:pt>
                <c:pt idx="258">
                  <c:v>0.97302814722061204</c:v>
                </c:pt>
                <c:pt idx="259">
                  <c:v>0.97373982667922998</c:v>
                </c:pt>
                <c:pt idx="260">
                  <c:v>0.97449918985366801</c:v>
                </c:pt>
                <c:pt idx="261">
                  <c:v>0.97502084970474201</c:v>
                </c:pt>
                <c:pt idx="262">
                  <c:v>0.97507580518722503</c:v>
                </c:pt>
                <c:pt idx="263">
                  <c:v>0.97486206293106104</c:v>
                </c:pt>
                <c:pt idx="264">
                  <c:v>0.97452487945556598</c:v>
                </c:pt>
                <c:pt idx="265">
                  <c:v>0.97443958520889307</c:v>
                </c:pt>
                <c:pt idx="266">
                  <c:v>0.974485719203949</c:v>
                </c:pt>
                <c:pt idx="267">
                  <c:v>0.97464861869812003</c:v>
                </c:pt>
                <c:pt idx="268">
                  <c:v>0.97482874393463104</c:v>
                </c:pt>
                <c:pt idx="269">
                  <c:v>0.97500624656677204</c:v>
                </c:pt>
                <c:pt idx="270">
                  <c:v>0.97517415285110498</c:v>
                </c:pt>
                <c:pt idx="271">
                  <c:v>0.97526987791061404</c:v>
                </c:pt>
                <c:pt idx="272">
                  <c:v>0.97532793283462504</c:v>
                </c:pt>
                <c:pt idx="273">
                  <c:v>0.97538646459579503</c:v>
                </c:pt>
                <c:pt idx="274">
                  <c:v>0.97553470134735099</c:v>
                </c:pt>
                <c:pt idx="275">
                  <c:v>0.97559478282928502</c:v>
                </c:pt>
                <c:pt idx="276">
                  <c:v>0.97564336061477708</c:v>
                </c:pt>
                <c:pt idx="277">
                  <c:v>0.97572108507156408</c:v>
                </c:pt>
                <c:pt idx="278">
                  <c:v>0.97588821649551405</c:v>
                </c:pt>
                <c:pt idx="279">
                  <c:v>0.97614243030548098</c:v>
                </c:pt>
                <c:pt idx="280">
                  <c:v>0.97647943496704104</c:v>
                </c:pt>
                <c:pt idx="281">
                  <c:v>0.976754927635193</c:v>
                </c:pt>
                <c:pt idx="282">
                  <c:v>0.97703095674514806</c:v>
                </c:pt>
                <c:pt idx="283">
                  <c:v>0.97730877399444605</c:v>
                </c:pt>
                <c:pt idx="284">
                  <c:v>0.97759964466095006</c:v>
                </c:pt>
                <c:pt idx="285">
                  <c:v>0.97787120342254608</c:v>
                </c:pt>
                <c:pt idx="286">
                  <c:v>0.97811045646667505</c:v>
                </c:pt>
                <c:pt idx="287">
                  <c:v>0.97829588651657107</c:v>
                </c:pt>
                <c:pt idx="288">
                  <c:v>0.97856673002243</c:v>
                </c:pt>
                <c:pt idx="289">
                  <c:v>0.97880687713623005</c:v>
                </c:pt>
                <c:pt idx="290">
                  <c:v>0.97899230718612706</c:v>
                </c:pt>
                <c:pt idx="291">
                  <c:v>0.97918864488601698</c:v>
                </c:pt>
                <c:pt idx="292">
                  <c:v>0.97943803071975699</c:v>
                </c:pt>
                <c:pt idx="293">
                  <c:v>0.97971954345703105</c:v>
                </c:pt>
                <c:pt idx="294">
                  <c:v>0.97996928691864005</c:v>
                </c:pt>
                <c:pt idx="295">
                  <c:v>0.98023726940154998</c:v>
                </c:pt>
                <c:pt idx="296">
                  <c:v>0.98052372932434106</c:v>
                </c:pt>
                <c:pt idx="297">
                  <c:v>0.98084458112716699</c:v>
                </c:pt>
                <c:pt idx="298">
                  <c:v>0.98110260963439899</c:v>
                </c:pt>
                <c:pt idx="299">
                  <c:v>0.98136618137359599</c:v>
                </c:pt>
                <c:pt idx="300">
                  <c:v>0.98165824413299607</c:v>
                </c:pt>
                <c:pt idx="301">
                  <c:v>0.98189928531646697</c:v>
                </c:pt>
                <c:pt idx="302">
                  <c:v>0.98218687772750901</c:v>
                </c:pt>
                <c:pt idx="303">
                  <c:v>0.98250695466995197</c:v>
                </c:pt>
                <c:pt idx="304">
                  <c:v>0.98274602890014606</c:v>
                </c:pt>
                <c:pt idx="305">
                  <c:v>0.98306038379669203</c:v>
                </c:pt>
                <c:pt idx="306">
                  <c:v>0.98337545394897508</c:v>
                </c:pt>
                <c:pt idx="307">
                  <c:v>0.98357679843902601</c:v>
                </c:pt>
                <c:pt idx="308">
                  <c:v>0.98385652303695703</c:v>
                </c:pt>
                <c:pt idx="309">
                  <c:v>0.98417183160781907</c:v>
                </c:pt>
                <c:pt idx="310">
                  <c:v>0.98451557159423797</c:v>
                </c:pt>
                <c:pt idx="311">
                  <c:v>0.98475500345230105</c:v>
                </c:pt>
                <c:pt idx="312">
                  <c:v>0.98503437042236297</c:v>
                </c:pt>
                <c:pt idx="313">
                  <c:v>0.98535701036453205</c:v>
                </c:pt>
                <c:pt idx="314">
                  <c:v>0.98563065528869598</c:v>
                </c:pt>
                <c:pt idx="315">
                  <c:v>0.98594506978988605</c:v>
                </c:pt>
                <c:pt idx="316">
                  <c:v>0.98627355098724401</c:v>
                </c:pt>
                <c:pt idx="317">
                  <c:v>0.98656829595565798</c:v>
                </c:pt>
                <c:pt idx="318">
                  <c:v>0.98685553073883103</c:v>
                </c:pt>
                <c:pt idx="319">
                  <c:v>0.987167084217072</c:v>
                </c:pt>
                <c:pt idx="320">
                  <c:v>0.987533295154572</c:v>
                </c:pt>
                <c:pt idx="321">
                  <c:v>0.98785927295684806</c:v>
                </c:pt>
                <c:pt idx="322">
                  <c:v>0.98820813894271897</c:v>
                </c:pt>
                <c:pt idx="323">
                  <c:v>0.98858591318130506</c:v>
                </c:pt>
                <c:pt idx="324">
                  <c:v>0.98891892433166506</c:v>
                </c:pt>
                <c:pt idx="325">
                  <c:v>0.98925664424896198</c:v>
                </c:pt>
                <c:pt idx="326">
                  <c:v>0.98960676193237307</c:v>
                </c:pt>
                <c:pt idx="327">
                  <c:v>0.99000617265701307</c:v>
                </c:pt>
                <c:pt idx="328">
                  <c:v>0.99037315845489504</c:v>
                </c:pt>
                <c:pt idx="329">
                  <c:v>0.99072357416153001</c:v>
                </c:pt>
                <c:pt idx="330">
                  <c:v>0.99106564521789597</c:v>
                </c:pt>
                <c:pt idx="331">
                  <c:v>0.99144574403762797</c:v>
                </c:pt>
                <c:pt idx="332">
                  <c:v>0.99179151058197002</c:v>
                </c:pt>
                <c:pt idx="333">
                  <c:v>0.99208631515502899</c:v>
                </c:pt>
                <c:pt idx="334">
                  <c:v>0.99238302707672099</c:v>
                </c:pt>
                <c:pt idx="335">
                  <c:v>0.99273403882980304</c:v>
                </c:pt>
                <c:pt idx="336">
                  <c:v>0.993117892742157</c:v>
                </c:pt>
                <c:pt idx="337">
                  <c:v>0.99345823526382404</c:v>
                </c:pt>
                <c:pt idx="338">
                  <c:v>0.99380912780761699</c:v>
                </c:pt>
                <c:pt idx="339">
                  <c:v>0.99415131807327306</c:v>
                </c:pt>
                <c:pt idx="340">
                  <c:v>0.99446060657501201</c:v>
                </c:pt>
                <c:pt idx="341">
                  <c:v>0.99483373165130606</c:v>
                </c:pt>
                <c:pt idx="342">
                  <c:v>0.99521400928497306</c:v>
                </c:pt>
                <c:pt idx="343">
                  <c:v>0.995587074756622</c:v>
                </c:pt>
                <c:pt idx="344">
                  <c:v>0.99584546089172399</c:v>
                </c:pt>
                <c:pt idx="345">
                  <c:v>0.99615015983581501</c:v>
                </c:pt>
                <c:pt idx="346">
                  <c:v>0.99650117158889806</c:v>
                </c:pt>
                <c:pt idx="347">
                  <c:v>0.99687459468841599</c:v>
                </c:pt>
                <c:pt idx="348">
                  <c:v>0.99724414348602297</c:v>
                </c:pt>
                <c:pt idx="349">
                  <c:v>0.997595810890198</c:v>
                </c:pt>
                <c:pt idx="350">
                  <c:v>0.99790003299713104</c:v>
                </c:pt>
                <c:pt idx="351">
                  <c:v>0.99824079275131206</c:v>
                </c:pt>
                <c:pt idx="352">
                  <c:v>0.99858363866805999</c:v>
                </c:pt>
                <c:pt idx="353">
                  <c:v>0.99891551733017003</c:v>
                </c:pt>
                <c:pt idx="354">
                  <c:v>0.99933626651763907</c:v>
                </c:pt>
                <c:pt idx="355">
                  <c:v>0.99970492124557497</c:v>
                </c:pt>
                <c:pt idx="356">
                  <c:v>1.0000176668167109</c:v>
                </c:pt>
                <c:pt idx="357">
                  <c:v>1.0003534793853759</c:v>
                </c:pt>
                <c:pt idx="358">
                  <c:v>1.0006715297698969</c:v>
                </c:pt>
                <c:pt idx="359">
                  <c:v>1.000961625576019</c:v>
                </c:pt>
                <c:pt idx="360">
                  <c:v>1.0011822819709781</c:v>
                </c:pt>
                <c:pt idx="361">
                  <c:v>1.0014510393142699</c:v>
                </c:pt>
                <c:pt idx="362">
                  <c:v>1.001718902587891</c:v>
                </c:pt>
                <c:pt idx="363">
                  <c:v>1.0019580960273742</c:v>
                </c:pt>
                <c:pt idx="364">
                  <c:v>1.0021897196769709</c:v>
                </c:pt>
                <c:pt idx="365">
                  <c:v>1.0024572253227229</c:v>
                </c:pt>
                <c:pt idx="366">
                  <c:v>1.002761626243591</c:v>
                </c:pt>
                <c:pt idx="367">
                  <c:v>1.0029615998268131</c:v>
                </c:pt>
                <c:pt idx="368">
                  <c:v>1.003153228759766</c:v>
                </c:pt>
                <c:pt idx="369">
                  <c:v>1.003363752365112</c:v>
                </c:pt>
                <c:pt idx="370">
                  <c:v>1.003693723678589</c:v>
                </c:pt>
                <c:pt idx="371">
                  <c:v>1.0039631962776179</c:v>
                </c:pt>
                <c:pt idx="372">
                  <c:v>1.0042058467864989</c:v>
                </c:pt>
                <c:pt idx="373">
                  <c:v>1.004436159133911</c:v>
                </c:pt>
                <c:pt idx="374">
                  <c:v>1.004684412479401</c:v>
                </c:pt>
                <c:pt idx="375">
                  <c:v>1.004905128479004</c:v>
                </c:pt>
                <c:pt idx="376">
                  <c:v>1.0050877571105961</c:v>
                </c:pt>
                <c:pt idx="377">
                  <c:v>1.0053826212882999</c:v>
                </c:pt>
                <c:pt idx="378">
                  <c:v>1.0056554317474369</c:v>
                </c:pt>
                <c:pt idx="379">
                  <c:v>1.00589736700058</c:v>
                </c:pt>
                <c:pt idx="380">
                  <c:v>1.0060497760772709</c:v>
                </c:pt>
                <c:pt idx="381">
                  <c:v>1.0061931848526</c:v>
                </c:pt>
                <c:pt idx="382">
                  <c:v>1.006326401233673</c:v>
                </c:pt>
                <c:pt idx="383">
                  <c:v>1.0064429879188541</c:v>
                </c:pt>
                <c:pt idx="384">
                  <c:v>1.0064879298210139</c:v>
                </c:pt>
                <c:pt idx="385">
                  <c:v>1.0065344214439391</c:v>
                </c:pt>
                <c:pt idx="386">
                  <c:v>1.0066036820411681</c:v>
                </c:pt>
                <c:pt idx="387">
                  <c:v>1.0067157387733459</c:v>
                </c:pt>
                <c:pt idx="388">
                  <c:v>1.0069034934043879</c:v>
                </c:pt>
                <c:pt idx="389">
                  <c:v>1.0071507334709171</c:v>
                </c:pt>
                <c:pt idx="390">
                  <c:v>1.007364654541016</c:v>
                </c:pt>
                <c:pt idx="391">
                  <c:v>1.0075875759124759</c:v>
                </c:pt>
                <c:pt idx="392">
                  <c:v>1.007850432395935</c:v>
                </c:pt>
                <c:pt idx="393">
                  <c:v>1.008225762844086</c:v>
                </c:pt>
                <c:pt idx="394">
                  <c:v>1.008460783958435</c:v>
                </c:pt>
                <c:pt idx="395">
                  <c:v>1.008666896820068</c:v>
                </c:pt>
                <c:pt idx="396">
                  <c:v>1.008883619308472</c:v>
                </c:pt>
                <c:pt idx="397">
                  <c:v>1.0090849637985229</c:v>
                </c:pt>
                <c:pt idx="398">
                  <c:v>1.009339356422424</c:v>
                </c:pt>
                <c:pt idx="399">
                  <c:v>1.009645783901215</c:v>
                </c:pt>
                <c:pt idx="400">
                  <c:v>1.009926879405975</c:v>
                </c:pt>
                <c:pt idx="401">
                  <c:v>1.010199153423309</c:v>
                </c:pt>
                <c:pt idx="402">
                  <c:v>1.0104852557182311</c:v>
                </c:pt>
                <c:pt idx="403">
                  <c:v>1.01084657907486</c:v>
                </c:pt>
                <c:pt idx="404">
                  <c:v>1.0111560463905329</c:v>
                </c:pt>
                <c:pt idx="405">
                  <c:v>1.0114535331726069</c:v>
                </c:pt>
                <c:pt idx="406">
                  <c:v>1.0117576360702509</c:v>
                </c:pt>
                <c:pt idx="407">
                  <c:v>1.0120568513870241</c:v>
                </c:pt>
                <c:pt idx="408">
                  <c:v>1.01236846446991</c:v>
                </c:pt>
                <c:pt idx="409">
                  <c:v>1.012694084644318</c:v>
                </c:pt>
                <c:pt idx="410">
                  <c:v>1.012998604774475</c:v>
                </c:pt>
                <c:pt idx="411">
                  <c:v>1.0133239865303039</c:v>
                </c:pt>
                <c:pt idx="412">
                  <c:v>1.013650739192963</c:v>
                </c:pt>
                <c:pt idx="413">
                  <c:v>1.013914132118225</c:v>
                </c:pt>
                <c:pt idx="414">
                  <c:v>1.014160239696503</c:v>
                </c:pt>
                <c:pt idx="415">
                  <c:v>1.0144214272499079</c:v>
                </c:pt>
                <c:pt idx="416">
                  <c:v>1.014731848239899</c:v>
                </c:pt>
                <c:pt idx="417">
                  <c:v>1.0150394678115839</c:v>
                </c:pt>
                <c:pt idx="418">
                  <c:v>1.01532336473465</c:v>
                </c:pt>
                <c:pt idx="419">
                  <c:v>1.0155771613121032</c:v>
                </c:pt>
                <c:pt idx="420">
                  <c:v>1.0157490611076361</c:v>
                </c:pt>
                <c:pt idx="421">
                  <c:v>1.0159682869911191</c:v>
                </c:pt>
                <c:pt idx="422">
                  <c:v>1.0162236332893371</c:v>
                </c:pt>
                <c:pt idx="423">
                  <c:v>1.0164783239364619</c:v>
                </c:pt>
                <c:pt idx="424">
                  <c:v>1.0167007088661191</c:v>
                </c:pt>
                <c:pt idx="425">
                  <c:v>1.0169222593307499</c:v>
                </c:pt>
                <c:pt idx="426">
                  <c:v>1.0171782612800602</c:v>
                </c:pt>
                <c:pt idx="427">
                  <c:v>1.0172773241996769</c:v>
                </c:pt>
                <c:pt idx="428">
                  <c:v>1.0174192428588871</c:v>
                </c:pt>
                <c:pt idx="429">
                  <c:v>1.0176715493202209</c:v>
                </c:pt>
                <c:pt idx="430">
                  <c:v>1.017759346961975</c:v>
                </c:pt>
                <c:pt idx="431">
                  <c:v>1.0179079413414001</c:v>
                </c:pt>
                <c:pt idx="432">
                  <c:v>1.0181042194366459</c:v>
                </c:pt>
                <c:pt idx="433">
                  <c:v>1.0182179450988769</c:v>
                </c:pt>
                <c:pt idx="434">
                  <c:v>1.0183490157127379</c:v>
                </c:pt>
                <c:pt idx="435">
                  <c:v>1.0184944510459899</c:v>
                </c:pt>
                <c:pt idx="436">
                  <c:v>1.018657410144806</c:v>
                </c:pt>
                <c:pt idx="437">
                  <c:v>1.0189051866531371</c:v>
                </c:pt>
                <c:pt idx="438">
                  <c:v>1.019076311588287</c:v>
                </c:pt>
                <c:pt idx="439">
                  <c:v>1.0190782785415651</c:v>
                </c:pt>
                <c:pt idx="440">
                  <c:v>1.019182646274567</c:v>
                </c:pt>
                <c:pt idx="441">
                  <c:v>1.01933708190918</c:v>
                </c:pt>
                <c:pt idx="442">
                  <c:v>1.0195302009582519</c:v>
                </c:pt>
                <c:pt idx="443">
                  <c:v>1.0196553707122802</c:v>
                </c:pt>
                <c:pt idx="444">
                  <c:v>1.0197810173034672</c:v>
                </c:pt>
                <c:pt idx="445">
                  <c:v>1.0199175715446471</c:v>
                </c:pt>
                <c:pt idx="446">
                  <c:v>1.0200960278511051</c:v>
                </c:pt>
                <c:pt idx="447">
                  <c:v>1.0202885508537292</c:v>
                </c:pt>
                <c:pt idx="448">
                  <c:v>1.0205067634582519</c:v>
                </c:pt>
                <c:pt idx="449">
                  <c:v>1.0207666993141169</c:v>
                </c:pt>
                <c:pt idx="450">
                  <c:v>1.0209910511970519</c:v>
                </c:pt>
                <c:pt idx="451">
                  <c:v>1.0211963295936579</c:v>
                </c:pt>
                <c:pt idx="452">
                  <c:v>1.0213835477828979</c:v>
                </c:pt>
                <c:pt idx="453">
                  <c:v>1.0215521097183231</c:v>
                </c:pt>
                <c:pt idx="454">
                  <c:v>1.021572256088257</c:v>
                </c:pt>
                <c:pt idx="455">
                  <c:v>1.0215326786041259</c:v>
                </c:pt>
                <c:pt idx="456">
                  <c:v>1.0216928958892821</c:v>
                </c:pt>
                <c:pt idx="457">
                  <c:v>1.0218806505203251</c:v>
                </c:pt>
                <c:pt idx="458">
                  <c:v>1.022137367725372</c:v>
                </c:pt>
                <c:pt idx="459">
                  <c:v>1.0225322484970092</c:v>
                </c:pt>
                <c:pt idx="460">
                  <c:v>1.0229587793350219</c:v>
                </c:pt>
                <c:pt idx="461">
                  <c:v>1.023366355895996</c:v>
                </c:pt>
                <c:pt idx="462">
                  <c:v>1.023742699623108</c:v>
                </c:pt>
                <c:pt idx="463">
                  <c:v>1.0241310238838199</c:v>
                </c:pt>
                <c:pt idx="464">
                  <c:v>1.0244555115699772</c:v>
                </c:pt>
                <c:pt idx="465">
                  <c:v>1.024727964401245</c:v>
                </c:pt>
                <c:pt idx="466">
                  <c:v>1.0249787211418151</c:v>
                </c:pt>
                <c:pt idx="467">
                  <c:v>1.0251994371414179</c:v>
                </c:pt>
                <c:pt idx="468">
                  <c:v>1.025408172607422</c:v>
                </c:pt>
                <c:pt idx="469">
                  <c:v>1.0256184577941889</c:v>
                </c:pt>
                <c:pt idx="470">
                  <c:v>1.0259089708328251</c:v>
                </c:pt>
                <c:pt idx="471">
                  <c:v>1.026169741153717</c:v>
                </c:pt>
                <c:pt idx="472">
                  <c:v>1.026361191272736</c:v>
                </c:pt>
                <c:pt idx="473">
                  <c:v>1.026594960689545</c:v>
                </c:pt>
                <c:pt idx="474">
                  <c:v>1.026777172088623</c:v>
                </c:pt>
                <c:pt idx="475">
                  <c:v>1.026925230026245</c:v>
                </c:pt>
                <c:pt idx="476">
                  <c:v>1.0271783113479609</c:v>
                </c:pt>
                <c:pt idx="477">
                  <c:v>1.027472221851349</c:v>
                </c:pt>
                <c:pt idx="478">
                  <c:v>1.027747356891632</c:v>
                </c:pt>
                <c:pt idx="479">
                  <c:v>1.0278953552246091</c:v>
                </c:pt>
                <c:pt idx="480">
                  <c:v>1.0280929446220402</c:v>
                </c:pt>
                <c:pt idx="481">
                  <c:v>1.028310203552246</c:v>
                </c:pt>
                <c:pt idx="482">
                  <c:v>1.0285392045974731</c:v>
                </c:pt>
                <c:pt idx="483">
                  <c:v>1.028771007061005</c:v>
                </c:pt>
                <c:pt idx="484">
                  <c:v>1.0290131211280822</c:v>
                </c:pt>
                <c:pt idx="485">
                  <c:v>1.0292672157287601</c:v>
                </c:pt>
                <c:pt idx="486">
                  <c:v>1.0295458674430851</c:v>
                </c:pt>
                <c:pt idx="487">
                  <c:v>1.029749953746796</c:v>
                </c:pt>
                <c:pt idx="488">
                  <c:v>1.029930675029755</c:v>
                </c:pt>
                <c:pt idx="489">
                  <c:v>1.0301879286766051</c:v>
                </c:pt>
                <c:pt idx="490">
                  <c:v>1.030453646183014</c:v>
                </c:pt>
                <c:pt idx="491">
                  <c:v>1.0307119727134699</c:v>
                </c:pt>
                <c:pt idx="492">
                  <c:v>1.0309499144554142</c:v>
                </c:pt>
                <c:pt idx="493">
                  <c:v>1.0311330795288089</c:v>
                </c:pt>
                <c:pt idx="494">
                  <c:v>1.0313006877899169</c:v>
                </c:pt>
                <c:pt idx="495">
                  <c:v>1.0314563155174259</c:v>
                </c:pt>
                <c:pt idx="496">
                  <c:v>1.0316040754318241</c:v>
                </c:pt>
                <c:pt idx="497">
                  <c:v>1.031791710853577</c:v>
                </c:pt>
                <c:pt idx="498">
                  <c:v>1.031993591785431</c:v>
                </c:pt>
                <c:pt idx="499">
                  <c:v>1.032135629653931</c:v>
                </c:pt>
                <c:pt idx="500">
                  <c:v>1.032289171218872</c:v>
                </c:pt>
                <c:pt idx="501">
                  <c:v>1.0324456930160522</c:v>
                </c:pt>
                <c:pt idx="502">
                  <c:v>1.032598638534546</c:v>
                </c:pt>
                <c:pt idx="503">
                  <c:v>1.0327831149101261</c:v>
                </c:pt>
                <c:pt idx="504">
                  <c:v>1.0329622268676761</c:v>
                </c:pt>
                <c:pt idx="505">
                  <c:v>1.0331274509429931</c:v>
                </c:pt>
                <c:pt idx="506">
                  <c:v>1.0332398056983951</c:v>
                </c:pt>
                <c:pt idx="507">
                  <c:v>1.0333500742912292</c:v>
                </c:pt>
                <c:pt idx="508">
                  <c:v>1.0334545612335209</c:v>
                </c:pt>
                <c:pt idx="509">
                  <c:v>1.0335325241088871</c:v>
                </c:pt>
                <c:pt idx="510">
                  <c:v>1.0336520910263061</c:v>
                </c:pt>
                <c:pt idx="511">
                  <c:v>1.033803427219391</c:v>
                </c:pt>
                <c:pt idx="512">
                  <c:v>1.033993685245514</c:v>
                </c:pt>
                <c:pt idx="513">
                  <c:v>1.0341867446899409</c:v>
                </c:pt>
                <c:pt idx="514">
                  <c:v>1.03431441783905</c:v>
                </c:pt>
                <c:pt idx="515">
                  <c:v>1.034345531463623</c:v>
                </c:pt>
                <c:pt idx="516">
                  <c:v>1.0344491839408869</c:v>
                </c:pt>
                <c:pt idx="517">
                  <c:v>1.0346169114112849</c:v>
                </c:pt>
                <c:pt idx="518">
                  <c:v>1.0348224282264709</c:v>
                </c:pt>
                <c:pt idx="519">
                  <c:v>1.0349004507064821</c:v>
                </c:pt>
                <c:pt idx="520">
                  <c:v>1.0350395679473881</c:v>
                </c:pt>
                <c:pt idx="521">
                  <c:v>1.0352437734603881</c:v>
                </c:pt>
                <c:pt idx="522">
                  <c:v>1.0355581879615781</c:v>
                </c:pt>
                <c:pt idx="523">
                  <c:v>1.035718405246735</c:v>
                </c:pt>
                <c:pt idx="524">
                  <c:v>1.0358550786972049</c:v>
                </c:pt>
                <c:pt idx="525">
                  <c:v>1.0360138058662409</c:v>
                </c:pt>
                <c:pt idx="526">
                  <c:v>1.0361118555068969</c:v>
                </c:pt>
                <c:pt idx="527">
                  <c:v>1.0363229751586909</c:v>
                </c:pt>
                <c:pt idx="528">
                  <c:v>1.036635601520538</c:v>
                </c:pt>
                <c:pt idx="529">
                  <c:v>1.0367756128311161</c:v>
                </c:pt>
                <c:pt idx="530">
                  <c:v>1.0369433999061579</c:v>
                </c:pt>
                <c:pt idx="531">
                  <c:v>1.0371334195137019</c:v>
                </c:pt>
                <c:pt idx="532">
                  <c:v>1.037345790863037</c:v>
                </c:pt>
                <c:pt idx="533">
                  <c:v>1.03750946521759</c:v>
                </c:pt>
                <c:pt idx="534">
                  <c:v>1.0377170681953429</c:v>
                </c:pt>
                <c:pt idx="535">
                  <c:v>1.038039410114288</c:v>
                </c:pt>
                <c:pt idx="536">
                  <c:v>1.0382112503051761</c:v>
                </c:pt>
                <c:pt idx="537">
                  <c:v>1.0384122967720031</c:v>
                </c:pt>
                <c:pt idx="538">
                  <c:v>1.0386626958847049</c:v>
                </c:pt>
                <c:pt idx="539">
                  <c:v>1.0388777494430541</c:v>
                </c:pt>
                <c:pt idx="540">
                  <c:v>1.0390421390533451</c:v>
                </c:pt>
                <c:pt idx="541">
                  <c:v>1.0391807198524479</c:v>
                </c:pt>
                <c:pt idx="542">
                  <c:v>1.039352917671204</c:v>
                </c:pt>
                <c:pt idx="543">
                  <c:v>1.03958466053009</c:v>
                </c:pt>
                <c:pt idx="544">
                  <c:v>1.0397972106933591</c:v>
                </c:pt>
                <c:pt idx="545">
                  <c:v>1.039916956424713</c:v>
                </c:pt>
                <c:pt idx="546">
                  <c:v>1.0400993466377262</c:v>
                </c:pt>
                <c:pt idx="547">
                  <c:v>1.0402360200881962</c:v>
                </c:pt>
                <c:pt idx="548">
                  <c:v>1.040301704406738</c:v>
                </c:pt>
                <c:pt idx="549">
                  <c:v>1.040439808368683</c:v>
                </c:pt>
                <c:pt idx="550">
                  <c:v>1.0405937075614931</c:v>
                </c:pt>
                <c:pt idx="551">
                  <c:v>1.040741050243378</c:v>
                </c:pt>
                <c:pt idx="552">
                  <c:v>1.0407708525657651</c:v>
                </c:pt>
                <c:pt idx="553">
                  <c:v>1.0408759951591491</c:v>
                </c:pt>
                <c:pt idx="554">
                  <c:v>1.0410221457481379</c:v>
                </c:pt>
                <c:pt idx="555">
                  <c:v>1.041194045543671</c:v>
                </c:pt>
                <c:pt idx="556">
                  <c:v>1.0412877440452579</c:v>
                </c:pt>
                <c:pt idx="557">
                  <c:v>1.041375303268433</c:v>
                </c:pt>
                <c:pt idx="558">
                  <c:v>1.04147561788559</c:v>
                </c:pt>
                <c:pt idx="559">
                  <c:v>1.0416709423065189</c:v>
                </c:pt>
                <c:pt idx="560">
                  <c:v>1.0418122053146361</c:v>
                </c:pt>
                <c:pt idx="561">
                  <c:v>1.041916334629059</c:v>
                </c:pt>
                <c:pt idx="562">
                  <c:v>1.0421226859092712</c:v>
                </c:pt>
                <c:pt idx="563">
                  <c:v>1.042388224601746</c:v>
                </c:pt>
                <c:pt idx="564">
                  <c:v>1.0426326036453251</c:v>
                </c:pt>
                <c:pt idx="565">
                  <c:v>1.042711520195007</c:v>
                </c:pt>
                <c:pt idx="566">
                  <c:v>1.0427540183067321</c:v>
                </c:pt>
                <c:pt idx="567">
                  <c:v>1.04285534620285</c:v>
                </c:pt>
                <c:pt idx="568">
                  <c:v>1.0430732607841491</c:v>
                </c:pt>
                <c:pt idx="569">
                  <c:v>1.043192708492279</c:v>
                </c:pt>
                <c:pt idx="570">
                  <c:v>1.0433426141738891</c:v>
                </c:pt>
                <c:pt idx="571">
                  <c:v>1.0435311436653141</c:v>
                </c:pt>
                <c:pt idx="572">
                  <c:v>1.043748223781586</c:v>
                </c:pt>
                <c:pt idx="573">
                  <c:v>1.043963277339935</c:v>
                </c:pt>
                <c:pt idx="574">
                  <c:v>1.0441620588302611</c:v>
                </c:pt>
                <c:pt idx="575">
                  <c:v>1.0443005204200739</c:v>
                </c:pt>
                <c:pt idx="576">
                  <c:v>1.0444930434226989</c:v>
                </c:pt>
                <c:pt idx="577">
                  <c:v>1.0446901559829711</c:v>
                </c:pt>
                <c:pt idx="578">
                  <c:v>1.044862532615662</c:v>
                </c:pt>
                <c:pt idx="579">
                  <c:v>1.0450965404510502</c:v>
                </c:pt>
                <c:pt idx="580">
                  <c:v>1.0453092694282531</c:v>
                </c:pt>
                <c:pt idx="581">
                  <c:v>1.0454855203628539</c:v>
                </c:pt>
                <c:pt idx="582">
                  <c:v>1.045547986030579</c:v>
                </c:pt>
                <c:pt idx="583">
                  <c:v>1.045710587501526</c:v>
                </c:pt>
                <c:pt idx="584">
                  <c:v>1.045935773849487</c:v>
                </c:pt>
                <c:pt idx="585">
                  <c:v>1.0461434960365299</c:v>
                </c:pt>
                <c:pt idx="586">
                  <c:v>1.04625746011734</c:v>
                </c:pt>
                <c:pt idx="587">
                  <c:v>1.046379470825195</c:v>
                </c:pt>
                <c:pt idx="588">
                  <c:v>1.0465948820114139</c:v>
                </c:pt>
                <c:pt idx="589">
                  <c:v>1.0467387080192569</c:v>
                </c:pt>
                <c:pt idx="590">
                  <c:v>1.046820366382599</c:v>
                </c:pt>
                <c:pt idx="591">
                  <c:v>1.046836161613464</c:v>
                </c:pt>
                <c:pt idx="592">
                  <c:v>1.047004544734955</c:v>
                </c:pt>
                <c:pt idx="593">
                  <c:v>1.0470842361450199</c:v>
                </c:pt>
                <c:pt idx="594">
                  <c:v>1.047119224071503</c:v>
                </c:pt>
                <c:pt idx="595">
                  <c:v>1.0473041176795959</c:v>
                </c:pt>
                <c:pt idx="596">
                  <c:v>1.0473908424377441</c:v>
                </c:pt>
                <c:pt idx="597">
                  <c:v>1.0474332809448241</c:v>
                </c:pt>
                <c:pt idx="598">
                  <c:v>1.0474661231040949</c:v>
                </c:pt>
                <c:pt idx="599">
                  <c:v>1.047562921047211</c:v>
                </c:pt>
                <c:pt idx="600">
                  <c:v>1.047647142410278</c:v>
                </c:pt>
                <c:pt idx="601">
                  <c:v>1.0476938128471369</c:v>
                </c:pt>
                <c:pt idx="602">
                  <c:v>1.0476086974143981</c:v>
                </c:pt>
                <c:pt idx="603">
                  <c:v>1.0475718617439269</c:v>
                </c:pt>
                <c:pt idx="604">
                  <c:v>1.0476016640663151</c:v>
                </c:pt>
                <c:pt idx="605">
                  <c:v>1.0478006839752201</c:v>
                </c:pt>
                <c:pt idx="606">
                  <c:v>1.0478232145309452</c:v>
                </c:pt>
                <c:pt idx="607">
                  <c:v>1.047776067256927</c:v>
                </c:pt>
                <c:pt idx="608">
                  <c:v>1.047792220115662</c:v>
                </c:pt>
                <c:pt idx="609">
                  <c:v>1.0479951739311222</c:v>
                </c:pt>
                <c:pt idx="610">
                  <c:v>1.0481522321701049</c:v>
                </c:pt>
                <c:pt idx="611">
                  <c:v>1.0481493711471561</c:v>
                </c:pt>
                <c:pt idx="612">
                  <c:v>1.048289144039154</c:v>
                </c:pt>
                <c:pt idx="613">
                  <c:v>1.048377776145935</c:v>
                </c:pt>
                <c:pt idx="614">
                  <c:v>1.048394286632538</c:v>
                </c:pt>
                <c:pt idx="615">
                  <c:v>1.0482489705085749</c:v>
                </c:pt>
                <c:pt idx="616">
                  <c:v>1.0481774449348449</c:v>
                </c:pt>
                <c:pt idx="617">
                  <c:v>1.0481973528861999</c:v>
                </c:pt>
                <c:pt idx="618">
                  <c:v>1.048405432701111</c:v>
                </c:pt>
                <c:pt idx="619">
                  <c:v>1.0486496925353999</c:v>
                </c:pt>
                <c:pt idx="620">
                  <c:v>1.048900747299194</c:v>
                </c:pt>
                <c:pt idx="621">
                  <c:v>1.049140775203705</c:v>
                </c:pt>
                <c:pt idx="622">
                  <c:v>1.049582922458649</c:v>
                </c:pt>
                <c:pt idx="623">
                  <c:v>1.0500572562217712</c:v>
                </c:pt>
                <c:pt idx="624">
                  <c:v>1.0505476236343381</c:v>
                </c:pt>
                <c:pt idx="625">
                  <c:v>1.05109521150589</c:v>
                </c:pt>
                <c:pt idx="626">
                  <c:v>1.0514985561370849</c:v>
                </c:pt>
                <c:pt idx="627">
                  <c:v>1.0518074274063109</c:v>
                </c:pt>
                <c:pt idx="628">
                  <c:v>1.0521152853965761</c:v>
                </c:pt>
                <c:pt idx="629">
                  <c:v>1.0522614359855651</c:v>
                </c:pt>
                <c:pt idx="630">
                  <c:v>1.052441442012787</c:v>
                </c:pt>
                <c:pt idx="631">
                  <c:v>1.0528310179710392</c:v>
                </c:pt>
                <c:pt idx="632">
                  <c:v>1.0521641612052921</c:v>
                </c:pt>
                <c:pt idx="633">
                  <c:v>1.0522322297096252</c:v>
                </c:pt>
                <c:pt idx="634">
                  <c:v>1.052309954166412</c:v>
                </c:pt>
                <c:pt idx="635">
                  <c:v>1.0523602008819579</c:v>
                </c:pt>
                <c:pt idx="636">
                  <c:v>1.0523900628089899</c:v>
                </c:pt>
                <c:pt idx="637">
                  <c:v>1.0524275541305541</c:v>
                </c:pt>
                <c:pt idx="638">
                  <c:v>1.0524482965469359</c:v>
                </c:pt>
                <c:pt idx="639">
                  <c:v>1.052431428432465</c:v>
                </c:pt>
                <c:pt idx="640">
                  <c:v>1.0524216532707209</c:v>
                </c:pt>
                <c:pt idx="641">
                  <c:v>1.0524621248245241</c:v>
                </c:pt>
                <c:pt idx="642">
                  <c:v>1.052559101581573</c:v>
                </c:pt>
                <c:pt idx="643">
                  <c:v>1.0526692509651179</c:v>
                </c:pt>
                <c:pt idx="644">
                  <c:v>1.052701437473297</c:v>
                </c:pt>
                <c:pt idx="645">
                  <c:v>1.0526625156402591</c:v>
                </c:pt>
                <c:pt idx="646">
                  <c:v>1.0526325345039371</c:v>
                </c:pt>
                <c:pt idx="647">
                  <c:v>1.0526230573654169</c:v>
                </c:pt>
                <c:pt idx="648">
                  <c:v>1.0525954008102421</c:v>
                </c:pt>
                <c:pt idx="649">
                  <c:v>1.0525355577468871</c:v>
                </c:pt>
                <c:pt idx="650">
                  <c:v>1.0524779200553889</c:v>
                </c:pt>
                <c:pt idx="651">
                  <c:v>1.052457237243652</c:v>
                </c:pt>
                <c:pt idx="652">
                  <c:v>1.052468979358673</c:v>
                </c:pt>
                <c:pt idx="653">
                  <c:v>1.0525806188583369</c:v>
                </c:pt>
                <c:pt idx="654">
                  <c:v>1.052724266052246</c:v>
                </c:pt>
                <c:pt idx="655">
                  <c:v>1.052777075767517</c:v>
                </c:pt>
                <c:pt idx="656">
                  <c:v>1.0527918577194211</c:v>
                </c:pt>
                <c:pt idx="657">
                  <c:v>1.0528239250183109</c:v>
                </c:pt>
                <c:pt idx="658">
                  <c:v>1.052840554714203</c:v>
                </c:pt>
                <c:pt idx="659">
                  <c:v>1.0528301239013671</c:v>
                </c:pt>
                <c:pt idx="660">
                  <c:v>1.052852296829224</c:v>
                </c:pt>
                <c:pt idx="661">
                  <c:v>1.052932643890381</c:v>
                </c:pt>
                <c:pt idx="662">
                  <c:v>1.0530175805091861</c:v>
                </c:pt>
                <c:pt idx="663">
                  <c:v>1.053091013431549</c:v>
                </c:pt>
                <c:pt idx="664">
                  <c:v>1.053207361698151</c:v>
                </c:pt>
                <c:pt idx="665">
                  <c:v>1.0533721089363102</c:v>
                </c:pt>
                <c:pt idx="666">
                  <c:v>1.0534746885299682</c:v>
                </c:pt>
                <c:pt idx="667">
                  <c:v>1.0535655260086059</c:v>
                </c:pt>
                <c:pt idx="668">
                  <c:v>1.0537234187126159</c:v>
                </c:pt>
                <c:pt idx="669">
                  <c:v>1.053858304023743</c:v>
                </c:pt>
                <c:pt idx="670">
                  <c:v>1.0540263295173649</c:v>
                </c:pt>
                <c:pt idx="671">
                  <c:v>1.054269099235535</c:v>
                </c:pt>
                <c:pt idx="672">
                  <c:v>1.0545076966285709</c:v>
                </c:pt>
                <c:pt idx="673">
                  <c:v>1.054677867889404</c:v>
                </c:pt>
                <c:pt idx="674">
                  <c:v>1.0547892689704899</c:v>
                </c:pt>
                <c:pt idx="675">
                  <c:v>1.054908001422882</c:v>
                </c:pt>
                <c:pt idx="676">
                  <c:v>1.0550943851470951</c:v>
                </c:pt>
                <c:pt idx="677">
                  <c:v>1.0553316712379459</c:v>
                </c:pt>
                <c:pt idx="678">
                  <c:v>1.055503273010254</c:v>
                </c:pt>
                <c:pt idx="679">
                  <c:v>1.055603051185608</c:v>
                </c:pt>
                <c:pt idx="680">
                  <c:v>1.055713558197021</c:v>
                </c:pt>
                <c:pt idx="681">
                  <c:v>1.0558794975280761</c:v>
                </c:pt>
                <c:pt idx="682">
                  <c:v>1.0560915708541869</c:v>
                </c:pt>
                <c:pt idx="683">
                  <c:v>1.0562480330467219</c:v>
                </c:pt>
                <c:pt idx="684">
                  <c:v>1.056363666057587</c:v>
                </c:pt>
                <c:pt idx="685">
                  <c:v>1.056451284885406</c:v>
                </c:pt>
                <c:pt idx="686">
                  <c:v>1.056553685665131</c:v>
                </c:pt>
                <c:pt idx="687">
                  <c:v>1.0566877365112299</c:v>
                </c:pt>
                <c:pt idx="688">
                  <c:v>1.0567975282669071</c:v>
                </c:pt>
                <c:pt idx="689">
                  <c:v>1.056832456588745</c:v>
                </c:pt>
                <c:pt idx="690">
                  <c:v>1.056853020191193</c:v>
                </c:pt>
                <c:pt idx="691">
                  <c:v>1.0568903326988219</c:v>
                </c:pt>
                <c:pt idx="692">
                  <c:v>1.056930923461914</c:v>
                </c:pt>
                <c:pt idx="693">
                  <c:v>1.0569801568984989</c:v>
                </c:pt>
                <c:pt idx="694">
                  <c:v>1.057007277011871</c:v>
                </c:pt>
                <c:pt idx="695">
                  <c:v>1.0569783091545111</c:v>
                </c:pt>
                <c:pt idx="696">
                  <c:v>1.0569523811340331</c:v>
                </c:pt>
                <c:pt idx="697">
                  <c:v>1.0569659709930419</c:v>
                </c:pt>
                <c:pt idx="698">
                  <c:v>1.057026827335358</c:v>
                </c:pt>
                <c:pt idx="699">
                  <c:v>1.0570565700531009</c:v>
                </c:pt>
                <c:pt idx="700">
                  <c:v>1.0570211648941039</c:v>
                </c:pt>
                <c:pt idx="701">
                  <c:v>1.0569863557815551</c:v>
                </c:pt>
                <c:pt idx="702">
                  <c:v>1.056961500644684</c:v>
                </c:pt>
                <c:pt idx="703">
                  <c:v>1.05692412853241</c:v>
                </c:pt>
                <c:pt idx="704">
                  <c:v>1.0568560004234309</c:v>
                </c:pt>
                <c:pt idx="705">
                  <c:v>1.0567844748497011</c:v>
                </c:pt>
                <c:pt idx="706">
                  <c:v>1.05666389465332</c:v>
                </c:pt>
                <c:pt idx="707">
                  <c:v>1.0565018892288212</c:v>
                </c:pt>
                <c:pt idx="708">
                  <c:v>1.056389772891998</c:v>
                </c:pt>
                <c:pt idx="709">
                  <c:v>1.0563172936439509</c:v>
                </c:pt>
                <c:pt idx="710">
                  <c:v>1.056296730041504</c:v>
                </c:pt>
                <c:pt idx="711">
                  <c:v>1.0563158035278319</c:v>
                </c:pt>
                <c:pt idx="712">
                  <c:v>1.0562522649765009</c:v>
                </c:pt>
                <c:pt idx="713">
                  <c:v>1.0560879945755</c:v>
                </c:pt>
                <c:pt idx="714">
                  <c:v>1.0559676527976989</c:v>
                </c:pt>
                <c:pt idx="715">
                  <c:v>1.0559178829193119</c:v>
                </c:pt>
                <c:pt idx="716">
                  <c:v>1.055858755111694</c:v>
                </c:pt>
                <c:pt idx="717">
                  <c:v>1.0558144688606261</c:v>
                </c:pt>
                <c:pt idx="718">
                  <c:v>1.0557968258857731</c:v>
                </c:pt>
                <c:pt idx="719">
                  <c:v>1.055778527259827</c:v>
                </c:pt>
                <c:pt idx="720">
                  <c:v>1.055733942985535</c:v>
                </c:pt>
                <c:pt idx="721">
                  <c:v>1.0557050943374631</c:v>
                </c:pt>
                <c:pt idx="722">
                  <c:v>1.0556992530822749</c:v>
                </c:pt>
                <c:pt idx="723">
                  <c:v>1.0557388305664062</c:v>
                </c:pt>
                <c:pt idx="724">
                  <c:v>1.0558320522308349</c:v>
                </c:pt>
                <c:pt idx="725">
                  <c:v>1.0559268236160282</c:v>
                </c:pt>
                <c:pt idx="726">
                  <c:v>1.055950844287872</c:v>
                </c:pt>
                <c:pt idx="727">
                  <c:v>1.0559599041938781</c:v>
                </c:pt>
                <c:pt idx="728">
                  <c:v>1.0559994220733642</c:v>
                </c:pt>
                <c:pt idx="729">
                  <c:v>1.0560522317886352</c:v>
                </c:pt>
                <c:pt idx="730">
                  <c:v>1.0561684608459472</c:v>
                </c:pt>
                <c:pt idx="731">
                  <c:v>1.0562824249267582</c:v>
                </c:pt>
                <c:pt idx="732">
                  <c:v>1.0563566327095031</c:v>
                </c:pt>
                <c:pt idx="733">
                  <c:v>1.056438171863556</c:v>
                </c:pt>
                <c:pt idx="734">
                  <c:v>1.056610012054443</c:v>
                </c:pt>
                <c:pt idx="735">
                  <c:v>1.0567862629890441</c:v>
                </c:pt>
                <c:pt idx="736">
                  <c:v>1.0569370031356811</c:v>
                </c:pt>
                <c:pt idx="737">
                  <c:v>1.057078325748444</c:v>
                </c:pt>
                <c:pt idx="738">
                  <c:v>1.057242715358734</c:v>
                </c:pt>
                <c:pt idx="739">
                  <c:v>1.0574465632438659</c:v>
                </c:pt>
                <c:pt idx="740">
                  <c:v>1.0576431989669799</c:v>
                </c:pt>
                <c:pt idx="741">
                  <c:v>1.0578204035758971</c:v>
                </c:pt>
                <c:pt idx="742">
                  <c:v>1.057994568347931</c:v>
                </c:pt>
                <c:pt idx="743">
                  <c:v>1.0582219600677489</c:v>
                </c:pt>
                <c:pt idx="744">
                  <c:v>1.058452391624451</c:v>
                </c:pt>
                <c:pt idx="745">
                  <c:v>1.0586313843727111</c:v>
                </c:pt>
                <c:pt idx="746">
                  <c:v>1.05880560874939</c:v>
                </c:pt>
                <c:pt idx="747">
                  <c:v>1.0589432954788212</c:v>
                </c:pt>
                <c:pt idx="748">
                  <c:v>1.059065544605255</c:v>
                </c:pt>
                <c:pt idx="749">
                  <c:v>1.059182906150818</c:v>
                </c:pt>
                <c:pt idx="750">
                  <c:v>1.0593111157417301</c:v>
                </c:pt>
                <c:pt idx="751">
                  <c:v>1.05947687625885</c:v>
                </c:pt>
                <c:pt idx="752">
                  <c:v>1.059631431102753</c:v>
                </c:pt>
                <c:pt idx="753">
                  <c:v>1.0597185134887699</c:v>
                </c:pt>
                <c:pt idx="754">
                  <c:v>1.0597859263420111</c:v>
                </c:pt>
                <c:pt idx="755">
                  <c:v>1.059837365150452</c:v>
                </c:pt>
                <c:pt idx="756">
                  <c:v>1.059868776798248</c:v>
                </c:pt>
                <c:pt idx="757">
                  <c:v>1.059897863864899</c:v>
                </c:pt>
                <c:pt idx="758">
                  <c:v>1.059921765327454</c:v>
                </c:pt>
                <c:pt idx="759">
                  <c:v>1.059934639930725</c:v>
                </c:pt>
                <c:pt idx="760">
                  <c:v>1.0599430441856379</c:v>
                </c:pt>
                <c:pt idx="761">
                  <c:v>1.0599529981613161</c:v>
                </c:pt>
                <c:pt idx="762">
                  <c:v>1.059948825836182</c:v>
                </c:pt>
                <c:pt idx="763">
                  <c:v>1.0599408388137821</c:v>
                </c:pt>
                <c:pt idx="764">
                  <c:v>1.059922897815704</c:v>
                </c:pt>
                <c:pt idx="765">
                  <c:v>1.059905314445496</c:v>
                </c:pt>
                <c:pt idx="766">
                  <c:v>1.059865975379944</c:v>
                </c:pt>
                <c:pt idx="767">
                  <c:v>1.059814417362213</c:v>
                </c:pt>
                <c:pt idx="768">
                  <c:v>1.0597512364387511</c:v>
                </c:pt>
                <c:pt idx="769">
                  <c:v>1.0596845388412479</c:v>
                </c:pt>
                <c:pt idx="770">
                  <c:v>1.0595909595489501</c:v>
                </c:pt>
                <c:pt idx="771">
                  <c:v>1.059496903419495</c:v>
                </c:pt>
                <c:pt idx="772">
                  <c:v>1.0594036817550661</c:v>
                </c:pt>
                <c:pt idx="773">
                  <c:v>1.0592952013015751</c:v>
                </c:pt>
                <c:pt idx="774">
                  <c:v>1.0591967344284061</c:v>
                </c:pt>
                <c:pt idx="775">
                  <c:v>1.0591321825981139</c:v>
                </c:pt>
                <c:pt idx="776">
                  <c:v>1.0590598821640009</c:v>
                </c:pt>
                <c:pt idx="777">
                  <c:v>1.058956289291382</c:v>
                </c:pt>
                <c:pt idx="778">
                  <c:v>1.058861875534058</c:v>
                </c:pt>
                <c:pt idx="779">
                  <c:v>1.058792614936829</c:v>
                </c:pt>
                <c:pt idx="780">
                  <c:v>1.058722221851349</c:v>
                </c:pt>
                <c:pt idx="781">
                  <c:v>1.0586055755615229</c:v>
                </c:pt>
                <c:pt idx="782">
                  <c:v>1.0584821939468381</c:v>
                </c:pt>
                <c:pt idx="783">
                  <c:v>1.05839946269989</c:v>
                </c:pt>
                <c:pt idx="784">
                  <c:v>1.0583334207534789</c:v>
                </c:pt>
                <c:pt idx="785">
                  <c:v>1.0582589149475101</c:v>
                </c:pt>
                <c:pt idx="786">
                  <c:v>1.058194184303284</c:v>
                </c:pt>
                <c:pt idx="787">
                  <c:v>1.0581531167030329</c:v>
                </c:pt>
                <c:pt idx="788">
                  <c:v>1.058111870288849</c:v>
                </c:pt>
                <c:pt idx="789">
                  <c:v>1.0580852270126342</c:v>
                </c:pt>
                <c:pt idx="790">
                  <c:v>1.0580803990364069</c:v>
                </c:pt>
                <c:pt idx="791">
                  <c:v>1.0580628156661991</c:v>
                </c:pt>
                <c:pt idx="792">
                  <c:v>1.058031523227692</c:v>
                </c:pt>
                <c:pt idx="793">
                  <c:v>1.0580047011375431</c:v>
                </c:pt>
                <c:pt idx="794">
                  <c:v>1.057971382141113</c:v>
                </c:pt>
                <c:pt idx="795">
                  <c:v>1.05794563293457</c:v>
                </c:pt>
                <c:pt idx="796">
                  <c:v>1.0579712033271789</c:v>
                </c:pt>
                <c:pt idx="797">
                  <c:v>1.0579998135566711</c:v>
                </c:pt>
                <c:pt idx="798">
                  <c:v>1.0580903530120849</c:v>
                </c:pt>
                <c:pt idx="799">
                  <c:v>1.058187031745911</c:v>
                </c:pt>
                <c:pt idx="800">
                  <c:v>1.0582719087600712</c:v>
                </c:pt>
                <c:pt idx="801">
                  <c:v>1.0583538055419921</c:v>
                </c:pt>
                <c:pt idx="802">
                  <c:v>1.058464074134827</c:v>
                </c:pt>
                <c:pt idx="803">
                  <c:v>1.0585868597030639</c:v>
                </c:pt>
                <c:pt idx="804">
                  <c:v>1.058681690692902</c:v>
                </c:pt>
                <c:pt idx="805">
                  <c:v>1.058746898174286</c:v>
                </c:pt>
                <c:pt idx="806">
                  <c:v>1.05882021188736</c:v>
                </c:pt>
                <c:pt idx="807">
                  <c:v>1.0589210629463199</c:v>
                </c:pt>
                <c:pt idx="808">
                  <c:v>1.059018576145172</c:v>
                </c:pt>
                <c:pt idx="809">
                  <c:v>1.0590958237648009</c:v>
                </c:pt>
                <c:pt idx="810">
                  <c:v>1.0591760516166691</c:v>
                </c:pt>
                <c:pt idx="811">
                  <c:v>1.0592702865600589</c:v>
                </c:pt>
                <c:pt idx="812">
                  <c:v>1.059368276596069</c:v>
                </c:pt>
                <c:pt idx="813">
                  <c:v>1.059511506557465</c:v>
                </c:pt>
                <c:pt idx="814">
                  <c:v>1.0596490740776061</c:v>
                </c:pt>
                <c:pt idx="815">
                  <c:v>1.0597314476966861</c:v>
                </c:pt>
                <c:pt idx="816">
                  <c:v>1.059810662269592</c:v>
                </c:pt>
                <c:pt idx="817">
                  <c:v>1.0599448919296259</c:v>
                </c:pt>
                <c:pt idx="818">
                  <c:v>1.0600840687751769</c:v>
                </c:pt>
                <c:pt idx="819">
                  <c:v>1.0601834297180179</c:v>
                </c:pt>
                <c:pt idx="820">
                  <c:v>1.0602720022201542</c:v>
                </c:pt>
                <c:pt idx="821">
                  <c:v>1.060362482070923</c:v>
                </c:pt>
                <c:pt idx="822">
                  <c:v>1.0604411602020261</c:v>
                </c:pt>
                <c:pt idx="823">
                  <c:v>1.0605235934257511</c:v>
                </c:pt>
                <c:pt idx="824">
                  <c:v>1.0606173515319819</c:v>
                </c:pt>
                <c:pt idx="825">
                  <c:v>1.0607037186622619</c:v>
                </c:pt>
                <c:pt idx="826">
                  <c:v>1.0607846021652221</c:v>
                </c:pt>
                <c:pt idx="827">
                  <c:v>1.0608679890632631</c:v>
                </c:pt>
                <c:pt idx="828">
                  <c:v>1.0609488725662231</c:v>
                </c:pt>
                <c:pt idx="829">
                  <c:v>1.061016941070557</c:v>
                </c:pt>
                <c:pt idx="830">
                  <c:v>1.0610509753227229</c:v>
                </c:pt>
                <c:pt idx="831">
                  <c:v>1.0610898971557621</c:v>
                </c:pt>
                <c:pt idx="832">
                  <c:v>1.0611707210540771</c:v>
                </c:pt>
                <c:pt idx="833">
                  <c:v>1.0612500548362731</c:v>
                </c:pt>
                <c:pt idx="834">
                  <c:v>1.061301493644714</c:v>
                </c:pt>
                <c:pt idx="835">
                  <c:v>1.061350190639496</c:v>
                </c:pt>
                <c:pt idx="836">
                  <c:v>1.0614178419113161</c:v>
                </c:pt>
                <c:pt idx="837">
                  <c:v>1.061489188671112</c:v>
                </c:pt>
                <c:pt idx="838">
                  <c:v>1.0615242362022399</c:v>
                </c:pt>
                <c:pt idx="839">
                  <c:v>1.061544382572174</c:v>
                </c:pt>
                <c:pt idx="840">
                  <c:v>1.0615660190582279</c:v>
                </c:pt>
                <c:pt idx="841">
                  <c:v>1.0615898013114931</c:v>
                </c:pt>
                <c:pt idx="842">
                  <c:v>1.061619603633881</c:v>
                </c:pt>
                <c:pt idx="843">
                  <c:v>1.0616567969322199</c:v>
                </c:pt>
                <c:pt idx="844">
                  <c:v>1.061664485931396</c:v>
                </c:pt>
                <c:pt idx="845">
                  <c:v>1.0616204380989069</c:v>
                </c:pt>
                <c:pt idx="846">
                  <c:v>1.0615944504737849</c:v>
                </c:pt>
                <c:pt idx="847">
                  <c:v>1.061624789237976</c:v>
                </c:pt>
                <c:pt idx="848">
                  <c:v>1.061655247211456</c:v>
                </c:pt>
                <c:pt idx="849">
                  <c:v>1.0616669297218322</c:v>
                </c:pt>
                <c:pt idx="850">
                  <c:v>1.061676585674286</c:v>
                </c:pt>
                <c:pt idx="851">
                  <c:v>1.0616733074188232</c:v>
                </c:pt>
                <c:pt idx="852">
                  <c:v>1.0616701483726501</c:v>
                </c:pt>
                <c:pt idx="853">
                  <c:v>1.0617146134376529</c:v>
                </c:pt>
                <c:pt idx="854">
                  <c:v>1.0617631912231449</c:v>
                </c:pt>
                <c:pt idx="855">
                  <c:v>1.0617403030395511</c:v>
                </c:pt>
                <c:pt idx="856">
                  <c:v>1.061701321601868</c:v>
                </c:pt>
                <c:pt idx="857">
                  <c:v>1.0616786718368529</c:v>
                </c:pt>
                <c:pt idx="858">
                  <c:v>1.0616619229316711</c:v>
                </c:pt>
                <c:pt idx="859">
                  <c:v>1.0616510152816772</c:v>
                </c:pt>
                <c:pt idx="860">
                  <c:v>1.0616440415382389</c:v>
                </c:pt>
                <c:pt idx="861">
                  <c:v>1.0616177558898929</c:v>
                </c:pt>
                <c:pt idx="862">
                  <c:v>1.0615723371505741</c:v>
                </c:pt>
                <c:pt idx="863">
                  <c:v>1.0615200042724611</c:v>
                </c:pt>
                <c:pt idx="864">
                  <c:v>1.061456406116486</c:v>
                </c:pt>
                <c:pt idx="865">
                  <c:v>1.0613988280296329</c:v>
                </c:pt>
                <c:pt idx="866">
                  <c:v>1.0613575220108031</c:v>
                </c:pt>
                <c:pt idx="867">
                  <c:v>1.0613150238990781</c:v>
                </c:pt>
                <c:pt idx="868">
                  <c:v>1.0612622737884521</c:v>
                </c:pt>
                <c:pt idx="869">
                  <c:v>1.061210477352142</c:v>
                </c:pt>
                <c:pt idx="870">
                  <c:v>1.0611784100532531</c:v>
                </c:pt>
                <c:pt idx="871">
                  <c:v>1.061146521568298</c:v>
                </c:pt>
                <c:pt idx="872">
                  <c:v>1.0610950231552119</c:v>
                </c:pt>
                <c:pt idx="873">
                  <c:v>1.0610426902771</c:v>
                </c:pt>
                <c:pt idx="874">
                  <c:v>1.0609989404678339</c:v>
                </c:pt>
                <c:pt idx="875">
                  <c:v>1.0609565019607539</c:v>
                </c:pt>
                <c:pt idx="876">
                  <c:v>1.0608939170837401</c:v>
                </c:pt>
                <c:pt idx="877">
                  <c:v>1.0608251929283141</c:v>
                </c:pt>
                <c:pt idx="878">
                  <c:v>1.0607767939567569</c:v>
                </c:pt>
                <c:pt idx="879">
                  <c:v>1.060739362239838</c:v>
                </c:pt>
                <c:pt idx="880">
                  <c:v>1.060690546035767</c:v>
                </c:pt>
                <c:pt idx="881">
                  <c:v>1.0606322526931762</c:v>
                </c:pt>
                <c:pt idx="882">
                  <c:v>1.060568356513977</c:v>
                </c:pt>
                <c:pt idx="883">
                  <c:v>1.060498142242432</c:v>
                </c:pt>
                <c:pt idx="884">
                  <c:v>1.060443305969238</c:v>
                </c:pt>
                <c:pt idx="885">
                  <c:v>1.0604160070419311</c:v>
                </c:pt>
                <c:pt idx="886">
                  <c:v>1.0603912115097049</c:v>
                </c:pt>
                <c:pt idx="887">
                  <c:v>1.0603738665580749</c:v>
                </c:pt>
                <c:pt idx="888">
                  <c:v>1.0603593230247501</c:v>
                </c:pt>
                <c:pt idx="889">
                  <c:v>1.060360097885132</c:v>
                </c:pt>
                <c:pt idx="890">
                  <c:v>1.0603649854660029</c:v>
                </c:pt>
                <c:pt idx="891">
                  <c:v>1.060442411899567</c:v>
                </c:pt>
                <c:pt idx="892">
                  <c:v>1.0605194807052611</c:v>
                </c:pt>
                <c:pt idx="893">
                  <c:v>1.0606241464614872</c:v>
                </c:pt>
                <c:pt idx="894">
                  <c:v>1.060729885101318</c:v>
                </c:pt>
                <c:pt idx="895">
                  <c:v>1.060837173461914</c:v>
                </c:pt>
                <c:pt idx="896">
                  <c:v>1.0609444618225101</c:v>
                </c:pt>
                <c:pt idx="897">
                  <c:v>1.0610500216484069</c:v>
                </c:pt>
                <c:pt idx="898">
                  <c:v>1.0611546874046329</c:v>
                </c:pt>
                <c:pt idx="899">
                  <c:v>1.0612843871116642</c:v>
                </c:pt>
                <c:pt idx="900">
                  <c:v>1.061426663398743</c:v>
                </c:pt>
                <c:pt idx="901">
                  <c:v>1.0615570187568659</c:v>
                </c:pt>
                <c:pt idx="902">
                  <c:v>1.0616779565811161</c:v>
                </c:pt>
                <c:pt idx="903">
                  <c:v>1.061807894706726</c:v>
                </c:pt>
                <c:pt idx="904">
                  <c:v>1.0619480252265929</c:v>
                </c:pt>
                <c:pt idx="905">
                  <c:v>1.0620859503746032</c:v>
                </c:pt>
                <c:pt idx="906">
                  <c:v>1.062220656871796</c:v>
                </c:pt>
                <c:pt idx="907">
                  <c:v>1.0623522639274601</c:v>
                </c:pt>
                <c:pt idx="908">
                  <c:v>1.0624770760536191</c:v>
                </c:pt>
                <c:pt idx="909">
                  <c:v>1.0626004576683039</c:v>
                </c:pt>
                <c:pt idx="910">
                  <c:v>1.0627202033996581</c:v>
                </c:pt>
                <c:pt idx="911">
                  <c:v>1.062840187549591</c:v>
                </c:pt>
                <c:pt idx="912">
                  <c:v>1.0629669070243839</c:v>
                </c:pt>
                <c:pt idx="913">
                  <c:v>1.063093090057373</c:v>
                </c:pt>
                <c:pt idx="914">
                  <c:v>1.0632149219512939</c:v>
                </c:pt>
                <c:pt idx="915">
                  <c:v>1.063336157798767</c:v>
                </c:pt>
                <c:pt idx="916">
                  <c:v>1.0634290218353271</c:v>
                </c:pt>
                <c:pt idx="917">
                  <c:v>1.063518846035004</c:v>
                </c:pt>
                <c:pt idx="918">
                  <c:v>1.0636347770690922</c:v>
                </c:pt>
                <c:pt idx="919">
                  <c:v>1.0637563705444339</c:v>
                </c:pt>
                <c:pt idx="920">
                  <c:v>1.063862645626068</c:v>
                </c:pt>
                <c:pt idx="921">
                  <c:v>1.0639627218246459</c:v>
                </c:pt>
                <c:pt idx="922">
                  <c:v>1.064029836654663</c:v>
                </c:pt>
                <c:pt idx="923">
                  <c:v>1.0640776991844181</c:v>
                </c:pt>
                <c:pt idx="924">
                  <c:v>1.0641307473182682</c:v>
                </c:pt>
                <c:pt idx="925">
                  <c:v>1.0641891002655031</c:v>
                </c:pt>
                <c:pt idx="926">
                  <c:v>1.0642274260520939</c:v>
                </c:pt>
                <c:pt idx="927">
                  <c:v>1.0642398238182071</c:v>
                </c:pt>
                <c:pt idx="928">
                  <c:v>1.0642520427703861</c:v>
                </c:pt>
                <c:pt idx="929">
                  <c:v>1.064265275001526</c:v>
                </c:pt>
                <c:pt idx="930">
                  <c:v>1.0642654538154601</c:v>
                </c:pt>
                <c:pt idx="931">
                  <c:v>1.064227962493896</c:v>
                </c:pt>
                <c:pt idx="932">
                  <c:v>1.0641856431961059</c:v>
                </c:pt>
                <c:pt idx="933">
                  <c:v>1.0641200780868529</c:v>
                </c:pt>
                <c:pt idx="934">
                  <c:v>1.064049863815308</c:v>
                </c:pt>
                <c:pt idx="935">
                  <c:v>1.0639449596405031</c:v>
                </c:pt>
                <c:pt idx="936">
                  <c:v>1.063839161396027</c:v>
                </c:pt>
                <c:pt idx="937">
                  <c:v>1.0637137532234191</c:v>
                </c:pt>
                <c:pt idx="938">
                  <c:v>1.063587510585785</c:v>
                </c:pt>
                <c:pt idx="939">
                  <c:v>1.0634628176689152</c:v>
                </c:pt>
                <c:pt idx="940">
                  <c:v>1.0633369922637939</c:v>
                </c:pt>
                <c:pt idx="941">
                  <c:v>1.0632127165794372</c:v>
                </c:pt>
                <c:pt idx="942">
                  <c:v>1.0630883216857909</c:v>
                </c:pt>
                <c:pt idx="943">
                  <c:v>1.0629556417465209</c:v>
                </c:pt>
                <c:pt idx="944">
                  <c:v>1.0628193855285639</c:v>
                </c:pt>
                <c:pt idx="945">
                  <c:v>1.062683606147766</c:v>
                </c:pt>
                <c:pt idx="946">
                  <c:v>1.0625483036041259</c:v>
                </c:pt>
                <c:pt idx="947">
                  <c:v>1.0624186635017399</c:v>
                </c:pt>
                <c:pt idx="948">
                  <c:v>1.062293255329132</c:v>
                </c:pt>
                <c:pt idx="949">
                  <c:v>1.0621551513671881</c:v>
                </c:pt>
                <c:pt idx="950">
                  <c:v>1.0620028614997861</c:v>
                </c:pt>
                <c:pt idx="951">
                  <c:v>1.0618574857711791</c:v>
                </c:pt>
                <c:pt idx="952">
                  <c:v>1.061723554134369</c:v>
                </c:pt>
                <c:pt idx="953">
                  <c:v>1.061574363708496</c:v>
                </c:pt>
                <c:pt idx="954">
                  <c:v>1.061394119262695</c:v>
                </c:pt>
                <c:pt idx="955">
                  <c:v>1.0612112522125239</c:v>
                </c:pt>
                <c:pt idx="956">
                  <c:v>1.061021173000336</c:v>
                </c:pt>
                <c:pt idx="957">
                  <c:v>1.0608399748802189</c:v>
                </c:pt>
                <c:pt idx="958">
                  <c:v>1.060704493522644</c:v>
                </c:pt>
                <c:pt idx="959">
                  <c:v>1.0605675220489501</c:v>
                </c:pt>
                <c:pt idx="960">
                  <c:v>1.0604191660881042</c:v>
                </c:pt>
                <c:pt idx="961">
                  <c:v>1.0602711081504821</c:v>
                </c:pt>
                <c:pt idx="962">
                  <c:v>1.060161733627319</c:v>
                </c:pt>
                <c:pt idx="963">
                  <c:v>1.0600527167320251</c:v>
                </c:pt>
                <c:pt idx="964">
                  <c:v>1.0599749326705932</c:v>
                </c:pt>
                <c:pt idx="965">
                  <c:v>1.0598998308181762</c:v>
                </c:pt>
                <c:pt idx="966">
                  <c:v>1.0598268151283259</c:v>
                </c:pt>
                <c:pt idx="967">
                  <c:v>1.0597536206245421</c:v>
                </c:pt>
                <c:pt idx="968">
                  <c:v>1.0596832871437072</c:v>
                </c:pt>
                <c:pt idx="969">
                  <c:v>1.059614086151123</c:v>
                </c:pt>
                <c:pt idx="970">
                  <c:v>1.0595421433448791</c:v>
                </c:pt>
                <c:pt idx="971">
                  <c:v>1.0594697833061222</c:v>
                </c:pt>
                <c:pt idx="972">
                  <c:v>1.0594166159629821</c:v>
                </c:pt>
                <c:pt idx="973">
                  <c:v>1.0593745350837711</c:v>
                </c:pt>
                <c:pt idx="974">
                  <c:v>1.059302651882172</c:v>
                </c:pt>
                <c:pt idx="975">
                  <c:v>1.0592064499855041</c:v>
                </c:pt>
                <c:pt idx="976">
                  <c:v>1.059133434295654</c:v>
                </c:pt>
                <c:pt idx="977">
                  <c:v>1.0590872406959531</c:v>
                </c:pt>
                <c:pt idx="978">
                  <c:v>1.059050822257996</c:v>
                </c:pt>
                <c:pt idx="979">
                  <c:v>1.059030795097351</c:v>
                </c:pt>
                <c:pt idx="980">
                  <c:v>1.0590042710304259</c:v>
                </c:pt>
                <c:pt idx="981">
                  <c:v>1.0589618921279911</c:v>
                </c:pt>
                <c:pt idx="982">
                  <c:v>1.0589269042015079</c:v>
                </c:pt>
                <c:pt idx="983">
                  <c:v>1.058917903900146</c:v>
                </c:pt>
                <c:pt idx="984">
                  <c:v>1.0589125394821171</c:v>
                </c:pt>
                <c:pt idx="985">
                  <c:v>1.0589282751083369</c:v>
                </c:pt>
                <c:pt idx="986">
                  <c:v>1.0589449644088749</c:v>
                </c:pt>
                <c:pt idx="987">
                  <c:v>1.058971190452576</c:v>
                </c:pt>
                <c:pt idx="988">
                  <c:v>1.0589970588684081</c:v>
                </c:pt>
                <c:pt idx="989">
                  <c:v>1.0589994430541991</c:v>
                </c:pt>
                <c:pt idx="990">
                  <c:v>1.059001588821411</c:v>
                </c:pt>
                <c:pt idx="991">
                  <c:v>1.0589384675025939</c:v>
                </c:pt>
                <c:pt idx="992">
                  <c:v>1.0588702201843261</c:v>
                </c:pt>
                <c:pt idx="993">
                  <c:v>1.0587625741958622</c:v>
                </c:pt>
                <c:pt idx="994">
                  <c:v>1.0586489677429201</c:v>
                </c:pt>
                <c:pt idx="995">
                  <c:v>1.0584249734878539</c:v>
                </c:pt>
                <c:pt idx="996">
                  <c:v>1.0581721305847172</c:v>
                </c:pt>
                <c:pt idx="997">
                  <c:v>1.057821297645569</c:v>
                </c:pt>
                <c:pt idx="998">
                  <c:v>1.057434165477753</c:v>
                </c:pt>
                <c:pt idx="999">
                  <c:v>1.0569683551788329</c:v>
                </c:pt>
                <c:pt idx="1000">
                  <c:v>1.0564613580703739</c:v>
                </c:pt>
                <c:pt idx="1001">
                  <c:v>1.0559243202209472</c:v>
                </c:pt>
                <c:pt idx="1002">
                  <c:v>1.05536630153656</c:v>
                </c:pt>
                <c:pt idx="1003">
                  <c:v>1.054815316200256</c:v>
                </c:pt>
                <c:pt idx="1004">
                  <c:v>1.0542715430259699</c:v>
                </c:pt>
                <c:pt idx="1005">
                  <c:v>1.0537849903106689</c:v>
                </c:pt>
                <c:pt idx="1006">
                  <c:v>1.0533732414245609</c:v>
                </c:pt>
                <c:pt idx="1007">
                  <c:v>1.0530045866966251</c:v>
                </c:pt>
                <c:pt idx="1008">
                  <c:v>1.0527079939842219</c:v>
                </c:pt>
                <c:pt idx="1009">
                  <c:v>1.052462661266327</c:v>
                </c:pt>
                <c:pt idx="1010">
                  <c:v>1.05233039855957</c:v>
                </c:pt>
                <c:pt idx="1011">
                  <c:v>1.0522150635719301</c:v>
                </c:pt>
                <c:pt idx="1012">
                  <c:v>1.052151703834534</c:v>
                </c:pt>
                <c:pt idx="1013">
                  <c:v>1.0520937681198119</c:v>
                </c:pt>
                <c:pt idx="1014">
                  <c:v>1.0520600318908691</c:v>
                </c:pt>
                <c:pt idx="1015">
                  <c:v>1.0520211696624759</c:v>
                </c:pt>
                <c:pt idx="1016">
                  <c:v>1.0519305706024169</c:v>
                </c:pt>
                <c:pt idx="1017">
                  <c:v>1.0518375873565671</c:v>
                </c:pt>
                <c:pt idx="1018">
                  <c:v>1.0516078114509582</c:v>
                </c:pt>
                <c:pt idx="1019">
                  <c:v>1.051381015777588</c:v>
                </c:pt>
                <c:pt idx="1020">
                  <c:v>1.050967359542847</c:v>
                </c:pt>
                <c:pt idx="1021">
                  <c:v>1.050551617145538</c:v>
                </c:pt>
                <c:pt idx="1022">
                  <c:v>1.0499574780464171</c:v>
                </c:pt>
                <c:pt idx="1023">
                  <c:v>1.0493487358093261</c:v>
                </c:pt>
                <c:pt idx="1024">
                  <c:v>1.0484652161598209</c:v>
                </c:pt>
                <c:pt idx="1025">
                  <c:v>1.0475341320037841</c:v>
                </c:pt>
                <c:pt idx="1026">
                  <c:v>1.0464804410934452</c:v>
                </c:pt>
                <c:pt idx="1027">
                  <c:v>1.0453946232795719</c:v>
                </c:pt>
                <c:pt idx="1028">
                  <c:v>1.044087374210358</c:v>
                </c:pt>
                <c:pt idx="1029">
                  <c:v>1.042693996429443</c:v>
                </c:pt>
                <c:pt idx="1030">
                  <c:v>1.041139388084412</c:v>
                </c:pt>
                <c:pt idx="1031">
                  <c:v>1.0395002603530881</c:v>
                </c:pt>
                <c:pt idx="1032">
                  <c:v>1.0375995874404911</c:v>
                </c:pt>
                <c:pt idx="1033">
                  <c:v>1.0355180144310001</c:v>
                </c:pt>
                <c:pt idx="1034">
                  <c:v>1.0332591772079471</c:v>
                </c:pt>
                <c:pt idx="1035">
                  <c:v>1.0308444738388061</c:v>
                </c:pt>
                <c:pt idx="1036">
                  <c:v>1.0281878948211669</c:v>
                </c:pt>
                <c:pt idx="1037">
                  <c:v>1.025252664089203</c:v>
                </c:pt>
                <c:pt idx="1038">
                  <c:v>1.022245967388153</c:v>
                </c:pt>
                <c:pt idx="1039">
                  <c:v>1.0191222071647639</c:v>
                </c:pt>
                <c:pt idx="1040">
                  <c:v>1.015969955921173</c:v>
                </c:pt>
                <c:pt idx="1041">
                  <c:v>1.0127424836158752</c:v>
                </c:pt>
                <c:pt idx="1042">
                  <c:v>1.009633505344391</c:v>
                </c:pt>
                <c:pt idx="1043">
                  <c:v>1.0067844033241271</c:v>
                </c:pt>
                <c:pt idx="1044">
                  <c:v>1.004032754898071</c:v>
                </c:pt>
                <c:pt idx="1045">
                  <c:v>1.0015777587890631</c:v>
                </c:pt>
                <c:pt idx="1046">
                  <c:v>0.99924530982971205</c:v>
                </c:pt>
                <c:pt idx="1047">
                  <c:v>0.997473680973053</c:v>
                </c:pt>
                <c:pt idx="1048">
                  <c:v>0.99576880931854206</c:v>
                </c:pt>
                <c:pt idx="1049">
                  <c:v>0.99455287456512498</c:v>
                </c:pt>
                <c:pt idx="1050">
                  <c:v>0.99336906671524006</c:v>
                </c:pt>
                <c:pt idx="1051">
                  <c:v>0.99268677234649705</c:v>
                </c:pt>
                <c:pt idx="1052">
                  <c:v>0.99200662374496507</c:v>
                </c:pt>
                <c:pt idx="1053">
                  <c:v>0.99148001670837405</c:v>
                </c:pt>
                <c:pt idx="1054">
                  <c:v>0.99095561504364005</c:v>
                </c:pt>
                <c:pt idx="1055">
                  <c:v>0.99017693996429401</c:v>
                </c:pt>
                <c:pt idx="1056">
                  <c:v>0.98938324451446502</c:v>
                </c:pt>
                <c:pt idx="1057">
                  <c:v>0.98819228410720805</c:v>
                </c:pt>
                <c:pt idx="1058">
                  <c:v>0.986950659751892</c:v>
                </c:pt>
                <c:pt idx="1059">
                  <c:v>0.98583527803421001</c:v>
                </c:pt>
                <c:pt idx="1060">
                  <c:v>0.98474695682525604</c:v>
                </c:pt>
                <c:pt idx="1061">
                  <c:v>0.98402353525161701</c:v>
                </c:pt>
                <c:pt idx="1062">
                  <c:v>0.98340662717819205</c:v>
                </c:pt>
                <c:pt idx="1063">
                  <c:v>0.98343952894210807</c:v>
                </c:pt>
                <c:pt idx="1064">
                  <c:v>0.98372443914413499</c:v>
                </c:pt>
                <c:pt idx="1065">
                  <c:v>0.98523547649383503</c:v>
                </c:pt>
                <c:pt idx="1066">
                  <c:v>0.98735871315002399</c:v>
                </c:pt>
                <c:pt idx="1067">
                  <c:v>0.99056800603866602</c:v>
                </c:pt>
                <c:pt idx="1068">
                  <c:v>0.99446114301681499</c:v>
                </c:pt>
                <c:pt idx="1069">
                  <c:v>0.99895074367523207</c:v>
                </c:pt>
                <c:pt idx="1070">
                  <c:v>1.0039087772369379</c:v>
                </c:pt>
                <c:pt idx="1071">
                  <c:v>1.0088465452194211</c:v>
                </c:pt>
                <c:pt idx="1072">
                  <c:v>1.0137682199478151</c:v>
                </c:pt>
                <c:pt idx="1073">
                  <c:v>1.0186341643333439</c:v>
                </c:pt>
                <c:pt idx="1074">
                  <c:v>1.0234354972839359</c:v>
                </c:pt>
                <c:pt idx="1075">
                  <c:v>1.0277729272842411</c:v>
                </c:pt>
                <c:pt idx="1076">
                  <c:v>1.0314352750778202</c:v>
                </c:pt>
                <c:pt idx="1077">
                  <c:v>1.034741187095642</c:v>
                </c:pt>
                <c:pt idx="1078">
                  <c:v>1.037405097484589</c:v>
                </c:pt>
                <c:pt idx="1079">
                  <c:v>1.03980770111084</c:v>
                </c:pt>
                <c:pt idx="1080">
                  <c:v>1.041615390777588</c:v>
                </c:pt>
                <c:pt idx="1081">
                  <c:v>1.043310368061066</c:v>
                </c:pt>
                <c:pt idx="1082">
                  <c:v>1.0446742415428161</c:v>
                </c:pt>
                <c:pt idx="1083">
                  <c:v>1.045951867103577</c:v>
                </c:pt>
                <c:pt idx="1084">
                  <c:v>1.0468940973281859</c:v>
                </c:pt>
                <c:pt idx="1085">
                  <c:v>1.0477947235107421</c:v>
                </c:pt>
                <c:pt idx="1086">
                  <c:v>1.0484704017639159</c:v>
                </c:pt>
                <c:pt idx="1087">
                  <c:v>1.049123847484589</c:v>
                </c:pt>
                <c:pt idx="1088">
                  <c:v>1.0495928168296809</c:v>
                </c:pt>
                <c:pt idx="1089">
                  <c:v>1.0500577926635741</c:v>
                </c:pt>
                <c:pt idx="1090">
                  <c:v>1.050444149971008</c:v>
                </c:pt>
                <c:pt idx="1091">
                  <c:v>1.050829911231995</c:v>
                </c:pt>
                <c:pt idx="1092">
                  <c:v>1.051132166385651</c:v>
                </c:pt>
                <c:pt idx="1093">
                  <c:v>1.0514356136322021</c:v>
                </c:pt>
                <c:pt idx="1094">
                  <c:v>1.051747822761536</c:v>
                </c:pt>
                <c:pt idx="1095">
                  <c:v>1.0520614027976989</c:v>
                </c:pt>
                <c:pt idx="1096">
                  <c:v>1.052419030666351</c:v>
                </c:pt>
                <c:pt idx="1097">
                  <c:v>1.0527811884880069</c:v>
                </c:pt>
                <c:pt idx="1098">
                  <c:v>1.053188347816467</c:v>
                </c:pt>
                <c:pt idx="1099">
                  <c:v>1.0536019444465641</c:v>
                </c:pt>
                <c:pt idx="1100">
                  <c:v>1.054041230678558</c:v>
                </c:pt>
                <c:pt idx="1101">
                  <c:v>1.0544862985610961</c:v>
                </c:pt>
                <c:pt idx="1102">
                  <c:v>1.0549417376518249</c:v>
                </c:pt>
                <c:pt idx="1103">
                  <c:v>1.0554020047187809</c:v>
                </c:pt>
                <c:pt idx="1104">
                  <c:v>1.055862748622894</c:v>
                </c:pt>
                <c:pt idx="1105">
                  <c:v>1.0563249826431269</c:v>
                </c:pt>
                <c:pt idx="1106">
                  <c:v>1.0567568182945251</c:v>
                </c:pt>
                <c:pt idx="1107">
                  <c:v>1.05717750787735</c:v>
                </c:pt>
                <c:pt idx="1108">
                  <c:v>1.0575623750686649</c:v>
                </c:pt>
                <c:pt idx="1109">
                  <c:v>1.0579300165176391</c:v>
                </c:pt>
                <c:pt idx="1110">
                  <c:v>1.058240377902985</c:v>
                </c:pt>
                <c:pt idx="1111">
                  <c:v>1.058519685268402</c:v>
                </c:pt>
                <c:pt idx="1112">
                  <c:v>1.0587930917739872</c:v>
                </c:pt>
                <c:pt idx="1113">
                  <c:v>1.0590628623962401</c:v>
                </c:pt>
                <c:pt idx="1114">
                  <c:v>1.059309685230255</c:v>
                </c:pt>
                <c:pt idx="1115">
                  <c:v>1.0595370769500732</c:v>
                </c:pt>
                <c:pt idx="1116">
                  <c:v>1.05975159406662</c:v>
                </c:pt>
                <c:pt idx="1117">
                  <c:v>1.0599538326263431</c:v>
                </c:pt>
                <c:pt idx="1118">
                  <c:v>1.0601520776748661</c:v>
                </c:pt>
                <c:pt idx="1119">
                  <c:v>1.0603463292121891</c:v>
                </c:pt>
                <c:pt idx="1120">
                  <c:v>1.0605331301689152</c:v>
                </c:pt>
                <c:pt idx="1121">
                  <c:v>1.060710513591766</c:v>
                </c:pt>
                <c:pt idx="1122">
                  <c:v>1.0609067320823671</c:v>
                </c:pt>
                <c:pt idx="1123">
                  <c:v>1.061129653453827</c:v>
                </c:pt>
                <c:pt idx="1124">
                  <c:v>1.0613357663154601</c:v>
                </c:pt>
                <c:pt idx="1125">
                  <c:v>1.0615135073661799</c:v>
                </c:pt>
                <c:pt idx="1126">
                  <c:v>1.0617068648338321</c:v>
                </c:pt>
                <c:pt idx="1127">
                  <c:v>1.0619305610656742</c:v>
                </c:pt>
                <c:pt idx="1128">
                  <c:v>1.0621533036231989</c:v>
                </c:pt>
                <c:pt idx="1129">
                  <c:v>1.062373602390289</c:v>
                </c:pt>
                <c:pt idx="1130">
                  <c:v>1.062600934505463</c:v>
                </c:pt>
                <c:pt idx="1131">
                  <c:v>1.0628446578979491</c:v>
                </c:pt>
                <c:pt idx="1132">
                  <c:v>1.0630901098251342</c:v>
                </c:pt>
                <c:pt idx="1133">
                  <c:v>1.063340508937836</c:v>
                </c:pt>
                <c:pt idx="1134">
                  <c:v>1.0636008024215702</c:v>
                </c:pt>
                <c:pt idx="1135">
                  <c:v>1.063902997970581</c:v>
                </c:pt>
                <c:pt idx="1136">
                  <c:v>1.064208292961121</c:v>
                </c:pt>
                <c:pt idx="1137">
                  <c:v>1.064528250694275</c:v>
                </c:pt>
                <c:pt idx="1138">
                  <c:v>1.064847552776337</c:v>
                </c:pt>
                <c:pt idx="1139">
                  <c:v>1.065154993534088</c:v>
                </c:pt>
                <c:pt idx="1140">
                  <c:v>1.065465116500854</c:v>
                </c:pt>
                <c:pt idx="1141">
                  <c:v>1.06580468416214</c:v>
                </c:pt>
                <c:pt idx="1142">
                  <c:v>1.066146278381348</c:v>
                </c:pt>
                <c:pt idx="1143">
                  <c:v>1.0664807200431821</c:v>
                </c:pt>
                <c:pt idx="1144">
                  <c:v>1.066815757751465</c:v>
                </c:pt>
                <c:pt idx="1145">
                  <c:v>1.0671331524848942</c:v>
                </c:pt>
                <c:pt idx="1146">
                  <c:v>1.0674509644508361</c:v>
                </c:pt>
                <c:pt idx="1147">
                  <c:v>1.0677754521369929</c:v>
                </c:pt>
                <c:pt idx="1148">
                  <c:v>1.0681014299392699</c:v>
                </c:pt>
                <c:pt idx="1149">
                  <c:v>1.0684260964393619</c:v>
                </c:pt>
                <c:pt idx="1150">
                  <c:v>1.0687528491020202</c:v>
                </c:pt>
                <c:pt idx="1151">
                  <c:v>1.0690756082534789</c:v>
                </c:pt>
                <c:pt idx="1152">
                  <c:v>1.069397950172424</c:v>
                </c:pt>
                <c:pt idx="1153">
                  <c:v>1.0696624755859381</c:v>
                </c:pt>
                <c:pt idx="1154">
                  <c:v>1.0699205636978151</c:v>
                </c:pt>
                <c:pt idx="1155">
                  <c:v>1.0701958775520319</c:v>
                </c:pt>
                <c:pt idx="1156">
                  <c:v>1.0704750657081599</c:v>
                </c:pt>
                <c:pt idx="1157">
                  <c:v>1.070768439769745</c:v>
                </c:pt>
                <c:pt idx="1158">
                  <c:v>1.0710646152496341</c:v>
                </c:pt>
                <c:pt idx="1159">
                  <c:v>1.071347618103027</c:v>
                </c:pt>
                <c:pt idx="1160">
                  <c:v>1.0716290116310119</c:v>
                </c:pt>
                <c:pt idx="1161">
                  <c:v>1.07188835144043</c:v>
                </c:pt>
                <c:pt idx="1162">
                  <c:v>1.072142207622528</c:v>
                </c:pt>
                <c:pt idx="1163">
                  <c:v>1.0724095940589899</c:v>
                </c:pt>
                <c:pt idx="1164">
                  <c:v>1.0726807355880741</c:v>
                </c:pt>
                <c:pt idx="1165">
                  <c:v>1.072923445701599</c:v>
                </c:pt>
                <c:pt idx="1166">
                  <c:v>1.0731578111648559</c:v>
                </c:pt>
                <c:pt idx="1167">
                  <c:v>1.073391580581665</c:v>
                </c:pt>
                <c:pt idx="1168">
                  <c:v>1.0736252307891849</c:v>
                </c:pt>
                <c:pt idx="1169">
                  <c:v>1.0738815307617191</c:v>
                </c:pt>
                <c:pt idx="1170">
                  <c:v>1.0741491556167602</c:v>
                </c:pt>
                <c:pt idx="1171">
                  <c:v>1.074400627613068</c:v>
                </c:pt>
                <c:pt idx="1172">
                  <c:v>1.07464280128479</c:v>
                </c:pt>
                <c:pt idx="1173">
                  <c:v>1.0748812794685361</c:v>
                </c:pt>
                <c:pt idx="1174">
                  <c:v>1.07511773109436</c:v>
                </c:pt>
                <c:pt idx="1175">
                  <c:v>1.0753309369087221</c:v>
                </c:pt>
                <c:pt idx="1176">
                  <c:v>1.0755312085151671</c:v>
                </c:pt>
                <c:pt idx="1177">
                  <c:v>1.0757589578628539</c:v>
                </c:pt>
                <c:pt idx="1178">
                  <c:v>1.0760048866271972</c:v>
                </c:pt>
                <c:pt idx="1179">
                  <c:v>1.076242828369141</c:v>
                </c:pt>
                <c:pt idx="1180">
                  <c:v>1.0764740347862241</c:v>
                </c:pt>
                <c:pt idx="1181">
                  <c:v>1.0766971945762629</c:v>
                </c:pt>
                <c:pt idx="1182">
                  <c:v>1.0769176125526432</c:v>
                </c:pt>
                <c:pt idx="1183">
                  <c:v>1.077131295204163</c:v>
                </c:pt>
                <c:pt idx="1184">
                  <c:v>1.0773318052291869</c:v>
                </c:pt>
                <c:pt idx="1185">
                  <c:v>1.0775248050689701</c:v>
                </c:pt>
                <c:pt idx="1186">
                  <c:v>1.0777160763740539</c:v>
                </c:pt>
                <c:pt idx="1187">
                  <c:v>1.0779310703277591</c:v>
                </c:pt>
                <c:pt idx="1188">
                  <c:v>1.0781669855117801</c:v>
                </c:pt>
                <c:pt idx="1189">
                  <c:v>1.0783753037452701</c:v>
                </c:pt>
                <c:pt idx="1190">
                  <c:v>1.078552746772766</c:v>
                </c:pt>
                <c:pt idx="1191">
                  <c:v>1.0787148118019099</c:v>
                </c:pt>
                <c:pt idx="1192">
                  <c:v>1.0788628101348881</c:v>
                </c:pt>
                <c:pt idx="1193">
                  <c:v>1.079014444351196</c:v>
                </c:pt>
                <c:pt idx="1194">
                  <c:v>1.079170429706573</c:v>
                </c:pt>
                <c:pt idx="1195">
                  <c:v>1.0793199181556701</c:v>
                </c:pt>
                <c:pt idx="1196">
                  <c:v>1.0794496178627009</c:v>
                </c:pt>
                <c:pt idx="1197">
                  <c:v>1.079596185684204</c:v>
                </c:pt>
                <c:pt idx="1198">
                  <c:v>1.0797757148742679</c:v>
                </c:pt>
                <c:pt idx="1199">
                  <c:v>1.0799426674842829</c:v>
                </c:pt>
                <c:pt idx="1200">
                  <c:v>1.0800860166549682</c:v>
                </c:pt>
                <c:pt idx="1201">
                  <c:v>1.0802344322204589</c:v>
                </c:pt>
                <c:pt idx="1202">
                  <c:v>1.0803922057151789</c:v>
                </c:pt>
                <c:pt idx="1203">
                  <c:v>1.0805307865142821</c:v>
                </c:pt>
                <c:pt idx="1204">
                  <c:v>1.0806340813636779</c:v>
                </c:pt>
                <c:pt idx="1205">
                  <c:v>1.0807507872581481</c:v>
                </c:pt>
                <c:pt idx="1206">
                  <c:v>1.0808928251266479</c:v>
                </c:pt>
                <c:pt idx="1207">
                  <c:v>1.081024670600891</c:v>
                </c:pt>
                <c:pt idx="1208">
                  <c:v>1.0811382174491881</c:v>
                </c:pt>
                <c:pt idx="1209">
                  <c:v>1.0812545061111449</c:v>
                </c:pt>
                <c:pt idx="1210">
                  <c:v>1.0813670992851261</c:v>
                </c:pt>
                <c:pt idx="1211">
                  <c:v>1.081477129459381</c:v>
                </c:pt>
                <c:pt idx="1212">
                  <c:v>1.0815844178199772</c:v>
                </c:pt>
                <c:pt idx="1213">
                  <c:v>1.0817007660865781</c:v>
                </c:pt>
                <c:pt idx="1214">
                  <c:v>1.0818397641181949</c:v>
                </c:pt>
                <c:pt idx="1215">
                  <c:v>1.081962013244629</c:v>
                </c:pt>
                <c:pt idx="1216">
                  <c:v>1.0820355057716369</c:v>
                </c:pt>
                <c:pt idx="1217">
                  <c:v>1.082121992111206</c:v>
                </c:pt>
                <c:pt idx="1218">
                  <c:v>1.0822468638420111</c:v>
                </c:pt>
                <c:pt idx="1219">
                  <c:v>1.082362139225006</c:v>
                </c:pt>
                <c:pt idx="1220">
                  <c:v>1.0824429035186771</c:v>
                </c:pt>
                <c:pt idx="1221">
                  <c:v>1.0825262904167179</c:v>
                </c:pt>
                <c:pt idx="1222">
                  <c:v>1.0826128959655761</c:v>
                </c:pt>
                <c:pt idx="1223">
                  <c:v>1.0826947927474979</c:v>
                </c:pt>
                <c:pt idx="1224">
                  <c:v>1.08276035785675</c:v>
                </c:pt>
                <c:pt idx="1225">
                  <c:v>1.0828283071517939</c:v>
                </c:pt>
                <c:pt idx="1226">
                  <c:v>1.0829065680503849</c:v>
                </c:pt>
                <c:pt idx="1227">
                  <c:v>1.08298602104187</c:v>
                </c:pt>
                <c:pt idx="1228">
                  <c:v>1.0830755472183231</c:v>
                </c:pt>
                <c:pt idx="1229">
                  <c:v>1.083163404464722</c:v>
                </c:pt>
                <c:pt idx="1230">
                  <c:v>1.0832262873649601</c:v>
                </c:pt>
                <c:pt idx="1231">
                  <c:v>1.083291256427765</c:v>
                </c:pt>
                <c:pt idx="1232">
                  <c:v>1.083375537395477</c:v>
                </c:pt>
                <c:pt idx="1233">
                  <c:v>1.0834567785263061</c:v>
                </c:pt>
                <c:pt idx="1234">
                  <c:v>1.0835220456123351</c:v>
                </c:pt>
                <c:pt idx="1235">
                  <c:v>1.0835908889770511</c:v>
                </c:pt>
                <c:pt idx="1236">
                  <c:v>1.083659911155701</c:v>
                </c:pt>
                <c:pt idx="1237">
                  <c:v>1.083719456195831</c:v>
                </c:pt>
                <c:pt idx="1238">
                  <c:v>1.0837227344512939</c:v>
                </c:pt>
                <c:pt idx="1239">
                  <c:v>1.083724939823151</c:v>
                </c:pt>
                <c:pt idx="1240">
                  <c:v>1.0837468743324279</c:v>
                </c:pt>
                <c:pt idx="1241">
                  <c:v>1.0837735176086429</c:v>
                </c:pt>
                <c:pt idx="1242">
                  <c:v>1.0838190555572509</c:v>
                </c:pt>
                <c:pt idx="1243">
                  <c:v>1.083865249156952</c:v>
                </c:pt>
                <c:pt idx="1244">
                  <c:v>1.083899819850922</c:v>
                </c:pt>
                <c:pt idx="1245">
                  <c:v>1.0839298605918879</c:v>
                </c:pt>
                <c:pt idx="1246">
                  <c:v>1.083946788311005</c:v>
                </c:pt>
                <c:pt idx="1247">
                  <c:v>1.0839675307273859</c:v>
                </c:pt>
                <c:pt idx="1248">
                  <c:v>1.0839846372604369</c:v>
                </c:pt>
                <c:pt idx="1249">
                  <c:v>1.0839956641197199</c:v>
                </c:pt>
                <c:pt idx="1250">
                  <c:v>1.0840108036994929</c:v>
                </c:pt>
                <c:pt idx="1251">
                  <c:v>1.0840278506278991</c:v>
                </c:pt>
                <c:pt idx="1252">
                  <c:v>1.0840432882308959</c:v>
                </c:pt>
                <c:pt idx="1253">
                  <c:v>1.0840585470199591</c:v>
                </c:pt>
                <c:pt idx="1254">
                  <c:v>1.084056460857391</c:v>
                </c:pt>
                <c:pt idx="1255">
                  <c:v>1.0840501427650451</c:v>
                </c:pt>
                <c:pt idx="1256">
                  <c:v>1.0840169429779052</c:v>
                </c:pt>
                <c:pt idx="1257">
                  <c:v>1.0839857697486881</c:v>
                </c:pt>
                <c:pt idx="1258">
                  <c:v>1.0839659214019779</c:v>
                </c:pt>
                <c:pt idx="1259">
                  <c:v>1.0839359402656559</c:v>
                </c:pt>
                <c:pt idx="1260">
                  <c:v>1.0838572621345519</c:v>
                </c:pt>
                <c:pt idx="1261">
                  <c:v>1.0837918758392329</c:v>
                </c:pt>
                <c:pt idx="1262">
                  <c:v>1.083801293373108</c:v>
                </c:pt>
                <c:pt idx="1263">
                  <c:v>1.0838092803955082</c:v>
                </c:pt>
                <c:pt idx="1264">
                  <c:v>1.0838069558143619</c:v>
                </c:pt>
                <c:pt idx="1265">
                  <c:v>1.0838026642799381</c:v>
                </c:pt>
                <c:pt idx="1266">
                  <c:v>1.0837932467460631</c:v>
                </c:pt>
                <c:pt idx="1267">
                  <c:v>1.0837880015373229</c:v>
                </c:pt>
                <c:pt idx="1268">
                  <c:v>1.0838122606277469</c:v>
                </c:pt>
                <c:pt idx="1269">
                  <c:v>1.0838365197181701</c:v>
                </c:pt>
                <c:pt idx="1270">
                  <c:v>1.083874428272247</c:v>
                </c:pt>
                <c:pt idx="1271">
                  <c:v>1.0839100718498229</c:v>
                </c:pt>
                <c:pt idx="1272">
                  <c:v>1.0839023232460021</c:v>
                </c:pt>
                <c:pt idx="1273">
                  <c:v>1.083896362781525</c:v>
                </c:pt>
                <c:pt idx="1274">
                  <c:v>1.0839115619659421</c:v>
                </c:pt>
                <c:pt idx="1275">
                  <c:v>1.0839236021041869</c:v>
                </c:pt>
                <c:pt idx="1276">
                  <c:v>1.083918654918671</c:v>
                </c:pt>
                <c:pt idx="1277">
                  <c:v>1.083916687965393</c:v>
                </c:pt>
                <c:pt idx="1278">
                  <c:v>1.0839242577552799</c:v>
                </c:pt>
                <c:pt idx="1279">
                  <c:v>1.083934509754181</c:v>
                </c:pt>
                <c:pt idx="1280">
                  <c:v>1.0839563846588129</c:v>
                </c:pt>
                <c:pt idx="1281">
                  <c:v>1.0839740872383121</c:v>
                </c:pt>
                <c:pt idx="1282">
                  <c:v>1.0839683055877689</c:v>
                </c:pt>
                <c:pt idx="1283">
                  <c:v>1.0839632987976069</c:v>
                </c:pt>
                <c:pt idx="1284">
                  <c:v>1.0839755773544311</c:v>
                </c:pt>
                <c:pt idx="1285">
                  <c:v>1.083985948562622</c:v>
                </c:pt>
                <c:pt idx="1286">
                  <c:v>1.0839839220047001</c:v>
                </c:pt>
                <c:pt idx="1287">
                  <c:v>1.083988928794861</c:v>
                </c:pt>
                <c:pt idx="1288">
                  <c:v>1.084027552604675</c:v>
                </c:pt>
                <c:pt idx="1289">
                  <c:v>1.08405956029892</c:v>
                </c:pt>
                <c:pt idx="1290">
                  <c:v>1.0840597987174991</c:v>
                </c:pt>
                <c:pt idx="1291">
                  <c:v>1.0840671300888061</c:v>
                </c:pt>
                <c:pt idx="1292">
                  <c:v>1.0841078400611881</c:v>
                </c:pt>
                <c:pt idx="1293">
                  <c:v>1.084148669242859</c:v>
                </c:pt>
                <c:pt idx="1294">
                  <c:v>1.0841800808906559</c:v>
                </c:pt>
                <c:pt idx="1295">
                  <c:v>1.0842142939567569</c:v>
                </c:pt>
                <c:pt idx="1296">
                  <c:v>1.0842562556266779</c:v>
                </c:pt>
                <c:pt idx="1297">
                  <c:v>1.084293448925018</c:v>
                </c:pt>
                <c:pt idx="1298">
                  <c:v>1.084334695339203</c:v>
                </c:pt>
                <c:pt idx="1299">
                  <c:v>1.0843783855438232</c:v>
                </c:pt>
                <c:pt idx="1300">
                  <c:v>1.084412181377411</c:v>
                </c:pt>
                <c:pt idx="1301">
                  <c:v>1.0844587326049799</c:v>
                </c:pt>
                <c:pt idx="1302">
                  <c:v>1.0845397949218749</c:v>
                </c:pt>
                <c:pt idx="1303">
                  <c:v>1.084620499610901</c:v>
                </c:pt>
                <c:pt idx="1304">
                  <c:v>1.0847083568573002</c:v>
                </c:pt>
                <c:pt idx="1305">
                  <c:v>1.0847938299179081</c:v>
                </c:pt>
                <c:pt idx="1306">
                  <c:v>1.084870362281799</c:v>
                </c:pt>
                <c:pt idx="1307">
                  <c:v>1.0849517226219181</c:v>
                </c:pt>
                <c:pt idx="1308">
                  <c:v>1.0850433945655822</c:v>
                </c:pt>
                <c:pt idx="1309">
                  <c:v>1.0851202845573429</c:v>
                </c:pt>
                <c:pt idx="1310">
                  <c:v>1.0851590275764469</c:v>
                </c:pt>
                <c:pt idx="1311">
                  <c:v>1.0852123141288761</c:v>
                </c:pt>
                <c:pt idx="1312">
                  <c:v>1.0853007674217219</c:v>
                </c:pt>
                <c:pt idx="1313">
                  <c:v>1.0853778958320621</c:v>
                </c:pt>
                <c:pt idx="1314">
                  <c:v>1.0854242086410522</c:v>
                </c:pt>
                <c:pt idx="1315">
                  <c:v>1.085484290122986</c:v>
                </c:pt>
                <c:pt idx="1316">
                  <c:v>1.085574650764465</c:v>
                </c:pt>
                <c:pt idx="1317">
                  <c:v>1.085652136802673</c:v>
                </c:pt>
                <c:pt idx="1318">
                  <c:v>1.085705542564392</c:v>
                </c:pt>
                <c:pt idx="1319">
                  <c:v>1.0857821345329279</c:v>
                </c:pt>
                <c:pt idx="1320">
                  <c:v>1.0859010457992551</c:v>
                </c:pt>
                <c:pt idx="1321">
                  <c:v>1.086008393764496</c:v>
                </c:pt>
                <c:pt idx="1322">
                  <c:v>1.086091601848602</c:v>
                </c:pt>
                <c:pt idx="1323">
                  <c:v>1.0861867308616642</c:v>
                </c:pt>
                <c:pt idx="1324">
                  <c:v>1.0863059997558591</c:v>
                </c:pt>
                <c:pt idx="1325">
                  <c:v>1.086411321163177</c:v>
                </c:pt>
                <c:pt idx="1326">
                  <c:v>1.0864910721778869</c:v>
                </c:pt>
                <c:pt idx="1327">
                  <c:v>1.0865721940994262</c:v>
                </c:pt>
                <c:pt idx="1328">
                  <c:v>1.086657905578613</c:v>
                </c:pt>
                <c:pt idx="1329">
                  <c:v>1.0867510676383971</c:v>
                </c:pt>
                <c:pt idx="1330">
                  <c:v>1.0868532299995421</c:v>
                </c:pt>
                <c:pt idx="1331">
                  <c:v>1.0869415044784549</c:v>
                </c:pt>
                <c:pt idx="1332">
                  <c:v>1.08700897693634</c:v>
                </c:pt>
                <c:pt idx="1333">
                  <c:v>1.087071561813354</c:v>
                </c:pt>
                <c:pt idx="1334">
                  <c:v>1.087130689620972</c:v>
                </c:pt>
                <c:pt idx="1335">
                  <c:v>1.087217831611633</c:v>
                </c:pt>
                <c:pt idx="1336">
                  <c:v>1.087335968017578</c:v>
                </c:pt>
                <c:pt idx="1337">
                  <c:v>1.087442243099213</c:v>
                </c:pt>
                <c:pt idx="1338">
                  <c:v>1.087534749507904</c:v>
                </c:pt>
                <c:pt idx="1339">
                  <c:v>1.087621831893921</c:v>
                </c:pt>
                <c:pt idx="1340">
                  <c:v>1.0877049207687381</c:v>
                </c:pt>
                <c:pt idx="1341">
                  <c:v>1.0877822875976562</c:v>
                </c:pt>
                <c:pt idx="1342">
                  <c:v>1.0878581047058109</c:v>
                </c:pt>
                <c:pt idx="1343">
                  <c:v>1.0879412531852721</c:v>
                </c:pt>
                <c:pt idx="1344">
                  <c:v>1.0880298256874079</c:v>
                </c:pt>
                <c:pt idx="1345">
                  <c:v>1.0881511211395261</c:v>
                </c:pt>
                <c:pt idx="1346">
                  <c:v>1.088288867473602</c:v>
                </c:pt>
                <c:pt idx="1347">
                  <c:v>1.088327133655548</c:v>
                </c:pt>
                <c:pt idx="1348">
                  <c:v>1.0883192062377929</c:v>
                </c:pt>
                <c:pt idx="1349">
                  <c:v>1.088379526138306</c:v>
                </c:pt>
                <c:pt idx="1350">
                  <c:v>1.0884664297103881</c:v>
                </c:pt>
                <c:pt idx="1351">
                  <c:v>1.0885198950767521</c:v>
                </c:pt>
                <c:pt idx="1352">
                  <c:v>1.0885589957237241</c:v>
                </c:pt>
                <c:pt idx="1353">
                  <c:v>1.088612520694733</c:v>
                </c:pt>
                <c:pt idx="1354">
                  <c:v>1.0886738538742069</c:v>
                </c:pt>
                <c:pt idx="1355">
                  <c:v>1.0887453198432921</c:v>
                </c:pt>
                <c:pt idx="1356">
                  <c:v>1.088820660114288</c:v>
                </c:pt>
                <c:pt idx="1357">
                  <c:v>1.0888973116874689</c:v>
                </c:pt>
                <c:pt idx="1358">
                  <c:v>1.088974916934967</c:v>
                </c:pt>
                <c:pt idx="1359">
                  <c:v>1.0890415549278261</c:v>
                </c:pt>
                <c:pt idx="1360">
                  <c:v>1.089105927944183</c:v>
                </c:pt>
                <c:pt idx="1361">
                  <c:v>1.089128816127777</c:v>
                </c:pt>
                <c:pt idx="1362">
                  <c:v>1.0891419887542719</c:v>
                </c:pt>
                <c:pt idx="1363">
                  <c:v>1.089177274703979</c:v>
                </c:pt>
                <c:pt idx="1364">
                  <c:v>1.0892216801643371</c:v>
                </c:pt>
                <c:pt idx="1365">
                  <c:v>1.0892195343971252</c:v>
                </c:pt>
                <c:pt idx="1366">
                  <c:v>1.089206838607788</c:v>
                </c:pt>
                <c:pt idx="1367">
                  <c:v>1.089148843288422</c:v>
                </c:pt>
                <c:pt idx="1368">
                  <c:v>1.089088344573975</c:v>
                </c:pt>
                <c:pt idx="1369">
                  <c:v>1.0890810728073119</c:v>
                </c:pt>
                <c:pt idx="1370">
                  <c:v>1.0890749931335451</c:v>
                </c:pt>
                <c:pt idx="1371">
                  <c:v>1.0890200972557071</c:v>
                </c:pt>
                <c:pt idx="1372">
                  <c:v>1.0889625191688541</c:v>
                </c:pt>
                <c:pt idx="1373">
                  <c:v>1.08894237279892</c:v>
                </c:pt>
                <c:pt idx="1374">
                  <c:v>1.0889231204986571</c:v>
                </c:pt>
                <c:pt idx="1375">
                  <c:v>1.088895761966705</c:v>
                </c:pt>
                <c:pt idx="1376">
                  <c:v>1.0888678669929499</c:v>
                </c:pt>
                <c:pt idx="1377">
                  <c:v>1.0888175010681151</c:v>
                </c:pt>
                <c:pt idx="1378">
                  <c:v>1.0887612342834472</c:v>
                </c:pt>
                <c:pt idx="1379">
                  <c:v>1.088686311244965</c:v>
                </c:pt>
                <c:pt idx="1380">
                  <c:v>1.0886155009269709</c:v>
                </c:pt>
                <c:pt idx="1381">
                  <c:v>1.0885585784912111</c:v>
                </c:pt>
                <c:pt idx="1382">
                  <c:v>1.08849390745163</c:v>
                </c:pt>
                <c:pt idx="1383">
                  <c:v>1.088390612602234</c:v>
                </c:pt>
                <c:pt idx="1384">
                  <c:v>1.0882827281951899</c:v>
                </c:pt>
                <c:pt idx="1385">
                  <c:v>1.0881672143936161</c:v>
                </c:pt>
                <c:pt idx="1386">
                  <c:v>1.0880462765693659</c:v>
                </c:pt>
                <c:pt idx="1387">
                  <c:v>1.087910556793213</c:v>
                </c:pt>
                <c:pt idx="1388">
                  <c:v>1.0877824664115909</c:v>
                </c:pt>
                <c:pt idx="1389">
                  <c:v>1.0876772642135619</c:v>
                </c:pt>
                <c:pt idx="1390">
                  <c:v>1.087581777572632</c:v>
                </c:pt>
                <c:pt idx="1391">
                  <c:v>1.0875045299530031</c:v>
                </c:pt>
                <c:pt idx="1392">
                  <c:v>1.0874020695686339</c:v>
                </c:pt>
                <c:pt idx="1393">
                  <c:v>1.0872554421424869</c:v>
                </c:pt>
                <c:pt idx="1394">
                  <c:v>1.0871038079261779</c:v>
                </c:pt>
                <c:pt idx="1395">
                  <c:v>1.0869447827339171</c:v>
                </c:pt>
                <c:pt idx="1396">
                  <c:v>1.0867831945419311</c:v>
                </c:pt>
                <c:pt idx="1397">
                  <c:v>1.0866185665130619</c:v>
                </c:pt>
                <c:pt idx="1398">
                  <c:v>1.0864582896232611</c:v>
                </c:pt>
                <c:pt idx="1399">
                  <c:v>1.0863039135932921</c:v>
                </c:pt>
                <c:pt idx="1400">
                  <c:v>1.0861727833747861</c:v>
                </c:pt>
                <c:pt idx="1401">
                  <c:v>1.0860656738281249</c:v>
                </c:pt>
                <c:pt idx="1402">
                  <c:v>1.0859863400459289</c:v>
                </c:pt>
                <c:pt idx="1403">
                  <c:v>1.0859313249588012</c:v>
                </c:pt>
                <c:pt idx="1404">
                  <c:v>1.085813128948212</c:v>
                </c:pt>
                <c:pt idx="1405">
                  <c:v>1.08564647436142</c:v>
                </c:pt>
                <c:pt idx="1406">
                  <c:v>1.0855050921440119</c:v>
                </c:pt>
                <c:pt idx="1407">
                  <c:v>1.0853793263435361</c:v>
                </c:pt>
                <c:pt idx="1408">
                  <c:v>1.0852489113807682</c:v>
                </c:pt>
                <c:pt idx="1409">
                  <c:v>1.0851152777671809</c:v>
                </c:pt>
                <c:pt idx="1410">
                  <c:v>1.084987306594849</c:v>
                </c:pt>
                <c:pt idx="1411">
                  <c:v>1.084862673282623</c:v>
                </c:pt>
                <c:pt idx="1412">
                  <c:v>1.084703350067139</c:v>
                </c:pt>
                <c:pt idx="1413">
                  <c:v>1.0845291852951049</c:v>
                </c:pt>
                <c:pt idx="1414">
                  <c:v>1.0843783855438232</c:v>
                </c:pt>
                <c:pt idx="1415">
                  <c:v>1.0842323541641239</c:v>
                </c:pt>
                <c:pt idx="1416">
                  <c:v>1.084061169624329</c:v>
                </c:pt>
                <c:pt idx="1417">
                  <c:v>1.0838844418525699</c:v>
                </c:pt>
                <c:pt idx="1418">
                  <c:v>1.0836900711059569</c:v>
                </c:pt>
                <c:pt idx="1419">
                  <c:v>1.083488309383392</c:v>
                </c:pt>
                <c:pt idx="1420">
                  <c:v>1.0833380460739139</c:v>
                </c:pt>
                <c:pt idx="1421">
                  <c:v>1.0831936836242679</c:v>
                </c:pt>
                <c:pt idx="1422">
                  <c:v>1.0829954981803889</c:v>
                </c:pt>
                <c:pt idx="1423">
                  <c:v>1.0827945113182071</c:v>
                </c:pt>
                <c:pt idx="1424">
                  <c:v>1.0825997829437259</c:v>
                </c:pt>
                <c:pt idx="1425">
                  <c:v>1.0824010610580439</c:v>
                </c:pt>
                <c:pt idx="1426">
                  <c:v>1.0821705698966979</c:v>
                </c:pt>
                <c:pt idx="1427">
                  <c:v>1.081943714618683</c:v>
                </c:pt>
                <c:pt idx="1428">
                  <c:v>1.0817772388458251</c:v>
                </c:pt>
                <c:pt idx="1429">
                  <c:v>1.0816047430038451</c:v>
                </c:pt>
                <c:pt idx="1430">
                  <c:v>1.08142431974411</c:v>
                </c:pt>
                <c:pt idx="1431">
                  <c:v>1.0812497973442081</c:v>
                </c:pt>
                <c:pt idx="1432">
                  <c:v>1.0818920969963071</c:v>
                </c:pt>
                <c:pt idx="1433">
                  <c:v>1.0817221045494079</c:v>
                </c:pt>
                <c:pt idx="1434">
                  <c:v>1.0815772652626041</c:v>
                </c:pt>
                <c:pt idx="1435">
                  <c:v>1.081455373764038</c:v>
                </c:pt>
                <c:pt idx="1436">
                  <c:v>1.0813529729843139</c:v>
                </c:pt>
                <c:pt idx="1437">
                  <c:v>1.081233584880829</c:v>
                </c:pt>
                <c:pt idx="1438">
                  <c:v>1.0811063289642329</c:v>
                </c:pt>
                <c:pt idx="1439">
                  <c:v>1.0809850335121149</c:v>
                </c:pt>
                <c:pt idx="1440">
                  <c:v>1.080882632732391</c:v>
                </c:pt>
                <c:pt idx="1441">
                  <c:v>1.0808100342750551</c:v>
                </c:pt>
                <c:pt idx="1442">
                  <c:v>1.080733025074005</c:v>
                </c:pt>
                <c:pt idx="1443">
                  <c:v>1.080611610412598</c:v>
                </c:pt>
                <c:pt idx="1444">
                  <c:v>1.0804879903793341</c:v>
                </c:pt>
                <c:pt idx="1445">
                  <c:v>1.080454671382904</c:v>
                </c:pt>
                <c:pt idx="1446">
                  <c:v>1.0804504394531249</c:v>
                </c:pt>
                <c:pt idx="1447">
                  <c:v>1.080453181266785</c:v>
                </c:pt>
                <c:pt idx="1448">
                  <c:v>1.0804720759391779</c:v>
                </c:pt>
                <c:pt idx="1449">
                  <c:v>1.080462300777435</c:v>
                </c:pt>
                <c:pt idx="1450">
                  <c:v>1.080402636528015</c:v>
                </c:pt>
                <c:pt idx="1451">
                  <c:v>1.0803495287895202</c:v>
                </c:pt>
                <c:pt idx="1452">
                  <c:v>1.0803171038627619</c:v>
                </c:pt>
                <c:pt idx="1453">
                  <c:v>1.0803043484687809</c:v>
                </c:pt>
                <c:pt idx="1454">
                  <c:v>1.080401861667633</c:v>
                </c:pt>
                <c:pt idx="1455">
                  <c:v>1.0805124878883361</c:v>
                </c:pt>
                <c:pt idx="1456">
                  <c:v>1.0805654168128971</c:v>
                </c:pt>
                <c:pt idx="1457">
                  <c:v>1.080612146854401</c:v>
                </c:pt>
                <c:pt idx="1458">
                  <c:v>1.080628478527069</c:v>
                </c:pt>
                <c:pt idx="1459">
                  <c:v>1.080622637271881</c:v>
                </c:pt>
                <c:pt idx="1460">
                  <c:v>1.0806446909904479</c:v>
                </c:pt>
                <c:pt idx="1461">
                  <c:v>1.0806674003601069</c:v>
                </c:pt>
                <c:pt idx="1462">
                  <c:v>1.0806792616844181</c:v>
                </c:pt>
                <c:pt idx="1463">
                  <c:v>1.080700123310089</c:v>
                </c:pt>
                <c:pt idx="1464">
                  <c:v>1.0807257533073429</c:v>
                </c:pt>
                <c:pt idx="1465">
                  <c:v>1.080770039558411</c:v>
                </c:pt>
                <c:pt idx="1466">
                  <c:v>1.0808177828788761</c:v>
                </c:pt>
                <c:pt idx="1467">
                  <c:v>1.0808907985687259</c:v>
                </c:pt>
                <c:pt idx="1468">
                  <c:v>1.08097597360611</c:v>
                </c:pt>
                <c:pt idx="1469">
                  <c:v>1.0810706257820131</c:v>
                </c:pt>
                <c:pt idx="1470">
                  <c:v>1.0811625957489011</c:v>
                </c:pt>
                <c:pt idx="1471">
                  <c:v>1.0812715530395511</c:v>
                </c:pt>
                <c:pt idx="1472">
                  <c:v>1.0814067959785461</c:v>
                </c:pt>
                <c:pt idx="1473">
                  <c:v>1.0815361380577091</c:v>
                </c:pt>
                <c:pt idx="1474">
                  <c:v>1.0816582083702091</c:v>
                </c:pt>
                <c:pt idx="1475">
                  <c:v>1.0817748546600341</c:v>
                </c:pt>
                <c:pt idx="1476">
                  <c:v>1.0818552613258361</c:v>
                </c:pt>
                <c:pt idx="1477">
                  <c:v>1.0819391250610351</c:v>
                </c:pt>
                <c:pt idx="1478">
                  <c:v>1.082066380977631</c:v>
                </c:pt>
                <c:pt idx="1479">
                  <c:v>1.0821944713592531</c:v>
                </c:pt>
                <c:pt idx="1480">
                  <c:v>1.082314217090607</c:v>
                </c:pt>
                <c:pt idx="1481">
                  <c:v>1.0824248433113102</c:v>
                </c:pt>
                <c:pt idx="1482">
                  <c:v>1.082496547698975</c:v>
                </c:pt>
                <c:pt idx="1483">
                  <c:v>1.08253755569458</c:v>
                </c:pt>
                <c:pt idx="1484">
                  <c:v>1.0825872063636779</c:v>
                </c:pt>
                <c:pt idx="1485">
                  <c:v>1.0826457381248469</c:v>
                </c:pt>
                <c:pt idx="1486">
                  <c:v>1.0827029585838321</c:v>
                </c:pt>
                <c:pt idx="1487">
                  <c:v>1.082744204998016</c:v>
                </c:pt>
                <c:pt idx="1488">
                  <c:v>1.0827712655067441</c:v>
                </c:pt>
                <c:pt idx="1489">
                  <c:v>1.0827998161315922</c:v>
                </c:pt>
                <c:pt idx="1490">
                  <c:v>1.082834446430206</c:v>
                </c:pt>
                <c:pt idx="1491">
                  <c:v>1.0829041838645939</c:v>
                </c:pt>
                <c:pt idx="1492">
                  <c:v>1.0830010414123539</c:v>
                </c:pt>
                <c:pt idx="1493">
                  <c:v>1.083095633983612</c:v>
                </c:pt>
                <c:pt idx="1494">
                  <c:v>1.083186769485474</c:v>
                </c:pt>
                <c:pt idx="1495">
                  <c:v>1.0832813620567321</c:v>
                </c:pt>
                <c:pt idx="1496">
                  <c:v>1.0833924651145939</c:v>
                </c:pt>
                <c:pt idx="1497">
                  <c:v>1.0835007667541499</c:v>
                </c:pt>
                <c:pt idx="1498">
                  <c:v>1.0836013197898859</c:v>
                </c:pt>
                <c:pt idx="1499">
                  <c:v>1.0837158203124999</c:v>
                </c:pt>
                <c:pt idx="1500">
                  <c:v>1.0838595867156982</c:v>
                </c:pt>
                <c:pt idx="1501">
                  <c:v>1.084005320072174</c:v>
                </c:pt>
                <c:pt idx="1502">
                  <c:v>1.08411910533905</c:v>
                </c:pt>
                <c:pt idx="1503">
                  <c:v>1.0842356920242309</c:v>
                </c:pt>
                <c:pt idx="1504">
                  <c:v>1.08433803319931</c:v>
                </c:pt>
                <c:pt idx="1505">
                  <c:v>1.0843723654747011</c:v>
                </c:pt>
                <c:pt idx="1506">
                  <c:v>1.084388101100922</c:v>
                </c:pt>
                <c:pt idx="1507">
                  <c:v>1.0843022108078</c:v>
                </c:pt>
                <c:pt idx="1508">
                  <c:v>1.0842094659805301</c:v>
                </c:pt>
                <c:pt idx="1509">
                  <c:v>1.08410450220108</c:v>
                </c:pt>
                <c:pt idx="1510">
                  <c:v>1.0839997172355651</c:v>
                </c:pt>
                <c:pt idx="1511">
                  <c:v>1.0838778257369999</c:v>
                </c:pt>
                <c:pt idx="1512">
                  <c:v>1.0837462186813349</c:v>
                </c:pt>
                <c:pt idx="1513">
                  <c:v>1.083592200279236</c:v>
                </c:pt>
                <c:pt idx="1514">
                  <c:v>1.0834152936935419</c:v>
                </c:pt>
                <c:pt idx="1515">
                  <c:v>1.0832203865051269</c:v>
                </c:pt>
                <c:pt idx="1516">
                  <c:v>1.0829946637153629</c:v>
                </c:pt>
                <c:pt idx="1517">
                  <c:v>1.0827495694160461</c:v>
                </c:pt>
                <c:pt idx="1518">
                  <c:v>1.082428419589996</c:v>
                </c:pt>
                <c:pt idx="1519">
                  <c:v>1.0820994019508361</c:v>
                </c:pt>
                <c:pt idx="1520">
                  <c:v>1.0816776394844059</c:v>
                </c:pt>
                <c:pt idx="1521">
                  <c:v>1.0812432408332819</c:v>
                </c:pt>
                <c:pt idx="1522">
                  <c:v>1.080786430835724</c:v>
                </c:pt>
                <c:pt idx="1523">
                  <c:v>1.0803299188613891</c:v>
                </c:pt>
                <c:pt idx="1524">
                  <c:v>1.0798095703124999</c:v>
                </c:pt>
                <c:pt idx="1525">
                  <c:v>1.079233014583588</c:v>
                </c:pt>
                <c:pt idx="1526">
                  <c:v>1.0786323189735412</c:v>
                </c:pt>
                <c:pt idx="1527">
                  <c:v>1.0779713034629821</c:v>
                </c:pt>
                <c:pt idx="1528">
                  <c:v>1.0772701740264892</c:v>
                </c:pt>
                <c:pt idx="1529">
                  <c:v>1.0764293313026432</c:v>
                </c:pt>
                <c:pt idx="1530">
                  <c:v>1.0755947470664982</c:v>
                </c:pt>
                <c:pt idx="1531">
                  <c:v>1.0747655272483829</c:v>
                </c:pt>
                <c:pt idx="1532">
                  <c:v>1.073937499523163</c:v>
                </c:pt>
                <c:pt idx="1533">
                  <c:v>1.073016726970673</c:v>
                </c:pt>
                <c:pt idx="1534">
                  <c:v>1.0720745563507079</c:v>
                </c:pt>
                <c:pt idx="1535">
                  <c:v>1.0710646152496341</c:v>
                </c:pt>
                <c:pt idx="1536">
                  <c:v>1.0700037717819211</c:v>
                </c:pt>
                <c:pt idx="1537">
                  <c:v>1.0689143180847172</c:v>
                </c:pt>
                <c:pt idx="1538">
                  <c:v>1.0677885055541991</c:v>
                </c:pt>
                <c:pt idx="1539">
                  <c:v>1.066657328605652</c:v>
                </c:pt>
                <c:pt idx="1540">
                  <c:v>1.0654826402664179</c:v>
                </c:pt>
                <c:pt idx="1541">
                  <c:v>1.064295792579651</c:v>
                </c:pt>
                <c:pt idx="1542">
                  <c:v>1.06301167011261</c:v>
                </c:pt>
                <c:pt idx="1543">
                  <c:v>1.0617200970649721</c:v>
                </c:pt>
                <c:pt idx="1544">
                  <c:v>1.0604197025299071</c:v>
                </c:pt>
                <c:pt idx="1545">
                  <c:v>1.0591156721115111</c:v>
                </c:pt>
                <c:pt idx="1546">
                  <c:v>1.057827079296112</c:v>
                </c:pt>
                <c:pt idx="1547">
                  <c:v>1.0565282344818119</c:v>
                </c:pt>
                <c:pt idx="1548">
                  <c:v>1.0553001999855041</c:v>
                </c:pt>
                <c:pt idx="1549">
                  <c:v>1.0541069149971012</c:v>
                </c:pt>
                <c:pt idx="1550">
                  <c:v>1.0529338359832761</c:v>
                </c:pt>
                <c:pt idx="1551">
                  <c:v>1.0518114805221561</c:v>
                </c:pt>
                <c:pt idx="1552">
                  <c:v>1.0507163643836979</c:v>
                </c:pt>
                <c:pt idx="1553">
                  <c:v>1.0497318744659421</c:v>
                </c:pt>
                <c:pt idx="1554">
                  <c:v>1.048757576942444</c:v>
                </c:pt>
                <c:pt idx="1555">
                  <c:v>1.047923648357391</c:v>
                </c:pt>
                <c:pt idx="1556">
                  <c:v>1.0471015214920039</c:v>
                </c:pt>
                <c:pt idx="1557">
                  <c:v>1.0464308500289921</c:v>
                </c:pt>
                <c:pt idx="1558">
                  <c:v>1.04580911397934</c:v>
                </c:pt>
                <c:pt idx="1559">
                  <c:v>1.045249903202057</c:v>
                </c:pt>
                <c:pt idx="1560">
                  <c:v>1.0447216868400571</c:v>
                </c:pt>
                <c:pt idx="1561">
                  <c:v>1.0442324519157409</c:v>
                </c:pt>
                <c:pt idx="1562">
                  <c:v>1.0438193321228031</c:v>
                </c:pt>
                <c:pt idx="1563">
                  <c:v>1.043452346324921</c:v>
                </c:pt>
                <c:pt idx="1564">
                  <c:v>1.043219709396362</c:v>
                </c:pt>
                <c:pt idx="1565">
                  <c:v>1.0429837346076969</c:v>
                </c:pt>
                <c:pt idx="1566">
                  <c:v>1.04276385307312</c:v>
                </c:pt>
                <c:pt idx="1567">
                  <c:v>1.0425475478172301</c:v>
                </c:pt>
                <c:pt idx="1568">
                  <c:v>1.042382919788361</c:v>
                </c:pt>
                <c:pt idx="1569">
                  <c:v>1.042216920852661</c:v>
                </c:pt>
                <c:pt idx="1570">
                  <c:v>1.0420716047286991</c:v>
                </c:pt>
                <c:pt idx="1571">
                  <c:v>1.0419489979743961</c:v>
                </c:pt>
                <c:pt idx="1572">
                  <c:v>1.0418558955192569</c:v>
                </c:pt>
                <c:pt idx="1573">
                  <c:v>1.0417910456657409</c:v>
                </c:pt>
                <c:pt idx="1574">
                  <c:v>1.0417189240455631</c:v>
                </c:pt>
                <c:pt idx="1575">
                  <c:v>1.0416252255439762</c:v>
                </c:pt>
                <c:pt idx="1576">
                  <c:v>1.0415475010871891</c:v>
                </c:pt>
                <c:pt idx="1577">
                  <c:v>1.0415269970893859</c:v>
                </c:pt>
                <c:pt idx="1578">
                  <c:v>1.041510307788849</c:v>
                </c:pt>
                <c:pt idx="1579">
                  <c:v>1.0414936184883121</c:v>
                </c:pt>
                <c:pt idx="1580">
                  <c:v>1.04147561788559</c:v>
                </c:pt>
                <c:pt idx="1581">
                  <c:v>1.0415016651153559</c:v>
                </c:pt>
                <c:pt idx="1582">
                  <c:v>1.041540884971619</c:v>
                </c:pt>
                <c:pt idx="1583">
                  <c:v>1.041599953174591</c:v>
                </c:pt>
                <c:pt idx="1584">
                  <c:v>1.0416578888893131</c:v>
                </c:pt>
                <c:pt idx="1585">
                  <c:v>1.0417317390441889</c:v>
                </c:pt>
                <c:pt idx="1586">
                  <c:v>1.0418250799179081</c:v>
                </c:pt>
                <c:pt idx="1587">
                  <c:v>1.041919195652008</c:v>
                </c:pt>
                <c:pt idx="1588">
                  <c:v>1.0420106291770939</c:v>
                </c:pt>
                <c:pt idx="1589">
                  <c:v>1.0421179771423339</c:v>
                </c:pt>
                <c:pt idx="1590">
                  <c:v>1.0422789096832279</c:v>
                </c:pt>
                <c:pt idx="1591">
                  <c:v>1.0424380540847782</c:v>
                </c:pt>
                <c:pt idx="1592">
                  <c:v>1.0426488757133479</c:v>
                </c:pt>
                <c:pt idx="1593">
                  <c:v>1.0428638100624079</c:v>
                </c:pt>
                <c:pt idx="1594">
                  <c:v>1.043100738525391</c:v>
                </c:pt>
                <c:pt idx="1595">
                  <c:v>1.043342792987823</c:v>
                </c:pt>
                <c:pt idx="1596">
                  <c:v>1.043567562103271</c:v>
                </c:pt>
                <c:pt idx="1597">
                  <c:v>1.0437788605690002</c:v>
                </c:pt>
                <c:pt idx="1598">
                  <c:v>1.0440091133117679</c:v>
                </c:pt>
                <c:pt idx="1599">
                  <c:v>1.0442613601684569</c:v>
                </c:pt>
                <c:pt idx="1600">
                  <c:v>1.0445353031158451</c:v>
                </c:pt>
                <c:pt idx="1601">
                  <c:v>1.0448345780372619</c:v>
                </c:pt>
                <c:pt idx="1602">
                  <c:v>1.04512437582016</c:v>
                </c:pt>
                <c:pt idx="1603">
                  <c:v>1.0453964114189152</c:v>
                </c:pt>
                <c:pt idx="1604">
                  <c:v>1.045670831203461</c:v>
                </c:pt>
                <c:pt idx="1605">
                  <c:v>1.045967721939087</c:v>
                </c:pt>
                <c:pt idx="1606">
                  <c:v>1.046264672279358</c:v>
                </c:pt>
                <c:pt idx="1607">
                  <c:v>1.0465100646018981</c:v>
                </c:pt>
                <c:pt idx="1608">
                  <c:v>1.0467498540878299</c:v>
                </c:pt>
                <c:pt idx="1609">
                  <c:v>1.0470133066177372</c:v>
                </c:pt>
                <c:pt idx="1610">
                  <c:v>1.0472827196121219</c:v>
                </c:pt>
                <c:pt idx="1611">
                  <c:v>1.047561609745026</c:v>
                </c:pt>
                <c:pt idx="1612">
                  <c:v>1.0478568315505981</c:v>
                </c:pt>
                <c:pt idx="1613">
                  <c:v>1.0481294035911559</c:v>
                </c:pt>
                <c:pt idx="1614">
                  <c:v>1.0483609676361079</c:v>
                </c:pt>
                <c:pt idx="1615">
                  <c:v>1.048599684238434</c:v>
                </c:pt>
                <c:pt idx="1616">
                  <c:v>1.0488505601882929</c:v>
                </c:pt>
                <c:pt idx="1617">
                  <c:v>1.0491035223007201</c:v>
                </c:pt>
                <c:pt idx="1618">
                  <c:v>1.0493875980377201</c:v>
                </c:pt>
                <c:pt idx="1619">
                  <c:v>1.0496717929840091</c:v>
                </c:pt>
                <c:pt idx="1620">
                  <c:v>1.0499193906784061</c:v>
                </c:pt>
                <c:pt idx="1621">
                  <c:v>1.0501669883728031</c:v>
                </c:pt>
                <c:pt idx="1622">
                  <c:v>1.0504641771316532</c:v>
                </c:pt>
                <c:pt idx="1623">
                  <c:v>1.0507728099823002</c:v>
                </c:pt>
                <c:pt idx="1624">
                  <c:v>1.051112198829651</c:v>
                </c:pt>
                <c:pt idx="1625">
                  <c:v>1.0514728665351871</c:v>
                </c:pt>
                <c:pt idx="1626">
                  <c:v>1.0518366932868961</c:v>
                </c:pt>
                <c:pt idx="1627">
                  <c:v>1.0522022485733031</c:v>
                </c:pt>
                <c:pt idx="1628">
                  <c:v>1.0525713205337519</c:v>
                </c:pt>
                <c:pt idx="1629">
                  <c:v>1.0529565453529361</c:v>
                </c:pt>
                <c:pt idx="1630">
                  <c:v>1.0533431410789489</c:v>
                </c:pt>
                <c:pt idx="1631">
                  <c:v>1.053712034225464</c:v>
                </c:pt>
                <c:pt idx="1632">
                  <c:v>1.0540793180465702</c:v>
                </c:pt>
                <c:pt idx="1633">
                  <c:v>1.0544321179389951</c:v>
                </c:pt>
                <c:pt idx="1634">
                  <c:v>1.0547867655754091</c:v>
                </c:pt>
                <c:pt idx="1635">
                  <c:v>1.0551296114921569</c:v>
                </c:pt>
                <c:pt idx="1636">
                  <c:v>1.0554688811302189</c:v>
                </c:pt>
                <c:pt idx="1637">
                  <c:v>1.0558108925819401</c:v>
                </c:pt>
                <c:pt idx="1638">
                  <c:v>1.056156778335571</c:v>
                </c:pt>
                <c:pt idx="1639">
                  <c:v>1.056523585319519</c:v>
                </c:pt>
                <c:pt idx="1640">
                  <c:v>1.056900465488434</c:v>
                </c:pt>
                <c:pt idx="1641">
                  <c:v>1.0572729349136352</c:v>
                </c:pt>
                <c:pt idx="1642">
                  <c:v>1.0576461195945739</c:v>
                </c:pt>
                <c:pt idx="1643">
                  <c:v>1.058022701740265</c:v>
                </c:pt>
                <c:pt idx="1644">
                  <c:v>1.058406496047974</c:v>
                </c:pt>
                <c:pt idx="1645">
                  <c:v>1.0587929725646972</c:v>
                </c:pt>
                <c:pt idx="1646">
                  <c:v>1.059193456172943</c:v>
                </c:pt>
                <c:pt idx="1647">
                  <c:v>1.0595947742462162</c:v>
                </c:pt>
                <c:pt idx="1648">
                  <c:v>1.059992694854736</c:v>
                </c:pt>
                <c:pt idx="1649">
                  <c:v>1.0603916287422179</c:v>
                </c:pt>
                <c:pt idx="1650">
                  <c:v>1.0607648730278019</c:v>
                </c:pt>
                <c:pt idx="1651">
                  <c:v>1.061132454872131</c:v>
                </c:pt>
                <c:pt idx="1652">
                  <c:v>1.0615106463432311</c:v>
                </c:pt>
                <c:pt idx="1653">
                  <c:v>1.0618943810462951</c:v>
                </c:pt>
                <c:pt idx="1654">
                  <c:v>1.06228973865509</c:v>
                </c:pt>
                <c:pt idx="1655">
                  <c:v>1.0626967787742609</c:v>
                </c:pt>
                <c:pt idx="1656">
                  <c:v>1.0630834937095641</c:v>
                </c:pt>
                <c:pt idx="1657">
                  <c:v>1.063435339927673</c:v>
                </c:pt>
                <c:pt idx="1658">
                  <c:v>1.0637960076332091</c:v>
                </c:pt>
                <c:pt idx="1659">
                  <c:v>1.0641855239868159</c:v>
                </c:pt>
                <c:pt idx="1660">
                  <c:v>1.064579272270203</c:v>
                </c:pt>
                <c:pt idx="1661">
                  <c:v>1.0650072336196901</c:v>
                </c:pt>
                <c:pt idx="1662">
                  <c:v>1.0654362678527831</c:v>
                </c:pt>
                <c:pt idx="1663">
                  <c:v>1.065804207324982</c:v>
                </c:pt>
                <c:pt idx="1664">
                  <c:v>1.066168928146362</c:v>
                </c:pt>
                <c:pt idx="1665">
                  <c:v>1.06652637720108</c:v>
                </c:pt>
                <c:pt idx="1666">
                  <c:v>1.0668832302093509</c:v>
                </c:pt>
                <c:pt idx="1667">
                  <c:v>1.0672338247299189</c:v>
                </c:pt>
                <c:pt idx="1668">
                  <c:v>1.067581081390381</c:v>
                </c:pt>
                <c:pt idx="1669">
                  <c:v>1.0679212450981139</c:v>
                </c:pt>
                <c:pt idx="1670">
                  <c:v>1.0682556271553039</c:v>
                </c:pt>
                <c:pt idx="1671">
                  <c:v>1.0686019301414489</c:v>
                </c:pt>
                <c:pt idx="1672">
                  <c:v>1.068967247009277</c:v>
                </c:pt>
                <c:pt idx="1673">
                  <c:v>1.0693298816680912</c:v>
                </c:pt>
                <c:pt idx="1674">
                  <c:v>1.0696818470954899</c:v>
                </c:pt>
                <c:pt idx="1675">
                  <c:v>1.0700316667556762</c:v>
                </c:pt>
                <c:pt idx="1676">
                  <c:v>1.0703532338142399</c:v>
                </c:pt>
                <c:pt idx="1677">
                  <c:v>1.070675814151764</c:v>
                </c:pt>
                <c:pt idx="1678">
                  <c:v>1.0710082292556762</c:v>
                </c:pt>
                <c:pt idx="1679">
                  <c:v>1.0713421344757079</c:v>
                </c:pt>
                <c:pt idx="1680">
                  <c:v>1.071628773212433</c:v>
                </c:pt>
                <c:pt idx="1681">
                  <c:v>1.071905875205994</c:v>
                </c:pt>
                <c:pt idx="1682">
                  <c:v>1.0721817255020141</c:v>
                </c:pt>
                <c:pt idx="1683">
                  <c:v>1.07245751619339</c:v>
                </c:pt>
                <c:pt idx="1684">
                  <c:v>1.0727310419082641</c:v>
                </c:pt>
                <c:pt idx="1685">
                  <c:v>1.0730032563209531</c:v>
                </c:pt>
                <c:pt idx="1686">
                  <c:v>1.073269033432007</c:v>
                </c:pt>
                <c:pt idx="1687">
                  <c:v>1.0735249161720279</c:v>
                </c:pt>
                <c:pt idx="1688">
                  <c:v>1.073782467842102</c:v>
                </c:pt>
                <c:pt idx="1689">
                  <c:v>1.074042999744415</c:v>
                </c:pt>
                <c:pt idx="1690">
                  <c:v>1.074295485019684</c:v>
                </c:pt>
                <c:pt idx="1691">
                  <c:v>1.0745048761367801</c:v>
                </c:pt>
                <c:pt idx="1692">
                  <c:v>1.0747156381607059</c:v>
                </c:pt>
                <c:pt idx="1693">
                  <c:v>1.0749572753906249</c:v>
                </c:pt>
                <c:pt idx="1694">
                  <c:v>1.0751995086669921</c:v>
                </c:pt>
                <c:pt idx="1695">
                  <c:v>1.0754272580146789</c:v>
                </c:pt>
                <c:pt idx="1696">
                  <c:v>1.0756532192230219</c:v>
                </c:pt>
                <c:pt idx="1697">
                  <c:v>1.075893008708954</c:v>
                </c:pt>
                <c:pt idx="1698">
                  <c:v>1.076136612892151</c:v>
                </c:pt>
                <c:pt idx="1699">
                  <c:v>1.0763229966163639</c:v>
                </c:pt>
                <c:pt idx="1700">
                  <c:v>1.0764793395996091</c:v>
                </c:pt>
                <c:pt idx="1701">
                  <c:v>1.0766470074653629</c:v>
                </c:pt>
                <c:pt idx="1702">
                  <c:v>1.0768265962600712</c:v>
                </c:pt>
                <c:pt idx="1703">
                  <c:v>1.0769836544990539</c:v>
                </c:pt>
                <c:pt idx="1704">
                  <c:v>1.0770974397659301</c:v>
                </c:pt>
                <c:pt idx="1705">
                  <c:v>1.077209556102753</c:v>
                </c:pt>
                <c:pt idx="1706">
                  <c:v>1.077318513393402</c:v>
                </c:pt>
                <c:pt idx="1707">
                  <c:v>1.077416443824768</c:v>
                </c:pt>
                <c:pt idx="1708">
                  <c:v>1.0774306893348691</c:v>
                </c:pt>
                <c:pt idx="1709">
                  <c:v>1.077445292472839</c:v>
                </c:pt>
                <c:pt idx="1710">
                  <c:v>1.0774619817733759</c:v>
                </c:pt>
                <c:pt idx="1711">
                  <c:v>1.0774786114692692</c:v>
                </c:pt>
                <c:pt idx="1712">
                  <c:v>1.07744255065918</c:v>
                </c:pt>
                <c:pt idx="1713">
                  <c:v>1.077401840686798</c:v>
                </c:pt>
                <c:pt idx="1714">
                  <c:v>1.0773958802223209</c:v>
                </c:pt>
                <c:pt idx="1715">
                  <c:v>1.077402317523956</c:v>
                </c:pt>
                <c:pt idx="1716">
                  <c:v>1.0773715019226069</c:v>
                </c:pt>
                <c:pt idx="1717">
                  <c:v>1.0773145794868471</c:v>
                </c:pt>
                <c:pt idx="1718">
                  <c:v>1.0772500276565551</c:v>
                </c:pt>
                <c:pt idx="1719">
                  <c:v>1.0771832704544071</c:v>
                </c:pt>
                <c:pt idx="1720">
                  <c:v>1.0770891547203059</c:v>
                </c:pt>
                <c:pt idx="1721">
                  <c:v>1.0769565343856811</c:v>
                </c:pt>
                <c:pt idx="1722">
                  <c:v>1.076823854446411</c:v>
                </c:pt>
                <c:pt idx="1723">
                  <c:v>1.076683962345123</c:v>
                </c:pt>
                <c:pt idx="1724">
                  <c:v>1.076543831825256</c:v>
                </c:pt>
                <c:pt idx="1725">
                  <c:v>1.0763932108879091</c:v>
                </c:pt>
                <c:pt idx="1726">
                  <c:v>1.0762425303459171</c:v>
                </c:pt>
                <c:pt idx="1727">
                  <c:v>1.0760967373847961</c:v>
                </c:pt>
                <c:pt idx="1728">
                  <c:v>1.075950467586517</c:v>
                </c:pt>
                <c:pt idx="1729">
                  <c:v>1.075766885280609</c:v>
                </c:pt>
                <c:pt idx="1730">
                  <c:v>1.075576210021973</c:v>
                </c:pt>
                <c:pt idx="1731">
                  <c:v>1.075352811813354</c:v>
                </c:pt>
                <c:pt idx="1732">
                  <c:v>1.0751255393028261</c:v>
                </c:pt>
                <c:pt idx="1733">
                  <c:v>1.0748695969581599</c:v>
                </c:pt>
                <c:pt idx="1734">
                  <c:v>1.0746002435684199</c:v>
                </c:pt>
                <c:pt idx="1735">
                  <c:v>1.0743555665016169</c:v>
                </c:pt>
                <c:pt idx="1736">
                  <c:v>1.0741325855255131</c:v>
                </c:pt>
                <c:pt idx="1737">
                  <c:v>1.0739283800125121</c:v>
                </c:pt>
                <c:pt idx="1738">
                  <c:v>1.0737507581710819</c:v>
                </c:pt>
                <c:pt idx="1739">
                  <c:v>1.0735751032829279</c:v>
                </c:pt>
                <c:pt idx="1740">
                  <c:v>1.0734101772308349</c:v>
                </c:pt>
                <c:pt idx="1741">
                  <c:v>1.0732580065727229</c:v>
                </c:pt>
                <c:pt idx="1742">
                  <c:v>1.0731489896774291</c:v>
                </c:pt>
                <c:pt idx="1743">
                  <c:v>1.0730394363403319</c:v>
                </c:pt>
                <c:pt idx="1744">
                  <c:v>1.0728923916816711</c:v>
                </c:pt>
                <c:pt idx="1745">
                  <c:v>1.0727477312088012</c:v>
                </c:pt>
                <c:pt idx="1746">
                  <c:v>1.072646522521973</c:v>
                </c:pt>
                <c:pt idx="1747">
                  <c:v>1.0725446581840519</c:v>
                </c:pt>
                <c:pt idx="1748">
                  <c:v>1.0723502278327941</c:v>
                </c:pt>
                <c:pt idx="1749">
                  <c:v>1.0721418499946589</c:v>
                </c:pt>
                <c:pt idx="1750">
                  <c:v>1.0719201803207401</c:v>
                </c:pt>
                <c:pt idx="1751">
                  <c:v>1.0716896295547489</c:v>
                </c:pt>
                <c:pt idx="1752">
                  <c:v>1.071389877796173</c:v>
                </c:pt>
                <c:pt idx="1753">
                  <c:v>1.0710472106933591</c:v>
                </c:pt>
                <c:pt idx="1754">
                  <c:v>1.0706341505050661</c:v>
                </c:pt>
                <c:pt idx="1755">
                  <c:v>1.0701703071594242</c:v>
                </c:pt>
                <c:pt idx="1756">
                  <c:v>1.0696643233299259</c:v>
                </c:pt>
                <c:pt idx="1757">
                  <c:v>1.0691203117370609</c:v>
                </c:pt>
                <c:pt idx="1758">
                  <c:v>1.068579816818237</c:v>
                </c:pt>
                <c:pt idx="1759">
                  <c:v>1.0680691242218021</c:v>
                </c:pt>
                <c:pt idx="1760">
                  <c:v>1.067556464672089</c:v>
                </c:pt>
                <c:pt idx="1761">
                  <c:v>1.0670591235160831</c:v>
                </c:pt>
                <c:pt idx="1762">
                  <c:v>1.066570484638214</c:v>
                </c:pt>
                <c:pt idx="1763">
                  <c:v>1.0661702394485471</c:v>
                </c:pt>
                <c:pt idx="1764">
                  <c:v>1.0657754778861999</c:v>
                </c:pt>
                <c:pt idx="1765">
                  <c:v>1.065513575077057</c:v>
                </c:pt>
                <c:pt idx="1766">
                  <c:v>1.0652545928955082</c:v>
                </c:pt>
                <c:pt idx="1767">
                  <c:v>1.0651268005371091</c:v>
                </c:pt>
                <c:pt idx="1768">
                  <c:v>1.0650084257125849</c:v>
                </c:pt>
                <c:pt idx="1769">
                  <c:v>1.064909601211548</c:v>
                </c:pt>
                <c:pt idx="1770">
                  <c:v>1.0648029088974</c:v>
                </c:pt>
                <c:pt idx="1771">
                  <c:v>1.0646399497985839</c:v>
                </c:pt>
                <c:pt idx="1772">
                  <c:v>1.0644479632377619</c:v>
                </c:pt>
                <c:pt idx="1773">
                  <c:v>1.064244115352631</c:v>
                </c:pt>
                <c:pt idx="1774">
                  <c:v>1.0640200614929201</c:v>
                </c:pt>
                <c:pt idx="1775">
                  <c:v>1.063748800754547</c:v>
                </c:pt>
                <c:pt idx="1776">
                  <c:v>1.063423836231232</c:v>
                </c:pt>
                <c:pt idx="1777">
                  <c:v>1.0630477309226989</c:v>
                </c:pt>
                <c:pt idx="1778">
                  <c:v>1.0625996232032779</c:v>
                </c:pt>
                <c:pt idx="1779">
                  <c:v>1.062087440490723</c:v>
                </c:pt>
                <c:pt idx="1780">
                  <c:v>1.0614232063293461</c:v>
                </c:pt>
                <c:pt idx="1781">
                  <c:v>1.060704374313354</c:v>
                </c:pt>
                <c:pt idx="1782">
                  <c:v>1.0597536206245421</c:v>
                </c:pt>
                <c:pt idx="1783">
                  <c:v>1.0587737798690799</c:v>
                </c:pt>
                <c:pt idx="1784">
                  <c:v>1.057586634159088</c:v>
                </c:pt>
                <c:pt idx="1785">
                  <c:v>1.0563819050788881</c:v>
                </c:pt>
                <c:pt idx="1786">
                  <c:v>1.0548742651939391</c:v>
                </c:pt>
                <c:pt idx="1787">
                  <c:v>1.053344750404358</c:v>
                </c:pt>
                <c:pt idx="1788">
                  <c:v>1.0515823602676391</c:v>
                </c:pt>
                <c:pt idx="1789">
                  <c:v>1.0497865319252009</c:v>
                </c:pt>
                <c:pt idx="1790">
                  <c:v>1.0476023793220519</c:v>
                </c:pt>
                <c:pt idx="1791">
                  <c:v>1.0453352570533752</c:v>
                </c:pt>
                <c:pt idx="1792">
                  <c:v>1.042928063869476</c:v>
                </c:pt>
                <c:pt idx="1793">
                  <c:v>1.040470743179321</c:v>
                </c:pt>
                <c:pt idx="1794">
                  <c:v>1.0377069950103759</c:v>
                </c:pt>
                <c:pt idx="1795">
                  <c:v>1.0347774267196659</c:v>
                </c:pt>
                <c:pt idx="1796">
                  <c:v>1.0318017840385441</c:v>
                </c:pt>
                <c:pt idx="1797">
                  <c:v>1.0288076639175419</c:v>
                </c:pt>
                <c:pt idx="1798">
                  <c:v>1.0257158517837519</c:v>
                </c:pt>
                <c:pt idx="1799">
                  <c:v>1.0225407719612121</c:v>
                </c:pt>
                <c:pt idx="1800">
                  <c:v>1.0194192171096801</c:v>
                </c:pt>
                <c:pt idx="1801">
                  <c:v>1.016451978683472</c:v>
                </c:pt>
                <c:pt idx="1802">
                  <c:v>1.01346173286438</c:v>
                </c:pt>
                <c:pt idx="1803">
                  <c:v>1.010471546649933</c:v>
                </c:pt>
                <c:pt idx="1804">
                  <c:v>1.0075150966644291</c:v>
                </c:pt>
                <c:pt idx="1805">
                  <c:v>1.00479462146759</c:v>
                </c:pt>
                <c:pt idx="1806">
                  <c:v>1.002081000804901</c:v>
                </c:pt>
                <c:pt idx="1807">
                  <c:v>0.99965020418167105</c:v>
                </c:pt>
                <c:pt idx="1808">
                  <c:v>0.99723389148712205</c:v>
                </c:pt>
                <c:pt idx="1809">
                  <c:v>0.99519177675247206</c:v>
                </c:pt>
                <c:pt idx="1810">
                  <c:v>0.99316080808639506</c:v>
                </c:pt>
                <c:pt idx="1811">
                  <c:v>0.99130215644836406</c:v>
                </c:pt>
                <c:pt idx="1812">
                  <c:v>0.98944815397262598</c:v>
                </c:pt>
                <c:pt idx="1813">
                  <c:v>0.98790862560272197</c:v>
                </c:pt>
                <c:pt idx="1814">
                  <c:v>0.98642470836639407</c:v>
                </c:pt>
                <c:pt idx="1815">
                  <c:v>0.98505493402481104</c:v>
                </c:pt>
                <c:pt idx="1816">
                  <c:v>0.98370822668075597</c:v>
                </c:pt>
                <c:pt idx="1817">
                  <c:v>0.98253461122512797</c:v>
                </c:pt>
                <c:pt idx="1818">
                  <c:v>0.98143651485443106</c:v>
                </c:pt>
                <c:pt idx="1819">
                  <c:v>0.98034622669220006</c:v>
                </c:pt>
                <c:pt idx="1820">
                  <c:v>0.97924306392669702</c:v>
                </c:pt>
                <c:pt idx="1821">
                  <c:v>0.97812505960464502</c:v>
                </c:pt>
                <c:pt idx="1822">
                  <c:v>0.97696735858917205</c:v>
                </c:pt>
                <c:pt idx="1823">
                  <c:v>0.97579582929611197</c:v>
                </c:pt>
                <c:pt idx="1824">
                  <c:v>0.97458490133285502</c:v>
                </c:pt>
                <c:pt idx="1825">
                  <c:v>0.97333296537399305</c:v>
                </c:pt>
                <c:pt idx="1826">
                  <c:v>0.97199263572692907</c:v>
                </c:pt>
                <c:pt idx="1827">
                  <c:v>0.97059365510940598</c:v>
                </c:pt>
                <c:pt idx="1828">
                  <c:v>0.96900519132614105</c:v>
                </c:pt>
                <c:pt idx="1829">
                  <c:v>0.96739330291748005</c:v>
                </c:pt>
                <c:pt idx="1830">
                  <c:v>0.96568497419357302</c:v>
                </c:pt>
                <c:pt idx="1831">
                  <c:v>0.96394976377487207</c:v>
                </c:pt>
                <c:pt idx="1832">
                  <c:v>0.96196761131286601</c:v>
                </c:pt>
                <c:pt idx="1833">
                  <c:v>0.959962034225464</c:v>
                </c:pt>
                <c:pt idx="1834">
                  <c:v>0.95782359838485698</c:v>
                </c:pt>
                <c:pt idx="1835">
                  <c:v>0.95566817522048997</c:v>
                </c:pt>
                <c:pt idx="1836">
                  <c:v>0.95335581302642802</c:v>
                </c:pt>
                <c:pt idx="1837">
                  <c:v>0.95102521181106603</c:v>
                </c:pt>
                <c:pt idx="1838">
                  <c:v>0.94861885309219407</c:v>
                </c:pt>
                <c:pt idx="1839">
                  <c:v>0.946207010746002</c:v>
                </c:pt>
                <c:pt idx="1840">
                  <c:v>0.94373550415039098</c:v>
                </c:pt>
                <c:pt idx="1841">
                  <c:v>0.94123687744140605</c:v>
                </c:pt>
                <c:pt idx="1842">
                  <c:v>0.93878945112228407</c:v>
                </c:pt>
                <c:pt idx="1843">
                  <c:v>0.93635120391845705</c:v>
                </c:pt>
                <c:pt idx="1844">
                  <c:v>0.933825039863586</c:v>
                </c:pt>
                <c:pt idx="1845">
                  <c:v>0.93121155500412001</c:v>
                </c:pt>
                <c:pt idx="1846">
                  <c:v>0.928548359870911</c:v>
                </c:pt>
                <c:pt idx="1847">
                  <c:v>0.92582138776779199</c:v>
                </c:pt>
                <c:pt idx="1848">
                  <c:v>0.92295947074890106</c:v>
                </c:pt>
                <c:pt idx="1849">
                  <c:v>0.91995885372161901</c:v>
                </c:pt>
                <c:pt idx="1850">
                  <c:v>0.91693463325500502</c:v>
                </c:pt>
                <c:pt idx="1851">
                  <c:v>0.91399576663970905</c:v>
                </c:pt>
                <c:pt idx="1852">
                  <c:v>0.91107734441757204</c:v>
                </c:pt>
                <c:pt idx="1853">
                  <c:v>0.90843548774719207</c:v>
                </c:pt>
                <c:pt idx="1854">
                  <c:v>0.90601696968078604</c:v>
                </c:pt>
                <c:pt idx="1855">
                  <c:v>0.90446915626525903</c:v>
                </c:pt>
                <c:pt idx="1856">
                  <c:v>0.90316286087036102</c:v>
                </c:pt>
                <c:pt idx="1857">
                  <c:v>0.90316286087036102</c:v>
                </c:pt>
                <c:pt idx="1858">
                  <c:v>0.90340437889099101</c:v>
                </c:pt>
                <c:pt idx="1859">
                  <c:v>0.90520730018615703</c:v>
                </c:pt>
                <c:pt idx="1860">
                  <c:v>0.90721549987793004</c:v>
                </c:pt>
                <c:pt idx="1861">
                  <c:v>0.91084858179092398</c:v>
                </c:pt>
                <c:pt idx="1862">
                  <c:v>0.91462924480438201</c:v>
                </c:pt>
                <c:pt idx="1863">
                  <c:v>0.91936936378479006</c:v>
                </c:pt>
                <c:pt idx="1864">
                  <c:v>0.92415776252746606</c:v>
                </c:pt>
                <c:pt idx="1865">
                  <c:v>0.92956700325012198</c:v>
                </c:pt>
                <c:pt idx="1866">
                  <c:v>0.93497707843780498</c:v>
                </c:pt>
                <c:pt idx="1867">
                  <c:v>0.94015386104583698</c:v>
                </c:pt>
                <c:pt idx="1868">
                  <c:v>0.94523092508315998</c:v>
                </c:pt>
                <c:pt idx="1869">
                  <c:v>0.95003678798675506</c:v>
                </c:pt>
                <c:pt idx="1870">
                  <c:v>0.95473661422729506</c:v>
                </c:pt>
                <c:pt idx="1871">
                  <c:v>0.95861008167266804</c:v>
                </c:pt>
                <c:pt idx="1872">
                  <c:v>0.96222170591354406</c:v>
                </c:pt>
                <c:pt idx="1873">
                  <c:v>0.96523287296295202</c:v>
                </c:pt>
                <c:pt idx="1874">
                  <c:v>0.96799805164337205</c:v>
                </c:pt>
                <c:pt idx="1875">
                  <c:v>0.97028615474700908</c:v>
                </c:pt>
                <c:pt idx="1876">
                  <c:v>0.97232224941253698</c:v>
                </c:pt>
                <c:pt idx="1877">
                  <c:v>0.97399982213974001</c:v>
                </c:pt>
                <c:pt idx="1878">
                  <c:v>0.97541459798812902</c:v>
                </c:pt>
                <c:pt idx="1879">
                  <c:v>0.97650202512741102</c:v>
                </c:pt>
                <c:pt idx="1880">
                  <c:v>0.97728576660156308</c:v>
                </c:pt>
                <c:pt idx="1881">
                  <c:v>0.97785886526107801</c:v>
                </c:pt>
                <c:pt idx="1882">
                  <c:v>0.97819747924804701</c:v>
                </c:pt>
                <c:pt idx="1883">
                  <c:v>0.97837426662445104</c:v>
                </c:pt>
                <c:pt idx="1884">
                  <c:v>0.97832723855972303</c:v>
                </c:pt>
                <c:pt idx="1885">
                  <c:v>0.97820546627044702</c:v>
                </c:pt>
                <c:pt idx="1886">
                  <c:v>0.97797545194625901</c:v>
                </c:pt>
                <c:pt idx="1887">
                  <c:v>0.97769566774368299</c:v>
                </c:pt>
                <c:pt idx="1888">
                  <c:v>0.97738173007965101</c:v>
                </c:pt>
                <c:pt idx="1889">
                  <c:v>0.97707184553146398</c:v>
                </c:pt>
                <c:pt idx="1890">
                  <c:v>0.97683485746383703</c:v>
                </c:pt>
                <c:pt idx="1891">
                  <c:v>0.97661938667297399</c:v>
                </c:pt>
                <c:pt idx="1892">
                  <c:v>0.97656902074813801</c:v>
                </c:pt>
                <c:pt idx="1893">
                  <c:v>0.976549649238586</c:v>
                </c:pt>
                <c:pt idx="1894">
                  <c:v>0.97679146528243999</c:v>
                </c:pt>
                <c:pt idx="1895">
                  <c:v>0.97705414295196502</c:v>
                </c:pt>
                <c:pt idx="1896">
                  <c:v>0.97749593257904099</c:v>
                </c:pt>
                <c:pt idx="1897">
                  <c:v>0.97795304059982302</c:v>
                </c:pt>
                <c:pt idx="1898">
                  <c:v>0.97865172624588004</c:v>
                </c:pt>
                <c:pt idx="1899">
                  <c:v>0.97936990261077905</c:v>
                </c:pt>
                <c:pt idx="1900">
                  <c:v>0.98019852638244598</c:v>
                </c:pt>
                <c:pt idx="1901">
                  <c:v>0.98103072643279998</c:v>
                </c:pt>
                <c:pt idx="1902">
                  <c:v>0.981887543201447</c:v>
                </c:pt>
                <c:pt idx="1903">
                  <c:v>0.98275008201599101</c:v>
                </c:pt>
                <c:pt idx="1904">
                  <c:v>0.98358323574066198</c:v>
                </c:pt>
                <c:pt idx="1905">
                  <c:v>0.98440399169921899</c:v>
                </c:pt>
                <c:pt idx="1906">
                  <c:v>0.985197389125824</c:v>
                </c:pt>
                <c:pt idx="1907">
                  <c:v>0.98599168062210107</c:v>
                </c:pt>
                <c:pt idx="1908">
                  <c:v>0.98675861358642603</c:v>
                </c:pt>
                <c:pt idx="1909">
                  <c:v>0.98752739429473901</c:v>
                </c:pt>
                <c:pt idx="1910">
                  <c:v>0.98828437328338603</c:v>
                </c:pt>
                <c:pt idx="1911">
                  <c:v>0.98904325962066697</c:v>
                </c:pt>
                <c:pt idx="1912">
                  <c:v>0.98971512317657506</c:v>
                </c:pt>
                <c:pt idx="1913">
                  <c:v>0.99033238887786901</c:v>
                </c:pt>
                <c:pt idx="1914">
                  <c:v>0.99091740846633902</c:v>
                </c:pt>
                <c:pt idx="1915">
                  <c:v>0.99148311614990203</c:v>
                </c:pt>
                <c:pt idx="1916">
                  <c:v>0.99193241596221904</c:v>
                </c:pt>
                <c:pt idx="1917">
                  <c:v>0.99229606389999403</c:v>
                </c:pt>
                <c:pt idx="1918">
                  <c:v>0.99258902072906507</c:v>
                </c:pt>
                <c:pt idx="1919">
                  <c:v>0.99282505512237507</c:v>
                </c:pt>
                <c:pt idx="1920">
                  <c:v>0.99300196170806898</c:v>
                </c:pt>
                <c:pt idx="1921">
                  <c:v>0.99310400485992401</c:v>
                </c:pt>
                <c:pt idx="1922">
                  <c:v>0.99313821792602497</c:v>
                </c:pt>
                <c:pt idx="1923">
                  <c:v>0.99309196472168004</c:v>
                </c:pt>
                <c:pt idx="1924">
                  <c:v>0.99296661615371706</c:v>
                </c:pt>
                <c:pt idx="1925">
                  <c:v>0.99271943569183407</c:v>
                </c:pt>
                <c:pt idx="1926">
                  <c:v>0.99244400262832599</c:v>
                </c:pt>
                <c:pt idx="1927">
                  <c:v>0.99212779998779299</c:v>
                </c:pt>
                <c:pt idx="1928">
                  <c:v>0.99179341793060305</c:v>
                </c:pt>
                <c:pt idx="1929">
                  <c:v>0.99141123294830302</c:v>
                </c:pt>
                <c:pt idx="1930">
                  <c:v>0.99097266197204603</c:v>
                </c:pt>
                <c:pt idx="1931">
                  <c:v>0.990413153171539</c:v>
                </c:pt>
                <c:pt idx="1932">
                  <c:v>0.98982461690902701</c:v>
                </c:pt>
                <c:pt idx="1933">
                  <c:v>0.98917129039764407</c:v>
                </c:pt>
                <c:pt idx="1934">
                  <c:v>0.98849489688873304</c:v>
                </c:pt>
                <c:pt idx="1935">
                  <c:v>0.98775562047958398</c:v>
                </c:pt>
                <c:pt idx="1936">
                  <c:v>0.98700269460678103</c:v>
                </c:pt>
                <c:pt idx="1937">
                  <c:v>0.98622199296951307</c:v>
                </c:pt>
                <c:pt idx="1938">
                  <c:v>0.98542776107788099</c:v>
                </c:pt>
                <c:pt idx="1939">
                  <c:v>0.98461076021194505</c:v>
                </c:pt>
                <c:pt idx="1940">
                  <c:v>0.983782494068146</c:v>
                </c:pt>
                <c:pt idx="1941">
                  <c:v>0.98294934034347503</c:v>
                </c:pt>
                <c:pt idx="1942">
                  <c:v>0.98209598064422599</c:v>
                </c:pt>
                <c:pt idx="1943">
                  <c:v>0.98111095428466799</c:v>
                </c:pt>
                <c:pt idx="1944">
                  <c:v>0.98011406660080003</c:v>
                </c:pt>
                <c:pt idx="1945">
                  <c:v>0.97925236225128198</c:v>
                </c:pt>
                <c:pt idx="1946">
                  <c:v>0.97837724685668903</c:v>
                </c:pt>
                <c:pt idx="1947">
                  <c:v>0.97740765810012797</c:v>
                </c:pt>
                <c:pt idx="1948">
                  <c:v>0.97642281055450397</c:v>
                </c:pt>
                <c:pt idx="1949">
                  <c:v>0.97559216022491502</c:v>
                </c:pt>
                <c:pt idx="1950">
                  <c:v>0.97475423812866202</c:v>
                </c:pt>
                <c:pt idx="1951">
                  <c:v>0.97392138242721604</c:v>
                </c:pt>
                <c:pt idx="1952">
                  <c:v>0.97307696342468297</c:v>
                </c:pt>
                <c:pt idx="1953">
                  <c:v>0.97232123613357502</c:v>
                </c:pt>
                <c:pt idx="1954">
                  <c:v>0.97156521081924407</c:v>
                </c:pt>
                <c:pt idx="1955">
                  <c:v>0.97079505920410203</c:v>
                </c:pt>
                <c:pt idx="1956">
                  <c:v>0.970013463497162</c:v>
                </c:pt>
                <c:pt idx="1957">
                  <c:v>0.96931090354919403</c:v>
                </c:pt>
                <c:pt idx="1958">
                  <c:v>0.96861567497253398</c:v>
                </c:pt>
                <c:pt idx="1959">
                  <c:v>0.96795960664749103</c:v>
                </c:pt>
                <c:pt idx="1960">
                  <c:v>0.967305684089661</c:v>
                </c:pt>
                <c:pt idx="1961">
                  <c:v>0.96672745943069505</c:v>
                </c:pt>
                <c:pt idx="1962">
                  <c:v>0.96616353988647508</c:v>
                </c:pt>
                <c:pt idx="1963">
                  <c:v>0.96568622589111297</c:v>
                </c:pt>
                <c:pt idx="1964">
                  <c:v>0.965230488777161</c:v>
                </c:pt>
                <c:pt idx="1965">
                  <c:v>0.96474471092224101</c:v>
                </c:pt>
                <c:pt idx="1966">
                  <c:v>0.964245700836182</c:v>
                </c:pt>
                <c:pt idx="1967">
                  <c:v>0.96382632255554201</c:v>
                </c:pt>
                <c:pt idx="1968">
                  <c:v>0.96343668699264506</c:v>
                </c:pt>
                <c:pt idx="1969">
                  <c:v>0.96319165229797399</c:v>
                </c:pt>
                <c:pt idx="1970">
                  <c:v>0.96300520896911601</c:v>
                </c:pt>
                <c:pt idx="1971">
                  <c:v>0.96276446580886799</c:v>
                </c:pt>
                <c:pt idx="1972">
                  <c:v>0.96249761581420901</c:v>
                </c:pt>
                <c:pt idx="1973">
                  <c:v>0.96230735778808607</c:v>
                </c:pt>
                <c:pt idx="1974">
                  <c:v>0.96215238571167006</c:v>
                </c:pt>
                <c:pt idx="1975">
                  <c:v>0.96208753585815399</c:v>
                </c:pt>
                <c:pt idx="1976">
                  <c:v>0.96207174062728906</c:v>
                </c:pt>
                <c:pt idx="1977">
                  <c:v>0.96203877925872805</c:v>
                </c:pt>
                <c:pt idx="1978">
                  <c:v>0.96199598312377899</c:v>
                </c:pt>
                <c:pt idx="1979">
                  <c:v>0.96201165914535502</c:v>
                </c:pt>
                <c:pt idx="1980">
                  <c:v>0.96207078695297199</c:v>
                </c:pt>
                <c:pt idx="1981">
                  <c:v>0.96208568811416606</c:v>
                </c:pt>
                <c:pt idx="1982">
                  <c:v>0.962073290348053</c:v>
                </c:pt>
                <c:pt idx="1983">
                  <c:v>0.96208294630050706</c:v>
                </c:pt>
                <c:pt idx="1984">
                  <c:v>0.96211096048355105</c:v>
                </c:pt>
                <c:pt idx="1985">
                  <c:v>0.96206941604614304</c:v>
                </c:pt>
                <c:pt idx="1986">
                  <c:v>0.96199127435684206</c:v>
                </c:pt>
                <c:pt idx="1987">
                  <c:v>0.96176459789276103</c:v>
                </c:pt>
                <c:pt idx="1988">
                  <c:v>0.96140559911727907</c:v>
                </c:pt>
                <c:pt idx="1989">
                  <c:v>0.96102114915847803</c:v>
                </c:pt>
                <c:pt idx="1990">
                  <c:v>0.96060701608657806</c:v>
                </c:pt>
                <c:pt idx="1991">
                  <c:v>0.96010544300079304</c:v>
                </c:pt>
                <c:pt idx="1992">
                  <c:v>0.959518218040466</c:v>
                </c:pt>
                <c:pt idx="1993">
                  <c:v>0.95885922908783006</c:v>
                </c:pt>
                <c:pt idx="1994">
                  <c:v>0.95813574790954603</c:v>
                </c:pt>
                <c:pt idx="1995">
                  <c:v>0.95736786127090501</c:v>
                </c:pt>
                <c:pt idx="1996">
                  <c:v>0.95654257535934406</c:v>
                </c:pt>
                <c:pt idx="1997">
                  <c:v>0.95562984943389906</c:v>
                </c:pt>
                <c:pt idx="1998">
                  <c:v>0.95460685491561903</c:v>
                </c:pt>
                <c:pt idx="1999">
                  <c:v>0.95350565910339402</c:v>
                </c:pt>
                <c:pt idx="2000">
                  <c:v>0.952304923534393</c:v>
                </c:pt>
                <c:pt idx="2001">
                  <c:v>0.951186740398407</c:v>
                </c:pt>
                <c:pt idx="2002">
                  <c:v>0.95015796422958398</c:v>
                </c:pt>
                <c:pt idx="2003">
                  <c:v>0.94924064874649006</c:v>
                </c:pt>
                <c:pt idx="2004">
                  <c:v>0.94844367504119897</c:v>
                </c:pt>
                <c:pt idx="2005">
                  <c:v>0.94767996072769201</c:v>
                </c:pt>
                <c:pt idx="2006">
                  <c:v>0.94695463180542006</c:v>
                </c:pt>
                <c:pt idx="2007">
                  <c:v>0.94623907804489105</c:v>
                </c:pt>
                <c:pt idx="2008">
                  <c:v>0.945540988445282</c:v>
                </c:pt>
                <c:pt idx="2009">
                  <c:v>0.94497063159942607</c:v>
                </c:pt>
                <c:pt idx="2010">
                  <c:v>0.94460269212722803</c:v>
                </c:pt>
                <c:pt idx="2011">
                  <c:v>0.94418075084686304</c:v>
                </c:pt>
                <c:pt idx="2012">
                  <c:v>0.94366755485534703</c:v>
                </c:pt>
                <c:pt idx="2013">
                  <c:v>0.94321146011352497</c:v>
                </c:pt>
                <c:pt idx="2014">
                  <c:v>0.94286259412765505</c:v>
                </c:pt>
                <c:pt idx="2015">
                  <c:v>0.94254466295242301</c:v>
                </c:pt>
                <c:pt idx="2016">
                  <c:v>0.94224562644958498</c:v>
                </c:pt>
                <c:pt idx="2017">
                  <c:v>0.94197257757186903</c:v>
                </c:pt>
                <c:pt idx="2018">
                  <c:v>0.94173165559768701</c:v>
                </c:pt>
                <c:pt idx="2019">
                  <c:v>0.94145801067352297</c:v>
                </c:pt>
                <c:pt idx="2020">
                  <c:v>0.94117923974990803</c:v>
                </c:pt>
                <c:pt idx="2021">
                  <c:v>0.94094630479812602</c:v>
                </c:pt>
                <c:pt idx="2022">
                  <c:v>0.94076141119003298</c:v>
                </c:pt>
                <c:pt idx="2023">
                  <c:v>0.94055315256118799</c:v>
                </c:pt>
                <c:pt idx="2024">
                  <c:v>0.94035717248916606</c:v>
                </c:pt>
                <c:pt idx="2025">
                  <c:v>0.94018312692642203</c:v>
                </c:pt>
                <c:pt idx="2026">
                  <c:v>0.94000663757324199</c:v>
                </c:pt>
                <c:pt idx="2027">
                  <c:v>0.93980636596679701</c:v>
                </c:pt>
                <c:pt idx="2028">
                  <c:v>0.93958797454833998</c:v>
                </c:pt>
                <c:pt idx="2029">
                  <c:v>0.93945308923721305</c:v>
                </c:pt>
                <c:pt idx="2030">
                  <c:v>0.93934091329574598</c:v>
                </c:pt>
                <c:pt idx="2031">
                  <c:v>0.93929722309112507</c:v>
                </c:pt>
                <c:pt idx="2032">
                  <c:v>0.93940463066101099</c:v>
                </c:pt>
                <c:pt idx="2033">
                  <c:v>0.93960281610488905</c:v>
                </c:pt>
                <c:pt idx="2034">
                  <c:v>0.93979313373565698</c:v>
                </c:pt>
                <c:pt idx="2035">
                  <c:v>0.93998380899429301</c:v>
                </c:pt>
                <c:pt idx="2036">
                  <c:v>0.94031097888946502</c:v>
                </c:pt>
                <c:pt idx="2037">
                  <c:v>0.94075467586517303</c:v>
                </c:pt>
                <c:pt idx="2038">
                  <c:v>0.94127353429794303</c:v>
                </c:pt>
                <c:pt idx="2039">
                  <c:v>0.94177588224411002</c:v>
                </c:pt>
                <c:pt idx="2040">
                  <c:v>0.94229992628097503</c:v>
                </c:pt>
                <c:pt idx="2041">
                  <c:v>0.94288983345031707</c:v>
                </c:pt>
                <c:pt idx="2042">
                  <c:v>0.94355949163436903</c:v>
                </c:pt>
                <c:pt idx="2043">
                  <c:v>0.94421943426132204</c:v>
                </c:pt>
                <c:pt idx="2044">
                  <c:v>0.94492640495300306</c:v>
                </c:pt>
                <c:pt idx="2045">
                  <c:v>0.94559057950973502</c:v>
                </c:pt>
                <c:pt idx="2046">
                  <c:v>0.94616427421569804</c:v>
                </c:pt>
                <c:pt idx="2047">
                  <c:v>0.94670250415802004</c:v>
                </c:pt>
                <c:pt idx="2048">
                  <c:v>0.94730701446533205</c:v>
                </c:pt>
                <c:pt idx="2049">
                  <c:v>0.94795044660568206</c:v>
                </c:pt>
                <c:pt idx="2050">
                  <c:v>0.94856455326080302</c:v>
                </c:pt>
                <c:pt idx="2051">
                  <c:v>0.94901790618896498</c:v>
                </c:pt>
                <c:pt idx="2052">
                  <c:v>0.94935556650161701</c:v>
                </c:pt>
                <c:pt idx="2053">
                  <c:v>0.94951363801956201</c:v>
                </c:pt>
                <c:pt idx="2054">
                  <c:v>0.94964369535446203</c:v>
                </c:pt>
                <c:pt idx="2055">
                  <c:v>0.94973655939102197</c:v>
                </c:pt>
                <c:pt idx="2056">
                  <c:v>0.94972523450851398</c:v>
                </c:pt>
                <c:pt idx="2057">
                  <c:v>0.94973602294921899</c:v>
                </c:pt>
                <c:pt idx="2058">
                  <c:v>0.94969775676727297</c:v>
                </c:pt>
                <c:pt idx="2059">
                  <c:v>0.94956769943237307</c:v>
                </c:pt>
                <c:pt idx="2060">
                  <c:v>0.94947030544280997</c:v>
                </c:pt>
                <c:pt idx="2061">
                  <c:v>0.94936349391937302</c:v>
                </c:pt>
                <c:pt idx="2062">
                  <c:v>0.94919564723968497</c:v>
                </c:pt>
                <c:pt idx="2063">
                  <c:v>0.94871255159378098</c:v>
                </c:pt>
                <c:pt idx="2064">
                  <c:v>0.948074126243591</c:v>
                </c:pt>
                <c:pt idx="2065">
                  <c:v>0.94770135879516604</c:v>
                </c:pt>
                <c:pt idx="2066">
                  <c:v>0.94726493358612107</c:v>
                </c:pt>
                <c:pt idx="2067">
                  <c:v>0.94655230045318606</c:v>
                </c:pt>
                <c:pt idx="2068">
                  <c:v>0.94584366083145099</c:v>
                </c:pt>
                <c:pt idx="2069">
                  <c:v>0.94513752460479705</c:v>
                </c:pt>
                <c:pt idx="2070">
                  <c:v>0.94444193840026902</c:v>
                </c:pt>
                <c:pt idx="2071">
                  <c:v>0.94372066259384202</c:v>
                </c:pt>
                <c:pt idx="2072">
                  <c:v>0.942919397354126</c:v>
                </c:pt>
                <c:pt idx="2073">
                  <c:v>0.94208296537399305</c:v>
                </c:pt>
                <c:pt idx="2074">
                  <c:v>0.94124712944030797</c:v>
                </c:pt>
                <c:pt idx="2075">
                  <c:v>0.94031676054000901</c:v>
                </c:pt>
                <c:pt idx="2076">
                  <c:v>0.93934502601623504</c:v>
                </c:pt>
                <c:pt idx="2077">
                  <c:v>0.93839802742004397</c:v>
                </c:pt>
                <c:pt idx="2078">
                  <c:v>0.93743141889572101</c:v>
                </c:pt>
                <c:pt idx="2079">
                  <c:v>0.93634673357009901</c:v>
                </c:pt>
                <c:pt idx="2080">
                  <c:v>0.93522849082946802</c:v>
                </c:pt>
                <c:pt idx="2081">
                  <c:v>0.93400975465774505</c:v>
                </c:pt>
                <c:pt idx="2082">
                  <c:v>0.932693207263947</c:v>
                </c:pt>
                <c:pt idx="2083">
                  <c:v>0.93154301643371606</c:v>
                </c:pt>
                <c:pt idx="2084">
                  <c:v>0.93050494194030797</c:v>
                </c:pt>
                <c:pt idx="2085">
                  <c:v>0.92947592735290507</c:v>
                </c:pt>
                <c:pt idx="2086">
                  <c:v>0.92834928035736097</c:v>
                </c:pt>
                <c:pt idx="2087">
                  <c:v>0.92718603610992401</c:v>
                </c:pt>
                <c:pt idx="2088">
                  <c:v>0.92598857879638707</c:v>
                </c:pt>
                <c:pt idx="2089">
                  <c:v>0.92488881349563601</c:v>
                </c:pt>
                <c:pt idx="2090">
                  <c:v>0.92389127016067507</c:v>
                </c:pt>
                <c:pt idx="2091">
                  <c:v>0.92287536859512298</c:v>
                </c:pt>
                <c:pt idx="2092">
                  <c:v>0.92195596694946302</c:v>
                </c:pt>
                <c:pt idx="2093">
                  <c:v>0.92130365371704104</c:v>
                </c:pt>
                <c:pt idx="2094">
                  <c:v>0.920630359649658</c:v>
                </c:pt>
                <c:pt idx="2095">
                  <c:v>0.91988369226455702</c:v>
                </c:pt>
                <c:pt idx="2096">
                  <c:v>0.91910191774368299</c:v>
                </c:pt>
                <c:pt idx="2097">
                  <c:v>0.91837384700775104</c:v>
                </c:pt>
                <c:pt idx="2098">
                  <c:v>0.91777625083923298</c:v>
                </c:pt>
                <c:pt idx="2099">
                  <c:v>0.91733088493347203</c:v>
                </c:pt>
                <c:pt idx="2100">
                  <c:v>0.91682329177856403</c:v>
                </c:pt>
                <c:pt idx="2101">
                  <c:v>0.91619315147399905</c:v>
                </c:pt>
                <c:pt idx="2102">
                  <c:v>0.91554197072982801</c:v>
                </c:pt>
                <c:pt idx="2103">
                  <c:v>0.91482450962066697</c:v>
                </c:pt>
                <c:pt idx="2104">
                  <c:v>0.91414799690246606</c:v>
                </c:pt>
                <c:pt idx="2105">
                  <c:v>0.91365774869918803</c:v>
                </c:pt>
                <c:pt idx="2106">
                  <c:v>0.91333791017532306</c:v>
                </c:pt>
                <c:pt idx="2107">
                  <c:v>0.91330852508544902</c:v>
                </c:pt>
                <c:pt idx="2108">
                  <c:v>0.91317352056503298</c:v>
                </c:pt>
                <c:pt idx="2109">
                  <c:v>0.91300704479217498</c:v>
                </c:pt>
                <c:pt idx="2110">
                  <c:v>0.91263511180877699</c:v>
                </c:pt>
                <c:pt idx="2111">
                  <c:v>0.91173532009124802</c:v>
                </c:pt>
                <c:pt idx="2112">
                  <c:v>0.91141214370727497</c:v>
                </c:pt>
                <c:pt idx="2113">
                  <c:v>0.91154392957687402</c:v>
                </c:pt>
                <c:pt idx="2114">
                  <c:v>0.91152920722961406</c:v>
                </c:pt>
                <c:pt idx="2115">
                  <c:v>0.91141184568405198</c:v>
                </c:pt>
                <c:pt idx="2116">
                  <c:v>0.91069968938827506</c:v>
                </c:pt>
                <c:pt idx="2117">
                  <c:v>0.90955736637115503</c:v>
                </c:pt>
                <c:pt idx="2118">
                  <c:v>0.90863629579544103</c:v>
                </c:pt>
                <c:pt idx="2119">
                  <c:v>0.90830334424972503</c:v>
                </c:pt>
                <c:pt idx="2120">
                  <c:v>0.90806456804275504</c:v>
                </c:pt>
                <c:pt idx="2121">
                  <c:v>0.90779002904892003</c:v>
                </c:pt>
                <c:pt idx="2122">
                  <c:v>0.90761497020721404</c:v>
                </c:pt>
                <c:pt idx="2123">
                  <c:v>0.90744193792343097</c:v>
                </c:pt>
                <c:pt idx="2124">
                  <c:v>0.90730615854263297</c:v>
                </c:pt>
                <c:pt idx="2125">
                  <c:v>0.90712895393371606</c:v>
                </c:pt>
                <c:pt idx="2126">
                  <c:v>0.90673311948776203</c:v>
                </c:pt>
                <c:pt idx="2127">
                  <c:v>0.90618851184845006</c:v>
                </c:pt>
                <c:pt idx="2128">
                  <c:v>0.90572013854980504</c:v>
                </c:pt>
                <c:pt idx="2129">
                  <c:v>0.90528764724731403</c:v>
                </c:pt>
                <c:pt idx="2130">
                  <c:v>0.90407624244689899</c:v>
                </c:pt>
                <c:pt idx="2131">
                  <c:v>0.903019094467163</c:v>
                </c:pt>
                <c:pt idx="2132">
                  <c:v>0.902619445323944</c:v>
                </c:pt>
                <c:pt idx="2133">
                  <c:v>0.90124365091323899</c:v>
                </c:pt>
                <c:pt idx="2134">
                  <c:v>0.89982699751853901</c:v>
                </c:pt>
                <c:pt idx="2135">
                  <c:v>0.89972358345985404</c:v>
                </c:pt>
                <c:pt idx="2136">
                  <c:v>0.89945417046546905</c:v>
                </c:pt>
                <c:pt idx="2137">
                  <c:v>0.89927958846092204</c:v>
                </c:pt>
                <c:pt idx="2138">
                  <c:v>0.89967718124389595</c:v>
                </c:pt>
                <c:pt idx="2139">
                  <c:v>0.89880149960517897</c:v>
                </c:pt>
                <c:pt idx="2140">
                  <c:v>0.8973804056644441</c:v>
                </c:pt>
                <c:pt idx="2141">
                  <c:v>0.896303766965866</c:v>
                </c:pt>
                <c:pt idx="2142">
                  <c:v>0.89589523673057603</c:v>
                </c:pt>
                <c:pt idx="2143">
                  <c:v>0.89742746353149405</c:v>
                </c:pt>
                <c:pt idx="2144">
                  <c:v>0.89850228428840606</c:v>
                </c:pt>
                <c:pt idx="2145">
                  <c:v>0.89874642491340606</c:v>
                </c:pt>
                <c:pt idx="2146">
                  <c:v>0.89868050217628503</c:v>
                </c:pt>
                <c:pt idx="2147">
                  <c:v>0.89759387969970694</c:v>
                </c:pt>
                <c:pt idx="2148">
                  <c:v>0.89683555960655204</c:v>
                </c:pt>
                <c:pt idx="2149">
                  <c:v>0.8965177476406101</c:v>
                </c:pt>
                <c:pt idx="2150">
                  <c:v>0.89729716777801505</c:v>
                </c:pt>
              </c:numCache>
            </c:numRef>
          </c:yVal>
          <c:smooth val="0"/>
          <c:extLst>
            <c:ext xmlns:c16="http://schemas.microsoft.com/office/drawing/2014/chart" uri="{C3380CC4-5D6E-409C-BE32-E72D297353CC}">
              <c16:uniqueId val="{00000004-550A-452D-8616-DCD83668791F}"/>
            </c:ext>
          </c:extLst>
        </c:ser>
        <c:ser>
          <c:idx val="5"/>
          <c:order val="5"/>
          <c:tx>
            <c:strRef>
              <c:f>'Ill+Kln+Tur'!$L$1</c:f>
              <c:strCache>
                <c:ptCount val="1"/>
                <c:pt idx="0">
                  <c:v>I-K-T 60:10:30</c:v>
                </c:pt>
              </c:strCache>
            </c:strRef>
          </c:tx>
          <c:spPr>
            <a:ln w="19050" cap="rnd">
              <a:solidFill>
                <a:schemeClr val="accent6"/>
              </a:solidFill>
              <a:round/>
            </a:ln>
            <a:effectLst/>
          </c:spPr>
          <c:marker>
            <c:symbol val="none"/>
          </c:marker>
          <c:xVal>
            <c:numRef>
              <c:f>'Ill+Kln+Tur'!$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Tur'!$L$2:$L$2152</c:f>
              <c:numCache>
                <c:formatCode>0.00000</c:formatCode>
                <c:ptCount val="2151"/>
                <c:pt idx="0">
                  <c:v>0.687355816364288</c:v>
                </c:pt>
                <c:pt idx="1">
                  <c:v>0.694779753684998</c:v>
                </c:pt>
                <c:pt idx="2">
                  <c:v>0.69696126878261599</c:v>
                </c:pt>
                <c:pt idx="3">
                  <c:v>0.71546989679336503</c:v>
                </c:pt>
                <c:pt idx="4">
                  <c:v>0.72770155966281902</c:v>
                </c:pt>
                <c:pt idx="5">
                  <c:v>0.73851782083511397</c:v>
                </c:pt>
                <c:pt idx="6">
                  <c:v>0.75400733947753906</c:v>
                </c:pt>
                <c:pt idx="7">
                  <c:v>0.77334162592887901</c:v>
                </c:pt>
                <c:pt idx="8">
                  <c:v>0.78676635026931807</c:v>
                </c:pt>
                <c:pt idx="9">
                  <c:v>0.78886872529983498</c:v>
                </c:pt>
                <c:pt idx="10">
                  <c:v>0.79395189881324801</c:v>
                </c:pt>
                <c:pt idx="11">
                  <c:v>0.80381175875663802</c:v>
                </c:pt>
                <c:pt idx="12">
                  <c:v>0.81737557053566001</c:v>
                </c:pt>
                <c:pt idx="13">
                  <c:v>0.82047653198242199</c:v>
                </c:pt>
                <c:pt idx="14">
                  <c:v>0.82665383815765403</c:v>
                </c:pt>
                <c:pt idx="15">
                  <c:v>0.835464507341385</c:v>
                </c:pt>
                <c:pt idx="16">
                  <c:v>0.84831681847572304</c:v>
                </c:pt>
                <c:pt idx="17">
                  <c:v>0.85134524106979392</c:v>
                </c:pt>
                <c:pt idx="18">
                  <c:v>0.85232865810394298</c:v>
                </c:pt>
                <c:pt idx="19">
                  <c:v>0.854972064495087</c:v>
                </c:pt>
                <c:pt idx="20">
                  <c:v>0.86200985312461897</c:v>
                </c:pt>
                <c:pt idx="21">
                  <c:v>0.86904844641685508</c:v>
                </c:pt>
                <c:pt idx="22">
                  <c:v>0.87548896670341492</c:v>
                </c:pt>
                <c:pt idx="23">
                  <c:v>0.87712430953979492</c:v>
                </c:pt>
                <c:pt idx="24">
                  <c:v>0.87900918722152699</c:v>
                </c:pt>
                <c:pt idx="25">
                  <c:v>0.879916191101074</c:v>
                </c:pt>
                <c:pt idx="26">
                  <c:v>0.87522086501121499</c:v>
                </c:pt>
                <c:pt idx="27">
                  <c:v>0.87692901492118802</c:v>
                </c:pt>
                <c:pt idx="28">
                  <c:v>0.88004347681999207</c:v>
                </c:pt>
                <c:pt idx="29">
                  <c:v>0.88150942325591997</c:v>
                </c:pt>
                <c:pt idx="30">
                  <c:v>0.88469278812408403</c:v>
                </c:pt>
                <c:pt idx="31">
                  <c:v>0.88668471574783303</c:v>
                </c:pt>
                <c:pt idx="32">
                  <c:v>0.88696759939193703</c:v>
                </c:pt>
                <c:pt idx="33">
                  <c:v>0.89114308357238792</c:v>
                </c:pt>
                <c:pt idx="34">
                  <c:v>0.89326041936874401</c:v>
                </c:pt>
                <c:pt idx="35">
                  <c:v>0.89429140090942405</c:v>
                </c:pt>
                <c:pt idx="36">
                  <c:v>0.89758953452110302</c:v>
                </c:pt>
                <c:pt idx="37">
                  <c:v>0.90038737654685996</c:v>
                </c:pt>
                <c:pt idx="38">
                  <c:v>0.90219581127166704</c:v>
                </c:pt>
                <c:pt idx="39">
                  <c:v>0.90210604667663596</c:v>
                </c:pt>
                <c:pt idx="40">
                  <c:v>0.90355539321899392</c:v>
                </c:pt>
                <c:pt idx="41">
                  <c:v>0.905575811862946</c:v>
                </c:pt>
                <c:pt idx="42">
                  <c:v>0.90801835060119607</c:v>
                </c:pt>
                <c:pt idx="43">
                  <c:v>0.90683335065841697</c:v>
                </c:pt>
                <c:pt idx="44">
                  <c:v>0.90780928730964705</c:v>
                </c:pt>
                <c:pt idx="45">
                  <c:v>0.91034224629402205</c:v>
                </c:pt>
                <c:pt idx="46">
                  <c:v>0.91090929508209206</c:v>
                </c:pt>
                <c:pt idx="47">
                  <c:v>0.91098159551620506</c:v>
                </c:pt>
                <c:pt idx="48">
                  <c:v>0.91115930676460299</c:v>
                </c:pt>
                <c:pt idx="49">
                  <c:v>0.91236940026283297</c:v>
                </c:pt>
                <c:pt idx="50">
                  <c:v>0.91341423988342307</c:v>
                </c:pt>
                <c:pt idx="51">
                  <c:v>0.91449946165084794</c:v>
                </c:pt>
                <c:pt idx="52">
                  <c:v>0.91573932766914401</c:v>
                </c:pt>
                <c:pt idx="53">
                  <c:v>0.91668677330017101</c:v>
                </c:pt>
                <c:pt idx="54">
                  <c:v>0.917167067527771</c:v>
                </c:pt>
                <c:pt idx="55">
                  <c:v>0.91724297404289201</c:v>
                </c:pt>
                <c:pt idx="56">
                  <c:v>0.91746079921722401</c:v>
                </c:pt>
                <c:pt idx="57">
                  <c:v>0.91837686300277699</c:v>
                </c:pt>
                <c:pt idx="58">
                  <c:v>0.91932195425033603</c:v>
                </c:pt>
                <c:pt idx="59">
                  <c:v>0.91895449161529497</c:v>
                </c:pt>
                <c:pt idx="60">
                  <c:v>0.91935601830482505</c:v>
                </c:pt>
                <c:pt idx="61">
                  <c:v>0.92001080513000499</c:v>
                </c:pt>
                <c:pt idx="62">
                  <c:v>0.92073220014572099</c:v>
                </c:pt>
                <c:pt idx="63">
                  <c:v>0.92093664407730103</c:v>
                </c:pt>
                <c:pt idx="64">
                  <c:v>0.921168953180313</c:v>
                </c:pt>
                <c:pt idx="65">
                  <c:v>0.92151284217834495</c:v>
                </c:pt>
                <c:pt idx="66">
                  <c:v>0.92251101136207603</c:v>
                </c:pt>
                <c:pt idx="67">
                  <c:v>0.92301446199417092</c:v>
                </c:pt>
                <c:pt idx="68">
                  <c:v>0.92322951555252097</c:v>
                </c:pt>
                <c:pt idx="69">
                  <c:v>0.92354279756545998</c:v>
                </c:pt>
                <c:pt idx="70">
                  <c:v>0.92416653037071206</c:v>
                </c:pt>
                <c:pt idx="71">
                  <c:v>0.92462190985679604</c:v>
                </c:pt>
                <c:pt idx="72">
                  <c:v>0.92447477579116799</c:v>
                </c:pt>
                <c:pt idx="73">
                  <c:v>0.9248908162117</c:v>
                </c:pt>
                <c:pt idx="74">
                  <c:v>0.92580741643905595</c:v>
                </c:pt>
                <c:pt idx="75">
                  <c:v>0.92724311351776101</c:v>
                </c:pt>
                <c:pt idx="76">
                  <c:v>0.92754110693931602</c:v>
                </c:pt>
                <c:pt idx="77">
                  <c:v>0.92813903093338002</c:v>
                </c:pt>
                <c:pt idx="78">
                  <c:v>0.92897674441337608</c:v>
                </c:pt>
                <c:pt idx="79">
                  <c:v>0.92992466688156106</c:v>
                </c:pt>
                <c:pt idx="80">
                  <c:v>0.93020242452621504</c:v>
                </c:pt>
                <c:pt idx="81">
                  <c:v>0.93047615885734603</c:v>
                </c:pt>
                <c:pt idx="82">
                  <c:v>0.93150839209556602</c:v>
                </c:pt>
                <c:pt idx="83">
                  <c:v>0.93308576941490196</c:v>
                </c:pt>
                <c:pt idx="84">
                  <c:v>0.93430963158607505</c:v>
                </c:pt>
                <c:pt idx="85">
                  <c:v>0.93487513065338101</c:v>
                </c:pt>
                <c:pt idx="86">
                  <c:v>0.93523231148719799</c:v>
                </c:pt>
                <c:pt idx="87">
                  <c:v>0.93580931425094604</c:v>
                </c:pt>
                <c:pt idx="88">
                  <c:v>0.93654507398605302</c:v>
                </c:pt>
                <c:pt idx="89">
                  <c:v>0.936971455812454</c:v>
                </c:pt>
                <c:pt idx="90">
                  <c:v>0.93710321187973</c:v>
                </c:pt>
                <c:pt idx="91">
                  <c:v>0.93721321225166299</c:v>
                </c:pt>
                <c:pt idx="92">
                  <c:v>0.93773519992828402</c:v>
                </c:pt>
                <c:pt idx="93">
                  <c:v>0.93808743357658397</c:v>
                </c:pt>
                <c:pt idx="94">
                  <c:v>0.93861311674117998</c:v>
                </c:pt>
                <c:pt idx="95">
                  <c:v>0.93951204419136003</c:v>
                </c:pt>
                <c:pt idx="96">
                  <c:v>0.94014516472816501</c:v>
                </c:pt>
                <c:pt idx="97">
                  <c:v>0.94071665406227101</c:v>
                </c:pt>
                <c:pt idx="98">
                  <c:v>0.94124346971511796</c:v>
                </c:pt>
                <c:pt idx="99">
                  <c:v>0.94171190261840798</c:v>
                </c:pt>
                <c:pt idx="100">
                  <c:v>0.94264215230941795</c:v>
                </c:pt>
                <c:pt idx="101">
                  <c:v>0.94367712736129805</c:v>
                </c:pt>
                <c:pt idx="102">
                  <c:v>0.94411894679069497</c:v>
                </c:pt>
                <c:pt idx="103">
                  <c:v>0.944802045822144</c:v>
                </c:pt>
                <c:pt idx="104">
                  <c:v>0.94556111097335793</c:v>
                </c:pt>
                <c:pt idx="105">
                  <c:v>0.94633129239082292</c:v>
                </c:pt>
                <c:pt idx="106">
                  <c:v>0.94663152098655701</c:v>
                </c:pt>
                <c:pt idx="107">
                  <c:v>0.94731190800666798</c:v>
                </c:pt>
                <c:pt idx="108">
                  <c:v>0.94846308231353804</c:v>
                </c:pt>
                <c:pt idx="109">
                  <c:v>0.949141025543213</c:v>
                </c:pt>
                <c:pt idx="110">
                  <c:v>0.94957861304283098</c:v>
                </c:pt>
                <c:pt idx="111">
                  <c:v>0.94989904761314392</c:v>
                </c:pt>
                <c:pt idx="112">
                  <c:v>0.950413078069687</c:v>
                </c:pt>
                <c:pt idx="113">
                  <c:v>0.95094922184944197</c:v>
                </c:pt>
                <c:pt idx="114">
                  <c:v>0.95147025585174605</c:v>
                </c:pt>
                <c:pt idx="115">
                  <c:v>0.95194691419601396</c:v>
                </c:pt>
                <c:pt idx="116">
                  <c:v>0.95264053344726607</c:v>
                </c:pt>
                <c:pt idx="117">
                  <c:v>0.95333391427993797</c:v>
                </c:pt>
                <c:pt idx="118">
                  <c:v>0.95398572087287903</c:v>
                </c:pt>
                <c:pt idx="119">
                  <c:v>0.95430856943130493</c:v>
                </c:pt>
                <c:pt idx="120">
                  <c:v>0.95485177636146501</c:v>
                </c:pt>
                <c:pt idx="121">
                  <c:v>0.95552256703376792</c:v>
                </c:pt>
                <c:pt idx="122">
                  <c:v>0.95596623420715299</c:v>
                </c:pt>
                <c:pt idx="123">
                  <c:v>0.95618307590484597</c:v>
                </c:pt>
                <c:pt idx="124">
                  <c:v>0.95646762847900402</c:v>
                </c:pt>
                <c:pt idx="125">
                  <c:v>0.95719745755195595</c:v>
                </c:pt>
                <c:pt idx="126">
                  <c:v>0.95771154761314392</c:v>
                </c:pt>
                <c:pt idx="127">
                  <c:v>0.95816218852996804</c:v>
                </c:pt>
                <c:pt idx="128">
                  <c:v>0.95858657360076904</c:v>
                </c:pt>
                <c:pt idx="129">
                  <c:v>0.95919632911682107</c:v>
                </c:pt>
                <c:pt idx="130">
                  <c:v>0.95983868837356601</c:v>
                </c:pt>
                <c:pt idx="131">
                  <c:v>0.96049827337264992</c:v>
                </c:pt>
                <c:pt idx="132">
                  <c:v>0.96113103628158603</c:v>
                </c:pt>
                <c:pt idx="133">
                  <c:v>0.96183890104293801</c:v>
                </c:pt>
                <c:pt idx="134">
                  <c:v>0.96253654360771201</c:v>
                </c:pt>
                <c:pt idx="135">
                  <c:v>0.96310409903526306</c:v>
                </c:pt>
                <c:pt idx="136">
                  <c:v>0.96373024582862898</c:v>
                </c:pt>
                <c:pt idx="137">
                  <c:v>0.96443927288055398</c:v>
                </c:pt>
                <c:pt idx="138">
                  <c:v>0.96527445316314697</c:v>
                </c:pt>
                <c:pt idx="139">
                  <c:v>0.96585151553153992</c:v>
                </c:pt>
                <c:pt idx="140">
                  <c:v>0.96646144986152605</c:v>
                </c:pt>
                <c:pt idx="141">
                  <c:v>0.96711522340774492</c:v>
                </c:pt>
                <c:pt idx="142">
                  <c:v>0.96770575642585799</c:v>
                </c:pt>
                <c:pt idx="143">
                  <c:v>0.96817392110824607</c:v>
                </c:pt>
                <c:pt idx="144">
                  <c:v>0.96855893731117204</c:v>
                </c:pt>
                <c:pt idx="145">
                  <c:v>0.96889758110046398</c:v>
                </c:pt>
                <c:pt idx="146">
                  <c:v>0.96963989734649703</c:v>
                </c:pt>
                <c:pt idx="147">
                  <c:v>0.97037973999977101</c:v>
                </c:pt>
                <c:pt idx="148">
                  <c:v>0.97088974714279197</c:v>
                </c:pt>
                <c:pt idx="149">
                  <c:v>0.97141170501709007</c:v>
                </c:pt>
                <c:pt idx="150">
                  <c:v>0.97196090221405007</c:v>
                </c:pt>
                <c:pt idx="151">
                  <c:v>0.972539722919464</c:v>
                </c:pt>
                <c:pt idx="152">
                  <c:v>0.97311905026435896</c:v>
                </c:pt>
                <c:pt idx="153">
                  <c:v>0.97369357943534895</c:v>
                </c:pt>
                <c:pt idx="154">
                  <c:v>0.97427779436111495</c:v>
                </c:pt>
                <c:pt idx="155">
                  <c:v>0.97494542598724399</c:v>
                </c:pt>
                <c:pt idx="156">
                  <c:v>0.97549891471862793</c:v>
                </c:pt>
                <c:pt idx="157">
                  <c:v>0.97602874040603593</c:v>
                </c:pt>
                <c:pt idx="158">
                  <c:v>0.97660654783248901</c:v>
                </c:pt>
                <c:pt idx="159">
                  <c:v>0.97722500562667802</c:v>
                </c:pt>
                <c:pt idx="160">
                  <c:v>0.97783774137496904</c:v>
                </c:pt>
                <c:pt idx="161">
                  <c:v>0.97843757271766707</c:v>
                </c:pt>
                <c:pt idx="162">
                  <c:v>0.9788998067379</c:v>
                </c:pt>
                <c:pt idx="163">
                  <c:v>0.97948232293129001</c:v>
                </c:pt>
                <c:pt idx="164">
                  <c:v>0.980153888463974</c:v>
                </c:pt>
                <c:pt idx="165">
                  <c:v>0.98083299398422197</c:v>
                </c:pt>
                <c:pt idx="166">
                  <c:v>0.98140743374824502</c:v>
                </c:pt>
                <c:pt idx="167">
                  <c:v>0.981995910406113</c:v>
                </c:pt>
                <c:pt idx="168">
                  <c:v>0.98275411128997803</c:v>
                </c:pt>
                <c:pt idx="169">
                  <c:v>0.98334476351737998</c:v>
                </c:pt>
                <c:pt idx="170">
                  <c:v>0.98390635848045305</c:v>
                </c:pt>
                <c:pt idx="171">
                  <c:v>0.98447817564010598</c:v>
                </c:pt>
                <c:pt idx="172">
                  <c:v>0.98495230078697205</c:v>
                </c:pt>
                <c:pt idx="173">
                  <c:v>0.98548904061317399</c:v>
                </c:pt>
                <c:pt idx="174">
                  <c:v>0.98607447743415799</c:v>
                </c:pt>
                <c:pt idx="175">
                  <c:v>0.98659598827362105</c:v>
                </c:pt>
                <c:pt idx="176">
                  <c:v>0.98712804913520802</c:v>
                </c:pt>
                <c:pt idx="177">
                  <c:v>0.98768079280853294</c:v>
                </c:pt>
                <c:pt idx="178">
                  <c:v>0.98829463124275208</c:v>
                </c:pt>
                <c:pt idx="179">
                  <c:v>0.98899379372596696</c:v>
                </c:pt>
                <c:pt idx="180">
                  <c:v>0.98971635103225708</c:v>
                </c:pt>
                <c:pt idx="181">
                  <c:v>0.99045088887214705</c:v>
                </c:pt>
                <c:pt idx="182">
                  <c:v>0.99114859104156494</c:v>
                </c:pt>
                <c:pt idx="183">
                  <c:v>0.99187204241752602</c:v>
                </c:pt>
                <c:pt idx="184">
                  <c:v>0.99262511730194092</c:v>
                </c:pt>
                <c:pt idx="185">
                  <c:v>0.99341434240341198</c:v>
                </c:pt>
                <c:pt idx="186">
                  <c:v>0.99424257874488797</c:v>
                </c:pt>
                <c:pt idx="187">
                  <c:v>0.99514141678810097</c:v>
                </c:pt>
                <c:pt idx="188">
                  <c:v>0.99624291062354997</c:v>
                </c:pt>
                <c:pt idx="189">
                  <c:v>0.99747660756111101</c:v>
                </c:pt>
                <c:pt idx="190">
                  <c:v>0.99876767396926902</c:v>
                </c:pt>
                <c:pt idx="191">
                  <c:v>1.0001018047332759</c:v>
                </c:pt>
                <c:pt idx="192">
                  <c:v>1.0015929341316219</c:v>
                </c:pt>
                <c:pt idx="193">
                  <c:v>1.002952635288239</c:v>
                </c:pt>
                <c:pt idx="194">
                  <c:v>1.0041269063949589</c:v>
                </c:pt>
                <c:pt idx="195">
                  <c:v>1.004762470722198</c:v>
                </c:pt>
                <c:pt idx="196">
                  <c:v>1.005295515060425</c:v>
                </c:pt>
                <c:pt idx="197">
                  <c:v>1.005740106105804</c:v>
                </c:pt>
                <c:pt idx="198">
                  <c:v>1.0060780644416809</c:v>
                </c:pt>
                <c:pt idx="199">
                  <c:v>1.006580710411072</c:v>
                </c:pt>
                <c:pt idx="200">
                  <c:v>1.0072599649429321</c:v>
                </c:pt>
                <c:pt idx="201">
                  <c:v>1.0082113742828369</c:v>
                </c:pt>
                <c:pt idx="202">
                  <c:v>1.0090979933738708</c:v>
                </c:pt>
                <c:pt idx="203">
                  <c:v>1.010032474994659</c:v>
                </c:pt>
                <c:pt idx="204">
                  <c:v>1.0110447406768799</c:v>
                </c:pt>
                <c:pt idx="205">
                  <c:v>1.0119491815567021</c:v>
                </c:pt>
                <c:pt idx="206">
                  <c:v>1.012933671474457</c:v>
                </c:pt>
                <c:pt idx="207">
                  <c:v>1.0139750242233281</c:v>
                </c:pt>
                <c:pt idx="208">
                  <c:v>1.015008270740509</c:v>
                </c:pt>
                <c:pt idx="209">
                  <c:v>1.016190886497498</c:v>
                </c:pt>
                <c:pt idx="210">
                  <c:v>1.0173971652984619</c:v>
                </c:pt>
                <c:pt idx="211">
                  <c:v>1.0185056328773499</c:v>
                </c:pt>
                <c:pt idx="212">
                  <c:v>1.019744277000427</c:v>
                </c:pt>
                <c:pt idx="213">
                  <c:v>1.020949125289917</c:v>
                </c:pt>
                <c:pt idx="214">
                  <c:v>1.022067070007324</c:v>
                </c:pt>
                <c:pt idx="215">
                  <c:v>1.023205518722534</c:v>
                </c:pt>
                <c:pt idx="216">
                  <c:v>1.0242465138435359</c:v>
                </c:pt>
                <c:pt idx="217">
                  <c:v>1.025191724300385</c:v>
                </c:pt>
                <c:pt idx="218">
                  <c:v>1.0260472297668461</c:v>
                </c:pt>
                <c:pt idx="219">
                  <c:v>1.0268406867980961</c:v>
                </c:pt>
                <c:pt idx="220">
                  <c:v>1.027595639228821</c:v>
                </c:pt>
                <c:pt idx="221">
                  <c:v>1.0283270478248601</c:v>
                </c:pt>
                <c:pt idx="222">
                  <c:v>1.0291950702667241</c:v>
                </c:pt>
                <c:pt idx="223">
                  <c:v>1.030182421207428</c:v>
                </c:pt>
                <c:pt idx="224">
                  <c:v>1.031315684318542</c:v>
                </c:pt>
                <c:pt idx="225">
                  <c:v>1.0325276255607609</c:v>
                </c:pt>
                <c:pt idx="226">
                  <c:v>1.0337860584259029</c:v>
                </c:pt>
                <c:pt idx="227">
                  <c:v>1.0350760221481319</c:v>
                </c:pt>
                <c:pt idx="228">
                  <c:v>1.036251306533813</c:v>
                </c:pt>
                <c:pt idx="229">
                  <c:v>1.0373027324676509</c:v>
                </c:pt>
                <c:pt idx="230">
                  <c:v>1.0382758975028989</c:v>
                </c:pt>
                <c:pt idx="231">
                  <c:v>1.039228022098541</c:v>
                </c:pt>
                <c:pt idx="232">
                  <c:v>1.039973318576813</c:v>
                </c:pt>
                <c:pt idx="233">
                  <c:v>1.040684700012207</c:v>
                </c:pt>
                <c:pt idx="234">
                  <c:v>1.0414531826972961</c:v>
                </c:pt>
                <c:pt idx="235">
                  <c:v>1.042357742786407</c:v>
                </c:pt>
                <c:pt idx="236">
                  <c:v>1.043281614780426</c:v>
                </c:pt>
                <c:pt idx="237">
                  <c:v>1.044215083122253</c:v>
                </c:pt>
                <c:pt idx="238">
                  <c:v>1.0453136563301091</c:v>
                </c:pt>
                <c:pt idx="239">
                  <c:v>1.046424865722656</c:v>
                </c:pt>
                <c:pt idx="240">
                  <c:v>1.047502338886261</c:v>
                </c:pt>
                <c:pt idx="241">
                  <c:v>1.0483772158622739</c:v>
                </c:pt>
                <c:pt idx="242">
                  <c:v>1.0493831038475041</c:v>
                </c:pt>
                <c:pt idx="243">
                  <c:v>1.0503923892974849</c:v>
                </c:pt>
                <c:pt idx="244">
                  <c:v>1.0512987375259399</c:v>
                </c:pt>
                <c:pt idx="245">
                  <c:v>1.052176237106323</c:v>
                </c:pt>
                <c:pt idx="246">
                  <c:v>1.053065359592438</c:v>
                </c:pt>
                <c:pt idx="247">
                  <c:v>1.0539765357971191</c:v>
                </c:pt>
                <c:pt idx="248">
                  <c:v>1.0547059774398799</c:v>
                </c:pt>
                <c:pt idx="249">
                  <c:v>1.055394172668457</c:v>
                </c:pt>
                <c:pt idx="250">
                  <c:v>1.05605685710907</c:v>
                </c:pt>
                <c:pt idx="251">
                  <c:v>1.0567582249641418</c:v>
                </c:pt>
                <c:pt idx="252">
                  <c:v>1.057420015335083</c:v>
                </c:pt>
                <c:pt idx="253">
                  <c:v>1.058132648468018</c:v>
                </c:pt>
                <c:pt idx="254">
                  <c:v>1.0590314269065861</c:v>
                </c:pt>
                <c:pt idx="255">
                  <c:v>1.0597273707389832</c:v>
                </c:pt>
                <c:pt idx="256">
                  <c:v>1.0604902505874629</c:v>
                </c:pt>
                <c:pt idx="257">
                  <c:v>1.0614176392555241</c:v>
                </c:pt>
                <c:pt idx="258">
                  <c:v>1.0622543692588811</c:v>
                </c:pt>
                <c:pt idx="259">
                  <c:v>1.063094317913055</c:v>
                </c:pt>
                <c:pt idx="260">
                  <c:v>1.0639194250106812</c:v>
                </c:pt>
                <c:pt idx="261">
                  <c:v>1.0645613670349121</c:v>
                </c:pt>
                <c:pt idx="262">
                  <c:v>1.0646985769271851</c:v>
                </c:pt>
                <c:pt idx="263">
                  <c:v>1.0645284056663509</c:v>
                </c:pt>
                <c:pt idx="264">
                  <c:v>1.0641680955886841</c:v>
                </c:pt>
                <c:pt idx="265">
                  <c:v>1.064099967479706</c:v>
                </c:pt>
                <c:pt idx="266">
                  <c:v>1.0641089081764221</c:v>
                </c:pt>
                <c:pt idx="267">
                  <c:v>1.064124643802643</c:v>
                </c:pt>
                <c:pt idx="268">
                  <c:v>1.064294576644897</c:v>
                </c:pt>
                <c:pt idx="269">
                  <c:v>1.064472377300262</c:v>
                </c:pt>
                <c:pt idx="270">
                  <c:v>1.0646460056304932</c:v>
                </c:pt>
                <c:pt idx="271">
                  <c:v>1.064816892147064</c:v>
                </c:pt>
                <c:pt idx="272">
                  <c:v>1.06493204832077</c:v>
                </c:pt>
                <c:pt idx="273">
                  <c:v>1.065029084682465</c:v>
                </c:pt>
                <c:pt idx="274">
                  <c:v>1.0651833415031429</c:v>
                </c:pt>
                <c:pt idx="275">
                  <c:v>1.065334558486938</c:v>
                </c:pt>
                <c:pt idx="276">
                  <c:v>1.0655204057693481</c:v>
                </c:pt>
                <c:pt idx="277">
                  <c:v>1.0657787322998051</c:v>
                </c:pt>
                <c:pt idx="278">
                  <c:v>1.0660668015480042</c:v>
                </c:pt>
                <c:pt idx="279">
                  <c:v>1.0664408802986149</c:v>
                </c:pt>
                <c:pt idx="280">
                  <c:v>1.0669043064117432</c:v>
                </c:pt>
                <c:pt idx="281">
                  <c:v>1.06733250617981</c:v>
                </c:pt>
                <c:pt idx="282">
                  <c:v>1.067647278308868</c:v>
                </c:pt>
                <c:pt idx="283">
                  <c:v>1.06789231300354</c:v>
                </c:pt>
                <c:pt idx="284">
                  <c:v>1.068162143230438</c:v>
                </c:pt>
                <c:pt idx="285">
                  <c:v>1.068465530872345</c:v>
                </c:pt>
                <c:pt idx="286">
                  <c:v>1.0686994791030879</c:v>
                </c:pt>
                <c:pt idx="287">
                  <c:v>1.068752527236938</c:v>
                </c:pt>
                <c:pt idx="288">
                  <c:v>1.068995893001556</c:v>
                </c:pt>
                <c:pt idx="289">
                  <c:v>1.0692430734634399</c:v>
                </c:pt>
                <c:pt idx="290">
                  <c:v>1.069459855556488</c:v>
                </c:pt>
                <c:pt idx="291">
                  <c:v>1.0696840286254878</c:v>
                </c:pt>
                <c:pt idx="292">
                  <c:v>1.0699699521064761</c:v>
                </c:pt>
                <c:pt idx="293">
                  <c:v>1.0702956914901729</c:v>
                </c:pt>
                <c:pt idx="294">
                  <c:v>1.0706003308296199</c:v>
                </c:pt>
                <c:pt idx="295">
                  <c:v>1.0709297060966489</c:v>
                </c:pt>
                <c:pt idx="296">
                  <c:v>1.071253299713135</c:v>
                </c:pt>
                <c:pt idx="297">
                  <c:v>1.0715416669845581</c:v>
                </c:pt>
                <c:pt idx="298">
                  <c:v>1.071862995624542</c:v>
                </c:pt>
                <c:pt idx="299">
                  <c:v>1.072202801704407</c:v>
                </c:pt>
                <c:pt idx="300">
                  <c:v>1.072562575340271</c:v>
                </c:pt>
                <c:pt idx="301">
                  <c:v>1.072874784469604</c:v>
                </c:pt>
                <c:pt idx="302">
                  <c:v>1.073205232620239</c:v>
                </c:pt>
                <c:pt idx="303">
                  <c:v>1.0735518336296082</c:v>
                </c:pt>
                <c:pt idx="304">
                  <c:v>1.0738900303840642</c:v>
                </c:pt>
                <c:pt idx="305">
                  <c:v>1.074249684810638</c:v>
                </c:pt>
                <c:pt idx="306">
                  <c:v>1.0745890736579899</c:v>
                </c:pt>
                <c:pt idx="307">
                  <c:v>1.0748316645622249</c:v>
                </c:pt>
                <c:pt idx="308">
                  <c:v>1.0751833319664001</c:v>
                </c:pt>
                <c:pt idx="309">
                  <c:v>1.0755249857902531</c:v>
                </c:pt>
                <c:pt idx="310">
                  <c:v>1.0758065581321721</c:v>
                </c:pt>
                <c:pt idx="311">
                  <c:v>1.0760869383811951</c:v>
                </c:pt>
                <c:pt idx="312">
                  <c:v>1.076401472091675</c:v>
                </c:pt>
                <c:pt idx="313">
                  <c:v>1.0767495036125179</c:v>
                </c:pt>
                <c:pt idx="314">
                  <c:v>1.07709264755249</c:v>
                </c:pt>
                <c:pt idx="315">
                  <c:v>1.0774485468864441</c:v>
                </c:pt>
                <c:pt idx="316">
                  <c:v>1.077812075614929</c:v>
                </c:pt>
                <c:pt idx="317">
                  <c:v>1.0781810283660889</c:v>
                </c:pt>
                <c:pt idx="318">
                  <c:v>1.078567266464233</c:v>
                </c:pt>
                <c:pt idx="319">
                  <c:v>1.07893842458725</c:v>
                </c:pt>
                <c:pt idx="320">
                  <c:v>1.079271793365479</c:v>
                </c:pt>
                <c:pt idx="321">
                  <c:v>1.079611539840698</c:v>
                </c:pt>
                <c:pt idx="322">
                  <c:v>1.0799990892410281</c:v>
                </c:pt>
                <c:pt idx="323">
                  <c:v>1.0804381966590881</c:v>
                </c:pt>
                <c:pt idx="324">
                  <c:v>1.080855667591095</c:v>
                </c:pt>
                <c:pt idx="325">
                  <c:v>1.0812385678291321</c:v>
                </c:pt>
                <c:pt idx="326">
                  <c:v>1.081612706184387</c:v>
                </c:pt>
                <c:pt idx="327">
                  <c:v>1.082058250904083</c:v>
                </c:pt>
                <c:pt idx="328">
                  <c:v>1.0824717283248901</c:v>
                </c:pt>
                <c:pt idx="329">
                  <c:v>1.082855224609375</c:v>
                </c:pt>
                <c:pt idx="330">
                  <c:v>1.0831993222236629</c:v>
                </c:pt>
                <c:pt idx="331">
                  <c:v>1.083652257919312</c:v>
                </c:pt>
                <c:pt idx="332">
                  <c:v>1.0840713977813721</c:v>
                </c:pt>
                <c:pt idx="333">
                  <c:v>1.084427058696747</c:v>
                </c:pt>
                <c:pt idx="334">
                  <c:v>1.0847387909889221</c:v>
                </c:pt>
                <c:pt idx="335">
                  <c:v>1.0851126313209529</c:v>
                </c:pt>
                <c:pt idx="336">
                  <c:v>1.085526645183563</c:v>
                </c:pt>
                <c:pt idx="337">
                  <c:v>1.0859072208404541</c:v>
                </c:pt>
                <c:pt idx="338">
                  <c:v>1.0862923860549931</c:v>
                </c:pt>
                <c:pt idx="339">
                  <c:v>1.0866778492927551</c:v>
                </c:pt>
                <c:pt idx="340">
                  <c:v>1.0870611667633061</c:v>
                </c:pt>
                <c:pt idx="341">
                  <c:v>1.087460458278656</c:v>
                </c:pt>
                <c:pt idx="342">
                  <c:v>1.087855279445648</c:v>
                </c:pt>
                <c:pt idx="343">
                  <c:v>1.088239908218384</c:v>
                </c:pt>
                <c:pt idx="344">
                  <c:v>1.0886049270629878</c:v>
                </c:pt>
                <c:pt idx="345">
                  <c:v>1.088967025279999</c:v>
                </c:pt>
                <c:pt idx="346">
                  <c:v>1.0893344283103938</c:v>
                </c:pt>
                <c:pt idx="347">
                  <c:v>1.0897648930549622</c:v>
                </c:pt>
                <c:pt idx="348">
                  <c:v>1.090159475803375</c:v>
                </c:pt>
                <c:pt idx="349">
                  <c:v>1.0905314087867741</c:v>
                </c:pt>
                <c:pt idx="350">
                  <c:v>1.090890049934387</c:v>
                </c:pt>
                <c:pt idx="351">
                  <c:v>1.09127414226532</c:v>
                </c:pt>
                <c:pt idx="352">
                  <c:v>1.0916538238525391</c:v>
                </c:pt>
                <c:pt idx="353">
                  <c:v>1.092016220092773</c:v>
                </c:pt>
                <c:pt idx="354">
                  <c:v>1.092495441436768</c:v>
                </c:pt>
                <c:pt idx="355">
                  <c:v>1.0929210186004639</c:v>
                </c:pt>
                <c:pt idx="356">
                  <c:v>1.093286454677582</c:v>
                </c:pt>
                <c:pt idx="357">
                  <c:v>1.0936611890792851</c:v>
                </c:pt>
                <c:pt idx="358">
                  <c:v>1.094027161598206</c:v>
                </c:pt>
                <c:pt idx="359">
                  <c:v>1.0943741202354431</c:v>
                </c:pt>
                <c:pt idx="360">
                  <c:v>1.094667255878448</c:v>
                </c:pt>
                <c:pt idx="361">
                  <c:v>1.09495621919632</c:v>
                </c:pt>
                <c:pt idx="362">
                  <c:v>1.095245242118835</c:v>
                </c:pt>
                <c:pt idx="363">
                  <c:v>1.095537126064301</c:v>
                </c:pt>
                <c:pt idx="364">
                  <c:v>1.095733165740967</c:v>
                </c:pt>
                <c:pt idx="365">
                  <c:v>1.095978319644928</c:v>
                </c:pt>
                <c:pt idx="366">
                  <c:v>1.0962896347045898</c:v>
                </c:pt>
                <c:pt idx="367">
                  <c:v>1.0965898036956792</c:v>
                </c:pt>
                <c:pt idx="368">
                  <c:v>1.09684681892395</c:v>
                </c:pt>
                <c:pt idx="369">
                  <c:v>1.097094058990479</c:v>
                </c:pt>
                <c:pt idx="370">
                  <c:v>1.097433924674988</c:v>
                </c:pt>
                <c:pt idx="371">
                  <c:v>1.097729384899139</c:v>
                </c:pt>
                <c:pt idx="372">
                  <c:v>1.098008334636688</c:v>
                </c:pt>
                <c:pt idx="373">
                  <c:v>1.0982862710952759</c:v>
                </c:pt>
                <c:pt idx="374">
                  <c:v>1.098549962043762</c:v>
                </c:pt>
                <c:pt idx="375">
                  <c:v>1.0987938642501831</c:v>
                </c:pt>
                <c:pt idx="376">
                  <c:v>1.0990157127380371</c:v>
                </c:pt>
                <c:pt idx="377">
                  <c:v>1.0992939472198491</c:v>
                </c:pt>
                <c:pt idx="378">
                  <c:v>1.0995773077011108</c:v>
                </c:pt>
                <c:pt idx="379">
                  <c:v>1.0998537540435791</c:v>
                </c:pt>
                <c:pt idx="380">
                  <c:v>1.1000635027885441</c:v>
                </c:pt>
                <c:pt idx="381">
                  <c:v>1.100238621234894</c:v>
                </c:pt>
                <c:pt idx="382">
                  <c:v>1.1003744006156921</c:v>
                </c:pt>
                <c:pt idx="383">
                  <c:v>1.1004442572593689</c:v>
                </c:pt>
                <c:pt idx="384">
                  <c:v>1.1005435585975651</c:v>
                </c:pt>
                <c:pt idx="385">
                  <c:v>1.1006513833999629</c:v>
                </c:pt>
                <c:pt idx="386">
                  <c:v>1.10076379776001</c:v>
                </c:pt>
                <c:pt idx="387">
                  <c:v>1.1009113192558289</c:v>
                </c:pt>
                <c:pt idx="388">
                  <c:v>1.101081490516663</c:v>
                </c:pt>
                <c:pt idx="389">
                  <c:v>1.1012775301933289</c:v>
                </c:pt>
                <c:pt idx="390">
                  <c:v>1.101542532444</c:v>
                </c:pt>
                <c:pt idx="391">
                  <c:v>1.101793229579926</c:v>
                </c:pt>
                <c:pt idx="392">
                  <c:v>1.1020668745040889</c:v>
                </c:pt>
                <c:pt idx="393">
                  <c:v>1.1024360656738281</c:v>
                </c:pt>
                <c:pt idx="394">
                  <c:v>1.102699458599091</c:v>
                </c:pt>
                <c:pt idx="395">
                  <c:v>1.102925300598145</c:v>
                </c:pt>
                <c:pt idx="396">
                  <c:v>1.1031321287155151</c:v>
                </c:pt>
                <c:pt idx="397">
                  <c:v>1.103378117084503</c:v>
                </c:pt>
                <c:pt idx="398">
                  <c:v>1.103635370731354</c:v>
                </c:pt>
                <c:pt idx="399">
                  <c:v>1.1039043068885799</c:v>
                </c:pt>
                <c:pt idx="400">
                  <c:v>1.104214012622833</c:v>
                </c:pt>
                <c:pt idx="401">
                  <c:v>1.1045360565185551</c:v>
                </c:pt>
                <c:pt idx="402">
                  <c:v>1.104874789714813</c:v>
                </c:pt>
                <c:pt idx="403">
                  <c:v>1.1052525639534001</c:v>
                </c:pt>
                <c:pt idx="404">
                  <c:v>1.1055389046669011</c:v>
                </c:pt>
                <c:pt idx="405">
                  <c:v>1.1058275103569031</c:v>
                </c:pt>
                <c:pt idx="406">
                  <c:v>1.1061733365058899</c:v>
                </c:pt>
                <c:pt idx="407">
                  <c:v>1.1064303517341609</c:v>
                </c:pt>
                <c:pt idx="408">
                  <c:v>1.106744527816772</c:v>
                </c:pt>
                <c:pt idx="409">
                  <c:v>1.1071334481239319</c:v>
                </c:pt>
                <c:pt idx="410">
                  <c:v>1.107490479946136</c:v>
                </c:pt>
                <c:pt idx="411">
                  <c:v>1.107853055000305</c:v>
                </c:pt>
                <c:pt idx="412">
                  <c:v>1.1081997156143188</c:v>
                </c:pt>
                <c:pt idx="413">
                  <c:v>1.108448386192322</c:v>
                </c:pt>
                <c:pt idx="414">
                  <c:v>1.108680725097656</c:v>
                </c:pt>
                <c:pt idx="415">
                  <c:v>1.1089267730712891</c:v>
                </c:pt>
                <c:pt idx="416">
                  <c:v>1.1092182397842409</c:v>
                </c:pt>
                <c:pt idx="417">
                  <c:v>1.1095772385597229</c:v>
                </c:pt>
                <c:pt idx="418">
                  <c:v>1.109884917736053</c:v>
                </c:pt>
                <c:pt idx="419">
                  <c:v>1.110113918781281</c:v>
                </c:pt>
                <c:pt idx="420">
                  <c:v>1.1103159189224239</c:v>
                </c:pt>
                <c:pt idx="421">
                  <c:v>1.1105354428291321</c:v>
                </c:pt>
                <c:pt idx="422">
                  <c:v>1.110771536827087</c:v>
                </c:pt>
                <c:pt idx="423">
                  <c:v>1.1110265851020809</c:v>
                </c:pt>
                <c:pt idx="424">
                  <c:v>1.1112604141235352</c:v>
                </c:pt>
                <c:pt idx="425">
                  <c:v>1.111483573913574</c:v>
                </c:pt>
                <c:pt idx="426">
                  <c:v>1.111701548099518</c:v>
                </c:pt>
                <c:pt idx="427">
                  <c:v>1.1118765473365779</c:v>
                </c:pt>
                <c:pt idx="428">
                  <c:v>1.112063944339752</c:v>
                </c:pt>
                <c:pt idx="429">
                  <c:v>1.112282276153564</c:v>
                </c:pt>
                <c:pt idx="430">
                  <c:v>1.112437427043915</c:v>
                </c:pt>
                <c:pt idx="431">
                  <c:v>1.112614512443542</c:v>
                </c:pt>
                <c:pt idx="432">
                  <c:v>1.112800657749176</c:v>
                </c:pt>
                <c:pt idx="433">
                  <c:v>1.112882554531097</c:v>
                </c:pt>
                <c:pt idx="434">
                  <c:v>1.113025903701782</c:v>
                </c:pt>
                <c:pt idx="435">
                  <c:v>1.1131883859634399</c:v>
                </c:pt>
                <c:pt idx="436">
                  <c:v>1.1133134365081792</c:v>
                </c:pt>
                <c:pt idx="437">
                  <c:v>1.1135328412055969</c:v>
                </c:pt>
                <c:pt idx="438">
                  <c:v>1.113700151443481</c:v>
                </c:pt>
                <c:pt idx="439">
                  <c:v>1.1137363910675049</c:v>
                </c:pt>
                <c:pt idx="440">
                  <c:v>1.113848090171814</c:v>
                </c:pt>
                <c:pt idx="441">
                  <c:v>1.11402952671051</c:v>
                </c:pt>
                <c:pt idx="442">
                  <c:v>1.114269077777863</c:v>
                </c:pt>
                <c:pt idx="443">
                  <c:v>1.1144082546234131</c:v>
                </c:pt>
                <c:pt idx="444">
                  <c:v>1.114528894424438</c:v>
                </c:pt>
                <c:pt idx="445">
                  <c:v>1.114649653434753</c:v>
                </c:pt>
                <c:pt idx="446">
                  <c:v>1.114813446998596</c:v>
                </c:pt>
                <c:pt idx="447">
                  <c:v>1.11499959230423</c:v>
                </c:pt>
                <c:pt idx="448">
                  <c:v>1.1152292490005489</c:v>
                </c:pt>
                <c:pt idx="449">
                  <c:v>1.115530669689178</c:v>
                </c:pt>
                <c:pt idx="450">
                  <c:v>1.1158021688461299</c:v>
                </c:pt>
                <c:pt idx="451">
                  <c:v>1.1160097122192378</c:v>
                </c:pt>
                <c:pt idx="452">
                  <c:v>1.1161478161811829</c:v>
                </c:pt>
                <c:pt idx="453">
                  <c:v>1.116279780864716</c:v>
                </c:pt>
                <c:pt idx="454">
                  <c:v>1.116329610347748</c:v>
                </c:pt>
                <c:pt idx="455">
                  <c:v>1.116351962089539</c:v>
                </c:pt>
                <c:pt idx="456">
                  <c:v>1.1165123581886292</c:v>
                </c:pt>
                <c:pt idx="457">
                  <c:v>1.1167201995849609</c:v>
                </c:pt>
                <c:pt idx="458">
                  <c:v>1.116991460323334</c:v>
                </c:pt>
                <c:pt idx="459">
                  <c:v>1.11737072467804</c:v>
                </c:pt>
                <c:pt idx="460">
                  <c:v>1.1178280115127559</c:v>
                </c:pt>
                <c:pt idx="461">
                  <c:v>1.1182481646537781</c:v>
                </c:pt>
                <c:pt idx="462">
                  <c:v>1.118604719638824</c:v>
                </c:pt>
                <c:pt idx="463">
                  <c:v>1.1189388632774349</c:v>
                </c:pt>
                <c:pt idx="464">
                  <c:v>1.1192584037780759</c:v>
                </c:pt>
                <c:pt idx="465">
                  <c:v>1.119566082954407</c:v>
                </c:pt>
                <c:pt idx="466">
                  <c:v>1.119866788387299</c:v>
                </c:pt>
                <c:pt idx="467">
                  <c:v>1.1201212406158449</c:v>
                </c:pt>
                <c:pt idx="468">
                  <c:v>1.1203640103340149</c:v>
                </c:pt>
                <c:pt idx="469">
                  <c:v>1.1206285953521729</c:v>
                </c:pt>
                <c:pt idx="470">
                  <c:v>1.120876669883728</c:v>
                </c:pt>
                <c:pt idx="471">
                  <c:v>1.12111496925354</c:v>
                </c:pt>
                <c:pt idx="472">
                  <c:v>1.1213423013687129</c:v>
                </c:pt>
                <c:pt idx="473">
                  <c:v>1.121563196182251</c:v>
                </c:pt>
                <c:pt idx="474">
                  <c:v>1.121751666069031</c:v>
                </c:pt>
                <c:pt idx="475">
                  <c:v>1.1219261288642879</c:v>
                </c:pt>
                <c:pt idx="476">
                  <c:v>1.122224867343903</c:v>
                </c:pt>
                <c:pt idx="477">
                  <c:v>1.122494637966156</c:v>
                </c:pt>
                <c:pt idx="478">
                  <c:v>1.122742712497711</c:v>
                </c:pt>
                <c:pt idx="479">
                  <c:v>1.122966051101685</c:v>
                </c:pt>
                <c:pt idx="480">
                  <c:v>1.123182058334351</c:v>
                </c:pt>
                <c:pt idx="481">
                  <c:v>1.1234046220779419</c:v>
                </c:pt>
                <c:pt idx="482">
                  <c:v>1.1236412525177</c:v>
                </c:pt>
                <c:pt idx="483">
                  <c:v>1.123913645744324</c:v>
                </c:pt>
                <c:pt idx="484">
                  <c:v>1.124153673648834</c:v>
                </c:pt>
                <c:pt idx="485">
                  <c:v>1.1243604421615601</c:v>
                </c:pt>
                <c:pt idx="486">
                  <c:v>1.124593079090118</c:v>
                </c:pt>
                <c:pt idx="487">
                  <c:v>1.1248476505279541</c:v>
                </c:pt>
                <c:pt idx="488">
                  <c:v>1.1251130700111389</c:v>
                </c:pt>
                <c:pt idx="489">
                  <c:v>1.1253700256347661</c:v>
                </c:pt>
                <c:pt idx="490">
                  <c:v>1.1255896091461182</c:v>
                </c:pt>
                <c:pt idx="491">
                  <c:v>1.1258126497268681</c:v>
                </c:pt>
                <c:pt idx="492">
                  <c:v>1.1260640621185301</c:v>
                </c:pt>
                <c:pt idx="493">
                  <c:v>1.126311719417572</c:v>
                </c:pt>
                <c:pt idx="494">
                  <c:v>1.1265133023262019</c:v>
                </c:pt>
                <c:pt idx="495">
                  <c:v>1.126660823822021</c:v>
                </c:pt>
                <c:pt idx="496">
                  <c:v>1.126769363880157</c:v>
                </c:pt>
                <c:pt idx="497">
                  <c:v>1.126951158046722</c:v>
                </c:pt>
                <c:pt idx="498">
                  <c:v>1.127167284488678</c:v>
                </c:pt>
                <c:pt idx="499">
                  <c:v>1.1273161768913269</c:v>
                </c:pt>
                <c:pt idx="500">
                  <c:v>1.127473652362823</c:v>
                </c:pt>
                <c:pt idx="501">
                  <c:v>1.1276484131813049</c:v>
                </c:pt>
                <c:pt idx="502">
                  <c:v>1.127854108810425</c:v>
                </c:pt>
                <c:pt idx="503">
                  <c:v>1.1280438303947449</c:v>
                </c:pt>
                <c:pt idx="504">
                  <c:v>1.128216445446014</c:v>
                </c:pt>
                <c:pt idx="505">
                  <c:v>1.1283697485923772</c:v>
                </c:pt>
                <c:pt idx="506">
                  <c:v>1.128507733345032</c:v>
                </c:pt>
                <c:pt idx="507">
                  <c:v>1.128629744052887</c:v>
                </c:pt>
                <c:pt idx="508">
                  <c:v>1.1287456750869751</c:v>
                </c:pt>
                <c:pt idx="509">
                  <c:v>1.128898680210114</c:v>
                </c:pt>
                <c:pt idx="510">
                  <c:v>1.1290076375007629</c:v>
                </c:pt>
                <c:pt idx="511">
                  <c:v>1.129113495349884</c:v>
                </c:pt>
                <c:pt idx="512">
                  <c:v>1.1292601227760311</c:v>
                </c:pt>
                <c:pt idx="513">
                  <c:v>1.129422008991241</c:v>
                </c:pt>
                <c:pt idx="514">
                  <c:v>1.129587590694427</c:v>
                </c:pt>
                <c:pt idx="515">
                  <c:v>1.1297540068626399</c:v>
                </c:pt>
                <c:pt idx="516">
                  <c:v>1.129853248596191</c:v>
                </c:pt>
                <c:pt idx="517">
                  <c:v>1.130021989345551</c:v>
                </c:pt>
                <c:pt idx="518">
                  <c:v>1.1302322745323181</c:v>
                </c:pt>
                <c:pt idx="519">
                  <c:v>1.13027560710907</c:v>
                </c:pt>
                <c:pt idx="520">
                  <c:v>1.130428731441498</c:v>
                </c:pt>
                <c:pt idx="521">
                  <c:v>1.130655884742737</c:v>
                </c:pt>
                <c:pt idx="522">
                  <c:v>1.1309434175491329</c:v>
                </c:pt>
                <c:pt idx="523">
                  <c:v>1.131139814853668</c:v>
                </c:pt>
                <c:pt idx="524">
                  <c:v>1.1312815546989441</c:v>
                </c:pt>
                <c:pt idx="525">
                  <c:v>1.1313655376434331</c:v>
                </c:pt>
                <c:pt idx="526">
                  <c:v>1.1315052509307861</c:v>
                </c:pt>
                <c:pt idx="527">
                  <c:v>1.131697952747345</c:v>
                </c:pt>
                <c:pt idx="528">
                  <c:v>1.1319329738616939</c:v>
                </c:pt>
                <c:pt idx="529">
                  <c:v>1.132083415985107</c:v>
                </c:pt>
                <c:pt idx="530">
                  <c:v>1.1323394179344179</c:v>
                </c:pt>
                <c:pt idx="531">
                  <c:v>1.1326252222061159</c:v>
                </c:pt>
                <c:pt idx="532">
                  <c:v>1.1327928900718689</c:v>
                </c:pt>
                <c:pt idx="533">
                  <c:v>1.1329636573791499</c:v>
                </c:pt>
                <c:pt idx="534">
                  <c:v>1.133176922798157</c:v>
                </c:pt>
                <c:pt idx="535">
                  <c:v>1.1334715485572811</c:v>
                </c:pt>
                <c:pt idx="536">
                  <c:v>1.133684575557709</c:v>
                </c:pt>
                <c:pt idx="537">
                  <c:v>1.133939862251282</c:v>
                </c:pt>
                <c:pt idx="538">
                  <c:v>1.134248018264771</c:v>
                </c:pt>
                <c:pt idx="539">
                  <c:v>1.1344395875930791</c:v>
                </c:pt>
                <c:pt idx="540">
                  <c:v>1.1345770359039311</c:v>
                </c:pt>
                <c:pt idx="541">
                  <c:v>1.1347036957740779</c:v>
                </c:pt>
                <c:pt idx="542">
                  <c:v>1.13494884967804</c:v>
                </c:pt>
                <c:pt idx="543">
                  <c:v>1.135176479816437</c:v>
                </c:pt>
                <c:pt idx="544">
                  <c:v>1.13535463809967</c:v>
                </c:pt>
                <c:pt idx="545">
                  <c:v>1.135433554649353</c:v>
                </c:pt>
                <c:pt idx="546">
                  <c:v>1.1356287002563481</c:v>
                </c:pt>
                <c:pt idx="547">
                  <c:v>1.135774672031403</c:v>
                </c:pt>
                <c:pt idx="548">
                  <c:v>1.1358353495597839</c:v>
                </c:pt>
                <c:pt idx="549">
                  <c:v>1.1360464692115779</c:v>
                </c:pt>
                <c:pt idx="550">
                  <c:v>1.1362282633781429</c:v>
                </c:pt>
                <c:pt idx="551">
                  <c:v>1.1363832950592041</c:v>
                </c:pt>
                <c:pt idx="552">
                  <c:v>1.136509954929352</c:v>
                </c:pt>
                <c:pt idx="553">
                  <c:v>1.13665783405304</c:v>
                </c:pt>
                <c:pt idx="554">
                  <c:v>1.1368424296379089</c:v>
                </c:pt>
                <c:pt idx="555">
                  <c:v>1.1371022462844849</c:v>
                </c:pt>
                <c:pt idx="556">
                  <c:v>1.137240469455719</c:v>
                </c:pt>
                <c:pt idx="557">
                  <c:v>1.1373497843742371</c:v>
                </c:pt>
                <c:pt idx="558">
                  <c:v>1.1374503374099731</c:v>
                </c:pt>
                <c:pt idx="559">
                  <c:v>1.137583911418915</c:v>
                </c:pt>
                <c:pt idx="560">
                  <c:v>1.1377220153808589</c:v>
                </c:pt>
                <c:pt idx="561">
                  <c:v>1.137870252132416</c:v>
                </c:pt>
                <c:pt idx="562">
                  <c:v>1.1380768418312071</c:v>
                </c:pt>
                <c:pt idx="563">
                  <c:v>1.1383257508277889</c:v>
                </c:pt>
                <c:pt idx="564">
                  <c:v>1.1385748386383061</c:v>
                </c:pt>
                <c:pt idx="565">
                  <c:v>1.138754069805145</c:v>
                </c:pt>
                <c:pt idx="566">
                  <c:v>1.138876676559448</c:v>
                </c:pt>
                <c:pt idx="567">
                  <c:v>1.1390194892883301</c:v>
                </c:pt>
                <c:pt idx="568">
                  <c:v>1.1392198801040649</c:v>
                </c:pt>
                <c:pt idx="569">
                  <c:v>1.139323830604553</c:v>
                </c:pt>
                <c:pt idx="570">
                  <c:v>1.139498889446259</c:v>
                </c:pt>
                <c:pt idx="571">
                  <c:v>1.1397444605827332</c:v>
                </c:pt>
                <c:pt idx="572">
                  <c:v>1.139913082122803</c:v>
                </c:pt>
                <c:pt idx="573">
                  <c:v>1.14012598991394</c:v>
                </c:pt>
                <c:pt idx="574">
                  <c:v>1.14035952091217</c:v>
                </c:pt>
                <c:pt idx="575">
                  <c:v>1.140571713447571</c:v>
                </c:pt>
                <c:pt idx="576">
                  <c:v>1.1407870650291438</c:v>
                </c:pt>
                <c:pt idx="577">
                  <c:v>1.1409814953804021</c:v>
                </c:pt>
                <c:pt idx="578">
                  <c:v>1.1411314010620122</c:v>
                </c:pt>
                <c:pt idx="579">
                  <c:v>1.1413207054138179</c:v>
                </c:pt>
                <c:pt idx="580">
                  <c:v>1.1415412425994869</c:v>
                </c:pt>
                <c:pt idx="581">
                  <c:v>1.1417892575263981</c:v>
                </c:pt>
                <c:pt idx="582">
                  <c:v>1.1419434547424321</c:v>
                </c:pt>
                <c:pt idx="583">
                  <c:v>1.142091751098633</c:v>
                </c:pt>
                <c:pt idx="584">
                  <c:v>1.142259955406189</c:v>
                </c:pt>
                <c:pt idx="585">
                  <c:v>1.1425434350967409</c:v>
                </c:pt>
                <c:pt idx="586">
                  <c:v>1.1427463889122009</c:v>
                </c:pt>
                <c:pt idx="587">
                  <c:v>1.1429405808448792</c:v>
                </c:pt>
                <c:pt idx="588">
                  <c:v>1.1431786417961121</c:v>
                </c:pt>
                <c:pt idx="589">
                  <c:v>1.143360018730164</c:v>
                </c:pt>
                <c:pt idx="590">
                  <c:v>1.143487691879272</c:v>
                </c:pt>
                <c:pt idx="591">
                  <c:v>1.1435574293136601</c:v>
                </c:pt>
                <c:pt idx="592">
                  <c:v>1.143771648406982</c:v>
                </c:pt>
                <c:pt idx="593">
                  <c:v>1.143912255764008</c:v>
                </c:pt>
                <c:pt idx="594">
                  <c:v>1.144012451171875</c:v>
                </c:pt>
                <c:pt idx="595">
                  <c:v>1.144214510917664</c:v>
                </c:pt>
                <c:pt idx="596">
                  <c:v>1.144347548484802</c:v>
                </c:pt>
                <c:pt idx="597">
                  <c:v>1.144450724124908</c:v>
                </c:pt>
                <c:pt idx="598">
                  <c:v>1.1445497870445251</c:v>
                </c:pt>
                <c:pt idx="599">
                  <c:v>1.1446911692619319</c:v>
                </c:pt>
                <c:pt idx="600">
                  <c:v>1.1448337435722351</c:v>
                </c:pt>
                <c:pt idx="601">
                  <c:v>1.1449651122093201</c:v>
                </c:pt>
                <c:pt idx="602">
                  <c:v>1.145006537437439</c:v>
                </c:pt>
                <c:pt idx="603">
                  <c:v>1.1450755596160889</c:v>
                </c:pt>
                <c:pt idx="604">
                  <c:v>1.145171701908112</c:v>
                </c:pt>
                <c:pt idx="605">
                  <c:v>1.1452705264091489</c:v>
                </c:pt>
                <c:pt idx="606">
                  <c:v>1.1453292369842529</c:v>
                </c:pt>
                <c:pt idx="607">
                  <c:v>1.145378470420837</c:v>
                </c:pt>
                <c:pt idx="608">
                  <c:v>1.1454619765281679</c:v>
                </c:pt>
                <c:pt idx="609">
                  <c:v>1.1455865502357478</c:v>
                </c:pt>
                <c:pt idx="610">
                  <c:v>1.145665228366852</c:v>
                </c:pt>
                <c:pt idx="611">
                  <c:v>1.145645320415497</c:v>
                </c:pt>
                <c:pt idx="612">
                  <c:v>1.145745456218719</c:v>
                </c:pt>
                <c:pt idx="613">
                  <c:v>1.145831823348999</c:v>
                </c:pt>
                <c:pt idx="614">
                  <c:v>1.145896196365356</c:v>
                </c:pt>
                <c:pt idx="615">
                  <c:v>1.145950138568878</c:v>
                </c:pt>
                <c:pt idx="616">
                  <c:v>1.146098136901855</c:v>
                </c:pt>
                <c:pt idx="617">
                  <c:v>1.1463115215301509</c:v>
                </c:pt>
                <c:pt idx="618">
                  <c:v>1.1465638875961299</c:v>
                </c:pt>
                <c:pt idx="619">
                  <c:v>1.146756529808044</c:v>
                </c:pt>
                <c:pt idx="620">
                  <c:v>1.1469684839248659</c:v>
                </c:pt>
                <c:pt idx="621">
                  <c:v>1.1472535133361821</c:v>
                </c:pt>
                <c:pt idx="622">
                  <c:v>1.1473875641822811</c:v>
                </c:pt>
                <c:pt idx="623">
                  <c:v>1.1476002931594849</c:v>
                </c:pt>
                <c:pt idx="624">
                  <c:v>1.1479236483573909</c:v>
                </c:pt>
                <c:pt idx="625">
                  <c:v>1.1482664346694951</c:v>
                </c:pt>
                <c:pt idx="626">
                  <c:v>1.148534297943115</c:v>
                </c:pt>
                <c:pt idx="627">
                  <c:v>1.1487525105476379</c:v>
                </c:pt>
                <c:pt idx="628">
                  <c:v>1.148964583873749</c:v>
                </c:pt>
                <c:pt idx="629">
                  <c:v>1.14918577671051</c:v>
                </c:pt>
                <c:pt idx="630">
                  <c:v>1.1494347453117371</c:v>
                </c:pt>
                <c:pt idx="631">
                  <c:v>1.149736642837524</c:v>
                </c:pt>
                <c:pt idx="632">
                  <c:v>1.149055480957031</c:v>
                </c:pt>
                <c:pt idx="633">
                  <c:v>1.149151623249054</c:v>
                </c:pt>
                <c:pt idx="634">
                  <c:v>1.1492488980293269</c:v>
                </c:pt>
                <c:pt idx="635">
                  <c:v>1.1493111848831181</c:v>
                </c:pt>
                <c:pt idx="636">
                  <c:v>1.149307012557983</c:v>
                </c:pt>
                <c:pt idx="637">
                  <c:v>1.1492583751678471</c:v>
                </c:pt>
                <c:pt idx="638">
                  <c:v>1.149257600307465</c:v>
                </c:pt>
                <c:pt idx="639">
                  <c:v>1.149310886859894</c:v>
                </c:pt>
                <c:pt idx="640">
                  <c:v>1.1492907404899602</c:v>
                </c:pt>
                <c:pt idx="641">
                  <c:v>1.1492443084716801</c:v>
                </c:pt>
                <c:pt idx="642">
                  <c:v>1.1492777466773991</c:v>
                </c:pt>
                <c:pt idx="643">
                  <c:v>1.1493017673492432</c:v>
                </c:pt>
                <c:pt idx="644">
                  <c:v>1.14924693107605</c:v>
                </c:pt>
                <c:pt idx="645">
                  <c:v>1.149178028106689</c:v>
                </c:pt>
                <c:pt idx="646">
                  <c:v>1.1491603851318359</c:v>
                </c:pt>
                <c:pt idx="647">
                  <c:v>1.14915543794632</c:v>
                </c:pt>
                <c:pt idx="648">
                  <c:v>1.1490957140922551</c:v>
                </c:pt>
                <c:pt idx="649">
                  <c:v>1.1489769816398621</c:v>
                </c:pt>
                <c:pt idx="650">
                  <c:v>1.1488572359085079</c:v>
                </c:pt>
                <c:pt idx="651">
                  <c:v>1.148780345916748</c:v>
                </c:pt>
                <c:pt idx="652">
                  <c:v>1.148780763149261</c:v>
                </c:pt>
                <c:pt idx="653">
                  <c:v>1.1489120125770569</c:v>
                </c:pt>
                <c:pt idx="654">
                  <c:v>1.149054646492004</c:v>
                </c:pt>
                <c:pt idx="655">
                  <c:v>1.149102389812469</c:v>
                </c:pt>
                <c:pt idx="656">
                  <c:v>1.1490931510925289</c:v>
                </c:pt>
                <c:pt idx="657">
                  <c:v>1.1490998864173889</c:v>
                </c:pt>
                <c:pt idx="658">
                  <c:v>1.1491187810897832</c:v>
                </c:pt>
                <c:pt idx="659">
                  <c:v>1.1491366624832149</c:v>
                </c:pt>
                <c:pt idx="660">
                  <c:v>1.149209260940552</c:v>
                </c:pt>
                <c:pt idx="661">
                  <c:v>1.149330675601959</c:v>
                </c:pt>
                <c:pt idx="662">
                  <c:v>1.149413049221039</c:v>
                </c:pt>
                <c:pt idx="663">
                  <c:v>1.1494734287261958</c:v>
                </c:pt>
                <c:pt idx="664">
                  <c:v>1.1496104598045349</c:v>
                </c:pt>
                <c:pt idx="665">
                  <c:v>1.1497912406921391</c:v>
                </c:pt>
                <c:pt idx="666">
                  <c:v>1.149925708770752</c:v>
                </c:pt>
                <c:pt idx="667">
                  <c:v>1.1500759124755859</c:v>
                </c:pt>
                <c:pt idx="668">
                  <c:v>1.150265157222748</c:v>
                </c:pt>
                <c:pt idx="669">
                  <c:v>1.1504218578338619</c:v>
                </c:pt>
                <c:pt idx="670">
                  <c:v>1.150643467903137</c:v>
                </c:pt>
                <c:pt idx="671">
                  <c:v>1.150932729244232</c:v>
                </c:pt>
                <c:pt idx="672">
                  <c:v>1.15116274356842</c:v>
                </c:pt>
                <c:pt idx="673">
                  <c:v>1.1513275504112239</c:v>
                </c:pt>
                <c:pt idx="674">
                  <c:v>1.1515040993690491</c:v>
                </c:pt>
                <c:pt idx="675">
                  <c:v>1.1517107486724849</c:v>
                </c:pt>
                <c:pt idx="676">
                  <c:v>1.151925683021545</c:v>
                </c:pt>
                <c:pt idx="677">
                  <c:v>1.152149558067322</c:v>
                </c:pt>
                <c:pt idx="678">
                  <c:v>1.152341485023499</c:v>
                </c:pt>
                <c:pt idx="679">
                  <c:v>1.1525106430053711</c:v>
                </c:pt>
                <c:pt idx="680">
                  <c:v>1.1526967883110051</c:v>
                </c:pt>
                <c:pt idx="681">
                  <c:v>1.152871966362</c:v>
                </c:pt>
                <c:pt idx="682">
                  <c:v>1.1530638337135311</c:v>
                </c:pt>
                <c:pt idx="683">
                  <c:v>1.1532168984413151</c:v>
                </c:pt>
                <c:pt idx="684">
                  <c:v>1.153331518173218</c:v>
                </c:pt>
                <c:pt idx="685">
                  <c:v>1.153454005718231</c:v>
                </c:pt>
                <c:pt idx="686">
                  <c:v>1.1535958647727971</c:v>
                </c:pt>
                <c:pt idx="687">
                  <c:v>1.1537400484085079</c:v>
                </c:pt>
                <c:pt idx="688">
                  <c:v>1.1538571715354919</c:v>
                </c:pt>
                <c:pt idx="689">
                  <c:v>1.153923511505127</c:v>
                </c:pt>
                <c:pt idx="690">
                  <c:v>1.153967082500458</c:v>
                </c:pt>
                <c:pt idx="691">
                  <c:v>1.1539541482925419</c:v>
                </c:pt>
                <c:pt idx="692">
                  <c:v>1.153914093971252</c:v>
                </c:pt>
                <c:pt idx="693">
                  <c:v>1.1539433002471919</c:v>
                </c:pt>
                <c:pt idx="694">
                  <c:v>1.15398770570755</c:v>
                </c:pt>
                <c:pt idx="695">
                  <c:v>1.1539392471313481</c:v>
                </c:pt>
                <c:pt idx="696">
                  <c:v>1.153861820697784</c:v>
                </c:pt>
                <c:pt idx="697">
                  <c:v>1.153835713863373</c:v>
                </c:pt>
                <c:pt idx="698">
                  <c:v>1.153815746307373</c:v>
                </c:pt>
                <c:pt idx="699">
                  <c:v>1.153743982315063</c:v>
                </c:pt>
                <c:pt idx="700">
                  <c:v>1.153659045696259</c:v>
                </c:pt>
                <c:pt idx="701">
                  <c:v>1.1535928845405579</c:v>
                </c:pt>
                <c:pt idx="702">
                  <c:v>1.1535317301750179</c:v>
                </c:pt>
                <c:pt idx="703">
                  <c:v>1.153461635112762</c:v>
                </c:pt>
                <c:pt idx="704">
                  <c:v>1.1533539891242981</c:v>
                </c:pt>
                <c:pt idx="705">
                  <c:v>1.153221070766449</c:v>
                </c:pt>
                <c:pt idx="706">
                  <c:v>1.153075218200684</c:v>
                </c:pt>
                <c:pt idx="707">
                  <c:v>1.1529132127761841</c:v>
                </c:pt>
                <c:pt idx="708">
                  <c:v>1.1527624726295471</c:v>
                </c:pt>
                <c:pt idx="709">
                  <c:v>1.1526487469673161</c:v>
                </c:pt>
                <c:pt idx="710">
                  <c:v>1.1525840759277339</c:v>
                </c:pt>
                <c:pt idx="711">
                  <c:v>1.152532160282135</c:v>
                </c:pt>
                <c:pt idx="712">
                  <c:v>1.152427732944489</c:v>
                </c:pt>
                <c:pt idx="713">
                  <c:v>1.1522871851921082</c:v>
                </c:pt>
                <c:pt idx="714">
                  <c:v>1.152157068252563</c:v>
                </c:pt>
                <c:pt idx="715">
                  <c:v>1.1520594954490662</c:v>
                </c:pt>
                <c:pt idx="716">
                  <c:v>1.151984333992004</c:v>
                </c:pt>
                <c:pt idx="717">
                  <c:v>1.151938676834106</c:v>
                </c:pt>
                <c:pt idx="718">
                  <c:v>1.151885330677032</c:v>
                </c:pt>
                <c:pt idx="719">
                  <c:v>1.151825606822968</c:v>
                </c:pt>
                <c:pt idx="720">
                  <c:v>1.1517825722694401</c:v>
                </c:pt>
                <c:pt idx="721">
                  <c:v>1.151760458946228</c:v>
                </c:pt>
                <c:pt idx="722">
                  <c:v>1.151732921600342</c:v>
                </c:pt>
                <c:pt idx="723">
                  <c:v>1.151794910430908</c:v>
                </c:pt>
                <c:pt idx="724">
                  <c:v>1.151919305324554</c:v>
                </c:pt>
                <c:pt idx="725">
                  <c:v>1.152010321617126</c:v>
                </c:pt>
                <c:pt idx="726">
                  <c:v>1.1520348191261292</c:v>
                </c:pt>
                <c:pt idx="727">
                  <c:v>1.152081966400146</c:v>
                </c:pt>
                <c:pt idx="728">
                  <c:v>1.152204275131226</c:v>
                </c:pt>
                <c:pt idx="729">
                  <c:v>1.152307987213135</c:v>
                </c:pt>
                <c:pt idx="730">
                  <c:v>1.152430534362793</c:v>
                </c:pt>
                <c:pt idx="731">
                  <c:v>1.152569591999054</c:v>
                </c:pt>
                <c:pt idx="732">
                  <c:v>1.1526892781257629</c:v>
                </c:pt>
                <c:pt idx="733">
                  <c:v>1.152798175811768</c:v>
                </c:pt>
                <c:pt idx="734">
                  <c:v>1.1529849171638489</c:v>
                </c:pt>
                <c:pt idx="735">
                  <c:v>1.1532002687454219</c:v>
                </c:pt>
                <c:pt idx="736">
                  <c:v>1.1534432172775269</c:v>
                </c:pt>
                <c:pt idx="737">
                  <c:v>1.1536803841590881</c:v>
                </c:pt>
                <c:pt idx="738">
                  <c:v>1.1539080739021301</c:v>
                </c:pt>
                <c:pt idx="739">
                  <c:v>1.15414434671402</c:v>
                </c:pt>
                <c:pt idx="740">
                  <c:v>1.154378235340118</c:v>
                </c:pt>
                <c:pt idx="741">
                  <c:v>1.154601037502289</c:v>
                </c:pt>
                <c:pt idx="742">
                  <c:v>1.1548429727554321</c:v>
                </c:pt>
                <c:pt idx="743">
                  <c:v>1.1551311612129211</c:v>
                </c:pt>
                <c:pt idx="744">
                  <c:v>1.1553941369056702</c:v>
                </c:pt>
                <c:pt idx="745">
                  <c:v>1.15560382604599</c:v>
                </c:pt>
                <c:pt idx="746">
                  <c:v>1.155819773674011</c:v>
                </c:pt>
                <c:pt idx="747">
                  <c:v>1.156014621257782</c:v>
                </c:pt>
                <c:pt idx="748">
                  <c:v>1.156189441680908</c:v>
                </c:pt>
                <c:pt idx="749">
                  <c:v>1.1563422679901119</c:v>
                </c:pt>
                <c:pt idx="750">
                  <c:v>1.1565036773681641</c:v>
                </c:pt>
                <c:pt idx="751">
                  <c:v>1.156672060489655</c:v>
                </c:pt>
                <c:pt idx="752">
                  <c:v>1.1568212509155269</c:v>
                </c:pt>
                <c:pt idx="753">
                  <c:v>1.1569200158119202</c:v>
                </c:pt>
                <c:pt idx="754">
                  <c:v>1.15699690580368</c:v>
                </c:pt>
                <c:pt idx="755">
                  <c:v>1.1570448875427251</c:v>
                </c:pt>
                <c:pt idx="756">
                  <c:v>1.157085180282593</c:v>
                </c:pt>
                <c:pt idx="757">
                  <c:v>1.1571081876754761</c:v>
                </c:pt>
                <c:pt idx="758">
                  <c:v>1.157098114490509</c:v>
                </c:pt>
                <c:pt idx="759">
                  <c:v>1.1570942401885991</c:v>
                </c:pt>
                <c:pt idx="760">
                  <c:v>1.1570808291435239</c:v>
                </c:pt>
                <c:pt idx="761">
                  <c:v>1.15705943107605</c:v>
                </c:pt>
                <c:pt idx="762">
                  <c:v>1.157040059566498</c:v>
                </c:pt>
                <c:pt idx="763">
                  <c:v>1.1570199131965642</c:v>
                </c:pt>
                <c:pt idx="764">
                  <c:v>1.1569376587867741</c:v>
                </c:pt>
                <c:pt idx="765">
                  <c:v>1.1568441390991211</c:v>
                </c:pt>
                <c:pt idx="766">
                  <c:v>1.156783878803253</c:v>
                </c:pt>
                <c:pt idx="767">
                  <c:v>1.1567302346229549</c:v>
                </c:pt>
                <c:pt idx="768">
                  <c:v>1.1565877795219421</c:v>
                </c:pt>
                <c:pt idx="769">
                  <c:v>1.156416773796082</c:v>
                </c:pt>
                <c:pt idx="770">
                  <c:v>1.156269311904907</c:v>
                </c:pt>
                <c:pt idx="771">
                  <c:v>1.1561459302902219</c:v>
                </c:pt>
                <c:pt idx="772">
                  <c:v>1.1560037732124329</c:v>
                </c:pt>
                <c:pt idx="773">
                  <c:v>1.1558259129524231</c:v>
                </c:pt>
                <c:pt idx="774">
                  <c:v>1.1556709408760071</c:v>
                </c:pt>
                <c:pt idx="775">
                  <c:v>1.1555647253990169</c:v>
                </c:pt>
                <c:pt idx="776">
                  <c:v>1.155447661876678</c:v>
                </c:pt>
                <c:pt idx="777">
                  <c:v>1.155328035354614</c:v>
                </c:pt>
                <c:pt idx="778">
                  <c:v>1.155214667320251</c:v>
                </c:pt>
                <c:pt idx="779">
                  <c:v>1.15507984161377</c:v>
                </c:pt>
                <c:pt idx="780">
                  <c:v>1.154943466186523</c:v>
                </c:pt>
                <c:pt idx="781">
                  <c:v>1.154807567596436</c:v>
                </c:pt>
                <c:pt idx="782">
                  <c:v>1.1546720862388611</c:v>
                </c:pt>
                <c:pt idx="783">
                  <c:v>1.154536366462708</c:v>
                </c:pt>
                <c:pt idx="784">
                  <c:v>1.1544115543365479</c:v>
                </c:pt>
                <c:pt idx="785">
                  <c:v>1.1543347239494319</c:v>
                </c:pt>
                <c:pt idx="786">
                  <c:v>1.1542840600013728</c:v>
                </c:pt>
                <c:pt idx="787">
                  <c:v>1.1542336344718929</c:v>
                </c:pt>
                <c:pt idx="788">
                  <c:v>1.154168486595154</c:v>
                </c:pt>
                <c:pt idx="789">
                  <c:v>1.15412825345993</c:v>
                </c:pt>
                <c:pt idx="790">
                  <c:v>1.154126703739166</c:v>
                </c:pt>
                <c:pt idx="791">
                  <c:v>1.1541140079498291</c:v>
                </c:pt>
                <c:pt idx="792">
                  <c:v>1.1540654897689819</c:v>
                </c:pt>
                <c:pt idx="793">
                  <c:v>1.154024481773376</c:v>
                </c:pt>
                <c:pt idx="794">
                  <c:v>1.154054522514343</c:v>
                </c:pt>
                <c:pt idx="795">
                  <c:v>1.154087603092194</c:v>
                </c:pt>
                <c:pt idx="796">
                  <c:v>1.154119193553925</c:v>
                </c:pt>
                <c:pt idx="797">
                  <c:v>1.1541516780853271</c:v>
                </c:pt>
                <c:pt idx="798">
                  <c:v>1.1542313694953918</c:v>
                </c:pt>
                <c:pt idx="799">
                  <c:v>1.1543130278587341</c:v>
                </c:pt>
                <c:pt idx="800">
                  <c:v>1.154412448406219</c:v>
                </c:pt>
                <c:pt idx="801">
                  <c:v>1.1545174121856689</c:v>
                </c:pt>
                <c:pt idx="802">
                  <c:v>1.1546479463577271</c:v>
                </c:pt>
                <c:pt idx="803">
                  <c:v>1.1547838449478149</c:v>
                </c:pt>
                <c:pt idx="804">
                  <c:v>1.1548780798912048</c:v>
                </c:pt>
                <c:pt idx="805">
                  <c:v>1.154945492744446</c:v>
                </c:pt>
                <c:pt idx="806">
                  <c:v>1.155045211315155</c:v>
                </c:pt>
                <c:pt idx="807">
                  <c:v>1.1551861166954041</c:v>
                </c:pt>
                <c:pt idx="808">
                  <c:v>1.155312240123749</c:v>
                </c:pt>
                <c:pt idx="809">
                  <c:v>1.15540623664856</c:v>
                </c:pt>
                <c:pt idx="810">
                  <c:v>1.155505478382111</c:v>
                </c:pt>
                <c:pt idx="811">
                  <c:v>1.15561431646347</c:v>
                </c:pt>
                <c:pt idx="812">
                  <c:v>1.155726492404938</c:v>
                </c:pt>
                <c:pt idx="813">
                  <c:v>1.1559152007102971</c:v>
                </c:pt>
                <c:pt idx="814">
                  <c:v>1.1560975909233089</c:v>
                </c:pt>
                <c:pt idx="815">
                  <c:v>1.156217634677887</c:v>
                </c:pt>
                <c:pt idx="816">
                  <c:v>1.156332850456238</c:v>
                </c:pt>
                <c:pt idx="817">
                  <c:v>1.1564649939537048</c:v>
                </c:pt>
                <c:pt idx="818">
                  <c:v>1.156597375869751</c:v>
                </c:pt>
                <c:pt idx="819">
                  <c:v>1.1566904783248901</c:v>
                </c:pt>
                <c:pt idx="820">
                  <c:v>1.1567704677581792</c:v>
                </c:pt>
                <c:pt idx="821">
                  <c:v>1.156853199005127</c:v>
                </c:pt>
                <c:pt idx="822">
                  <c:v>1.1569265127182011</c:v>
                </c:pt>
                <c:pt idx="823">
                  <c:v>1.157016456127167</c:v>
                </c:pt>
                <c:pt idx="824">
                  <c:v>1.1571307778358459</c:v>
                </c:pt>
                <c:pt idx="825">
                  <c:v>1.1572438478469849</c:v>
                </c:pt>
                <c:pt idx="826">
                  <c:v>1.1573629975318909</c:v>
                </c:pt>
                <c:pt idx="827">
                  <c:v>1.157484769821167</c:v>
                </c:pt>
                <c:pt idx="828">
                  <c:v>1.157599568367004</c:v>
                </c:pt>
                <c:pt idx="829">
                  <c:v>1.157695412635803</c:v>
                </c:pt>
                <c:pt idx="830">
                  <c:v>1.1577256321907039</c:v>
                </c:pt>
                <c:pt idx="831">
                  <c:v>1.157762348651886</c:v>
                </c:pt>
                <c:pt idx="832">
                  <c:v>1.15784752368927</c:v>
                </c:pt>
                <c:pt idx="833">
                  <c:v>1.157930910587311</c:v>
                </c:pt>
                <c:pt idx="834">
                  <c:v>1.1579785346984859</c:v>
                </c:pt>
                <c:pt idx="835">
                  <c:v>1.1580268740653989</c:v>
                </c:pt>
                <c:pt idx="836">
                  <c:v>1.1581060290336609</c:v>
                </c:pt>
                <c:pt idx="837">
                  <c:v>1.1581894159317021</c:v>
                </c:pt>
                <c:pt idx="838">
                  <c:v>1.158241450786591</c:v>
                </c:pt>
                <c:pt idx="839">
                  <c:v>1.1582821011543269</c:v>
                </c:pt>
                <c:pt idx="840">
                  <c:v>1.15831059217453</c:v>
                </c:pt>
                <c:pt idx="841">
                  <c:v>1.158327639102936</c:v>
                </c:pt>
                <c:pt idx="842">
                  <c:v>1.1583606600761409</c:v>
                </c:pt>
                <c:pt idx="843">
                  <c:v>1.158415555953979</c:v>
                </c:pt>
                <c:pt idx="844">
                  <c:v>1.158440470695496</c:v>
                </c:pt>
                <c:pt idx="845">
                  <c:v>1.158411383628845</c:v>
                </c:pt>
                <c:pt idx="846">
                  <c:v>1.158397972583771</c:v>
                </c:pt>
                <c:pt idx="847">
                  <c:v>1.158430874347687</c:v>
                </c:pt>
                <c:pt idx="848">
                  <c:v>1.158461272716522</c:v>
                </c:pt>
                <c:pt idx="849">
                  <c:v>1.1584606170654301</c:v>
                </c:pt>
                <c:pt idx="850">
                  <c:v>1.158458828926086</c:v>
                </c:pt>
                <c:pt idx="851">
                  <c:v>1.1584762930870061</c:v>
                </c:pt>
                <c:pt idx="852">
                  <c:v>1.1584940552711491</c:v>
                </c:pt>
                <c:pt idx="853">
                  <c:v>1.158525228500366</c:v>
                </c:pt>
                <c:pt idx="854">
                  <c:v>1.1585569977760311</c:v>
                </c:pt>
                <c:pt idx="855">
                  <c:v>1.158529579639435</c:v>
                </c:pt>
                <c:pt idx="856">
                  <c:v>1.158488929271698</c:v>
                </c:pt>
                <c:pt idx="857">
                  <c:v>1.1584790945053101</c:v>
                </c:pt>
                <c:pt idx="858">
                  <c:v>1.158481776714325</c:v>
                </c:pt>
                <c:pt idx="859">
                  <c:v>1.158494770526886</c:v>
                </c:pt>
                <c:pt idx="860">
                  <c:v>1.158515989780426</c:v>
                </c:pt>
                <c:pt idx="861">
                  <c:v>1.15850305557251</c:v>
                </c:pt>
                <c:pt idx="862">
                  <c:v>1.1584528684616089</c:v>
                </c:pt>
                <c:pt idx="863">
                  <c:v>1.1584111452102661</c:v>
                </c:pt>
                <c:pt idx="864">
                  <c:v>1.1583830118179321</c:v>
                </c:pt>
                <c:pt idx="865">
                  <c:v>1.1583554744720459</c:v>
                </c:pt>
                <c:pt idx="866">
                  <c:v>1.158332407474518</c:v>
                </c:pt>
                <c:pt idx="867">
                  <c:v>1.1583089232444759</c:v>
                </c:pt>
                <c:pt idx="868">
                  <c:v>1.1582774519920349</c:v>
                </c:pt>
                <c:pt idx="869">
                  <c:v>1.158247292041779</c:v>
                </c:pt>
                <c:pt idx="870">
                  <c:v>1.15823882818222</c:v>
                </c:pt>
                <c:pt idx="871">
                  <c:v>1.1582304239273071</c:v>
                </c:pt>
                <c:pt idx="872">
                  <c:v>1.1582528352737431</c:v>
                </c:pt>
                <c:pt idx="873">
                  <c:v>1.1582760810852051</c:v>
                </c:pt>
                <c:pt idx="874">
                  <c:v>1.1582901477813721</c:v>
                </c:pt>
                <c:pt idx="875">
                  <c:v>1.1583030819892879</c:v>
                </c:pt>
                <c:pt idx="876">
                  <c:v>1.15831458568573</c:v>
                </c:pt>
                <c:pt idx="877">
                  <c:v>1.158324658870697</c:v>
                </c:pt>
                <c:pt idx="878">
                  <c:v>1.158373951911926</c:v>
                </c:pt>
                <c:pt idx="879">
                  <c:v>1.1584445238113399</c:v>
                </c:pt>
                <c:pt idx="880">
                  <c:v>1.1584926247596741</c:v>
                </c:pt>
                <c:pt idx="881">
                  <c:v>1.158522427082062</c:v>
                </c:pt>
                <c:pt idx="882">
                  <c:v>1.158540010452271</c:v>
                </c:pt>
                <c:pt idx="883">
                  <c:v>1.1585429906845091</c:v>
                </c:pt>
                <c:pt idx="884">
                  <c:v>1.1585527062416081</c:v>
                </c:pt>
                <c:pt idx="885">
                  <c:v>1.158574640750885</c:v>
                </c:pt>
                <c:pt idx="886">
                  <c:v>1.158600807189941</c:v>
                </c:pt>
                <c:pt idx="887">
                  <c:v>1.1586402058601379</c:v>
                </c:pt>
                <c:pt idx="888">
                  <c:v>1.1586787104606628</c:v>
                </c:pt>
                <c:pt idx="889">
                  <c:v>1.1587123274803162</c:v>
                </c:pt>
                <c:pt idx="890">
                  <c:v>1.1587488055229191</c:v>
                </c:pt>
                <c:pt idx="891">
                  <c:v>1.1588366031646729</c:v>
                </c:pt>
                <c:pt idx="892">
                  <c:v>1.1589241027832031</c:v>
                </c:pt>
                <c:pt idx="893">
                  <c:v>1.159012913703918</c:v>
                </c:pt>
                <c:pt idx="894">
                  <c:v>1.159101545810699</c:v>
                </c:pt>
                <c:pt idx="895">
                  <c:v>1.1591805815696721</c:v>
                </c:pt>
                <c:pt idx="896">
                  <c:v>1.159257829189301</c:v>
                </c:pt>
                <c:pt idx="897">
                  <c:v>1.1593612432479858</c:v>
                </c:pt>
                <c:pt idx="898">
                  <c:v>1.159472644329071</c:v>
                </c:pt>
                <c:pt idx="899">
                  <c:v>1.159582376480103</c:v>
                </c:pt>
                <c:pt idx="900">
                  <c:v>1.1596910357475281</c:v>
                </c:pt>
                <c:pt idx="901">
                  <c:v>1.159800708293915</c:v>
                </c:pt>
                <c:pt idx="902">
                  <c:v>1.159911155700684</c:v>
                </c:pt>
                <c:pt idx="903">
                  <c:v>1.160019636154175</c:v>
                </c:pt>
                <c:pt idx="904">
                  <c:v>1.1601259112358089</c:v>
                </c:pt>
                <c:pt idx="905">
                  <c:v>1.160230696201324</c:v>
                </c:pt>
                <c:pt idx="906">
                  <c:v>1.160333096981049</c:v>
                </c:pt>
                <c:pt idx="907">
                  <c:v>1.160432696342468</c:v>
                </c:pt>
                <c:pt idx="908">
                  <c:v>1.1605257391929631</c:v>
                </c:pt>
                <c:pt idx="909">
                  <c:v>1.160621106624603</c:v>
                </c:pt>
                <c:pt idx="910">
                  <c:v>1.160727858543396</c:v>
                </c:pt>
                <c:pt idx="911">
                  <c:v>1.160835444927216</c:v>
                </c:pt>
                <c:pt idx="912">
                  <c:v>1.1609571576118469</c:v>
                </c:pt>
                <c:pt idx="913">
                  <c:v>1.161078274250031</c:v>
                </c:pt>
                <c:pt idx="914">
                  <c:v>1.1612017154693599</c:v>
                </c:pt>
                <c:pt idx="915">
                  <c:v>1.1613245010375981</c:v>
                </c:pt>
                <c:pt idx="916">
                  <c:v>1.1614401340484619</c:v>
                </c:pt>
                <c:pt idx="917">
                  <c:v>1.1615549921989441</c:v>
                </c:pt>
                <c:pt idx="918">
                  <c:v>1.161694228649139</c:v>
                </c:pt>
                <c:pt idx="919">
                  <c:v>1.1618384718894958</c:v>
                </c:pt>
                <c:pt idx="920">
                  <c:v>1.161964952945709</c:v>
                </c:pt>
                <c:pt idx="921">
                  <c:v>1.162084579467773</c:v>
                </c:pt>
                <c:pt idx="922">
                  <c:v>1.1621853709220891</c:v>
                </c:pt>
                <c:pt idx="923">
                  <c:v>1.162274956703186</c:v>
                </c:pt>
                <c:pt idx="924">
                  <c:v>1.1623712182044978</c:v>
                </c:pt>
                <c:pt idx="925">
                  <c:v>1.162473201751709</c:v>
                </c:pt>
                <c:pt idx="926">
                  <c:v>1.162545800209045</c:v>
                </c:pt>
                <c:pt idx="927">
                  <c:v>1.162581861019135</c:v>
                </c:pt>
                <c:pt idx="928">
                  <c:v>1.162633419036865</c:v>
                </c:pt>
                <c:pt idx="929">
                  <c:v>1.1627135276794429</c:v>
                </c:pt>
                <c:pt idx="930">
                  <c:v>1.162781774997711</c:v>
                </c:pt>
                <c:pt idx="931">
                  <c:v>1.16281658411026</c:v>
                </c:pt>
                <c:pt idx="932">
                  <c:v>1.162851750850677</c:v>
                </c:pt>
                <c:pt idx="933">
                  <c:v>1.1628876328468321</c:v>
                </c:pt>
                <c:pt idx="934">
                  <c:v>1.1629234552383418</c:v>
                </c:pt>
                <c:pt idx="935">
                  <c:v>1.1629598140716551</c:v>
                </c:pt>
                <c:pt idx="936">
                  <c:v>1.162996172904968</c:v>
                </c:pt>
                <c:pt idx="937">
                  <c:v>1.1630047559738159</c:v>
                </c:pt>
                <c:pt idx="938">
                  <c:v>1.163013160228729</c:v>
                </c:pt>
                <c:pt idx="939">
                  <c:v>1.1630188226699829</c:v>
                </c:pt>
                <c:pt idx="940">
                  <c:v>1.1630246639251709</c:v>
                </c:pt>
                <c:pt idx="941">
                  <c:v>1.1630410552024841</c:v>
                </c:pt>
                <c:pt idx="942">
                  <c:v>1.163059413433075</c:v>
                </c:pt>
                <c:pt idx="943">
                  <c:v>1.1630580425262451</c:v>
                </c:pt>
                <c:pt idx="944">
                  <c:v>1.1630493998527531</c:v>
                </c:pt>
                <c:pt idx="945">
                  <c:v>1.163039922714233</c:v>
                </c:pt>
                <c:pt idx="946">
                  <c:v>1.163031697273254</c:v>
                </c:pt>
                <c:pt idx="947">
                  <c:v>1.163017094135284</c:v>
                </c:pt>
                <c:pt idx="948">
                  <c:v>1.1629964709281921</c:v>
                </c:pt>
                <c:pt idx="949">
                  <c:v>1.1629771590232849</c:v>
                </c:pt>
                <c:pt idx="950">
                  <c:v>1.162959218025208</c:v>
                </c:pt>
                <c:pt idx="951">
                  <c:v>1.1629400253295898</c:v>
                </c:pt>
                <c:pt idx="952">
                  <c:v>1.162919223308563</c:v>
                </c:pt>
                <c:pt idx="953">
                  <c:v>1.1628807783126831</c:v>
                </c:pt>
                <c:pt idx="954">
                  <c:v>1.162806391716003</c:v>
                </c:pt>
                <c:pt idx="955">
                  <c:v>1.1627281308174129</c:v>
                </c:pt>
                <c:pt idx="956">
                  <c:v>1.1626378297805791</c:v>
                </c:pt>
                <c:pt idx="957">
                  <c:v>1.162553012371063</c:v>
                </c:pt>
                <c:pt idx="958">
                  <c:v>1.162499308586121</c:v>
                </c:pt>
                <c:pt idx="959">
                  <c:v>1.1624433994293208</c:v>
                </c:pt>
                <c:pt idx="960">
                  <c:v>1.1623610258102421</c:v>
                </c:pt>
                <c:pt idx="961">
                  <c:v>1.162279009819031</c:v>
                </c:pt>
                <c:pt idx="962">
                  <c:v>1.162213087081909</c:v>
                </c:pt>
                <c:pt idx="963">
                  <c:v>1.162147104740143</c:v>
                </c:pt>
                <c:pt idx="964">
                  <c:v>1.1621197462081909</c:v>
                </c:pt>
                <c:pt idx="965">
                  <c:v>1.162096500396729</c:v>
                </c:pt>
                <c:pt idx="966">
                  <c:v>1.162092804908752</c:v>
                </c:pt>
                <c:pt idx="967">
                  <c:v>1.1620921492576599</c:v>
                </c:pt>
                <c:pt idx="968">
                  <c:v>1.162088811397552</c:v>
                </c:pt>
                <c:pt idx="969">
                  <c:v>1.162084639072418</c:v>
                </c:pt>
                <c:pt idx="970">
                  <c:v>1.162095248699188</c:v>
                </c:pt>
                <c:pt idx="971">
                  <c:v>1.162114262580872</c:v>
                </c:pt>
                <c:pt idx="972">
                  <c:v>1.1621536612510681</c:v>
                </c:pt>
                <c:pt idx="973">
                  <c:v>1.1622040867805481</c:v>
                </c:pt>
                <c:pt idx="974">
                  <c:v>1.162241995334625</c:v>
                </c:pt>
                <c:pt idx="975">
                  <c:v>1.162270605564117</c:v>
                </c:pt>
                <c:pt idx="976">
                  <c:v>1.1623134016990662</c:v>
                </c:pt>
                <c:pt idx="977">
                  <c:v>1.1623725891113281</c:v>
                </c:pt>
                <c:pt idx="978">
                  <c:v>1.162435054779053</c:v>
                </c:pt>
                <c:pt idx="979">
                  <c:v>1.1625022888183589</c:v>
                </c:pt>
                <c:pt idx="980">
                  <c:v>1.162567138671875</c:v>
                </c:pt>
                <c:pt idx="981">
                  <c:v>1.162629902362823</c:v>
                </c:pt>
                <c:pt idx="982">
                  <c:v>1.162691533565521</c:v>
                </c:pt>
                <c:pt idx="983">
                  <c:v>1.16274631023407</c:v>
                </c:pt>
                <c:pt idx="984">
                  <c:v>1.162803053855896</c:v>
                </c:pt>
                <c:pt idx="985">
                  <c:v>1.162869513034821</c:v>
                </c:pt>
                <c:pt idx="986">
                  <c:v>1.1629347801208501</c:v>
                </c:pt>
                <c:pt idx="987">
                  <c:v>1.1630093455314641</c:v>
                </c:pt>
                <c:pt idx="988">
                  <c:v>1.1630842685699458</c:v>
                </c:pt>
                <c:pt idx="989">
                  <c:v>1.1631648540496831</c:v>
                </c:pt>
                <c:pt idx="990">
                  <c:v>1.163244307041168</c:v>
                </c:pt>
                <c:pt idx="991">
                  <c:v>1.163294672966003</c:v>
                </c:pt>
                <c:pt idx="992">
                  <c:v>1.1633426547050481</c:v>
                </c:pt>
                <c:pt idx="993">
                  <c:v>1.1634024381637569</c:v>
                </c:pt>
                <c:pt idx="994">
                  <c:v>1.1634636521339421</c:v>
                </c:pt>
                <c:pt idx="995">
                  <c:v>1.163515567779541</c:v>
                </c:pt>
                <c:pt idx="996">
                  <c:v>1.1635645627975459</c:v>
                </c:pt>
                <c:pt idx="997">
                  <c:v>1.163596510887146</c:v>
                </c:pt>
                <c:pt idx="998">
                  <c:v>1.163622319698334</c:v>
                </c:pt>
                <c:pt idx="999">
                  <c:v>1.1636518836021419</c:v>
                </c:pt>
                <c:pt idx="1000">
                  <c:v>1.1636829376220699</c:v>
                </c:pt>
                <c:pt idx="1001">
                  <c:v>1.1636936068534851</c:v>
                </c:pt>
                <c:pt idx="1002">
                  <c:v>1.163688063621521</c:v>
                </c:pt>
                <c:pt idx="1003">
                  <c:v>1.16367095708847</c:v>
                </c:pt>
                <c:pt idx="1004">
                  <c:v>1.163643538951874</c:v>
                </c:pt>
                <c:pt idx="1005">
                  <c:v>1.1636133193969731</c:v>
                </c:pt>
                <c:pt idx="1006">
                  <c:v>1.163580119609833</c:v>
                </c:pt>
                <c:pt idx="1007">
                  <c:v>1.1635423302650452</c:v>
                </c:pt>
                <c:pt idx="1008">
                  <c:v>1.163496196269989</c:v>
                </c:pt>
                <c:pt idx="1009">
                  <c:v>1.163455605506897</c:v>
                </c:pt>
                <c:pt idx="1010">
                  <c:v>1.1634265780448909</c:v>
                </c:pt>
                <c:pt idx="1011">
                  <c:v>1.1633819937705989</c:v>
                </c:pt>
                <c:pt idx="1012">
                  <c:v>1.1632828712463379</c:v>
                </c:pt>
                <c:pt idx="1013">
                  <c:v>1.163185119628906</c:v>
                </c:pt>
                <c:pt idx="1014">
                  <c:v>1.1630901694297791</c:v>
                </c:pt>
                <c:pt idx="1015">
                  <c:v>1.1629907488822941</c:v>
                </c:pt>
                <c:pt idx="1016">
                  <c:v>1.162842273712158</c:v>
                </c:pt>
                <c:pt idx="1017">
                  <c:v>1.162694931030273</c:v>
                </c:pt>
                <c:pt idx="1018">
                  <c:v>1.162506103515625</c:v>
                </c:pt>
                <c:pt idx="1019">
                  <c:v>1.1623197793960571</c:v>
                </c:pt>
                <c:pt idx="1020">
                  <c:v>1.1620926856994629</c:v>
                </c:pt>
                <c:pt idx="1021">
                  <c:v>1.1618665456771851</c:v>
                </c:pt>
                <c:pt idx="1022">
                  <c:v>1.1616201996803279</c:v>
                </c:pt>
                <c:pt idx="1023">
                  <c:v>1.161373913288116</c:v>
                </c:pt>
                <c:pt idx="1024">
                  <c:v>1.161055982112885</c:v>
                </c:pt>
                <c:pt idx="1025">
                  <c:v>1.1607263088226318</c:v>
                </c:pt>
                <c:pt idx="1026">
                  <c:v>1.160380959510803</c:v>
                </c:pt>
                <c:pt idx="1027">
                  <c:v>1.1600320339202881</c:v>
                </c:pt>
                <c:pt idx="1028">
                  <c:v>1.159600973129272</c:v>
                </c:pt>
                <c:pt idx="1029">
                  <c:v>1.159137964248657</c:v>
                </c:pt>
                <c:pt idx="1030">
                  <c:v>1.1586323976516719</c:v>
                </c:pt>
                <c:pt idx="1031">
                  <c:v>1.1581041812896729</c:v>
                </c:pt>
                <c:pt idx="1032">
                  <c:v>1.1574692130088811</c:v>
                </c:pt>
                <c:pt idx="1033">
                  <c:v>1.1567597985267639</c:v>
                </c:pt>
                <c:pt idx="1034">
                  <c:v>1.155949652194977</c:v>
                </c:pt>
                <c:pt idx="1035">
                  <c:v>1.15505051612854</c:v>
                </c:pt>
                <c:pt idx="1036">
                  <c:v>1.154012799263</c:v>
                </c:pt>
                <c:pt idx="1037">
                  <c:v>1.152814567089081</c:v>
                </c:pt>
                <c:pt idx="1038">
                  <c:v>1.1514841914176941</c:v>
                </c:pt>
                <c:pt idx="1039">
                  <c:v>1.149953365325928</c:v>
                </c:pt>
                <c:pt idx="1040">
                  <c:v>1.1482816934585571</c:v>
                </c:pt>
                <c:pt idx="1041">
                  <c:v>1.146330595016479</c:v>
                </c:pt>
                <c:pt idx="1042">
                  <c:v>1.1443251371383671</c:v>
                </c:pt>
                <c:pt idx="1043">
                  <c:v>1.1421588659286499</c:v>
                </c:pt>
                <c:pt idx="1044">
                  <c:v>1.1399427056312561</c:v>
                </c:pt>
                <c:pt idx="1045">
                  <c:v>1.137525260448456</c:v>
                </c:pt>
                <c:pt idx="1046">
                  <c:v>1.1351203918457031</c:v>
                </c:pt>
                <c:pt idx="1047">
                  <c:v>1.132725834846497</c:v>
                </c:pt>
                <c:pt idx="1048">
                  <c:v>1.130345404148102</c:v>
                </c:pt>
                <c:pt idx="1049">
                  <c:v>1.1280034184455872</c:v>
                </c:pt>
                <c:pt idx="1050">
                  <c:v>1.125690162181854</c:v>
                </c:pt>
                <c:pt idx="1051">
                  <c:v>1.1237471699714661</c:v>
                </c:pt>
                <c:pt idx="1052">
                  <c:v>1.1218104362487789</c:v>
                </c:pt>
                <c:pt idx="1053">
                  <c:v>1.1200993657112122</c:v>
                </c:pt>
                <c:pt idx="1054">
                  <c:v>1.118394553661346</c:v>
                </c:pt>
                <c:pt idx="1055">
                  <c:v>1.1170356869697571</c:v>
                </c:pt>
                <c:pt idx="1056">
                  <c:v>1.1157019734382629</c:v>
                </c:pt>
                <c:pt idx="1057">
                  <c:v>1.114618599414825</c:v>
                </c:pt>
                <c:pt idx="1058">
                  <c:v>1.1135696172714229</c:v>
                </c:pt>
                <c:pt idx="1059">
                  <c:v>1.112911701202393</c:v>
                </c:pt>
                <c:pt idx="1060">
                  <c:v>1.11233514547348</c:v>
                </c:pt>
                <c:pt idx="1061">
                  <c:v>1.112151682376862</c:v>
                </c:pt>
                <c:pt idx="1062">
                  <c:v>1.112082779407501</c:v>
                </c:pt>
                <c:pt idx="1063">
                  <c:v>1.1124448180198669</c:v>
                </c:pt>
                <c:pt idx="1064">
                  <c:v>1.1129740476608281</c:v>
                </c:pt>
                <c:pt idx="1065">
                  <c:v>1.1139704585075378</c:v>
                </c:pt>
                <c:pt idx="1066">
                  <c:v>1.115200340747833</c:v>
                </c:pt>
                <c:pt idx="1067">
                  <c:v>1.116766512393951</c:v>
                </c:pt>
                <c:pt idx="1068">
                  <c:v>1.118544816970825</c:v>
                </c:pt>
                <c:pt idx="1069">
                  <c:v>1.1205629706382751</c:v>
                </c:pt>
                <c:pt idx="1070">
                  <c:v>1.122769892215729</c:v>
                </c:pt>
                <c:pt idx="1071">
                  <c:v>1.1250056624412541</c:v>
                </c:pt>
                <c:pt idx="1072">
                  <c:v>1.1272702217102051</c:v>
                </c:pt>
                <c:pt idx="1073">
                  <c:v>1.1295298337936401</c:v>
                </c:pt>
                <c:pt idx="1074">
                  <c:v>1.1317839622497559</c:v>
                </c:pt>
                <c:pt idx="1075">
                  <c:v>1.1338902115821838</c:v>
                </c:pt>
                <c:pt idx="1076">
                  <c:v>1.1357811689376831</c:v>
                </c:pt>
                <c:pt idx="1077">
                  <c:v>1.1375765204429631</c:v>
                </c:pt>
                <c:pt idx="1078">
                  <c:v>1.1391981244087219</c:v>
                </c:pt>
                <c:pt idx="1079">
                  <c:v>1.140693843364716</c:v>
                </c:pt>
                <c:pt idx="1080">
                  <c:v>1.141901969909668</c:v>
                </c:pt>
                <c:pt idx="1081">
                  <c:v>1.1430401206016541</c:v>
                </c:pt>
                <c:pt idx="1082">
                  <c:v>1.143973231315613</c:v>
                </c:pt>
                <c:pt idx="1083">
                  <c:v>1.1448401808738708</c:v>
                </c:pt>
                <c:pt idx="1084">
                  <c:v>1.145452558994293</c:v>
                </c:pt>
                <c:pt idx="1085">
                  <c:v>1.146034836769104</c:v>
                </c:pt>
                <c:pt idx="1086">
                  <c:v>1.1464554667472839</c:v>
                </c:pt>
                <c:pt idx="1087">
                  <c:v>1.146861612796783</c:v>
                </c:pt>
                <c:pt idx="1088">
                  <c:v>1.1471458673477168</c:v>
                </c:pt>
                <c:pt idx="1089">
                  <c:v>1.147428512573242</c:v>
                </c:pt>
                <c:pt idx="1090">
                  <c:v>1.1476742625236511</c:v>
                </c:pt>
                <c:pt idx="1091">
                  <c:v>1.1479200720787048</c:v>
                </c:pt>
                <c:pt idx="1092">
                  <c:v>1.1481268405914311</c:v>
                </c:pt>
                <c:pt idx="1093">
                  <c:v>1.1483344435691829</c:v>
                </c:pt>
                <c:pt idx="1094">
                  <c:v>1.148587167263031</c:v>
                </c:pt>
                <c:pt idx="1095">
                  <c:v>1.1488417387008671</c:v>
                </c:pt>
                <c:pt idx="1096">
                  <c:v>1.149149417877197</c:v>
                </c:pt>
                <c:pt idx="1097">
                  <c:v>1.1494617462158199</c:v>
                </c:pt>
                <c:pt idx="1098">
                  <c:v>1.1498574614524841</c:v>
                </c:pt>
                <c:pt idx="1099">
                  <c:v>1.150264978408813</c:v>
                </c:pt>
                <c:pt idx="1100">
                  <c:v>1.15070104598999</c:v>
                </c:pt>
                <c:pt idx="1101">
                  <c:v>1.151143372058868</c:v>
                </c:pt>
                <c:pt idx="1102">
                  <c:v>1.1515882015228271</c:v>
                </c:pt>
                <c:pt idx="1103">
                  <c:v>1.152035534381866</c:v>
                </c:pt>
                <c:pt idx="1104">
                  <c:v>1.152463436126709</c:v>
                </c:pt>
                <c:pt idx="1105">
                  <c:v>1.1528869271278381</c:v>
                </c:pt>
                <c:pt idx="1106">
                  <c:v>1.1532813906669621</c:v>
                </c:pt>
                <c:pt idx="1107">
                  <c:v>1.153664350509644</c:v>
                </c:pt>
                <c:pt idx="1108">
                  <c:v>1.15401703119278</c:v>
                </c:pt>
                <c:pt idx="1109">
                  <c:v>1.1543562412261958</c:v>
                </c:pt>
                <c:pt idx="1110">
                  <c:v>1.1546241641044621</c:v>
                </c:pt>
                <c:pt idx="1111">
                  <c:v>1.154852449893951</c:v>
                </c:pt>
                <c:pt idx="1112">
                  <c:v>1.155086994171143</c:v>
                </c:pt>
                <c:pt idx="1113">
                  <c:v>1.155325710773468</c:v>
                </c:pt>
                <c:pt idx="1114">
                  <c:v>1.1555418968200679</c:v>
                </c:pt>
                <c:pt idx="1115">
                  <c:v>1.155738353729248</c:v>
                </c:pt>
                <c:pt idx="1116">
                  <c:v>1.1559163928031921</c:v>
                </c:pt>
                <c:pt idx="1117">
                  <c:v>1.156077980995178</c:v>
                </c:pt>
                <c:pt idx="1118">
                  <c:v>1.156243562698364</c:v>
                </c:pt>
                <c:pt idx="1119">
                  <c:v>1.1564120650291438</c:v>
                </c:pt>
                <c:pt idx="1120">
                  <c:v>1.156579375267029</c:v>
                </c:pt>
                <c:pt idx="1121">
                  <c:v>1.1567462682723999</c:v>
                </c:pt>
                <c:pt idx="1122">
                  <c:v>1.1569246053695679</c:v>
                </c:pt>
                <c:pt idx="1123">
                  <c:v>1.157119512557983</c:v>
                </c:pt>
                <c:pt idx="1124">
                  <c:v>1.1572980284690861</c:v>
                </c:pt>
                <c:pt idx="1125">
                  <c:v>1.1574457287788391</c:v>
                </c:pt>
                <c:pt idx="1126">
                  <c:v>1.15761786699295</c:v>
                </c:pt>
                <c:pt idx="1127">
                  <c:v>1.1578438878059392</c:v>
                </c:pt>
                <c:pt idx="1128">
                  <c:v>1.1580661535263062</c:v>
                </c:pt>
                <c:pt idx="1129">
                  <c:v>1.1582761406898499</c:v>
                </c:pt>
                <c:pt idx="1130">
                  <c:v>1.158499956130981</c:v>
                </c:pt>
                <c:pt idx="1131">
                  <c:v>1.158758878707886</c:v>
                </c:pt>
                <c:pt idx="1132">
                  <c:v>1.159016907215118</c:v>
                </c:pt>
                <c:pt idx="1133">
                  <c:v>1.159271657466888</c:v>
                </c:pt>
                <c:pt idx="1134">
                  <c:v>1.1595378518104549</c:v>
                </c:pt>
                <c:pt idx="1135">
                  <c:v>1.1598556637763981</c:v>
                </c:pt>
                <c:pt idx="1136">
                  <c:v>1.160177946090698</c:v>
                </c:pt>
                <c:pt idx="1137">
                  <c:v>1.1605221033096309</c:v>
                </c:pt>
                <c:pt idx="1138">
                  <c:v>1.160864055156708</c:v>
                </c:pt>
                <c:pt idx="1139">
                  <c:v>1.1611781120300289</c:v>
                </c:pt>
                <c:pt idx="1140">
                  <c:v>1.1614940762519841</c:v>
                </c:pt>
                <c:pt idx="1141">
                  <c:v>1.161832749843597</c:v>
                </c:pt>
                <c:pt idx="1142">
                  <c:v>1.1621736288070679</c:v>
                </c:pt>
                <c:pt idx="1143">
                  <c:v>1.162505686283112</c:v>
                </c:pt>
                <c:pt idx="1144">
                  <c:v>1.162838757038116</c:v>
                </c:pt>
                <c:pt idx="1145">
                  <c:v>1.163196802139282</c:v>
                </c:pt>
                <c:pt idx="1146">
                  <c:v>1.1635562181472781</c:v>
                </c:pt>
                <c:pt idx="1147">
                  <c:v>1.163893520832062</c:v>
                </c:pt>
                <c:pt idx="1148">
                  <c:v>1.1642307639122009</c:v>
                </c:pt>
                <c:pt idx="1149">
                  <c:v>1.1645858883857731</c:v>
                </c:pt>
                <c:pt idx="1150">
                  <c:v>1.1649432778358459</c:v>
                </c:pt>
                <c:pt idx="1151">
                  <c:v>1.1652790904045109</c:v>
                </c:pt>
                <c:pt idx="1152">
                  <c:v>1.165614068508148</c:v>
                </c:pt>
                <c:pt idx="1153">
                  <c:v>1.165913939476013</c:v>
                </c:pt>
                <c:pt idx="1154">
                  <c:v>1.1662110686302189</c:v>
                </c:pt>
                <c:pt idx="1155">
                  <c:v>1.16650378704071</c:v>
                </c:pt>
                <c:pt idx="1156">
                  <c:v>1.166795611381531</c:v>
                </c:pt>
                <c:pt idx="1157">
                  <c:v>1.167084217071533</c:v>
                </c:pt>
                <c:pt idx="1158">
                  <c:v>1.1673733592033391</c:v>
                </c:pt>
                <c:pt idx="1159">
                  <c:v>1.167676627635956</c:v>
                </c:pt>
                <c:pt idx="1160">
                  <c:v>1.1679844856262211</c:v>
                </c:pt>
                <c:pt idx="1161">
                  <c:v>1.1682567000389099</c:v>
                </c:pt>
                <c:pt idx="1162">
                  <c:v>1.168519139289856</c:v>
                </c:pt>
                <c:pt idx="1163">
                  <c:v>1.1688089966773991</c:v>
                </c:pt>
                <c:pt idx="1164">
                  <c:v>1.1691073179245</c:v>
                </c:pt>
                <c:pt idx="1165">
                  <c:v>1.16938304901123</c:v>
                </c:pt>
                <c:pt idx="1166">
                  <c:v>1.1696532368659969</c:v>
                </c:pt>
                <c:pt idx="1167">
                  <c:v>1.169927060604095</c:v>
                </c:pt>
                <c:pt idx="1168">
                  <c:v>1.1702031493186951</c:v>
                </c:pt>
                <c:pt idx="1169">
                  <c:v>1.1704931259155269</c:v>
                </c:pt>
                <c:pt idx="1170">
                  <c:v>1.170788645744324</c:v>
                </c:pt>
                <c:pt idx="1171">
                  <c:v>1.1710730195045471</c:v>
                </c:pt>
                <c:pt idx="1172">
                  <c:v>1.171353340148926</c:v>
                </c:pt>
                <c:pt idx="1173">
                  <c:v>1.171642422676086</c:v>
                </c:pt>
                <c:pt idx="1174">
                  <c:v>1.171933114528656</c:v>
                </c:pt>
                <c:pt idx="1175">
                  <c:v>1.1722069978713989</c:v>
                </c:pt>
                <c:pt idx="1176">
                  <c:v>1.172473192214966</c:v>
                </c:pt>
                <c:pt idx="1177">
                  <c:v>1.172741591930389</c:v>
                </c:pt>
                <c:pt idx="1178">
                  <c:v>1.1730138063430791</c:v>
                </c:pt>
                <c:pt idx="1179">
                  <c:v>1.1732892394065861</c:v>
                </c:pt>
                <c:pt idx="1180">
                  <c:v>1.1735637784004211</c:v>
                </c:pt>
                <c:pt idx="1181">
                  <c:v>1.1738184094429021</c:v>
                </c:pt>
                <c:pt idx="1182">
                  <c:v>1.174060106277466</c:v>
                </c:pt>
                <c:pt idx="1183">
                  <c:v>1.174288213253021</c:v>
                </c:pt>
                <c:pt idx="1184">
                  <c:v>1.17449963092804</c:v>
                </c:pt>
                <c:pt idx="1185">
                  <c:v>1.174718499183655</c:v>
                </c:pt>
                <c:pt idx="1186">
                  <c:v>1.1749481558799739</c:v>
                </c:pt>
                <c:pt idx="1187">
                  <c:v>1.175186812877655</c:v>
                </c:pt>
                <c:pt idx="1188">
                  <c:v>1.1754299402236938</c:v>
                </c:pt>
                <c:pt idx="1189">
                  <c:v>1.175647497177124</c:v>
                </c:pt>
                <c:pt idx="1190">
                  <c:v>1.1758397221565251</c:v>
                </c:pt>
                <c:pt idx="1191">
                  <c:v>1.1760344505310059</c:v>
                </c:pt>
                <c:pt idx="1192">
                  <c:v>1.1762329339981079</c:v>
                </c:pt>
                <c:pt idx="1193">
                  <c:v>1.176421046257019</c:v>
                </c:pt>
                <c:pt idx="1194">
                  <c:v>1.1765943169593811</c:v>
                </c:pt>
                <c:pt idx="1195">
                  <c:v>1.176765382289886</c:v>
                </c:pt>
                <c:pt idx="1196">
                  <c:v>1.1769277453422551</c:v>
                </c:pt>
                <c:pt idx="1197">
                  <c:v>1.177101314067841</c:v>
                </c:pt>
                <c:pt idx="1198">
                  <c:v>1.1772986054420471</c:v>
                </c:pt>
                <c:pt idx="1199">
                  <c:v>1.1774886846542358</c:v>
                </c:pt>
                <c:pt idx="1200">
                  <c:v>1.177662253379822</c:v>
                </c:pt>
                <c:pt idx="1201">
                  <c:v>1.177823007106781</c:v>
                </c:pt>
                <c:pt idx="1202">
                  <c:v>1.177956819534302</c:v>
                </c:pt>
                <c:pt idx="1203">
                  <c:v>1.178089380264282</c:v>
                </c:pt>
                <c:pt idx="1204">
                  <c:v>1.1782288551330571</c:v>
                </c:pt>
                <c:pt idx="1205">
                  <c:v>1.1783767938613892</c:v>
                </c:pt>
                <c:pt idx="1206">
                  <c:v>1.1785339117050171</c:v>
                </c:pt>
                <c:pt idx="1207">
                  <c:v>1.178683280944824</c:v>
                </c:pt>
                <c:pt idx="1208">
                  <c:v>1.1788232326507568</c:v>
                </c:pt>
                <c:pt idx="1209">
                  <c:v>1.1789658665657039</c:v>
                </c:pt>
                <c:pt idx="1210">
                  <c:v>1.1791033744812009</c:v>
                </c:pt>
                <c:pt idx="1211">
                  <c:v>1.179238557815552</c:v>
                </c:pt>
                <c:pt idx="1212">
                  <c:v>1.1793737411499019</c:v>
                </c:pt>
                <c:pt idx="1213">
                  <c:v>1.179513275623322</c:v>
                </c:pt>
                <c:pt idx="1214">
                  <c:v>1.179660022258759</c:v>
                </c:pt>
                <c:pt idx="1215">
                  <c:v>1.179798364639282</c:v>
                </c:pt>
                <c:pt idx="1216">
                  <c:v>1.179909944534302</c:v>
                </c:pt>
                <c:pt idx="1217">
                  <c:v>1.180027186870575</c:v>
                </c:pt>
                <c:pt idx="1218">
                  <c:v>1.1801638603210449</c:v>
                </c:pt>
                <c:pt idx="1219">
                  <c:v>1.1802888512611389</c:v>
                </c:pt>
                <c:pt idx="1220">
                  <c:v>1.180366039276123</c:v>
                </c:pt>
                <c:pt idx="1221">
                  <c:v>1.180450320243835</c:v>
                </c:pt>
                <c:pt idx="1222">
                  <c:v>1.180554091930389</c:v>
                </c:pt>
                <c:pt idx="1223">
                  <c:v>1.1806530952453609</c:v>
                </c:pt>
                <c:pt idx="1224">
                  <c:v>1.1807378530502319</c:v>
                </c:pt>
                <c:pt idx="1225">
                  <c:v>1.180825352668762</c:v>
                </c:pt>
                <c:pt idx="1226">
                  <c:v>1.1809267401695251</c:v>
                </c:pt>
                <c:pt idx="1227">
                  <c:v>1.181022584438324</c:v>
                </c:pt>
                <c:pt idx="1228">
                  <c:v>1.181096017360687</c:v>
                </c:pt>
                <c:pt idx="1229">
                  <c:v>1.18116819858551</c:v>
                </c:pt>
                <c:pt idx="1230">
                  <c:v>1.18121737241745</c:v>
                </c:pt>
                <c:pt idx="1231">
                  <c:v>1.1812630295753479</c:v>
                </c:pt>
                <c:pt idx="1232">
                  <c:v>1.181311428546906</c:v>
                </c:pt>
                <c:pt idx="1233">
                  <c:v>1.181357860565186</c:v>
                </c:pt>
                <c:pt idx="1234">
                  <c:v>1.1813884377479549</c:v>
                </c:pt>
                <c:pt idx="1235">
                  <c:v>1.181421279907227</c:v>
                </c:pt>
                <c:pt idx="1236">
                  <c:v>1.181446433067322</c:v>
                </c:pt>
                <c:pt idx="1237">
                  <c:v>1.181467473506927</c:v>
                </c:pt>
                <c:pt idx="1238">
                  <c:v>1.181460857391357</c:v>
                </c:pt>
                <c:pt idx="1239">
                  <c:v>1.1814495921134949</c:v>
                </c:pt>
                <c:pt idx="1240">
                  <c:v>1.18144166469574</c:v>
                </c:pt>
                <c:pt idx="1241">
                  <c:v>1.1814412474632259</c:v>
                </c:pt>
                <c:pt idx="1242">
                  <c:v>1.181469321250916</c:v>
                </c:pt>
                <c:pt idx="1243">
                  <c:v>1.1814930438995361</c:v>
                </c:pt>
                <c:pt idx="1244">
                  <c:v>1.1814854741096501</c:v>
                </c:pt>
                <c:pt idx="1245">
                  <c:v>1.1814784407615662</c:v>
                </c:pt>
                <c:pt idx="1246">
                  <c:v>1.181482791900635</c:v>
                </c:pt>
                <c:pt idx="1247">
                  <c:v>1.181487083435059</c:v>
                </c:pt>
                <c:pt idx="1248">
                  <c:v>1.1814771294593811</c:v>
                </c:pt>
                <c:pt idx="1249">
                  <c:v>1.1814616918563841</c:v>
                </c:pt>
                <c:pt idx="1250">
                  <c:v>1.181440591812134</c:v>
                </c:pt>
                <c:pt idx="1251">
                  <c:v>1.1814213991165161</c:v>
                </c:pt>
                <c:pt idx="1252">
                  <c:v>1.1814084649085999</c:v>
                </c:pt>
                <c:pt idx="1253">
                  <c:v>1.1814001202583309</c:v>
                </c:pt>
                <c:pt idx="1254">
                  <c:v>1.1813866496086121</c:v>
                </c:pt>
                <c:pt idx="1255">
                  <c:v>1.1813622117042542</c:v>
                </c:pt>
                <c:pt idx="1256">
                  <c:v>1.181288003921509</c:v>
                </c:pt>
                <c:pt idx="1257">
                  <c:v>1.1812179088592529</c:v>
                </c:pt>
                <c:pt idx="1258">
                  <c:v>1.181177079677582</c:v>
                </c:pt>
                <c:pt idx="1259">
                  <c:v>1.1811259984970091</c:v>
                </c:pt>
                <c:pt idx="1260">
                  <c:v>1.181019127368927</c:v>
                </c:pt>
                <c:pt idx="1261">
                  <c:v>1.180923640727997</c:v>
                </c:pt>
                <c:pt idx="1262">
                  <c:v>1.1809136867523189</c:v>
                </c:pt>
                <c:pt idx="1263">
                  <c:v>1.180902481079102</c:v>
                </c:pt>
                <c:pt idx="1264">
                  <c:v>1.180878877639771</c:v>
                </c:pt>
                <c:pt idx="1265">
                  <c:v>1.180854856967926</c:v>
                </c:pt>
                <c:pt idx="1266">
                  <c:v>1.1808121204376221</c:v>
                </c:pt>
                <c:pt idx="1267">
                  <c:v>1.1807766556739812</c:v>
                </c:pt>
                <c:pt idx="1268">
                  <c:v>1.1808099150657649</c:v>
                </c:pt>
                <c:pt idx="1269">
                  <c:v>1.1808363199234009</c:v>
                </c:pt>
                <c:pt idx="1270">
                  <c:v>1.180820107460022</c:v>
                </c:pt>
                <c:pt idx="1271">
                  <c:v>1.180805563926697</c:v>
                </c:pt>
                <c:pt idx="1272">
                  <c:v>1.18077152967453</c:v>
                </c:pt>
                <c:pt idx="1273">
                  <c:v>1.180738508701324</c:v>
                </c:pt>
                <c:pt idx="1274">
                  <c:v>1.1807330846786499</c:v>
                </c:pt>
                <c:pt idx="1275">
                  <c:v>1.180731058120728</c:v>
                </c:pt>
                <c:pt idx="1276">
                  <c:v>1.1807389259338379</c:v>
                </c:pt>
                <c:pt idx="1277">
                  <c:v>1.1807470917701721</c:v>
                </c:pt>
                <c:pt idx="1278">
                  <c:v>1.180755496025085</c:v>
                </c:pt>
                <c:pt idx="1279">
                  <c:v>1.1807679533958439</c:v>
                </c:pt>
                <c:pt idx="1280">
                  <c:v>1.1808004379272461</c:v>
                </c:pt>
                <c:pt idx="1281">
                  <c:v>1.180827796459198</c:v>
                </c:pt>
                <c:pt idx="1282">
                  <c:v>1.1808333992958069</c:v>
                </c:pt>
                <c:pt idx="1283">
                  <c:v>1.180839419364929</c:v>
                </c:pt>
                <c:pt idx="1284">
                  <c:v>1.1808619499206539</c:v>
                </c:pt>
                <c:pt idx="1285">
                  <c:v>1.180884122848511</c:v>
                </c:pt>
                <c:pt idx="1286">
                  <c:v>1.1808983683586121</c:v>
                </c:pt>
                <c:pt idx="1287">
                  <c:v>1.180916547775269</c:v>
                </c:pt>
                <c:pt idx="1288">
                  <c:v>1.180955111980438</c:v>
                </c:pt>
                <c:pt idx="1289">
                  <c:v>1.1809907555580139</c:v>
                </c:pt>
                <c:pt idx="1290">
                  <c:v>1.1809959411621089</c:v>
                </c:pt>
                <c:pt idx="1291">
                  <c:v>1.1810030341148381</c:v>
                </c:pt>
                <c:pt idx="1292">
                  <c:v>1.181025624275208</c:v>
                </c:pt>
                <c:pt idx="1293">
                  <c:v>1.181054532527924</c:v>
                </c:pt>
                <c:pt idx="1294">
                  <c:v>1.1811022162437439</c:v>
                </c:pt>
                <c:pt idx="1295">
                  <c:v>1.1811481714248659</c:v>
                </c:pt>
                <c:pt idx="1296">
                  <c:v>1.1811965703964229</c:v>
                </c:pt>
                <c:pt idx="1297">
                  <c:v>1.181243896484375</c:v>
                </c:pt>
                <c:pt idx="1298">
                  <c:v>1.181304812431335</c:v>
                </c:pt>
                <c:pt idx="1299">
                  <c:v>1.1813703775405879</c:v>
                </c:pt>
                <c:pt idx="1300">
                  <c:v>1.1814273595809941</c:v>
                </c:pt>
                <c:pt idx="1301">
                  <c:v>1.18149733543396</c:v>
                </c:pt>
                <c:pt idx="1302">
                  <c:v>1.181600868701935</c:v>
                </c:pt>
                <c:pt idx="1303">
                  <c:v>1.1816985011100769</c:v>
                </c:pt>
                <c:pt idx="1304">
                  <c:v>1.181790709495544</c:v>
                </c:pt>
                <c:pt idx="1305">
                  <c:v>1.1818860173225398</c:v>
                </c:pt>
                <c:pt idx="1306">
                  <c:v>1.1819900274276729</c:v>
                </c:pt>
                <c:pt idx="1307">
                  <c:v>1.1820970773696899</c:v>
                </c:pt>
                <c:pt idx="1308">
                  <c:v>1.1822041869163509</c:v>
                </c:pt>
                <c:pt idx="1309">
                  <c:v>1.1823076009750371</c:v>
                </c:pt>
                <c:pt idx="1310">
                  <c:v>1.1823956370353699</c:v>
                </c:pt>
                <c:pt idx="1311">
                  <c:v>1.1824735403060909</c:v>
                </c:pt>
                <c:pt idx="1312">
                  <c:v>1.18254154920578</c:v>
                </c:pt>
                <c:pt idx="1313">
                  <c:v>1.182618141174316</c:v>
                </c:pt>
                <c:pt idx="1314">
                  <c:v>1.182701945304871</c:v>
                </c:pt>
                <c:pt idx="1315">
                  <c:v>1.182798027992249</c:v>
                </c:pt>
                <c:pt idx="1316">
                  <c:v>1.182917058467865</c:v>
                </c:pt>
                <c:pt idx="1317">
                  <c:v>1.183030843734741</c:v>
                </c:pt>
                <c:pt idx="1318">
                  <c:v>1.1831321716308589</c:v>
                </c:pt>
                <c:pt idx="1319">
                  <c:v>1.183246254920959</c:v>
                </c:pt>
                <c:pt idx="1320">
                  <c:v>1.183389365673065</c:v>
                </c:pt>
                <c:pt idx="1321">
                  <c:v>1.1835311055183411</c:v>
                </c:pt>
                <c:pt idx="1322">
                  <c:v>1.1836685538291931</c:v>
                </c:pt>
                <c:pt idx="1323">
                  <c:v>1.1838188767433171</c:v>
                </c:pt>
                <c:pt idx="1324">
                  <c:v>1.1839837431907649</c:v>
                </c:pt>
                <c:pt idx="1325">
                  <c:v>1.1841281652450562</c:v>
                </c:pt>
                <c:pt idx="1326">
                  <c:v>1.1842442750930791</c:v>
                </c:pt>
                <c:pt idx="1327">
                  <c:v>1.1843687295913701</c:v>
                </c:pt>
                <c:pt idx="1328">
                  <c:v>1.1845083832740779</c:v>
                </c:pt>
                <c:pt idx="1329">
                  <c:v>1.1846369504928589</c:v>
                </c:pt>
                <c:pt idx="1330">
                  <c:v>1.184747576713562</c:v>
                </c:pt>
                <c:pt idx="1331">
                  <c:v>1.184848487377167</c:v>
                </c:pt>
                <c:pt idx="1332">
                  <c:v>1.1849352121353149</c:v>
                </c:pt>
                <c:pt idx="1333">
                  <c:v>1.1850472092628479</c:v>
                </c:pt>
                <c:pt idx="1334">
                  <c:v>1.1851863265037541</c:v>
                </c:pt>
                <c:pt idx="1335">
                  <c:v>1.1853262186050419</c:v>
                </c:pt>
                <c:pt idx="1336">
                  <c:v>1.185472249984741</c:v>
                </c:pt>
                <c:pt idx="1337">
                  <c:v>1.1856005787849431</c:v>
                </c:pt>
                <c:pt idx="1338">
                  <c:v>1.185709953308105</c:v>
                </c:pt>
                <c:pt idx="1339">
                  <c:v>1.1858446002006531</c:v>
                </c:pt>
                <c:pt idx="1340">
                  <c:v>1.185998797416687</c:v>
                </c:pt>
                <c:pt idx="1341">
                  <c:v>1.1861085891723628</c:v>
                </c:pt>
                <c:pt idx="1342">
                  <c:v>1.1861869692802429</c:v>
                </c:pt>
                <c:pt idx="1343">
                  <c:v>1.1862890124320979</c:v>
                </c:pt>
                <c:pt idx="1344">
                  <c:v>1.1864084005355839</c:v>
                </c:pt>
                <c:pt idx="1345">
                  <c:v>1.1865507960319519</c:v>
                </c:pt>
                <c:pt idx="1346">
                  <c:v>1.186705350875854</c:v>
                </c:pt>
                <c:pt idx="1347">
                  <c:v>1.186777591705322</c:v>
                </c:pt>
                <c:pt idx="1348">
                  <c:v>1.186811208724976</c:v>
                </c:pt>
                <c:pt idx="1349">
                  <c:v>1.1868991255760188</c:v>
                </c:pt>
                <c:pt idx="1350">
                  <c:v>1.1870114803314209</c:v>
                </c:pt>
                <c:pt idx="1351">
                  <c:v>1.1871147155761719</c:v>
                </c:pt>
                <c:pt idx="1352">
                  <c:v>1.1872109770774841</c:v>
                </c:pt>
                <c:pt idx="1353">
                  <c:v>1.1872962713241582</c:v>
                </c:pt>
                <c:pt idx="1354">
                  <c:v>1.1873811483383179</c:v>
                </c:pt>
                <c:pt idx="1355">
                  <c:v>1.1875255703926091</c:v>
                </c:pt>
                <c:pt idx="1356">
                  <c:v>1.1876911520957951</c:v>
                </c:pt>
                <c:pt idx="1357">
                  <c:v>1.187811493873596</c:v>
                </c:pt>
                <c:pt idx="1358">
                  <c:v>1.1879183053970341</c:v>
                </c:pt>
                <c:pt idx="1359">
                  <c:v>1.188027441501617</c:v>
                </c:pt>
                <c:pt idx="1360">
                  <c:v>1.188137888908386</c:v>
                </c:pt>
                <c:pt idx="1361">
                  <c:v>1.1882151365280151</c:v>
                </c:pt>
                <c:pt idx="1362">
                  <c:v>1.188286960124969</c:v>
                </c:pt>
                <c:pt idx="1363">
                  <c:v>1.1883612275123601</c:v>
                </c:pt>
                <c:pt idx="1364">
                  <c:v>1.1884379982948299</c:v>
                </c:pt>
                <c:pt idx="1365">
                  <c:v>1.188508093357086</c:v>
                </c:pt>
                <c:pt idx="1366">
                  <c:v>1.1885756254196171</c:v>
                </c:pt>
                <c:pt idx="1367">
                  <c:v>1.1885725855827332</c:v>
                </c:pt>
                <c:pt idx="1368">
                  <c:v>1.188564658164978</c:v>
                </c:pt>
                <c:pt idx="1369">
                  <c:v>1.1885722279548649</c:v>
                </c:pt>
                <c:pt idx="1370">
                  <c:v>1.1885805726051331</c:v>
                </c:pt>
                <c:pt idx="1371">
                  <c:v>1.1885694265365601</c:v>
                </c:pt>
                <c:pt idx="1372">
                  <c:v>1.188558757305145</c:v>
                </c:pt>
                <c:pt idx="1373">
                  <c:v>1.188578248023987</c:v>
                </c:pt>
                <c:pt idx="1374">
                  <c:v>1.1885964274406429</c:v>
                </c:pt>
                <c:pt idx="1375">
                  <c:v>1.188610732555389</c:v>
                </c:pt>
                <c:pt idx="1376">
                  <c:v>1.1886260509490971</c:v>
                </c:pt>
                <c:pt idx="1377">
                  <c:v>1.188621401786804</c:v>
                </c:pt>
                <c:pt idx="1378">
                  <c:v>1.188607454299927</c:v>
                </c:pt>
                <c:pt idx="1379">
                  <c:v>1.188540458679199</c:v>
                </c:pt>
                <c:pt idx="1380">
                  <c:v>1.1884750723838811</c:v>
                </c:pt>
                <c:pt idx="1381">
                  <c:v>1.1884069442749019</c:v>
                </c:pt>
                <c:pt idx="1382">
                  <c:v>1.1883376836776729</c:v>
                </c:pt>
                <c:pt idx="1383">
                  <c:v>1.1882642507553101</c:v>
                </c:pt>
                <c:pt idx="1384">
                  <c:v>1.1881811618804932</c:v>
                </c:pt>
                <c:pt idx="1385">
                  <c:v>1.188068151473999</c:v>
                </c:pt>
                <c:pt idx="1386">
                  <c:v>1.187942266464233</c:v>
                </c:pt>
                <c:pt idx="1387">
                  <c:v>1.187780559062958</c:v>
                </c:pt>
                <c:pt idx="1388">
                  <c:v>1.187638103961945</c:v>
                </c:pt>
                <c:pt idx="1389">
                  <c:v>1.1875491738319401</c:v>
                </c:pt>
                <c:pt idx="1390">
                  <c:v>1.1874562501907349</c:v>
                </c:pt>
                <c:pt idx="1391">
                  <c:v>1.187353134155273</c:v>
                </c:pt>
                <c:pt idx="1392">
                  <c:v>1.187242865562439</c:v>
                </c:pt>
                <c:pt idx="1393">
                  <c:v>1.1871200799942021</c:v>
                </c:pt>
                <c:pt idx="1394">
                  <c:v>1.18697053194046</c:v>
                </c:pt>
                <c:pt idx="1395">
                  <c:v>1.186779320240021</c:v>
                </c:pt>
                <c:pt idx="1396">
                  <c:v>1.186609148979187</c:v>
                </c:pt>
                <c:pt idx="1397">
                  <c:v>1.186468839645386</c:v>
                </c:pt>
                <c:pt idx="1398">
                  <c:v>1.1863347291946411</c:v>
                </c:pt>
                <c:pt idx="1399">
                  <c:v>1.1862085461616521</c:v>
                </c:pt>
                <c:pt idx="1400">
                  <c:v>1.186071038246155</c:v>
                </c:pt>
                <c:pt idx="1401">
                  <c:v>1.18592232465744</c:v>
                </c:pt>
                <c:pt idx="1402">
                  <c:v>1.185783803462982</c:v>
                </c:pt>
                <c:pt idx="1403">
                  <c:v>1.1856540441513062</c:v>
                </c:pt>
                <c:pt idx="1404">
                  <c:v>1.185528457164764</c:v>
                </c:pt>
                <c:pt idx="1405">
                  <c:v>1.185405492782593</c:v>
                </c:pt>
                <c:pt idx="1406">
                  <c:v>1.185263395309448</c:v>
                </c:pt>
                <c:pt idx="1407">
                  <c:v>1.185108363628387</c:v>
                </c:pt>
                <c:pt idx="1408">
                  <c:v>1.1849538087844849</c:v>
                </c:pt>
                <c:pt idx="1409">
                  <c:v>1.1847983002662659</c:v>
                </c:pt>
                <c:pt idx="1410">
                  <c:v>1.18468314409256</c:v>
                </c:pt>
                <c:pt idx="1411">
                  <c:v>1.1845860481262211</c:v>
                </c:pt>
                <c:pt idx="1412">
                  <c:v>1.184373259544373</c:v>
                </c:pt>
                <c:pt idx="1413">
                  <c:v>1.1841179728508</c:v>
                </c:pt>
                <c:pt idx="1414">
                  <c:v>1.1839613318443298</c:v>
                </c:pt>
                <c:pt idx="1415">
                  <c:v>1.183830082416534</c:v>
                </c:pt>
                <c:pt idx="1416">
                  <c:v>1.183667004108429</c:v>
                </c:pt>
                <c:pt idx="1417">
                  <c:v>1.183496296405792</c:v>
                </c:pt>
                <c:pt idx="1418">
                  <c:v>1.183278620243073</c:v>
                </c:pt>
                <c:pt idx="1419">
                  <c:v>1.1830509901046748</c:v>
                </c:pt>
                <c:pt idx="1420">
                  <c:v>1.182913184165955</c:v>
                </c:pt>
                <c:pt idx="1421">
                  <c:v>1.182781577110291</c:v>
                </c:pt>
                <c:pt idx="1422">
                  <c:v>1.182574868202209</c:v>
                </c:pt>
                <c:pt idx="1423">
                  <c:v>1.1823664903640752</c:v>
                </c:pt>
                <c:pt idx="1424">
                  <c:v>1.182178378105164</c:v>
                </c:pt>
                <c:pt idx="1425">
                  <c:v>1.1819900870323181</c:v>
                </c:pt>
                <c:pt idx="1426">
                  <c:v>1.18180775642395</c:v>
                </c:pt>
                <c:pt idx="1427">
                  <c:v>1.1816263794898991</c:v>
                </c:pt>
                <c:pt idx="1428">
                  <c:v>1.181478798389435</c:v>
                </c:pt>
                <c:pt idx="1429">
                  <c:v>1.1813259124755859</c:v>
                </c:pt>
                <c:pt idx="1430">
                  <c:v>1.1811667680740361</c:v>
                </c:pt>
                <c:pt idx="1431">
                  <c:v>1.1810176968574519</c:v>
                </c:pt>
                <c:pt idx="1432">
                  <c:v>1.181452214717865</c:v>
                </c:pt>
                <c:pt idx="1433">
                  <c:v>1.181394755840302</c:v>
                </c:pt>
                <c:pt idx="1434">
                  <c:v>1.1813110113143921</c:v>
                </c:pt>
                <c:pt idx="1435">
                  <c:v>1.181232631206512</c:v>
                </c:pt>
                <c:pt idx="1436">
                  <c:v>1.181225061416626</c:v>
                </c:pt>
                <c:pt idx="1437">
                  <c:v>1.1812547445297241</c:v>
                </c:pt>
                <c:pt idx="1438">
                  <c:v>1.181236743927002</c:v>
                </c:pt>
                <c:pt idx="1439">
                  <c:v>1.1811650395393372</c:v>
                </c:pt>
                <c:pt idx="1440">
                  <c:v>1.1811192631721501</c:v>
                </c:pt>
                <c:pt idx="1441">
                  <c:v>1.1811152100563049</c:v>
                </c:pt>
                <c:pt idx="1442">
                  <c:v>1.181105375289917</c:v>
                </c:pt>
                <c:pt idx="1443">
                  <c:v>1.1810586452484131</c:v>
                </c:pt>
                <c:pt idx="1444">
                  <c:v>1.1810106039047241</c:v>
                </c:pt>
                <c:pt idx="1445">
                  <c:v>1.1810510158538818</c:v>
                </c:pt>
                <c:pt idx="1446">
                  <c:v>1.1811192631721501</c:v>
                </c:pt>
                <c:pt idx="1447">
                  <c:v>1.181171715259552</c:v>
                </c:pt>
                <c:pt idx="1448">
                  <c:v>1.181203246116638</c:v>
                </c:pt>
                <c:pt idx="1449">
                  <c:v>1.1812164783477779</c:v>
                </c:pt>
                <c:pt idx="1450">
                  <c:v>1.1812214255332951</c:v>
                </c:pt>
                <c:pt idx="1451">
                  <c:v>1.181243360042572</c:v>
                </c:pt>
                <c:pt idx="1452">
                  <c:v>1.1813303828239441</c:v>
                </c:pt>
                <c:pt idx="1453">
                  <c:v>1.1814314723014832</c:v>
                </c:pt>
                <c:pt idx="1454">
                  <c:v>1.1815986633300781</c:v>
                </c:pt>
                <c:pt idx="1455">
                  <c:v>1.181770324707031</c:v>
                </c:pt>
                <c:pt idx="1456">
                  <c:v>1.1818991303443909</c:v>
                </c:pt>
                <c:pt idx="1457">
                  <c:v>1.182013273239136</c:v>
                </c:pt>
                <c:pt idx="1458">
                  <c:v>1.1820976138114929</c:v>
                </c:pt>
                <c:pt idx="1459">
                  <c:v>1.1821698546409611</c:v>
                </c:pt>
                <c:pt idx="1460">
                  <c:v>1.182262659072876</c:v>
                </c:pt>
                <c:pt idx="1461">
                  <c:v>1.1823826432228088</c:v>
                </c:pt>
                <c:pt idx="1462">
                  <c:v>1.1824837327003479</c:v>
                </c:pt>
                <c:pt idx="1463">
                  <c:v>1.1825647354125981</c:v>
                </c:pt>
                <c:pt idx="1464">
                  <c:v>1.182654023170471</c:v>
                </c:pt>
                <c:pt idx="1465">
                  <c:v>1.182782828807831</c:v>
                </c:pt>
                <c:pt idx="1466">
                  <c:v>1.1829097867012019</c:v>
                </c:pt>
                <c:pt idx="1467">
                  <c:v>1.183028042316437</c:v>
                </c:pt>
                <c:pt idx="1468">
                  <c:v>1.1831562519073491</c:v>
                </c:pt>
                <c:pt idx="1469">
                  <c:v>1.18326860666275</c:v>
                </c:pt>
                <c:pt idx="1470">
                  <c:v>1.1833453178405759</c:v>
                </c:pt>
                <c:pt idx="1471">
                  <c:v>1.1834248900413509</c:v>
                </c:pt>
                <c:pt idx="1472">
                  <c:v>1.183503985404968</c:v>
                </c:pt>
                <c:pt idx="1473">
                  <c:v>1.18357914686203</c:v>
                </c:pt>
                <c:pt idx="1474">
                  <c:v>1.183673024177551</c:v>
                </c:pt>
                <c:pt idx="1475">
                  <c:v>1.183766901493073</c:v>
                </c:pt>
                <c:pt idx="1476">
                  <c:v>1.183815538883209</c:v>
                </c:pt>
                <c:pt idx="1477">
                  <c:v>1.1838555932044978</c:v>
                </c:pt>
                <c:pt idx="1478">
                  <c:v>1.1839190721511841</c:v>
                </c:pt>
                <c:pt idx="1479">
                  <c:v>1.1839737892150879</c:v>
                </c:pt>
                <c:pt idx="1480">
                  <c:v>1.184026181697845</c:v>
                </c:pt>
                <c:pt idx="1481">
                  <c:v>1.184079706668854</c:v>
                </c:pt>
                <c:pt idx="1482">
                  <c:v>1.1841282248497009</c:v>
                </c:pt>
                <c:pt idx="1483">
                  <c:v>1.184203147888184</c:v>
                </c:pt>
                <c:pt idx="1484">
                  <c:v>1.1842823624610901</c:v>
                </c:pt>
                <c:pt idx="1485">
                  <c:v>1.1843739151954651</c:v>
                </c:pt>
                <c:pt idx="1486">
                  <c:v>1.1844648718833919</c:v>
                </c:pt>
                <c:pt idx="1487">
                  <c:v>1.1845400333404541</c:v>
                </c:pt>
                <c:pt idx="1488">
                  <c:v>1.184609115123749</c:v>
                </c:pt>
                <c:pt idx="1489">
                  <c:v>1.1846774816513062</c:v>
                </c:pt>
                <c:pt idx="1490">
                  <c:v>1.184746623039246</c:v>
                </c:pt>
                <c:pt idx="1491">
                  <c:v>1.1848104596138</c:v>
                </c:pt>
                <c:pt idx="1492">
                  <c:v>1.1848689317703252</c:v>
                </c:pt>
                <c:pt idx="1493">
                  <c:v>1.184925973415375</c:v>
                </c:pt>
                <c:pt idx="1494">
                  <c:v>1.184984505176544</c:v>
                </c:pt>
                <c:pt idx="1495">
                  <c:v>1.1850441694259639</c:v>
                </c:pt>
                <c:pt idx="1496">
                  <c:v>1.185074925422668</c:v>
                </c:pt>
                <c:pt idx="1497">
                  <c:v>1.1850960254669189</c:v>
                </c:pt>
                <c:pt idx="1498">
                  <c:v>1.185090243816376</c:v>
                </c:pt>
                <c:pt idx="1499">
                  <c:v>1.185100257396698</c:v>
                </c:pt>
                <c:pt idx="1500">
                  <c:v>1.1851368546485901</c:v>
                </c:pt>
                <c:pt idx="1501">
                  <c:v>1.185163736343384</c:v>
                </c:pt>
                <c:pt idx="1502">
                  <c:v>1.185189962387085</c:v>
                </c:pt>
                <c:pt idx="1503">
                  <c:v>1.185238301753998</c:v>
                </c:pt>
                <c:pt idx="1504">
                  <c:v>1.1852602362632751</c:v>
                </c:pt>
                <c:pt idx="1505">
                  <c:v>1.185199081897736</c:v>
                </c:pt>
                <c:pt idx="1506">
                  <c:v>1.1851381063461299</c:v>
                </c:pt>
                <c:pt idx="1507">
                  <c:v>1.1850518584251399</c:v>
                </c:pt>
                <c:pt idx="1508">
                  <c:v>1.184959948062897</c:v>
                </c:pt>
                <c:pt idx="1509">
                  <c:v>1.184849858283997</c:v>
                </c:pt>
                <c:pt idx="1510">
                  <c:v>1.184747159481049</c:v>
                </c:pt>
                <c:pt idx="1511">
                  <c:v>1.1846088171005249</c:v>
                </c:pt>
                <c:pt idx="1512">
                  <c:v>1.18444836139679</c:v>
                </c:pt>
                <c:pt idx="1513">
                  <c:v>1.184273958206177</c:v>
                </c:pt>
                <c:pt idx="1514">
                  <c:v>1.1840834021568298</c:v>
                </c:pt>
                <c:pt idx="1515">
                  <c:v>1.183877110481262</c:v>
                </c:pt>
                <c:pt idx="1516">
                  <c:v>1.18365877866745</c:v>
                </c:pt>
                <c:pt idx="1517">
                  <c:v>1.1834239959716801</c:v>
                </c:pt>
                <c:pt idx="1518">
                  <c:v>1.183117687702179</c:v>
                </c:pt>
                <c:pt idx="1519">
                  <c:v>1.182803750038147</c:v>
                </c:pt>
                <c:pt idx="1520">
                  <c:v>1.1823814511299129</c:v>
                </c:pt>
                <c:pt idx="1521">
                  <c:v>1.181940615177155</c:v>
                </c:pt>
                <c:pt idx="1522">
                  <c:v>1.1815115213394169</c:v>
                </c:pt>
                <c:pt idx="1523">
                  <c:v>1.1810974478721619</c:v>
                </c:pt>
                <c:pt idx="1524">
                  <c:v>1.1806063055992131</c:v>
                </c:pt>
                <c:pt idx="1525">
                  <c:v>1.1800499558448792</c:v>
                </c:pt>
                <c:pt idx="1526">
                  <c:v>1.1794705986976619</c:v>
                </c:pt>
                <c:pt idx="1527">
                  <c:v>1.178839802742004</c:v>
                </c:pt>
                <c:pt idx="1528">
                  <c:v>1.178177654743195</c:v>
                </c:pt>
                <c:pt idx="1529">
                  <c:v>1.1774201989173889</c:v>
                </c:pt>
                <c:pt idx="1530">
                  <c:v>1.176663935184479</c:v>
                </c:pt>
                <c:pt idx="1531">
                  <c:v>1.175861656665802</c:v>
                </c:pt>
                <c:pt idx="1532">
                  <c:v>1.175055146217346</c:v>
                </c:pt>
                <c:pt idx="1533">
                  <c:v>1.174168586730957</c:v>
                </c:pt>
                <c:pt idx="1534">
                  <c:v>1.1732578277587891</c:v>
                </c:pt>
                <c:pt idx="1535">
                  <c:v>1.172265231609344</c:v>
                </c:pt>
                <c:pt idx="1536">
                  <c:v>1.171229422092438</c:v>
                </c:pt>
                <c:pt idx="1537">
                  <c:v>1.1701482534408569</c:v>
                </c:pt>
                <c:pt idx="1538">
                  <c:v>1.16899585723877</c:v>
                </c:pt>
                <c:pt idx="1539">
                  <c:v>1.16785740852356</c:v>
                </c:pt>
                <c:pt idx="1540">
                  <c:v>1.1667294502258301</c:v>
                </c:pt>
                <c:pt idx="1541">
                  <c:v>1.1655852198600769</c:v>
                </c:pt>
                <c:pt idx="1542">
                  <c:v>1.1643232703208919</c:v>
                </c:pt>
                <c:pt idx="1543">
                  <c:v>1.1630537509918208</c:v>
                </c:pt>
                <c:pt idx="1544">
                  <c:v>1.1617791652679439</c:v>
                </c:pt>
                <c:pt idx="1545">
                  <c:v>1.1604988574981689</c:v>
                </c:pt>
                <c:pt idx="1546">
                  <c:v>1.1592428684234619</c:v>
                </c:pt>
                <c:pt idx="1547">
                  <c:v>1.1579810380935669</c:v>
                </c:pt>
                <c:pt idx="1548">
                  <c:v>1.1567743420600891</c:v>
                </c:pt>
                <c:pt idx="1549">
                  <c:v>1.155590891838074</c:v>
                </c:pt>
                <c:pt idx="1550">
                  <c:v>1.154427587985992</c:v>
                </c:pt>
                <c:pt idx="1551">
                  <c:v>1.153318047523499</c:v>
                </c:pt>
                <c:pt idx="1552">
                  <c:v>1.152241110801697</c:v>
                </c:pt>
                <c:pt idx="1553">
                  <c:v>1.151303827762604</c:v>
                </c:pt>
                <c:pt idx="1554">
                  <c:v>1.150377035140991</c:v>
                </c:pt>
                <c:pt idx="1555">
                  <c:v>1.149580836296082</c:v>
                </c:pt>
                <c:pt idx="1556">
                  <c:v>1.1487938761711121</c:v>
                </c:pt>
                <c:pt idx="1557">
                  <c:v>1.148154556751251</c:v>
                </c:pt>
                <c:pt idx="1558">
                  <c:v>1.1475574970245361</c:v>
                </c:pt>
                <c:pt idx="1559">
                  <c:v>1.1470391750335689</c:v>
                </c:pt>
                <c:pt idx="1560">
                  <c:v>1.146572351455688</c:v>
                </c:pt>
                <c:pt idx="1561">
                  <c:v>1.146156966686249</c:v>
                </c:pt>
                <c:pt idx="1562">
                  <c:v>1.145821273326874</c:v>
                </c:pt>
                <c:pt idx="1563">
                  <c:v>1.1455202698707581</c:v>
                </c:pt>
                <c:pt idx="1564">
                  <c:v>1.145344495773315</c:v>
                </c:pt>
                <c:pt idx="1565">
                  <c:v>1.1451742053031921</c:v>
                </c:pt>
                <c:pt idx="1566">
                  <c:v>1.145055770874023</c:v>
                </c:pt>
                <c:pt idx="1567">
                  <c:v>1.144939780235291</c:v>
                </c:pt>
                <c:pt idx="1568">
                  <c:v>1.144860982894897</c:v>
                </c:pt>
                <c:pt idx="1569">
                  <c:v>1.1447851657867432</c:v>
                </c:pt>
                <c:pt idx="1570">
                  <c:v>1.144745290279388</c:v>
                </c:pt>
                <c:pt idx="1571">
                  <c:v>1.1447287201881409</c:v>
                </c:pt>
                <c:pt idx="1572">
                  <c:v>1.1447299122810359</c:v>
                </c:pt>
                <c:pt idx="1573">
                  <c:v>1.14473956823349</c:v>
                </c:pt>
                <c:pt idx="1574">
                  <c:v>1.1447421312332149</c:v>
                </c:pt>
                <c:pt idx="1575">
                  <c:v>1.144743740558624</c:v>
                </c:pt>
                <c:pt idx="1576">
                  <c:v>1.144754886627197</c:v>
                </c:pt>
                <c:pt idx="1577">
                  <c:v>1.144792854785919</c:v>
                </c:pt>
                <c:pt idx="1578">
                  <c:v>1.144831717014313</c:v>
                </c:pt>
                <c:pt idx="1579">
                  <c:v>1.14488673210144</c:v>
                </c:pt>
                <c:pt idx="1580">
                  <c:v>1.144942462444305</c:v>
                </c:pt>
                <c:pt idx="1581">
                  <c:v>1.1450710296630859</c:v>
                </c:pt>
                <c:pt idx="1582">
                  <c:v>1.1452121138572688</c:v>
                </c:pt>
                <c:pt idx="1583">
                  <c:v>1.1453574299812321</c:v>
                </c:pt>
                <c:pt idx="1584">
                  <c:v>1.145490229129791</c:v>
                </c:pt>
                <c:pt idx="1585">
                  <c:v>1.1456313133239751</c:v>
                </c:pt>
                <c:pt idx="1586">
                  <c:v>1.145791351795197</c:v>
                </c:pt>
                <c:pt idx="1587">
                  <c:v>1.1459658741950989</c:v>
                </c:pt>
                <c:pt idx="1588">
                  <c:v>1.1461659073829651</c:v>
                </c:pt>
                <c:pt idx="1589">
                  <c:v>1.1463683843612671</c:v>
                </c:pt>
                <c:pt idx="1590">
                  <c:v>1.1465718150138859</c:v>
                </c:pt>
                <c:pt idx="1591">
                  <c:v>1.146774053573608</c:v>
                </c:pt>
                <c:pt idx="1592">
                  <c:v>1.1470076441764832</c:v>
                </c:pt>
                <c:pt idx="1593">
                  <c:v>1.1472436189651489</c:v>
                </c:pt>
                <c:pt idx="1594">
                  <c:v>1.1474981307983398</c:v>
                </c:pt>
                <c:pt idx="1595">
                  <c:v>1.1477590799331669</c:v>
                </c:pt>
                <c:pt idx="1596">
                  <c:v>1.148013174533844</c:v>
                </c:pt>
                <c:pt idx="1597">
                  <c:v>1.1482557654380798</c:v>
                </c:pt>
                <c:pt idx="1598">
                  <c:v>1.1484658718109131</c:v>
                </c:pt>
                <c:pt idx="1599">
                  <c:v>1.1486554145812991</c:v>
                </c:pt>
                <c:pt idx="1600">
                  <c:v>1.1488882303237919</c:v>
                </c:pt>
                <c:pt idx="1601">
                  <c:v>1.1491909623146062</c:v>
                </c:pt>
                <c:pt idx="1602">
                  <c:v>1.1494888663291931</c:v>
                </c:pt>
                <c:pt idx="1603">
                  <c:v>1.149767160415649</c:v>
                </c:pt>
                <c:pt idx="1604">
                  <c:v>1.150047242641449</c:v>
                </c:pt>
                <c:pt idx="1605">
                  <c:v>1.1503351330757141</c:v>
                </c:pt>
                <c:pt idx="1606">
                  <c:v>1.1506227850914001</c:v>
                </c:pt>
                <c:pt idx="1607">
                  <c:v>1.150876641273499</c:v>
                </c:pt>
                <c:pt idx="1608">
                  <c:v>1.151129007339478</c:v>
                </c:pt>
                <c:pt idx="1609">
                  <c:v>1.1514026522636409</c:v>
                </c:pt>
                <c:pt idx="1610">
                  <c:v>1.1516831517219539</c:v>
                </c:pt>
                <c:pt idx="1611">
                  <c:v>1.1519550681114201</c:v>
                </c:pt>
                <c:pt idx="1612">
                  <c:v>1.152224183082581</c:v>
                </c:pt>
                <c:pt idx="1613">
                  <c:v>1.152477622032166</c:v>
                </c:pt>
                <c:pt idx="1614">
                  <c:v>1.1527024507522579</c:v>
                </c:pt>
                <c:pt idx="1615">
                  <c:v>1.152938604354858</c:v>
                </c:pt>
                <c:pt idx="1616">
                  <c:v>1.1532024145126341</c:v>
                </c:pt>
                <c:pt idx="1617">
                  <c:v>1.153468251228333</c:v>
                </c:pt>
                <c:pt idx="1618">
                  <c:v>1.1537715196609502</c:v>
                </c:pt>
                <c:pt idx="1619">
                  <c:v>1.154075026512146</c:v>
                </c:pt>
                <c:pt idx="1620">
                  <c:v>1.1543459296226501</c:v>
                </c:pt>
                <c:pt idx="1621">
                  <c:v>1.154617547988892</c:v>
                </c:pt>
                <c:pt idx="1622">
                  <c:v>1.1549392342567439</c:v>
                </c:pt>
                <c:pt idx="1623">
                  <c:v>1.1552689671516418</c:v>
                </c:pt>
                <c:pt idx="1624">
                  <c:v>1.155608057975769</c:v>
                </c:pt>
                <c:pt idx="1625">
                  <c:v>1.1559572815895081</c:v>
                </c:pt>
                <c:pt idx="1626">
                  <c:v>1.1563166975975041</c:v>
                </c:pt>
                <c:pt idx="1627">
                  <c:v>1.1566846966743469</c:v>
                </c:pt>
                <c:pt idx="1628">
                  <c:v>1.1570625305175781</c:v>
                </c:pt>
                <c:pt idx="1629">
                  <c:v>1.1574749350547791</c:v>
                </c:pt>
                <c:pt idx="1630">
                  <c:v>1.1578869819641109</c:v>
                </c:pt>
                <c:pt idx="1631">
                  <c:v>1.158273339271545</c:v>
                </c:pt>
                <c:pt idx="1632">
                  <c:v>1.158658623695374</c:v>
                </c:pt>
                <c:pt idx="1633">
                  <c:v>1.1590186357498169</c:v>
                </c:pt>
                <c:pt idx="1634">
                  <c:v>1.1593795418739319</c:v>
                </c:pt>
                <c:pt idx="1635">
                  <c:v>1.1597317457199101</c:v>
                </c:pt>
                <c:pt idx="1636">
                  <c:v>1.1600819826126099</c:v>
                </c:pt>
                <c:pt idx="1637">
                  <c:v>1.1604424118995671</c:v>
                </c:pt>
                <c:pt idx="1638">
                  <c:v>1.1608123779296879</c:v>
                </c:pt>
                <c:pt idx="1639">
                  <c:v>1.161206722259521</c:v>
                </c:pt>
                <c:pt idx="1640">
                  <c:v>1.161613345146179</c:v>
                </c:pt>
                <c:pt idx="1641">
                  <c:v>1.162022650241852</c:v>
                </c:pt>
                <c:pt idx="1642">
                  <c:v>1.162434458732605</c:v>
                </c:pt>
                <c:pt idx="1643">
                  <c:v>1.1628545522689819</c:v>
                </c:pt>
                <c:pt idx="1644">
                  <c:v>1.1633057594299321</c:v>
                </c:pt>
                <c:pt idx="1645">
                  <c:v>1.1637614369392399</c:v>
                </c:pt>
                <c:pt idx="1646">
                  <c:v>1.16425633430481</c:v>
                </c:pt>
                <c:pt idx="1647">
                  <c:v>1.1647523641586299</c:v>
                </c:pt>
                <c:pt idx="1648">
                  <c:v>1.165212869644165</c:v>
                </c:pt>
                <c:pt idx="1649">
                  <c:v>1.165672838687897</c:v>
                </c:pt>
                <c:pt idx="1650">
                  <c:v>1.166120707988739</c:v>
                </c:pt>
                <c:pt idx="1651">
                  <c:v>1.1665662527084351</c:v>
                </c:pt>
                <c:pt idx="1652">
                  <c:v>1.16700279712677</c:v>
                </c:pt>
                <c:pt idx="1653">
                  <c:v>1.1674336791038509</c:v>
                </c:pt>
                <c:pt idx="1654">
                  <c:v>1.1678710579872131</c:v>
                </c:pt>
                <c:pt idx="1655">
                  <c:v>1.168315052986145</c:v>
                </c:pt>
                <c:pt idx="1656">
                  <c:v>1.1687541604042049</c:v>
                </c:pt>
                <c:pt idx="1657">
                  <c:v>1.169187605381012</c:v>
                </c:pt>
                <c:pt idx="1658">
                  <c:v>1.16962206363678</c:v>
                </c:pt>
                <c:pt idx="1659">
                  <c:v>1.170050442218781</c:v>
                </c:pt>
                <c:pt idx="1660">
                  <c:v>1.170484662055969</c:v>
                </c:pt>
                <c:pt idx="1661">
                  <c:v>1.170978307723999</c:v>
                </c:pt>
                <c:pt idx="1662">
                  <c:v>1.1714732050895691</c:v>
                </c:pt>
                <c:pt idx="1663">
                  <c:v>1.1718974709510799</c:v>
                </c:pt>
                <c:pt idx="1664">
                  <c:v>1.1723178625106812</c:v>
                </c:pt>
                <c:pt idx="1665">
                  <c:v>1.172768652439117</c:v>
                </c:pt>
                <c:pt idx="1666">
                  <c:v>1.17322838306427</c:v>
                </c:pt>
                <c:pt idx="1667">
                  <c:v>1.173676192760468</c:v>
                </c:pt>
                <c:pt idx="1668">
                  <c:v>1.1741183400154109</c:v>
                </c:pt>
                <c:pt idx="1669">
                  <c:v>1.1745656132698059</c:v>
                </c:pt>
                <c:pt idx="1670">
                  <c:v>1.17501825094223</c:v>
                </c:pt>
                <c:pt idx="1671">
                  <c:v>1.1754769682884221</c:v>
                </c:pt>
                <c:pt idx="1672">
                  <c:v>1.175944864749908</c:v>
                </c:pt>
                <c:pt idx="1673">
                  <c:v>1.176407396793365</c:v>
                </c:pt>
                <c:pt idx="1674">
                  <c:v>1.176850318908691</c:v>
                </c:pt>
                <c:pt idx="1675">
                  <c:v>1.1772922873497009</c:v>
                </c:pt>
                <c:pt idx="1676">
                  <c:v>1.1777163743972781</c:v>
                </c:pt>
                <c:pt idx="1677">
                  <c:v>1.17814177274704</c:v>
                </c:pt>
                <c:pt idx="1678">
                  <c:v>1.178554832935333</c:v>
                </c:pt>
                <c:pt idx="1679">
                  <c:v>1.178968667984009</c:v>
                </c:pt>
                <c:pt idx="1680">
                  <c:v>1.179357051849365</c:v>
                </c:pt>
                <c:pt idx="1681">
                  <c:v>1.1797406673431401</c:v>
                </c:pt>
                <c:pt idx="1682">
                  <c:v>1.1801130771636958</c:v>
                </c:pt>
                <c:pt idx="1683">
                  <c:v>1.180481433868408</c:v>
                </c:pt>
                <c:pt idx="1684">
                  <c:v>1.1808497905731201</c:v>
                </c:pt>
                <c:pt idx="1685">
                  <c:v>1.181219160556793</c:v>
                </c:pt>
                <c:pt idx="1686">
                  <c:v>1.1815940141677861</c:v>
                </c:pt>
                <c:pt idx="1687">
                  <c:v>1.1819750666618352</c:v>
                </c:pt>
                <c:pt idx="1688">
                  <c:v>1.182360172271729</c:v>
                </c:pt>
                <c:pt idx="1689">
                  <c:v>1.1827535033226009</c:v>
                </c:pt>
                <c:pt idx="1690">
                  <c:v>1.1831445693969731</c:v>
                </c:pt>
                <c:pt idx="1691">
                  <c:v>1.183521091938019</c:v>
                </c:pt>
                <c:pt idx="1692">
                  <c:v>1.1838997006416321</c:v>
                </c:pt>
                <c:pt idx="1693">
                  <c:v>1.184307277202606</c:v>
                </c:pt>
                <c:pt idx="1694">
                  <c:v>1.1847159862518311</c:v>
                </c:pt>
                <c:pt idx="1695">
                  <c:v>1.185100197792053</c:v>
                </c:pt>
                <c:pt idx="1696">
                  <c:v>1.185482442378998</c:v>
                </c:pt>
                <c:pt idx="1697">
                  <c:v>1.185874223709106</c:v>
                </c:pt>
                <c:pt idx="1698">
                  <c:v>1.186268031597137</c:v>
                </c:pt>
                <c:pt idx="1699">
                  <c:v>1.1866040825843811</c:v>
                </c:pt>
                <c:pt idx="1700">
                  <c:v>1.18690949678421</c:v>
                </c:pt>
                <c:pt idx="1701">
                  <c:v>1.187238276004791</c:v>
                </c:pt>
                <c:pt idx="1702">
                  <c:v>1.1875911951065059</c:v>
                </c:pt>
                <c:pt idx="1703">
                  <c:v>1.1879328489303589</c:v>
                </c:pt>
                <c:pt idx="1704">
                  <c:v>1.1882514953613281</c:v>
                </c:pt>
                <c:pt idx="1705">
                  <c:v>1.1885590553283691</c:v>
                </c:pt>
                <c:pt idx="1706">
                  <c:v>1.188832700252533</c:v>
                </c:pt>
                <c:pt idx="1707">
                  <c:v>1.1891049146652219</c:v>
                </c:pt>
                <c:pt idx="1708">
                  <c:v>1.1893629431724548</c:v>
                </c:pt>
                <c:pt idx="1709">
                  <c:v>1.18962150812149</c:v>
                </c:pt>
                <c:pt idx="1710">
                  <c:v>1.189858138561249</c:v>
                </c:pt>
                <c:pt idx="1711">
                  <c:v>1.190094649791718</c:v>
                </c:pt>
                <c:pt idx="1712">
                  <c:v>1.1902815103530879</c:v>
                </c:pt>
                <c:pt idx="1713">
                  <c:v>1.1904652118682861</c:v>
                </c:pt>
                <c:pt idx="1714">
                  <c:v>1.1907193064689641</c:v>
                </c:pt>
                <c:pt idx="1715">
                  <c:v>1.1909958124160771</c:v>
                </c:pt>
                <c:pt idx="1716">
                  <c:v>1.191235363483429</c:v>
                </c:pt>
                <c:pt idx="1717">
                  <c:v>1.1914541125297551</c:v>
                </c:pt>
                <c:pt idx="1718">
                  <c:v>1.1916699409484859</c:v>
                </c:pt>
                <c:pt idx="1719">
                  <c:v>1.1918832063674931</c:v>
                </c:pt>
                <c:pt idx="1720">
                  <c:v>1.1920896768569951</c:v>
                </c:pt>
                <c:pt idx="1721">
                  <c:v>1.1922838091850281</c:v>
                </c:pt>
                <c:pt idx="1722">
                  <c:v>1.1924774646759029</c:v>
                </c:pt>
                <c:pt idx="1723">
                  <c:v>1.1926615238189699</c:v>
                </c:pt>
                <c:pt idx="1724">
                  <c:v>1.192836701869965</c:v>
                </c:pt>
                <c:pt idx="1725">
                  <c:v>1.19296807050705</c:v>
                </c:pt>
                <c:pt idx="1726">
                  <c:v>1.193101704120636</c:v>
                </c:pt>
                <c:pt idx="1727">
                  <c:v>1.1932815909385681</c:v>
                </c:pt>
                <c:pt idx="1728">
                  <c:v>1.1934624314308171</c:v>
                </c:pt>
                <c:pt idx="1729">
                  <c:v>1.193559467792511</c:v>
                </c:pt>
                <c:pt idx="1730">
                  <c:v>1.1936463713645939</c:v>
                </c:pt>
                <c:pt idx="1731">
                  <c:v>1.193733870983124</c:v>
                </c:pt>
                <c:pt idx="1732">
                  <c:v>1.193823933601379</c:v>
                </c:pt>
                <c:pt idx="1733">
                  <c:v>1.193881571292877</c:v>
                </c:pt>
                <c:pt idx="1734">
                  <c:v>1.1939229369163509</c:v>
                </c:pt>
                <c:pt idx="1735">
                  <c:v>1.1939759254455571</c:v>
                </c:pt>
                <c:pt idx="1736">
                  <c:v>1.1940348744392399</c:v>
                </c:pt>
                <c:pt idx="1737">
                  <c:v>1.194080233573914</c:v>
                </c:pt>
                <c:pt idx="1738">
                  <c:v>1.194113969802856</c:v>
                </c:pt>
                <c:pt idx="1739">
                  <c:v>1.1941361427307129</c:v>
                </c:pt>
                <c:pt idx="1740">
                  <c:v>1.1941447854042049</c:v>
                </c:pt>
                <c:pt idx="1741">
                  <c:v>1.194159328937531</c:v>
                </c:pt>
                <c:pt idx="1742">
                  <c:v>1.194175124168396</c:v>
                </c:pt>
                <c:pt idx="1743">
                  <c:v>1.1941835880279541</c:v>
                </c:pt>
                <c:pt idx="1744">
                  <c:v>1.194146573543549</c:v>
                </c:pt>
                <c:pt idx="1745">
                  <c:v>1.1941108703613281</c:v>
                </c:pt>
                <c:pt idx="1746">
                  <c:v>1.1940972805023189</c:v>
                </c:pt>
                <c:pt idx="1747">
                  <c:v>1.194083452224731</c:v>
                </c:pt>
                <c:pt idx="1748">
                  <c:v>1.1940672993659969</c:v>
                </c:pt>
                <c:pt idx="1749">
                  <c:v>1.194056034088135</c:v>
                </c:pt>
                <c:pt idx="1750">
                  <c:v>1.1940228343009949</c:v>
                </c:pt>
                <c:pt idx="1751">
                  <c:v>1.193983137607574</c:v>
                </c:pt>
                <c:pt idx="1752">
                  <c:v>1.1939764618873601</c:v>
                </c:pt>
                <c:pt idx="1753">
                  <c:v>1.1939793825149541</c:v>
                </c:pt>
                <c:pt idx="1754">
                  <c:v>1.1939524412155151</c:v>
                </c:pt>
                <c:pt idx="1755">
                  <c:v>1.1939066648483281</c:v>
                </c:pt>
                <c:pt idx="1756">
                  <c:v>1.1938443779945369</c:v>
                </c:pt>
                <c:pt idx="1757">
                  <c:v>1.193762421607971</c:v>
                </c:pt>
                <c:pt idx="1758">
                  <c:v>1.193695604801178</c:v>
                </c:pt>
                <c:pt idx="1759">
                  <c:v>1.1936547160148621</c:v>
                </c:pt>
                <c:pt idx="1760">
                  <c:v>1.1936177611351009</c:v>
                </c:pt>
                <c:pt idx="1761">
                  <c:v>1.19360339641571</c:v>
                </c:pt>
                <c:pt idx="1762">
                  <c:v>1.193587481975555</c:v>
                </c:pt>
                <c:pt idx="1763">
                  <c:v>1.193572998046875</c:v>
                </c:pt>
                <c:pt idx="1764">
                  <c:v>1.1935592293739319</c:v>
                </c:pt>
                <c:pt idx="1765">
                  <c:v>1.193575441837311</c:v>
                </c:pt>
                <c:pt idx="1766">
                  <c:v>1.1935931444168091</c:v>
                </c:pt>
                <c:pt idx="1767">
                  <c:v>1.1936658620834351</c:v>
                </c:pt>
                <c:pt idx="1768">
                  <c:v>1.1937476992607121</c:v>
                </c:pt>
                <c:pt idx="1769">
                  <c:v>1.1938802599906921</c:v>
                </c:pt>
                <c:pt idx="1770">
                  <c:v>1.1940129995346069</c:v>
                </c:pt>
                <c:pt idx="1771">
                  <c:v>1.194110572338104</c:v>
                </c:pt>
                <c:pt idx="1772">
                  <c:v>1.1941995620727539</c:v>
                </c:pt>
                <c:pt idx="1773">
                  <c:v>1.194319009780884</c:v>
                </c:pt>
                <c:pt idx="1774">
                  <c:v>1.194450914859772</c:v>
                </c:pt>
                <c:pt idx="1775">
                  <c:v>1.1945780515670781</c:v>
                </c:pt>
                <c:pt idx="1776">
                  <c:v>1.194699645042419</c:v>
                </c:pt>
                <c:pt idx="1777">
                  <c:v>1.1948337554931641</c:v>
                </c:pt>
                <c:pt idx="1778">
                  <c:v>1.1949812173843379</c:v>
                </c:pt>
                <c:pt idx="1779">
                  <c:v>1.1950892210006709</c:v>
                </c:pt>
                <c:pt idx="1780">
                  <c:v>1.1951054930686951</c:v>
                </c:pt>
                <c:pt idx="1781">
                  <c:v>1.1950973272323608</c:v>
                </c:pt>
                <c:pt idx="1782">
                  <c:v>1.194965720176697</c:v>
                </c:pt>
                <c:pt idx="1783">
                  <c:v>1.1948297619819641</c:v>
                </c:pt>
                <c:pt idx="1784">
                  <c:v>1.1947038173675542</c:v>
                </c:pt>
                <c:pt idx="1785">
                  <c:v>1.194571971893311</c:v>
                </c:pt>
                <c:pt idx="1786">
                  <c:v>1.1942567825317378</c:v>
                </c:pt>
                <c:pt idx="1787">
                  <c:v>1.1939293742179871</c:v>
                </c:pt>
                <c:pt idx="1788">
                  <c:v>1.193536520004272</c:v>
                </c:pt>
                <c:pt idx="1789">
                  <c:v>1.193134725093842</c:v>
                </c:pt>
                <c:pt idx="1790">
                  <c:v>1.192584335803986</c:v>
                </c:pt>
                <c:pt idx="1791">
                  <c:v>1.1920086741447449</c:v>
                </c:pt>
                <c:pt idx="1792">
                  <c:v>1.191398501396179</c:v>
                </c:pt>
                <c:pt idx="1793">
                  <c:v>1.1907781362533569</c:v>
                </c:pt>
                <c:pt idx="1794">
                  <c:v>1.1900133490562439</c:v>
                </c:pt>
                <c:pt idx="1795">
                  <c:v>1.1891546249389648</c:v>
                </c:pt>
                <c:pt idx="1796">
                  <c:v>1.188279271125793</c:v>
                </c:pt>
                <c:pt idx="1797">
                  <c:v>1.187392950057983</c:v>
                </c:pt>
                <c:pt idx="1798">
                  <c:v>1.1864416003227229</c:v>
                </c:pt>
                <c:pt idx="1799">
                  <c:v>1.185405313968658</c:v>
                </c:pt>
                <c:pt idx="1800">
                  <c:v>1.1843329071998601</c:v>
                </c:pt>
                <c:pt idx="1801">
                  <c:v>1.183205902576447</c:v>
                </c:pt>
                <c:pt idx="1802">
                  <c:v>1.1820159554481511</c:v>
                </c:pt>
                <c:pt idx="1803">
                  <c:v>1.1806755661964421</c:v>
                </c:pt>
                <c:pt idx="1804">
                  <c:v>1.179314136505127</c:v>
                </c:pt>
                <c:pt idx="1805">
                  <c:v>1.177867472171783</c:v>
                </c:pt>
                <c:pt idx="1806">
                  <c:v>1.176401674747467</c:v>
                </c:pt>
                <c:pt idx="1807">
                  <c:v>1.1747951507568359</c:v>
                </c:pt>
                <c:pt idx="1808">
                  <c:v>1.173176229000092</c:v>
                </c:pt>
                <c:pt idx="1809">
                  <c:v>1.171503961086273</c:v>
                </c:pt>
                <c:pt idx="1810">
                  <c:v>1.169823944568634</c:v>
                </c:pt>
                <c:pt idx="1811">
                  <c:v>1.167959570884705</c:v>
                </c:pt>
                <c:pt idx="1812">
                  <c:v>1.166065394878387</c:v>
                </c:pt>
                <c:pt idx="1813">
                  <c:v>1.16417407989502</c:v>
                </c:pt>
                <c:pt idx="1814">
                  <c:v>1.1622828841209412</c:v>
                </c:pt>
                <c:pt idx="1815">
                  <c:v>1.1602234840393071</c:v>
                </c:pt>
                <c:pt idx="1816">
                  <c:v>1.158102333545685</c:v>
                </c:pt>
                <c:pt idx="1817">
                  <c:v>1.1559861898422241</c:v>
                </c:pt>
                <c:pt idx="1818">
                  <c:v>1.1538782119750981</c:v>
                </c:pt>
                <c:pt idx="1819">
                  <c:v>1.151641190052032</c:v>
                </c:pt>
                <c:pt idx="1820">
                  <c:v>1.149299263954163</c:v>
                </c:pt>
                <c:pt idx="1821">
                  <c:v>1.1469287872314449</c:v>
                </c:pt>
                <c:pt idx="1822">
                  <c:v>1.1445381641387939</c:v>
                </c:pt>
                <c:pt idx="1823">
                  <c:v>1.1420866250991821</c:v>
                </c:pt>
                <c:pt idx="1824">
                  <c:v>1.139543354511261</c:v>
                </c:pt>
                <c:pt idx="1825">
                  <c:v>1.136986613273621</c:v>
                </c:pt>
                <c:pt idx="1826">
                  <c:v>1.1344178915023799</c:v>
                </c:pt>
                <c:pt idx="1827">
                  <c:v>1.131797075271606</c:v>
                </c:pt>
                <c:pt idx="1828">
                  <c:v>1.12904280424118</c:v>
                </c:pt>
                <c:pt idx="1829">
                  <c:v>1.126274943351746</c:v>
                </c:pt>
                <c:pt idx="1830">
                  <c:v>1.123501598834991</c:v>
                </c:pt>
                <c:pt idx="1831">
                  <c:v>1.120704829692841</c:v>
                </c:pt>
                <c:pt idx="1832">
                  <c:v>1.11779397726059</c:v>
                </c:pt>
                <c:pt idx="1833">
                  <c:v>1.114871621131897</c:v>
                </c:pt>
                <c:pt idx="1834">
                  <c:v>1.1120176315307622</c:v>
                </c:pt>
                <c:pt idx="1835">
                  <c:v>1.1091539263725281</c:v>
                </c:pt>
                <c:pt idx="1836">
                  <c:v>1.106232345104218</c:v>
                </c:pt>
                <c:pt idx="1837">
                  <c:v>1.103293836116791</c:v>
                </c:pt>
                <c:pt idx="1838">
                  <c:v>1.1004571914672852</c:v>
                </c:pt>
                <c:pt idx="1839">
                  <c:v>1.097634971141815</c:v>
                </c:pt>
                <c:pt idx="1840">
                  <c:v>1.094852149486542</c:v>
                </c:pt>
                <c:pt idx="1841">
                  <c:v>1.092073261737823</c:v>
                </c:pt>
                <c:pt idx="1842">
                  <c:v>1.089448809623718</c:v>
                </c:pt>
                <c:pt idx="1843">
                  <c:v>1.0868879556655879</c:v>
                </c:pt>
                <c:pt idx="1844">
                  <c:v>1.084398090839386</c:v>
                </c:pt>
                <c:pt idx="1845">
                  <c:v>1.081946790218353</c:v>
                </c:pt>
                <c:pt idx="1846">
                  <c:v>1.0796260237693791</c:v>
                </c:pt>
                <c:pt idx="1847">
                  <c:v>1.077417850494385</c:v>
                </c:pt>
                <c:pt idx="1848">
                  <c:v>1.0753738284111019</c:v>
                </c:pt>
                <c:pt idx="1849">
                  <c:v>1.073528647422791</c:v>
                </c:pt>
                <c:pt idx="1850">
                  <c:v>1.0718144774436951</c:v>
                </c:pt>
                <c:pt idx="1851">
                  <c:v>1.070322453975677</c:v>
                </c:pt>
                <c:pt idx="1852">
                  <c:v>1.0689822435379031</c:v>
                </c:pt>
                <c:pt idx="1853">
                  <c:v>1.0679788589477539</c:v>
                </c:pt>
                <c:pt idx="1854">
                  <c:v>1.0671618580818181</c:v>
                </c:pt>
                <c:pt idx="1855">
                  <c:v>1.0668849349021912</c:v>
                </c:pt>
                <c:pt idx="1856">
                  <c:v>1.0667494535446171</c:v>
                </c:pt>
                <c:pt idx="1857">
                  <c:v>1.0671736598014832</c:v>
                </c:pt>
                <c:pt idx="1858">
                  <c:v>1.067699074745178</c:v>
                </c:pt>
                <c:pt idx="1859">
                  <c:v>1.0687804222106929</c:v>
                </c:pt>
                <c:pt idx="1860">
                  <c:v>1.0699430108070369</c:v>
                </c:pt>
                <c:pt idx="1861">
                  <c:v>1.0716830492019649</c:v>
                </c:pt>
                <c:pt idx="1862">
                  <c:v>1.0734711885452271</c:v>
                </c:pt>
                <c:pt idx="1863">
                  <c:v>1.075553715229034</c:v>
                </c:pt>
                <c:pt idx="1864">
                  <c:v>1.0776535272598271</c:v>
                </c:pt>
                <c:pt idx="1865">
                  <c:v>1.0799392461776729</c:v>
                </c:pt>
                <c:pt idx="1866">
                  <c:v>1.082231342792511</c:v>
                </c:pt>
                <c:pt idx="1867">
                  <c:v>1.084445536136627</c:v>
                </c:pt>
                <c:pt idx="1868">
                  <c:v>1.0866327285766602</c:v>
                </c:pt>
                <c:pt idx="1869">
                  <c:v>1.088854193687439</c:v>
                </c:pt>
                <c:pt idx="1870">
                  <c:v>1.0910689830780029</c:v>
                </c:pt>
                <c:pt idx="1871">
                  <c:v>1.092984259128571</c:v>
                </c:pt>
                <c:pt idx="1872">
                  <c:v>1.094799876213074</c:v>
                </c:pt>
                <c:pt idx="1873">
                  <c:v>1.0964435935020451</c:v>
                </c:pt>
                <c:pt idx="1874">
                  <c:v>1.0980082154273991</c:v>
                </c:pt>
                <c:pt idx="1875">
                  <c:v>1.099346339702606</c:v>
                </c:pt>
                <c:pt idx="1876">
                  <c:v>1.100542008876801</c:v>
                </c:pt>
                <c:pt idx="1877">
                  <c:v>1.101500272750854</c:v>
                </c:pt>
                <c:pt idx="1878">
                  <c:v>1.102265000343323</c:v>
                </c:pt>
                <c:pt idx="1879">
                  <c:v>1.1028498411178589</c:v>
                </c:pt>
                <c:pt idx="1880">
                  <c:v>1.103255152702332</c:v>
                </c:pt>
                <c:pt idx="1881">
                  <c:v>1.1034753918647771</c:v>
                </c:pt>
                <c:pt idx="1882">
                  <c:v>1.1034765839576721</c:v>
                </c:pt>
                <c:pt idx="1883">
                  <c:v>1.1033449769020081</c:v>
                </c:pt>
                <c:pt idx="1884">
                  <c:v>1.1030392646789551</c:v>
                </c:pt>
                <c:pt idx="1885">
                  <c:v>1.1026433706283569</c:v>
                </c:pt>
                <c:pt idx="1886">
                  <c:v>1.102137565612793</c:v>
                </c:pt>
                <c:pt idx="1887">
                  <c:v>1.101618111133575</c:v>
                </c:pt>
                <c:pt idx="1888">
                  <c:v>1.1011436581611629</c:v>
                </c:pt>
                <c:pt idx="1889">
                  <c:v>1.1006806492805481</c:v>
                </c:pt>
                <c:pt idx="1890">
                  <c:v>1.1003410816192631</c:v>
                </c:pt>
                <c:pt idx="1891">
                  <c:v>1.1000479459762569</c:v>
                </c:pt>
                <c:pt idx="1892">
                  <c:v>1.1000691652297969</c:v>
                </c:pt>
                <c:pt idx="1893">
                  <c:v>1.1001355648040771</c:v>
                </c:pt>
                <c:pt idx="1894">
                  <c:v>1.100588917732239</c:v>
                </c:pt>
                <c:pt idx="1895">
                  <c:v>1.101073741912842</c:v>
                </c:pt>
                <c:pt idx="1896">
                  <c:v>1.1018321514129639</c:v>
                </c:pt>
                <c:pt idx="1897">
                  <c:v>1.102614223957062</c:v>
                </c:pt>
                <c:pt idx="1898">
                  <c:v>1.1036321520805359</c:v>
                </c:pt>
                <c:pt idx="1899">
                  <c:v>1.104668140411377</c:v>
                </c:pt>
                <c:pt idx="1900">
                  <c:v>1.1059251427650452</c:v>
                </c:pt>
                <c:pt idx="1901">
                  <c:v>1.107199907302856</c:v>
                </c:pt>
                <c:pt idx="1902">
                  <c:v>1.1085894703865051</c:v>
                </c:pt>
                <c:pt idx="1903">
                  <c:v>1.1099950671195979</c:v>
                </c:pt>
                <c:pt idx="1904">
                  <c:v>1.1114205718040471</c:v>
                </c:pt>
                <c:pt idx="1905">
                  <c:v>1.1128513216972351</c:v>
                </c:pt>
                <c:pt idx="1906">
                  <c:v>1.114299476146698</c:v>
                </c:pt>
                <c:pt idx="1907">
                  <c:v>1.1157626509666438</c:v>
                </c:pt>
                <c:pt idx="1908">
                  <c:v>1.1171966195106511</c:v>
                </c:pt>
                <c:pt idx="1909">
                  <c:v>1.1186346411705022</c:v>
                </c:pt>
                <c:pt idx="1910">
                  <c:v>1.120088994503021</c:v>
                </c:pt>
                <c:pt idx="1911">
                  <c:v>1.121557295322418</c:v>
                </c:pt>
                <c:pt idx="1912">
                  <c:v>1.1229512691497801</c:v>
                </c:pt>
                <c:pt idx="1913">
                  <c:v>1.1242988109588619</c:v>
                </c:pt>
                <c:pt idx="1914">
                  <c:v>1.1255785822868352</c:v>
                </c:pt>
                <c:pt idx="1915">
                  <c:v>1.126818954944611</c:v>
                </c:pt>
                <c:pt idx="1916">
                  <c:v>1.12792581319809</c:v>
                </c:pt>
                <c:pt idx="1917">
                  <c:v>1.1289395093917851</c:v>
                </c:pt>
                <c:pt idx="1918">
                  <c:v>1.129904627799988</c:v>
                </c:pt>
                <c:pt idx="1919">
                  <c:v>1.1308291554450989</c:v>
                </c:pt>
                <c:pt idx="1920">
                  <c:v>1.1316705942153931</c:v>
                </c:pt>
                <c:pt idx="1921">
                  <c:v>1.1324115991592409</c:v>
                </c:pt>
                <c:pt idx="1922">
                  <c:v>1.133097112178802</c:v>
                </c:pt>
                <c:pt idx="1923">
                  <c:v>1.133716344833374</c:v>
                </c:pt>
                <c:pt idx="1924">
                  <c:v>1.1342402100563049</c:v>
                </c:pt>
                <c:pt idx="1925">
                  <c:v>1.1346060037612919</c:v>
                </c:pt>
                <c:pt idx="1926">
                  <c:v>1.1349000334739689</c:v>
                </c:pt>
                <c:pt idx="1927">
                  <c:v>1.1350622177124019</c:v>
                </c:pt>
                <c:pt idx="1928">
                  <c:v>1.135177850723267</c:v>
                </c:pt>
                <c:pt idx="1929">
                  <c:v>1.1351858377456669</c:v>
                </c:pt>
                <c:pt idx="1930">
                  <c:v>1.1351291537284851</c:v>
                </c:pt>
                <c:pt idx="1931">
                  <c:v>1.13491815328598</c:v>
                </c:pt>
                <c:pt idx="1932">
                  <c:v>1.13466888666153</c:v>
                </c:pt>
                <c:pt idx="1933">
                  <c:v>1.134320914745331</c:v>
                </c:pt>
                <c:pt idx="1934">
                  <c:v>1.133916914463043</c:v>
                </c:pt>
                <c:pt idx="1935">
                  <c:v>1.133292019367218</c:v>
                </c:pt>
                <c:pt idx="1936">
                  <c:v>1.132644474506378</c:v>
                </c:pt>
                <c:pt idx="1937">
                  <c:v>1.1319481134414668</c:v>
                </c:pt>
                <c:pt idx="1938">
                  <c:v>1.131226718425751</c:v>
                </c:pt>
                <c:pt idx="1939">
                  <c:v>1.130396902561188</c:v>
                </c:pt>
                <c:pt idx="1940">
                  <c:v>1.1295503973960881</c:v>
                </c:pt>
                <c:pt idx="1941">
                  <c:v>1.1286646723747249</c:v>
                </c:pt>
                <c:pt idx="1942">
                  <c:v>1.127754807472229</c:v>
                </c:pt>
                <c:pt idx="1943">
                  <c:v>1.126676142215729</c:v>
                </c:pt>
                <c:pt idx="1944">
                  <c:v>1.1255854368209839</c:v>
                </c:pt>
                <c:pt idx="1945">
                  <c:v>1.124670624732971</c:v>
                </c:pt>
                <c:pt idx="1946">
                  <c:v>1.123741209506989</c:v>
                </c:pt>
                <c:pt idx="1947">
                  <c:v>1.1227985620498659</c:v>
                </c:pt>
                <c:pt idx="1948">
                  <c:v>1.121843099594116</c:v>
                </c:pt>
                <c:pt idx="1949">
                  <c:v>1.1209408044815059</c:v>
                </c:pt>
                <c:pt idx="1950">
                  <c:v>1.1200272440910339</c:v>
                </c:pt>
                <c:pt idx="1951">
                  <c:v>1.1192806959152219</c:v>
                </c:pt>
                <c:pt idx="1952">
                  <c:v>1.118534624576569</c:v>
                </c:pt>
                <c:pt idx="1953">
                  <c:v>1.1179130673408511</c:v>
                </c:pt>
                <c:pt idx="1954">
                  <c:v>1.1172941923141479</c:v>
                </c:pt>
                <c:pt idx="1955">
                  <c:v>1.1167330145835881</c:v>
                </c:pt>
                <c:pt idx="1956">
                  <c:v>1.1161743998527531</c:v>
                </c:pt>
                <c:pt idx="1957">
                  <c:v>1.1157400012016301</c:v>
                </c:pt>
                <c:pt idx="1958">
                  <c:v>1.1153226494789119</c:v>
                </c:pt>
                <c:pt idx="1959">
                  <c:v>1.114998042583466</c:v>
                </c:pt>
                <c:pt idx="1960">
                  <c:v>1.1146895885467529</c:v>
                </c:pt>
                <c:pt idx="1961">
                  <c:v>1.114443182945251</c:v>
                </c:pt>
                <c:pt idx="1962">
                  <c:v>1.114210247993469</c:v>
                </c:pt>
                <c:pt idx="1963">
                  <c:v>1.113936305046082</c:v>
                </c:pt>
                <c:pt idx="1964">
                  <c:v>1.113649785518646</c:v>
                </c:pt>
                <c:pt idx="1965">
                  <c:v>1.1133947968482971</c:v>
                </c:pt>
                <c:pt idx="1966">
                  <c:v>1.113147556781769</c:v>
                </c:pt>
                <c:pt idx="1967">
                  <c:v>1.112815797328949</c:v>
                </c:pt>
                <c:pt idx="1968">
                  <c:v>1.1124517321586609</c:v>
                </c:pt>
                <c:pt idx="1969">
                  <c:v>1.1121941208839421</c:v>
                </c:pt>
                <c:pt idx="1970">
                  <c:v>1.111978352069855</c:v>
                </c:pt>
                <c:pt idx="1971">
                  <c:v>1.1116272211074829</c:v>
                </c:pt>
                <c:pt idx="1972">
                  <c:v>1.111214399337769</c:v>
                </c:pt>
                <c:pt idx="1973">
                  <c:v>1.1109293103218079</c:v>
                </c:pt>
                <c:pt idx="1974">
                  <c:v>1.1107040047645569</c:v>
                </c:pt>
                <c:pt idx="1975">
                  <c:v>1.1103382706642151</c:v>
                </c:pt>
                <c:pt idx="1976">
                  <c:v>1.109892606735229</c:v>
                </c:pt>
                <c:pt idx="1977">
                  <c:v>1.1095013618469241</c:v>
                </c:pt>
                <c:pt idx="1978">
                  <c:v>1.109137237071991</c:v>
                </c:pt>
                <c:pt idx="1979">
                  <c:v>1.1087256073951721</c:v>
                </c:pt>
                <c:pt idx="1980">
                  <c:v>1.1082843542098999</c:v>
                </c:pt>
                <c:pt idx="1981">
                  <c:v>1.107900738716125</c:v>
                </c:pt>
                <c:pt idx="1982">
                  <c:v>1.1075611710548401</c:v>
                </c:pt>
                <c:pt idx="1983">
                  <c:v>1.1071904897689819</c:v>
                </c:pt>
                <c:pt idx="1984">
                  <c:v>1.106789648532867</c:v>
                </c:pt>
                <c:pt idx="1985">
                  <c:v>1.106410086154938</c:v>
                </c:pt>
                <c:pt idx="1986">
                  <c:v>1.1060500144958501</c:v>
                </c:pt>
                <c:pt idx="1987">
                  <c:v>1.105564951896667</c:v>
                </c:pt>
                <c:pt idx="1988">
                  <c:v>1.104972362518311</c:v>
                </c:pt>
                <c:pt idx="1989">
                  <c:v>1.1044521927833562</c:v>
                </c:pt>
                <c:pt idx="1990">
                  <c:v>1.1039958596229549</c:v>
                </c:pt>
                <c:pt idx="1991">
                  <c:v>1.103437542915344</c:v>
                </c:pt>
                <c:pt idx="1992">
                  <c:v>1.1027747392654419</c:v>
                </c:pt>
                <c:pt idx="1993">
                  <c:v>1.1021008491516109</c:v>
                </c:pt>
                <c:pt idx="1994">
                  <c:v>1.101433277130127</c:v>
                </c:pt>
                <c:pt idx="1995">
                  <c:v>1.100740969181061</c:v>
                </c:pt>
                <c:pt idx="1996">
                  <c:v>1.100019156932831</c:v>
                </c:pt>
                <c:pt idx="1997">
                  <c:v>1.0992662906646729</c:v>
                </c:pt>
                <c:pt idx="1998">
                  <c:v>1.0984835028648381</c:v>
                </c:pt>
                <c:pt idx="1999">
                  <c:v>1.097595274448395</c:v>
                </c:pt>
                <c:pt idx="2000">
                  <c:v>1.0965709686279301</c:v>
                </c:pt>
                <c:pt idx="2001">
                  <c:v>1.0955810546875</c:v>
                </c:pt>
                <c:pt idx="2002">
                  <c:v>1.094635486602783</c:v>
                </c:pt>
                <c:pt idx="2003">
                  <c:v>1.0937255024909969</c:v>
                </c:pt>
                <c:pt idx="2004">
                  <c:v>1.0928522944450378</c:v>
                </c:pt>
                <c:pt idx="2005">
                  <c:v>1.091946542263031</c:v>
                </c:pt>
                <c:pt idx="2006">
                  <c:v>1.091005802154541</c:v>
                </c:pt>
                <c:pt idx="2007">
                  <c:v>1.090104997158051</c:v>
                </c:pt>
                <c:pt idx="2008">
                  <c:v>1.0892196893692021</c:v>
                </c:pt>
                <c:pt idx="2009">
                  <c:v>1.0884027481079102</c:v>
                </c:pt>
                <c:pt idx="2010">
                  <c:v>1.087718784809113</c:v>
                </c:pt>
                <c:pt idx="2011">
                  <c:v>1.087078809738159</c:v>
                </c:pt>
                <c:pt idx="2012">
                  <c:v>1.086417436599731</c:v>
                </c:pt>
                <c:pt idx="2013">
                  <c:v>1.0858220458030701</c:v>
                </c:pt>
                <c:pt idx="2014">
                  <c:v>1.0853638648986821</c:v>
                </c:pt>
                <c:pt idx="2015">
                  <c:v>1.085054278373718</c:v>
                </c:pt>
                <c:pt idx="2016">
                  <c:v>1.0848568081855769</c:v>
                </c:pt>
                <c:pt idx="2017">
                  <c:v>1.084806025028229</c:v>
                </c:pt>
                <c:pt idx="2018">
                  <c:v>1.0849840044975281</c:v>
                </c:pt>
                <c:pt idx="2019">
                  <c:v>1.0852453112602229</c:v>
                </c:pt>
                <c:pt idx="2020">
                  <c:v>1.085601329803467</c:v>
                </c:pt>
                <c:pt idx="2021">
                  <c:v>1.086030066013336</c:v>
                </c:pt>
                <c:pt idx="2022">
                  <c:v>1.0866212844848628</c:v>
                </c:pt>
                <c:pt idx="2023">
                  <c:v>1.0872704386711121</c:v>
                </c:pt>
                <c:pt idx="2024">
                  <c:v>1.088056683540344</c:v>
                </c:pt>
                <c:pt idx="2025">
                  <c:v>1.0888916254043579</c:v>
                </c:pt>
                <c:pt idx="2026">
                  <c:v>1.0898399949073792</c:v>
                </c:pt>
                <c:pt idx="2027">
                  <c:v>1.0906746387481689</c:v>
                </c:pt>
                <c:pt idx="2028">
                  <c:v>1.0913787484169011</c:v>
                </c:pt>
                <c:pt idx="2029">
                  <c:v>1.09206610918045</c:v>
                </c:pt>
                <c:pt idx="2030">
                  <c:v>1.09272825717926</c:v>
                </c:pt>
                <c:pt idx="2031">
                  <c:v>1.0933154225349431</c:v>
                </c:pt>
                <c:pt idx="2032">
                  <c:v>1.093842029571533</c:v>
                </c:pt>
                <c:pt idx="2033">
                  <c:v>1.094410717487335</c:v>
                </c:pt>
                <c:pt idx="2034">
                  <c:v>1.094905734062195</c:v>
                </c:pt>
                <c:pt idx="2035">
                  <c:v>1.095257103443146</c:v>
                </c:pt>
                <c:pt idx="2036">
                  <c:v>1.095517516136169</c:v>
                </c:pt>
                <c:pt idx="2037">
                  <c:v>1.0957463979721069</c:v>
                </c:pt>
                <c:pt idx="2038">
                  <c:v>1.095949769020081</c:v>
                </c:pt>
                <c:pt idx="2039">
                  <c:v>1.096236646175385</c:v>
                </c:pt>
                <c:pt idx="2040">
                  <c:v>1.0965403318405151</c:v>
                </c:pt>
                <c:pt idx="2041">
                  <c:v>1.0967955589294429</c:v>
                </c:pt>
                <c:pt idx="2042">
                  <c:v>1.096978425979614</c:v>
                </c:pt>
                <c:pt idx="2043">
                  <c:v>1.097149074077606</c:v>
                </c:pt>
                <c:pt idx="2044">
                  <c:v>1.0973538160324101</c:v>
                </c:pt>
                <c:pt idx="2045">
                  <c:v>1.097564160823822</c:v>
                </c:pt>
                <c:pt idx="2046">
                  <c:v>1.097719132900238</c:v>
                </c:pt>
                <c:pt idx="2047">
                  <c:v>1.097900450229645</c:v>
                </c:pt>
                <c:pt idx="2048">
                  <c:v>1.098141491413116</c:v>
                </c:pt>
                <c:pt idx="2049">
                  <c:v>1.0982775092124939</c:v>
                </c:pt>
                <c:pt idx="2050">
                  <c:v>1.098317444324493</c:v>
                </c:pt>
                <c:pt idx="2051">
                  <c:v>1.0983429551124571</c:v>
                </c:pt>
                <c:pt idx="2052">
                  <c:v>1.098349452018738</c:v>
                </c:pt>
                <c:pt idx="2053">
                  <c:v>1.0983672738075261</c:v>
                </c:pt>
                <c:pt idx="2054">
                  <c:v>1.098409235477448</c:v>
                </c:pt>
                <c:pt idx="2055">
                  <c:v>1.0983855128288269</c:v>
                </c:pt>
                <c:pt idx="2056">
                  <c:v>1.0983285307884221</c:v>
                </c:pt>
                <c:pt idx="2057">
                  <c:v>1.0982693433761601</c:v>
                </c:pt>
                <c:pt idx="2058">
                  <c:v>1.098210871219635</c:v>
                </c:pt>
                <c:pt idx="2059">
                  <c:v>1.0980750322341919</c:v>
                </c:pt>
                <c:pt idx="2060">
                  <c:v>1.0979587435722351</c:v>
                </c:pt>
                <c:pt idx="2061">
                  <c:v>1.0978145003318791</c:v>
                </c:pt>
                <c:pt idx="2062">
                  <c:v>1.0975561738014221</c:v>
                </c:pt>
                <c:pt idx="2063">
                  <c:v>1.0971859693527219</c:v>
                </c:pt>
                <c:pt idx="2064">
                  <c:v>1.096829414367676</c:v>
                </c:pt>
                <c:pt idx="2065">
                  <c:v>1.0966532230377199</c:v>
                </c:pt>
                <c:pt idx="2066">
                  <c:v>1.096370935440063</c:v>
                </c:pt>
                <c:pt idx="2067">
                  <c:v>1.0958466529846191</c:v>
                </c:pt>
                <c:pt idx="2068">
                  <c:v>1.09525066614151</c:v>
                </c:pt>
                <c:pt idx="2069">
                  <c:v>1.094612717628479</c:v>
                </c:pt>
                <c:pt idx="2070">
                  <c:v>1.094084680080414</c:v>
                </c:pt>
                <c:pt idx="2071">
                  <c:v>1.093681275844574</c:v>
                </c:pt>
                <c:pt idx="2072">
                  <c:v>1.093305230140686</c:v>
                </c:pt>
                <c:pt idx="2073">
                  <c:v>1.09284895658493</c:v>
                </c:pt>
                <c:pt idx="2074">
                  <c:v>1.09227579832077</c:v>
                </c:pt>
                <c:pt idx="2075">
                  <c:v>1.0916163325309749</c:v>
                </c:pt>
                <c:pt idx="2076">
                  <c:v>1.0909415483474731</c:v>
                </c:pt>
                <c:pt idx="2077">
                  <c:v>1.0901889204978938</c:v>
                </c:pt>
                <c:pt idx="2078">
                  <c:v>1.0893485546112061</c:v>
                </c:pt>
                <c:pt idx="2079">
                  <c:v>1.088681221008301</c:v>
                </c:pt>
                <c:pt idx="2080">
                  <c:v>1.0881935954093929</c:v>
                </c:pt>
                <c:pt idx="2081">
                  <c:v>1.0875617861747739</c:v>
                </c:pt>
                <c:pt idx="2082">
                  <c:v>1.0866984128952031</c:v>
                </c:pt>
                <c:pt idx="2083">
                  <c:v>1.085837244987488</c:v>
                </c:pt>
                <c:pt idx="2084">
                  <c:v>1.0852224230766301</c:v>
                </c:pt>
                <c:pt idx="2085">
                  <c:v>1.0847988724708562</c:v>
                </c:pt>
                <c:pt idx="2086">
                  <c:v>1.084180474281311</c:v>
                </c:pt>
                <c:pt idx="2087">
                  <c:v>1.083426892757416</c:v>
                </c:pt>
                <c:pt idx="2088">
                  <c:v>1.082829475402832</c:v>
                </c:pt>
                <c:pt idx="2089">
                  <c:v>1.0825182795524602</c:v>
                </c:pt>
                <c:pt idx="2090">
                  <c:v>1.082144439220428</c:v>
                </c:pt>
                <c:pt idx="2091">
                  <c:v>1.0815049409866329</c:v>
                </c:pt>
                <c:pt idx="2092">
                  <c:v>1.0809710621833801</c:v>
                </c:pt>
                <c:pt idx="2093">
                  <c:v>1.0807099938392639</c:v>
                </c:pt>
                <c:pt idx="2094">
                  <c:v>1.080405712127686</c:v>
                </c:pt>
                <c:pt idx="2095">
                  <c:v>1.0799751281738281</c:v>
                </c:pt>
                <c:pt idx="2096">
                  <c:v>1.079486072063446</c:v>
                </c:pt>
                <c:pt idx="2097">
                  <c:v>1.079128563404083</c:v>
                </c:pt>
                <c:pt idx="2098">
                  <c:v>1.0788915753364559</c:v>
                </c:pt>
                <c:pt idx="2099">
                  <c:v>1.078751385211945</c:v>
                </c:pt>
                <c:pt idx="2100">
                  <c:v>1.078436017036438</c:v>
                </c:pt>
                <c:pt idx="2101">
                  <c:v>1.0778693556785579</c:v>
                </c:pt>
                <c:pt idx="2102">
                  <c:v>1.0774601697921748</c:v>
                </c:pt>
                <c:pt idx="2103">
                  <c:v>1.0770648717880249</c:v>
                </c:pt>
                <c:pt idx="2104">
                  <c:v>1.076632559299469</c:v>
                </c:pt>
                <c:pt idx="2105">
                  <c:v>1.0761658549308781</c:v>
                </c:pt>
                <c:pt idx="2106">
                  <c:v>1.075800955295563</c:v>
                </c:pt>
                <c:pt idx="2107">
                  <c:v>1.075855135917664</c:v>
                </c:pt>
                <c:pt idx="2108">
                  <c:v>1.0756794214248659</c:v>
                </c:pt>
                <c:pt idx="2109">
                  <c:v>1.0754644274711609</c:v>
                </c:pt>
                <c:pt idx="2110">
                  <c:v>1.075256884098053</c:v>
                </c:pt>
                <c:pt idx="2111">
                  <c:v>1.0747748017311101</c:v>
                </c:pt>
                <c:pt idx="2112">
                  <c:v>1.0747683048248291</c:v>
                </c:pt>
                <c:pt idx="2113">
                  <c:v>1.074943602085114</c:v>
                </c:pt>
                <c:pt idx="2114">
                  <c:v>1.0750647187232971</c:v>
                </c:pt>
                <c:pt idx="2115">
                  <c:v>1.0750530958175659</c:v>
                </c:pt>
                <c:pt idx="2116">
                  <c:v>1.0744897127151489</c:v>
                </c:pt>
                <c:pt idx="2117">
                  <c:v>1.0736382007598881</c:v>
                </c:pt>
                <c:pt idx="2118">
                  <c:v>1.073172271251678</c:v>
                </c:pt>
                <c:pt idx="2119">
                  <c:v>1.073516726493835</c:v>
                </c:pt>
                <c:pt idx="2120">
                  <c:v>1.073423564434052</c:v>
                </c:pt>
                <c:pt idx="2121">
                  <c:v>1.0726373791694641</c:v>
                </c:pt>
                <c:pt idx="2122">
                  <c:v>1.07254558801651</c:v>
                </c:pt>
                <c:pt idx="2123">
                  <c:v>1.072728276252747</c:v>
                </c:pt>
                <c:pt idx="2124">
                  <c:v>1.072762072086334</c:v>
                </c:pt>
                <c:pt idx="2125">
                  <c:v>1.0727173686027531</c:v>
                </c:pt>
                <c:pt idx="2126">
                  <c:v>1.0724092721939091</c:v>
                </c:pt>
                <c:pt idx="2127">
                  <c:v>1.0721435546875</c:v>
                </c:pt>
                <c:pt idx="2128">
                  <c:v>1.072075426578522</c:v>
                </c:pt>
                <c:pt idx="2129">
                  <c:v>1.0728417634963989</c:v>
                </c:pt>
                <c:pt idx="2130">
                  <c:v>1.0732735395431519</c:v>
                </c:pt>
                <c:pt idx="2131">
                  <c:v>1.072547554969788</c:v>
                </c:pt>
                <c:pt idx="2132">
                  <c:v>1.0719043612480159</c:v>
                </c:pt>
                <c:pt idx="2133">
                  <c:v>1.0714781880378719</c:v>
                </c:pt>
                <c:pt idx="2134">
                  <c:v>1.0714037418365479</c:v>
                </c:pt>
                <c:pt idx="2135">
                  <c:v>1.072084844112396</c:v>
                </c:pt>
                <c:pt idx="2136">
                  <c:v>1.072293877601624</c:v>
                </c:pt>
                <c:pt idx="2137">
                  <c:v>1.0729140043258671</c:v>
                </c:pt>
                <c:pt idx="2138">
                  <c:v>1.073995172977448</c:v>
                </c:pt>
                <c:pt idx="2139">
                  <c:v>1.072451770305634</c:v>
                </c:pt>
                <c:pt idx="2140">
                  <c:v>1.071039021015167</c:v>
                </c:pt>
                <c:pt idx="2141">
                  <c:v>1.071704745292664</c:v>
                </c:pt>
                <c:pt idx="2142">
                  <c:v>1.072238147258759</c:v>
                </c:pt>
                <c:pt idx="2143">
                  <c:v>1.07152932882309</c:v>
                </c:pt>
                <c:pt idx="2144">
                  <c:v>1.0700764060020451</c:v>
                </c:pt>
                <c:pt idx="2145">
                  <c:v>1.0699225068092351</c:v>
                </c:pt>
                <c:pt idx="2146">
                  <c:v>1.070344805717468</c:v>
                </c:pt>
                <c:pt idx="2147">
                  <c:v>1.0709419250488281</c:v>
                </c:pt>
                <c:pt idx="2148">
                  <c:v>1.0708966255187991</c:v>
                </c:pt>
                <c:pt idx="2149">
                  <c:v>1.0714801549911499</c:v>
                </c:pt>
                <c:pt idx="2150">
                  <c:v>1.0733751654624939</c:v>
                </c:pt>
              </c:numCache>
            </c:numRef>
          </c:yVal>
          <c:smooth val="0"/>
          <c:extLst>
            <c:ext xmlns:c16="http://schemas.microsoft.com/office/drawing/2014/chart" uri="{C3380CC4-5D6E-409C-BE32-E72D297353CC}">
              <c16:uniqueId val="{00000005-550A-452D-8616-DCD83668791F}"/>
            </c:ext>
          </c:extLst>
        </c:ser>
        <c:ser>
          <c:idx val="6"/>
          <c:order val="6"/>
          <c:tx>
            <c:strRef>
              <c:f>'Ill+Kln+Tur'!$N$1</c:f>
              <c:strCache>
                <c:ptCount val="1"/>
                <c:pt idx="0">
                  <c:v>I-K-T 80:0:20</c:v>
                </c:pt>
              </c:strCache>
            </c:strRef>
          </c:tx>
          <c:spPr>
            <a:ln w="19050" cap="rnd">
              <a:solidFill>
                <a:schemeClr val="accent1">
                  <a:lumMod val="60000"/>
                </a:schemeClr>
              </a:solidFill>
              <a:round/>
            </a:ln>
            <a:effectLst/>
          </c:spPr>
          <c:marker>
            <c:symbol val="none"/>
          </c:marker>
          <c:xVal>
            <c:numRef>
              <c:f>'Ill+Kln+Tur'!$A$2:$A$2152</c:f>
              <c:numCache>
                <c:formatCode>General</c:formatCode>
                <c:ptCount val="2151"/>
                <c:pt idx="0">
                  <c:v>350</c:v>
                </c:pt>
                <c:pt idx="1">
                  <c:v>351</c:v>
                </c:pt>
                <c:pt idx="2">
                  <c:v>352</c:v>
                </c:pt>
                <c:pt idx="3">
                  <c:v>353</c:v>
                </c:pt>
                <c:pt idx="4">
                  <c:v>354</c:v>
                </c:pt>
                <c:pt idx="5">
                  <c:v>355</c:v>
                </c:pt>
                <c:pt idx="6">
                  <c:v>356</c:v>
                </c:pt>
                <c:pt idx="7">
                  <c:v>357</c:v>
                </c:pt>
                <c:pt idx="8">
                  <c:v>358</c:v>
                </c:pt>
                <c:pt idx="9">
                  <c:v>359</c:v>
                </c:pt>
                <c:pt idx="10">
                  <c:v>360</c:v>
                </c:pt>
                <c:pt idx="11">
                  <c:v>361</c:v>
                </c:pt>
                <c:pt idx="12">
                  <c:v>362</c:v>
                </c:pt>
                <c:pt idx="13">
                  <c:v>363</c:v>
                </c:pt>
                <c:pt idx="14">
                  <c:v>364</c:v>
                </c:pt>
                <c:pt idx="15">
                  <c:v>365</c:v>
                </c:pt>
                <c:pt idx="16">
                  <c:v>366</c:v>
                </c:pt>
                <c:pt idx="17">
                  <c:v>367</c:v>
                </c:pt>
                <c:pt idx="18">
                  <c:v>368</c:v>
                </c:pt>
                <c:pt idx="19">
                  <c:v>369</c:v>
                </c:pt>
                <c:pt idx="20">
                  <c:v>370</c:v>
                </c:pt>
                <c:pt idx="21">
                  <c:v>371</c:v>
                </c:pt>
                <c:pt idx="22">
                  <c:v>372</c:v>
                </c:pt>
                <c:pt idx="23">
                  <c:v>373</c:v>
                </c:pt>
                <c:pt idx="24">
                  <c:v>374</c:v>
                </c:pt>
                <c:pt idx="25">
                  <c:v>375</c:v>
                </c:pt>
                <c:pt idx="26">
                  <c:v>376</c:v>
                </c:pt>
                <c:pt idx="27">
                  <c:v>377</c:v>
                </c:pt>
                <c:pt idx="28">
                  <c:v>378</c:v>
                </c:pt>
                <c:pt idx="29">
                  <c:v>379</c:v>
                </c:pt>
                <c:pt idx="30">
                  <c:v>380</c:v>
                </c:pt>
                <c:pt idx="31">
                  <c:v>381</c:v>
                </c:pt>
                <c:pt idx="32">
                  <c:v>382</c:v>
                </c:pt>
                <c:pt idx="33">
                  <c:v>383</c:v>
                </c:pt>
                <c:pt idx="34">
                  <c:v>384</c:v>
                </c:pt>
                <c:pt idx="35">
                  <c:v>385</c:v>
                </c:pt>
                <c:pt idx="36">
                  <c:v>386</c:v>
                </c:pt>
                <c:pt idx="37">
                  <c:v>387</c:v>
                </c:pt>
                <c:pt idx="38">
                  <c:v>388</c:v>
                </c:pt>
                <c:pt idx="39">
                  <c:v>389</c:v>
                </c:pt>
                <c:pt idx="40">
                  <c:v>390</c:v>
                </c:pt>
                <c:pt idx="41">
                  <c:v>391</c:v>
                </c:pt>
                <c:pt idx="42">
                  <c:v>392</c:v>
                </c:pt>
                <c:pt idx="43">
                  <c:v>393</c:v>
                </c:pt>
                <c:pt idx="44">
                  <c:v>394</c:v>
                </c:pt>
                <c:pt idx="45">
                  <c:v>395</c:v>
                </c:pt>
                <c:pt idx="46">
                  <c:v>396</c:v>
                </c:pt>
                <c:pt idx="47">
                  <c:v>397</c:v>
                </c:pt>
                <c:pt idx="48">
                  <c:v>398</c:v>
                </c:pt>
                <c:pt idx="49">
                  <c:v>399</c:v>
                </c:pt>
                <c:pt idx="50">
                  <c:v>400</c:v>
                </c:pt>
                <c:pt idx="51">
                  <c:v>401</c:v>
                </c:pt>
                <c:pt idx="52">
                  <c:v>402</c:v>
                </c:pt>
                <c:pt idx="53">
                  <c:v>403</c:v>
                </c:pt>
                <c:pt idx="54">
                  <c:v>404</c:v>
                </c:pt>
                <c:pt idx="55">
                  <c:v>405</c:v>
                </c:pt>
                <c:pt idx="56">
                  <c:v>406</c:v>
                </c:pt>
                <c:pt idx="57">
                  <c:v>407</c:v>
                </c:pt>
                <c:pt idx="58">
                  <c:v>408</c:v>
                </c:pt>
                <c:pt idx="59">
                  <c:v>409</c:v>
                </c:pt>
                <c:pt idx="60">
                  <c:v>410</c:v>
                </c:pt>
                <c:pt idx="61">
                  <c:v>411</c:v>
                </c:pt>
                <c:pt idx="62">
                  <c:v>412</c:v>
                </c:pt>
                <c:pt idx="63">
                  <c:v>413</c:v>
                </c:pt>
                <c:pt idx="64">
                  <c:v>414</c:v>
                </c:pt>
                <c:pt idx="65">
                  <c:v>415</c:v>
                </c:pt>
                <c:pt idx="66">
                  <c:v>416</c:v>
                </c:pt>
                <c:pt idx="67">
                  <c:v>417</c:v>
                </c:pt>
                <c:pt idx="68">
                  <c:v>418</c:v>
                </c:pt>
                <c:pt idx="69">
                  <c:v>419</c:v>
                </c:pt>
                <c:pt idx="70">
                  <c:v>420</c:v>
                </c:pt>
                <c:pt idx="71">
                  <c:v>421</c:v>
                </c:pt>
                <c:pt idx="72">
                  <c:v>422</c:v>
                </c:pt>
                <c:pt idx="73">
                  <c:v>423</c:v>
                </c:pt>
                <c:pt idx="74">
                  <c:v>424</c:v>
                </c:pt>
                <c:pt idx="75">
                  <c:v>425</c:v>
                </c:pt>
                <c:pt idx="76">
                  <c:v>426</c:v>
                </c:pt>
                <c:pt idx="77">
                  <c:v>427</c:v>
                </c:pt>
                <c:pt idx="78">
                  <c:v>428</c:v>
                </c:pt>
                <c:pt idx="79">
                  <c:v>429</c:v>
                </c:pt>
                <c:pt idx="80">
                  <c:v>430</c:v>
                </c:pt>
                <c:pt idx="81">
                  <c:v>431</c:v>
                </c:pt>
                <c:pt idx="82">
                  <c:v>432</c:v>
                </c:pt>
                <c:pt idx="83">
                  <c:v>433</c:v>
                </c:pt>
                <c:pt idx="84">
                  <c:v>434</c:v>
                </c:pt>
                <c:pt idx="85">
                  <c:v>435</c:v>
                </c:pt>
                <c:pt idx="86">
                  <c:v>436</c:v>
                </c:pt>
                <c:pt idx="87">
                  <c:v>437</c:v>
                </c:pt>
                <c:pt idx="88">
                  <c:v>438</c:v>
                </c:pt>
                <c:pt idx="89">
                  <c:v>439</c:v>
                </c:pt>
                <c:pt idx="90">
                  <c:v>440</c:v>
                </c:pt>
                <c:pt idx="91">
                  <c:v>441</c:v>
                </c:pt>
                <c:pt idx="92">
                  <c:v>442</c:v>
                </c:pt>
                <c:pt idx="93">
                  <c:v>443</c:v>
                </c:pt>
                <c:pt idx="94">
                  <c:v>444</c:v>
                </c:pt>
                <c:pt idx="95">
                  <c:v>445</c:v>
                </c:pt>
                <c:pt idx="96">
                  <c:v>446</c:v>
                </c:pt>
                <c:pt idx="97">
                  <c:v>447</c:v>
                </c:pt>
                <c:pt idx="98">
                  <c:v>448</c:v>
                </c:pt>
                <c:pt idx="99">
                  <c:v>449</c:v>
                </c:pt>
                <c:pt idx="100">
                  <c:v>450</c:v>
                </c:pt>
                <c:pt idx="101">
                  <c:v>451</c:v>
                </c:pt>
                <c:pt idx="102">
                  <c:v>452</c:v>
                </c:pt>
                <c:pt idx="103">
                  <c:v>453</c:v>
                </c:pt>
                <c:pt idx="104">
                  <c:v>454</c:v>
                </c:pt>
                <c:pt idx="105">
                  <c:v>455</c:v>
                </c:pt>
                <c:pt idx="106">
                  <c:v>456</c:v>
                </c:pt>
                <c:pt idx="107">
                  <c:v>457</c:v>
                </c:pt>
                <c:pt idx="108">
                  <c:v>458</c:v>
                </c:pt>
                <c:pt idx="109">
                  <c:v>459</c:v>
                </c:pt>
                <c:pt idx="110">
                  <c:v>460</c:v>
                </c:pt>
                <c:pt idx="111">
                  <c:v>461</c:v>
                </c:pt>
                <c:pt idx="112">
                  <c:v>462</c:v>
                </c:pt>
                <c:pt idx="113">
                  <c:v>463</c:v>
                </c:pt>
                <c:pt idx="114">
                  <c:v>464</c:v>
                </c:pt>
                <c:pt idx="115">
                  <c:v>465</c:v>
                </c:pt>
                <c:pt idx="116">
                  <c:v>466</c:v>
                </c:pt>
                <c:pt idx="117">
                  <c:v>467</c:v>
                </c:pt>
                <c:pt idx="118">
                  <c:v>468</c:v>
                </c:pt>
                <c:pt idx="119">
                  <c:v>469</c:v>
                </c:pt>
                <c:pt idx="120">
                  <c:v>470</c:v>
                </c:pt>
                <c:pt idx="121">
                  <c:v>471</c:v>
                </c:pt>
                <c:pt idx="122">
                  <c:v>472</c:v>
                </c:pt>
                <c:pt idx="123">
                  <c:v>473</c:v>
                </c:pt>
                <c:pt idx="124">
                  <c:v>474</c:v>
                </c:pt>
                <c:pt idx="125">
                  <c:v>475</c:v>
                </c:pt>
                <c:pt idx="126">
                  <c:v>476</c:v>
                </c:pt>
                <c:pt idx="127">
                  <c:v>477</c:v>
                </c:pt>
                <c:pt idx="128">
                  <c:v>478</c:v>
                </c:pt>
                <c:pt idx="129">
                  <c:v>479</c:v>
                </c:pt>
                <c:pt idx="130">
                  <c:v>480</c:v>
                </c:pt>
                <c:pt idx="131">
                  <c:v>481</c:v>
                </c:pt>
                <c:pt idx="132">
                  <c:v>482</c:v>
                </c:pt>
                <c:pt idx="133">
                  <c:v>483</c:v>
                </c:pt>
                <c:pt idx="134">
                  <c:v>484</c:v>
                </c:pt>
                <c:pt idx="135">
                  <c:v>485</c:v>
                </c:pt>
                <c:pt idx="136">
                  <c:v>486</c:v>
                </c:pt>
                <c:pt idx="137">
                  <c:v>487</c:v>
                </c:pt>
                <c:pt idx="138">
                  <c:v>488</c:v>
                </c:pt>
                <c:pt idx="139">
                  <c:v>489</c:v>
                </c:pt>
                <c:pt idx="140">
                  <c:v>490</c:v>
                </c:pt>
                <c:pt idx="141">
                  <c:v>491</c:v>
                </c:pt>
                <c:pt idx="142">
                  <c:v>492</c:v>
                </c:pt>
                <c:pt idx="143">
                  <c:v>493</c:v>
                </c:pt>
                <c:pt idx="144">
                  <c:v>494</c:v>
                </c:pt>
                <c:pt idx="145">
                  <c:v>495</c:v>
                </c:pt>
                <c:pt idx="146">
                  <c:v>496</c:v>
                </c:pt>
                <c:pt idx="147">
                  <c:v>497</c:v>
                </c:pt>
                <c:pt idx="148">
                  <c:v>498</c:v>
                </c:pt>
                <c:pt idx="149">
                  <c:v>499</c:v>
                </c:pt>
                <c:pt idx="150">
                  <c:v>500</c:v>
                </c:pt>
                <c:pt idx="151">
                  <c:v>501</c:v>
                </c:pt>
                <c:pt idx="152">
                  <c:v>502</c:v>
                </c:pt>
                <c:pt idx="153">
                  <c:v>503</c:v>
                </c:pt>
                <c:pt idx="154">
                  <c:v>504</c:v>
                </c:pt>
                <c:pt idx="155">
                  <c:v>505</c:v>
                </c:pt>
                <c:pt idx="156">
                  <c:v>506</c:v>
                </c:pt>
                <c:pt idx="157">
                  <c:v>507</c:v>
                </c:pt>
                <c:pt idx="158">
                  <c:v>508</c:v>
                </c:pt>
                <c:pt idx="159">
                  <c:v>509</c:v>
                </c:pt>
                <c:pt idx="160">
                  <c:v>510</c:v>
                </c:pt>
                <c:pt idx="161">
                  <c:v>511</c:v>
                </c:pt>
                <c:pt idx="162">
                  <c:v>512</c:v>
                </c:pt>
                <c:pt idx="163">
                  <c:v>513</c:v>
                </c:pt>
                <c:pt idx="164">
                  <c:v>514</c:v>
                </c:pt>
                <c:pt idx="165">
                  <c:v>515</c:v>
                </c:pt>
                <c:pt idx="166">
                  <c:v>516</c:v>
                </c:pt>
                <c:pt idx="167">
                  <c:v>517</c:v>
                </c:pt>
                <c:pt idx="168">
                  <c:v>518</c:v>
                </c:pt>
                <c:pt idx="169">
                  <c:v>519</c:v>
                </c:pt>
                <c:pt idx="170">
                  <c:v>520</c:v>
                </c:pt>
                <c:pt idx="171">
                  <c:v>521</c:v>
                </c:pt>
                <c:pt idx="172">
                  <c:v>522</c:v>
                </c:pt>
                <c:pt idx="173">
                  <c:v>523</c:v>
                </c:pt>
                <c:pt idx="174">
                  <c:v>524</c:v>
                </c:pt>
                <c:pt idx="175">
                  <c:v>525</c:v>
                </c:pt>
                <c:pt idx="176">
                  <c:v>526</c:v>
                </c:pt>
                <c:pt idx="177">
                  <c:v>527</c:v>
                </c:pt>
                <c:pt idx="178">
                  <c:v>528</c:v>
                </c:pt>
                <c:pt idx="179">
                  <c:v>529</c:v>
                </c:pt>
                <c:pt idx="180">
                  <c:v>530</c:v>
                </c:pt>
                <c:pt idx="181">
                  <c:v>531</c:v>
                </c:pt>
                <c:pt idx="182">
                  <c:v>532</c:v>
                </c:pt>
                <c:pt idx="183">
                  <c:v>533</c:v>
                </c:pt>
                <c:pt idx="184">
                  <c:v>534</c:v>
                </c:pt>
                <c:pt idx="185">
                  <c:v>535</c:v>
                </c:pt>
                <c:pt idx="186">
                  <c:v>536</c:v>
                </c:pt>
                <c:pt idx="187">
                  <c:v>537</c:v>
                </c:pt>
                <c:pt idx="188">
                  <c:v>538</c:v>
                </c:pt>
                <c:pt idx="189">
                  <c:v>539</c:v>
                </c:pt>
                <c:pt idx="190">
                  <c:v>540</c:v>
                </c:pt>
                <c:pt idx="191">
                  <c:v>541</c:v>
                </c:pt>
                <c:pt idx="192">
                  <c:v>542</c:v>
                </c:pt>
                <c:pt idx="193">
                  <c:v>543</c:v>
                </c:pt>
                <c:pt idx="194">
                  <c:v>544</c:v>
                </c:pt>
                <c:pt idx="195">
                  <c:v>545</c:v>
                </c:pt>
                <c:pt idx="196">
                  <c:v>546</c:v>
                </c:pt>
                <c:pt idx="197">
                  <c:v>547</c:v>
                </c:pt>
                <c:pt idx="198">
                  <c:v>548</c:v>
                </c:pt>
                <c:pt idx="199">
                  <c:v>549</c:v>
                </c:pt>
                <c:pt idx="200">
                  <c:v>550</c:v>
                </c:pt>
                <c:pt idx="201">
                  <c:v>551</c:v>
                </c:pt>
                <c:pt idx="202">
                  <c:v>552</c:v>
                </c:pt>
                <c:pt idx="203">
                  <c:v>553</c:v>
                </c:pt>
                <c:pt idx="204">
                  <c:v>554</c:v>
                </c:pt>
                <c:pt idx="205">
                  <c:v>555</c:v>
                </c:pt>
                <c:pt idx="206">
                  <c:v>556</c:v>
                </c:pt>
                <c:pt idx="207">
                  <c:v>557</c:v>
                </c:pt>
                <c:pt idx="208">
                  <c:v>558</c:v>
                </c:pt>
                <c:pt idx="209">
                  <c:v>559</c:v>
                </c:pt>
                <c:pt idx="210">
                  <c:v>560</c:v>
                </c:pt>
                <c:pt idx="211">
                  <c:v>561</c:v>
                </c:pt>
                <c:pt idx="212">
                  <c:v>562</c:v>
                </c:pt>
                <c:pt idx="213">
                  <c:v>563</c:v>
                </c:pt>
                <c:pt idx="214">
                  <c:v>564</c:v>
                </c:pt>
                <c:pt idx="215">
                  <c:v>565</c:v>
                </c:pt>
                <c:pt idx="216">
                  <c:v>566</c:v>
                </c:pt>
                <c:pt idx="217">
                  <c:v>567</c:v>
                </c:pt>
                <c:pt idx="218">
                  <c:v>568</c:v>
                </c:pt>
                <c:pt idx="219">
                  <c:v>569</c:v>
                </c:pt>
                <c:pt idx="220">
                  <c:v>570</c:v>
                </c:pt>
                <c:pt idx="221">
                  <c:v>571</c:v>
                </c:pt>
                <c:pt idx="222">
                  <c:v>572</c:v>
                </c:pt>
                <c:pt idx="223">
                  <c:v>573</c:v>
                </c:pt>
                <c:pt idx="224">
                  <c:v>574</c:v>
                </c:pt>
                <c:pt idx="225">
                  <c:v>575</c:v>
                </c:pt>
                <c:pt idx="226">
                  <c:v>576</c:v>
                </c:pt>
                <c:pt idx="227">
                  <c:v>577</c:v>
                </c:pt>
                <c:pt idx="228">
                  <c:v>578</c:v>
                </c:pt>
                <c:pt idx="229">
                  <c:v>579</c:v>
                </c:pt>
                <c:pt idx="230">
                  <c:v>580</c:v>
                </c:pt>
                <c:pt idx="231">
                  <c:v>581</c:v>
                </c:pt>
                <c:pt idx="232">
                  <c:v>582</c:v>
                </c:pt>
                <c:pt idx="233">
                  <c:v>583</c:v>
                </c:pt>
                <c:pt idx="234">
                  <c:v>584</c:v>
                </c:pt>
                <c:pt idx="235">
                  <c:v>585</c:v>
                </c:pt>
                <c:pt idx="236">
                  <c:v>586</c:v>
                </c:pt>
                <c:pt idx="237">
                  <c:v>587</c:v>
                </c:pt>
                <c:pt idx="238">
                  <c:v>588</c:v>
                </c:pt>
                <c:pt idx="239">
                  <c:v>589</c:v>
                </c:pt>
                <c:pt idx="240">
                  <c:v>590</c:v>
                </c:pt>
                <c:pt idx="241">
                  <c:v>591</c:v>
                </c:pt>
                <c:pt idx="242">
                  <c:v>592</c:v>
                </c:pt>
                <c:pt idx="243">
                  <c:v>593</c:v>
                </c:pt>
                <c:pt idx="244">
                  <c:v>594</c:v>
                </c:pt>
                <c:pt idx="245">
                  <c:v>595</c:v>
                </c:pt>
                <c:pt idx="246">
                  <c:v>596</c:v>
                </c:pt>
                <c:pt idx="247">
                  <c:v>597</c:v>
                </c:pt>
                <c:pt idx="248">
                  <c:v>598</c:v>
                </c:pt>
                <c:pt idx="249">
                  <c:v>599</c:v>
                </c:pt>
                <c:pt idx="250">
                  <c:v>600</c:v>
                </c:pt>
                <c:pt idx="251">
                  <c:v>601</c:v>
                </c:pt>
                <c:pt idx="252">
                  <c:v>602</c:v>
                </c:pt>
                <c:pt idx="253">
                  <c:v>603</c:v>
                </c:pt>
                <c:pt idx="254">
                  <c:v>604</c:v>
                </c:pt>
                <c:pt idx="255">
                  <c:v>605</c:v>
                </c:pt>
                <c:pt idx="256">
                  <c:v>606</c:v>
                </c:pt>
                <c:pt idx="257">
                  <c:v>607</c:v>
                </c:pt>
                <c:pt idx="258">
                  <c:v>608</c:v>
                </c:pt>
                <c:pt idx="259">
                  <c:v>609</c:v>
                </c:pt>
                <c:pt idx="260">
                  <c:v>610</c:v>
                </c:pt>
                <c:pt idx="261">
                  <c:v>611</c:v>
                </c:pt>
                <c:pt idx="262">
                  <c:v>612</c:v>
                </c:pt>
                <c:pt idx="263">
                  <c:v>613</c:v>
                </c:pt>
                <c:pt idx="264">
                  <c:v>614</c:v>
                </c:pt>
                <c:pt idx="265">
                  <c:v>615</c:v>
                </c:pt>
                <c:pt idx="266">
                  <c:v>616</c:v>
                </c:pt>
                <c:pt idx="267">
                  <c:v>617</c:v>
                </c:pt>
                <c:pt idx="268">
                  <c:v>618</c:v>
                </c:pt>
                <c:pt idx="269">
                  <c:v>619</c:v>
                </c:pt>
                <c:pt idx="270">
                  <c:v>620</c:v>
                </c:pt>
                <c:pt idx="271">
                  <c:v>621</c:v>
                </c:pt>
                <c:pt idx="272">
                  <c:v>622</c:v>
                </c:pt>
                <c:pt idx="273">
                  <c:v>623</c:v>
                </c:pt>
                <c:pt idx="274">
                  <c:v>624</c:v>
                </c:pt>
                <c:pt idx="275">
                  <c:v>625</c:v>
                </c:pt>
                <c:pt idx="276">
                  <c:v>626</c:v>
                </c:pt>
                <c:pt idx="277">
                  <c:v>627</c:v>
                </c:pt>
                <c:pt idx="278">
                  <c:v>628</c:v>
                </c:pt>
                <c:pt idx="279">
                  <c:v>629</c:v>
                </c:pt>
                <c:pt idx="280">
                  <c:v>630</c:v>
                </c:pt>
                <c:pt idx="281">
                  <c:v>631</c:v>
                </c:pt>
                <c:pt idx="282">
                  <c:v>632</c:v>
                </c:pt>
                <c:pt idx="283">
                  <c:v>633</c:v>
                </c:pt>
                <c:pt idx="284">
                  <c:v>634</c:v>
                </c:pt>
                <c:pt idx="285">
                  <c:v>635</c:v>
                </c:pt>
                <c:pt idx="286">
                  <c:v>636</c:v>
                </c:pt>
                <c:pt idx="287">
                  <c:v>637</c:v>
                </c:pt>
                <c:pt idx="288">
                  <c:v>638</c:v>
                </c:pt>
                <c:pt idx="289">
                  <c:v>639</c:v>
                </c:pt>
                <c:pt idx="290">
                  <c:v>640</c:v>
                </c:pt>
                <c:pt idx="291">
                  <c:v>641</c:v>
                </c:pt>
                <c:pt idx="292">
                  <c:v>642</c:v>
                </c:pt>
                <c:pt idx="293">
                  <c:v>643</c:v>
                </c:pt>
                <c:pt idx="294">
                  <c:v>644</c:v>
                </c:pt>
                <c:pt idx="295">
                  <c:v>645</c:v>
                </c:pt>
                <c:pt idx="296">
                  <c:v>646</c:v>
                </c:pt>
                <c:pt idx="297">
                  <c:v>647</c:v>
                </c:pt>
                <c:pt idx="298">
                  <c:v>648</c:v>
                </c:pt>
                <c:pt idx="299">
                  <c:v>649</c:v>
                </c:pt>
                <c:pt idx="300">
                  <c:v>650</c:v>
                </c:pt>
                <c:pt idx="301">
                  <c:v>651</c:v>
                </c:pt>
                <c:pt idx="302">
                  <c:v>652</c:v>
                </c:pt>
                <c:pt idx="303">
                  <c:v>653</c:v>
                </c:pt>
                <c:pt idx="304">
                  <c:v>654</c:v>
                </c:pt>
                <c:pt idx="305">
                  <c:v>655</c:v>
                </c:pt>
                <c:pt idx="306">
                  <c:v>656</c:v>
                </c:pt>
                <c:pt idx="307">
                  <c:v>657</c:v>
                </c:pt>
                <c:pt idx="308">
                  <c:v>658</c:v>
                </c:pt>
                <c:pt idx="309">
                  <c:v>659</c:v>
                </c:pt>
                <c:pt idx="310">
                  <c:v>660</c:v>
                </c:pt>
                <c:pt idx="311">
                  <c:v>661</c:v>
                </c:pt>
                <c:pt idx="312">
                  <c:v>662</c:v>
                </c:pt>
                <c:pt idx="313">
                  <c:v>663</c:v>
                </c:pt>
                <c:pt idx="314">
                  <c:v>664</c:v>
                </c:pt>
                <c:pt idx="315">
                  <c:v>665</c:v>
                </c:pt>
                <c:pt idx="316">
                  <c:v>666</c:v>
                </c:pt>
                <c:pt idx="317">
                  <c:v>667</c:v>
                </c:pt>
                <c:pt idx="318">
                  <c:v>668</c:v>
                </c:pt>
                <c:pt idx="319">
                  <c:v>669</c:v>
                </c:pt>
                <c:pt idx="320">
                  <c:v>670</c:v>
                </c:pt>
                <c:pt idx="321">
                  <c:v>671</c:v>
                </c:pt>
                <c:pt idx="322">
                  <c:v>672</c:v>
                </c:pt>
                <c:pt idx="323">
                  <c:v>673</c:v>
                </c:pt>
                <c:pt idx="324">
                  <c:v>674</c:v>
                </c:pt>
                <c:pt idx="325">
                  <c:v>675</c:v>
                </c:pt>
                <c:pt idx="326">
                  <c:v>676</c:v>
                </c:pt>
                <c:pt idx="327">
                  <c:v>677</c:v>
                </c:pt>
                <c:pt idx="328">
                  <c:v>678</c:v>
                </c:pt>
                <c:pt idx="329">
                  <c:v>679</c:v>
                </c:pt>
                <c:pt idx="330">
                  <c:v>680</c:v>
                </c:pt>
                <c:pt idx="331">
                  <c:v>681</c:v>
                </c:pt>
                <c:pt idx="332">
                  <c:v>682</c:v>
                </c:pt>
                <c:pt idx="333">
                  <c:v>683</c:v>
                </c:pt>
                <c:pt idx="334">
                  <c:v>684</c:v>
                </c:pt>
                <c:pt idx="335">
                  <c:v>685</c:v>
                </c:pt>
                <c:pt idx="336">
                  <c:v>686</c:v>
                </c:pt>
                <c:pt idx="337">
                  <c:v>687</c:v>
                </c:pt>
                <c:pt idx="338">
                  <c:v>688</c:v>
                </c:pt>
                <c:pt idx="339">
                  <c:v>689</c:v>
                </c:pt>
                <c:pt idx="340">
                  <c:v>690</c:v>
                </c:pt>
                <c:pt idx="341">
                  <c:v>691</c:v>
                </c:pt>
                <c:pt idx="342">
                  <c:v>692</c:v>
                </c:pt>
                <c:pt idx="343">
                  <c:v>693</c:v>
                </c:pt>
                <c:pt idx="344">
                  <c:v>694</c:v>
                </c:pt>
                <c:pt idx="345">
                  <c:v>695</c:v>
                </c:pt>
                <c:pt idx="346">
                  <c:v>696</c:v>
                </c:pt>
                <c:pt idx="347">
                  <c:v>697</c:v>
                </c:pt>
                <c:pt idx="348">
                  <c:v>698</c:v>
                </c:pt>
                <c:pt idx="349">
                  <c:v>699</c:v>
                </c:pt>
                <c:pt idx="350">
                  <c:v>700</c:v>
                </c:pt>
                <c:pt idx="351">
                  <c:v>701</c:v>
                </c:pt>
                <c:pt idx="352">
                  <c:v>702</c:v>
                </c:pt>
                <c:pt idx="353">
                  <c:v>703</c:v>
                </c:pt>
                <c:pt idx="354">
                  <c:v>704</c:v>
                </c:pt>
                <c:pt idx="355">
                  <c:v>705</c:v>
                </c:pt>
                <c:pt idx="356">
                  <c:v>706</c:v>
                </c:pt>
                <c:pt idx="357">
                  <c:v>707</c:v>
                </c:pt>
                <c:pt idx="358">
                  <c:v>708</c:v>
                </c:pt>
                <c:pt idx="359">
                  <c:v>709</c:v>
                </c:pt>
                <c:pt idx="360">
                  <c:v>710</c:v>
                </c:pt>
                <c:pt idx="361">
                  <c:v>711</c:v>
                </c:pt>
                <c:pt idx="362">
                  <c:v>712</c:v>
                </c:pt>
                <c:pt idx="363">
                  <c:v>713</c:v>
                </c:pt>
                <c:pt idx="364">
                  <c:v>714</c:v>
                </c:pt>
                <c:pt idx="365">
                  <c:v>715</c:v>
                </c:pt>
                <c:pt idx="366">
                  <c:v>716</c:v>
                </c:pt>
                <c:pt idx="367">
                  <c:v>717</c:v>
                </c:pt>
                <c:pt idx="368">
                  <c:v>718</c:v>
                </c:pt>
                <c:pt idx="369">
                  <c:v>719</c:v>
                </c:pt>
                <c:pt idx="370">
                  <c:v>720</c:v>
                </c:pt>
                <c:pt idx="371">
                  <c:v>721</c:v>
                </c:pt>
                <c:pt idx="372">
                  <c:v>722</c:v>
                </c:pt>
                <c:pt idx="373">
                  <c:v>723</c:v>
                </c:pt>
                <c:pt idx="374">
                  <c:v>724</c:v>
                </c:pt>
                <c:pt idx="375">
                  <c:v>725</c:v>
                </c:pt>
                <c:pt idx="376">
                  <c:v>726</c:v>
                </c:pt>
                <c:pt idx="377">
                  <c:v>727</c:v>
                </c:pt>
                <c:pt idx="378">
                  <c:v>728</c:v>
                </c:pt>
                <c:pt idx="379">
                  <c:v>729</c:v>
                </c:pt>
                <c:pt idx="380">
                  <c:v>730</c:v>
                </c:pt>
                <c:pt idx="381">
                  <c:v>731</c:v>
                </c:pt>
                <c:pt idx="382">
                  <c:v>732</c:v>
                </c:pt>
                <c:pt idx="383">
                  <c:v>733</c:v>
                </c:pt>
                <c:pt idx="384">
                  <c:v>734</c:v>
                </c:pt>
                <c:pt idx="385">
                  <c:v>735</c:v>
                </c:pt>
                <c:pt idx="386">
                  <c:v>736</c:v>
                </c:pt>
                <c:pt idx="387">
                  <c:v>737</c:v>
                </c:pt>
                <c:pt idx="388">
                  <c:v>738</c:v>
                </c:pt>
                <c:pt idx="389">
                  <c:v>739</c:v>
                </c:pt>
                <c:pt idx="390">
                  <c:v>740</c:v>
                </c:pt>
                <c:pt idx="391">
                  <c:v>741</c:v>
                </c:pt>
                <c:pt idx="392">
                  <c:v>742</c:v>
                </c:pt>
                <c:pt idx="393">
                  <c:v>743</c:v>
                </c:pt>
                <c:pt idx="394">
                  <c:v>744</c:v>
                </c:pt>
                <c:pt idx="395">
                  <c:v>745</c:v>
                </c:pt>
                <c:pt idx="396">
                  <c:v>746</c:v>
                </c:pt>
                <c:pt idx="397">
                  <c:v>747</c:v>
                </c:pt>
                <c:pt idx="398">
                  <c:v>748</c:v>
                </c:pt>
                <c:pt idx="399">
                  <c:v>749</c:v>
                </c:pt>
                <c:pt idx="400">
                  <c:v>750</c:v>
                </c:pt>
                <c:pt idx="401">
                  <c:v>751</c:v>
                </c:pt>
                <c:pt idx="402">
                  <c:v>752</c:v>
                </c:pt>
                <c:pt idx="403">
                  <c:v>753</c:v>
                </c:pt>
                <c:pt idx="404">
                  <c:v>754</c:v>
                </c:pt>
                <c:pt idx="405">
                  <c:v>755</c:v>
                </c:pt>
                <c:pt idx="406">
                  <c:v>756</c:v>
                </c:pt>
                <c:pt idx="407">
                  <c:v>757</c:v>
                </c:pt>
                <c:pt idx="408">
                  <c:v>758</c:v>
                </c:pt>
                <c:pt idx="409">
                  <c:v>759</c:v>
                </c:pt>
                <c:pt idx="410">
                  <c:v>760</c:v>
                </c:pt>
                <c:pt idx="411">
                  <c:v>761</c:v>
                </c:pt>
                <c:pt idx="412">
                  <c:v>762</c:v>
                </c:pt>
                <c:pt idx="413">
                  <c:v>763</c:v>
                </c:pt>
                <c:pt idx="414">
                  <c:v>764</c:v>
                </c:pt>
                <c:pt idx="415">
                  <c:v>765</c:v>
                </c:pt>
                <c:pt idx="416">
                  <c:v>766</c:v>
                </c:pt>
                <c:pt idx="417">
                  <c:v>767</c:v>
                </c:pt>
                <c:pt idx="418">
                  <c:v>768</c:v>
                </c:pt>
                <c:pt idx="419">
                  <c:v>769</c:v>
                </c:pt>
                <c:pt idx="420">
                  <c:v>770</c:v>
                </c:pt>
                <c:pt idx="421">
                  <c:v>771</c:v>
                </c:pt>
                <c:pt idx="422">
                  <c:v>772</c:v>
                </c:pt>
                <c:pt idx="423">
                  <c:v>773</c:v>
                </c:pt>
                <c:pt idx="424">
                  <c:v>774</c:v>
                </c:pt>
                <c:pt idx="425">
                  <c:v>775</c:v>
                </c:pt>
                <c:pt idx="426">
                  <c:v>776</c:v>
                </c:pt>
                <c:pt idx="427">
                  <c:v>777</c:v>
                </c:pt>
                <c:pt idx="428">
                  <c:v>778</c:v>
                </c:pt>
                <c:pt idx="429">
                  <c:v>779</c:v>
                </c:pt>
                <c:pt idx="430">
                  <c:v>780</c:v>
                </c:pt>
                <c:pt idx="431">
                  <c:v>781</c:v>
                </c:pt>
                <c:pt idx="432">
                  <c:v>782</c:v>
                </c:pt>
                <c:pt idx="433">
                  <c:v>783</c:v>
                </c:pt>
                <c:pt idx="434">
                  <c:v>784</c:v>
                </c:pt>
                <c:pt idx="435">
                  <c:v>785</c:v>
                </c:pt>
                <c:pt idx="436">
                  <c:v>786</c:v>
                </c:pt>
                <c:pt idx="437">
                  <c:v>787</c:v>
                </c:pt>
                <c:pt idx="438">
                  <c:v>788</c:v>
                </c:pt>
                <c:pt idx="439">
                  <c:v>789</c:v>
                </c:pt>
                <c:pt idx="440">
                  <c:v>790</c:v>
                </c:pt>
                <c:pt idx="441">
                  <c:v>791</c:v>
                </c:pt>
                <c:pt idx="442">
                  <c:v>792</c:v>
                </c:pt>
                <c:pt idx="443">
                  <c:v>793</c:v>
                </c:pt>
                <c:pt idx="444">
                  <c:v>794</c:v>
                </c:pt>
                <c:pt idx="445">
                  <c:v>795</c:v>
                </c:pt>
                <c:pt idx="446">
                  <c:v>796</c:v>
                </c:pt>
                <c:pt idx="447">
                  <c:v>797</c:v>
                </c:pt>
                <c:pt idx="448">
                  <c:v>798</c:v>
                </c:pt>
                <c:pt idx="449">
                  <c:v>799</c:v>
                </c:pt>
                <c:pt idx="450">
                  <c:v>800</c:v>
                </c:pt>
                <c:pt idx="451">
                  <c:v>801</c:v>
                </c:pt>
                <c:pt idx="452">
                  <c:v>802</c:v>
                </c:pt>
                <c:pt idx="453">
                  <c:v>803</c:v>
                </c:pt>
                <c:pt idx="454">
                  <c:v>804</c:v>
                </c:pt>
                <c:pt idx="455">
                  <c:v>805</c:v>
                </c:pt>
                <c:pt idx="456">
                  <c:v>806</c:v>
                </c:pt>
                <c:pt idx="457">
                  <c:v>807</c:v>
                </c:pt>
                <c:pt idx="458">
                  <c:v>808</c:v>
                </c:pt>
                <c:pt idx="459">
                  <c:v>809</c:v>
                </c:pt>
                <c:pt idx="460">
                  <c:v>810</c:v>
                </c:pt>
                <c:pt idx="461">
                  <c:v>811</c:v>
                </c:pt>
                <c:pt idx="462">
                  <c:v>812</c:v>
                </c:pt>
                <c:pt idx="463">
                  <c:v>813</c:v>
                </c:pt>
                <c:pt idx="464">
                  <c:v>814</c:v>
                </c:pt>
                <c:pt idx="465">
                  <c:v>815</c:v>
                </c:pt>
                <c:pt idx="466">
                  <c:v>816</c:v>
                </c:pt>
                <c:pt idx="467">
                  <c:v>817</c:v>
                </c:pt>
                <c:pt idx="468">
                  <c:v>818</c:v>
                </c:pt>
                <c:pt idx="469">
                  <c:v>819</c:v>
                </c:pt>
                <c:pt idx="470">
                  <c:v>820</c:v>
                </c:pt>
                <c:pt idx="471">
                  <c:v>821</c:v>
                </c:pt>
                <c:pt idx="472">
                  <c:v>822</c:v>
                </c:pt>
                <c:pt idx="473">
                  <c:v>823</c:v>
                </c:pt>
                <c:pt idx="474">
                  <c:v>824</c:v>
                </c:pt>
                <c:pt idx="475">
                  <c:v>825</c:v>
                </c:pt>
                <c:pt idx="476">
                  <c:v>826</c:v>
                </c:pt>
                <c:pt idx="477">
                  <c:v>827</c:v>
                </c:pt>
                <c:pt idx="478">
                  <c:v>828</c:v>
                </c:pt>
                <c:pt idx="479">
                  <c:v>829</c:v>
                </c:pt>
                <c:pt idx="480">
                  <c:v>830</c:v>
                </c:pt>
                <c:pt idx="481">
                  <c:v>831</c:v>
                </c:pt>
                <c:pt idx="482">
                  <c:v>832</c:v>
                </c:pt>
                <c:pt idx="483">
                  <c:v>833</c:v>
                </c:pt>
                <c:pt idx="484">
                  <c:v>834</c:v>
                </c:pt>
                <c:pt idx="485">
                  <c:v>835</c:v>
                </c:pt>
                <c:pt idx="486">
                  <c:v>836</c:v>
                </c:pt>
                <c:pt idx="487">
                  <c:v>837</c:v>
                </c:pt>
                <c:pt idx="488">
                  <c:v>838</c:v>
                </c:pt>
                <c:pt idx="489">
                  <c:v>839</c:v>
                </c:pt>
                <c:pt idx="490">
                  <c:v>840</c:v>
                </c:pt>
                <c:pt idx="491">
                  <c:v>841</c:v>
                </c:pt>
                <c:pt idx="492">
                  <c:v>842</c:v>
                </c:pt>
                <c:pt idx="493">
                  <c:v>843</c:v>
                </c:pt>
                <c:pt idx="494">
                  <c:v>844</c:v>
                </c:pt>
                <c:pt idx="495">
                  <c:v>845</c:v>
                </c:pt>
                <c:pt idx="496">
                  <c:v>846</c:v>
                </c:pt>
                <c:pt idx="497">
                  <c:v>847</c:v>
                </c:pt>
                <c:pt idx="498">
                  <c:v>848</c:v>
                </c:pt>
                <c:pt idx="499">
                  <c:v>849</c:v>
                </c:pt>
                <c:pt idx="500">
                  <c:v>850</c:v>
                </c:pt>
                <c:pt idx="501">
                  <c:v>851</c:v>
                </c:pt>
                <c:pt idx="502">
                  <c:v>852</c:v>
                </c:pt>
                <c:pt idx="503">
                  <c:v>853</c:v>
                </c:pt>
                <c:pt idx="504">
                  <c:v>854</c:v>
                </c:pt>
                <c:pt idx="505">
                  <c:v>855</c:v>
                </c:pt>
                <c:pt idx="506">
                  <c:v>856</c:v>
                </c:pt>
                <c:pt idx="507">
                  <c:v>857</c:v>
                </c:pt>
                <c:pt idx="508">
                  <c:v>858</c:v>
                </c:pt>
                <c:pt idx="509">
                  <c:v>859</c:v>
                </c:pt>
                <c:pt idx="510">
                  <c:v>860</c:v>
                </c:pt>
                <c:pt idx="511">
                  <c:v>861</c:v>
                </c:pt>
                <c:pt idx="512">
                  <c:v>862</c:v>
                </c:pt>
                <c:pt idx="513">
                  <c:v>863</c:v>
                </c:pt>
                <c:pt idx="514">
                  <c:v>864</c:v>
                </c:pt>
                <c:pt idx="515">
                  <c:v>865</c:v>
                </c:pt>
                <c:pt idx="516">
                  <c:v>866</c:v>
                </c:pt>
                <c:pt idx="517">
                  <c:v>867</c:v>
                </c:pt>
                <c:pt idx="518">
                  <c:v>868</c:v>
                </c:pt>
                <c:pt idx="519">
                  <c:v>869</c:v>
                </c:pt>
                <c:pt idx="520">
                  <c:v>870</c:v>
                </c:pt>
                <c:pt idx="521">
                  <c:v>871</c:v>
                </c:pt>
                <c:pt idx="522">
                  <c:v>872</c:v>
                </c:pt>
                <c:pt idx="523">
                  <c:v>873</c:v>
                </c:pt>
                <c:pt idx="524">
                  <c:v>874</c:v>
                </c:pt>
                <c:pt idx="525">
                  <c:v>875</c:v>
                </c:pt>
                <c:pt idx="526">
                  <c:v>876</c:v>
                </c:pt>
                <c:pt idx="527">
                  <c:v>877</c:v>
                </c:pt>
                <c:pt idx="528">
                  <c:v>878</c:v>
                </c:pt>
                <c:pt idx="529">
                  <c:v>879</c:v>
                </c:pt>
                <c:pt idx="530">
                  <c:v>880</c:v>
                </c:pt>
                <c:pt idx="531">
                  <c:v>881</c:v>
                </c:pt>
                <c:pt idx="532">
                  <c:v>882</c:v>
                </c:pt>
                <c:pt idx="533">
                  <c:v>883</c:v>
                </c:pt>
                <c:pt idx="534">
                  <c:v>884</c:v>
                </c:pt>
                <c:pt idx="535">
                  <c:v>885</c:v>
                </c:pt>
                <c:pt idx="536">
                  <c:v>886</c:v>
                </c:pt>
                <c:pt idx="537">
                  <c:v>887</c:v>
                </c:pt>
                <c:pt idx="538">
                  <c:v>888</c:v>
                </c:pt>
                <c:pt idx="539">
                  <c:v>889</c:v>
                </c:pt>
                <c:pt idx="540">
                  <c:v>890</c:v>
                </c:pt>
                <c:pt idx="541">
                  <c:v>891</c:v>
                </c:pt>
                <c:pt idx="542">
                  <c:v>892</c:v>
                </c:pt>
                <c:pt idx="543">
                  <c:v>893</c:v>
                </c:pt>
                <c:pt idx="544">
                  <c:v>894</c:v>
                </c:pt>
                <c:pt idx="545">
                  <c:v>895</c:v>
                </c:pt>
                <c:pt idx="546">
                  <c:v>896</c:v>
                </c:pt>
                <c:pt idx="547">
                  <c:v>897</c:v>
                </c:pt>
                <c:pt idx="548">
                  <c:v>898</c:v>
                </c:pt>
                <c:pt idx="549">
                  <c:v>899</c:v>
                </c:pt>
                <c:pt idx="550">
                  <c:v>900</c:v>
                </c:pt>
                <c:pt idx="551">
                  <c:v>901</c:v>
                </c:pt>
                <c:pt idx="552">
                  <c:v>902</c:v>
                </c:pt>
                <c:pt idx="553">
                  <c:v>903</c:v>
                </c:pt>
                <c:pt idx="554">
                  <c:v>904</c:v>
                </c:pt>
                <c:pt idx="555">
                  <c:v>905</c:v>
                </c:pt>
                <c:pt idx="556">
                  <c:v>906</c:v>
                </c:pt>
                <c:pt idx="557">
                  <c:v>907</c:v>
                </c:pt>
                <c:pt idx="558">
                  <c:v>908</c:v>
                </c:pt>
                <c:pt idx="559">
                  <c:v>909</c:v>
                </c:pt>
                <c:pt idx="560">
                  <c:v>910</c:v>
                </c:pt>
                <c:pt idx="561">
                  <c:v>911</c:v>
                </c:pt>
                <c:pt idx="562">
                  <c:v>912</c:v>
                </c:pt>
                <c:pt idx="563">
                  <c:v>913</c:v>
                </c:pt>
                <c:pt idx="564">
                  <c:v>914</c:v>
                </c:pt>
                <c:pt idx="565">
                  <c:v>915</c:v>
                </c:pt>
                <c:pt idx="566">
                  <c:v>916</c:v>
                </c:pt>
                <c:pt idx="567">
                  <c:v>917</c:v>
                </c:pt>
                <c:pt idx="568">
                  <c:v>918</c:v>
                </c:pt>
                <c:pt idx="569">
                  <c:v>919</c:v>
                </c:pt>
                <c:pt idx="570">
                  <c:v>920</c:v>
                </c:pt>
                <c:pt idx="571">
                  <c:v>921</c:v>
                </c:pt>
                <c:pt idx="572">
                  <c:v>922</c:v>
                </c:pt>
                <c:pt idx="573">
                  <c:v>923</c:v>
                </c:pt>
                <c:pt idx="574">
                  <c:v>924</c:v>
                </c:pt>
                <c:pt idx="575">
                  <c:v>925</c:v>
                </c:pt>
                <c:pt idx="576">
                  <c:v>926</c:v>
                </c:pt>
                <c:pt idx="577">
                  <c:v>927</c:v>
                </c:pt>
                <c:pt idx="578">
                  <c:v>928</c:v>
                </c:pt>
                <c:pt idx="579">
                  <c:v>929</c:v>
                </c:pt>
                <c:pt idx="580">
                  <c:v>930</c:v>
                </c:pt>
                <c:pt idx="581">
                  <c:v>931</c:v>
                </c:pt>
                <c:pt idx="582">
                  <c:v>932</c:v>
                </c:pt>
                <c:pt idx="583">
                  <c:v>933</c:v>
                </c:pt>
                <c:pt idx="584">
                  <c:v>934</c:v>
                </c:pt>
                <c:pt idx="585">
                  <c:v>935</c:v>
                </c:pt>
                <c:pt idx="586">
                  <c:v>936</c:v>
                </c:pt>
                <c:pt idx="587">
                  <c:v>937</c:v>
                </c:pt>
                <c:pt idx="588">
                  <c:v>938</c:v>
                </c:pt>
                <c:pt idx="589">
                  <c:v>939</c:v>
                </c:pt>
                <c:pt idx="590">
                  <c:v>940</c:v>
                </c:pt>
                <c:pt idx="591">
                  <c:v>941</c:v>
                </c:pt>
                <c:pt idx="592">
                  <c:v>942</c:v>
                </c:pt>
                <c:pt idx="593">
                  <c:v>943</c:v>
                </c:pt>
                <c:pt idx="594">
                  <c:v>944</c:v>
                </c:pt>
                <c:pt idx="595">
                  <c:v>945</c:v>
                </c:pt>
                <c:pt idx="596">
                  <c:v>946</c:v>
                </c:pt>
                <c:pt idx="597">
                  <c:v>947</c:v>
                </c:pt>
                <c:pt idx="598">
                  <c:v>948</c:v>
                </c:pt>
                <c:pt idx="599">
                  <c:v>949</c:v>
                </c:pt>
                <c:pt idx="600">
                  <c:v>950</c:v>
                </c:pt>
                <c:pt idx="601">
                  <c:v>951</c:v>
                </c:pt>
                <c:pt idx="602">
                  <c:v>952</c:v>
                </c:pt>
                <c:pt idx="603">
                  <c:v>953</c:v>
                </c:pt>
                <c:pt idx="604">
                  <c:v>954</c:v>
                </c:pt>
                <c:pt idx="605">
                  <c:v>955</c:v>
                </c:pt>
                <c:pt idx="606">
                  <c:v>956</c:v>
                </c:pt>
                <c:pt idx="607">
                  <c:v>957</c:v>
                </c:pt>
                <c:pt idx="608">
                  <c:v>958</c:v>
                </c:pt>
                <c:pt idx="609">
                  <c:v>959</c:v>
                </c:pt>
                <c:pt idx="610">
                  <c:v>960</c:v>
                </c:pt>
                <c:pt idx="611">
                  <c:v>961</c:v>
                </c:pt>
                <c:pt idx="612">
                  <c:v>962</c:v>
                </c:pt>
                <c:pt idx="613">
                  <c:v>963</c:v>
                </c:pt>
                <c:pt idx="614">
                  <c:v>964</c:v>
                </c:pt>
                <c:pt idx="615">
                  <c:v>965</c:v>
                </c:pt>
                <c:pt idx="616">
                  <c:v>966</c:v>
                </c:pt>
                <c:pt idx="617">
                  <c:v>967</c:v>
                </c:pt>
                <c:pt idx="618">
                  <c:v>968</c:v>
                </c:pt>
                <c:pt idx="619">
                  <c:v>969</c:v>
                </c:pt>
                <c:pt idx="620">
                  <c:v>970</c:v>
                </c:pt>
                <c:pt idx="621">
                  <c:v>971</c:v>
                </c:pt>
                <c:pt idx="622">
                  <c:v>972</c:v>
                </c:pt>
                <c:pt idx="623">
                  <c:v>973</c:v>
                </c:pt>
                <c:pt idx="624">
                  <c:v>974</c:v>
                </c:pt>
                <c:pt idx="625">
                  <c:v>975</c:v>
                </c:pt>
                <c:pt idx="626">
                  <c:v>976</c:v>
                </c:pt>
                <c:pt idx="627">
                  <c:v>977</c:v>
                </c:pt>
                <c:pt idx="628">
                  <c:v>978</c:v>
                </c:pt>
                <c:pt idx="629">
                  <c:v>979</c:v>
                </c:pt>
                <c:pt idx="630">
                  <c:v>980</c:v>
                </c:pt>
                <c:pt idx="631">
                  <c:v>981</c:v>
                </c:pt>
                <c:pt idx="632">
                  <c:v>982</c:v>
                </c:pt>
                <c:pt idx="633">
                  <c:v>983</c:v>
                </c:pt>
                <c:pt idx="634">
                  <c:v>984</c:v>
                </c:pt>
                <c:pt idx="635">
                  <c:v>985</c:v>
                </c:pt>
                <c:pt idx="636">
                  <c:v>986</c:v>
                </c:pt>
                <c:pt idx="637">
                  <c:v>987</c:v>
                </c:pt>
                <c:pt idx="638">
                  <c:v>988</c:v>
                </c:pt>
                <c:pt idx="639">
                  <c:v>989</c:v>
                </c:pt>
                <c:pt idx="640">
                  <c:v>990</c:v>
                </c:pt>
                <c:pt idx="641">
                  <c:v>991</c:v>
                </c:pt>
                <c:pt idx="642">
                  <c:v>992</c:v>
                </c:pt>
                <c:pt idx="643">
                  <c:v>993</c:v>
                </c:pt>
                <c:pt idx="644">
                  <c:v>994</c:v>
                </c:pt>
                <c:pt idx="645">
                  <c:v>995</c:v>
                </c:pt>
                <c:pt idx="646">
                  <c:v>996</c:v>
                </c:pt>
                <c:pt idx="647">
                  <c:v>997</c:v>
                </c:pt>
                <c:pt idx="648">
                  <c:v>998</c:v>
                </c:pt>
                <c:pt idx="649">
                  <c:v>999</c:v>
                </c:pt>
                <c:pt idx="650">
                  <c:v>1000</c:v>
                </c:pt>
                <c:pt idx="651">
                  <c:v>1001</c:v>
                </c:pt>
                <c:pt idx="652">
                  <c:v>1002</c:v>
                </c:pt>
                <c:pt idx="653">
                  <c:v>1003</c:v>
                </c:pt>
                <c:pt idx="654">
                  <c:v>1004</c:v>
                </c:pt>
                <c:pt idx="655">
                  <c:v>1005</c:v>
                </c:pt>
                <c:pt idx="656">
                  <c:v>1006</c:v>
                </c:pt>
                <c:pt idx="657">
                  <c:v>1007</c:v>
                </c:pt>
                <c:pt idx="658">
                  <c:v>1008</c:v>
                </c:pt>
                <c:pt idx="659">
                  <c:v>1009</c:v>
                </c:pt>
                <c:pt idx="660">
                  <c:v>1010</c:v>
                </c:pt>
                <c:pt idx="661">
                  <c:v>1011</c:v>
                </c:pt>
                <c:pt idx="662">
                  <c:v>1012</c:v>
                </c:pt>
                <c:pt idx="663">
                  <c:v>1013</c:v>
                </c:pt>
                <c:pt idx="664">
                  <c:v>1014</c:v>
                </c:pt>
                <c:pt idx="665">
                  <c:v>1015</c:v>
                </c:pt>
                <c:pt idx="666">
                  <c:v>1016</c:v>
                </c:pt>
                <c:pt idx="667">
                  <c:v>1017</c:v>
                </c:pt>
                <c:pt idx="668">
                  <c:v>1018</c:v>
                </c:pt>
                <c:pt idx="669">
                  <c:v>1019</c:v>
                </c:pt>
                <c:pt idx="670">
                  <c:v>1020</c:v>
                </c:pt>
                <c:pt idx="671">
                  <c:v>1021</c:v>
                </c:pt>
                <c:pt idx="672">
                  <c:v>1022</c:v>
                </c:pt>
                <c:pt idx="673">
                  <c:v>1023</c:v>
                </c:pt>
                <c:pt idx="674">
                  <c:v>1024</c:v>
                </c:pt>
                <c:pt idx="675">
                  <c:v>1025</c:v>
                </c:pt>
                <c:pt idx="676">
                  <c:v>1026</c:v>
                </c:pt>
                <c:pt idx="677">
                  <c:v>1027</c:v>
                </c:pt>
                <c:pt idx="678">
                  <c:v>1028</c:v>
                </c:pt>
                <c:pt idx="679">
                  <c:v>1029</c:v>
                </c:pt>
                <c:pt idx="680">
                  <c:v>1030</c:v>
                </c:pt>
                <c:pt idx="681">
                  <c:v>1031</c:v>
                </c:pt>
                <c:pt idx="682">
                  <c:v>1032</c:v>
                </c:pt>
                <c:pt idx="683">
                  <c:v>1033</c:v>
                </c:pt>
                <c:pt idx="684">
                  <c:v>1034</c:v>
                </c:pt>
                <c:pt idx="685">
                  <c:v>1035</c:v>
                </c:pt>
                <c:pt idx="686">
                  <c:v>1036</c:v>
                </c:pt>
                <c:pt idx="687">
                  <c:v>1037</c:v>
                </c:pt>
                <c:pt idx="688">
                  <c:v>1038</c:v>
                </c:pt>
                <c:pt idx="689">
                  <c:v>1039</c:v>
                </c:pt>
                <c:pt idx="690">
                  <c:v>1040</c:v>
                </c:pt>
                <c:pt idx="691">
                  <c:v>1041</c:v>
                </c:pt>
                <c:pt idx="692">
                  <c:v>1042</c:v>
                </c:pt>
                <c:pt idx="693">
                  <c:v>1043</c:v>
                </c:pt>
                <c:pt idx="694">
                  <c:v>1044</c:v>
                </c:pt>
                <c:pt idx="695">
                  <c:v>1045</c:v>
                </c:pt>
                <c:pt idx="696">
                  <c:v>1046</c:v>
                </c:pt>
                <c:pt idx="697">
                  <c:v>1047</c:v>
                </c:pt>
                <c:pt idx="698">
                  <c:v>1048</c:v>
                </c:pt>
                <c:pt idx="699">
                  <c:v>1049</c:v>
                </c:pt>
                <c:pt idx="700">
                  <c:v>1050</c:v>
                </c:pt>
                <c:pt idx="701">
                  <c:v>1051</c:v>
                </c:pt>
                <c:pt idx="702">
                  <c:v>1052</c:v>
                </c:pt>
                <c:pt idx="703">
                  <c:v>1053</c:v>
                </c:pt>
                <c:pt idx="704">
                  <c:v>1054</c:v>
                </c:pt>
                <c:pt idx="705">
                  <c:v>1055</c:v>
                </c:pt>
                <c:pt idx="706">
                  <c:v>1056</c:v>
                </c:pt>
                <c:pt idx="707">
                  <c:v>1057</c:v>
                </c:pt>
                <c:pt idx="708">
                  <c:v>1058</c:v>
                </c:pt>
                <c:pt idx="709">
                  <c:v>1059</c:v>
                </c:pt>
                <c:pt idx="710">
                  <c:v>1060</c:v>
                </c:pt>
                <c:pt idx="711">
                  <c:v>1061</c:v>
                </c:pt>
                <c:pt idx="712">
                  <c:v>1062</c:v>
                </c:pt>
                <c:pt idx="713">
                  <c:v>1063</c:v>
                </c:pt>
                <c:pt idx="714">
                  <c:v>1064</c:v>
                </c:pt>
                <c:pt idx="715">
                  <c:v>1065</c:v>
                </c:pt>
                <c:pt idx="716">
                  <c:v>1066</c:v>
                </c:pt>
                <c:pt idx="717">
                  <c:v>1067</c:v>
                </c:pt>
                <c:pt idx="718">
                  <c:v>1068</c:v>
                </c:pt>
                <c:pt idx="719">
                  <c:v>1069</c:v>
                </c:pt>
                <c:pt idx="720">
                  <c:v>1070</c:v>
                </c:pt>
                <c:pt idx="721">
                  <c:v>1071</c:v>
                </c:pt>
                <c:pt idx="722">
                  <c:v>1072</c:v>
                </c:pt>
                <c:pt idx="723">
                  <c:v>1073</c:v>
                </c:pt>
                <c:pt idx="724">
                  <c:v>1074</c:v>
                </c:pt>
                <c:pt idx="725">
                  <c:v>1075</c:v>
                </c:pt>
                <c:pt idx="726">
                  <c:v>1076</c:v>
                </c:pt>
                <c:pt idx="727">
                  <c:v>1077</c:v>
                </c:pt>
                <c:pt idx="728">
                  <c:v>1078</c:v>
                </c:pt>
                <c:pt idx="729">
                  <c:v>1079</c:v>
                </c:pt>
                <c:pt idx="730">
                  <c:v>1080</c:v>
                </c:pt>
                <c:pt idx="731">
                  <c:v>1081</c:v>
                </c:pt>
                <c:pt idx="732">
                  <c:v>1082</c:v>
                </c:pt>
                <c:pt idx="733">
                  <c:v>1083</c:v>
                </c:pt>
                <c:pt idx="734">
                  <c:v>1084</c:v>
                </c:pt>
                <c:pt idx="735">
                  <c:v>1085</c:v>
                </c:pt>
                <c:pt idx="736">
                  <c:v>1086</c:v>
                </c:pt>
                <c:pt idx="737">
                  <c:v>1087</c:v>
                </c:pt>
                <c:pt idx="738">
                  <c:v>1088</c:v>
                </c:pt>
                <c:pt idx="739">
                  <c:v>1089</c:v>
                </c:pt>
                <c:pt idx="740">
                  <c:v>1090</c:v>
                </c:pt>
                <c:pt idx="741">
                  <c:v>1091</c:v>
                </c:pt>
                <c:pt idx="742">
                  <c:v>1092</c:v>
                </c:pt>
                <c:pt idx="743">
                  <c:v>1093</c:v>
                </c:pt>
                <c:pt idx="744">
                  <c:v>1094</c:v>
                </c:pt>
                <c:pt idx="745">
                  <c:v>1095</c:v>
                </c:pt>
                <c:pt idx="746">
                  <c:v>1096</c:v>
                </c:pt>
                <c:pt idx="747">
                  <c:v>1097</c:v>
                </c:pt>
                <c:pt idx="748">
                  <c:v>1098</c:v>
                </c:pt>
                <c:pt idx="749">
                  <c:v>1099</c:v>
                </c:pt>
                <c:pt idx="750">
                  <c:v>1100</c:v>
                </c:pt>
                <c:pt idx="751">
                  <c:v>1101</c:v>
                </c:pt>
                <c:pt idx="752">
                  <c:v>1102</c:v>
                </c:pt>
                <c:pt idx="753">
                  <c:v>1103</c:v>
                </c:pt>
                <c:pt idx="754">
                  <c:v>1104</c:v>
                </c:pt>
                <c:pt idx="755">
                  <c:v>1105</c:v>
                </c:pt>
                <c:pt idx="756">
                  <c:v>1106</c:v>
                </c:pt>
                <c:pt idx="757">
                  <c:v>1107</c:v>
                </c:pt>
                <c:pt idx="758">
                  <c:v>1108</c:v>
                </c:pt>
                <c:pt idx="759">
                  <c:v>1109</c:v>
                </c:pt>
                <c:pt idx="760">
                  <c:v>1110</c:v>
                </c:pt>
                <c:pt idx="761">
                  <c:v>1111</c:v>
                </c:pt>
                <c:pt idx="762">
                  <c:v>1112</c:v>
                </c:pt>
                <c:pt idx="763">
                  <c:v>1113</c:v>
                </c:pt>
                <c:pt idx="764">
                  <c:v>1114</c:v>
                </c:pt>
                <c:pt idx="765">
                  <c:v>1115</c:v>
                </c:pt>
                <c:pt idx="766">
                  <c:v>1116</c:v>
                </c:pt>
                <c:pt idx="767">
                  <c:v>1117</c:v>
                </c:pt>
                <c:pt idx="768">
                  <c:v>1118</c:v>
                </c:pt>
                <c:pt idx="769">
                  <c:v>1119</c:v>
                </c:pt>
                <c:pt idx="770">
                  <c:v>1120</c:v>
                </c:pt>
                <c:pt idx="771">
                  <c:v>1121</c:v>
                </c:pt>
                <c:pt idx="772">
                  <c:v>1122</c:v>
                </c:pt>
                <c:pt idx="773">
                  <c:v>1123</c:v>
                </c:pt>
                <c:pt idx="774">
                  <c:v>1124</c:v>
                </c:pt>
                <c:pt idx="775">
                  <c:v>1125</c:v>
                </c:pt>
                <c:pt idx="776">
                  <c:v>1126</c:v>
                </c:pt>
                <c:pt idx="777">
                  <c:v>1127</c:v>
                </c:pt>
                <c:pt idx="778">
                  <c:v>1128</c:v>
                </c:pt>
                <c:pt idx="779">
                  <c:v>1129</c:v>
                </c:pt>
                <c:pt idx="780">
                  <c:v>1130</c:v>
                </c:pt>
                <c:pt idx="781">
                  <c:v>1131</c:v>
                </c:pt>
                <c:pt idx="782">
                  <c:v>1132</c:v>
                </c:pt>
                <c:pt idx="783">
                  <c:v>1133</c:v>
                </c:pt>
                <c:pt idx="784">
                  <c:v>1134</c:v>
                </c:pt>
                <c:pt idx="785">
                  <c:v>1135</c:v>
                </c:pt>
                <c:pt idx="786">
                  <c:v>1136</c:v>
                </c:pt>
                <c:pt idx="787">
                  <c:v>1137</c:v>
                </c:pt>
                <c:pt idx="788">
                  <c:v>1138</c:v>
                </c:pt>
                <c:pt idx="789">
                  <c:v>1139</c:v>
                </c:pt>
                <c:pt idx="790">
                  <c:v>1140</c:v>
                </c:pt>
                <c:pt idx="791">
                  <c:v>1141</c:v>
                </c:pt>
                <c:pt idx="792">
                  <c:v>1142</c:v>
                </c:pt>
                <c:pt idx="793">
                  <c:v>1143</c:v>
                </c:pt>
                <c:pt idx="794">
                  <c:v>1144</c:v>
                </c:pt>
                <c:pt idx="795">
                  <c:v>1145</c:v>
                </c:pt>
                <c:pt idx="796">
                  <c:v>1146</c:v>
                </c:pt>
                <c:pt idx="797">
                  <c:v>1147</c:v>
                </c:pt>
                <c:pt idx="798">
                  <c:v>1148</c:v>
                </c:pt>
                <c:pt idx="799">
                  <c:v>1149</c:v>
                </c:pt>
                <c:pt idx="800">
                  <c:v>1150</c:v>
                </c:pt>
                <c:pt idx="801">
                  <c:v>1151</c:v>
                </c:pt>
                <c:pt idx="802">
                  <c:v>1152</c:v>
                </c:pt>
                <c:pt idx="803">
                  <c:v>1153</c:v>
                </c:pt>
                <c:pt idx="804">
                  <c:v>1154</c:v>
                </c:pt>
                <c:pt idx="805">
                  <c:v>1155</c:v>
                </c:pt>
                <c:pt idx="806">
                  <c:v>1156</c:v>
                </c:pt>
                <c:pt idx="807">
                  <c:v>1157</c:v>
                </c:pt>
                <c:pt idx="808">
                  <c:v>1158</c:v>
                </c:pt>
                <c:pt idx="809">
                  <c:v>1159</c:v>
                </c:pt>
                <c:pt idx="810">
                  <c:v>1160</c:v>
                </c:pt>
                <c:pt idx="811">
                  <c:v>1161</c:v>
                </c:pt>
                <c:pt idx="812">
                  <c:v>1162</c:v>
                </c:pt>
                <c:pt idx="813">
                  <c:v>1163</c:v>
                </c:pt>
                <c:pt idx="814">
                  <c:v>1164</c:v>
                </c:pt>
                <c:pt idx="815">
                  <c:v>1165</c:v>
                </c:pt>
                <c:pt idx="816">
                  <c:v>1166</c:v>
                </c:pt>
                <c:pt idx="817">
                  <c:v>1167</c:v>
                </c:pt>
                <c:pt idx="818">
                  <c:v>1168</c:v>
                </c:pt>
                <c:pt idx="819">
                  <c:v>1169</c:v>
                </c:pt>
                <c:pt idx="820">
                  <c:v>1170</c:v>
                </c:pt>
                <c:pt idx="821">
                  <c:v>1171</c:v>
                </c:pt>
                <c:pt idx="822">
                  <c:v>1172</c:v>
                </c:pt>
                <c:pt idx="823">
                  <c:v>1173</c:v>
                </c:pt>
                <c:pt idx="824">
                  <c:v>1174</c:v>
                </c:pt>
                <c:pt idx="825">
                  <c:v>1175</c:v>
                </c:pt>
                <c:pt idx="826">
                  <c:v>1176</c:v>
                </c:pt>
                <c:pt idx="827">
                  <c:v>1177</c:v>
                </c:pt>
                <c:pt idx="828">
                  <c:v>1178</c:v>
                </c:pt>
                <c:pt idx="829">
                  <c:v>1179</c:v>
                </c:pt>
                <c:pt idx="830">
                  <c:v>1180</c:v>
                </c:pt>
                <c:pt idx="831">
                  <c:v>1181</c:v>
                </c:pt>
                <c:pt idx="832">
                  <c:v>1182</c:v>
                </c:pt>
                <c:pt idx="833">
                  <c:v>1183</c:v>
                </c:pt>
                <c:pt idx="834">
                  <c:v>1184</c:v>
                </c:pt>
                <c:pt idx="835">
                  <c:v>1185</c:v>
                </c:pt>
                <c:pt idx="836">
                  <c:v>1186</c:v>
                </c:pt>
                <c:pt idx="837">
                  <c:v>1187</c:v>
                </c:pt>
                <c:pt idx="838">
                  <c:v>1188</c:v>
                </c:pt>
                <c:pt idx="839">
                  <c:v>1189</c:v>
                </c:pt>
                <c:pt idx="840">
                  <c:v>1190</c:v>
                </c:pt>
                <c:pt idx="841">
                  <c:v>1191</c:v>
                </c:pt>
                <c:pt idx="842">
                  <c:v>1192</c:v>
                </c:pt>
                <c:pt idx="843">
                  <c:v>1193</c:v>
                </c:pt>
                <c:pt idx="844">
                  <c:v>1194</c:v>
                </c:pt>
                <c:pt idx="845">
                  <c:v>1195</c:v>
                </c:pt>
                <c:pt idx="846">
                  <c:v>1196</c:v>
                </c:pt>
                <c:pt idx="847">
                  <c:v>1197</c:v>
                </c:pt>
                <c:pt idx="848">
                  <c:v>1198</c:v>
                </c:pt>
                <c:pt idx="849">
                  <c:v>1199</c:v>
                </c:pt>
                <c:pt idx="850">
                  <c:v>1200</c:v>
                </c:pt>
                <c:pt idx="851">
                  <c:v>1201</c:v>
                </c:pt>
                <c:pt idx="852">
                  <c:v>1202</c:v>
                </c:pt>
                <c:pt idx="853">
                  <c:v>1203</c:v>
                </c:pt>
                <c:pt idx="854">
                  <c:v>1204</c:v>
                </c:pt>
                <c:pt idx="855">
                  <c:v>1205</c:v>
                </c:pt>
                <c:pt idx="856">
                  <c:v>1206</c:v>
                </c:pt>
                <c:pt idx="857">
                  <c:v>1207</c:v>
                </c:pt>
                <c:pt idx="858">
                  <c:v>1208</c:v>
                </c:pt>
                <c:pt idx="859">
                  <c:v>1209</c:v>
                </c:pt>
                <c:pt idx="860">
                  <c:v>1210</c:v>
                </c:pt>
                <c:pt idx="861">
                  <c:v>1211</c:v>
                </c:pt>
                <c:pt idx="862">
                  <c:v>1212</c:v>
                </c:pt>
                <c:pt idx="863">
                  <c:v>1213</c:v>
                </c:pt>
                <c:pt idx="864">
                  <c:v>1214</c:v>
                </c:pt>
                <c:pt idx="865">
                  <c:v>1215</c:v>
                </c:pt>
                <c:pt idx="866">
                  <c:v>1216</c:v>
                </c:pt>
                <c:pt idx="867">
                  <c:v>1217</c:v>
                </c:pt>
                <c:pt idx="868">
                  <c:v>1218</c:v>
                </c:pt>
                <c:pt idx="869">
                  <c:v>1219</c:v>
                </c:pt>
                <c:pt idx="870">
                  <c:v>1220</c:v>
                </c:pt>
                <c:pt idx="871">
                  <c:v>1221</c:v>
                </c:pt>
                <c:pt idx="872">
                  <c:v>1222</c:v>
                </c:pt>
                <c:pt idx="873">
                  <c:v>1223</c:v>
                </c:pt>
                <c:pt idx="874">
                  <c:v>1224</c:v>
                </c:pt>
                <c:pt idx="875">
                  <c:v>1225</c:v>
                </c:pt>
                <c:pt idx="876">
                  <c:v>1226</c:v>
                </c:pt>
                <c:pt idx="877">
                  <c:v>1227</c:v>
                </c:pt>
                <c:pt idx="878">
                  <c:v>1228</c:v>
                </c:pt>
                <c:pt idx="879">
                  <c:v>1229</c:v>
                </c:pt>
                <c:pt idx="880">
                  <c:v>1230</c:v>
                </c:pt>
                <c:pt idx="881">
                  <c:v>1231</c:v>
                </c:pt>
                <c:pt idx="882">
                  <c:v>1232</c:v>
                </c:pt>
                <c:pt idx="883">
                  <c:v>1233</c:v>
                </c:pt>
                <c:pt idx="884">
                  <c:v>1234</c:v>
                </c:pt>
                <c:pt idx="885">
                  <c:v>1235</c:v>
                </c:pt>
                <c:pt idx="886">
                  <c:v>1236</c:v>
                </c:pt>
                <c:pt idx="887">
                  <c:v>1237</c:v>
                </c:pt>
                <c:pt idx="888">
                  <c:v>1238</c:v>
                </c:pt>
                <c:pt idx="889">
                  <c:v>1239</c:v>
                </c:pt>
                <c:pt idx="890">
                  <c:v>1240</c:v>
                </c:pt>
                <c:pt idx="891">
                  <c:v>1241</c:v>
                </c:pt>
                <c:pt idx="892">
                  <c:v>1242</c:v>
                </c:pt>
                <c:pt idx="893">
                  <c:v>1243</c:v>
                </c:pt>
                <c:pt idx="894">
                  <c:v>1244</c:v>
                </c:pt>
                <c:pt idx="895">
                  <c:v>1245</c:v>
                </c:pt>
                <c:pt idx="896">
                  <c:v>1246</c:v>
                </c:pt>
                <c:pt idx="897">
                  <c:v>1247</c:v>
                </c:pt>
                <c:pt idx="898">
                  <c:v>1248</c:v>
                </c:pt>
                <c:pt idx="899">
                  <c:v>1249</c:v>
                </c:pt>
                <c:pt idx="900">
                  <c:v>1250</c:v>
                </c:pt>
                <c:pt idx="901">
                  <c:v>1251</c:v>
                </c:pt>
                <c:pt idx="902">
                  <c:v>1252</c:v>
                </c:pt>
                <c:pt idx="903">
                  <c:v>1253</c:v>
                </c:pt>
                <c:pt idx="904">
                  <c:v>1254</c:v>
                </c:pt>
                <c:pt idx="905">
                  <c:v>1255</c:v>
                </c:pt>
                <c:pt idx="906">
                  <c:v>1256</c:v>
                </c:pt>
                <c:pt idx="907">
                  <c:v>1257</c:v>
                </c:pt>
                <c:pt idx="908">
                  <c:v>1258</c:v>
                </c:pt>
                <c:pt idx="909">
                  <c:v>1259</c:v>
                </c:pt>
                <c:pt idx="910">
                  <c:v>1260</c:v>
                </c:pt>
                <c:pt idx="911">
                  <c:v>1261</c:v>
                </c:pt>
                <c:pt idx="912">
                  <c:v>1262</c:v>
                </c:pt>
                <c:pt idx="913">
                  <c:v>1263</c:v>
                </c:pt>
                <c:pt idx="914">
                  <c:v>1264</c:v>
                </c:pt>
                <c:pt idx="915">
                  <c:v>1265</c:v>
                </c:pt>
                <c:pt idx="916">
                  <c:v>1266</c:v>
                </c:pt>
                <c:pt idx="917">
                  <c:v>1267</c:v>
                </c:pt>
                <c:pt idx="918">
                  <c:v>1268</c:v>
                </c:pt>
                <c:pt idx="919">
                  <c:v>1269</c:v>
                </c:pt>
                <c:pt idx="920">
                  <c:v>1270</c:v>
                </c:pt>
                <c:pt idx="921">
                  <c:v>1271</c:v>
                </c:pt>
                <c:pt idx="922">
                  <c:v>1272</c:v>
                </c:pt>
                <c:pt idx="923">
                  <c:v>1273</c:v>
                </c:pt>
                <c:pt idx="924">
                  <c:v>1274</c:v>
                </c:pt>
                <c:pt idx="925">
                  <c:v>1275</c:v>
                </c:pt>
                <c:pt idx="926">
                  <c:v>1276</c:v>
                </c:pt>
                <c:pt idx="927">
                  <c:v>1277</c:v>
                </c:pt>
                <c:pt idx="928">
                  <c:v>1278</c:v>
                </c:pt>
                <c:pt idx="929">
                  <c:v>1279</c:v>
                </c:pt>
                <c:pt idx="930">
                  <c:v>1280</c:v>
                </c:pt>
                <c:pt idx="931">
                  <c:v>1281</c:v>
                </c:pt>
                <c:pt idx="932">
                  <c:v>1282</c:v>
                </c:pt>
                <c:pt idx="933">
                  <c:v>1283</c:v>
                </c:pt>
                <c:pt idx="934">
                  <c:v>1284</c:v>
                </c:pt>
                <c:pt idx="935">
                  <c:v>1285</c:v>
                </c:pt>
                <c:pt idx="936">
                  <c:v>1286</c:v>
                </c:pt>
                <c:pt idx="937">
                  <c:v>1287</c:v>
                </c:pt>
                <c:pt idx="938">
                  <c:v>1288</c:v>
                </c:pt>
                <c:pt idx="939">
                  <c:v>1289</c:v>
                </c:pt>
                <c:pt idx="940">
                  <c:v>1290</c:v>
                </c:pt>
                <c:pt idx="941">
                  <c:v>1291</c:v>
                </c:pt>
                <c:pt idx="942">
                  <c:v>1292</c:v>
                </c:pt>
                <c:pt idx="943">
                  <c:v>1293</c:v>
                </c:pt>
                <c:pt idx="944">
                  <c:v>1294</c:v>
                </c:pt>
                <c:pt idx="945">
                  <c:v>1295</c:v>
                </c:pt>
                <c:pt idx="946">
                  <c:v>1296</c:v>
                </c:pt>
                <c:pt idx="947">
                  <c:v>1297</c:v>
                </c:pt>
                <c:pt idx="948">
                  <c:v>1298</c:v>
                </c:pt>
                <c:pt idx="949">
                  <c:v>1299</c:v>
                </c:pt>
                <c:pt idx="950">
                  <c:v>1300</c:v>
                </c:pt>
                <c:pt idx="951">
                  <c:v>1301</c:v>
                </c:pt>
                <c:pt idx="952">
                  <c:v>1302</c:v>
                </c:pt>
                <c:pt idx="953">
                  <c:v>1303</c:v>
                </c:pt>
                <c:pt idx="954">
                  <c:v>1304</c:v>
                </c:pt>
                <c:pt idx="955">
                  <c:v>1305</c:v>
                </c:pt>
                <c:pt idx="956">
                  <c:v>1306</c:v>
                </c:pt>
                <c:pt idx="957">
                  <c:v>1307</c:v>
                </c:pt>
                <c:pt idx="958">
                  <c:v>1308</c:v>
                </c:pt>
                <c:pt idx="959">
                  <c:v>1309</c:v>
                </c:pt>
                <c:pt idx="960">
                  <c:v>1310</c:v>
                </c:pt>
                <c:pt idx="961">
                  <c:v>1311</c:v>
                </c:pt>
                <c:pt idx="962">
                  <c:v>1312</c:v>
                </c:pt>
                <c:pt idx="963">
                  <c:v>1313</c:v>
                </c:pt>
                <c:pt idx="964">
                  <c:v>1314</c:v>
                </c:pt>
                <c:pt idx="965">
                  <c:v>1315</c:v>
                </c:pt>
                <c:pt idx="966">
                  <c:v>1316</c:v>
                </c:pt>
                <c:pt idx="967">
                  <c:v>1317</c:v>
                </c:pt>
                <c:pt idx="968">
                  <c:v>1318</c:v>
                </c:pt>
                <c:pt idx="969">
                  <c:v>1319</c:v>
                </c:pt>
                <c:pt idx="970">
                  <c:v>1320</c:v>
                </c:pt>
                <c:pt idx="971">
                  <c:v>1321</c:v>
                </c:pt>
                <c:pt idx="972">
                  <c:v>1322</c:v>
                </c:pt>
                <c:pt idx="973">
                  <c:v>1323</c:v>
                </c:pt>
                <c:pt idx="974">
                  <c:v>1324</c:v>
                </c:pt>
                <c:pt idx="975">
                  <c:v>1325</c:v>
                </c:pt>
                <c:pt idx="976">
                  <c:v>1326</c:v>
                </c:pt>
                <c:pt idx="977">
                  <c:v>1327</c:v>
                </c:pt>
                <c:pt idx="978">
                  <c:v>1328</c:v>
                </c:pt>
                <c:pt idx="979">
                  <c:v>1329</c:v>
                </c:pt>
                <c:pt idx="980">
                  <c:v>1330</c:v>
                </c:pt>
                <c:pt idx="981">
                  <c:v>1331</c:v>
                </c:pt>
                <c:pt idx="982">
                  <c:v>1332</c:v>
                </c:pt>
                <c:pt idx="983">
                  <c:v>1333</c:v>
                </c:pt>
                <c:pt idx="984">
                  <c:v>1334</c:v>
                </c:pt>
                <c:pt idx="985">
                  <c:v>1335</c:v>
                </c:pt>
                <c:pt idx="986">
                  <c:v>1336</c:v>
                </c:pt>
                <c:pt idx="987">
                  <c:v>1337</c:v>
                </c:pt>
                <c:pt idx="988">
                  <c:v>1338</c:v>
                </c:pt>
                <c:pt idx="989">
                  <c:v>1339</c:v>
                </c:pt>
                <c:pt idx="990">
                  <c:v>1340</c:v>
                </c:pt>
                <c:pt idx="991">
                  <c:v>1341</c:v>
                </c:pt>
                <c:pt idx="992">
                  <c:v>1342</c:v>
                </c:pt>
                <c:pt idx="993">
                  <c:v>1343</c:v>
                </c:pt>
                <c:pt idx="994">
                  <c:v>1344</c:v>
                </c:pt>
                <c:pt idx="995">
                  <c:v>1345</c:v>
                </c:pt>
                <c:pt idx="996">
                  <c:v>1346</c:v>
                </c:pt>
                <c:pt idx="997">
                  <c:v>1347</c:v>
                </c:pt>
                <c:pt idx="998">
                  <c:v>1348</c:v>
                </c:pt>
                <c:pt idx="999">
                  <c:v>1349</c:v>
                </c:pt>
                <c:pt idx="1000">
                  <c:v>1350</c:v>
                </c:pt>
                <c:pt idx="1001">
                  <c:v>1351</c:v>
                </c:pt>
                <c:pt idx="1002">
                  <c:v>1352</c:v>
                </c:pt>
                <c:pt idx="1003">
                  <c:v>1353</c:v>
                </c:pt>
                <c:pt idx="1004">
                  <c:v>1354</c:v>
                </c:pt>
                <c:pt idx="1005">
                  <c:v>1355</c:v>
                </c:pt>
                <c:pt idx="1006">
                  <c:v>1356</c:v>
                </c:pt>
                <c:pt idx="1007">
                  <c:v>1357</c:v>
                </c:pt>
                <c:pt idx="1008">
                  <c:v>1358</c:v>
                </c:pt>
                <c:pt idx="1009">
                  <c:v>1359</c:v>
                </c:pt>
                <c:pt idx="1010">
                  <c:v>1360</c:v>
                </c:pt>
                <c:pt idx="1011">
                  <c:v>1361</c:v>
                </c:pt>
                <c:pt idx="1012">
                  <c:v>1362</c:v>
                </c:pt>
                <c:pt idx="1013">
                  <c:v>1363</c:v>
                </c:pt>
                <c:pt idx="1014">
                  <c:v>1364</c:v>
                </c:pt>
                <c:pt idx="1015">
                  <c:v>1365</c:v>
                </c:pt>
                <c:pt idx="1016">
                  <c:v>1366</c:v>
                </c:pt>
                <c:pt idx="1017">
                  <c:v>1367</c:v>
                </c:pt>
                <c:pt idx="1018">
                  <c:v>1368</c:v>
                </c:pt>
                <c:pt idx="1019">
                  <c:v>1369</c:v>
                </c:pt>
                <c:pt idx="1020">
                  <c:v>1370</c:v>
                </c:pt>
                <c:pt idx="1021">
                  <c:v>1371</c:v>
                </c:pt>
                <c:pt idx="1022">
                  <c:v>1372</c:v>
                </c:pt>
                <c:pt idx="1023">
                  <c:v>1373</c:v>
                </c:pt>
                <c:pt idx="1024">
                  <c:v>1374</c:v>
                </c:pt>
                <c:pt idx="1025">
                  <c:v>1375</c:v>
                </c:pt>
                <c:pt idx="1026">
                  <c:v>1376</c:v>
                </c:pt>
                <c:pt idx="1027">
                  <c:v>1377</c:v>
                </c:pt>
                <c:pt idx="1028">
                  <c:v>1378</c:v>
                </c:pt>
                <c:pt idx="1029">
                  <c:v>1379</c:v>
                </c:pt>
                <c:pt idx="1030">
                  <c:v>1380</c:v>
                </c:pt>
                <c:pt idx="1031">
                  <c:v>1381</c:v>
                </c:pt>
                <c:pt idx="1032">
                  <c:v>1382</c:v>
                </c:pt>
                <c:pt idx="1033">
                  <c:v>1383</c:v>
                </c:pt>
                <c:pt idx="1034">
                  <c:v>1384</c:v>
                </c:pt>
                <c:pt idx="1035">
                  <c:v>1385</c:v>
                </c:pt>
                <c:pt idx="1036">
                  <c:v>1386</c:v>
                </c:pt>
                <c:pt idx="1037">
                  <c:v>1387</c:v>
                </c:pt>
                <c:pt idx="1038">
                  <c:v>1388</c:v>
                </c:pt>
                <c:pt idx="1039">
                  <c:v>1389</c:v>
                </c:pt>
                <c:pt idx="1040">
                  <c:v>1390</c:v>
                </c:pt>
                <c:pt idx="1041">
                  <c:v>1391</c:v>
                </c:pt>
                <c:pt idx="1042">
                  <c:v>1392</c:v>
                </c:pt>
                <c:pt idx="1043">
                  <c:v>1393</c:v>
                </c:pt>
                <c:pt idx="1044">
                  <c:v>1394</c:v>
                </c:pt>
                <c:pt idx="1045">
                  <c:v>1395</c:v>
                </c:pt>
                <c:pt idx="1046">
                  <c:v>1396</c:v>
                </c:pt>
                <c:pt idx="1047">
                  <c:v>1397</c:v>
                </c:pt>
                <c:pt idx="1048">
                  <c:v>1398</c:v>
                </c:pt>
                <c:pt idx="1049">
                  <c:v>1399</c:v>
                </c:pt>
                <c:pt idx="1050">
                  <c:v>1400</c:v>
                </c:pt>
                <c:pt idx="1051">
                  <c:v>1401</c:v>
                </c:pt>
                <c:pt idx="1052">
                  <c:v>1402</c:v>
                </c:pt>
                <c:pt idx="1053">
                  <c:v>1403</c:v>
                </c:pt>
                <c:pt idx="1054">
                  <c:v>1404</c:v>
                </c:pt>
                <c:pt idx="1055">
                  <c:v>1405</c:v>
                </c:pt>
                <c:pt idx="1056">
                  <c:v>1406</c:v>
                </c:pt>
                <c:pt idx="1057">
                  <c:v>1407</c:v>
                </c:pt>
                <c:pt idx="1058">
                  <c:v>1408</c:v>
                </c:pt>
                <c:pt idx="1059">
                  <c:v>1409</c:v>
                </c:pt>
                <c:pt idx="1060">
                  <c:v>1410</c:v>
                </c:pt>
                <c:pt idx="1061">
                  <c:v>1411</c:v>
                </c:pt>
                <c:pt idx="1062">
                  <c:v>1412</c:v>
                </c:pt>
                <c:pt idx="1063">
                  <c:v>1413</c:v>
                </c:pt>
                <c:pt idx="1064">
                  <c:v>1414</c:v>
                </c:pt>
                <c:pt idx="1065">
                  <c:v>1415</c:v>
                </c:pt>
                <c:pt idx="1066">
                  <c:v>1416</c:v>
                </c:pt>
                <c:pt idx="1067">
                  <c:v>1417</c:v>
                </c:pt>
                <c:pt idx="1068">
                  <c:v>1418</c:v>
                </c:pt>
                <c:pt idx="1069">
                  <c:v>1419</c:v>
                </c:pt>
                <c:pt idx="1070">
                  <c:v>1420</c:v>
                </c:pt>
                <c:pt idx="1071">
                  <c:v>1421</c:v>
                </c:pt>
                <c:pt idx="1072">
                  <c:v>1422</c:v>
                </c:pt>
                <c:pt idx="1073">
                  <c:v>1423</c:v>
                </c:pt>
                <c:pt idx="1074">
                  <c:v>1424</c:v>
                </c:pt>
                <c:pt idx="1075">
                  <c:v>1425</c:v>
                </c:pt>
                <c:pt idx="1076">
                  <c:v>1426</c:v>
                </c:pt>
                <c:pt idx="1077">
                  <c:v>1427</c:v>
                </c:pt>
                <c:pt idx="1078">
                  <c:v>1428</c:v>
                </c:pt>
                <c:pt idx="1079">
                  <c:v>1429</c:v>
                </c:pt>
                <c:pt idx="1080">
                  <c:v>1430</c:v>
                </c:pt>
                <c:pt idx="1081">
                  <c:v>1431</c:v>
                </c:pt>
                <c:pt idx="1082">
                  <c:v>1432</c:v>
                </c:pt>
                <c:pt idx="1083">
                  <c:v>1433</c:v>
                </c:pt>
                <c:pt idx="1084">
                  <c:v>1434</c:v>
                </c:pt>
                <c:pt idx="1085">
                  <c:v>1435</c:v>
                </c:pt>
                <c:pt idx="1086">
                  <c:v>1436</c:v>
                </c:pt>
                <c:pt idx="1087">
                  <c:v>1437</c:v>
                </c:pt>
                <c:pt idx="1088">
                  <c:v>1438</c:v>
                </c:pt>
                <c:pt idx="1089">
                  <c:v>1439</c:v>
                </c:pt>
                <c:pt idx="1090">
                  <c:v>1440</c:v>
                </c:pt>
                <c:pt idx="1091">
                  <c:v>1441</c:v>
                </c:pt>
                <c:pt idx="1092">
                  <c:v>1442</c:v>
                </c:pt>
                <c:pt idx="1093">
                  <c:v>1443</c:v>
                </c:pt>
                <c:pt idx="1094">
                  <c:v>1444</c:v>
                </c:pt>
                <c:pt idx="1095">
                  <c:v>1445</c:v>
                </c:pt>
                <c:pt idx="1096">
                  <c:v>1446</c:v>
                </c:pt>
                <c:pt idx="1097">
                  <c:v>1447</c:v>
                </c:pt>
                <c:pt idx="1098">
                  <c:v>1448</c:v>
                </c:pt>
                <c:pt idx="1099">
                  <c:v>1449</c:v>
                </c:pt>
                <c:pt idx="1100">
                  <c:v>1450</c:v>
                </c:pt>
                <c:pt idx="1101">
                  <c:v>1451</c:v>
                </c:pt>
                <c:pt idx="1102">
                  <c:v>1452</c:v>
                </c:pt>
                <c:pt idx="1103">
                  <c:v>1453</c:v>
                </c:pt>
                <c:pt idx="1104">
                  <c:v>1454</c:v>
                </c:pt>
                <c:pt idx="1105">
                  <c:v>1455</c:v>
                </c:pt>
                <c:pt idx="1106">
                  <c:v>1456</c:v>
                </c:pt>
                <c:pt idx="1107">
                  <c:v>1457</c:v>
                </c:pt>
                <c:pt idx="1108">
                  <c:v>1458</c:v>
                </c:pt>
                <c:pt idx="1109">
                  <c:v>1459</c:v>
                </c:pt>
                <c:pt idx="1110">
                  <c:v>1460</c:v>
                </c:pt>
                <c:pt idx="1111">
                  <c:v>1461</c:v>
                </c:pt>
                <c:pt idx="1112">
                  <c:v>1462</c:v>
                </c:pt>
                <c:pt idx="1113">
                  <c:v>1463</c:v>
                </c:pt>
                <c:pt idx="1114">
                  <c:v>1464</c:v>
                </c:pt>
                <c:pt idx="1115">
                  <c:v>1465</c:v>
                </c:pt>
                <c:pt idx="1116">
                  <c:v>1466</c:v>
                </c:pt>
                <c:pt idx="1117">
                  <c:v>1467</c:v>
                </c:pt>
                <c:pt idx="1118">
                  <c:v>1468</c:v>
                </c:pt>
                <c:pt idx="1119">
                  <c:v>1469</c:v>
                </c:pt>
                <c:pt idx="1120">
                  <c:v>1470</c:v>
                </c:pt>
                <c:pt idx="1121">
                  <c:v>1471</c:v>
                </c:pt>
                <c:pt idx="1122">
                  <c:v>1472</c:v>
                </c:pt>
                <c:pt idx="1123">
                  <c:v>1473</c:v>
                </c:pt>
                <c:pt idx="1124">
                  <c:v>1474</c:v>
                </c:pt>
                <c:pt idx="1125">
                  <c:v>1475</c:v>
                </c:pt>
                <c:pt idx="1126">
                  <c:v>1476</c:v>
                </c:pt>
                <c:pt idx="1127">
                  <c:v>1477</c:v>
                </c:pt>
                <c:pt idx="1128">
                  <c:v>1478</c:v>
                </c:pt>
                <c:pt idx="1129">
                  <c:v>1479</c:v>
                </c:pt>
                <c:pt idx="1130">
                  <c:v>1480</c:v>
                </c:pt>
                <c:pt idx="1131">
                  <c:v>1481</c:v>
                </c:pt>
                <c:pt idx="1132">
                  <c:v>1482</c:v>
                </c:pt>
                <c:pt idx="1133">
                  <c:v>1483</c:v>
                </c:pt>
                <c:pt idx="1134">
                  <c:v>1484</c:v>
                </c:pt>
                <c:pt idx="1135">
                  <c:v>1485</c:v>
                </c:pt>
                <c:pt idx="1136">
                  <c:v>1486</c:v>
                </c:pt>
                <c:pt idx="1137">
                  <c:v>1487</c:v>
                </c:pt>
                <c:pt idx="1138">
                  <c:v>1488</c:v>
                </c:pt>
                <c:pt idx="1139">
                  <c:v>1489</c:v>
                </c:pt>
                <c:pt idx="1140">
                  <c:v>1490</c:v>
                </c:pt>
                <c:pt idx="1141">
                  <c:v>1491</c:v>
                </c:pt>
                <c:pt idx="1142">
                  <c:v>1492</c:v>
                </c:pt>
                <c:pt idx="1143">
                  <c:v>1493</c:v>
                </c:pt>
                <c:pt idx="1144">
                  <c:v>1494</c:v>
                </c:pt>
                <c:pt idx="1145">
                  <c:v>1495</c:v>
                </c:pt>
                <c:pt idx="1146">
                  <c:v>1496</c:v>
                </c:pt>
                <c:pt idx="1147">
                  <c:v>1497</c:v>
                </c:pt>
                <c:pt idx="1148">
                  <c:v>1498</c:v>
                </c:pt>
                <c:pt idx="1149">
                  <c:v>1499</c:v>
                </c:pt>
                <c:pt idx="1150">
                  <c:v>1500</c:v>
                </c:pt>
                <c:pt idx="1151">
                  <c:v>1501</c:v>
                </c:pt>
                <c:pt idx="1152">
                  <c:v>1502</c:v>
                </c:pt>
                <c:pt idx="1153">
                  <c:v>1503</c:v>
                </c:pt>
                <c:pt idx="1154">
                  <c:v>1504</c:v>
                </c:pt>
                <c:pt idx="1155">
                  <c:v>1505</c:v>
                </c:pt>
                <c:pt idx="1156">
                  <c:v>1506</c:v>
                </c:pt>
                <c:pt idx="1157">
                  <c:v>1507</c:v>
                </c:pt>
                <c:pt idx="1158">
                  <c:v>1508</c:v>
                </c:pt>
                <c:pt idx="1159">
                  <c:v>1509</c:v>
                </c:pt>
                <c:pt idx="1160">
                  <c:v>1510</c:v>
                </c:pt>
                <c:pt idx="1161">
                  <c:v>1511</c:v>
                </c:pt>
                <c:pt idx="1162">
                  <c:v>1512</c:v>
                </c:pt>
                <c:pt idx="1163">
                  <c:v>1513</c:v>
                </c:pt>
                <c:pt idx="1164">
                  <c:v>1514</c:v>
                </c:pt>
                <c:pt idx="1165">
                  <c:v>1515</c:v>
                </c:pt>
                <c:pt idx="1166">
                  <c:v>1516</c:v>
                </c:pt>
                <c:pt idx="1167">
                  <c:v>1517</c:v>
                </c:pt>
                <c:pt idx="1168">
                  <c:v>1518</c:v>
                </c:pt>
                <c:pt idx="1169">
                  <c:v>1519</c:v>
                </c:pt>
                <c:pt idx="1170">
                  <c:v>1520</c:v>
                </c:pt>
                <c:pt idx="1171">
                  <c:v>1521</c:v>
                </c:pt>
                <c:pt idx="1172">
                  <c:v>1522</c:v>
                </c:pt>
                <c:pt idx="1173">
                  <c:v>1523</c:v>
                </c:pt>
                <c:pt idx="1174">
                  <c:v>1524</c:v>
                </c:pt>
                <c:pt idx="1175">
                  <c:v>1525</c:v>
                </c:pt>
                <c:pt idx="1176">
                  <c:v>1526</c:v>
                </c:pt>
                <c:pt idx="1177">
                  <c:v>1527</c:v>
                </c:pt>
                <c:pt idx="1178">
                  <c:v>1528</c:v>
                </c:pt>
                <c:pt idx="1179">
                  <c:v>1529</c:v>
                </c:pt>
                <c:pt idx="1180">
                  <c:v>1530</c:v>
                </c:pt>
                <c:pt idx="1181">
                  <c:v>1531</c:v>
                </c:pt>
                <c:pt idx="1182">
                  <c:v>1532</c:v>
                </c:pt>
                <c:pt idx="1183">
                  <c:v>1533</c:v>
                </c:pt>
                <c:pt idx="1184">
                  <c:v>1534</c:v>
                </c:pt>
                <c:pt idx="1185">
                  <c:v>1535</c:v>
                </c:pt>
                <c:pt idx="1186">
                  <c:v>1536</c:v>
                </c:pt>
                <c:pt idx="1187">
                  <c:v>1537</c:v>
                </c:pt>
                <c:pt idx="1188">
                  <c:v>1538</c:v>
                </c:pt>
                <c:pt idx="1189">
                  <c:v>1539</c:v>
                </c:pt>
                <c:pt idx="1190">
                  <c:v>1540</c:v>
                </c:pt>
                <c:pt idx="1191">
                  <c:v>1541</c:v>
                </c:pt>
                <c:pt idx="1192">
                  <c:v>1542</c:v>
                </c:pt>
                <c:pt idx="1193">
                  <c:v>1543</c:v>
                </c:pt>
                <c:pt idx="1194">
                  <c:v>1544</c:v>
                </c:pt>
                <c:pt idx="1195">
                  <c:v>1545</c:v>
                </c:pt>
                <c:pt idx="1196">
                  <c:v>1546</c:v>
                </c:pt>
                <c:pt idx="1197">
                  <c:v>1547</c:v>
                </c:pt>
                <c:pt idx="1198">
                  <c:v>1548</c:v>
                </c:pt>
                <c:pt idx="1199">
                  <c:v>1549</c:v>
                </c:pt>
                <c:pt idx="1200">
                  <c:v>1550</c:v>
                </c:pt>
                <c:pt idx="1201">
                  <c:v>1551</c:v>
                </c:pt>
                <c:pt idx="1202">
                  <c:v>1552</c:v>
                </c:pt>
                <c:pt idx="1203">
                  <c:v>1553</c:v>
                </c:pt>
                <c:pt idx="1204">
                  <c:v>1554</c:v>
                </c:pt>
                <c:pt idx="1205">
                  <c:v>1555</c:v>
                </c:pt>
                <c:pt idx="1206">
                  <c:v>1556</c:v>
                </c:pt>
                <c:pt idx="1207">
                  <c:v>1557</c:v>
                </c:pt>
                <c:pt idx="1208">
                  <c:v>1558</c:v>
                </c:pt>
                <c:pt idx="1209">
                  <c:v>1559</c:v>
                </c:pt>
                <c:pt idx="1210">
                  <c:v>1560</c:v>
                </c:pt>
                <c:pt idx="1211">
                  <c:v>1561</c:v>
                </c:pt>
                <c:pt idx="1212">
                  <c:v>1562</c:v>
                </c:pt>
                <c:pt idx="1213">
                  <c:v>1563</c:v>
                </c:pt>
                <c:pt idx="1214">
                  <c:v>1564</c:v>
                </c:pt>
                <c:pt idx="1215">
                  <c:v>1565</c:v>
                </c:pt>
                <c:pt idx="1216">
                  <c:v>1566</c:v>
                </c:pt>
                <c:pt idx="1217">
                  <c:v>1567</c:v>
                </c:pt>
                <c:pt idx="1218">
                  <c:v>1568</c:v>
                </c:pt>
                <c:pt idx="1219">
                  <c:v>1569</c:v>
                </c:pt>
                <c:pt idx="1220">
                  <c:v>1570</c:v>
                </c:pt>
                <c:pt idx="1221">
                  <c:v>1571</c:v>
                </c:pt>
                <c:pt idx="1222">
                  <c:v>1572</c:v>
                </c:pt>
                <c:pt idx="1223">
                  <c:v>1573</c:v>
                </c:pt>
                <c:pt idx="1224">
                  <c:v>1574</c:v>
                </c:pt>
                <c:pt idx="1225">
                  <c:v>1575</c:v>
                </c:pt>
                <c:pt idx="1226">
                  <c:v>1576</c:v>
                </c:pt>
                <c:pt idx="1227">
                  <c:v>1577</c:v>
                </c:pt>
                <c:pt idx="1228">
                  <c:v>1578</c:v>
                </c:pt>
                <c:pt idx="1229">
                  <c:v>1579</c:v>
                </c:pt>
                <c:pt idx="1230">
                  <c:v>1580</c:v>
                </c:pt>
                <c:pt idx="1231">
                  <c:v>1581</c:v>
                </c:pt>
                <c:pt idx="1232">
                  <c:v>1582</c:v>
                </c:pt>
                <c:pt idx="1233">
                  <c:v>1583</c:v>
                </c:pt>
                <c:pt idx="1234">
                  <c:v>1584</c:v>
                </c:pt>
                <c:pt idx="1235">
                  <c:v>1585</c:v>
                </c:pt>
                <c:pt idx="1236">
                  <c:v>1586</c:v>
                </c:pt>
                <c:pt idx="1237">
                  <c:v>1587</c:v>
                </c:pt>
                <c:pt idx="1238">
                  <c:v>1588</c:v>
                </c:pt>
                <c:pt idx="1239">
                  <c:v>1589</c:v>
                </c:pt>
                <c:pt idx="1240">
                  <c:v>1590</c:v>
                </c:pt>
                <c:pt idx="1241">
                  <c:v>1591</c:v>
                </c:pt>
                <c:pt idx="1242">
                  <c:v>1592</c:v>
                </c:pt>
                <c:pt idx="1243">
                  <c:v>1593</c:v>
                </c:pt>
                <c:pt idx="1244">
                  <c:v>1594</c:v>
                </c:pt>
                <c:pt idx="1245">
                  <c:v>1595</c:v>
                </c:pt>
                <c:pt idx="1246">
                  <c:v>1596</c:v>
                </c:pt>
                <c:pt idx="1247">
                  <c:v>1597</c:v>
                </c:pt>
                <c:pt idx="1248">
                  <c:v>1598</c:v>
                </c:pt>
                <c:pt idx="1249">
                  <c:v>1599</c:v>
                </c:pt>
                <c:pt idx="1250">
                  <c:v>1600</c:v>
                </c:pt>
                <c:pt idx="1251">
                  <c:v>1601</c:v>
                </c:pt>
                <c:pt idx="1252">
                  <c:v>1602</c:v>
                </c:pt>
                <c:pt idx="1253">
                  <c:v>1603</c:v>
                </c:pt>
                <c:pt idx="1254">
                  <c:v>1604</c:v>
                </c:pt>
                <c:pt idx="1255">
                  <c:v>1605</c:v>
                </c:pt>
                <c:pt idx="1256">
                  <c:v>1606</c:v>
                </c:pt>
                <c:pt idx="1257">
                  <c:v>1607</c:v>
                </c:pt>
                <c:pt idx="1258">
                  <c:v>1608</c:v>
                </c:pt>
                <c:pt idx="1259">
                  <c:v>1609</c:v>
                </c:pt>
                <c:pt idx="1260">
                  <c:v>1610</c:v>
                </c:pt>
                <c:pt idx="1261">
                  <c:v>1611</c:v>
                </c:pt>
                <c:pt idx="1262">
                  <c:v>1612</c:v>
                </c:pt>
                <c:pt idx="1263">
                  <c:v>1613</c:v>
                </c:pt>
                <c:pt idx="1264">
                  <c:v>1614</c:v>
                </c:pt>
                <c:pt idx="1265">
                  <c:v>1615</c:v>
                </c:pt>
                <c:pt idx="1266">
                  <c:v>1616</c:v>
                </c:pt>
                <c:pt idx="1267">
                  <c:v>1617</c:v>
                </c:pt>
                <c:pt idx="1268">
                  <c:v>1618</c:v>
                </c:pt>
                <c:pt idx="1269">
                  <c:v>1619</c:v>
                </c:pt>
                <c:pt idx="1270">
                  <c:v>1620</c:v>
                </c:pt>
                <c:pt idx="1271">
                  <c:v>1621</c:v>
                </c:pt>
                <c:pt idx="1272">
                  <c:v>1622</c:v>
                </c:pt>
                <c:pt idx="1273">
                  <c:v>1623</c:v>
                </c:pt>
                <c:pt idx="1274">
                  <c:v>1624</c:v>
                </c:pt>
                <c:pt idx="1275">
                  <c:v>1625</c:v>
                </c:pt>
                <c:pt idx="1276">
                  <c:v>1626</c:v>
                </c:pt>
                <c:pt idx="1277">
                  <c:v>1627</c:v>
                </c:pt>
                <c:pt idx="1278">
                  <c:v>1628</c:v>
                </c:pt>
                <c:pt idx="1279">
                  <c:v>1629</c:v>
                </c:pt>
                <c:pt idx="1280">
                  <c:v>1630</c:v>
                </c:pt>
                <c:pt idx="1281">
                  <c:v>1631</c:v>
                </c:pt>
                <c:pt idx="1282">
                  <c:v>1632</c:v>
                </c:pt>
                <c:pt idx="1283">
                  <c:v>1633</c:v>
                </c:pt>
                <c:pt idx="1284">
                  <c:v>1634</c:v>
                </c:pt>
                <c:pt idx="1285">
                  <c:v>1635</c:v>
                </c:pt>
                <c:pt idx="1286">
                  <c:v>1636</c:v>
                </c:pt>
                <c:pt idx="1287">
                  <c:v>1637</c:v>
                </c:pt>
                <c:pt idx="1288">
                  <c:v>1638</c:v>
                </c:pt>
                <c:pt idx="1289">
                  <c:v>1639</c:v>
                </c:pt>
                <c:pt idx="1290">
                  <c:v>1640</c:v>
                </c:pt>
                <c:pt idx="1291">
                  <c:v>1641</c:v>
                </c:pt>
                <c:pt idx="1292">
                  <c:v>1642</c:v>
                </c:pt>
                <c:pt idx="1293">
                  <c:v>1643</c:v>
                </c:pt>
                <c:pt idx="1294">
                  <c:v>1644</c:v>
                </c:pt>
                <c:pt idx="1295">
                  <c:v>1645</c:v>
                </c:pt>
                <c:pt idx="1296">
                  <c:v>1646</c:v>
                </c:pt>
                <c:pt idx="1297">
                  <c:v>1647</c:v>
                </c:pt>
                <c:pt idx="1298">
                  <c:v>1648</c:v>
                </c:pt>
                <c:pt idx="1299">
                  <c:v>1649</c:v>
                </c:pt>
                <c:pt idx="1300">
                  <c:v>1650</c:v>
                </c:pt>
                <c:pt idx="1301">
                  <c:v>1651</c:v>
                </c:pt>
                <c:pt idx="1302">
                  <c:v>1652</c:v>
                </c:pt>
                <c:pt idx="1303">
                  <c:v>1653</c:v>
                </c:pt>
                <c:pt idx="1304">
                  <c:v>1654</c:v>
                </c:pt>
                <c:pt idx="1305">
                  <c:v>1655</c:v>
                </c:pt>
                <c:pt idx="1306">
                  <c:v>1656</c:v>
                </c:pt>
                <c:pt idx="1307">
                  <c:v>1657</c:v>
                </c:pt>
                <c:pt idx="1308">
                  <c:v>1658</c:v>
                </c:pt>
                <c:pt idx="1309">
                  <c:v>1659</c:v>
                </c:pt>
                <c:pt idx="1310">
                  <c:v>1660</c:v>
                </c:pt>
                <c:pt idx="1311">
                  <c:v>1661</c:v>
                </c:pt>
                <c:pt idx="1312">
                  <c:v>1662</c:v>
                </c:pt>
                <c:pt idx="1313">
                  <c:v>1663</c:v>
                </c:pt>
                <c:pt idx="1314">
                  <c:v>1664</c:v>
                </c:pt>
                <c:pt idx="1315">
                  <c:v>1665</c:v>
                </c:pt>
                <c:pt idx="1316">
                  <c:v>1666</c:v>
                </c:pt>
                <c:pt idx="1317">
                  <c:v>1667</c:v>
                </c:pt>
                <c:pt idx="1318">
                  <c:v>1668</c:v>
                </c:pt>
                <c:pt idx="1319">
                  <c:v>1669</c:v>
                </c:pt>
                <c:pt idx="1320">
                  <c:v>1670</c:v>
                </c:pt>
                <c:pt idx="1321">
                  <c:v>1671</c:v>
                </c:pt>
                <c:pt idx="1322">
                  <c:v>1672</c:v>
                </c:pt>
                <c:pt idx="1323">
                  <c:v>1673</c:v>
                </c:pt>
                <c:pt idx="1324">
                  <c:v>1674</c:v>
                </c:pt>
                <c:pt idx="1325">
                  <c:v>1675</c:v>
                </c:pt>
                <c:pt idx="1326">
                  <c:v>1676</c:v>
                </c:pt>
                <c:pt idx="1327">
                  <c:v>1677</c:v>
                </c:pt>
                <c:pt idx="1328">
                  <c:v>1678</c:v>
                </c:pt>
                <c:pt idx="1329">
                  <c:v>1679</c:v>
                </c:pt>
                <c:pt idx="1330">
                  <c:v>1680</c:v>
                </c:pt>
                <c:pt idx="1331">
                  <c:v>1681</c:v>
                </c:pt>
                <c:pt idx="1332">
                  <c:v>1682</c:v>
                </c:pt>
                <c:pt idx="1333">
                  <c:v>1683</c:v>
                </c:pt>
                <c:pt idx="1334">
                  <c:v>1684</c:v>
                </c:pt>
                <c:pt idx="1335">
                  <c:v>1685</c:v>
                </c:pt>
                <c:pt idx="1336">
                  <c:v>1686</c:v>
                </c:pt>
                <c:pt idx="1337">
                  <c:v>1687</c:v>
                </c:pt>
                <c:pt idx="1338">
                  <c:v>1688</c:v>
                </c:pt>
                <c:pt idx="1339">
                  <c:v>1689</c:v>
                </c:pt>
                <c:pt idx="1340">
                  <c:v>1690</c:v>
                </c:pt>
                <c:pt idx="1341">
                  <c:v>1691</c:v>
                </c:pt>
                <c:pt idx="1342">
                  <c:v>1692</c:v>
                </c:pt>
                <c:pt idx="1343">
                  <c:v>1693</c:v>
                </c:pt>
                <c:pt idx="1344">
                  <c:v>1694</c:v>
                </c:pt>
                <c:pt idx="1345">
                  <c:v>1695</c:v>
                </c:pt>
                <c:pt idx="1346">
                  <c:v>1696</c:v>
                </c:pt>
                <c:pt idx="1347">
                  <c:v>1697</c:v>
                </c:pt>
                <c:pt idx="1348">
                  <c:v>1698</c:v>
                </c:pt>
                <c:pt idx="1349">
                  <c:v>1699</c:v>
                </c:pt>
                <c:pt idx="1350">
                  <c:v>1700</c:v>
                </c:pt>
                <c:pt idx="1351">
                  <c:v>1701</c:v>
                </c:pt>
                <c:pt idx="1352">
                  <c:v>1702</c:v>
                </c:pt>
                <c:pt idx="1353">
                  <c:v>1703</c:v>
                </c:pt>
                <c:pt idx="1354">
                  <c:v>1704</c:v>
                </c:pt>
                <c:pt idx="1355">
                  <c:v>1705</c:v>
                </c:pt>
                <c:pt idx="1356">
                  <c:v>1706</c:v>
                </c:pt>
                <c:pt idx="1357">
                  <c:v>1707</c:v>
                </c:pt>
                <c:pt idx="1358">
                  <c:v>1708</c:v>
                </c:pt>
                <c:pt idx="1359">
                  <c:v>1709</c:v>
                </c:pt>
                <c:pt idx="1360">
                  <c:v>1710</c:v>
                </c:pt>
                <c:pt idx="1361">
                  <c:v>1711</c:v>
                </c:pt>
                <c:pt idx="1362">
                  <c:v>1712</c:v>
                </c:pt>
                <c:pt idx="1363">
                  <c:v>1713</c:v>
                </c:pt>
                <c:pt idx="1364">
                  <c:v>1714</c:v>
                </c:pt>
                <c:pt idx="1365">
                  <c:v>1715</c:v>
                </c:pt>
                <c:pt idx="1366">
                  <c:v>1716</c:v>
                </c:pt>
                <c:pt idx="1367">
                  <c:v>1717</c:v>
                </c:pt>
                <c:pt idx="1368">
                  <c:v>1718</c:v>
                </c:pt>
                <c:pt idx="1369">
                  <c:v>1719</c:v>
                </c:pt>
                <c:pt idx="1370">
                  <c:v>1720</c:v>
                </c:pt>
                <c:pt idx="1371">
                  <c:v>1721</c:v>
                </c:pt>
                <c:pt idx="1372">
                  <c:v>1722</c:v>
                </c:pt>
                <c:pt idx="1373">
                  <c:v>1723</c:v>
                </c:pt>
                <c:pt idx="1374">
                  <c:v>1724</c:v>
                </c:pt>
                <c:pt idx="1375">
                  <c:v>1725</c:v>
                </c:pt>
                <c:pt idx="1376">
                  <c:v>1726</c:v>
                </c:pt>
                <c:pt idx="1377">
                  <c:v>1727</c:v>
                </c:pt>
                <c:pt idx="1378">
                  <c:v>1728</c:v>
                </c:pt>
                <c:pt idx="1379">
                  <c:v>1729</c:v>
                </c:pt>
                <c:pt idx="1380">
                  <c:v>1730</c:v>
                </c:pt>
                <c:pt idx="1381">
                  <c:v>1731</c:v>
                </c:pt>
                <c:pt idx="1382">
                  <c:v>1732</c:v>
                </c:pt>
                <c:pt idx="1383">
                  <c:v>1733</c:v>
                </c:pt>
                <c:pt idx="1384">
                  <c:v>1734</c:v>
                </c:pt>
                <c:pt idx="1385">
                  <c:v>1735</c:v>
                </c:pt>
                <c:pt idx="1386">
                  <c:v>1736</c:v>
                </c:pt>
                <c:pt idx="1387">
                  <c:v>1737</c:v>
                </c:pt>
                <c:pt idx="1388">
                  <c:v>1738</c:v>
                </c:pt>
                <c:pt idx="1389">
                  <c:v>1739</c:v>
                </c:pt>
                <c:pt idx="1390">
                  <c:v>1740</c:v>
                </c:pt>
                <c:pt idx="1391">
                  <c:v>1741</c:v>
                </c:pt>
                <c:pt idx="1392">
                  <c:v>1742</c:v>
                </c:pt>
                <c:pt idx="1393">
                  <c:v>1743</c:v>
                </c:pt>
                <c:pt idx="1394">
                  <c:v>1744</c:v>
                </c:pt>
                <c:pt idx="1395">
                  <c:v>1745</c:v>
                </c:pt>
                <c:pt idx="1396">
                  <c:v>1746</c:v>
                </c:pt>
                <c:pt idx="1397">
                  <c:v>1747</c:v>
                </c:pt>
                <c:pt idx="1398">
                  <c:v>1748</c:v>
                </c:pt>
                <c:pt idx="1399">
                  <c:v>1749</c:v>
                </c:pt>
                <c:pt idx="1400">
                  <c:v>1750</c:v>
                </c:pt>
                <c:pt idx="1401">
                  <c:v>1751</c:v>
                </c:pt>
                <c:pt idx="1402">
                  <c:v>1752</c:v>
                </c:pt>
                <c:pt idx="1403">
                  <c:v>1753</c:v>
                </c:pt>
                <c:pt idx="1404">
                  <c:v>1754</c:v>
                </c:pt>
                <c:pt idx="1405">
                  <c:v>1755</c:v>
                </c:pt>
                <c:pt idx="1406">
                  <c:v>1756</c:v>
                </c:pt>
                <c:pt idx="1407">
                  <c:v>1757</c:v>
                </c:pt>
                <c:pt idx="1408">
                  <c:v>1758</c:v>
                </c:pt>
                <c:pt idx="1409">
                  <c:v>1759</c:v>
                </c:pt>
                <c:pt idx="1410">
                  <c:v>1760</c:v>
                </c:pt>
                <c:pt idx="1411">
                  <c:v>1761</c:v>
                </c:pt>
                <c:pt idx="1412">
                  <c:v>1762</c:v>
                </c:pt>
                <c:pt idx="1413">
                  <c:v>1763</c:v>
                </c:pt>
                <c:pt idx="1414">
                  <c:v>1764</c:v>
                </c:pt>
                <c:pt idx="1415">
                  <c:v>1765</c:v>
                </c:pt>
                <c:pt idx="1416">
                  <c:v>1766</c:v>
                </c:pt>
                <c:pt idx="1417">
                  <c:v>1767</c:v>
                </c:pt>
                <c:pt idx="1418">
                  <c:v>1768</c:v>
                </c:pt>
                <c:pt idx="1419">
                  <c:v>1769</c:v>
                </c:pt>
                <c:pt idx="1420">
                  <c:v>1770</c:v>
                </c:pt>
                <c:pt idx="1421">
                  <c:v>1771</c:v>
                </c:pt>
                <c:pt idx="1422">
                  <c:v>1772</c:v>
                </c:pt>
                <c:pt idx="1423">
                  <c:v>1773</c:v>
                </c:pt>
                <c:pt idx="1424">
                  <c:v>1774</c:v>
                </c:pt>
                <c:pt idx="1425">
                  <c:v>1775</c:v>
                </c:pt>
                <c:pt idx="1426">
                  <c:v>1776</c:v>
                </c:pt>
                <c:pt idx="1427">
                  <c:v>1777</c:v>
                </c:pt>
                <c:pt idx="1428">
                  <c:v>1778</c:v>
                </c:pt>
                <c:pt idx="1429">
                  <c:v>1779</c:v>
                </c:pt>
                <c:pt idx="1430">
                  <c:v>1780</c:v>
                </c:pt>
                <c:pt idx="1431">
                  <c:v>1781</c:v>
                </c:pt>
                <c:pt idx="1432">
                  <c:v>1782</c:v>
                </c:pt>
                <c:pt idx="1433">
                  <c:v>1783</c:v>
                </c:pt>
                <c:pt idx="1434">
                  <c:v>1784</c:v>
                </c:pt>
                <c:pt idx="1435">
                  <c:v>1785</c:v>
                </c:pt>
                <c:pt idx="1436">
                  <c:v>1786</c:v>
                </c:pt>
                <c:pt idx="1437">
                  <c:v>1787</c:v>
                </c:pt>
                <c:pt idx="1438">
                  <c:v>1788</c:v>
                </c:pt>
                <c:pt idx="1439">
                  <c:v>1789</c:v>
                </c:pt>
                <c:pt idx="1440">
                  <c:v>1790</c:v>
                </c:pt>
                <c:pt idx="1441">
                  <c:v>1791</c:v>
                </c:pt>
                <c:pt idx="1442">
                  <c:v>1792</c:v>
                </c:pt>
                <c:pt idx="1443">
                  <c:v>1793</c:v>
                </c:pt>
                <c:pt idx="1444">
                  <c:v>1794</c:v>
                </c:pt>
                <c:pt idx="1445">
                  <c:v>1795</c:v>
                </c:pt>
                <c:pt idx="1446">
                  <c:v>1796</c:v>
                </c:pt>
                <c:pt idx="1447">
                  <c:v>1797</c:v>
                </c:pt>
                <c:pt idx="1448">
                  <c:v>1798</c:v>
                </c:pt>
                <c:pt idx="1449">
                  <c:v>1799</c:v>
                </c:pt>
                <c:pt idx="1450">
                  <c:v>1800</c:v>
                </c:pt>
                <c:pt idx="1451">
                  <c:v>1801</c:v>
                </c:pt>
                <c:pt idx="1452">
                  <c:v>1802</c:v>
                </c:pt>
                <c:pt idx="1453">
                  <c:v>1803</c:v>
                </c:pt>
                <c:pt idx="1454">
                  <c:v>1804</c:v>
                </c:pt>
                <c:pt idx="1455">
                  <c:v>1805</c:v>
                </c:pt>
                <c:pt idx="1456">
                  <c:v>1806</c:v>
                </c:pt>
                <c:pt idx="1457">
                  <c:v>1807</c:v>
                </c:pt>
                <c:pt idx="1458">
                  <c:v>1808</c:v>
                </c:pt>
                <c:pt idx="1459">
                  <c:v>1809</c:v>
                </c:pt>
                <c:pt idx="1460">
                  <c:v>1810</c:v>
                </c:pt>
                <c:pt idx="1461">
                  <c:v>1811</c:v>
                </c:pt>
                <c:pt idx="1462">
                  <c:v>1812</c:v>
                </c:pt>
                <c:pt idx="1463">
                  <c:v>1813</c:v>
                </c:pt>
                <c:pt idx="1464">
                  <c:v>1814</c:v>
                </c:pt>
                <c:pt idx="1465">
                  <c:v>1815</c:v>
                </c:pt>
                <c:pt idx="1466">
                  <c:v>1816</c:v>
                </c:pt>
                <c:pt idx="1467">
                  <c:v>1817</c:v>
                </c:pt>
                <c:pt idx="1468">
                  <c:v>1818</c:v>
                </c:pt>
                <c:pt idx="1469">
                  <c:v>1819</c:v>
                </c:pt>
                <c:pt idx="1470">
                  <c:v>1820</c:v>
                </c:pt>
                <c:pt idx="1471">
                  <c:v>1821</c:v>
                </c:pt>
                <c:pt idx="1472">
                  <c:v>1822</c:v>
                </c:pt>
                <c:pt idx="1473">
                  <c:v>1823</c:v>
                </c:pt>
                <c:pt idx="1474">
                  <c:v>1824</c:v>
                </c:pt>
                <c:pt idx="1475">
                  <c:v>1825</c:v>
                </c:pt>
                <c:pt idx="1476">
                  <c:v>1826</c:v>
                </c:pt>
                <c:pt idx="1477">
                  <c:v>1827</c:v>
                </c:pt>
                <c:pt idx="1478">
                  <c:v>1828</c:v>
                </c:pt>
                <c:pt idx="1479">
                  <c:v>1829</c:v>
                </c:pt>
                <c:pt idx="1480">
                  <c:v>1830</c:v>
                </c:pt>
                <c:pt idx="1481">
                  <c:v>1831</c:v>
                </c:pt>
                <c:pt idx="1482">
                  <c:v>1832</c:v>
                </c:pt>
                <c:pt idx="1483">
                  <c:v>1833</c:v>
                </c:pt>
                <c:pt idx="1484">
                  <c:v>1834</c:v>
                </c:pt>
                <c:pt idx="1485">
                  <c:v>1835</c:v>
                </c:pt>
                <c:pt idx="1486">
                  <c:v>1836</c:v>
                </c:pt>
                <c:pt idx="1487">
                  <c:v>1837</c:v>
                </c:pt>
                <c:pt idx="1488">
                  <c:v>1838</c:v>
                </c:pt>
                <c:pt idx="1489">
                  <c:v>1839</c:v>
                </c:pt>
                <c:pt idx="1490">
                  <c:v>1840</c:v>
                </c:pt>
                <c:pt idx="1491">
                  <c:v>1841</c:v>
                </c:pt>
                <c:pt idx="1492">
                  <c:v>1842</c:v>
                </c:pt>
                <c:pt idx="1493">
                  <c:v>1843</c:v>
                </c:pt>
                <c:pt idx="1494">
                  <c:v>1844</c:v>
                </c:pt>
                <c:pt idx="1495">
                  <c:v>1845</c:v>
                </c:pt>
                <c:pt idx="1496">
                  <c:v>1846</c:v>
                </c:pt>
                <c:pt idx="1497">
                  <c:v>1847</c:v>
                </c:pt>
                <c:pt idx="1498">
                  <c:v>1848</c:v>
                </c:pt>
                <c:pt idx="1499">
                  <c:v>1849</c:v>
                </c:pt>
                <c:pt idx="1500">
                  <c:v>1850</c:v>
                </c:pt>
                <c:pt idx="1501">
                  <c:v>1851</c:v>
                </c:pt>
                <c:pt idx="1502">
                  <c:v>1852</c:v>
                </c:pt>
                <c:pt idx="1503">
                  <c:v>1853</c:v>
                </c:pt>
                <c:pt idx="1504">
                  <c:v>1854</c:v>
                </c:pt>
                <c:pt idx="1505">
                  <c:v>1855</c:v>
                </c:pt>
                <c:pt idx="1506">
                  <c:v>1856</c:v>
                </c:pt>
                <c:pt idx="1507">
                  <c:v>1857</c:v>
                </c:pt>
                <c:pt idx="1508">
                  <c:v>1858</c:v>
                </c:pt>
                <c:pt idx="1509">
                  <c:v>1859</c:v>
                </c:pt>
                <c:pt idx="1510">
                  <c:v>1860</c:v>
                </c:pt>
                <c:pt idx="1511">
                  <c:v>1861</c:v>
                </c:pt>
                <c:pt idx="1512">
                  <c:v>1862</c:v>
                </c:pt>
                <c:pt idx="1513">
                  <c:v>1863</c:v>
                </c:pt>
                <c:pt idx="1514">
                  <c:v>1864</c:v>
                </c:pt>
                <c:pt idx="1515">
                  <c:v>1865</c:v>
                </c:pt>
                <c:pt idx="1516">
                  <c:v>1866</c:v>
                </c:pt>
                <c:pt idx="1517">
                  <c:v>1867</c:v>
                </c:pt>
                <c:pt idx="1518">
                  <c:v>1868</c:v>
                </c:pt>
                <c:pt idx="1519">
                  <c:v>1869</c:v>
                </c:pt>
                <c:pt idx="1520">
                  <c:v>1870</c:v>
                </c:pt>
                <c:pt idx="1521">
                  <c:v>1871</c:v>
                </c:pt>
                <c:pt idx="1522">
                  <c:v>1872</c:v>
                </c:pt>
                <c:pt idx="1523">
                  <c:v>1873</c:v>
                </c:pt>
                <c:pt idx="1524">
                  <c:v>1874</c:v>
                </c:pt>
                <c:pt idx="1525">
                  <c:v>1875</c:v>
                </c:pt>
                <c:pt idx="1526">
                  <c:v>1876</c:v>
                </c:pt>
                <c:pt idx="1527">
                  <c:v>1877</c:v>
                </c:pt>
                <c:pt idx="1528">
                  <c:v>1878</c:v>
                </c:pt>
                <c:pt idx="1529">
                  <c:v>1879</c:v>
                </c:pt>
                <c:pt idx="1530">
                  <c:v>1880</c:v>
                </c:pt>
                <c:pt idx="1531">
                  <c:v>1881</c:v>
                </c:pt>
                <c:pt idx="1532">
                  <c:v>1882</c:v>
                </c:pt>
                <c:pt idx="1533">
                  <c:v>1883</c:v>
                </c:pt>
                <c:pt idx="1534">
                  <c:v>1884</c:v>
                </c:pt>
                <c:pt idx="1535">
                  <c:v>1885</c:v>
                </c:pt>
                <c:pt idx="1536">
                  <c:v>1886</c:v>
                </c:pt>
                <c:pt idx="1537">
                  <c:v>1887</c:v>
                </c:pt>
                <c:pt idx="1538">
                  <c:v>1888</c:v>
                </c:pt>
                <c:pt idx="1539">
                  <c:v>1889</c:v>
                </c:pt>
                <c:pt idx="1540">
                  <c:v>1890</c:v>
                </c:pt>
                <c:pt idx="1541">
                  <c:v>1891</c:v>
                </c:pt>
                <c:pt idx="1542">
                  <c:v>1892</c:v>
                </c:pt>
                <c:pt idx="1543">
                  <c:v>1893</c:v>
                </c:pt>
                <c:pt idx="1544">
                  <c:v>1894</c:v>
                </c:pt>
                <c:pt idx="1545">
                  <c:v>1895</c:v>
                </c:pt>
                <c:pt idx="1546">
                  <c:v>1896</c:v>
                </c:pt>
                <c:pt idx="1547">
                  <c:v>1897</c:v>
                </c:pt>
                <c:pt idx="1548">
                  <c:v>1898</c:v>
                </c:pt>
                <c:pt idx="1549">
                  <c:v>1899</c:v>
                </c:pt>
                <c:pt idx="1550">
                  <c:v>1900</c:v>
                </c:pt>
                <c:pt idx="1551">
                  <c:v>1901</c:v>
                </c:pt>
                <c:pt idx="1552">
                  <c:v>1902</c:v>
                </c:pt>
                <c:pt idx="1553">
                  <c:v>1903</c:v>
                </c:pt>
                <c:pt idx="1554">
                  <c:v>1904</c:v>
                </c:pt>
                <c:pt idx="1555">
                  <c:v>1905</c:v>
                </c:pt>
                <c:pt idx="1556">
                  <c:v>1906</c:v>
                </c:pt>
                <c:pt idx="1557">
                  <c:v>1907</c:v>
                </c:pt>
                <c:pt idx="1558">
                  <c:v>1908</c:v>
                </c:pt>
                <c:pt idx="1559">
                  <c:v>1909</c:v>
                </c:pt>
                <c:pt idx="1560">
                  <c:v>1910</c:v>
                </c:pt>
                <c:pt idx="1561">
                  <c:v>1911</c:v>
                </c:pt>
                <c:pt idx="1562">
                  <c:v>1912</c:v>
                </c:pt>
                <c:pt idx="1563">
                  <c:v>1913</c:v>
                </c:pt>
                <c:pt idx="1564">
                  <c:v>1914</c:v>
                </c:pt>
                <c:pt idx="1565">
                  <c:v>1915</c:v>
                </c:pt>
                <c:pt idx="1566">
                  <c:v>1916</c:v>
                </c:pt>
                <c:pt idx="1567">
                  <c:v>1917</c:v>
                </c:pt>
                <c:pt idx="1568">
                  <c:v>1918</c:v>
                </c:pt>
                <c:pt idx="1569">
                  <c:v>1919</c:v>
                </c:pt>
                <c:pt idx="1570">
                  <c:v>1920</c:v>
                </c:pt>
                <c:pt idx="1571">
                  <c:v>1921</c:v>
                </c:pt>
                <c:pt idx="1572">
                  <c:v>1922</c:v>
                </c:pt>
                <c:pt idx="1573">
                  <c:v>1923</c:v>
                </c:pt>
                <c:pt idx="1574">
                  <c:v>1924</c:v>
                </c:pt>
                <c:pt idx="1575">
                  <c:v>1925</c:v>
                </c:pt>
                <c:pt idx="1576">
                  <c:v>1926</c:v>
                </c:pt>
                <c:pt idx="1577">
                  <c:v>1927</c:v>
                </c:pt>
                <c:pt idx="1578">
                  <c:v>1928</c:v>
                </c:pt>
                <c:pt idx="1579">
                  <c:v>1929</c:v>
                </c:pt>
                <c:pt idx="1580">
                  <c:v>1930</c:v>
                </c:pt>
                <c:pt idx="1581">
                  <c:v>1931</c:v>
                </c:pt>
                <c:pt idx="1582">
                  <c:v>1932</c:v>
                </c:pt>
                <c:pt idx="1583">
                  <c:v>1933</c:v>
                </c:pt>
                <c:pt idx="1584">
                  <c:v>1934</c:v>
                </c:pt>
                <c:pt idx="1585">
                  <c:v>1935</c:v>
                </c:pt>
                <c:pt idx="1586">
                  <c:v>1936</c:v>
                </c:pt>
                <c:pt idx="1587">
                  <c:v>1937</c:v>
                </c:pt>
                <c:pt idx="1588">
                  <c:v>1938</c:v>
                </c:pt>
                <c:pt idx="1589">
                  <c:v>1939</c:v>
                </c:pt>
                <c:pt idx="1590">
                  <c:v>1940</c:v>
                </c:pt>
                <c:pt idx="1591">
                  <c:v>1941</c:v>
                </c:pt>
                <c:pt idx="1592">
                  <c:v>1942</c:v>
                </c:pt>
                <c:pt idx="1593">
                  <c:v>1943</c:v>
                </c:pt>
                <c:pt idx="1594">
                  <c:v>1944</c:v>
                </c:pt>
                <c:pt idx="1595">
                  <c:v>1945</c:v>
                </c:pt>
                <c:pt idx="1596">
                  <c:v>1946</c:v>
                </c:pt>
                <c:pt idx="1597">
                  <c:v>1947</c:v>
                </c:pt>
                <c:pt idx="1598">
                  <c:v>1948</c:v>
                </c:pt>
                <c:pt idx="1599">
                  <c:v>1949</c:v>
                </c:pt>
                <c:pt idx="1600">
                  <c:v>1950</c:v>
                </c:pt>
                <c:pt idx="1601">
                  <c:v>1951</c:v>
                </c:pt>
                <c:pt idx="1602">
                  <c:v>1952</c:v>
                </c:pt>
                <c:pt idx="1603">
                  <c:v>1953</c:v>
                </c:pt>
                <c:pt idx="1604">
                  <c:v>1954</c:v>
                </c:pt>
                <c:pt idx="1605">
                  <c:v>1955</c:v>
                </c:pt>
                <c:pt idx="1606">
                  <c:v>1956</c:v>
                </c:pt>
                <c:pt idx="1607">
                  <c:v>1957</c:v>
                </c:pt>
                <c:pt idx="1608">
                  <c:v>1958</c:v>
                </c:pt>
                <c:pt idx="1609">
                  <c:v>1959</c:v>
                </c:pt>
                <c:pt idx="1610">
                  <c:v>1960</c:v>
                </c:pt>
                <c:pt idx="1611">
                  <c:v>1961</c:v>
                </c:pt>
                <c:pt idx="1612">
                  <c:v>1962</c:v>
                </c:pt>
                <c:pt idx="1613">
                  <c:v>1963</c:v>
                </c:pt>
                <c:pt idx="1614">
                  <c:v>1964</c:v>
                </c:pt>
                <c:pt idx="1615">
                  <c:v>1965</c:v>
                </c:pt>
                <c:pt idx="1616">
                  <c:v>1966</c:v>
                </c:pt>
                <c:pt idx="1617">
                  <c:v>1967</c:v>
                </c:pt>
                <c:pt idx="1618">
                  <c:v>1968</c:v>
                </c:pt>
                <c:pt idx="1619">
                  <c:v>1969</c:v>
                </c:pt>
                <c:pt idx="1620">
                  <c:v>1970</c:v>
                </c:pt>
                <c:pt idx="1621">
                  <c:v>1971</c:v>
                </c:pt>
                <c:pt idx="1622">
                  <c:v>1972</c:v>
                </c:pt>
                <c:pt idx="1623">
                  <c:v>1973</c:v>
                </c:pt>
                <c:pt idx="1624">
                  <c:v>1974</c:v>
                </c:pt>
                <c:pt idx="1625">
                  <c:v>1975</c:v>
                </c:pt>
                <c:pt idx="1626">
                  <c:v>1976</c:v>
                </c:pt>
                <c:pt idx="1627">
                  <c:v>1977</c:v>
                </c:pt>
                <c:pt idx="1628">
                  <c:v>1978</c:v>
                </c:pt>
                <c:pt idx="1629">
                  <c:v>1979</c:v>
                </c:pt>
                <c:pt idx="1630">
                  <c:v>1980</c:v>
                </c:pt>
                <c:pt idx="1631">
                  <c:v>1981</c:v>
                </c:pt>
                <c:pt idx="1632">
                  <c:v>1982</c:v>
                </c:pt>
                <c:pt idx="1633">
                  <c:v>1983</c:v>
                </c:pt>
                <c:pt idx="1634">
                  <c:v>1984</c:v>
                </c:pt>
                <c:pt idx="1635">
                  <c:v>1985</c:v>
                </c:pt>
                <c:pt idx="1636">
                  <c:v>1986</c:v>
                </c:pt>
                <c:pt idx="1637">
                  <c:v>1987</c:v>
                </c:pt>
                <c:pt idx="1638">
                  <c:v>1988</c:v>
                </c:pt>
                <c:pt idx="1639">
                  <c:v>1989</c:v>
                </c:pt>
                <c:pt idx="1640">
                  <c:v>1990</c:v>
                </c:pt>
                <c:pt idx="1641">
                  <c:v>1991</c:v>
                </c:pt>
                <c:pt idx="1642">
                  <c:v>1992</c:v>
                </c:pt>
                <c:pt idx="1643">
                  <c:v>1993</c:v>
                </c:pt>
                <c:pt idx="1644">
                  <c:v>1994</c:v>
                </c:pt>
                <c:pt idx="1645">
                  <c:v>1995</c:v>
                </c:pt>
                <c:pt idx="1646">
                  <c:v>1996</c:v>
                </c:pt>
                <c:pt idx="1647">
                  <c:v>1997</c:v>
                </c:pt>
                <c:pt idx="1648">
                  <c:v>1998</c:v>
                </c:pt>
                <c:pt idx="1649">
                  <c:v>1999</c:v>
                </c:pt>
                <c:pt idx="1650">
                  <c:v>2000</c:v>
                </c:pt>
                <c:pt idx="1651">
                  <c:v>2001</c:v>
                </c:pt>
                <c:pt idx="1652">
                  <c:v>2002</c:v>
                </c:pt>
                <c:pt idx="1653">
                  <c:v>2003</c:v>
                </c:pt>
                <c:pt idx="1654">
                  <c:v>2004</c:v>
                </c:pt>
                <c:pt idx="1655">
                  <c:v>2005</c:v>
                </c:pt>
                <c:pt idx="1656">
                  <c:v>2006</c:v>
                </c:pt>
                <c:pt idx="1657">
                  <c:v>2007</c:v>
                </c:pt>
                <c:pt idx="1658">
                  <c:v>2008</c:v>
                </c:pt>
                <c:pt idx="1659">
                  <c:v>2009</c:v>
                </c:pt>
                <c:pt idx="1660">
                  <c:v>2010</c:v>
                </c:pt>
                <c:pt idx="1661">
                  <c:v>2011</c:v>
                </c:pt>
                <c:pt idx="1662">
                  <c:v>2012</c:v>
                </c:pt>
                <c:pt idx="1663">
                  <c:v>2013</c:v>
                </c:pt>
                <c:pt idx="1664">
                  <c:v>2014</c:v>
                </c:pt>
                <c:pt idx="1665">
                  <c:v>2015</c:v>
                </c:pt>
                <c:pt idx="1666">
                  <c:v>2016</c:v>
                </c:pt>
                <c:pt idx="1667">
                  <c:v>2017</c:v>
                </c:pt>
                <c:pt idx="1668">
                  <c:v>2018</c:v>
                </c:pt>
                <c:pt idx="1669">
                  <c:v>2019</c:v>
                </c:pt>
                <c:pt idx="1670">
                  <c:v>2020</c:v>
                </c:pt>
                <c:pt idx="1671">
                  <c:v>2021</c:v>
                </c:pt>
                <c:pt idx="1672">
                  <c:v>2022</c:v>
                </c:pt>
                <c:pt idx="1673">
                  <c:v>2023</c:v>
                </c:pt>
                <c:pt idx="1674">
                  <c:v>2024</c:v>
                </c:pt>
                <c:pt idx="1675">
                  <c:v>2025</c:v>
                </c:pt>
                <c:pt idx="1676">
                  <c:v>2026</c:v>
                </c:pt>
                <c:pt idx="1677">
                  <c:v>2027</c:v>
                </c:pt>
                <c:pt idx="1678">
                  <c:v>2028</c:v>
                </c:pt>
                <c:pt idx="1679">
                  <c:v>2029</c:v>
                </c:pt>
                <c:pt idx="1680">
                  <c:v>2030</c:v>
                </c:pt>
                <c:pt idx="1681">
                  <c:v>2031</c:v>
                </c:pt>
                <c:pt idx="1682">
                  <c:v>2032</c:v>
                </c:pt>
                <c:pt idx="1683">
                  <c:v>2033</c:v>
                </c:pt>
                <c:pt idx="1684">
                  <c:v>2034</c:v>
                </c:pt>
                <c:pt idx="1685">
                  <c:v>2035</c:v>
                </c:pt>
                <c:pt idx="1686">
                  <c:v>2036</c:v>
                </c:pt>
                <c:pt idx="1687">
                  <c:v>2037</c:v>
                </c:pt>
                <c:pt idx="1688">
                  <c:v>2038</c:v>
                </c:pt>
                <c:pt idx="1689">
                  <c:v>2039</c:v>
                </c:pt>
                <c:pt idx="1690">
                  <c:v>2040</c:v>
                </c:pt>
                <c:pt idx="1691">
                  <c:v>2041</c:v>
                </c:pt>
                <c:pt idx="1692">
                  <c:v>2042</c:v>
                </c:pt>
                <c:pt idx="1693">
                  <c:v>2043</c:v>
                </c:pt>
                <c:pt idx="1694">
                  <c:v>2044</c:v>
                </c:pt>
                <c:pt idx="1695">
                  <c:v>2045</c:v>
                </c:pt>
                <c:pt idx="1696">
                  <c:v>2046</c:v>
                </c:pt>
                <c:pt idx="1697">
                  <c:v>2047</c:v>
                </c:pt>
                <c:pt idx="1698">
                  <c:v>2048</c:v>
                </c:pt>
                <c:pt idx="1699">
                  <c:v>2049</c:v>
                </c:pt>
                <c:pt idx="1700">
                  <c:v>2050</c:v>
                </c:pt>
                <c:pt idx="1701">
                  <c:v>2051</c:v>
                </c:pt>
                <c:pt idx="1702">
                  <c:v>2052</c:v>
                </c:pt>
                <c:pt idx="1703">
                  <c:v>2053</c:v>
                </c:pt>
                <c:pt idx="1704">
                  <c:v>2054</c:v>
                </c:pt>
                <c:pt idx="1705">
                  <c:v>2055</c:v>
                </c:pt>
                <c:pt idx="1706">
                  <c:v>2056</c:v>
                </c:pt>
                <c:pt idx="1707">
                  <c:v>2057</c:v>
                </c:pt>
                <c:pt idx="1708">
                  <c:v>2058</c:v>
                </c:pt>
                <c:pt idx="1709">
                  <c:v>2059</c:v>
                </c:pt>
                <c:pt idx="1710">
                  <c:v>2060</c:v>
                </c:pt>
                <c:pt idx="1711">
                  <c:v>2061</c:v>
                </c:pt>
                <c:pt idx="1712">
                  <c:v>2062</c:v>
                </c:pt>
                <c:pt idx="1713">
                  <c:v>2063</c:v>
                </c:pt>
                <c:pt idx="1714">
                  <c:v>2064</c:v>
                </c:pt>
                <c:pt idx="1715">
                  <c:v>2065</c:v>
                </c:pt>
                <c:pt idx="1716">
                  <c:v>2066</c:v>
                </c:pt>
                <c:pt idx="1717">
                  <c:v>2067</c:v>
                </c:pt>
                <c:pt idx="1718">
                  <c:v>2068</c:v>
                </c:pt>
                <c:pt idx="1719">
                  <c:v>2069</c:v>
                </c:pt>
                <c:pt idx="1720">
                  <c:v>2070</c:v>
                </c:pt>
                <c:pt idx="1721">
                  <c:v>2071</c:v>
                </c:pt>
                <c:pt idx="1722">
                  <c:v>2072</c:v>
                </c:pt>
                <c:pt idx="1723">
                  <c:v>2073</c:v>
                </c:pt>
                <c:pt idx="1724">
                  <c:v>2074</c:v>
                </c:pt>
                <c:pt idx="1725">
                  <c:v>2075</c:v>
                </c:pt>
                <c:pt idx="1726">
                  <c:v>2076</c:v>
                </c:pt>
                <c:pt idx="1727">
                  <c:v>2077</c:v>
                </c:pt>
                <c:pt idx="1728">
                  <c:v>2078</c:v>
                </c:pt>
                <c:pt idx="1729">
                  <c:v>2079</c:v>
                </c:pt>
                <c:pt idx="1730">
                  <c:v>2080</c:v>
                </c:pt>
                <c:pt idx="1731">
                  <c:v>2081</c:v>
                </c:pt>
                <c:pt idx="1732">
                  <c:v>2082</c:v>
                </c:pt>
                <c:pt idx="1733">
                  <c:v>2083</c:v>
                </c:pt>
                <c:pt idx="1734">
                  <c:v>2084</c:v>
                </c:pt>
                <c:pt idx="1735">
                  <c:v>2085</c:v>
                </c:pt>
                <c:pt idx="1736">
                  <c:v>2086</c:v>
                </c:pt>
                <c:pt idx="1737">
                  <c:v>2087</c:v>
                </c:pt>
                <c:pt idx="1738">
                  <c:v>2088</c:v>
                </c:pt>
                <c:pt idx="1739">
                  <c:v>2089</c:v>
                </c:pt>
                <c:pt idx="1740">
                  <c:v>2090</c:v>
                </c:pt>
                <c:pt idx="1741">
                  <c:v>2091</c:v>
                </c:pt>
                <c:pt idx="1742">
                  <c:v>2092</c:v>
                </c:pt>
                <c:pt idx="1743">
                  <c:v>2093</c:v>
                </c:pt>
                <c:pt idx="1744">
                  <c:v>2094</c:v>
                </c:pt>
                <c:pt idx="1745">
                  <c:v>2095</c:v>
                </c:pt>
                <c:pt idx="1746">
                  <c:v>2096</c:v>
                </c:pt>
                <c:pt idx="1747">
                  <c:v>2097</c:v>
                </c:pt>
                <c:pt idx="1748">
                  <c:v>2098</c:v>
                </c:pt>
                <c:pt idx="1749">
                  <c:v>2099</c:v>
                </c:pt>
                <c:pt idx="1750">
                  <c:v>2100</c:v>
                </c:pt>
                <c:pt idx="1751">
                  <c:v>2101</c:v>
                </c:pt>
                <c:pt idx="1752">
                  <c:v>2102</c:v>
                </c:pt>
                <c:pt idx="1753">
                  <c:v>2103</c:v>
                </c:pt>
                <c:pt idx="1754">
                  <c:v>2104</c:v>
                </c:pt>
                <c:pt idx="1755">
                  <c:v>2105</c:v>
                </c:pt>
                <c:pt idx="1756">
                  <c:v>2106</c:v>
                </c:pt>
                <c:pt idx="1757">
                  <c:v>2107</c:v>
                </c:pt>
                <c:pt idx="1758">
                  <c:v>2108</c:v>
                </c:pt>
                <c:pt idx="1759">
                  <c:v>2109</c:v>
                </c:pt>
                <c:pt idx="1760">
                  <c:v>2110</c:v>
                </c:pt>
                <c:pt idx="1761">
                  <c:v>2111</c:v>
                </c:pt>
                <c:pt idx="1762">
                  <c:v>2112</c:v>
                </c:pt>
                <c:pt idx="1763">
                  <c:v>2113</c:v>
                </c:pt>
                <c:pt idx="1764">
                  <c:v>2114</c:v>
                </c:pt>
                <c:pt idx="1765">
                  <c:v>2115</c:v>
                </c:pt>
                <c:pt idx="1766">
                  <c:v>2116</c:v>
                </c:pt>
                <c:pt idx="1767">
                  <c:v>2117</c:v>
                </c:pt>
                <c:pt idx="1768">
                  <c:v>2118</c:v>
                </c:pt>
                <c:pt idx="1769">
                  <c:v>2119</c:v>
                </c:pt>
                <c:pt idx="1770">
                  <c:v>2120</c:v>
                </c:pt>
                <c:pt idx="1771">
                  <c:v>2121</c:v>
                </c:pt>
                <c:pt idx="1772">
                  <c:v>2122</c:v>
                </c:pt>
                <c:pt idx="1773">
                  <c:v>2123</c:v>
                </c:pt>
                <c:pt idx="1774">
                  <c:v>2124</c:v>
                </c:pt>
                <c:pt idx="1775">
                  <c:v>2125</c:v>
                </c:pt>
                <c:pt idx="1776">
                  <c:v>2126</c:v>
                </c:pt>
                <c:pt idx="1777">
                  <c:v>2127</c:v>
                </c:pt>
                <c:pt idx="1778">
                  <c:v>2128</c:v>
                </c:pt>
                <c:pt idx="1779">
                  <c:v>2129</c:v>
                </c:pt>
                <c:pt idx="1780">
                  <c:v>2130</c:v>
                </c:pt>
                <c:pt idx="1781">
                  <c:v>2131</c:v>
                </c:pt>
                <c:pt idx="1782">
                  <c:v>2132</c:v>
                </c:pt>
                <c:pt idx="1783">
                  <c:v>2133</c:v>
                </c:pt>
                <c:pt idx="1784">
                  <c:v>2134</c:v>
                </c:pt>
                <c:pt idx="1785">
                  <c:v>2135</c:v>
                </c:pt>
                <c:pt idx="1786">
                  <c:v>2136</c:v>
                </c:pt>
                <c:pt idx="1787">
                  <c:v>2137</c:v>
                </c:pt>
                <c:pt idx="1788">
                  <c:v>2138</c:v>
                </c:pt>
                <c:pt idx="1789">
                  <c:v>2139</c:v>
                </c:pt>
                <c:pt idx="1790">
                  <c:v>2140</c:v>
                </c:pt>
                <c:pt idx="1791">
                  <c:v>2141</c:v>
                </c:pt>
                <c:pt idx="1792">
                  <c:v>2142</c:v>
                </c:pt>
                <c:pt idx="1793">
                  <c:v>2143</c:v>
                </c:pt>
                <c:pt idx="1794">
                  <c:v>2144</c:v>
                </c:pt>
                <c:pt idx="1795">
                  <c:v>2145</c:v>
                </c:pt>
                <c:pt idx="1796">
                  <c:v>2146</c:v>
                </c:pt>
                <c:pt idx="1797">
                  <c:v>2147</c:v>
                </c:pt>
                <c:pt idx="1798">
                  <c:v>2148</c:v>
                </c:pt>
                <c:pt idx="1799">
                  <c:v>2149</c:v>
                </c:pt>
                <c:pt idx="1800">
                  <c:v>2150</c:v>
                </c:pt>
                <c:pt idx="1801">
                  <c:v>2151</c:v>
                </c:pt>
                <c:pt idx="1802">
                  <c:v>2152</c:v>
                </c:pt>
                <c:pt idx="1803">
                  <c:v>2153</c:v>
                </c:pt>
                <c:pt idx="1804">
                  <c:v>2154</c:v>
                </c:pt>
                <c:pt idx="1805">
                  <c:v>2155</c:v>
                </c:pt>
                <c:pt idx="1806">
                  <c:v>2156</c:v>
                </c:pt>
                <c:pt idx="1807">
                  <c:v>2157</c:v>
                </c:pt>
                <c:pt idx="1808">
                  <c:v>2158</c:v>
                </c:pt>
                <c:pt idx="1809">
                  <c:v>2159</c:v>
                </c:pt>
                <c:pt idx="1810">
                  <c:v>2160</c:v>
                </c:pt>
                <c:pt idx="1811">
                  <c:v>2161</c:v>
                </c:pt>
                <c:pt idx="1812">
                  <c:v>2162</c:v>
                </c:pt>
                <c:pt idx="1813">
                  <c:v>2163</c:v>
                </c:pt>
                <c:pt idx="1814">
                  <c:v>2164</c:v>
                </c:pt>
                <c:pt idx="1815">
                  <c:v>2165</c:v>
                </c:pt>
                <c:pt idx="1816">
                  <c:v>2166</c:v>
                </c:pt>
                <c:pt idx="1817">
                  <c:v>2167</c:v>
                </c:pt>
                <c:pt idx="1818">
                  <c:v>2168</c:v>
                </c:pt>
                <c:pt idx="1819">
                  <c:v>2169</c:v>
                </c:pt>
                <c:pt idx="1820">
                  <c:v>2170</c:v>
                </c:pt>
                <c:pt idx="1821">
                  <c:v>2171</c:v>
                </c:pt>
                <c:pt idx="1822">
                  <c:v>2172</c:v>
                </c:pt>
                <c:pt idx="1823">
                  <c:v>2173</c:v>
                </c:pt>
                <c:pt idx="1824">
                  <c:v>2174</c:v>
                </c:pt>
                <c:pt idx="1825">
                  <c:v>2175</c:v>
                </c:pt>
                <c:pt idx="1826">
                  <c:v>2176</c:v>
                </c:pt>
                <c:pt idx="1827">
                  <c:v>2177</c:v>
                </c:pt>
                <c:pt idx="1828">
                  <c:v>2178</c:v>
                </c:pt>
                <c:pt idx="1829">
                  <c:v>2179</c:v>
                </c:pt>
                <c:pt idx="1830">
                  <c:v>2180</c:v>
                </c:pt>
                <c:pt idx="1831">
                  <c:v>2181</c:v>
                </c:pt>
                <c:pt idx="1832">
                  <c:v>2182</c:v>
                </c:pt>
                <c:pt idx="1833">
                  <c:v>2183</c:v>
                </c:pt>
                <c:pt idx="1834">
                  <c:v>2184</c:v>
                </c:pt>
                <c:pt idx="1835">
                  <c:v>2185</c:v>
                </c:pt>
                <c:pt idx="1836">
                  <c:v>2186</c:v>
                </c:pt>
                <c:pt idx="1837">
                  <c:v>2187</c:v>
                </c:pt>
                <c:pt idx="1838">
                  <c:v>2188</c:v>
                </c:pt>
                <c:pt idx="1839">
                  <c:v>2189</c:v>
                </c:pt>
                <c:pt idx="1840">
                  <c:v>2190</c:v>
                </c:pt>
                <c:pt idx="1841">
                  <c:v>2191</c:v>
                </c:pt>
                <c:pt idx="1842">
                  <c:v>2192</c:v>
                </c:pt>
                <c:pt idx="1843">
                  <c:v>2193</c:v>
                </c:pt>
                <c:pt idx="1844">
                  <c:v>2194</c:v>
                </c:pt>
                <c:pt idx="1845">
                  <c:v>2195</c:v>
                </c:pt>
                <c:pt idx="1846">
                  <c:v>2196</c:v>
                </c:pt>
                <c:pt idx="1847">
                  <c:v>2197</c:v>
                </c:pt>
                <c:pt idx="1848">
                  <c:v>2198</c:v>
                </c:pt>
                <c:pt idx="1849">
                  <c:v>2199</c:v>
                </c:pt>
                <c:pt idx="1850">
                  <c:v>2200</c:v>
                </c:pt>
                <c:pt idx="1851">
                  <c:v>2201</c:v>
                </c:pt>
                <c:pt idx="1852">
                  <c:v>2202</c:v>
                </c:pt>
                <c:pt idx="1853">
                  <c:v>2203</c:v>
                </c:pt>
                <c:pt idx="1854">
                  <c:v>2204</c:v>
                </c:pt>
                <c:pt idx="1855">
                  <c:v>2205</c:v>
                </c:pt>
                <c:pt idx="1856">
                  <c:v>2206</c:v>
                </c:pt>
                <c:pt idx="1857">
                  <c:v>2207</c:v>
                </c:pt>
                <c:pt idx="1858">
                  <c:v>2208</c:v>
                </c:pt>
                <c:pt idx="1859">
                  <c:v>2209</c:v>
                </c:pt>
                <c:pt idx="1860">
                  <c:v>2210</c:v>
                </c:pt>
                <c:pt idx="1861">
                  <c:v>2211</c:v>
                </c:pt>
                <c:pt idx="1862">
                  <c:v>2212</c:v>
                </c:pt>
                <c:pt idx="1863">
                  <c:v>2213</c:v>
                </c:pt>
                <c:pt idx="1864">
                  <c:v>2214</c:v>
                </c:pt>
                <c:pt idx="1865">
                  <c:v>2215</c:v>
                </c:pt>
                <c:pt idx="1866">
                  <c:v>2216</c:v>
                </c:pt>
                <c:pt idx="1867">
                  <c:v>2217</c:v>
                </c:pt>
                <c:pt idx="1868">
                  <c:v>2218</c:v>
                </c:pt>
                <c:pt idx="1869">
                  <c:v>2219</c:v>
                </c:pt>
                <c:pt idx="1870">
                  <c:v>2220</c:v>
                </c:pt>
                <c:pt idx="1871">
                  <c:v>2221</c:v>
                </c:pt>
                <c:pt idx="1872">
                  <c:v>2222</c:v>
                </c:pt>
                <c:pt idx="1873">
                  <c:v>2223</c:v>
                </c:pt>
                <c:pt idx="1874">
                  <c:v>2224</c:v>
                </c:pt>
                <c:pt idx="1875">
                  <c:v>2225</c:v>
                </c:pt>
                <c:pt idx="1876">
                  <c:v>2226</c:v>
                </c:pt>
                <c:pt idx="1877">
                  <c:v>2227</c:v>
                </c:pt>
                <c:pt idx="1878">
                  <c:v>2228</c:v>
                </c:pt>
                <c:pt idx="1879">
                  <c:v>2229</c:v>
                </c:pt>
                <c:pt idx="1880">
                  <c:v>2230</c:v>
                </c:pt>
                <c:pt idx="1881">
                  <c:v>2231</c:v>
                </c:pt>
                <c:pt idx="1882">
                  <c:v>2232</c:v>
                </c:pt>
                <c:pt idx="1883">
                  <c:v>2233</c:v>
                </c:pt>
                <c:pt idx="1884">
                  <c:v>2234</c:v>
                </c:pt>
                <c:pt idx="1885">
                  <c:v>2235</c:v>
                </c:pt>
                <c:pt idx="1886">
                  <c:v>2236</c:v>
                </c:pt>
                <c:pt idx="1887">
                  <c:v>2237</c:v>
                </c:pt>
                <c:pt idx="1888">
                  <c:v>2238</c:v>
                </c:pt>
                <c:pt idx="1889">
                  <c:v>2239</c:v>
                </c:pt>
                <c:pt idx="1890">
                  <c:v>2240</c:v>
                </c:pt>
                <c:pt idx="1891">
                  <c:v>2241</c:v>
                </c:pt>
                <c:pt idx="1892">
                  <c:v>2242</c:v>
                </c:pt>
                <c:pt idx="1893">
                  <c:v>2243</c:v>
                </c:pt>
                <c:pt idx="1894">
                  <c:v>2244</c:v>
                </c:pt>
                <c:pt idx="1895">
                  <c:v>2245</c:v>
                </c:pt>
                <c:pt idx="1896">
                  <c:v>2246</c:v>
                </c:pt>
                <c:pt idx="1897">
                  <c:v>2247</c:v>
                </c:pt>
                <c:pt idx="1898">
                  <c:v>2248</c:v>
                </c:pt>
                <c:pt idx="1899">
                  <c:v>2249</c:v>
                </c:pt>
                <c:pt idx="1900">
                  <c:v>2250</c:v>
                </c:pt>
                <c:pt idx="1901">
                  <c:v>2251</c:v>
                </c:pt>
                <c:pt idx="1902">
                  <c:v>2252</c:v>
                </c:pt>
                <c:pt idx="1903">
                  <c:v>2253</c:v>
                </c:pt>
                <c:pt idx="1904">
                  <c:v>2254</c:v>
                </c:pt>
                <c:pt idx="1905">
                  <c:v>2255</c:v>
                </c:pt>
                <c:pt idx="1906">
                  <c:v>2256</c:v>
                </c:pt>
                <c:pt idx="1907">
                  <c:v>2257</c:v>
                </c:pt>
                <c:pt idx="1908">
                  <c:v>2258</c:v>
                </c:pt>
                <c:pt idx="1909">
                  <c:v>2259</c:v>
                </c:pt>
                <c:pt idx="1910">
                  <c:v>2260</c:v>
                </c:pt>
                <c:pt idx="1911">
                  <c:v>2261</c:v>
                </c:pt>
                <c:pt idx="1912">
                  <c:v>2262</c:v>
                </c:pt>
                <c:pt idx="1913">
                  <c:v>2263</c:v>
                </c:pt>
                <c:pt idx="1914">
                  <c:v>2264</c:v>
                </c:pt>
                <c:pt idx="1915">
                  <c:v>2265</c:v>
                </c:pt>
                <c:pt idx="1916">
                  <c:v>2266</c:v>
                </c:pt>
                <c:pt idx="1917">
                  <c:v>2267</c:v>
                </c:pt>
                <c:pt idx="1918">
                  <c:v>2268</c:v>
                </c:pt>
                <c:pt idx="1919">
                  <c:v>2269</c:v>
                </c:pt>
                <c:pt idx="1920">
                  <c:v>2270</c:v>
                </c:pt>
                <c:pt idx="1921">
                  <c:v>2271</c:v>
                </c:pt>
                <c:pt idx="1922">
                  <c:v>2272</c:v>
                </c:pt>
                <c:pt idx="1923">
                  <c:v>2273</c:v>
                </c:pt>
                <c:pt idx="1924">
                  <c:v>2274</c:v>
                </c:pt>
                <c:pt idx="1925">
                  <c:v>2275</c:v>
                </c:pt>
                <c:pt idx="1926">
                  <c:v>2276</c:v>
                </c:pt>
                <c:pt idx="1927">
                  <c:v>2277</c:v>
                </c:pt>
                <c:pt idx="1928">
                  <c:v>2278</c:v>
                </c:pt>
                <c:pt idx="1929">
                  <c:v>2279</c:v>
                </c:pt>
                <c:pt idx="1930">
                  <c:v>2280</c:v>
                </c:pt>
                <c:pt idx="1931">
                  <c:v>2281</c:v>
                </c:pt>
                <c:pt idx="1932">
                  <c:v>2282</c:v>
                </c:pt>
                <c:pt idx="1933">
                  <c:v>2283</c:v>
                </c:pt>
                <c:pt idx="1934">
                  <c:v>2284</c:v>
                </c:pt>
                <c:pt idx="1935">
                  <c:v>2285</c:v>
                </c:pt>
                <c:pt idx="1936">
                  <c:v>2286</c:v>
                </c:pt>
                <c:pt idx="1937">
                  <c:v>2287</c:v>
                </c:pt>
                <c:pt idx="1938">
                  <c:v>2288</c:v>
                </c:pt>
                <c:pt idx="1939">
                  <c:v>2289</c:v>
                </c:pt>
                <c:pt idx="1940">
                  <c:v>2290</c:v>
                </c:pt>
                <c:pt idx="1941">
                  <c:v>2291</c:v>
                </c:pt>
                <c:pt idx="1942">
                  <c:v>2292</c:v>
                </c:pt>
                <c:pt idx="1943">
                  <c:v>2293</c:v>
                </c:pt>
                <c:pt idx="1944">
                  <c:v>2294</c:v>
                </c:pt>
                <c:pt idx="1945">
                  <c:v>2295</c:v>
                </c:pt>
                <c:pt idx="1946">
                  <c:v>2296</c:v>
                </c:pt>
                <c:pt idx="1947">
                  <c:v>2297</c:v>
                </c:pt>
                <c:pt idx="1948">
                  <c:v>2298</c:v>
                </c:pt>
                <c:pt idx="1949">
                  <c:v>2299</c:v>
                </c:pt>
                <c:pt idx="1950">
                  <c:v>2300</c:v>
                </c:pt>
                <c:pt idx="1951">
                  <c:v>2301</c:v>
                </c:pt>
                <c:pt idx="1952">
                  <c:v>2302</c:v>
                </c:pt>
                <c:pt idx="1953">
                  <c:v>2303</c:v>
                </c:pt>
                <c:pt idx="1954">
                  <c:v>2304</c:v>
                </c:pt>
                <c:pt idx="1955">
                  <c:v>2305</c:v>
                </c:pt>
                <c:pt idx="1956">
                  <c:v>2306</c:v>
                </c:pt>
                <c:pt idx="1957">
                  <c:v>2307</c:v>
                </c:pt>
                <c:pt idx="1958">
                  <c:v>2308</c:v>
                </c:pt>
                <c:pt idx="1959">
                  <c:v>2309</c:v>
                </c:pt>
                <c:pt idx="1960">
                  <c:v>2310</c:v>
                </c:pt>
                <c:pt idx="1961">
                  <c:v>2311</c:v>
                </c:pt>
                <c:pt idx="1962">
                  <c:v>2312</c:v>
                </c:pt>
                <c:pt idx="1963">
                  <c:v>2313</c:v>
                </c:pt>
                <c:pt idx="1964">
                  <c:v>2314</c:v>
                </c:pt>
                <c:pt idx="1965">
                  <c:v>2315</c:v>
                </c:pt>
                <c:pt idx="1966">
                  <c:v>2316</c:v>
                </c:pt>
                <c:pt idx="1967">
                  <c:v>2317</c:v>
                </c:pt>
                <c:pt idx="1968">
                  <c:v>2318</c:v>
                </c:pt>
                <c:pt idx="1969">
                  <c:v>2319</c:v>
                </c:pt>
                <c:pt idx="1970">
                  <c:v>2320</c:v>
                </c:pt>
                <c:pt idx="1971">
                  <c:v>2321</c:v>
                </c:pt>
                <c:pt idx="1972">
                  <c:v>2322</c:v>
                </c:pt>
                <c:pt idx="1973">
                  <c:v>2323</c:v>
                </c:pt>
                <c:pt idx="1974">
                  <c:v>2324</c:v>
                </c:pt>
                <c:pt idx="1975">
                  <c:v>2325</c:v>
                </c:pt>
                <c:pt idx="1976">
                  <c:v>2326</c:v>
                </c:pt>
                <c:pt idx="1977">
                  <c:v>2327</c:v>
                </c:pt>
                <c:pt idx="1978">
                  <c:v>2328</c:v>
                </c:pt>
                <c:pt idx="1979">
                  <c:v>2329</c:v>
                </c:pt>
                <c:pt idx="1980">
                  <c:v>2330</c:v>
                </c:pt>
                <c:pt idx="1981">
                  <c:v>2331</c:v>
                </c:pt>
                <c:pt idx="1982">
                  <c:v>2332</c:v>
                </c:pt>
                <c:pt idx="1983">
                  <c:v>2333</c:v>
                </c:pt>
                <c:pt idx="1984">
                  <c:v>2334</c:v>
                </c:pt>
                <c:pt idx="1985">
                  <c:v>2335</c:v>
                </c:pt>
                <c:pt idx="1986">
                  <c:v>2336</c:v>
                </c:pt>
                <c:pt idx="1987">
                  <c:v>2337</c:v>
                </c:pt>
                <c:pt idx="1988">
                  <c:v>2338</c:v>
                </c:pt>
                <c:pt idx="1989">
                  <c:v>2339</c:v>
                </c:pt>
                <c:pt idx="1990">
                  <c:v>2340</c:v>
                </c:pt>
                <c:pt idx="1991">
                  <c:v>2341</c:v>
                </c:pt>
                <c:pt idx="1992">
                  <c:v>2342</c:v>
                </c:pt>
                <c:pt idx="1993">
                  <c:v>2343</c:v>
                </c:pt>
                <c:pt idx="1994">
                  <c:v>2344</c:v>
                </c:pt>
                <c:pt idx="1995">
                  <c:v>2345</c:v>
                </c:pt>
                <c:pt idx="1996">
                  <c:v>2346</c:v>
                </c:pt>
                <c:pt idx="1997">
                  <c:v>2347</c:v>
                </c:pt>
                <c:pt idx="1998">
                  <c:v>2348</c:v>
                </c:pt>
                <c:pt idx="1999">
                  <c:v>2349</c:v>
                </c:pt>
                <c:pt idx="2000">
                  <c:v>2350</c:v>
                </c:pt>
                <c:pt idx="2001">
                  <c:v>2351</c:v>
                </c:pt>
                <c:pt idx="2002">
                  <c:v>2352</c:v>
                </c:pt>
                <c:pt idx="2003">
                  <c:v>2353</c:v>
                </c:pt>
                <c:pt idx="2004">
                  <c:v>2354</c:v>
                </c:pt>
                <c:pt idx="2005">
                  <c:v>2355</c:v>
                </c:pt>
                <c:pt idx="2006">
                  <c:v>2356</c:v>
                </c:pt>
                <c:pt idx="2007">
                  <c:v>2357</c:v>
                </c:pt>
                <c:pt idx="2008">
                  <c:v>2358</c:v>
                </c:pt>
                <c:pt idx="2009">
                  <c:v>2359</c:v>
                </c:pt>
                <c:pt idx="2010">
                  <c:v>2360</c:v>
                </c:pt>
                <c:pt idx="2011">
                  <c:v>2361</c:v>
                </c:pt>
                <c:pt idx="2012">
                  <c:v>2362</c:v>
                </c:pt>
                <c:pt idx="2013">
                  <c:v>2363</c:v>
                </c:pt>
                <c:pt idx="2014">
                  <c:v>2364</c:v>
                </c:pt>
                <c:pt idx="2015">
                  <c:v>2365</c:v>
                </c:pt>
                <c:pt idx="2016">
                  <c:v>2366</c:v>
                </c:pt>
                <c:pt idx="2017">
                  <c:v>2367</c:v>
                </c:pt>
                <c:pt idx="2018">
                  <c:v>2368</c:v>
                </c:pt>
                <c:pt idx="2019">
                  <c:v>2369</c:v>
                </c:pt>
                <c:pt idx="2020">
                  <c:v>2370</c:v>
                </c:pt>
                <c:pt idx="2021">
                  <c:v>2371</c:v>
                </c:pt>
                <c:pt idx="2022">
                  <c:v>2372</c:v>
                </c:pt>
                <c:pt idx="2023">
                  <c:v>2373</c:v>
                </c:pt>
                <c:pt idx="2024">
                  <c:v>2374</c:v>
                </c:pt>
                <c:pt idx="2025">
                  <c:v>2375</c:v>
                </c:pt>
                <c:pt idx="2026">
                  <c:v>2376</c:v>
                </c:pt>
                <c:pt idx="2027">
                  <c:v>2377</c:v>
                </c:pt>
                <c:pt idx="2028">
                  <c:v>2378</c:v>
                </c:pt>
                <c:pt idx="2029">
                  <c:v>2379</c:v>
                </c:pt>
                <c:pt idx="2030">
                  <c:v>2380</c:v>
                </c:pt>
                <c:pt idx="2031">
                  <c:v>2381</c:v>
                </c:pt>
                <c:pt idx="2032">
                  <c:v>2382</c:v>
                </c:pt>
                <c:pt idx="2033">
                  <c:v>2383</c:v>
                </c:pt>
                <c:pt idx="2034">
                  <c:v>2384</c:v>
                </c:pt>
                <c:pt idx="2035">
                  <c:v>2385</c:v>
                </c:pt>
                <c:pt idx="2036">
                  <c:v>2386</c:v>
                </c:pt>
                <c:pt idx="2037">
                  <c:v>2387</c:v>
                </c:pt>
                <c:pt idx="2038">
                  <c:v>2388</c:v>
                </c:pt>
                <c:pt idx="2039">
                  <c:v>2389</c:v>
                </c:pt>
                <c:pt idx="2040">
                  <c:v>2390</c:v>
                </c:pt>
                <c:pt idx="2041">
                  <c:v>2391</c:v>
                </c:pt>
                <c:pt idx="2042">
                  <c:v>2392</c:v>
                </c:pt>
                <c:pt idx="2043">
                  <c:v>2393</c:v>
                </c:pt>
                <c:pt idx="2044">
                  <c:v>2394</c:v>
                </c:pt>
                <c:pt idx="2045">
                  <c:v>2395</c:v>
                </c:pt>
                <c:pt idx="2046">
                  <c:v>2396</c:v>
                </c:pt>
                <c:pt idx="2047">
                  <c:v>2397</c:v>
                </c:pt>
                <c:pt idx="2048">
                  <c:v>2398</c:v>
                </c:pt>
                <c:pt idx="2049">
                  <c:v>2399</c:v>
                </c:pt>
                <c:pt idx="2050">
                  <c:v>2400</c:v>
                </c:pt>
                <c:pt idx="2051">
                  <c:v>2401</c:v>
                </c:pt>
                <c:pt idx="2052">
                  <c:v>2402</c:v>
                </c:pt>
                <c:pt idx="2053">
                  <c:v>2403</c:v>
                </c:pt>
                <c:pt idx="2054">
                  <c:v>2404</c:v>
                </c:pt>
                <c:pt idx="2055">
                  <c:v>2405</c:v>
                </c:pt>
                <c:pt idx="2056">
                  <c:v>2406</c:v>
                </c:pt>
                <c:pt idx="2057">
                  <c:v>2407</c:v>
                </c:pt>
                <c:pt idx="2058">
                  <c:v>2408</c:v>
                </c:pt>
                <c:pt idx="2059">
                  <c:v>2409</c:v>
                </c:pt>
                <c:pt idx="2060">
                  <c:v>2410</c:v>
                </c:pt>
                <c:pt idx="2061">
                  <c:v>2411</c:v>
                </c:pt>
                <c:pt idx="2062">
                  <c:v>2412</c:v>
                </c:pt>
                <c:pt idx="2063">
                  <c:v>2413</c:v>
                </c:pt>
                <c:pt idx="2064">
                  <c:v>2414</c:v>
                </c:pt>
                <c:pt idx="2065">
                  <c:v>2415</c:v>
                </c:pt>
                <c:pt idx="2066">
                  <c:v>2416</c:v>
                </c:pt>
                <c:pt idx="2067">
                  <c:v>2417</c:v>
                </c:pt>
                <c:pt idx="2068">
                  <c:v>2418</c:v>
                </c:pt>
                <c:pt idx="2069">
                  <c:v>2419</c:v>
                </c:pt>
                <c:pt idx="2070">
                  <c:v>2420</c:v>
                </c:pt>
                <c:pt idx="2071">
                  <c:v>2421</c:v>
                </c:pt>
                <c:pt idx="2072">
                  <c:v>2422</c:v>
                </c:pt>
                <c:pt idx="2073">
                  <c:v>2423</c:v>
                </c:pt>
                <c:pt idx="2074">
                  <c:v>2424</c:v>
                </c:pt>
                <c:pt idx="2075">
                  <c:v>2425</c:v>
                </c:pt>
                <c:pt idx="2076">
                  <c:v>2426</c:v>
                </c:pt>
                <c:pt idx="2077">
                  <c:v>2427</c:v>
                </c:pt>
                <c:pt idx="2078">
                  <c:v>2428</c:v>
                </c:pt>
                <c:pt idx="2079">
                  <c:v>2429</c:v>
                </c:pt>
                <c:pt idx="2080">
                  <c:v>2430</c:v>
                </c:pt>
                <c:pt idx="2081">
                  <c:v>2431</c:v>
                </c:pt>
                <c:pt idx="2082">
                  <c:v>2432</c:v>
                </c:pt>
                <c:pt idx="2083">
                  <c:v>2433</c:v>
                </c:pt>
                <c:pt idx="2084">
                  <c:v>2434</c:v>
                </c:pt>
                <c:pt idx="2085">
                  <c:v>2435</c:v>
                </c:pt>
                <c:pt idx="2086">
                  <c:v>2436</c:v>
                </c:pt>
                <c:pt idx="2087">
                  <c:v>2437</c:v>
                </c:pt>
                <c:pt idx="2088">
                  <c:v>2438</c:v>
                </c:pt>
                <c:pt idx="2089">
                  <c:v>2439</c:v>
                </c:pt>
                <c:pt idx="2090">
                  <c:v>2440</c:v>
                </c:pt>
                <c:pt idx="2091">
                  <c:v>2441</c:v>
                </c:pt>
                <c:pt idx="2092">
                  <c:v>2442</c:v>
                </c:pt>
                <c:pt idx="2093">
                  <c:v>2443</c:v>
                </c:pt>
                <c:pt idx="2094">
                  <c:v>2444</c:v>
                </c:pt>
                <c:pt idx="2095">
                  <c:v>2445</c:v>
                </c:pt>
                <c:pt idx="2096">
                  <c:v>2446</c:v>
                </c:pt>
                <c:pt idx="2097">
                  <c:v>2447</c:v>
                </c:pt>
                <c:pt idx="2098">
                  <c:v>2448</c:v>
                </c:pt>
                <c:pt idx="2099">
                  <c:v>2449</c:v>
                </c:pt>
                <c:pt idx="2100">
                  <c:v>2450</c:v>
                </c:pt>
                <c:pt idx="2101">
                  <c:v>2451</c:v>
                </c:pt>
                <c:pt idx="2102">
                  <c:v>2452</c:v>
                </c:pt>
                <c:pt idx="2103">
                  <c:v>2453</c:v>
                </c:pt>
                <c:pt idx="2104">
                  <c:v>2454</c:v>
                </c:pt>
                <c:pt idx="2105">
                  <c:v>2455</c:v>
                </c:pt>
                <c:pt idx="2106">
                  <c:v>2456</c:v>
                </c:pt>
                <c:pt idx="2107">
                  <c:v>2457</c:v>
                </c:pt>
                <c:pt idx="2108">
                  <c:v>2458</c:v>
                </c:pt>
                <c:pt idx="2109">
                  <c:v>2459</c:v>
                </c:pt>
                <c:pt idx="2110">
                  <c:v>2460</c:v>
                </c:pt>
                <c:pt idx="2111">
                  <c:v>2461</c:v>
                </c:pt>
                <c:pt idx="2112">
                  <c:v>2462</c:v>
                </c:pt>
                <c:pt idx="2113">
                  <c:v>2463</c:v>
                </c:pt>
                <c:pt idx="2114">
                  <c:v>2464</c:v>
                </c:pt>
                <c:pt idx="2115">
                  <c:v>2465</c:v>
                </c:pt>
                <c:pt idx="2116">
                  <c:v>2466</c:v>
                </c:pt>
                <c:pt idx="2117">
                  <c:v>2467</c:v>
                </c:pt>
                <c:pt idx="2118">
                  <c:v>2468</c:v>
                </c:pt>
                <c:pt idx="2119">
                  <c:v>2469</c:v>
                </c:pt>
                <c:pt idx="2120">
                  <c:v>2470</c:v>
                </c:pt>
                <c:pt idx="2121">
                  <c:v>2471</c:v>
                </c:pt>
                <c:pt idx="2122">
                  <c:v>2472</c:v>
                </c:pt>
                <c:pt idx="2123">
                  <c:v>2473</c:v>
                </c:pt>
                <c:pt idx="2124">
                  <c:v>2474</c:v>
                </c:pt>
                <c:pt idx="2125">
                  <c:v>2475</c:v>
                </c:pt>
                <c:pt idx="2126">
                  <c:v>2476</c:v>
                </c:pt>
                <c:pt idx="2127">
                  <c:v>2477</c:v>
                </c:pt>
                <c:pt idx="2128">
                  <c:v>2478</c:v>
                </c:pt>
                <c:pt idx="2129">
                  <c:v>2479</c:v>
                </c:pt>
                <c:pt idx="2130">
                  <c:v>2480</c:v>
                </c:pt>
                <c:pt idx="2131">
                  <c:v>2481</c:v>
                </c:pt>
                <c:pt idx="2132">
                  <c:v>2482</c:v>
                </c:pt>
                <c:pt idx="2133">
                  <c:v>2483</c:v>
                </c:pt>
                <c:pt idx="2134">
                  <c:v>2484</c:v>
                </c:pt>
                <c:pt idx="2135">
                  <c:v>2485</c:v>
                </c:pt>
                <c:pt idx="2136">
                  <c:v>2486</c:v>
                </c:pt>
                <c:pt idx="2137">
                  <c:v>2487</c:v>
                </c:pt>
                <c:pt idx="2138">
                  <c:v>2488</c:v>
                </c:pt>
                <c:pt idx="2139">
                  <c:v>2489</c:v>
                </c:pt>
                <c:pt idx="2140">
                  <c:v>2490</c:v>
                </c:pt>
                <c:pt idx="2141">
                  <c:v>2491</c:v>
                </c:pt>
                <c:pt idx="2142">
                  <c:v>2492</c:v>
                </c:pt>
                <c:pt idx="2143">
                  <c:v>2493</c:v>
                </c:pt>
                <c:pt idx="2144">
                  <c:v>2494</c:v>
                </c:pt>
                <c:pt idx="2145">
                  <c:v>2495</c:v>
                </c:pt>
                <c:pt idx="2146">
                  <c:v>2496</c:v>
                </c:pt>
                <c:pt idx="2147">
                  <c:v>2497</c:v>
                </c:pt>
                <c:pt idx="2148">
                  <c:v>2498</c:v>
                </c:pt>
                <c:pt idx="2149">
                  <c:v>2499</c:v>
                </c:pt>
                <c:pt idx="2150">
                  <c:v>2500</c:v>
                </c:pt>
              </c:numCache>
            </c:numRef>
          </c:xVal>
          <c:yVal>
            <c:numRef>
              <c:f>'Ill+Kln+Tur'!$N$2:$N$2152</c:f>
              <c:numCache>
                <c:formatCode>0.00000</c:formatCode>
                <c:ptCount val="2151"/>
                <c:pt idx="0">
                  <c:v>0.77409996688365901</c:v>
                </c:pt>
                <c:pt idx="1">
                  <c:v>0.78147443234920499</c:v>
                </c:pt>
                <c:pt idx="2">
                  <c:v>0.78160566687583899</c:v>
                </c:pt>
                <c:pt idx="3">
                  <c:v>0.801450079679489</c:v>
                </c:pt>
                <c:pt idx="4">
                  <c:v>0.81263761818408997</c:v>
                </c:pt>
                <c:pt idx="5">
                  <c:v>0.82252602875232694</c:v>
                </c:pt>
                <c:pt idx="6">
                  <c:v>0.84094623327255191</c:v>
                </c:pt>
                <c:pt idx="7">
                  <c:v>0.85598272681236298</c:v>
                </c:pt>
                <c:pt idx="8">
                  <c:v>0.86691097021102892</c:v>
                </c:pt>
                <c:pt idx="9">
                  <c:v>0.87242866158485399</c:v>
                </c:pt>
                <c:pt idx="10">
                  <c:v>0.87734386920928997</c:v>
                </c:pt>
                <c:pt idx="11">
                  <c:v>0.88572139143943796</c:v>
                </c:pt>
                <c:pt idx="12">
                  <c:v>0.89691708087921096</c:v>
                </c:pt>
                <c:pt idx="13">
                  <c:v>0.8996388971805569</c:v>
                </c:pt>
                <c:pt idx="14">
                  <c:v>0.903994685411453</c:v>
                </c:pt>
                <c:pt idx="15">
                  <c:v>0.91170487403869593</c:v>
                </c:pt>
                <c:pt idx="16">
                  <c:v>0.92950720191001901</c:v>
                </c:pt>
                <c:pt idx="17">
                  <c:v>0.92986477017402591</c:v>
                </c:pt>
                <c:pt idx="18">
                  <c:v>0.92761776447296096</c:v>
                </c:pt>
                <c:pt idx="19">
                  <c:v>0.93026435971260102</c:v>
                </c:pt>
                <c:pt idx="20">
                  <c:v>0.93949023485183702</c:v>
                </c:pt>
                <c:pt idx="21">
                  <c:v>0.94639286994934091</c:v>
                </c:pt>
                <c:pt idx="22">
                  <c:v>0.9499677479267119</c:v>
                </c:pt>
                <c:pt idx="23">
                  <c:v>0.94889742732047999</c:v>
                </c:pt>
                <c:pt idx="24">
                  <c:v>0.95248255729675302</c:v>
                </c:pt>
                <c:pt idx="25">
                  <c:v>0.956663823127747</c:v>
                </c:pt>
                <c:pt idx="26">
                  <c:v>0.94947776794433603</c:v>
                </c:pt>
                <c:pt idx="27">
                  <c:v>0.951875364780426</c:v>
                </c:pt>
                <c:pt idx="28">
                  <c:v>0.95736441612243706</c:v>
                </c:pt>
                <c:pt idx="29">
                  <c:v>0.96257508397102398</c:v>
                </c:pt>
                <c:pt idx="30">
                  <c:v>0.96314979195594796</c:v>
                </c:pt>
                <c:pt idx="31">
                  <c:v>0.96331808567047106</c:v>
                </c:pt>
                <c:pt idx="32">
                  <c:v>0.96383736133575404</c:v>
                </c:pt>
                <c:pt idx="33">
                  <c:v>0.967590516805649</c:v>
                </c:pt>
                <c:pt idx="34">
                  <c:v>0.96959582567214997</c:v>
                </c:pt>
                <c:pt idx="35">
                  <c:v>0.97079155445098897</c:v>
                </c:pt>
                <c:pt idx="36">
                  <c:v>0.97462174892425502</c:v>
                </c:pt>
                <c:pt idx="37">
                  <c:v>0.97649786472320599</c:v>
                </c:pt>
                <c:pt idx="38">
                  <c:v>0.97725719809532197</c:v>
                </c:pt>
                <c:pt idx="39">
                  <c:v>0.97725606560707101</c:v>
                </c:pt>
                <c:pt idx="40">
                  <c:v>0.97957212328910792</c:v>
                </c:pt>
                <c:pt idx="41">
                  <c:v>0.982086426019669</c:v>
                </c:pt>
                <c:pt idx="42">
                  <c:v>0.9843193948268889</c:v>
                </c:pt>
                <c:pt idx="43">
                  <c:v>0.98340961933135995</c:v>
                </c:pt>
                <c:pt idx="44">
                  <c:v>0.98457822799682604</c:v>
                </c:pt>
                <c:pt idx="45">
                  <c:v>0.98724106550216706</c:v>
                </c:pt>
                <c:pt idx="46">
                  <c:v>0.98811311125755297</c:v>
                </c:pt>
                <c:pt idx="47">
                  <c:v>0.98825541734695399</c:v>
                </c:pt>
                <c:pt idx="48">
                  <c:v>0.98835948705673204</c:v>
                </c:pt>
                <c:pt idx="49">
                  <c:v>0.98939023017883299</c:v>
                </c:pt>
                <c:pt idx="50">
                  <c:v>0.99124628901481593</c:v>
                </c:pt>
                <c:pt idx="51">
                  <c:v>0.99253690838813791</c:v>
                </c:pt>
                <c:pt idx="52">
                  <c:v>0.992641484737396</c:v>
                </c:pt>
                <c:pt idx="53">
                  <c:v>0.99382126927375802</c:v>
                </c:pt>
                <c:pt idx="54">
                  <c:v>0.99462086558342</c:v>
                </c:pt>
                <c:pt idx="55">
                  <c:v>0.99495259523391699</c:v>
                </c:pt>
                <c:pt idx="56">
                  <c:v>0.99464330673217805</c:v>
                </c:pt>
                <c:pt idx="57">
                  <c:v>0.99562729001045192</c:v>
                </c:pt>
                <c:pt idx="58">
                  <c:v>0.99708766341209398</c:v>
                </c:pt>
                <c:pt idx="59">
                  <c:v>0.99777162671089203</c:v>
                </c:pt>
                <c:pt idx="60">
                  <c:v>0.99789476990699799</c:v>
                </c:pt>
                <c:pt idx="61">
                  <c:v>0.99828944206237802</c:v>
                </c:pt>
                <c:pt idx="62">
                  <c:v>0.99951002597808802</c:v>
                </c:pt>
                <c:pt idx="63">
                  <c:v>0.99935380220413195</c:v>
                </c:pt>
                <c:pt idx="64">
                  <c:v>0.99935278892517099</c:v>
                </c:pt>
                <c:pt idx="65">
                  <c:v>0.99970278739929197</c:v>
                </c:pt>
                <c:pt idx="66">
                  <c:v>1.0008797705173489</c:v>
                </c:pt>
                <c:pt idx="67">
                  <c:v>1.001585012674332</c:v>
                </c:pt>
                <c:pt idx="68">
                  <c:v>1.0019697010517119</c:v>
                </c:pt>
                <c:pt idx="69">
                  <c:v>1.0022254347801209</c:v>
                </c:pt>
                <c:pt idx="70">
                  <c:v>1.0025974273681639</c:v>
                </c:pt>
                <c:pt idx="71">
                  <c:v>1.002950555086136</c:v>
                </c:pt>
                <c:pt idx="72">
                  <c:v>1.0031803309917451</c:v>
                </c:pt>
                <c:pt idx="73">
                  <c:v>1.003602480888367</c:v>
                </c:pt>
                <c:pt idx="74">
                  <c:v>1.0045855998992921</c:v>
                </c:pt>
                <c:pt idx="75">
                  <c:v>1.006236708164215</c:v>
                </c:pt>
                <c:pt idx="76">
                  <c:v>1.0063480496406561</c:v>
                </c:pt>
                <c:pt idx="77">
                  <c:v>1.0067313075065609</c:v>
                </c:pt>
                <c:pt idx="78">
                  <c:v>1.007338201999664</c:v>
                </c:pt>
                <c:pt idx="79">
                  <c:v>1.0080845117568971</c:v>
                </c:pt>
                <c:pt idx="80">
                  <c:v>1.008583015203476</c:v>
                </c:pt>
                <c:pt idx="81">
                  <c:v>1.0091927707195278</c:v>
                </c:pt>
                <c:pt idx="82">
                  <c:v>1.01040301322937</c:v>
                </c:pt>
                <c:pt idx="83">
                  <c:v>1.0117063581943508</c:v>
                </c:pt>
                <c:pt idx="84">
                  <c:v>1.0127152264118191</c:v>
                </c:pt>
                <c:pt idx="85">
                  <c:v>1.0132796525955201</c:v>
                </c:pt>
                <c:pt idx="86">
                  <c:v>1.013976013660431</c:v>
                </c:pt>
                <c:pt idx="87">
                  <c:v>1.014595454931259</c:v>
                </c:pt>
                <c:pt idx="88">
                  <c:v>1.0151869416236881</c:v>
                </c:pt>
                <c:pt idx="89">
                  <c:v>1.0161648452281951</c:v>
                </c:pt>
                <c:pt idx="90">
                  <c:v>1.016393339633942</c:v>
                </c:pt>
                <c:pt idx="91">
                  <c:v>1.0164793491363531</c:v>
                </c:pt>
                <c:pt idx="92">
                  <c:v>1.017325675487518</c:v>
                </c:pt>
                <c:pt idx="93">
                  <c:v>1.0176098108291629</c:v>
                </c:pt>
                <c:pt idx="94">
                  <c:v>1.0180400669574738</c:v>
                </c:pt>
                <c:pt idx="95">
                  <c:v>1.018961137533188</c:v>
                </c:pt>
                <c:pt idx="96">
                  <c:v>1.0197324514389039</c:v>
                </c:pt>
                <c:pt idx="97">
                  <c:v>1.0203484654426571</c:v>
                </c:pt>
                <c:pt idx="98">
                  <c:v>1.020839816331863</c:v>
                </c:pt>
                <c:pt idx="99">
                  <c:v>1.0215619862079619</c:v>
                </c:pt>
                <c:pt idx="100">
                  <c:v>1.022551065683365</c:v>
                </c:pt>
                <c:pt idx="101">
                  <c:v>1.023544138669968</c:v>
                </c:pt>
                <c:pt idx="102">
                  <c:v>1.0239825606346129</c:v>
                </c:pt>
                <c:pt idx="103">
                  <c:v>1.0248939752578741</c:v>
                </c:pt>
                <c:pt idx="104">
                  <c:v>1.0258869886398321</c:v>
                </c:pt>
                <c:pt idx="105">
                  <c:v>1.026764339208603</c:v>
                </c:pt>
                <c:pt idx="106">
                  <c:v>1.027028357982636</c:v>
                </c:pt>
                <c:pt idx="107">
                  <c:v>1.0274985790252691</c:v>
                </c:pt>
                <c:pt idx="108">
                  <c:v>1.0282777309417721</c:v>
                </c:pt>
                <c:pt idx="109">
                  <c:v>1.0291061460971829</c:v>
                </c:pt>
                <c:pt idx="110">
                  <c:v>1.0296953380107881</c:v>
                </c:pt>
                <c:pt idx="111">
                  <c:v>1.0301098287105559</c:v>
                </c:pt>
                <c:pt idx="112">
                  <c:v>1.030422872304916</c:v>
                </c:pt>
                <c:pt idx="113">
                  <c:v>1.031164622306824</c:v>
                </c:pt>
                <c:pt idx="114">
                  <c:v>1.031909471750259</c:v>
                </c:pt>
                <c:pt idx="115">
                  <c:v>1.032326823472977</c:v>
                </c:pt>
                <c:pt idx="116">
                  <c:v>1.0331288039684301</c:v>
                </c:pt>
                <c:pt idx="117">
                  <c:v>1.0337767958641049</c:v>
                </c:pt>
                <c:pt idx="118">
                  <c:v>1.034156030416489</c:v>
                </c:pt>
                <c:pt idx="119">
                  <c:v>1.0345373511314389</c:v>
                </c:pt>
                <c:pt idx="120">
                  <c:v>1.035265213251114</c:v>
                </c:pt>
                <c:pt idx="121">
                  <c:v>1.0361682236194609</c:v>
                </c:pt>
                <c:pt idx="122">
                  <c:v>1.0365449845790859</c:v>
                </c:pt>
                <c:pt idx="123">
                  <c:v>1.0367836415767671</c:v>
                </c:pt>
                <c:pt idx="124">
                  <c:v>1.037095195055008</c:v>
                </c:pt>
                <c:pt idx="125">
                  <c:v>1.0377672970294949</c:v>
                </c:pt>
                <c:pt idx="126">
                  <c:v>1.0383743405342098</c:v>
                </c:pt>
                <c:pt idx="127">
                  <c:v>1.0388657808303829</c:v>
                </c:pt>
                <c:pt idx="128">
                  <c:v>1.0392147660255429</c:v>
                </c:pt>
                <c:pt idx="129">
                  <c:v>1.0400653243064879</c:v>
                </c:pt>
                <c:pt idx="130">
                  <c:v>1.04067257642746</c:v>
                </c:pt>
                <c:pt idx="131">
                  <c:v>1.041087037324905</c:v>
                </c:pt>
                <c:pt idx="132">
                  <c:v>1.0417482614517211</c:v>
                </c:pt>
                <c:pt idx="133">
                  <c:v>1.0424856305122381</c:v>
                </c:pt>
                <c:pt idx="134">
                  <c:v>1.0432260096073149</c:v>
                </c:pt>
                <c:pt idx="135">
                  <c:v>1.043878382444382</c:v>
                </c:pt>
                <c:pt idx="136">
                  <c:v>1.0444865882396699</c:v>
                </c:pt>
                <c:pt idx="137">
                  <c:v>1.045151776075363</c:v>
                </c:pt>
                <c:pt idx="138">
                  <c:v>1.0459406137466429</c:v>
                </c:pt>
                <c:pt idx="139">
                  <c:v>1.0467206597328189</c:v>
                </c:pt>
                <c:pt idx="140">
                  <c:v>1.047398126125336</c:v>
                </c:pt>
                <c:pt idx="141">
                  <c:v>1.0479786455631259</c:v>
                </c:pt>
                <c:pt idx="142">
                  <c:v>1.0485523402690891</c:v>
                </c:pt>
                <c:pt idx="143">
                  <c:v>1.048972374200821</c:v>
                </c:pt>
                <c:pt idx="144">
                  <c:v>1.0493529498577119</c:v>
                </c:pt>
                <c:pt idx="145">
                  <c:v>1.0499219655990599</c:v>
                </c:pt>
                <c:pt idx="146">
                  <c:v>1.0506098031997679</c:v>
                </c:pt>
                <c:pt idx="147">
                  <c:v>1.0513103663921359</c:v>
                </c:pt>
                <c:pt idx="148">
                  <c:v>1.0519768655300139</c:v>
                </c:pt>
                <c:pt idx="149">
                  <c:v>1.0526091217994691</c:v>
                </c:pt>
                <c:pt idx="150">
                  <c:v>1.053203052282333</c:v>
                </c:pt>
                <c:pt idx="151">
                  <c:v>1.053762590885162</c:v>
                </c:pt>
                <c:pt idx="152">
                  <c:v>1.054416453838348</c:v>
                </c:pt>
                <c:pt idx="153">
                  <c:v>1.055042332410812</c:v>
                </c:pt>
                <c:pt idx="154">
                  <c:v>1.055641180276871</c:v>
                </c:pt>
                <c:pt idx="155">
                  <c:v>1.056212669610977</c:v>
                </c:pt>
                <c:pt idx="156">
                  <c:v>1.056861764192581</c:v>
                </c:pt>
                <c:pt idx="157">
                  <c:v>1.0574883580207821</c:v>
                </c:pt>
                <c:pt idx="158">
                  <c:v>1.0580150246620179</c:v>
                </c:pt>
                <c:pt idx="159">
                  <c:v>1.058670794963837</c:v>
                </c:pt>
                <c:pt idx="160">
                  <c:v>1.059305107593536</c:v>
                </c:pt>
                <c:pt idx="161">
                  <c:v>1.0598891735076901</c:v>
                </c:pt>
                <c:pt idx="162">
                  <c:v>1.0603677988052369</c:v>
                </c:pt>
                <c:pt idx="163">
                  <c:v>1.0610711634159089</c:v>
                </c:pt>
                <c:pt idx="164">
                  <c:v>1.0619062244892119</c:v>
                </c:pt>
                <c:pt idx="165">
                  <c:v>1.0625210762023931</c:v>
                </c:pt>
                <c:pt idx="166">
                  <c:v>1.0630649387836459</c:v>
                </c:pt>
                <c:pt idx="167">
                  <c:v>1.0636337161064149</c:v>
                </c:pt>
                <c:pt idx="168">
                  <c:v>1.0643636047840119</c:v>
                </c:pt>
                <c:pt idx="169">
                  <c:v>1.0650273323059078</c:v>
                </c:pt>
                <c:pt idx="170">
                  <c:v>1.0656147956848141</c:v>
                </c:pt>
                <c:pt idx="171">
                  <c:v>1.066115891933441</c:v>
                </c:pt>
                <c:pt idx="172">
                  <c:v>1.0667686223983761</c:v>
                </c:pt>
                <c:pt idx="173">
                  <c:v>1.0672596752643591</c:v>
                </c:pt>
                <c:pt idx="174">
                  <c:v>1.0676378965377809</c:v>
                </c:pt>
                <c:pt idx="175">
                  <c:v>1.0682813584804529</c:v>
                </c:pt>
                <c:pt idx="176">
                  <c:v>1.0689319133758539</c:v>
                </c:pt>
                <c:pt idx="177">
                  <c:v>1.069562500715256</c:v>
                </c:pt>
                <c:pt idx="178">
                  <c:v>1.070129489898682</c:v>
                </c:pt>
                <c:pt idx="179">
                  <c:v>1.070790386199951</c:v>
                </c:pt>
                <c:pt idx="180">
                  <c:v>1.0715068042278291</c:v>
                </c:pt>
                <c:pt idx="181">
                  <c:v>1.0722867012023931</c:v>
                </c:pt>
                <c:pt idx="182">
                  <c:v>1.0729554653167721</c:v>
                </c:pt>
                <c:pt idx="183">
                  <c:v>1.0736086726188661</c:v>
                </c:pt>
                <c:pt idx="184">
                  <c:v>1.074265277385712</c:v>
                </c:pt>
                <c:pt idx="185">
                  <c:v>1.0750865697860719</c:v>
                </c:pt>
                <c:pt idx="186">
                  <c:v>1.0758660197258001</c:v>
                </c:pt>
                <c:pt idx="187">
                  <c:v>1.0766642153263088</c:v>
                </c:pt>
                <c:pt idx="188">
                  <c:v>1.077641463279724</c:v>
                </c:pt>
                <c:pt idx="189">
                  <c:v>1.0786659479141241</c:v>
                </c:pt>
                <c:pt idx="190">
                  <c:v>1.079749023914337</c:v>
                </c:pt>
                <c:pt idx="191">
                  <c:v>1.080928182601929</c:v>
                </c:pt>
                <c:pt idx="192">
                  <c:v>1.082157915830612</c:v>
                </c:pt>
                <c:pt idx="193">
                  <c:v>1.083304053544998</c:v>
                </c:pt>
                <c:pt idx="194">
                  <c:v>1.0843368530273441</c:v>
                </c:pt>
                <c:pt idx="195">
                  <c:v>1.084970092773438</c:v>
                </c:pt>
                <c:pt idx="196">
                  <c:v>1.0854954183101651</c:v>
                </c:pt>
                <c:pt idx="197">
                  <c:v>1.0859505593776699</c:v>
                </c:pt>
                <c:pt idx="198">
                  <c:v>1.0864119291305538</c:v>
                </c:pt>
                <c:pt idx="199">
                  <c:v>1.0868914186954499</c:v>
                </c:pt>
                <c:pt idx="200">
                  <c:v>1.0874638915061949</c:v>
                </c:pt>
                <c:pt idx="201">
                  <c:v>1.0882386028766629</c:v>
                </c:pt>
                <c:pt idx="202">
                  <c:v>1.089025920629501</c:v>
                </c:pt>
                <c:pt idx="203">
                  <c:v>1.089831894636154</c:v>
                </c:pt>
                <c:pt idx="204">
                  <c:v>1.0906611740589141</c:v>
                </c:pt>
                <c:pt idx="205">
                  <c:v>1.09149876832962</c:v>
                </c:pt>
                <c:pt idx="206">
                  <c:v>1.092342114448547</c:v>
                </c:pt>
                <c:pt idx="207">
                  <c:v>1.0931974709033969</c:v>
                </c:pt>
                <c:pt idx="208">
                  <c:v>1.0941100180149079</c:v>
                </c:pt>
                <c:pt idx="209">
                  <c:v>1.095045214891434</c:v>
                </c:pt>
                <c:pt idx="210">
                  <c:v>1.0959904551506039</c:v>
                </c:pt>
                <c:pt idx="211">
                  <c:v>1.0969429373741151</c:v>
                </c:pt>
                <c:pt idx="212">
                  <c:v>1.0979873597621919</c:v>
                </c:pt>
                <c:pt idx="213">
                  <c:v>1.0989823102951051</c:v>
                </c:pt>
                <c:pt idx="214">
                  <c:v>1.099878138303757</c:v>
                </c:pt>
                <c:pt idx="215">
                  <c:v>1.100722765922546</c:v>
                </c:pt>
                <c:pt idx="216">
                  <c:v>1.1015364885330201</c:v>
                </c:pt>
                <c:pt idx="217">
                  <c:v>1.1023066401481629</c:v>
                </c:pt>
                <c:pt idx="218">
                  <c:v>1.1029150843620301</c:v>
                </c:pt>
                <c:pt idx="219">
                  <c:v>1.1034808516502381</c:v>
                </c:pt>
                <c:pt idx="220">
                  <c:v>1.1040167570114141</c:v>
                </c:pt>
                <c:pt idx="221">
                  <c:v>1.104525005817413</c:v>
                </c:pt>
                <c:pt idx="222">
                  <c:v>1.1051957964897161</c:v>
                </c:pt>
                <c:pt idx="223">
                  <c:v>1.105971014499664</c:v>
                </c:pt>
                <c:pt idx="224">
                  <c:v>1.1068557262420651</c:v>
                </c:pt>
                <c:pt idx="225">
                  <c:v>1.107848680019379</c:v>
                </c:pt>
                <c:pt idx="226">
                  <c:v>1.108896172046661</c:v>
                </c:pt>
                <c:pt idx="227">
                  <c:v>1.1099820494651791</c:v>
                </c:pt>
                <c:pt idx="228">
                  <c:v>1.1109674930572511</c:v>
                </c:pt>
                <c:pt idx="229">
                  <c:v>1.11186466217041</c:v>
                </c:pt>
                <c:pt idx="230">
                  <c:v>1.1126913785934449</c:v>
                </c:pt>
                <c:pt idx="231">
                  <c:v>1.113444483280182</c:v>
                </c:pt>
                <c:pt idx="232">
                  <c:v>1.1140257477760311</c:v>
                </c:pt>
                <c:pt idx="233">
                  <c:v>1.1145745873451229</c:v>
                </c:pt>
                <c:pt idx="234">
                  <c:v>1.1151619315147401</c:v>
                </c:pt>
                <c:pt idx="235">
                  <c:v>1.1158420205116268</c:v>
                </c:pt>
                <c:pt idx="236">
                  <c:v>1.116609072685242</c:v>
                </c:pt>
                <c:pt idx="237">
                  <c:v>1.1174642205238339</c:v>
                </c:pt>
                <c:pt idx="238">
                  <c:v>1.118411040306091</c:v>
                </c:pt>
                <c:pt idx="239">
                  <c:v>1.11943165063858</c:v>
                </c:pt>
                <c:pt idx="240">
                  <c:v>1.1204524993896481</c:v>
                </c:pt>
                <c:pt idx="241">
                  <c:v>1.1212410092353819</c:v>
                </c:pt>
                <c:pt idx="242">
                  <c:v>1.1222048163414</c:v>
                </c:pt>
                <c:pt idx="243">
                  <c:v>1.1231975317001339</c:v>
                </c:pt>
                <c:pt idx="244">
                  <c:v>1.124109065532684</c:v>
                </c:pt>
                <c:pt idx="245">
                  <c:v>1.124964451789856</c:v>
                </c:pt>
                <c:pt idx="246">
                  <c:v>1.1258347988128659</c:v>
                </c:pt>
                <c:pt idx="247">
                  <c:v>1.1267371535301209</c:v>
                </c:pt>
                <c:pt idx="248">
                  <c:v>1.1274885892868038</c:v>
                </c:pt>
                <c:pt idx="249">
                  <c:v>1.1281836986541749</c:v>
                </c:pt>
                <c:pt idx="250">
                  <c:v>1.1288332104682919</c:v>
                </c:pt>
                <c:pt idx="251">
                  <c:v>1.1294629335403439</c:v>
                </c:pt>
                <c:pt idx="252">
                  <c:v>1.1300939679145809</c:v>
                </c:pt>
                <c:pt idx="253">
                  <c:v>1.1307776331901551</c:v>
                </c:pt>
                <c:pt idx="254">
                  <c:v>1.1316041111946111</c:v>
                </c:pt>
                <c:pt idx="255">
                  <c:v>1.132328426837921</c:v>
                </c:pt>
                <c:pt idx="256">
                  <c:v>1.1330529212951661</c:v>
                </c:pt>
                <c:pt idx="257">
                  <c:v>1.1338094830513001</c:v>
                </c:pt>
                <c:pt idx="258">
                  <c:v>1.1344377756118771</c:v>
                </c:pt>
                <c:pt idx="259">
                  <c:v>1.1351063013076779</c:v>
                </c:pt>
                <c:pt idx="260">
                  <c:v>1.13578907251358</c:v>
                </c:pt>
                <c:pt idx="261">
                  <c:v>1.136243975162506</c:v>
                </c:pt>
                <c:pt idx="262">
                  <c:v>1.136357343196869</c:v>
                </c:pt>
                <c:pt idx="263">
                  <c:v>1.136284565925598</c:v>
                </c:pt>
                <c:pt idx="264">
                  <c:v>1.1361564755439759</c:v>
                </c:pt>
                <c:pt idx="265">
                  <c:v>1.1362085700035101</c:v>
                </c:pt>
                <c:pt idx="266">
                  <c:v>1.1363475680351258</c:v>
                </c:pt>
                <c:pt idx="267">
                  <c:v>1.1365576148033139</c:v>
                </c:pt>
                <c:pt idx="268">
                  <c:v>1.136757051944733</c:v>
                </c:pt>
                <c:pt idx="269">
                  <c:v>1.1370237231254579</c:v>
                </c:pt>
                <c:pt idx="270">
                  <c:v>1.137350952625275</c:v>
                </c:pt>
                <c:pt idx="271">
                  <c:v>1.137590384483337</c:v>
                </c:pt>
                <c:pt idx="272">
                  <c:v>1.1377830266952511</c:v>
                </c:pt>
                <c:pt idx="273">
                  <c:v>1.1379366874694821</c:v>
                </c:pt>
                <c:pt idx="274">
                  <c:v>1.1380452275276181</c:v>
                </c:pt>
                <c:pt idx="275">
                  <c:v>1.1381081104278561</c:v>
                </c:pt>
                <c:pt idx="276">
                  <c:v>1.1381758809089659</c:v>
                </c:pt>
                <c:pt idx="277">
                  <c:v>1.1382809638977049</c:v>
                </c:pt>
                <c:pt idx="278">
                  <c:v>1.1383594632148739</c:v>
                </c:pt>
                <c:pt idx="279">
                  <c:v>1.1385200381278988</c:v>
                </c:pt>
                <c:pt idx="280">
                  <c:v>1.1387771129608151</c:v>
                </c:pt>
                <c:pt idx="281">
                  <c:v>1.1391300916671749</c:v>
                </c:pt>
                <c:pt idx="282">
                  <c:v>1.1394164323806759</c:v>
                </c:pt>
                <c:pt idx="283">
                  <c:v>1.1396592617034909</c:v>
                </c:pt>
                <c:pt idx="284">
                  <c:v>1.1399067997932431</c:v>
                </c:pt>
                <c:pt idx="285">
                  <c:v>1.1402675271034239</c:v>
                </c:pt>
                <c:pt idx="286">
                  <c:v>1.1405896306037899</c:v>
                </c:pt>
                <c:pt idx="287">
                  <c:v>1.1407366752624508</c:v>
                </c:pt>
                <c:pt idx="288">
                  <c:v>1.14100376367569</c:v>
                </c:pt>
                <c:pt idx="289">
                  <c:v>1.1413163900375369</c:v>
                </c:pt>
                <c:pt idx="290">
                  <c:v>1.1416647791862489</c:v>
                </c:pt>
                <c:pt idx="291">
                  <c:v>1.1419821739196778</c:v>
                </c:pt>
                <c:pt idx="292">
                  <c:v>1.1424242019653321</c:v>
                </c:pt>
                <c:pt idx="293">
                  <c:v>1.1429440140724179</c:v>
                </c:pt>
                <c:pt idx="294">
                  <c:v>1.143400585651398</c:v>
                </c:pt>
                <c:pt idx="295">
                  <c:v>1.1438157916069029</c:v>
                </c:pt>
                <c:pt idx="296">
                  <c:v>1.1442350506782528</c:v>
                </c:pt>
                <c:pt idx="297">
                  <c:v>1.1447177886962889</c:v>
                </c:pt>
                <c:pt idx="298">
                  <c:v>1.1451186299324041</c:v>
                </c:pt>
                <c:pt idx="299">
                  <c:v>1.145521318912506</c:v>
                </c:pt>
                <c:pt idx="300">
                  <c:v>1.1459536910057069</c:v>
                </c:pt>
                <c:pt idx="301">
                  <c:v>1.1463129281997679</c:v>
                </c:pt>
                <c:pt idx="302">
                  <c:v>1.1467436313629151</c:v>
                </c:pt>
                <c:pt idx="303">
                  <c:v>1.147216713428497</c:v>
                </c:pt>
                <c:pt idx="304">
                  <c:v>1.147501504421234</c:v>
                </c:pt>
                <c:pt idx="305">
                  <c:v>1.1479336977005001</c:v>
                </c:pt>
                <c:pt idx="306">
                  <c:v>1.14838889837265</c:v>
                </c:pt>
                <c:pt idx="307">
                  <c:v>1.148691213130951</c:v>
                </c:pt>
                <c:pt idx="308">
                  <c:v>1.149052059650421</c:v>
                </c:pt>
                <c:pt idx="309">
                  <c:v>1.1494221448898321</c:v>
                </c:pt>
                <c:pt idx="310">
                  <c:v>1.149785137176514</c:v>
                </c:pt>
                <c:pt idx="311">
                  <c:v>1.1501357913017269</c:v>
                </c:pt>
                <c:pt idx="312">
                  <c:v>1.1505260825157171</c:v>
                </c:pt>
                <c:pt idx="313">
                  <c:v>1.1509513616561891</c:v>
                </c:pt>
                <c:pt idx="314">
                  <c:v>1.1513120293617249</c:v>
                </c:pt>
                <c:pt idx="315">
                  <c:v>1.151685869693756</c:v>
                </c:pt>
                <c:pt idx="316">
                  <c:v>1.1520758628845211</c:v>
                </c:pt>
                <c:pt idx="317">
                  <c:v>1.152504539489746</c:v>
                </c:pt>
                <c:pt idx="318">
                  <c:v>1.1528786182403561</c:v>
                </c:pt>
                <c:pt idx="319">
                  <c:v>1.1532709956169129</c:v>
                </c:pt>
                <c:pt idx="320">
                  <c:v>1.153734183311462</c:v>
                </c:pt>
                <c:pt idx="321">
                  <c:v>1.1541527271270748</c:v>
                </c:pt>
                <c:pt idx="322">
                  <c:v>1.1545890331268311</c:v>
                </c:pt>
                <c:pt idx="323">
                  <c:v>1.155050015449524</c:v>
                </c:pt>
                <c:pt idx="324">
                  <c:v>1.1554910898208619</c:v>
                </c:pt>
                <c:pt idx="325">
                  <c:v>1.1558894872665411</c:v>
                </c:pt>
                <c:pt idx="326">
                  <c:v>1.1562795996665951</c:v>
                </c:pt>
                <c:pt idx="327">
                  <c:v>1.1567694306373599</c:v>
                </c:pt>
                <c:pt idx="328">
                  <c:v>1.157236671447754</c:v>
                </c:pt>
                <c:pt idx="329">
                  <c:v>1.157687640190125</c:v>
                </c:pt>
                <c:pt idx="330">
                  <c:v>1.158123409748077</c:v>
                </c:pt>
                <c:pt idx="331">
                  <c:v>1.1585816502571111</c:v>
                </c:pt>
                <c:pt idx="332">
                  <c:v>1.1590229034423829</c:v>
                </c:pt>
                <c:pt idx="333">
                  <c:v>1.1594388842582699</c:v>
                </c:pt>
                <c:pt idx="334">
                  <c:v>1.1597811341285711</c:v>
                </c:pt>
                <c:pt idx="335">
                  <c:v>1.1601955056190489</c:v>
                </c:pt>
                <c:pt idx="336">
                  <c:v>1.1606515407562261</c:v>
                </c:pt>
                <c:pt idx="337">
                  <c:v>1.161035394668579</c:v>
                </c:pt>
                <c:pt idx="338">
                  <c:v>1.161462640762329</c:v>
                </c:pt>
                <c:pt idx="339">
                  <c:v>1.1619109869003301</c:v>
                </c:pt>
                <c:pt idx="340">
                  <c:v>1.1623701810836788</c:v>
                </c:pt>
                <c:pt idx="341">
                  <c:v>1.1628422498702999</c:v>
                </c:pt>
                <c:pt idx="342">
                  <c:v>1.163296616077423</c:v>
                </c:pt>
                <c:pt idx="343">
                  <c:v>1.1637224912643429</c:v>
                </c:pt>
                <c:pt idx="344">
                  <c:v>1.1640664696693421</c:v>
                </c:pt>
                <c:pt idx="345">
                  <c:v>1.1644486546516419</c:v>
                </c:pt>
                <c:pt idx="346">
                  <c:v>1.1648756027221681</c:v>
                </c:pt>
                <c:pt idx="347">
                  <c:v>1.1653845071792599</c:v>
                </c:pt>
                <c:pt idx="348">
                  <c:v>1.1658275485038758</c:v>
                </c:pt>
                <c:pt idx="349">
                  <c:v>1.1662350654602049</c:v>
                </c:pt>
                <c:pt idx="350">
                  <c:v>1.166634178161621</c:v>
                </c:pt>
                <c:pt idx="351">
                  <c:v>1.1670636296272279</c:v>
                </c:pt>
                <c:pt idx="352">
                  <c:v>1.167493557929993</c:v>
                </c:pt>
                <c:pt idx="353">
                  <c:v>1.1679123401641851</c:v>
                </c:pt>
                <c:pt idx="354">
                  <c:v>1.168420231342316</c:v>
                </c:pt>
                <c:pt idx="355">
                  <c:v>1.1688606500625611</c:v>
                </c:pt>
                <c:pt idx="356">
                  <c:v>1.1692338347434998</c:v>
                </c:pt>
                <c:pt idx="357">
                  <c:v>1.1696836113929749</c:v>
                </c:pt>
                <c:pt idx="358">
                  <c:v>1.170090353488922</c:v>
                </c:pt>
                <c:pt idx="359">
                  <c:v>1.1704593658447271</c:v>
                </c:pt>
                <c:pt idx="360">
                  <c:v>1.1707769393920899</c:v>
                </c:pt>
                <c:pt idx="361">
                  <c:v>1.1710847973823548</c:v>
                </c:pt>
                <c:pt idx="362">
                  <c:v>1.1714033842086788</c:v>
                </c:pt>
                <c:pt idx="363">
                  <c:v>1.1717490911483761</c:v>
                </c:pt>
                <c:pt idx="364">
                  <c:v>1.1720568895339971</c:v>
                </c:pt>
                <c:pt idx="365">
                  <c:v>1.1723823904991151</c:v>
                </c:pt>
                <c:pt idx="366">
                  <c:v>1.172731971740723</c:v>
                </c:pt>
                <c:pt idx="367">
                  <c:v>1.1730687379837039</c:v>
                </c:pt>
                <c:pt idx="368">
                  <c:v>1.1733667612075811</c:v>
                </c:pt>
                <c:pt idx="369">
                  <c:v>1.173666155338287</c:v>
                </c:pt>
                <c:pt idx="370">
                  <c:v>1.1740975141525269</c:v>
                </c:pt>
                <c:pt idx="371">
                  <c:v>1.1744346976280209</c:v>
                </c:pt>
                <c:pt idx="372">
                  <c:v>1.174745953083038</c:v>
                </c:pt>
                <c:pt idx="373">
                  <c:v>1.1750741362571719</c:v>
                </c:pt>
                <c:pt idx="374">
                  <c:v>1.1754123926162721</c:v>
                </c:pt>
                <c:pt idx="375">
                  <c:v>1.1757194161415101</c:v>
                </c:pt>
                <c:pt idx="376">
                  <c:v>1.1759853720664979</c:v>
                </c:pt>
                <c:pt idx="377">
                  <c:v>1.1763087272644039</c:v>
                </c:pt>
                <c:pt idx="378">
                  <c:v>1.1766528248786929</c:v>
                </c:pt>
                <c:pt idx="379">
                  <c:v>1.1769944190979</c:v>
                </c:pt>
                <c:pt idx="380">
                  <c:v>1.1772235989570619</c:v>
                </c:pt>
                <c:pt idx="381">
                  <c:v>1.1774347782135011</c:v>
                </c:pt>
                <c:pt idx="382">
                  <c:v>1.177616631984711</c:v>
                </c:pt>
                <c:pt idx="383">
                  <c:v>1.1777404308319088</c:v>
                </c:pt>
                <c:pt idx="384">
                  <c:v>1.1778769254684449</c:v>
                </c:pt>
                <c:pt idx="385">
                  <c:v>1.1780034065246578</c:v>
                </c:pt>
                <c:pt idx="386">
                  <c:v>1.1781114697456361</c:v>
                </c:pt>
                <c:pt idx="387">
                  <c:v>1.17829624414444</c:v>
                </c:pt>
                <c:pt idx="388">
                  <c:v>1.1785751342773438</c:v>
                </c:pt>
                <c:pt idx="389">
                  <c:v>1.178929841518402</c:v>
                </c:pt>
                <c:pt idx="390">
                  <c:v>1.1792653560638429</c:v>
                </c:pt>
                <c:pt idx="391">
                  <c:v>1.1795583724975591</c:v>
                </c:pt>
                <c:pt idx="392">
                  <c:v>1.1798527002334591</c:v>
                </c:pt>
                <c:pt idx="393">
                  <c:v>1.18021742105484</c:v>
                </c:pt>
                <c:pt idx="394">
                  <c:v>1.1805470943450929</c:v>
                </c:pt>
                <c:pt idx="395">
                  <c:v>1.180852389335632</c:v>
                </c:pt>
                <c:pt idx="396">
                  <c:v>1.1811310410499569</c:v>
                </c:pt>
                <c:pt idx="397">
                  <c:v>1.181361413002014</c:v>
                </c:pt>
                <c:pt idx="398">
                  <c:v>1.1816712975502011</c:v>
                </c:pt>
                <c:pt idx="399">
                  <c:v>1.182063317298889</c:v>
                </c:pt>
                <c:pt idx="400">
                  <c:v>1.1824477672576901</c:v>
                </c:pt>
                <c:pt idx="401">
                  <c:v>1.1828126072883611</c:v>
                </c:pt>
                <c:pt idx="402">
                  <c:v>1.1831832885742188</c:v>
                </c:pt>
                <c:pt idx="403">
                  <c:v>1.183621442317963</c:v>
                </c:pt>
                <c:pt idx="404">
                  <c:v>1.1839750170707699</c:v>
                </c:pt>
                <c:pt idx="405">
                  <c:v>1.1843282341957089</c:v>
                </c:pt>
                <c:pt idx="406">
                  <c:v>1.1847296714782711</c:v>
                </c:pt>
                <c:pt idx="407">
                  <c:v>1.1850952863693238</c:v>
                </c:pt>
                <c:pt idx="408">
                  <c:v>1.1854875445365911</c:v>
                </c:pt>
                <c:pt idx="409">
                  <c:v>1.185911393165588</c:v>
                </c:pt>
                <c:pt idx="410">
                  <c:v>1.186258232593536</c:v>
                </c:pt>
                <c:pt idx="411">
                  <c:v>1.1866655111312869</c:v>
                </c:pt>
                <c:pt idx="412">
                  <c:v>1.187092220783234</c:v>
                </c:pt>
                <c:pt idx="413">
                  <c:v>1.1874153971672059</c:v>
                </c:pt>
                <c:pt idx="414">
                  <c:v>1.1876948237419129</c:v>
                </c:pt>
                <c:pt idx="415">
                  <c:v>1.1879748463630679</c:v>
                </c:pt>
                <c:pt idx="416">
                  <c:v>1.188291943073273</c:v>
                </c:pt>
                <c:pt idx="417">
                  <c:v>1.188688492774963</c:v>
                </c:pt>
                <c:pt idx="418">
                  <c:v>1.1890831351280209</c:v>
                </c:pt>
                <c:pt idx="419">
                  <c:v>1.1894600152969361</c:v>
                </c:pt>
                <c:pt idx="420">
                  <c:v>1.189695632457733</c:v>
                </c:pt>
                <c:pt idx="421">
                  <c:v>1.1899235010147091</c:v>
                </c:pt>
                <c:pt idx="422">
                  <c:v>1.1901612043380738</c:v>
                </c:pt>
                <c:pt idx="423">
                  <c:v>1.190496003627777</c:v>
                </c:pt>
                <c:pt idx="424">
                  <c:v>1.190779721736908</c:v>
                </c:pt>
                <c:pt idx="425">
                  <c:v>1.1910344123840328</c:v>
                </c:pt>
                <c:pt idx="426">
                  <c:v>1.191269075870514</c:v>
                </c:pt>
                <c:pt idx="427">
                  <c:v>1.1914815664291378</c:v>
                </c:pt>
                <c:pt idx="428">
                  <c:v>1.1917099714279171</c:v>
                </c:pt>
                <c:pt idx="429">
                  <c:v>1.1919681787490841</c:v>
                </c:pt>
                <c:pt idx="430">
                  <c:v>1.1921149849891659</c:v>
                </c:pt>
                <c:pt idx="431">
                  <c:v>1.192330038547516</c:v>
                </c:pt>
                <c:pt idx="432">
                  <c:v>1.192600584030151</c:v>
                </c:pt>
                <c:pt idx="433">
                  <c:v>1.192813849449158</c:v>
                </c:pt>
                <c:pt idx="434">
                  <c:v>1.1930021405220028</c:v>
                </c:pt>
                <c:pt idx="435">
                  <c:v>1.193170523643494</c:v>
                </c:pt>
                <c:pt idx="436">
                  <c:v>1.1933134555816651</c:v>
                </c:pt>
                <c:pt idx="437">
                  <c:v>1.1935410857200619</c:v>
                </c:pt>
                <c:pt idx="438">
                  <c:v>1.193737959861755</c:v>
                </c:pt>
                <c:pt idx="439">
                  <c:v>1.1938445329666139</c:v>
                </c:pt>
                <c:pt idx="440">
                  <c:v>1.1940304398536679</c:v>
                </c:pt>
                <c:pt idx="441">
                  <c:v>1.194254374504089</c:v>
                </c:pt>
                <c:pt idx="442">
                  <c:v>1.194503462314606</c:v>
                </c:pt>
                <c:pt idx="443">
                  <c:v>1.194645321369171</c:v>
                </c:pt>
                <c:pt idx="444">
                  <c:v>1.1948286056518551</c:v>
                </c:pt>
                <c:pt idx="445">
                  <c:v>1.1950475335121151</c:v>
                </c:pt>
                <c:pt idx="446">
                  <c:v>1.195314264297485</c:v>
                </c:pt>
                <c:pt idx="447">
                  <c:v>1.1955200195312501</c:v>
                </c:pt>
                <c:pt idx="448">
                  <c:v>1.1957430005073548</c:v>
                </c:pt>
                <c:pt idx="449">
                  <c:v>1.1960353612899781</c:v>
                </c:pt>
                <c:pt idx="450">
                  <c:v>1.196325814723969</c:v>
                </c:pt>
                <c:pt idx="451">
                  <c:v>1.196582531929016</c:v>
                </c:pt>
                <c:pt idx="452">
                  <c:v>1.1968026518821719</c:v>
                </c:pt>
                <c:pt idx="453">
                  <c:v>1.1970632433891299</c:v>
                </c:pt>
                <c:pt idx="454">
                  <c:v>1.1971599817276</c:v>
                </c:pt>
                <c:pt idx="455">
                  <c:v>1.197162425518036</c:v>
                </c:pt>
                <c:pt idx="456">
                  <c:v>1.1972449779510499</c:v>
                </c:pt>
                <c:pt idx="457">
                  <c:v>1.1975103974342349</c:v>
                </c:pt>
                <c:pt idx="458">
                  <c:v>1.1978944301605221</c:v>
                </c:pt>
                <c:pt idx="459">
                  <c:v>1.1984035134315489</c:v>
                </c:pt>
                <c:pt idx="460">
                  <c:v>1.1988447666168209</c:v>
                </c:pt>
                <c:pt idx="461">
                  <c:v>1.199240064620972</c:v>
                </c:pt>
                <c:pt idx="462">
                  <c:v>1.199588692188263</c:v>
                </c:pt>
                <c:pt idx="463">
                  <c:v>1.2000139117240911</c:v>
                </c:pt>
                <c:pt idx="464">
                  <c:v>1.2004256010055538</c:v>
                </c:pt>
                <c:pt idx="465">
                  <c:v>1.200809454917908</c:v>
                </c:pt>
                <c:pt idx="466">
                  <c:v>1.2010819077491761</c:v>
                </c:pt>
                <c:pt idx="467">
                  <c:v>1.201362586021423</c:v>
                </c:pt>
                <c:pt idx="468">
                  <c:v>1.2016359925270079</c:v>
                </c:pt>
                <c:pt idx="469">
                  <c:v>1.201877987384796</c:v>
                </c:pt>
                <c:pt idx="470">
                  <c:v>1.2021729111671449</c:v>
                </c:pt>
                <c:pt idx="471">
                  <c:v>1.20248601436615</c:v>
                </c:pt>
                <c:pt idx="472">
                  <c:v>1.202810621261597</c:v>
                </c:pt>
                <c:pt idx="473">
                  <c:v>1.203135049343109</c:v>
                </c:pt>
                <c:pt idx="474">
                  <c:v>1.2034013628959661</c:v>
                </c:pt>
                <c:pt idx="475">
                  <c:v>1.2036235094070431</c:v>
                </c:pt>
                <c:pt idx="476">
                  <c:v>1.2039007902145391</c:v>
                </c:pt>
                <c:pt idx="477">
                  <c:v>1.2041937470436099</c:v>
                </c:pt>
                <c:pt idx="478">
                  <c:v>1.204477345943451</c:v>
                </c:pt>
                <c:pt idx="479">
                  <c:v>1.2047043204307559</c:v>
                </c:pt>
                <c:pt idx="480">
                  <c:v>1.20494202375412</c:v>
                </c:pt>
                <c:pt idx="481">
                  <c:v>1.2052094101905819</c:v>
                </c:pt>
                <c:pt idx="482">
                  <c:v>1.205522751808167</c:v>
                </c:pt>
                <c:pt idx="483">
                  <c:v>1.205774223804474</c:v>
                </c:pt>
                <c:pt idx="484">
                  <c:v>1.2060597300529481</c:v>
                </c:pt>
                <c:pt idx="485">
                  <c:v>1.2063836216926571</c:v>
                </c:pt>
                <c:pt idx="486">
                  <c:v>1.206703877449036</c:v>
                </c:pt>
                <c:pt idx="487">
                  <c:v>1.2069936752319341</c:v>
                </c:pt>
                <c:pt idx="488">
                  <c:v>1.207264161109924</c:v>
                </c:pt>
                <c:pt idx="489">
                  <c:v>1.2075254082679749</c:v>
                </c:pt>
                <c:pt idx="490">
                  <c:v>1.2078304052352911</c:v>
                </c:pt>
                <c:pt idx="491">
                  <c:v>1.208108878135681</c:v>
                </c:pt>
                <c:pt idx="492">
                  <c:v>1.208308434486389</c:v>
                </c:pt>
                <c:pt idx="493">
                  <c:v>1.2085917353630071</c:v>
                </c:pt>
                <c:pt idx="494">
                  <c:v>1.2088369488716131</c:v>
                </c:pt>
                <c:pt idx="495">
                  <c:v>1.209030306339264</c:v>
                </c:pt>
                <c:pt idx="496">
                  <c:v>1.2092601418495179</c:v>
                </c:pt>
                <c:pt idx="497">
                  <c:v>1.20947585105896</c:v>
                </c:pt>
                <c:pt idx="498">
                  <c:v>1.2096808910369869</c:v>
                </c:pt>
                <c:pt idx="499">
                  <c:v>1.2098757982254029</c:v>
                </c:pt>
                <c:pt idx="500">
                  <c:v>1.2101116538047791</c:v>
                </c:pt>
                <c:pt idx="501">
                  <c:v>1.210345959663391</c:v>
                </c:pt>
                <c:pt idx="502">
                  <c:v>1.21054265499115</c:v>
                </c:pt>
                <c:pt idx="503">
                  <c:v>1.2107231974601751</c:v>
                </c:pt>
                <c:pt idx="504">
                  <c:v>1.210925793647766</c:v>
                </c:pt>
                <c:pt idx="505">
                  <c:v>1.2111590862274171</c:v>
                </c:pt>
                <c:pt idx="506">
                  <c:v>1.2113100647926329</c:v>
                </c:pt>
                <c:pt idx="507">
                  <c:v>1.2114902496337889</c:v>
                </c:pt>
                <c:pt idx="508">
                  <c:v>1.211686289310455</c:v>
                </c:pt>
                <c:pt idx="509">
                  <c:v>1.2118392348289491</c:v>
                </c:pt>
                <c:pt idx="510">
                  <c:v>1.21202335357666</c:v>
                </c:pt>
                <c:pt idx="511">
                  <c:v>1.2122353076934811</c:v>
                </c:pt>
                <c:pt idx="512">
                  <c:v>1.212486898899078</c:v>
                </c:pt>
                <c:pt idx="513">
                  <c:v>1.212698256969452</c:v>
                </c:pt>
                <c:pt idx="514">
                  <c:v>1.212856090068817</c:v>
                </c:pt>
                <c:pt idx="515">
                  <c:v>1.2129463315010069</c:v>
                </c:pt>
                <c:pt idx="516">
                  <c:v>1.213109588623047</c:v>
                </c:pt>
                <c:pt idx="517">
                  <c:v>1.2133383512496949</c:v>
                </c:pt>
                <c:pt idx="518">
                  <c:v>1.2136082410812379</c:v>
                </c:pt>
                <c:pt idx="519">
                  <c:v>1.213766431808472</c:v>
                </c:pt>
                <c:pt idx="520">
                  <c:v>1.213994061946869</c:v>
                </c:pt>
                <c:pt idx="521">
                  <c:v>1.2142643690109249</c:v>
                </c:pt>
                <c:pt idx="522">
                  <c:v>1.2145584583282469</c:v>
                </c:pt>
                <c:pt idx="523">
                  <c:v>1.21483508348465</c:v>
                </c:pt>
                <c:pt idx="524">
                  <c:v>1.2150782108306881</c:v>
                </c:pt>
                <c:pt idx="525">
                  <c:v>1.215269422531128</c:v>
                </c:pt>
                <c:pt idx="526">
                  <c:v>1.2154596209526058</c:v>
                </c:pt>
                <c:pt idx="527">
                  <c:v>1.2157234311103819</c:v>
                </c:pt>
                <c:pt idx="528">
                  <c:v>1.2160454154014588</c:v>
                </c:pt>
                <c:pt idx="529">
                  <c:v>1.2161789894104</c:v>
                </c:pt>
                <c:pt idx="530">
                  <c:v>1.21644846200943</c:v>
                </c:pt>
                <c:pt idx="531">
                  <c:v>1.216775393486023</c:v>
                </c:pt>
                <c:pt idx="532">
                  <c:v>1.2170236468315121</c:v>
                </c:pt>
                <c:pt idx="533">
                  <c:v>1.2172490715980531</c:v>
                </c:pt>
                <c:pt idx="534">
                  <c:v>1.21752587556839</c:v>
                </c:pt>
                <c:pt idx="535">
                  <c:v>1.217916703224182</c:v>
                </c:pt>
                <c:pt idx="536">
                  <c:v>1.2181634068489071</c:v>
                </c:pt>
                <c:pt idx="537">
                  <c:v>1.2184536814689639</c:v>
                </c:pt>
                <c:pt idx="538">
                  <c:v>1.2188053488731381</c:v>
                </c:pt>
                <c:pt idx="539">
                  <c:v>1.219045376777649</c:v>
                </c:pt>
                <c:pt idx="540">
                  <c:v>1.2192200183868409</c:v>
                </c:pt>
                <c:pt idx="541">
                  <c:v>1.219380950927734</c:v>
                </c:pt>
                <c:pt idx="542">
                  <c:v>1.2196815967559811</c:v>
                </c:pt>
                <c:pt idx="543">
                  <c:v>1.2199935674667359</c:v>
                </c:pt>
                <c:pt idx="544">
                  <c:v>1.2202785372734071</c:v>
                </c:pt>
                <c:pt idx="545">
                  <c:v>1.220491325855255</c:v>
                </c:pt>
                <c:pt idx="546">
                  <c:v>1.2207247376441961</c:v>
                </c:pt>
                <c:pt idx="547">
                  <c:v>1.2209254264831539</c:v>
                </c:pt>
                <c:pt idx="548">
                  <c:v>1.221079862117767</c:v>
                </c:pt>
                <c:pt idx="549">
                  <c:v>1.2212767362594601</c:v>
                </c:pt>
                <c:pt idx="550">
                  <c:v>1.2214663386344911</c:v>
                </c:pt>
                <c:pt idx="551">
                  <c:v>1.221656894683838</c:v>
                </c:pt>
                <c:pt idx="552">
                  <c:v>1.2218865513801571</c:v>
                </c:pt>
                <c:pt idx="553">
                  <c:v>1.2221142411231991</c:v>
                </c:pt>
                <c:pt idx="554">
                  <c:v>1.222350096702576</c:v>
                </c:pt>
                <c:pt idx="555">
                  <c:v>1.222608304023743</c:v>
                </c:pt>
                <c:pt idx="556">
                  <c:v>1.2227872967720028</c:v>
                </c:pt>
                <c:pt idx="557">
                  <c:v>1.2229616403579708</c:v>
                </c:pt>
                <c:pt idx="558">
                  <c:v>1.223151123523712</c:v>
                </c:pt>
                <c:pt idx="559">
                  <c:v>1.2234489679336549</c:v>
                </c:pt>
                <c:pt idx="560">
                  <c:v>1.2236779689788819</c:v>
                </c:pt>
                <c:pt idx="561">
                  <c:v>1.2238510012626649</c:v>
                </c:pt>
                <c:pt idx="562">
                  <c:v>1.2240820288658139</c:v>
                </c:pt>
                <c:pt idx="563">
                  <c:v>1.2243479251861569</c:v>
                </c:pt>
                <c:pt idx="564">
                  <c:v>1.2246239542961119</c:v>
                </c:pt>
                <c:pt idx="565">
                  <c:v>1.2248734593391419</c:v>
                </c:pt>
                <c:pt idx="566">
                  <c:v>1.2250280141830441</c:v>
                </c:pt>
                <c:pt idx="567">
                  <c:v>1.2252294778823849</c:v>
                </c:pt>
                <c:pt idx="568">
                  <c:v>1.225550806522369</c:v>
                </c:pt>
                <c:pt idx="569">
                  <c:v>1.2257007122039791</c:v>
                </c:pt>
                <c:pt idx="570">
                  <c:v>1.2259421110153199</c:v>
                </c:pt>
                <c:pt idx="571">
                  <c:v>1.226281023025513</c:v>
                </c:pt>
                <c:pt idx="572">
                  <c:v>1.2265741586685179</c:v>
                </c:pt>
                <c:pt idx="573">
                  <c:v>1.2268533468246461</c:v>
                </c:pt>
                <c:pt idx="574">
                  <c:v>1.2271288394927979</c:v>
                </c:pt>
                <c:pt idx="575">
                  <c:v>1.2274175643920899</c:v>
                </c:pt>
                <c:pt idx="576">
                  <c:v>1.227696871757507</c:v>
                </c:pt>
                <c:pt idx="577">
                  <c:v>1.2279500722885128</c:v>
                </c:pt>
                <c:pt idx="578">
                  <c:v>1.228156125545502</c:v>
                </c:pt>
                <c:pt idx="579">
                  <c:v>1.2284164786338809</c:v>
                </c:pt>
                <c:pt idx="580">
                  <c:v>1.228688871860504</c:v>
                </c:pt>
                <c:pt idx="581">
                  <c:v>1.2289677619934078</c:v>
                </c:pt>
                <c:pt idx="582">
                  <c:v>1.229225730895996</c:v>
                </c:pt>
                <c:pt idx="583">
                  <c:v>1.2294578313827511</c:v>
                </c:pt>
                <c:pt idx="584">
                  <c:v>1.2296932101249691</c:v>
                </c:pt>
                <c:pt idx="585">
                  <c:v>1.2300255656242369</c:v>
                </c:pt>
                <c:pt idx="586">
                  <c:v>1.2302474737167359</c:v>
                </c:pt>
                <c:pt idx="587">
                  <c:v>1.230470037460327</c:v>
                </c:pt>
                <c:pt idx="588">
                  <c:v>1.230782246589661</c:v>
                </c:pt>
                <c:pt idx="589">
                  <c:v>1.2310383081436158</c:v>
                </c:pt>
                <c:pt idx="590">
                  <c:v>1.231219446659088</c:v>
                </c:pt>
                <c:pt idx="591">
                  <c:v>1.2313153505325318</c:v>
                </c:pt>
                <c:pt idx="592">
                  <c:v>1.231602168083191</c:v>
                </c:pt>
                <c:pt idx="593">
                  <c:v>1.2318072080612179</c:v>
                </c:pt>
                <c:pt idx="594">
                  <c:v>1.231960153579712</c:v>
                </c:pt>
                <c:pt idx="595">
                  <c:v>1.232181406021118</c:v>
                </c:pt>
                <c:pt idx="596">
                  <c:v>1.2324278116226199</c:v>
                </c:pt>
                <c:pt idx="597">
                  <c:v>1.2326641440391541</c:v>
                </c:pt>
                <c:pt idx="598">
                  <c:v>1.232840394973755</c:v>
                </c:pt>
                <c:pt idx="599">
                  <c:v>1.232995367050171</c:v>
                </c:pt>
                <c:pt idx="600">
                  <c:v>1.2331728696823121</c:v>
                </c:pt>
                <c:pt idx="601">
                  <c:v>1.2333888769149781</c:v>
                </c:pt>
                <c:pt idx="602">
                  <c:v>1.2333947181701661</c:v>
                </c:pt>
                <c:pt idx="603">
                  <c:v>1.233431315422058</c:v>
                </c:pt>
                <c:pt idx="604">
                  <c:v>1.2335220932960511</c:v>
                </c:pt>
                <c:pt idx="605">
                  <c:v>1.2337873935699459</c:v>
                </c:pt>
                <c:pt idx="606">
                  <c:v>1.233916616439819</c:v>
                </c:pt>
                <c:pt idx="607">
                  <c:v>1.233978366851807</c:v>
                </c:pt>
                <c:pt idx="608">
                  <c:v>1.234042918682098</c:v>
                </c:pt>
                <c:pt idx="609">
                  <c:v>1.2342620253562928</c:v>
                </c:pt>
                <c:pt idx="610">
                  <c:v>1.2344119906425481</c:v>
                </c:pt>
                <c:pt idx="611">
                  <c:v>1.2343747377395631</c:v>
                </c:pt>
                <c:pt idx="612">
                  <c:v>1.2345108151435848</c:v>
                </c:pt>
                <c:pt idx="613">
                  <c:v>1.2347109675407411</c:v>
                </c:pt>
                <c:pt idx="614">
                  <c:v>1.2349499821662899</c:v>
                </c:pt>
                <c:pt idx="615">
                  <c:v>1.2350048780441281</c:v>
                </c:pt>
                <c:pt idx="616">
                  <c:v>1.235162055492401</c:v>
                </c:pt>
                <c:pt idx="617">
                  <c:v>1.235409235954285</c:v>
                </c:pt>
                <c:pt idx="618">
                  <c:v>1.23577139377594</c:v>
                </c:pt>
                <c:pt idx="619">
                  <c:v>1.2360949277877809</c:v>
                </c:pt>
                <c:pt idx="620">
                  <c:v>1.2364148855209349</c:v>
                </c:pt>
                <c:pt idx="621">
                  <c:v>1.236748433113098</c:v>
                </c:pt>
                <c:pt idx="622">
                  <c:v>1.237151062488556</c:v>
                </c:pt>
                <c:pt idx="623">
                  <c:v>1.237514352798462</c:v>
                </c:pt>
                <c:pt idx="624">
                  <c:v>1.2378262042999268</c:v>
                </c:pt>
                <c:pt idx="625">
                  <c:v>1.238215780258179</c:v>
                </c:pt>
                <c:pt idx="626">
                  <c:v>1.238616859912872</c:v>
                </c:pt>
                <c:pt idx="627">
                  <c:v>1.2390089988708501</c:v>
                </c:pt>
                <c:pt idx="628">
                  <c:v>1.2393093466758729</c:v>
                </c:pt>
                <c:pt idx="629">
                  <c:v>1.2395244002342221</c:v>
                </c:pt>
                <c:pt idx="630">
                  <c:v>1.239803171157837</c:v>
                </c:pt>
                <c:pt idx="631">
                  <c:v>1.2402957439422608</c:v>
                </c:pt>
                <c:pt idx="632">
                  <c:v>1.239313101768494</c:v>
                </c:pt>
                <c:pt idx="633">
                  <c:v>1.239478504657745</c:v>
                </c:pt>
                <c:pt idx="634">
                  <c:v>1.239624118804932</c:v>
                </c:pt>
                <c:pt idx="635">
                  <c:v>1.2397381424903871</c:v>
                </c:pt>
                <c:pt idx="636">
                  <c:v>1.239787793159485</c:v>
                </c:pt>
                <c:pt idx="637">
                  <c:v>1.2397966146469119</c:v>
                </c:pt>
                <c:pt idx="638">
                  <c:v>1.23983565568924</c:v>
                </c:pt>
                <c:pt idx="639">
                  <c:v>1.2399080157279969</c:v>
                </c:pt>
                <c:pt idx="640">
                  <c:v>1.2399707198143011</c:v>
                </c:pt>
                <c:pt idx="641">
                  <c:v>1.240088856220245</c:v>
                </c:pt>
                <c:pt idx="642">
                  <c:v>1.2402735114097601</c:v>
                </c:pt>
                <c:pt idx="643">
                  <c:v>1.2404306292533871</c:v>
                </c:pt>
                <c:pt idx="644">
                  <c:v>1.2404767036437989</c:v>
                </c:pt>
                <c:pt idx="645">
                  <c:v>1.2404455900192259</c:v>
                </c:pt>
                <c:pt idx="646">
                  <c:v>1.240449345111847</c:v>
                </c:pt>
                <c:pt idx="647">
                  <c:v>1.240510261058807</c:v>
                </c:pt>
                <c:pt idx="648">
                  <c:v>1.2405609846115109</c:v>
                </c:pt>
                <c:pt idx="649">
                  <c:v>1.2405702829360958</c:v>
                </c:pt>
                <c:pt idx="650">
                  <c:v>1.2405839323997498</c:v>
                </c:pt>
                <c:pt idx="651">
                  <c:v>1.2406329870224</c:v>
                </c:pt>
                <c:pt idx="652">
                  <c:v>1.2406981945037838</c:v>
                </c:pt>
                <c:pt idx="653">
                  <c:v>1.240802085399628</c:v>
                </c:pt>
                <c:pt idx="654">
                  <c:v>1.240920579433441</c:v>
                </c:pt>
                <c:pt idx="655">
                  <c:v>1.2410254836082459</c:v>
                </c:pt>
                <c:pt idx="656">
                  <c:v>1.2411166191101071</c:v>
                </c:pt>
                <c:pt idx="657">
                  <c:v>1.2412164568901058</c:v>
                </c:pt>
                <c:pt idx="658">
                  <c:v>1.241298055648804</c:v>
                </c:pt>
                <c:pt idx="659">
                  <c:v>1.2413381695747381</c:v>
                </c:pt>
                <c:pt idx="660">
                  <c:v>1.2414198279380799</c:v>
                </c:pt>
                <c:pt idx="661">
                  <c:v>1.2415933966636659</c:v>
                </c:pt>
                <c:pt idx="662">
                  <c:v>1.2417661309242249</c:v>
                </c:pt>
                <c:pt idx="663">
                  <c:v>1.2418690085411068</c:v>
                </c:pt>
                <c:pt idx="664">
                  <c:v>1.2419929265975949</c:v>
                </c:pt>
                <c:pt idx="665">
                  <c:v>1.2422147154808041</c:v>
                </c:pt>
                <c:pt idx="666">
                  <c:v>1.2424355506896969</c:v>
                </c:pt>
                <c:pt idx="667">
                  <c:v>1.2426046490669251</c:v>
                </c:pt>
                <c:pt idx="668">
                  <c:v>1.2427608132362371</c:v>
                </c:pt>
                <c:pt idx="669">
                  <c:v>1.242935276031494</c:v>
                </c:pt>
                <c:pt idx="670">
                  <c:v>1.24321106672287</c:v>
                </c:pt>
                <c:pt idx="671">
                  <c:v>1.243533110618591</c:v>
                </c:pt>
                <c:pt idx="672">
                  <c:v>1.2437813043594361</c:v>
                </c:pt>
                <c:pt idx="673">
                  <c:v>1.2439573764801031</c:v>
                </c:pt>
                <c:pt idx="674">
                  <c:v>1.2441404819488531</c:v>
                </c:pt>
                <c:pt idx="675">
                  <c:v>1.244364953041077</c:v>
                </c:pt>
                <c:pt idx="676">
                  <c:v>1.2446116566658021</c:v>
                </c:pt>
                <c:pt idx="677">
                  <c:v>1.244861996173859</c:v>
                </c:pt>
                <c:pt idx="678">
                  <c:v>1.245104467868805</c:v>
                </c:pt>
                <c:pt idx="679">
                  <c:v>1.2453476548194891</c:v>
                </c:pt>
                <c:pt idx="680">
                  <c:v>1.2455643773078919</c:v>
                </c:pt>
                <c:pt idx="681">
                  <c:v>1.245741164684296</c:v>
                </c:pt>
                <c:pt idx="682">
                  <c:v>1.2459603905677801</c:v>
                </c:pt>
                <c:pt idx="683">
                  <c:v>1.24616197347641</c:v>
                </c:pt>
                <c:pt idx="684">
                  <c:v>1.24632511138916</c:v>
                </c:pt>
                <c:pt idx="685">
                  <c:v>1.2464828848838809</c:v>
                </c:pt>
                <c:pt idx="686">
                  <c:v>1.2466629505157469</c:v>
                </c:pt>
                <c:pt idx="687">
                  <c:v>1.246860897541046</c:v>
                </c:pt>
                <c:pt idx="688">
                  <c:v>1.2470290422439581</c:v>
                </c:pt>
                <c:pt idx="689">
                  <c:v>1.247144913673401</c:v>
                </c:pt>
                <c:pt idx="690">
                  <c:v>1.247256731987</c:v>
                </c:pt>
                <c:pt idx="691">
                  <c:v>1.2473413109779359</c:v>
                </c:pt>
                <c:pt idx="692">
                  <c:v>1.247390902042389</c:v>
                </c:pt>
                <c:pt idx="693">
                  <c:v>1.2474652290344239</c:v>
                </c:pt>
                <c:pt idx="694">
                  <c:v>1.2475477814674378</c:v>
                </c:pt>
                <c:pt idx="695">
                  <c:v>1.247589027881622</c:v>
                </c:pt>
                <c:pt idx="696">
                  <c:v>1.247640824317932</c:v>
                </c:pt>
                <c:pt idx="697">
                  <c:v>1.2476781964302059</c:v>
                </c:pt>
                <c:pt idx="698">
                  <c:v>1.247682964801788</c:v>
                </c:pt>
                <c:pt idx="699">
                  <c:v>1.2476774811744691</c:v>
                </c:pt>
                <c:pt idx="700">
                  <c:v>1.2476463079452511</c:v>
                </c:pt>
                <c:pt idx="701">
                  <c:v>1.24763081073761</c:v>
                </c:pt>
                <c:pt idx="702">
                  <c:v>1.247654950618744</c:v>
                </c:pt>
                <c:pt idx="703">
                  <c:v>1.2476733684539791</c:v>
                </c:pt>
                <c:pt idx="704">
                  <c:v>1.24763206243515</c:v>
                </c:pt>
                <c:pt idx="705">
                  <c:v>1.2475577354431149</c:v>
                </c:pt>
                <c:pt idx="706">
                  <c:v>1.2474017500877381</c:v>
                </c:pt>
                <c:pt idx="707">
                  <c:v>1.2472274661064149</c:v>
                </c:pt>
                <c:pt idx="708">
                  <c:v>1.247132039070129</c:v>
                </c:pt>
                <c:pt idx="709">
                  <c:v>1.2470683813095089</c:v>
                </c:pt>
                <c:pt idx="710">
                  <c:v>1.2470218896865841</c:v>
                </c:pt>
                <c:pt idx="711">
                  <c:v>1.2470149755477911</c:v>
                </c:pt>
                <c:pt idx="712">
                  <c:v>1.2469802260398861</c:v>
                </c:pt>
                <c:pt idx="713">
                  <c:v>1.246842181682587</c:v>
                </c:pt>
                <c:pt idx="714">
                  <c:v>1.2467174887657171</c:v>
                </c:pt>
                <c:pt idx="715">
                  <c:v>1.2466821432113648</c:v>
                </c:pt>
                <c:pt idx="716">
                  <c:v>1.2466646790504461</c:v>
                </c:pt>
                <c:pt idx="717">
                  <c:v>1.2466407775878909</c:v>
                </c:pt>
                <c:pt idx="718">
                  <c:v>1.2466100215911871</c:v>
                </c:pt>
                <c:pt idx="719">
                  <c:v>1.2465702056884771</c:v>
                </c:pt>
                <c:pt idx="720">
                  <c:v>1.2465288996696469</c:v>
                </c:pt>
                <c:pt idx="721">
                  <c:v>1.2464979052543641</c:v>
                </c:pt>
                <c:pt idx="722">
                  <c:v>1.2464810371398931</c:v>
                </c:pt>
                <c:pt idx="723">
                  <c:v>1.246530628204346</c:v>
                </c:pt>
                <c:pt idx="724">
                  <c:v>1.2466322541236878</c:v>
                </c:pt>
                <c:pt idx="725">
                  <c:v>1.2467150449752809</c:v>
                </c:pt>
                <c:pt idx="726">
                  <c:v>1.246751880645752</c:v>
                </c:pt>
                <c:pt idx="727">
                  <c:v>1.2468220353126531</c:v>
                </c:pt>
                <c:pt idx="728">
                  <c:v>1.246907925605774</c:v>
                </c:pt>
                <c:pt idx="729">
                  <c:v>1.2469638347625729</c:v>
                </c:pt>
                <c:pt idx="730">
                  <c:v>1.2470816135406491</c:v>
                </c:pt>
                <c:pt idx="731">
                  <c:v>1.247232055664063</c:v>
                </c:pt>
                <c:pt idx="732">
                  <c:v>1.24738255739212</c:v>
                </c:pt>
                <c:pt idx="733">
                  <c:v>1.247520661354065</c:v>
                </c:pt>
                <c:pt idx="734">
                  <c:v>1.247693693637848</c:v>
                </c:pt>
                <c:pt idx="735">
                  <c:v>1.2478735804557801</c:v>
                </c:pt>
                <c:pt idx="736">
                  <c:v>1.248082613945007</c:v>
                </c:pt>
                <c:pt idx="737">
                  <c:v>1.248303031921387</c:v>
                </c:pt>
                <c:pt idx="738">
                  <c:v>1.2485004425048829</c:v>
                </c:pt>
                <c:pt idx="739">
                  <c:v>1.248681879043579</c:v>
                </c:pt>
                <c:pt idx="740">
                  <c:v>1.248875534534454</c:v>
                </c:pt>
                <c:pt idx="741">
                  <c:v>1.249100840091705</c:v>
                </c:pt>
                <c:pt idx="742">
                  <c:v>1.249325728416443</c:v>
                </c:pt>
                <c:pt idx="743">
                  <c:v>1.2495428085327149</c:v>
                </c:pt>
                <c:pt idx="744">
                  <c:v>1.2497458815574651</c:v>
                </c:pt>
                <c:pt idx="745">
                  <c:v>1.249938464164734</c:v>
                </c:pt>
                <c:pt idx="746">
                  <c:v>1.2501411199569699</c:v>
                </c:pt>
                <c:pt idx="747">
                  <c:v>1.250299370288849</c:v>
                </c:pt>
                <c:pt idx="748">
                  <c:v>1.2504305005073548</c:v>
                </c:pt>
                <c:pt idx="749">
                  <c:v>1.250548756122589</c:v>
                </c:pt>
                <c:pt idx="750">
                  <c:v>1.2506828069686891</c:v>
                </c:pt>
                <c:pt idx="751">
                  <c:v>1.2508343219757081</c:v>
                </c:pt>
                <c:pt idx="752">
                  <c:v>1.250974333286285</c:v>
                </c:pt>
                <c:pt idx="753">
                  <c:v>1.2510773897171021</c:v>
                </c:pt>
                <c:pt idx="754">
                  <c:v>1.2511682868003851</c:v>
                </c:pt>
                <c:pt idx="755">
                  <c:v>1.2512213349342349</c:v>
                </c:pt>
                <c:pt idx="756">
                  <c:v>1.2512370109558111</c:v>
                </c:pt>
                <c:pt idx="757">
                  <c:v>1.2512510776519781</c:v>
                </c:pt>
                <c:pt idx="758">
                  <c:v>1.251279509067535</c:v>
                </c:pt>
                <c:pt idx="759">
                  <c:v>1.251311814785004</c:v>
                </c:pt>
                <c:pt idx="760">
                  <c:v>1.2513249874114991</c:v>
                </c:pt>
                <c:pt idx="761">
                  <c:v>1.251336908340454</c:v>
                </c:pt>
                <c:pt idx="762">
                  <c:v>1.251367366313934</c:v>
                </c:pt>
                <c:pt idx="763">
                  <c:v>1.2513925194740301</c:v>
                </c:pt>
                <c:pt idx="764">
                  <c:v>1.2513472199439999</c:v>
                </c:pt>
                <c:pt idx="765">
                  <c:v>1.2512922048568731</c:v>
                </c:pt>
                <c:pt idx="766">
                  <c:v>1.2512326002120968</c:v>
                </c:pt>
                <c:pt idx="767">
                  <c:v>1.251168704032898</c:v>
                </c:pt>
                <c:pt idx="768">
                  <c:v>1.251109755039215</c:v>
                </c:pt>
                <c:pt idx="769">
                  <c:v>1.2510550975799561</c:v>
                </c:pt>
                <c:pt idx="770">
                  <c:v>1.2509636640548711</c:v>
                </c:pt>
                <c:pt idx="771">
                  <c:v>1.25085643529892</c:v>
                </c:pt>
                <c:pt idx="772">
                  <c:v>1.2507465839385989</c:v>
                </c:pt>
                <c:pt idx="773">
                  <c:v>1.25062803030014</c:v>
                </c:pt>
                <c:pt idx="774">
                  <c:v>1.2505227088928219</c:v>
                </c:pt>
                <c:pt idx="775">
                  <c:v>1.2504398584365841</c:v>
                </c:pt>
                <c:pt idx="776">
                  <c:v>1.2503512859344479</c:v>
                </c:pt>
                <c:pt idx="777">
                  <c:v>1.2502695083618161</c:v>
                </c:pt>
                <c:pt idx="778">
                  <c:v>1.2501919031143189</c:v>
                </c:pt>
                <c:pt idx="779">
                  <c:v>1.250093853473663</c:v>
                </c:pt>
                <c:pt idx="780">
                  <c:v>1.2499963998794561</c:v>
                </c:pt>
                <c:pt idx="781">
                  <c:v>1.24990645647049</c:v>
                </c:pt>
                <c:pt idx="782">
                  <c:v>1.2498135924339291</c:v>
                </c:pt>
                <c:pt idx="783">
                  <c:v>1.2497443914413449</c:v>
                </c:pt>
                <c:pt idx="784">
                  <c:v>1.2496899724006649</c:v>
                </c:pt>
                <c:pt idx="785">
                  <c:v>1.2496055126190191</c:v>
                </c:pt>
                <c:pt idx="786">
                  <c:v>1.249521172046661</c:v>
                </c:pt>
                <c:pt idx="787">
                  <c:v>1.2494759321212769</c:v>
                </c:pt>
                <c:pt idx="788">
                  <c:v>1.2494449973106381</c:v>
                </c:pt>
                <c:pt idx="789">
                  <c:v>1.2494287252426148</c:v>
                </c:pt>
                <c:pt idx="790">
                  <c:v>1.249436593055725</c:v>
                </c:pt>
                <c:pt idx="791">
                  <c:v>1.2494372487068179</c:v>
                </c:pt>
                <c:pt idx="792">
                  <c:v>1.2494116783142091</c:v>
                </c:pt>
                <c:pt idx="793">
                  <c:v>1.249387955665588</c:v>
                </c:pt>
                <c:pt idx="794">
                  <c:v>1.249401485919952</c:v>
                </c:pt>
                <c:pt idx="795">
                  <c:v>1.249421453475952</c:v>
                </c:pt>
                <c:pt idx="796">
                  <c:v>1.2494510769844061</c:v>
                </c:pt>
                <c:pt idx="797">
                  <c:v>1.2494821906089779</c:v>
                </c:pt>
                <c:pt idx="798">
                  <c:v>1.2496106982231141</c:v>
                </c:pt>
                <c:pt idx="799">
                  <c:v>1.2497486233711239</c:v>
                </c:pt>
                <c:pt idx="800">
                  <c:v>1.2498424410820008</c:v>
                </c:pt>
                <c:pt idx="801">
                  <c:v>1.249927318096161</c:v>
                </c:pt>
                <c:pt idx="802">
                  <c:v>1.2500280499458309</c:v>
                </c:pt>
                <c:pt idx="803">
                  <c:v>1.2501337885856629</c:v>
                </c:pt>
                <c:pt idx="804">
                  <c:v>1.250221943855286</c:v>
                </c:pt>
                <c:pt idx="805">
                  <c:v>1.2502943634986878</c:v>
                </c:pt>
                <c:pt idx="806">
                  <c:v>1.250395750999451</c:v>
                </c:pt>
                <c:pt idx="807">
                  <c:v>1.2505368947982789</c:v>
                </c:pt>
                <c:pt idx="808">
                  <c:v>1.2506659984588619</c:v>
                </c:pt>
                <c:pt idx="809">
                  <c:v>1.2507726907730099</c:v>
                </c:pt>
                <c:pt idx="810">
                  <c:v>1.250876224040985</c:v>
                </c:pt>
                <c:pt idx="811">
                  <c:v>1.2509694457054139</c:v>
                </c:pt>
                <c:pt idx="812">
                  <c:v>1.2510683298110958</c:v>
                </c:pt>
                <c:pt idx="813">
                  <c:v>1.2512330174446111</c:v>
                </c:pt>
                <c:pt idx="814">
                  <c:v>1.2513929367065431</c:v>
                </c:pt>
                <c:pt idx="815">
                  <c:v>1.251494204998016</c:v>
                </c:pt>
                <c:pt idx="816">
                  <c:v>1.251589334011078</c:v>
                </c:pt>
                <c:pt idx="817">
                  <c:v>1.2517300009727479</c:v>
                </c:pt>
                <c:pt idx="818">
                  <c:v>1.2518791317939759</c:v>
                </c:pt>
                <c:pt idx="819">
                  <c:v>1.2519619822502139</c:v>
                </c:pt>
                <c:pt idx="820">
                  <c:v>1.25202134847641</c:v>
                </c:pt>
                <c:pt idx="821">
                  <c:v>1.2520814895629879</c:v>
                </c:pt>
                <c:pt idx="822">
                  <c:v>1.2521340608596798</c:v>
                </c:pt>
                <c:pt idx="823">
                  <c:v>1.252210891246796</c:v>
                </c:pt>
                <c:pt idx="824">
                  <c:v>1.2523195505142208</c:v>
                </c:pt>
                <c:pt idx="825">
                  <c:v>1.252430951595306</c:v>
                </c:pt>
                <c:pt idx="826">
                  <c:v>1.2525455713272091</c:v>
                </c:pt>
                <c:pt idx="827">
                  <c:v>1.252648568153381</c:v>
                </c:pt>
                <c:pt idx="828">
                  <c:v>1.2527162790298458</c:v>
                </c:pt>
                <c:pt idx="829">
                  <c:v>1.25277487039566</c:v>
                </c:pt>
                <c:pt idx="830">
                  <c:v>1.2528013944625851</c:v>
                </c:pt>
                <c:pt idx="831">
                  <c:v>1.252830302715302</c:v>
                </c:pt>
                <c:pt idx="832">
                  <c:v>1.2529054641723629</c:v>
                </c:pt>
                <c:pt idx="833">
                  <c:v>1.2529799699783331</c:v>
                </c:pt>
                <c:pt idx="834">
                  <c:v>1.253050243854523</c:v>
                </c:pt>
                <c:pt idx="835">
                  <c:v>1.2531195640563961</c:v>
                </c:pt>
                <c:pt idx="836">
                  <c:v>1.2531807780265809</c:v>
                </c:pt>
                <c:pt idx="837">
                  <c:v>1.2532370448112489</c:v>
                </c:pt>
                <c:pt idx="838">
                  <c:v>1.2532647013664251</c:v>
                </c:pt>
                <c:pt idx="839">
                  <c:v>1.253282523155212</c:v>
                </c:pt>
                <c:pt idx="840">
                  <c:v>1.2533009409904481</c:v>
                </c:pt>
                <c:pt idx="841">
                  <c:v>1.2533184647560121</c:v>
                </c:pt>
                <c:pt idx="842">
                  <c:v>1.253351187705994</c:v>
                </c:pt>
                <c:pt idx="843">
                  <c:v>1.2534054279327389</c:v>
                </c:pt>
                <c:pt idx="844">
                  <c:v>1.2534447669982911</c:v>
                </c:pt>
                <c:pt idx="845">
                  <c:v>1.2534542441368099</c:v>
                </c:pt>
                <c:pt idx="846">
                  <c:v>1.253446793556213</c:v>
                </c:pt>
                <c:pt idx="847">
                  <c:v>1.2533949971199041</c:v>
                </c:pt>
                <c:pt idx="848">
                  <c:v>1.253352856636047</c:v>
                </c:pt>
                <c:pt idx="849">
                  <c:v>1.253352379798889</c:v>
                </c:pt>
                <c:pt idx="850">
                  <c:v>1.2533513665199281</c:v>
                </c:pt>
                <c:pt idx="851">
                  <c:v>1.2533498764038091</c:v>
                </c:pt>
                <c:pt idx="852">
                  <c:v>1.2533485054969788</c:v>
                </c:pt>
                <c:pt idx="853">
                  <c:v>1.2533768773078919</c:v>
                </c:pt>
                <c:pt idx="854">
                  <c:v>1.2534079909324651</c:v>
                </c:pt>
                <c:pt idx="855">
                  <c:v>1.253384029865265</c:v>
                </c:pt>
                <c:pt idx="856">
                  <c:v>1.2533460617065431</c:v>
                </c:pt>
                <c:pt idx="857">
                  <c:v>1.2533216238021849</c:v>
                </c:pt>
                <c:pt idx="858">
                  <c:v>1.2533046960830689</c:v>
                </c:pt>
                <c:pt idx="859">
                  <c:v>1.253304040431976</c:v>
                </c:pt>
                <c:pt idx="860">
                  <c:v>1.253314232826233</c:v>
                </c:pt>
                <c:pt idx="861">
                  <c:v>1.2533023118972779</c:v>
                </c:pt>
                <c:pt idx="862">
                  <c:v>1.2532673835754391</c:v>
                </c:pt>
                <c:pt idx="863">
                  <c:v>1.2532244682312008</c:v>
                </c:pt>
                <c:pt idx="864">
                  <c:v>1.253167426586151</c:v>
                </c:pt>
                <c:pt idx="865">
                  <c:v>1.253118014335632</c:v>
                </c:pt>
                <c:pt idx="866">
                  <c:v>1.253087615966797</c:v>
                </c:pt>
                <c:pt idx="867">
                  <c:v>1.2530578136444088</c:v>
                </c:pt>
                <c:pt idx="868">
                  <c:v>1.2530275344848629</c:v>
                </c:pt>
                <c:pt idx="869">
                  <c:v>1.252997374534607</c:v>
                </c:pt>
                <c:pt idx="870">
                  <c:v>1.2529802083969119</c:v>
                </c:pt>
                <c:pt idx="871">
                  <c:v>1.2529631614685059</c:v>
                </c:pt>
                <c:pt idx="872">
                  <c:v>1.2529259085655209</c:v>
                </c:pt>
                <c:pt idx="873">
                  <c:v>1.252887940406799</c:v>
                </c:pt>
                <c:pt idx="874">
                  <c:v>1.252873992919922</c:v>
                </c:pt>
                <c:pt idx="875">
                  <c:v>1.2528638601303099</c:v>
                </c:pt>
                <c:pt idx="876">
                  <c:v>1.2528658866882321</c:v>
                </c:pt>
                <c:pt idx="877">
                  <c:v>1.2528712511062619</c:v>
                </c:pt>
                <c:pt idx="878">
                  <c:v>1.2528862714767461</c:v>
                </c:pt>
                <c:pt idx="879">
                  <c:v>1.2529071927070619</c:v>
                </c:pt>
                <c:pt idx="880">
                  <c:v>1.2529190540313719</c:v>
                </c:pt>
                <c:pt idx="881">
                  <c:v>1.2529225111007691</c:v>
                </c:pt>
                <c:pt idx="882">
                  <c:v>1.2529284119606019</c:v>
                </c:pt>
                <c:pt idx="883">
                  <c:v>1.2529382467269898</c:v>
                </c:pt>
                <c:pt idx="884">
                  <c:v>1.252944982051849</c:v>
                </c:pt>
                <c:pt idx="885">
                  <c:v>1.2529454588890081</c:v>
                </c:pt>
                <c:pt idx="886">
                  <c:v>1.252945637702942</c:v>
                </c:pt>
                <c:pt idx="887">
                  <c:v>1.252944982051849</c:v>
                </c:pt>
                <c:pt idx="888">
                  <c:v>1.2529428958892819</c:v>
                </c:pt>
                <c:pt idx="889">
                  <c:v>1.252933359146118</c:v>
                </c:pt>
                <c:pt idx="890">
                  <c:v>1.2529271602630621</c:v>
                </c:pt>
                <c:pt idx="891">
                  <c:v>1.2529749035835271</c:v>
                </c:pt>
                <c:pt idx="892">
                  <c:v>1.2530224084854131</c:v>
                </c:pt>
                <c:pt idx="893">
                  <c:v>1.253072416782379</c:v>
                </c:pt>
                <c:pt idx="894">
                  <c:v>1.2531226038932801</c:v>
                </c:pt>
                <c:pt idx="895">
                  <c:v>1.2531654596328741</c:v>
                </c:pt>
                <c:pt idx="896">
                  <c:v>1.2532070040702821</c:v>
                </c:pt>
                <c:pt idx="897">
                  <c:v>1.2532815098762509</c:v>
                </c:pt>
                <c:pt idx="898">
                  <c:v>1.2533662676811219</c:v>
                </c:pt>
                <c:pt idx="899">
                  <c:v>1.2534510254859921</c:v>
                </c:pt>
                <c:pt idx="900">
                  <c:v>1.253535544872284</c:v>
                </c:pt>
                <c:pt idx="901">
                  <c:v>1.253620362281799</c:v>
                </c:pt>
                <c:pt idx="902">
                  <c:v>1.2537054181098939</c:v>
                </c:pt>
                <c:pt idx="903">
                  <c:v>1.2537852883338929</c:v>
                </c:pt>
                <c:pt idx="904">
                  <c:v>1.2538593173027039</c:v>
                </c:pt>
                <c:pt idx="905">
                  <c:v>1.2539360880851751</c:v>
                </c:pt>
                <c:pt idx="906">
                  <c:v>1.2540177464485169</c:v>
                </c:pt>
                <c:pt idx="907">
                  <c:v>1.2541011333465579</c:v>
                </c:pt>
                <c:pt idx="908">
                  <c:v>1.254189944267273</c:v>
                </c:pt>
                <c:pt idx="909">
                  <c:v>1.2542810201644898</c:v>
                </c:pt>
                <c:pt idx="910">
                  <c:v>1.2543838381767269</c:v>
                </c:pt>
                <c:pt idx="911">
                  <c:v>1.2544865965843199</c:v>
                </c:pt>
                <c:pt idx="912">
                  <c:v>1.254594779014587</c:v>
                </c:pt>
                <c:pt idx="913">
                  <c:v>1.254702544212341</c:v>
                </c:pt>
                <c:pt idx="914">
                  <c:v>1.2548176407814031</c:v>
                </c:pt>
                <c:pt idx="915">
                  <c:v>1.254932141304016</c:v>
                </c:pt>
                <c:pt idx="916">
                  <c:v>1.2550606489181519</c:v>
                </c:pt>
                <c:pt idx="917">
                  <c:v>1.255190408229828</c:v>
                </c:pt>
                <c:pt idx="918">
                  <c:v>1.2553133130073548</c:v>
                </c:pt>
                <c:pt idx="919">
                  <c:v>1.255434429645538</c:v>
                </c:pt>
                <c:pt idx="920">
                  <c:v>1.2555399894714361</c:v>
                </c:pt>
                <c:pt idx="921">
                  <c:v>1.255639350414276</c:v>
                </c:pt>
                <c:pt idx="922">
                  <c:v>1.2557350158691409</c:v>
                </c:pt>
                <c:pt idx="923">
                  <c:v>1.255828237533569</c:v>
                </c:pt>
                <c:pt idx="924">
                  <c:v>1.2559244394302369</c:v>
                </c:pt>
                <c:pt idx="925">
                  <c:v>1.2560232043266299</c:v>
                </c:pt>
                <c:pt idx="926">
                  <c:v>1.2560980081558228</c:v>
                </c:pt>
                <c:pt idx="927">
                  <c:v>1.2561434268951421</c:v>
                </c:pt>
                <c:pt idx="928">
                  <c:v>1.2561958193778988</c:v>
                </c:pt>
                <c:pt idx="929">
                  <c:v>1.2562612056732179</c:v>
                </c:pt>
                <c:pt idx="930">
                  <c:v>1.256318545341492</c:v>
                </c:pt>
                <c:pt idx="931">
                  <c:v>1.2563521027564999</c:v>
                </c:pt>
                <c:pt idx="932">
                  <c:v>1.2563886404037481</c:v>
                </c:pt>
                <c:pt idx="933">
                  <c:v>1.2564361453056341</c:v>
                </c:pt>
                <c:pt idx="934">
                  <c:v>1.256482219696045</c:v>
                </c:pt>
                <c:pt idx="935">
                  <c:v>1.256520962715149</c:v>
                </c:pt>
                <c:pt idx="936">
                  <c:v>1.2565598249435421</c:v>
                </c:pt>
                <c:pt idx="937">
                  <c:v>1.256571865081787</c:v>
                </c:pt>
                <c:pt idx="938">
                  <c:v>1.2565836668014529</c:v>
                </c:pt>
                <c:pt idx="939">
                  <c:v>1.2565681099891659</c:v>
                </c:pt>
                <c:pt idx="940">
                  <c:v>1.2565504074096681</c:v>
                </c:pt>
                <c:pt idx="941">
                  <c:v>1.2565237045288091</c:v>
                </c:pt>
                <c:pt idx="942">
                  <c:v>1.2564947962760931</c:v>
                </c:pt>
                <c:pt idx="943">
                  <c:v>1.256456589698792</c:v>
                </c:pt>
                <c:pt idx="944">
                  <c:v>1.2564147472381588</c:v>
                </c:pt>
                <c:pt idx="945">
                  <c:v>1.256358182430267</c:v>
                </c:pt>
                <c:pt idx="946">
                  <c:v>1.256294405460358</c:v>
                </c:pt>
                <c:pt idx="947">
                  <c:v>1.256226396560669</c:v>
                </c:pt>
                <c:pt idx="948">
                  <c:v>1.2561549305915829</c:v>
                </c:pt>
                <c:pt idx="949">
                  <c:v>1.2560817956924439</c:v>
                </c:pt>
                <c:pt idx="950">
                  <c:v>1.2560066342353819</c:v>
                </c:pt>
                <c:pt idx="951">
                  <c:v>1.2559332609176641</c:v>
                </c:pt>
                <c:pt idx="952">
                  <c:v>1.2558632850646969</c:v>
                </c:pt>
                <c:pt idx="953">
                  <c:v>1.2557820439338681</c:v>
                </c:pt>
                <c:pt idx="954">
                  <c:v>1.2556777954101559</c:v>
                </c:pt>
                <c:pt idx="955">
                  <c:v>1.255570566654205</c:v>
                </c:pt>
                <c:pt idx="956">
                  <c:v>1.2554550528526309</c:v>
                </c:pt>
                <c:pt idx="957">
                  <c:v>1.2553428173065191</c:v>
                </c:pt>
                <c:pt idx="958">
                  <c:v>1.2552491784095761</c:v>
                </c:pt>
                <c:pt idx="959">
                  <c:v>1.255152976512909</c:v>
                </c:pt>
                <c:pt idx="960">
                  <c:v>1.2550219655036929</c:v>
                </c:pt>
                <c:pt idx="961">
                  <c:v>1.254890596866608</c:v>
                </c:pt>
                <c:pt idx="962">
                  <c:v>1.2547693610191351</c:v>
                </c:pt>
                <c:pt idx="963">
                  <c:v>1.2546484231948849</c:v>
                </c:pt>
                <c:pt idx="964">
                  <c:v>1.2545791625976559</c:v>
                </c:pt>
                <c:pt idx="965">
                  <c:v>1.2545142531394959</c:v>
                </c:pt>
                <c:pt idx="966">
                  <c:v>1.2544740796089169</c:v>
                </c:pt>
                <c:pt idx="967">
                  <c:v>1.254438495635986</c:v>
                </c:pt>
                <c:pt idx="968">
                  <c:v>1.2544039249420171</c:v>
                </c:pt>
                <c:pt idx="969">
                  <c:v>1.254369354248047</c:v>
                </c:pt>
                <c:pt idx="970">
                  <c:v>1.2543269753456121</c:v>
                </c:pt>
                <c:pt idx="971">
                  <c:v>1.254281616210938</c:v>
                </c:pt>
                <c:pt idx="972">
                  <c:v>1.254278993606567</c:v>
                </c:pt>
                <c:pt idx="973">
                  <c:v>1.2543034315109249</c:v>
                </c:pt>
                <c:pt idx="974">
                  <c:v>1.2543069481849671</c:v>
                </c:pt>
                <c:pt idx="975">
                  <c:v>1.254293119907379</c:v>
                </c:pt>
                <c:pt idx="976">
                  <c:v>1.2542799472808839</c:v>
                </c:pt>
                <c:pt idx="977">
                  <c:v>1.254266655445099</c:v>
                </c:pt>
                <c:pt idx="978">
                  <c:v>1.2542729139327999</c:v>
                </c:pt>
                <c:pt idx="979">
                  <c:v>1.254311895370483</c:v>
                </c:pt>
                <c:pt idx="980">
                  <c:v>1.2543410420417791</c:v>
                </c:pt>
                <c:pt idx="981">
                  <c:v>1.2543491482734681</c:v>
                </c:pt>
                <c:pt idx="982">
                  <c:v>1.2543596982955929</c:v>
                </c:pt>
                <c:pt idx="983">
                  <c:v>1.2543762087821961</c:v>
                </c:pt>
                <c:pt idx="984">
                  <c:v>1.2543942689895631</c:v>
                </c:pt>
                <c:pt idx="985">
                  <c:v>1.2544212102890011</c:v>
                </c:pt>
                <c:pt idx="986">
                  <c:v>1.2544498801231381</c:v>
                </c:pt>
                <c:pt idx="987">
                  <c:v>1.254506862163544</c:v>
                </c:pt>
                <c:pt idx="988">
                  <c:v>1.2545634269714361</c:v>
                </c:pt>
                <c:pt idx="989">
                  <c:v>1.2546034812927251</c:v>
                </c:pt>
                <c:pt idx="990">
                  <c:v>1.254642999172211</c:v>
                </c:pt>
                <c:pt idx="991">
                  <c:v>1.254673397541046</c:v>
                </c:pt>
                <c:pt idx="992">
                  <c:v>1.2547030806541439</c:v>
                </c:pt>
                <c:pt idx="993">
                  <c:v>1.2547440886497498</c:v>
                </c:pt>
                <c:pt idx="994">
                  <c:v>1.2547864079475399</c:v>
                </c:pt>
                <c:pt idx="995">
                  <c:v>1.254804885387421</c:v>
                </c:pt>
                <c:pt idx="996">
                  <c:v>1.254815971851349</c:v>
                </c:pt>
                <c:pt idx="997">
                  <c:v>1.254806673526764</c:v>
                </c:pt>
                <c:pt idx="998">
                  <c:v>1.254790222644806</c:v>
                </c:pt>
                <c:pt idx="999">
                  <c:v>1.2547688245773321</c:v>
                </c:pt>
                <c:pt idx="1000">
                  <c:v>1.254745638370514</c:v>
                </c:pt>
                <c:pt idx="1001">
                  <c:v>1.2547187566757199</c:v>
                </c:pt>
                <c:pt idx="1002">
                  <c:v>1.2546882390975949</c:v>
                </c:pt>
                <c:pt idx="1003">
                  <c:v>1.254648303985596</c:v>
                </c:pt>
                <c:pt idx="1004">
                  <c:v>1.2545990705490109</c:v>
                </c:pt>
                <c:pt idx="1005">
                  <c:v>1.2545516848564149</c:v>
                </c:pt>
                <c:pt idx="1006">
                  <c:v>1.254507219791412</c:v>
                </c:pt>
                <c:pt idx="1007">
                  <c:v>1.254458403587341</c:v>
                </c:pt>
                <c:pt idx="1008">
                  <c:v>1.2544025540351869</c:v>
                </c:pt>
                <c:pt idx="1009">
                  <c:v>1.2543487310409551</c:v>
                </c:pt>
                <c:pt idx="1010">
                  <c:v>1.254296636581421</c:v>
                </c:pt>
                <c:pt idx="1011">
                  <c:v>1.2542328596115109</c:v>
                </c:pt>
                <c:pt idx="1012">
                  <c:v>1.2541292071342469</c:v>
                </c:pt>
                <c:pt idx="1013">
                  <c:v>1.2540212035179139</c:v>
                </c:pt>
                <c:pt idx="1014">
                  <c:v>1.253883993625641</c:v>
                </c:pt>
                <c:pt idx="1015">
                  <c:v>1.253743803501129</c:v>
                </c:pt>
                <c:pt idx="1016">
                  <c:v>1.2535668969154359</c:v>
                </c:pt>
                <c:pt idx="1017">
                  <c:v>1.2533924937248231</c:v>
                </c:pt>
                <c:pt idx="1018">
                  <c:v>1.2531949043273931</c:v>
                </c:pt>
                <c:pt idx="1019">
                  <c:v>1.2529998183250428</c:v>
                </c:pt>
                <c:pt idx="1020">
                  <c:v>1.2527186632156369</c:v>
                </c:pt>
                <c:pt idx="1021">
                  <c:v>1.2524376869201661</c:v>
                </c:pt>
                <c:pt idx="1022">
                  <c:v>1.2521180272102361</c:v>
                </c:pt>
                <c:pt idx="1023">
                  <c:v>1.2517968177795411</c:v>
                </c:pt>
                <c:pt idx="1024">
                  <c:v>1.2513653397560121</c:v>
                </c:pt>
                <c:pt idx="1025">
                  <c:v>1.2509153842926031</c:v>
                </c:pt>
                <c:pt idx="1026">
                  <c:v>1.250434374809265</c:v>
                </c:pt>
                <c:pt idx="1027">
                  <c:v>1.2499459147453309</c:v>
                </c:pt>
                <c:pt idx="1028">
                  <c:v>1.249363338947296</c:v>
                </c:pt>
                <c:pt idx="1029">
                  <c:v>1.2487440466880799</c:v>
                </c:pt>
                <c:pt idx="1030">
                  <c:v>1.248046970367432</c:v>
                </c:pt>
                <c:pt idx="1031">
                  <c:v>1.2473088264465328</c:v>
                </c:pt>
                <c:pt idx="1032">
                  <c:v>1.2464033722877499</c:v>
                </c:pt>
                <c:pt idx="1033">
                  <c:v>1.2453810334205628</c:v>
                </c:pt>
                <c:pt idx="1034">
                  <c:v>1.2442240476608279</c:v>
                </c:pt>
                <c:pt idx="1035">
                  <c:v>1.2429481506347659</c:v>
                </c:pt>
                <c:pt idx="1036">
                  <c:v>1.241489207744598</c:v>
                </c:pt>
                <c:pt idx="1037">
                  <c:v>1.2398186087608338</c:v>
                </c:pt>
                <c:pt idx="1038">
                  <c:v>1.2379970908164979</c:v>
                </c:pt>
                <c:pt idx="1039">
                  <c:v>1.2359459161758419</c:v>
                </c:pt>
                <c:pt idx="1040">
                  <c:v>1.233726716041565</c:v>
                </c:pt>
                <c:pt idx="1041">
                  <c:v>1.2311714053153988</c:v>
                </c:pt>
                <c:pt idx="1042">
                  <c:v>1.2285653114318849</c:v>
                </c:pt>
                <c:pt idx="1043">
                  <c:v>1.225800430774689</c:v>
                </c:pt>
                <c:pt idx="1044">
                  <c:v>1.2229653358459469</c:v>
                </c:pt>
                <c:pt idx="1045">
                  <c:v>1.219849324226379</c:v>
                </c:pt>
                <c:pt idx="1046">
                  <c:v>1.21675351858139</c:v>
                </c:pt>
                <c:pt idx="1047">
                  <c:v>1.213692283630371</c:v>
                </c:pt>
                <c:pt idx="1048">
                  <c:v>1.210642910003662</c:v>
                </c:pt>
                <c:pt idx="1049">
                  <c:v>1.2075903177261349</c:v>
                </c:pt>
                <c:pt idx="1050">
                  <c:v>1.204568839073181</c:v>
                </c:pt>
                <c:pt idx="1051">
                  <c:v>1.2019150614738461</c:v>
                </c:pt>
                <c:pt idx="1052">
                  <c:v>1.199269866943359</c:v>
                </c:pt>
                <c:pt idx="1053">
                  <c:v>1.1968581438064581</c:v>
                </c:pt>
                <c:pt idx="1054">
                  <c:v>1.194455003738403</c:v>
                </c:pt>
                <c:pt idx="1055">
                  <c:v>1.19249621629715</c:v>
                </c:pt>
                <c:pt idx="1056">
                  <c:v>1.190570151805878</c:v>
                </c:pt>
                <c:pt idx="1057">
                  <c:v>1.1889941453933721</c:v>
                </c:pt>
                <c:pt idx="1058">
                  <c:v>1.1874662995338441</c:v>
                </c:pt>
                <c:pt idx="1059">
                  <c:v>1.1864872336387631</c:v>
                </c:pt>
                <c:pt idx="1060">
                  <c:v>1.185622251033783</c:v>
                </c:pt>
                <c:pt idx="1061">
                  <c:v>1.1852925777435299</c:v>
                </c:pt>
                <c:pt idx="1062">
                  <c:v>1.1851188302040101</c:v>
                </c:pt>
                <c:pt idx="1063">
                  <c:v>1.185520684719086</c:v>
                </c:pt>
                <c:pt idx="1064">
                  <c:v>1.1861457586288449</c:v>
                </c:pt>
                <c:pt idx="1065">
                  <c:v>1.187412178516388</c:v>
                </c:pt>
                <c:pt idx="1066">
                  <c:v>1.188998973369598</c:v>
                </c:pt>
                <c:pt idx="1067">
                  <c:v>1.191033756732941</c:v>
                </c:pt>
                <c:pt idx="1068">
                  <c:v>1.193351185321808</c:v>
                </c:pt>
                <c:pt idx="1069">
                  <c:v>1.1960195064544679</c:v>
                </c:pt>
                <c:pt idx="1070">
                  <c:v>1.1989636182785031</c:v>
                </c:pt>
                <c:pt idx="1071">
                  <c:v>1.2019825339317318</c:v>
                </c:pt>
                <c:pt idx="1072">
                  <c:v>1.2050749421119691</c:v>
                </c:pt>
                <c:pt idx="1073">
                  <c:v>1.2082225441932679</c:v>
                </c:pt>
                <c:pt idx="1074">
                  <c:v>1.211435890197754</c:v>
                </c:pt>
                <c:pt idx="1075">
                  <c:v>1.2144936084747311</c:v>
                </c:pt>
                <c:pt idx="1076">
                  <c:v>1.217323458194733</c:v>
                </c:pt>
                <c:pt idx="1077">
                  <c:v>1.2200554966926571</c:v>
                </c:pt>
                <c:pt idx="1078">
                  <c:v>1.2226094365119931</c:v>
                </c:pt>
                <c:pt idx="1079">
                  <c:v>1.2250017881393429</c:v>
                </c:pt>
                <c:pt idx="1080">
                  <c:v>1.2270230412483221</c:v>
                </c:pt>
                <c:pt idx="1081">
                  <c:v>1.2289597153663641</c:v>
                </c:pt>
                <c:pt idx="1082">
                  <c:v>1.230644381046295</c:v>
                </c:pt>
                <c:pt idx="1083">
                  <c:v>1.2322354674339291</c:v>
                </c:pt>
                <c:pt idx="1084">
                  <c:v>1.2334640979766851</c:v>
                </c:pt>
                <c:pt idx="1085">
                  <c:v>1.234648680686951</c:v>
                </c:pt>
                <c:pt idx="1086">
                  <c:v>1.2355919241905209</c:v>
                </c:pt>
                <c:pt idx="1087">
                  <c:v>1.2365087628364559</c:v>
                </c:pt>
                <c:pt idx="1088">
                  <c:v>1.23720428943634</c:v>
                </c:pt>
                <c:pt idx="1089">
                  <c:v>1.237893438339233</c:v>
                </c:pt>
                <c:pt idx="1090">
                  <c:v>1.238465225696564</c:v>
                </c:pt>
                <c:pt idx="1091">
                  <c:v>1.2390362977981568</c:v>
                </c:pt>
                <c:pt idx="1092">
                  <c:v>1.2394695639610291</c:v>
                </c:pt>
                <c:pt idx="1093">
                  <c:v>1.2399045586585999</c:v>
                </c:pt>
                <c:pt idx="1094">
                  <c:v>1.2403095126152039</c:v>
                </c:pt>
                <c:pt idx="1095">
                  <c:v>1.240715837478638</c:v>
                </c:pt>
                <c:pt idx="1096">
                  <c:v>1.2411092877388001</c:v>
                </c:pt>
                <c:pt idx="1097">
                  <c:v>1.2415029168128968</c:v>
                </c:pt>
                <c:pt idx="1098">
                  <c:v>1.2419254541397091</c:v>
                </c:pt>
                <c:pt idx="1099">
                  <c:v>1.242352998256683</c:v>
                </c:pt>
                <c:pt idx="1100">
                  <c:v>1.2427597403526309</c:v>
                </c:pt>
                <c:pt idx="1101">
                  <c:v>1.2431642174720761</c:v>
                </c:pt>
                <c:pt idx="1102">
                  <c:v>1.2435502767562869</c:v>
                </c:pt>
                <c:pt idx="1103">
                  <c:v>1.2439328789710999</c:v>
                </c:pt>
                <c:pt idx="1104">
                  <c:v>1.2443074345588681</c:v>
                </c:pt>
                <c:pt idx="1105">
                  <c:v>1.244681096076965</c:v>
                </c:pt>
                <c:pt idx="1106">
                  <c:v>1.245021021366119</c:v>
                </c:pt>
                <c:pt idx="1107">
                  <c:v>1.2453476548194891</c:v>
                </c:pt>
                <c:pt idx="1108">
                  <c:v>1.245653247833252</c:v>
                </c:pt>
                <c:pt idx="1109">
                  <c:v>1.2459492444992071</c:v>
                </c:pt>
                <c:pt idx="1110">
                  <c:v>1.2462019681930538</c:v>
                </c:pt>
                <c:pt idx="1111">
                  <c:v>1.24643120765686</c:v>
                </c:pt>
                <c:pt idx="1112">
                  <c:v>1.246667659282684</c:v>
                </c:pt>
                <c:pt idx="1113">
                  <c:v>1.2469092369079591</c:v>
                </c:pt>
                <c:pt idx="1114">
                  <c:v>1.2471381187438961</c:v>
                </c:pt>
                <c:pt idx="1115">
                  <c:v>1.247355496883392</c:v>
                </c:pt>
                <c:pt idx="1116">
                  <c:v>1.2475590467452999</c:v>
                </c:pt>
                <c:pt idx="1117">
                  <c:v>1.2477490067481991</c:v>
                </c:pt>
                <c:pt idx="1118">
                  <c:v>1.2479365825653079</c:v>
                </c:pt>
                <c:pt idx="1119">
                  <c:v>1.248121416568756</c:v>
                </c:pt>
                <c:pt idx="1120">
                  <c:v>1.248314595222473</c:v>
                </c:pt>
                <c:pt idx="1121">
                  <c:v>1.2485198736190801</c:v>
                </c:pt>
                <c:pt idx="1122">
                  <c:v>1.2487305164337159</c:v>
                </c:pt>
                <c:pt idx="1123">
                  <c:v>1.2489480733871461</c:v>
                </c:pt>
                <c:pt idx="1124">
                  <c:v>1.249153649806976</c:v>
                </c:pt>
                <c:pt idx="1125">
                  <c:v>1.249338722229004</c:v>
                </c:pt>
                <c:pt idx="1126">
                  <c:v>1.2495485305786129</c:v>
                </c:pt>
                <c:pt idx="1127">
                  <c:v>1.2498107314109799</c:v>
                </c:pt>
                <c:pt idx="1128">
                  <c:v>1.2500620245933529</c:v>
                </c:pt>
                <c:pt idx="1129">
                  <c:v>1.250282323360443</c:v>
                </c:pt>
                <c:pt idx="1130">
                  <c:v>1.2505120396614071</c:v>
                </c:pt>
                <c:pt idx="1131">
                  <c:v>1.2507664322853089</c:v>
                </c:pt>
                <c:pt idx="1132">
                  <c:v>1.2510221362113949</c:v>
                </c:pt>
                <c:pt idx="1133">
                  <c:v>1.2512803435325619</c:v>
                </c:pt>
                <c:pt idx="1134">
                  <c:v>1.251541352272034</c:v>
                </c:pt>
                <c:pt idx="1135">
                  <c:v>1.2518179774284359</c:v>
                </c:pt>
                <c:pt idx="1136">
                  <c:v>1.2521005034446719</c:v>
                </c:pt>
                <c:pt idx="1137">
                  <c:v>1.252409374713898</c:v>
                </c:pt>
                <c:pt idx="1138">
                  <c:v>1.25271782875061</c:v>
                </c:pt>
                <c:pt idx="1139">
                  <c:v>1.2530106067657469</c:v>
                </c:pt>
                <c:pt idx="1140">
                  <c:v>1.2533032655715939</c:v>
                </c:pt>
                <c:pt idx="1141">
                  <c:v>1.253594791889191</c:v>
                </c:pt>
                <c:pt idx="1142">
                  <c:v>1.2538890004158021</c:v>
                </c:pt>
                <c:pt idx="1143">
                  <c:v>1.2542034149169918</c:v>
                </c:pt>
                <c:pt idx="1144">
                  <c:v>1.25451842546463</c:v>
                </c:pt>
                <c:pt idx="1145">
                  <c:v>1.2548314690589901</c:v>
                </c:pt>
                <c:pt idx="1146">
                  <c:v>1.255145168304443</c:v>
                </c:pt>
                <c:pt idx="1147">
                  <c:v>1.255436336994171</c:v>
                </c:pt>
                <c:pt idx="1148">
                  <c:v>1.255727505683899</c:v>
                </c:pt>
                <c:pt idx="1149">
                  <c:v>1.256049072742462</c:v>
                </c:pt>
                <c:pt idx="1150">
                  <c:v>1.256373679637909</c:v>
                </c:pt>
                <c:pt idx="1151">
                  <c:v>1.2566560864448548</c:v>
                </c:pt>
                <c:pt idx="1152">
                  <c:v>1.2569362878799439</c:v>
                </c:pt>
                <c:pt idx="1153">
                  <c:v>1.2571794748306271</c:v>
                </c:pt>
                <c:pt idx="1154">
                  <c:v>1.257418608665466</c:v>
                </c:pt>
                <c:pt idx="1155">
                  <c:v>1.257691121101379</c:v>
                </c:pt>
                <c:pt idx="1156">
                  <c:v>1.2579695940017701</c:v>
                </c:pt>
                <c:pt idx="1157">
                  <c:v>1.258240556716919</c:v>
                </c:pt>
                <c:pt idx="1158">
                  <c:v>1.258509373664856</c:v>
                </c:pt>
                <c:pt idx="1159">
                  <c:v>1.2587713956832891</c:v>
                </c:pt>
                <c:pt idx="1160">
                  <c:v>1.259034609794617</c:v>
                </c:pt>
                <c:pt idx="1161">
                  <c:v>1.2592841148376461</c:v>
                </c:pt>
                <c:pt idx="1162">
                  <c:v>1.259528732299805</c:v>
                </c:pt>
                <c:pt idx="1163">
                  <c:v>1.259781515598297</c:v>
                </c:pt>
                <c:pt idx="1164">
                  <c:v>1.2600371599197389</c:v>
                </c:pt>
                <c:pt idx="1165">
                  <c:v>1.260282731056213</c:v>
                </c:pt>
                <c:pt idx="1166">
                  <c:v>1.2605268120765691</c:v>
                </c:pt>
                <c:pt idx="1167">
                  <c:v>1.26076523065567</c:v>
                </c:pt>
                <c:pt idx="1168">
                  <c:v>1.261001801490784</c:v>
                </c:pt>
                <c:pt idx="1169">
                  <c:v>1.2612601876258851</c:v>
                </c:pt>
                <c:pt idx="1170">
                  <c:v>1.2615294814109799</c:v>
                </c:pt>
                <c:pt idx="1171">
                  <c:v>1.2617920398712159</c:v>
                </c:pt>
                <c:pt idx="1172">
                  <c:v>1.2620503067970281</c:v>
                </c:pt>
                <c:pt idx="1173">
                  <c:v>1.262299394607544</c:v>
                </c:pt>
                <c:pt idx="1174">
                  <c:v>1.2625425815582281</c:v>
                </c:pt>
                <c:pt idx="1175">
                  <c:v>1.2627876162528988</c:v>
                </c:pt>
                <c:pt idx="1176">
                  <c:v>1.2630342602729798</c:v>
                </c:pt>
                <c:pt idx="1177">
                  <c:v>1.2632901430130001</c:v>
                </c:pt>
                <c:pt idx="1178">
                  <c:v>1.2635554432868958</c:v>
                </c:pt>
                <c:pt idx="1179">
                  <c:v>1.2638223528862</c:v>
                </c:pt>
                <c:pt idx="1180">
                  <c:v>1.2640877723693849</c:v>
                </c:pt>
                <c:pt idx="1181">
                  <c:v>1.2643302440643311</c:v>
                </c:pt>
                <c:pt idx="1182">
                  <c:v>1.2645572185516358</c:v>
                </c:pt>
                <c:pt idx="1183">
                  <c:v>1.2647856831550599</c:v>
                </c:pt>
                <c:pt idx="1184">
                  <c:v>1.2650093793869019</c:v>
                </c:pt>
                <c:pt idx="1185">
                  <c:v>1.2652163267135621</c:v>
                </c:pt>
                <c:pt idx="1186">
                  <c:v>1.265411412715912</c:v>
                </c:pt>
                <c:pt idx="1187">
                  <c:v>1.2656342744827271</c:v>
                </c:pt>
                <c:pt idx="1188">
                  <c:v>1.2658817529678341</c:v>
                </c:pt>
                <c:pt idx="1189">
                  <c:v>1.266096270084381</c:v>
                </c:pt>
                <c:pt idx="1190">
                  <c:v>1.266275858879089</c:v>
                </c:pt>
                <c:pt idx="1191">
                  <c:v>1.266465401649475</c:v>
                </c:pt>
                <c:pt idx="1192">
                  <c:v>1.266669845581055</c:v>
                </c:pt>
                <c:pt idx="1193">
                  <c:v>1.2668471693992611</c:v>
                </c:pt>
                <c:pt idx="1194">
                  <c:v>1.2669886112213131</c:v>
                </c:pt>
                <c:pt idx="1195">
                  <c:v>1.267141616344452</c:v>
                </c:pt>
                <c:pt idx="1196">
                  <c:v>1.2673039197921749</c:v>
                </c:pt>
                <c:pt idx="1197">
                  <c:v>1.2674692034721371</c:v>
                </c:pt>
                <c:pt idx="1198">
                  <c:v>1.2676453351974488</c:v>
                </c:pt>
                <c:pt idx="1199">
                  <c:v>1.2678169965744019</c:v>
                </c:pt>
                <c:pt idx="1200">
                  <c:v>1.2679787039756771</c:v>
                </c:pt>
                <c:pt idx="1201">
                  <c:v>1.2681361198425289</c:v>
                </c:pt>
                <c:pt idx="1202">
                  <c:v>1.268284296989441</c:v>
                </c:pt>
                <c:pt idx="1203">
                  <c:v>1.2684235930442811</c:v>
                </c:pt>
                <c:pt idx="1204">
                  <c:v>1.26854727268219</c:v>
                </c:pt>
                <c:pt idx="1205">
                  <c:v>1.2686855554580689</c:v>
                </c:pt>
                <c:pt idx="1206">
                  <c:v>1.2688488721847531</c:v>
                </c:pt>
                <c:pt idx="1207">
                  <c:v>1.269005632400513</c:v>
                </c:pt>
                <c:pt idx="1208">
                  <c:v>1.2691553592681881</c:v>
                </c:pt>
                <c:pt idx="1209">
                  <c:v>1.269294357299805</c:v>
                </c:pt>
                <c:pt idx="1210">
                  <c:v>1.269396042823792</c:v>
                </c:pt>
                <c:pt idx="1211">
                  <c:v>1.269503211975098</c:v>
                </c:pt>
                <c:pt idx="1212">
                  <c:v>1.2696271896362301</c:v>
                </c:pt>
                <c:pt idx="1213">
                  <c:v>1.2697609424591061</c:v>
                </c:pt>
                <c:pt idx="1214">
                  <c:v>1.2699155569076539</c:v>
                </c:pt>
                <c:pt idx="1215">
                  <c:v>1.2700569987297059</c:v>
                </c:pt>
                <c:pt idx="1216">
                  <c:v>1.2701682806015011</c:v>
                </c:pt>
                <c:pt idx="1217">
                  <c:v>1.270290172100067</c:v>
                </c:pt>
                <c:pt idx="1218">
                  <c:v>1.2704360246658331</c:v>
                </c:pt>
                <c:pt idx="1219">
                  <c:v>1.2705651283264161</c:v>
                </c:pt>
                <c:pt idx="1220">
                  <c:v>1.270643508434296</c:v>
                </c:pt>
                <c:pt idx="1221">
                  <c:v>1.270729041099548</c:v>
                </c:pt>
                <c:pt idx="1222">
                  <c:v>1.2708281636238099</c:v>
                </c:pt>
                <c:pt idx="1223">
                  <c:v>1.270921683311462</c:v>
                </c:pt>
                <c:pt idx="1224">
                  <c:v>1.2709935665130621</c:v>
                </c:pt>
                <c:pt idx="1225">
                  <c:v>1.2710646748542791</c:v>
                </c:pt>
                <c:pt idx="1226">
                  <c:v>1.2711402535438538</c:v>
                </c:pt>
                <c:pt idx="1227">
                  <c:v>1.2712160110473629</c:v>
                </c:pt>
                <c:pt idx="1228">
                  <c:v>1.2712823510169979</c:v>
                </c:pt>
                <c:pt idx="1229">
                  <c:v>1.2713475584983831</c:v>
                </c:pt>
                <c:pt idx="1230">
                  <c:v>1.271409368515015</c:v>
                </c:pt>
                <c:pt idx="1231">
                  <c:v>1.2714689135551449</c:v>
                </c:pt>
                <c:pt idx="1232">
                  <c:v>1.2715304851531979</c:v>
                </c:pt>
                <c:pt idx="1233">
                  <c:v>1.2715920567512509</c:v>
                </c:pt>
                <c:pt idx="1234">
                  <c:v>1.271632349491119</c:v>
                </c:pt>
                <c:pt idx="1235">
                  <c:v>1.2716732978820799</c:v>
                </c:pt>
                <c:pt idx="1236">
                  <c:v>1.2717120409011839</c:v>
                </c:pt>
                <c:pt idx="1237">
                  <c:v>1.27174631357193</c:v>
                </c:pt>
                <c:pt idx="1238">
                  <c:v>1.271754956245422</c:v>
                </c:pt>
                <c:pt idx="1239">
                  <c:v>1.2717622876167298</c:v>
                </c:pt>
                <c:pt idx="1240">
                  <c:v>1.2717777252197271</c:v>
                </c:pt>
                <c:pt idx="1241">
                  <c:v>1.271797692775726</c:v>
                </c:pt>
                <c:pt idx="1242">
                  <c:v>1.271846568584442</c:v>
                </c:pt>
                <c:pt idx="1243">
                  <c:v>1.271894729137421</c:v>
                </c:pt>
                <c:pt idx="1244">
                  <c:v>1.2719213724136349</c:v>
                </c:pt>
                <c:pt idx="1245">
                  <c:v>1.271946823596954</c:v>
                </c:pt>
                <c:pt idx="1246">
                  <c:v>1.27195862531662</c:v>
                </c:pt>
                <c:pt idx="1247">
                  <c:v>1.271970963478088</c:v>
                </c:pt>
                <c:pt idx="1248">
                  <c:v>1.2719984412193299</c:v>
                </c:pt>
                <c:pt idx="1249">
                  <c:v>1.2720189452171331</c:v>
                </c:pt>
                <c:pt idx="1250">
                  <c:v>1.272011435031891</c:v>
                </c:pt>
                <c:pt idx="1251">
                  <c:v>1.272007918357849</c:v>
                </c:pt>
                <c:pt idx="1252">
                  <c:v>1.272018051147461</c:v>
                </c:pt>
                <c:pt idx="1253">
                  <c:v>1.272028660774231</c:v>
                </c:pt>
                <c:pt idx="1254">
                  <c:v>1.2720265150070191</c:v>
                </c:pt>
                <c:pt idx="1255">
                  <c:v>1.2720198988914491</c:v>
                </c:pt>
                <c:pt idx="1256">
                  <c:v>1.2719975471496578</c:v>
                </c:pt>
                <c:pt idx="1257">
                  <c:v>1.2719778180122381</c:v>
                </c:pt>
                <c:pt idx="1258">
                  <c:v>1.271966314315796</c:v>
                </c:pt>
                <c:pt idx="1259">
                  <c:v>1.2719462275505071</c:v>
                </c:pt>
                <c:pt idx="1260">
                  <c:v>1.2718890070915219</c:v>
                </c:pt>
                <c:pt idx="1261">
                  <c:v>1.2718410849571229</c:v>
                </c:pt>
                <c:pt idx="1262">
                  <c:v>1.2718469262123109</c:v>
                </c:pt>
                <c:pt idx="1263">
                  <c:v>1.2718590259551998</c:v>
                </c:pt>
                <c:pt idx="1264">
                  <c:v>1.2718979477882391</c:v>
                </c:pt>
                <c:pt idx="1265">
                  <c:v>1.2719321608543401</c:v>
                </c:pt>
                <c:pt idx="1266">
                  <c:v>1.2719533801078799</c:v>
                </c:pt>
                <c:pt idx="1267">
                  <c:v>1.2719714403152471</c:v>
                </c:pt>
                <c:pt idx="1268">
                  <c:v>1.271972155570984</c:v>
                </c:pt>
                <c:pt idx="1269">
                  <c:v>1.2719673871994019</c:v>
                </c:pt>
                <c:pt idx="1270">
                  <c:v>1.2719344258308409</c:v>
                </c:pt>
                <c:pt idx="1271">
                  <c:v>1.2719027161598211</c:v>
                </c:pt>
                <c:pt idx="1272">
                  <c:v>1.2718521118164059</c:v>
                </c:pt>
                <c:pt idx="1273">
                  <c:v>1.2718150973320008</c:v>
                </c:pt>
                <c:pt idx="1274">
                  <c:v>1.2718563437461849</c:v>
                </c:pt>
                <c:pt idx="1275">
                  <c:v>1.2718913316726681</c:v>
                </c:pt>
                <c:pt idx="1276">
                  <c:v>1.2719067692756649</c:v>
                </c:pt>
                <c:pt idx="1277">
                  <c:v>1.2719214320182801</c:v>
                </c:pt>
                <c:pt idx="1278">
                  <c:v>1.271919286251068</c:v>
                </c:pt>
                <c:pt idx="1279">
                  <c:v>1.2719242930412289</c:v>
                </c:pt>
                <c:pt idx="1280">
                  <c:v>1.271955645084381</c:v>
                </c:pt>
                <c:pt idx="1281">
                  <c:v>1.2719776391983029</c:v>
                </c:pt>
                <c:pt idx="1282">
                  <c:v>1.2719673275947569</c:v>
                </c:pt>
                <c:pt idx="1283">
                  <c:v>1.2719596982002259</c:v>
                </c:pt>
                <c:pt idx="1284">
                  <c:v>1.2719770431518551</c:v>
                </c:pt>
                <c:pt idx="1285">
                  <c:v>1.271996831893921</c:v>
                </c:pt>
                <c:pt idx="1286">
                  <c:v>1.272021508216858</c:v>
                </c:pt>
                <c:pt idx="1287">
                  <c:v>1.2720455884933468</c:v>
                </c:pt>
                <c:pt idx="1288">
                  <c:v>1.2720588207244869</c:v>
                </c:pt>
                <c:pt idx="1289">
                  <c:v>1.272072350978851</c:v>
                </c:pt>
                <c:pt idx="1290">
                  <c:v>1.2720924377441409</c:v>
                </c:pt>
                <c:pt idx="1291">
                  <c:v>1.2721168756484991</c:v>
                </c:pt>
                <c:pt idx="1292">
                  <c:v>1.27216283082962</c:v>
                </c:pt>
                <c:pt idx="1293">
                  <c:v>1.2722189784049989</c:v>
                </c:pt>
                <c:pt idx="1294">
                  <c:v>1.2723060607910159</c:v>
                </c:pt>
                <c:pt idx="1295">
                  <c:v>1.272387719154358</c:v>
                </c:pt>
                <c:pt idx="1296">
                  <c:v>1.2724472641944891</c:v>
                </c:pt>
                <c:pt idx="1297">
                  <c:v>1.2724978089332579</c:v>
                </c:pt>
                <c:pt idx="1298">
                  <c:v>1.272537863254547</c:v>
                </c:pt>
                <c:pt idx="1299">
                  <c:v>1.272583937644959</c:v>
                </c:pt>
                <c:pt idx="1300">
                  <c:v>1.2726316213607789</c:v>
                </c:pt>
                <c:pt idx="1301">
                  <c:v>1.2726902127265931</c:v>
                </c:pt>
                <c:pt idx="1302">
                  <c:v>1.272775685787201</c:v>
                </c:pt>
                <c:pt idx="1303">
                  <c:v>1.2728597283363339</c:v>
                </c:pt>
                <c:pt idx="1304">
                  <c:v>1.2729512810707089</c:v>
                </c:pt>
                <c:pt idx="1305">
                  <c:v>1.27303854227066</c:v>
                </c:pt>
                <c:pt idx="1306">
                  <c:v>1.273101723194122</c:v>
                </c:pt>
                <c:pt idx="1307">
                  <c:v>1.2731789708137509</c:v>
                </c:pt>
                <c:pt idx="1308">
                  <c:v>1.273300325870514</c:v>
                </c:pt>
                <c:pt idx="1309">
                  <c:v>1.2734057664871221</c:v>
                </c:pt>
                <c:pt idx="1310">
                  <c:v>1.2734654903411871</c:v>
                </c:pt>
                <c:pt idx="1311">
                  <c:v>1.273530399799347</c:v>
                </c:pt>
                <c:pt idx="1312">
                  <c:v>1.273610687255859</c:v>
                </c:pt>
                <c:pt idx="1313">
                  <c:v>1.2736901402473451</c:v>
                </c:pt>
                <c:pt idx="1314">
                  <c:v>1.2737560033798219</c:v>
                </c:pt>
                <c:pt idx="1315">
                  <c:v>1.2738246679306031</c:v>
                </c:pt>
                <c:pt idx="1316">
                  <c:v>1.2739040017127989</c:v>
                </c:pt>
                <c:pt idx="1317">
                  <c:v>1.2739895343780518</c:v>
                </c:pt>
                <c:pt idx="1318">
                  <c:v>1.2740917563438421</c:v>
                </c:pt>
                <c:pt idx="1319">
                  <c:v>1.274195528030396</c:v>
                </c:pt>
                <c:pt idx="1320">
                  <c:v>1.2742954254150389</c:v>
                </c:pt>
                <c:pt idx="1321">
                  <c:v>1.2743952631950379</c:v>
                </c:pt>
                <c:pt idx="1322">
                  <c:v>1.2744942665100099</c:v>
                </c:pt>
                <c:pt idx="1323">
                  <c:v>1.27461371421814</c:v>
                </c:pt>
                <c:pt idx="1324">
                  <c:v>1.2747722625732418</c:v>
                </c:pt>
                <c:pt idx="1325">
                  <c:v>1.2749133467674261</c:v>
                </c:pt>
                <c:pt idx="1326">
                  <c:v>1.275022780895233</c:v>
                </c:pt>
                <c:pt idx="1327">
                  <c:v>1.275126492977142</c:v>
                </c:pt>
                <c:pt idx="1328">
                  <c:v>1.275223350524902</c:v>
                </c:pt>
                <c:pt idx="1329">
                  <c:v>1.2753270626068121</c:v>
                </c:pt>
                <c:pt idx="1330">
                  <c:v>1.2754378080368038</c:v>
                </c:pt>
                <c:pt idx="1331">
                  <c:v>1.27554497718811</c:v>
                </c:pt>
                <c:pt idx="1332">
                  <c:v>1.2756473779678341</c:v>
                </c:pt>
                <c:pt idx="1333">
                  <c:v>1.275756752490997</c:v>
                </c:pt>
                <c:pt idx="1334">
                  <c:v>1.2758732199668881</c:v>
                </c:pt>
                <c:pt idx="1335">
                  <c:v>1.2759889721870419</c:v>
                </c:pt>
                <c:pt idx="1336">
                  <c:v>1.276102161407471</c:v>
                </c:pt>
                <c:pt idx="1337">
                  <c:v>1.2762089729309078</c:v>
                </c:pt>
                <c:pt idx="1338">
                  <c:v>1.276313400268555</c:v>
                </c:pt>
                <c:pt idx="1339">
                  <c:v>1.276433086395264</c:v>
                </c:pt>
                <c:pt idx="1340">
                  <c:v>1.2765671968460079</c:v>
                </c:pt>
                <c:pt idx="1341">
                  <c:v>1.276667928695679</c:v>
                </c:pt>
                <c:pt idx="1342">
                  <c:v>1.2767402887344361</c:v>
                </c:pt>
                <c:pt idx="1343">
                  <c:v>1.2768335103988648</c:v>
                </c:pt>
                <c:pt idx="1344">
                  <c:v>1.276942467689514</c:v>
                </c:pt>
                <c:pt idx="1345">
                  <c:v>1.277088022232056</c:v>
                </c:pt>
                <c:pt idx="1346">
                  <c:v>1.277255392074585</c:v>
                </c:pt>
                <c:pt idx="1347">
                  <c:v>1.277317023277283</c:v>
                </c:pt>
                <c:pt idx="1348">
                  <c:v>1.2773254275321961</c:v>
                </c:pt>
                <c:pt idx="1349">
                  <c:v>1.2773968338966371</c:v>
                </c:pt>
                <c:pt idx="1350">
                  <c:v>1.2774988770484921</c:v>
                </c:pt>
                <c:pt idx="1351">
                  <c:v>1.2775898933410641</c:v>
                </c:pt>
                <c:pt idx="1352">
                  <c:v>1.277671909332275</c:v>
                </c:pt>
                <c:pt idx="1353">
                  <c:v>1.277762806415558</c:v>
                </c:pt>
                <c:pt idx="1354">
                  <c:v>1.2778583526611329</c:v>
                </c:pt>
                <c:pt idx="1355">
                  <c:v>1.277988946437836</c:v>
                </c:pt>
                <c:pt idx="1356">
                  <c:v>1.2781358718872071</c:v>
                </c:pt>
                <c:pt idx="1357">
                  <c:v>1.2782608032226559</c:v>
                </c:pt>
                <c:pt idx="1358">
                  <c:v>1.2783780455589291</c:v>
                </c:pt>
                <c:pt idx="1359">
                  <c:v>1.278495228290558</c:v>
                </c:pt>
                <c:pt idx="1360">
                  <c:v>1.2786131262779241</c:v>
                </c:pt>
                <c:pt idx="1361">
                  <c:v>1.2786822676658631</c:v>
                </c:pt>
                <c:pt idx="1362">
                  <c:v>1.2787439584732061</c:v>
                </c:pt>
                <c:pt idx="1363">
                  <c:v>1.2787980198860169</c:v>
                </c:pt>
                <c:pt idx="1364">
                  <c:v>1.278851664066315</c:v>
                </c:pt>
                <c:pt idx="1365">
                  <c:v>1.2789059638977049</c:v>
                </c:pt>
                <c:pt idx="1366">
                  <c:v>1.2789570450782781</c:v>
                </c:pt>
                <c:pt idx="1367">
                  <c:v>1.27895245552063</c:v>
                </c:pt>
                <c:pt idx="1368">
                  <c:v>1.278945124149323</c:v>
                </c:pt>
                <c:pt idx="1369">
                  <c:v>1.278959488868713</c:v>
                </c:pt>
                <c:pt idx="1370">
                  <c:v>1.2789772510528561</c:v>
                </c:pt>
                <c:pt idx="1371">
                  <c:v>1.278964018821716</c:v>
                </c:pt>
                <c:pt idx="1372">
                  <c:v>1.2789476871490479</c:v>
                </c:pt>
                <c:pt idx="1373">
                  <c:v>1.27896831035614</c:v>
                </c:pt>
                <c:pt idx="1374">
                  <c:v>1.2789891719818121</c:v>
                </c:pt>
                <c:pt idx="1375">
                  <c:v>1.27897355556488</c:v>
                </c:pt>
                <c:pt idx="1376">
                  <c:v>1.2789614558219911</c:v>
                </c:pt>
                <c:pt idx="1377">
                  <c:v>1.278980648517609</c:v>
                </c:pt>
                <c:pt idx="1378">
                  <c:v>1.278989708423615</c:v>
                </c:pt>
                <c:pt idx="1379">
                  <c:v>1.2789284944534298</c:v>
                </c:pt>
                <c:pt idx="1380">
                  <c:v>1.2788699626922608</c:v>
                </c:pt>
                <c:pt idx="1381">
                  <c:v>1.2788275837898251</c:v>
                </c:pt>
                <c:pt idx="1382">
                  <c:v>1.2787796616554261</c:v>
                </c:pt>
                <c:pt idx="1383">
                  <c:v>1.278700983524323</c:v>
                </c:pt>
                <c:pt idx="1384">
                  <c:v>1.2786183118820191</c:v>
                </c:pt>
                <c:pt idx="1385">
                  <c:v>1.278525269031525</c:v>
                </c:pt>
                <c:pt idx="1386">
                  <c:v>1.2784304380416871</c:v>
                </c:pt>
                <c:pt idx="1387">
                  <c:v>1.2783331036567689</c:v>
                </c:pt>
                <c:pt idx="1388">
                  <c:v>1.2782516837120059</c:v>
                </c:pt>
                <c:pt idx="1389">
                  <c:v>1.278218960762024</c:v>
                </c:pt>
                <c:pt idx="1390">
                  <c:v>1.2781658530235291</c:v>
                </c:pt>
                <c:pt idx="1391">
                  <c:v>1.278062796592712</c:v>
                </c:pt>
                <c:pt idx="1392">
                  <c:v>1.2779639720916749</c:v>
                </c:pt>
                <c:pt idx="1393">
                  <c:v>1.2778739690780641</c:v>
                </c:pt>
                <c:pt idx="1394">
                  <c:v>1.27775821685791</c:v>
                </c:pt>
                <c:pt idx="1395">
                  <c:v>1.2776019334793089</c:v>
                </c:pt>
                <c:pt idx="1396">
                  <c:v>1.2774515509605409</c:v>
                </c:pt>
                <c:pt idx="1397">
                  <c:v>1.2773101091384889</c:v>
                </c:pt>
                <c:pt idx="1398">
                  <c:v>1.2771817207336431</c:v>
                </c:pt>
                <c:pt idx="1399">
                  <c:v>1.2770694255828858</c:v>
                </c:pt>
                <c:pt idx="1400">
                  <c:v>1.2769781112670899</c:v>
                </c:pt>
                <c:pt idx="1401">
                  <c:v>1.2769085526466371</c:v>
                </c:pt>
                <c:pt idx="1402">
                  <c:v>1.2767954230308529</c:v>
                </c:pt>
                <c:pt idx="1403">
                  <c:v>1.2766438484191891</c:v>
                </c:pt>
                <c:pt idx="1404">
                  <c:v>1.2765272617340089</c:v>
                </c:pt>
                <c:pt idx="1405">
                  <c:v>1.2764361858367921</c:v>
                </c:pt>
                <c:pt idx="1406">
                  <c:v>1.2763505935668951</c:v>
                </c:pt>
                <c:pt idx="1407">
                  <c:v>1.2762676835060121</c:v>
                </c:pt>
                <c:pt idx="1408">
                  <c:v>1.276123857498169</c:v>
                </c:pt>
                <c:pt idx="1409">
                  <c:v>1.275947070121765</c:v>
                </c:pt>
                <c:pt idx="1410">
                  <c:v>1.275810873508453</c:v>
                </c:pt>
                <c:pt idx="1411">
                  <c:v>1.275692856311798</c:v>
                </c:pt>
                <c:pt idx="1412">
                  <c:v>1.275556302070618</c:v>
                </c:pt>
                <c:pt idx="1413">
                  <c:v>1.2754121780395509</c:v>
                </c:pt>
                <c:pt idx="1414">
                  <c:v>1.27533141374588</c:v>
                </c:pt>
                <c:pt idx="1415">
                  <c:v>1.2752663850784298</c:v>
                </c:pt>
                <c:pt idx="1416">
                  <c:v>1.275153017044067</c:v>
                </c:pt>
                <c:pt idx="1417">
                  <c:v>1.2750284433364869</c:v>
                </c:pt>
                <c:pt idx="1418">
                  <c:v>1.2748555302619931</c:v>
                </c:pt>
                <c:pt idx="1419">
                  <c:v>1.274672961235046</c:v>
                </c:pt>
                <c:pt idx="1420">
                  <c:v>1.27452210187912</c:v>
                </c:pt>
                <c:pt idx="1421">
                  <c:v>1.2743744611740109</c:v>
                </c:pt>
                <c:pt idx="1422">
                  <c:v>1.274249887466431</c:v>
                </c:pt>
                <c:pt idx="1423">
                  <c:v>1.2741239428520199</c:v>
                </c:pt>
                <c:pt idx="1424">
                  <c:v>1.2739560961723329</c:v>
                </c:pt>
                <c:pt idx="1425">
                  <c:v>1.273788607120514</c:v>
                </c:pt>
                <c:pt idx="1426">
                  <c:v>1.273647582530975</c:v>
                </c:pt>
                <c:pt idx="1427">
                  <c:v>1.273508584499359</c:v>
                </c:pt>
                <c:pt idx="1428">
                  <c:v>1.273398196697235</c:v>
                </c:pt>
                <c:pt idx="1429">
                  <c:v>1.2732776761054989</c:v>
                </c:pt>
                <c:pt idx="1430">
                  <c:v>1.273119604587555</c:v>
                </c:pt>
                <c:pt idx="1431">
                  <c:v>1.2729798913002011</c:v>
                </c:pt>
                <c:pt idx="1432">
                  <c:v>1.2733469963073731</c:v>
                </c:pt>
                <c:pt idx="1433">
                  <c:v>1.2733097434043881</c:v>
                </c:pt>
                <c:pt idx="1434">
                  <c:v>1.2732583045959469</c:v>
                </c:pt>
                <c:pt idx="1435">
                  <c:v>1.2731978654861451</c:v>
                </c:pt>
                <c:pt idx="1436">
                  <c:v>1.273171043395996</c:v>
                </c:pt>
                <c:pt idx="1437">
                  <c:v>1.2731715202331539</c:v>
                </c:pt>
                <c:pt idx="1438">
                  <c:v>1.2731625795364381</c:v>
                </c:pt>
                <c:pt idx="1439">
                  <c:v>1.273128962516785</c:v>
                </c:pt>
                <c:pt idx="1440">
                  <c:v>1.2730914115905758</c:v>
                </c:pt>
                <c:pt idx="1441">
                  <c:v>1.273033356666565</c:v>
                </c:pt>
                <c:pt idx="1442">
                  <c:v>1.2729691028594969</c:v>
                </c:pt>
                <c:pt idx="1443">
                  <c:v>1.2728970408439639</c:v>
                </c:pt>
                <c:pt idx="1444">
                  <c:v>1.2728336215019231</c:v>
                </c:pt>
                <c:pt idx="1445">
                  <c:v>1.2728569865226751</c:v>
                </c:pt>
                <c:pt idx="1446">
                  <c:v>1.2728931069374081</c:v>
                </c:pt>
                <c:pt idx="1447">
                  <c:v>1.272928273677826</c:v>
                </c:pt>
                <c:pt idx="1448">
                  <c:v>1.2729608774185179</c:v>
                </c:pt>
                <c:pt idx="1449">
                  <c:v>1.2730124354362489</c:v>
                </c:pt>
                <c:pt idx="1450">
                  <c:v>1.273078417778015</c:v>
                </c:pt>
                <c:pt idx="1451">
                  <c:v>1.2731484532356259</c:v>
                </c:pt>
                <c:pt idx="1452">
                  <c:v>1.273253953456879</c:v>
                </c:pt>
                <c:pt idx="1453">
                  <c:v>1.2733651757240301</c:v>
                </c:pt>
                <c:pt idx="1454">
                  <c:v>1.2735341548919679</c:v>
                </c:pt>
                <c:pt idx="1455">
                  <c:v>1.273714518547058</c:v>
                </c:pt>
                <c:pt idx="1456">
                  <c:v>1.273869431018829</c:v>
                </c:pt>
                <c:pt idx="1457">
                  <c:v>1.274008071422577</c:v>
                </c:pt>
                <c:pt idx="1458">
                  <c:v>1.274111366271973</c:v>
                </c:pt>
                <c:pt idx="1459">
                  <c:v>1.2742014288902279</c:v>
                </c:pt>
                <c:pt idx="1460">
                  <c:v>1.2743027567863461</c:v>
                </c:pt>
                <c:pt idx="1461">
                  <c:v>1.2744248270988461</c:v>
                </c:pt>
                <c:pt idx="1462">
                  <c:v>1.2745453476905819</c:v>
                </c:pt>
                <c:pt idx="1463">
                  <c:v>1.2746374368667599</c:v>
                </c:pt>
                <c:pt idx="1464">
                  <c:v>1.27472243309021</c:v>
                </c:pt>
                <c:pt idx="1465">
                  <c:v>1.2748024225234991</c:v>
                </c:pt>
                <c:pt idx="1466">
                  <c:v>1.2748887300491329</c:v>
                </c:pt>
                <c:pt idx="1467">
                  <c:v>1.2749900579452511</c:v>
                </c:pt>
                <c:pt idx="1468">
                  <c:v>1.2751027703285218</c:v>
                </c:pt>
                <c:pt idx="1469">
                  <c:v>1.2752021312713619</c:v>
                </c:pt>
                <c:pt idx="1470">
                  <c:v>1.2752657890319821</c:v>
                </c:pt>
                <c:pt idx="1471">
                  <c:v>1.275330519676209</c:v>
                </c:pt>
                <c:pt idx="1472">
                  <c:v>1.27540180683136</c:v>
                </c:pt>
                <c:pt idx="1473">
                  <c:v>1.2754684448242188</c:v>
                </c:pt>
                <c:pt idx="1474">
                  <c:v>1.275516366958618</c:v>
                </c:pt>
                <c:pt idx="1475">
                  <c:v>1.2755622029304501</c:v>
                </c:pt>
                <c:pt idx="1476">
                  <c:v>1.2755918264389039</c:v>
                </c:pt>
                <c:pt idx="1477">
                  <c:v>1.275614893436432</c:v>
                </c:pt>
                <c:pt idx="1478">
                  <c:v>1.275631284713745</c:v>
                </c:pt>
                <c:pt idx="1479">
                  <c:v>1.275655543804169</c:v>
                </c:pt>
                <c:pt idx="1480">
                  <c:v>1.2756919622421261</c:v>
                </c:pt>
                <c:pt idx="1481">
                  <c:v>1.2757260560989381</c:v>
                </c:pt>
                <c:pt idx="1482">
                  <c:v>1.2757453083992001</c:v>
                </c:pt>
                <c:pt idx="1483">
                  <c:v>1.275756931304932</c:v>
                </c:pt>
                <c:pt idx="1484">
                  <c:v>1.2757687330245968</c:v>
                </c:pt>
                <c:pt idx="1485">
                  <c:v>1.2757744550704961</c:v>
                </c:pt>
                <c:pt idx="1486">
                  <c:v>1.275781488418579</c:v>
                </c:pt>
                <c:pt idx="1487">
                  <c:v>1.2758116483688351</c:v>
                </c:pt>
                <c:pt idx="1488">
                  <c:v>1.2758402585983279</c:v>
                </c:pt>
                <c:pt idx="1489">
                  <c:v>1.275871074199677</c:v>
                </c:pt>
                <c:pt idx="1490">
                  <c:v>1.2759044528007508</c:v>
                </c:pt>
                <c:pt idx="1491">
                  <c:v>1.2759347319602969</c:v>
                </c:pt>
                <c:pt idx="1492">
                  <c:v>1.275968825817108</c:v>
                </c:pt>
                <c:pt idx="1493">
                  <c:v>1.2760036945343018</c:v>
                </c:pt>
                <c:pt idx="1494">
                  <c:v>1.2760360002517701</c:v>
                </c:pt>
                <c:pt idx="1495">
                  <c:v>1.2760678887367249</c:v>
                </c:pt>
                <c:pt idx="1496">
                  <c:v>1.276082611083984</c:v>
                </c:pt>
                <c:pt idx="1497">
                  <c:v>1.2760902404785159</c:v>
                </c:pt>
                <c:pt idx="1498">
                  <c:v>1.2760601997375489</c:v>
                </c:pt>
                <c:pt idx="1499">
                  <c:v>1.2760393381118771</c:v>
                </c:pt>
                <c:pt idx="1500">
                  <c:v>1.2760258674621578</c:v>
                </c:pt>
                <c:pt idx="1501">
                  <c:v>1.27599231004715</c:v>
                </c:pt>
                <c:pt idx="1502">
                  <c:v>1.275967633724213</c:v>
                </c:pt>
                <c:pt idx="1503">
                  <c:v>1.275983548164368</c:v>
                </c:pt>
                <c:pt idx="1504">
                  <c:v>1.2759846210479739</c:v>
                </c:pt>
                <c:pt idx="1505">
                  <c:v>1.2759191751480099</c:v>
                </c:pt>
                <c:pt idx="1506">
                  <c:v>1.2758387088775631</c:v>
                </c:pt>
                <c:pt idx="1507">
                  <c:v>1.275694644451141</c:v>
                </c:pt>
                <c:pt idx="1508">
                  <c:v>1.275545156002045</c:v>
                </c:pt>
                <c:pt idx="1509">
                  <c:v>1.2753511428833009</c:v>
                </c:pt>
                <c:pt idx="1510">
                  <c:v>1.275154626369476</c:v>
                </c:pt>
                <c:pt idx="1511">
                  <c:v>1.274924194812775</c:v>
                </c:pt>
                <c:pt idx="1512">
                  <c:v>1.2746795773506161</c:v>
                </c:pt>
                <c:pt idx="1513">
                  <c:v>1.2744121909141541</c:v>
                </c:pt>
                <c:pt idx="1514">
                  <c:v>1.2741231083869931</c:v>
                </c:pt>
                <c:pt idx="1515">
                  <c:v>1.2738012433052059</c:v>
                </c:pt>
                <c:pt idx="1516">
                  <c:v>1.273394858837128</c:v>
                </c:pt>
                <c:pt idx="1517">
                  <c:v>1.2729656457901</c:v>
                </c:pt>
                <c:pt idx="1518">
                  <c:v>1.2724752187728878</c:v>
                </c:pt>
                <c:pt idx="1519">
                  <c:v>1.2719772815704351</c:v>
                </c:pt>
                <c:pt idx="1520">
                  <c:v>1.271355903148651</c:v>
                </c:pt>
                <c:pt idx="1521">
                  <c:v>1.2707159280776978</c:v>
                </c:pt>
                <c:pt idx="1522">
                  <c:v>1.2700457930564881</c:v>
                </c:pt>
                <c:pt idx="1523">
                  <c:v>1.2693743467330929</c:v>
                </c:pt>
                <c:pt idx="1524">
                  <c:v>1.2686468720436099</c:v>
                </c:pt>
                <c:pt idx="1525">
                  <c:v>1.2678655743598939</c:v>
                </c:pt>
                <c:pt idx="1526">
                  <c:v>1.267058229446411</c:v>
                </c:pt>
                <c:pt idx="1527">
                  <c:v>1.2661928892135621</c:v>
                </c:pt>
                <c:pt idx="1528">
                  <c:v>1.265285766124725</c:v>
                </c:pt>
                <c:pt idx="1529">
                  <c:v>1.2642125844955441</c:v>
                </c:pt>
                <c:pt idx="1530">
                  <c:v>1.2631434559822079</c:v>
                </c:pt>
                <c:pt idx="1531">
                  <c:v>1.26205620765686</c:v>
                </c:pt>
                <c:pt idx="1532">
                  <c:v>1.2609700918197628</c:v>
                </c:pt>
                <c:pt idx="1533">
                  <c:v>1.2597642898559571</c:v>
                </c:pt>
                <c:pt idx="1534">
                  <c:v>1.258535718917847</c:v>
                </c:pt>
                <c:pt idx="1535">
                  <c:v>1.2572465300559998</c:v>
                </c:pt>
                <c:pt idx="1536">
                  <c:v>1.2559180021286009</c:v>
                </c:pt>
                <c:pt idx="1537">
                  <c:v>1.254539585113525</c:v>
                </c:pt>
                <c:pt idx="1538">
                  <c:v>1.253078734874725</c:v>
                </c:pt>
                <c:pt idx="1539">
                  <c:v>1.251611566543579</c:v>
                </c:pt>
                <c:pt idx="1540">
                  <c:v>1.2501001715660101</c:v>
                </c:pt>
                <c:pt idx="1541">
                  <c:v>1.2485746502876278</c:v>
                </c:pt>
                <c:pt idx="1542">
                  <c:v>1.2469271183013921</c:v>
                </c:pt>
                <c:pt idx="1543">
                  <c:v>1.245270705223084</c:v>
                </c:pt>
                <c:pt idx="1544">
                  <c:v>1.2436332464218141</c:v>
                </c:pt>
                <c:pt idx="1545">
                  <c:v>1.241988813877106</c:v>
                </c:pt>
                <c:pt idx="1546">
                  <c:v>1.2403541564941409</c:v>
                </c:pt>
                <c:pt idx="1547">
                  <c:v>1.2387066841125489</c:v>
                </c:pt>
                <c:pt idx="1548">
                  <c:v>1.2371442079544068</c:v>
                </c:pt>
                <c:pt idx="1549">
                  <c:v>1.235620415210724</c:v>
                </c:pt>
                <c:pt idx="1550">
                  <c:v>1.2341618299484249</c:v>
                </c:pt>
                <c:pt idx="1551">
                  <c:v>1.2328459382057191</c:v>
                </c:pt>
                <c:pt idx="1552">
                  <c:v>1.231575524806976</c:v>
                </c:pt>
                <c:pt idx="1553">
                  <c:v>1.23047593832016</c:v>
                </c:pt>
                <c:pt idx="1554">
                  <c:v>1.2293887495994569</c:v>
                </c:pt>
                <c:pt idx="1555">
                  <c:v>1.2284872293472291</c:v>
                </c:pt>
                <c:pt idx="1556">
                  <c:v>1.227602934837341</c:v>
                </c:pt>
                <c:pt idx="1557">
                  <c:v>1.226968741416931</c:v>
                </c:pt>
                <c:pt idx="1558">
                  <c:v>1.2264023184776309</c:v>
                </c:pt>
                <c:pt idx="1559">
                  <c:v>1.2259385943412779</c:v>
                </c:pt>
                <c:pt idx="1560">
                  <c:v>1.22554794549942</c:v>
                </c:pt>
                <c:pt idx="1561">
                  <c:v>1.2252329945564271</c:v>
                </c:pt>
                <c:pt idx="1562">
                  <c:v>1.2250421404838558</c:v>
                </c:pt>
                <c:pt idx="1563">
                  <c:v>1.224881207942963</c:v>
                </c:pt>
                <c:pt idx="1564">
                  <c:v>1.224830782413483</c:v>
                </c:pt>
                <c:pt idx="1565">
                  <c:v>1.2247844099998471</c:v>
                </c:pt>
                <c:pt idx="1566">
                  <c:v>1.224805986881256</c:v>
                </c:pt>
                <c:pt idx="1567">
                  <c:v>1.2248315572738648</c:v>
                </c:pt>
                <c:pt idx="1568">
                  <c:v>1.2249340772628781</c:v>
                </c:pt>
                <c:pt idx="1569">
                  <c:v>1.2250430345535279</c:v>
                </c:pt>
                <c:pt idx="1570">
                  <c:v>1.2251503229141241</c:v>
                </c:pt>
                <c:pt idx="1571">
                  <c:v>1.225267505645752</c:v>
                </c:pt>
                <c:pt idx="1572">
                  <c:v>1.225420212745667</c:v>
                </c:pt>
                <c:pt idx="1573">
                  <c:v>1.2256027221679688</c:v>
                </c:pt>
                <c:pt idx="1574">
                  <c:v>1.225762581825256</c:v>
                </c:pt>
                <c:pt idx="1575">
                  <c:v>1.2258965730667111</c:v>
                </c:pt>
                <c:pt idx="1576">
                  <c:v>1.226042544841766</c:v>
                </c:pt>
                <c:pt idx="1577">
                  <c:v>1.226220345497131</c:v>
                </c:pt>
                <c:pt idx="1578">
                  <c:v>1.2263962388038641</c:v>
                </c:pt>
                <c:pt idx="1579">
                  <c:v>1.2265471577644349</c:v>
                </c:pt>
                <c:pt idx="1580">
                  <c:v>1.2266967058181759</c:v>
                </c:pt>
                <c:pt idx="1581">
                  <c:v>1.226886427402496</c:v>
                </c:pt>
                <c:pt idx="1582">
                  <c:v>1.2270859241485601</c:v>
                </c:pt>
                <c:pt idx="1583">
                  <c:v>1.2272931098937989</c:v>
                </c:pt>
                <c:pt idx="1584">
                  <c:v>1.2274912953376771</c:v>
                </c:pt>
                <c:pt idx="1585">
                  <c:v>1.227681195735931</c:v>
                </c:pt>
                <c:pt idx="1586">
                  <c:v>1.227870798110962</c:v>
                </c:pt>
                <c:pt idx="1587">
                  <c:v>1.2280802488327029</c:v>
                </c:pt>
                <c:pt idx="1588">
                  <c:v>1.2283224225044251</c:v>
                </c:pt>
                <c:pt idx="1589">
                  <c:v>1.2285659670829769</c:v>
                </c:pt>
                <c:pt idx="1590">
                  <c:v>1.2288048028945919</c:v>
                </c:pt>
                <c:pt idx="1591">
                  <c:v>1.229040539264679</c:v>
                </c:pt>
                <c:pt idx="1592">
                  <c:v>1.2292981505393978</c:v>
                </c:pt>
                <c:pt idx="1593">
                  <c:v>1.2295583844184881</c:v>
                </c:pt>
                <c:pt idx="1594">
                  <c:v>1.2298465132713319</c:v>
                </c:pt>
                <c:pt idx="1595">
                  <c:v>1.230138456821442</c:v>
                </c:pt>
                <c:pt idx="1596">
                  <c:v>1.230410015583038</c:v>
                </c:pt>
                <c:pt idx="1597">
                  <c:v>1.2306689381599429</c:v>
                </c:pt>
                <c:pt idx="1598">
                  <c:v>1.2309387683868409</c:v>
                </c:pt>
                <c:pt idx="1599">
                  <c:v>1.2312177777290341</c:v>
                </c:pt>
                <c:pt idx="1600">
                  <c:v>1.2315184235572811</c:v>
                </c:pt>
                <c:pt idx="1601">
                  <c:v>1.2318523883819581</c:v>
                </c:pt>
                <c:pt idx="1602">
                  <c:v>1.2321842074394231</c:v>
                </c:pt>
                <c:pt idx="1603">
                  <c:v>1.2325266361236569</c:v>
                </c:pt>
                <c:pt idx="1604">
                  <c:v>1.2328755021095281</c:v>
                </c:pt>
                <c:pt idx="1605">
                  <c:v>1.2332480907440191</c:v>
                </c:pt>
                <c:pt idx="1606">
                  <c:v>1.233619725704193</c:v>
                </c:pt>
                <c:pt idx="1607">
                  <c:v>1.2339643597602841</c:v>
                </c:pt>
                <c:pt idx="1608">
                  <c:v>1.2343115568161009</c:v>
                </c:pt>
                <c:pt idx="1609">
                  <c:v>1.234649753570557</c:v>
                </c:pt>
                <c:pt idx="1610">
                  <c:v>1.2349800825119019</c:v>
                </c:pt>
                <c:pt idx="1611">
                  <c:v>1.235322451591492</c:v>
                </c:pt>
                <c:pt idx="1612">
                  <c:v>1.23568389415741</c:v>
                </c:pt>
                <c:pt idx="1613">
                  <c:v>1.2360231637954708</c:v>
                </c:pt>
                <c:pt idx="1614">
                  <c:v>1.236321723461151</c:v>
                </c:pt>
                <c:pt idx="1615">
                  <c:v>1.2366336941719061</c:v>
                </c:pt>
                <c:pt idx="1616">
                  <c:v>1.23698011636734</c:v>
                </c:pt>
                <c:pt idx="1617">
                  <c:v>1.2373279690742489</c:v>
                </c:pt>
                <c:pt idx="1618">
                  <c:v>1.237704730033875</c:v>
                </c:pt>
                <c:pt idx="1619">
                  <c:v>1.2380817890167239</c:v>
                </c:pt>
                <c:pt idx="1620">
                  <c:v>1.2384339928627011</c:v>
                </c:pt>
                <c:pt idx="1621">
                  <c:v>1.2387841105461119</c:v>
                </c:pt>
                <c:pt idx="1622">
                  <c:v>1.2391661167144781</c:v>
                </c:pt>
                <c:pt idx="1623">
                  <c:v>1.2395558714866639</c:v>
                </c:pt>
                <c:pt idx="1624">
                  <c:v>1.2399656534194949</c:v>
                </c:pt>
                <c:pt idx="1625">
                  <c:v>1.2403910517692571</c:v>
                </c:pt>
                <c:pt idx="1626">
                  <c:v>1.2408252120018011</c:v>
                </c:pt>
                <c:pt idx="1627">
                  <c:v>1.241267418861389</c:v>
                </c:pt>
                <c:pt idx="1628">
                  <c:v>1.2417191624641419</c:v>
                </c:pt>
                <c:pt idx="1629">
                  <c:v>1.2421968936920171</c:v>
                </c:pt>
                <c:pt idx="1630">
                  <c:v>1.2426739692687989</c:v>
                </c:pt>
                <c:pt idx="1631">
                  <c:v>1.243135368824005</c:v>
                </c:pt>
                <c:pt idx="1632">
                  <c:v>1.2435962915420529</c:v>
                </c:pt>
                <c:pt idx="1633">
                  <c:v>1.2440442800521849</c:v>
                </c:pt>
                <c:pt idx="1634">
                  <c:v>1.244493460655212</c:v>
                </c:pt>
                <c:pt idx="1635">
                  <c:v>1.2449375748634339</c:v>
                </c:pt>
                <c:pt idx="1636">
                  <c:v>1.2453798413276669</c:v>
                </c:pt>
                <c:pt idx="1637">
                  <c:v>1.2458469629287721</c:v>
                </c:pt>
                <c:pt idx="1638">
                  <c:v>1.2463295221328741</c:v>
                </c:pt>
                <c:pt idx="1639">
                  <c:v>1.2468122601509091</c:v>
                </c:pt>
                <c:pt idx="1640">
                  <c:v>1.247288143634796</c:v>
                </c:pt>
                <c:pt idx="1641">
                  <c:v>1.247773027420044</c:v>
                </c:pt>
                <c:pt idx="1642">
                  <c:v>1.2482742428779598</c:v>
                </c:pt>
                <c:pt idx="1643">
                  <c:v>1.2487774252891541</c:v>
                </c:pt>
                <c:pt idx="1644">
                  <c:v>1.2492825746536251</c:v>
                </c:pt>
                <c:pt idx="1645">
                  <c:v>1.2497936844825741</c:v>
                </c:pt>
                <c:pt idx="1646">
                  <c:v>1.2503689885139471</c:v>
                </c:pt>
                <c:pt idx="1647">
                  <c:v>1.2509453654289251</c:v>
                </c:pt>
                <c:pt idx="1648">
                  <c:v>1.2514757871627809</c:v>
                </c:pt>
                <c:pt idx="1649">
                  <c:v>1.2520040035247799</c:v>
                </c:pt>
                <c:pt idx="1650">
                  <c:v>1.2525027751922608</c:v>
                </c:pt>
                <c:pt idx="1651">
                  <c:v>1.252995944023132</c:v>
                </c:pt>
                <c:pt idx="1652">
                  <c:v>1.2534852981567379</c:v>
                </c:pt>
                <c:pt idx="1653">
                  <c:v>1.253971970081329</c:v>
                </c:pt>
                <c:pt idx="1654">
                  <c:v>1.2544871926307679</c:v>
                </c:pt>
                <c:pt idx="1655">
                  <c:v>1.2550304293632508</c:v>
                </c:pt>
                <c:pt idx="1656">
                  <c:v>1.255547797679901</c:v>
                </c:pt>
                <c:pt idx="1657">
                  <c:v>1.2560223102569581</c:v>
                </c:pt>
                <c:pt idx="1658">
                  <c:v>1.256513273715973</c:v>
                </c:pt>
                <c:pt idx="1659">
                  <c:v>1.257055556774139</c:v>
                </c:pt>
                <c:pt idx="1660">
                  <c:v>1.257597303390503</c:v>
                </c:pt>
                <c:pt idx="1661">
                  <c:v>1.2581225991249081</c:v>
                </c:pt>
                <c:pt idx="1662">
                  <c:v>1.2586492657661439</c:v>
                </c:pt>
                <c:pt idx="1663">
                  <c:v>1.2591267585754391</c:v>
                </c:pt>
                <c:pt idx="1664">
                  <c:v>1.2596022248268128</c:v>
                </c:pt>
                <c:pt idx="1665">
                  <c:v>1.2600670814514161</c:v>
                </c:pt>
                <c:pt idx="1666">
                  <c:v>1.26053032875061</c:v>
                </c:pt>
                <c:pt idx="1667">
                  <c:v>1.2610175967216488</c:v>
                </c:pt>
                <c:pt idx="1668">
                  <c:v>1.2615178585052491</c:v>
                </c:pt>
                <c:pt idx="1669">
                  <c:v>1.262012159824371</c:v>
                </c:pt>
                <c:pt idx="1670">
                  <c:v>1.2625013351440431</c:v>
                </c:pt>
                <c:pt idx="1671">
                  <c:v>1.2629841327667239</c:v>
                </c:pt>
                <c:pt idx="1672">
                  <c:v>1.2634556651115418</c:v>
                </c:pt>
                <c:pt idx="1673">
                  <c:v>1.263931310176849</c:v>
                </c:pt>
                <c:pt idx="1674">
                  <c:v>1.2644169688224789</c:v>
                </c:pt>
                <c:pt idx="1675">
                  <c:v>1.2649004220962521</c:v>
                </c:pt>
                <c:pt idx="1676">
                  <c:v>1.265352761745453</c:v>
                </c:pt>
                <c:pt idx="1677">
                  <c:v>1.265806472301483</c:v>
                </c:pt>
                <c:pt idx="1678">
                  <c:v>1.266253685951233</c:v>
                </c:pt>
                <c:pt idx="1679">
                  <c:v>1.266702032089233</c:v>
                </c:pt>
                <c:pt idx="1680">
                  <c:v>1.267132794857025</c:v>
                </c:pt>
                <c:pt idx="1681">
                  <c:v>1.267560577392578</c:v>
                </c:pt>
                <c:pt idx="1682">
                  <c:v>1.267988419532776</c:v>
                </c:pt>
                <c:pt idx="1683">
                  <c:v>1.268416976928711</c:v>
                </c:pt>
                <c:pt idx="1684">
                  <c:v>1.2688328981399539</c:v>
                </c:pt>
                <c:pt idx="1685">
                  <c:v>1.2692393422126771</c:v>
                </c:pt>
                <c:pt idx="1686">
                  <c:v>1.269644474983215</c:v>
                </c:pt>
                <c:pt idx="1687">
                  <c:v>1.2700475811958309</c:v>
                </c:pt>
                <c:pt idx="1688">
                  <c:v>1.2704503297805789</c:v>
                </c:pt>
                <c:pt idx="1689">
                  <c:v>1.2708492040634161</c:v>
                </c:pt>
                <c:pt idx="1690">
                  <c:v>1.271235680580139</c:v>
                </c:pt>
                <c:pt idx="1691">
                  <c:v>1.271552121639252</c:v>
                </c:pt>
                <c:pt idx="1692">
                  <c:v>1.2718705892562869</c:v>
                </c:pt>
                <c:pt idx="1693">
                  <c:v>1.2722735762596131</c:v>
                </c:pt>
                <c:pt idx="1694">
                  <c:v>1.2726776957511898</c:v>
                </c:pt>
                <c:pt idx="1695">
                  <c:v>1.2730428934097291</c:v>
                </c:pt>
                <c:pt idx="1696">
                  <c:v>1.2734031438827511</c:v>
                </c:pt>
                <c:pt idx="1697">
                  <c:v>1.2737554669380189</c:v>
                </c:pt>
                <c:pt idx="1698">
                  <c:v>1.2741065382957459</c:v>
                </c:pt>
                <c:pt idx="1699">
                  <c:v>1.274415469169617</c:v>
                </c:pt>
                <c:pt idx="1700">
                  <c:v>1.274701154232025</c:v>
                </c:pt>
                <c:pt idx="1701">
                  <c:v>1.275004005432129</c:v>
                </c:pt>
                <c:pt idx="1702">
                  <c:v>1.275323128700256</c:v>
                </c:pt>
                <c:pt idx="1703">
                  <c:v>1.275630748271942</c:v>
                </c:pt>
                <c:pt idx="1704">
                  <c:v>1.275915420055389</c:v>
                </c:pt>
                <c:pt idx="1705">
                  <c:v>1.2761921048164369</c:v>
                </c:pt>
                <c:pt idx="1706">
                  <c:v>1.276448285579681</c:v>
                </c:pt>
                <c:pt idx="1707">
                  <c:v>1.276696419715881</c:v>
                </c:pt>
                <c:pt idx="1708">
                  <c:v>1.2768836975097659</c:v>
                </c:pt>
                <c:pt idx="1709">
                  <c:v>1.2770721077919009</c:v>
                </c:pt>
                <c:pt idx="1710">
                  <c:v>1.2773176193237301</c:v>
                </c:pt>
                <c:pt idx="1711">
                  <c:v>1.277565097808838</c:v>
                </c:pt>
                <c:pt idx="1712">
                  <c:v>1.277752912044525</c:v>
                </c:pt>
                <c:pt idx="1713">
                  <c:v>1.2779322028160101</c:v>
                </c:pt>
                <c:pt idx="1714">
                  <c:v>1.278130745887756</c:v>
                </c:pt>
                <c:pt idx="1715">
                  <c:v>1.2783360838890081</c:v>
                </c:pt>
                <c:pt idx="1716">
                  <c:v>1.278540587425232</c:v>
                </c:pt>
                <c:pt idx="1717">
                  <c:v>1.2787443161010739</c:v>
                </c:pt>
                <c:pt idx="1718">
                  <c:v>1.2789447069168089</c:v>
                </c:pt>
                <c:pt idx="1719">
                  <c:v>1.2791418194770809</c:v>
                </c:pt>
                <c:pt idx="1720">
                  <c:v>1.2793167591094969</c:v>
                </c:pt>
                <c:pt idx="1721">
                  <c:v>1.2794602870941159</c:v>
                </c:pt>
                <c:pt idx="1722">
                  <c:v>1.2795906424522401</c:v>
                </c:pt>
                <c:pt idx="1723">
                  <c:v>1.2796685457229611</c:v>
                </c:pt>
                <c:pt idx="1724">
                  <c:v>1.279745256900787</c:v>
                </c:pt>
                <c:pt idx="1725">
                  <c:v>1.279825305938721</c:v>
                </c:pt>
                <c:pt idx="1726">
                  <c:v>1.27990380525589</c:v>
                </c:pt>
                <c:pt idx="1727">
                  <c:v>1.2799553632736211</c:v>
                </c:pt>
                <c:pt idx="1728">
                  <c:v>1.280006921291351</c:v>
                </c:pt>
                <c:pt idx="1729">
                  <c:v>1.2800213456153871</c:v>
                </c:pt>
                <c:pt idx="1730">
                  <c:v>1.280031597614288</c:v>
                </c:pt>
                <c:pt idx="1731">
                  <c:v>1.280034577846527</c:v>
                </c:pt>
                <c:pt idx="1732">
                  <c:v>1.2800373792648321</c:v>
                </c:pt>
                <c:pt idx="1733">
                  <c:v>1.279992914199829</c:v>
                </c:pt>
                <c:pt idx="1734">
                  <c:v>1.2799248456954961</c:v>
                </c:pt>
                <c:pt idx="1735">
                  <c:v>1.2798825860023499</c:v>
                </c:pt>
                <c:pt idx="1736">
                  <c:v>1.2798576116561891</c:v>
                </c:pt>
                <c:pt idx="1737">
                  <c:v>1.2797916293144231</c:v>
                </c:pt>
                <c:pt idx="1738">
                  <c:v>1.2796767711639401</c:v>
                </c:pt>
                <c:pt idx="1739">
                  <c:v>1.279565131664276</c:v>
                </c:pt>
                <c:pt idx="1740">
                  <c:v>1.2794689893722531</c:v>
                </c:pt>
                <c:pt idx="1741">
                  <c:v>1.279371535778046</c:v>
                </c:pt>
                <c:pt idx="1742">
                  <c:v>1.279264664649963</c:v>
                </c:pt>
                <c:pt idx="1743">
                  <c:v>1.2791535019874569</c:v>
                </c:pt>
                <c:pt idx="1744">
                  <c:v>1.2789996623992921</c:v>
                </c:pt>
                <c:pt idx="1745">
                  <c:v>1.278845703601837</c:v>
                </c:pt>
                <c:pt idx="1746">
                  <c:v>1.278718268871307</c:v>
                </c:pt>
                <c:pt idx="1747">
                  <c:v>1.2785919070243841</c:v>
                </c:pt>
                <c:pt idx="1748">
                  <c:v>1.278432643413544</c:v>
                </c:pt>
                <c:pt idx="1749">
                  <c:v>1.278271651268005</c:v>
                </c:pt>
                <c:pt idx="1750">
                  <c:v>1.2781190037727361</c:v>
                </c:pt>
                <c:pt idx="1751">
                  <c:v>1.2779685020446778</c:v>
                </c:pt>
                <c:pt idx="1752">
                  <c:v>1.2778342723846441</c:v>
                </c:pt>
                <c:pt idx="1753">
                  <c:v>1.277706062793732</c:v>
                </c:pt>
                <c:pt idx="1754">
                  <c:v>1.2775696873664861</c:v>
                </c:pt>
                <c:pt idx="1755">
                  <c:v>1.2774274110794068</c:v>
                </c:pt>
                <c:pt idx="1756">
                  <c:v>1.2772800087928768</c:v>
                </c:pt>
                <c:pt idx="1757">
                  <c:v>1.277126169204712</c:v>
                </c:pt>
                <c:pt idx="1758">
                  <c:v>1.2769832372665411</c:v>
                </c:pt>
                <c:pt idx="1759">
                  <c:v>1.2768639683723451</c:v>
                </c:pt>
                <c:pt idx="1760">
                  <c:v>1.276762878894806</c:v>
                </c:pt>
                <c:pt idx="1761">
                  <c:v>1.276721155643463</c:v>
                </c:pt>
                <c:pt idx="1762">
                  <c:v>1.276674842834473</c:v>
                </c:pt>
                <c:pt idx="1763">
                  <c:v>1.2766092777252198</c:v>
                </c:pt>
                <c:pt idx="1764">
                  <c:v>1.2765454411506649</c:v>
                </c:pt>
                <c:pt idx="1765">
                  <c:v>1.2765037775039669</c:v>
                </c:pt>
                <c:pt idx="1766">
                  <c:v>1.2764622926712039</c:v>
                </c:pt>
                <c:pt idx="1767">
                  <c:v>1.2764947175979611</c:v>
                </c:pt>
                <c:pt idx="1768">
                  <c:v>1.276539123058319</c:v>
                </c:pt>
                <c:pt idx="1769">
                  <c:v>1.2765941381454469</c:v>
                </c:pt>
                <c:pt idx="1770">
                  <c:v>1.2766451001167298</c:v>
                </c:pt>
                <c:pt idx="1771">
                  <c:v>1.2766706109046941</c:v>
                </c:pt>
                <c:pt idx="1772">
                  <c:v>1.2766892075538641</c:v>
                </c:pt>
                <c:pt idx="1773">
                  <c:v>1.2767626404762269</c:v>
                </c:pt>
                <c:pt idx="1774">
                  <c:v>1.2768634319305421</c:v>
                </c:pt>
                <c:pt idx="1775">
                  <c:v>1.2769437789916989</c:v>
                </c:pt>
                <c:pt idx="1776">
                  <c:v>1.2769990324974061</c:v>
                </c:pt>
                <c:pt idx="1777">
                  <c:v>1.277046298980713</c:v>
                </c:pt>
                <c:pt idx="1778">
                  <c:v>1.2770787835121151</c:v>
                </c:pt>
                <c:pt idx="1779">
                  <c:v>1.277090883255005</c:v>
                </c:pt>
                <c:pt idx="1780">
                  <c:v>1.2770594716072079</c:v>
                </c:pt>
                <c:pt idx="1781">
                  <c:v>1.2770007610321041</c:v>
                </c:pt>
                <c:pt idx="1782">
                  <c:v>1.2768056750297549</c:v>
                </c:pt>
                <c:pt idx="1783">
                  <c:v>1.2766048073768621</c:v>
                </c:pt>
                <c:pt idx="1784">
                  <c:v>1.276407814025879</c:v>
                </c:pt>
                <c:pt idx="1785">
                  <c:v>1.2762037873268128</c:v>
                </c:pt>
                <c:pt idx="1786">
                  <c:v>1.27584091424942</c:v>
                </c:pt>
                <c:pt idx="1787">
                  <c:v>1.2754677891731259</c:v>
                </c:pt>
                <c:pt idx="1788">
                  <c:v>1.2749721765518189</c:v>
                </c:pt>
                <c:pt idx="1789">
                  <c:v>1.274459397792816</c:v>
                </c:pt>
                <c:pt idx="1790">
                  <c:v>1.273827826976776</c:v>
                </c:pt>
                <c:pt idx="1791">
                  <c:v>1.273167586326599</c:v>
                </c:pt>
                <c:pt idx="1792">
                  <c:v>1.272429919242859</c:v>
                </c:pt>
                <c:pt idx="1793">
                  <c:v>1.271663522720337</c:v>
                </c:pt>
                <c:pt idx="1794">
                  <c:v>1.270757949352264</c:v>
                </c:pt>
                <c:pt idx="1795">
                  <c:v>1.269773399829865</c:v>
                </c:pt>
                <c:pt idx="1796">
                  <c:v>1.2687452793121339</c:v>
                </c:pt>
                <c:pt idx="1797">
                  <c:v>1.2676789522171021</c:v>
                </c:pt>
                <c:pt idx="1798">
                  <c:v>1.2665175557136541</c:v>
                </c:pt>
                <c:pt idx="1799">
                  <c:v>1.2652400493621829</c:v>
                </c:pt>
                <c:pt idx="1800">
                  <c:v>1.263914859294891</c:v>
                </c:pt>
                <c:pt idx="1801">
                  <c:v>1.2625136733055111</c:v>
                </c:pt>
                <c:pt idx="1802">
                  <c:v>1.261058485507965</c:v>
                </c:pt>
                <c:pt idx="1803">
                  <c:v>1.2594556570053099</c:v>
                </c:pt>
                <c:pt idx="1804">
                  <c:v>1.257820761203766</c:v>
                </c:pt>
                <c:pt idx="1805">
                  <c:v>1.256060218811035</c:v>
                </c:pt>
                <c:pt idx="1806">
                  <c:v>1.254269635677338</c:v>
                </c:pt>
                <c:pt idx="1807">
                  <c:v>1.2522850990295411</c:v>
                </c:pt>
                <c:pt idx="1808">
                  <c:v>1.2502845287322999</c:v>
                </c:pt>
                <c:pt idx="1809">
                  <c:v>1.248189544677734</c:v>
                </c:pt>
                <c:pt idx="1810">
                  <c:v>1.2460829973220831</c:v>
                </c:pt>
                <c:pt idx="1811">
                  <c:v>1.2437836289405819</c:v>
                </c:pt>
                <c:pt idx="1812">
                  <c:v>1.2414525508880621</c:v>
                </c:pt>
                <c:pt idx="1813">
                  <c:v>1.2390948295593258</c:v>
                </c:pt>
                <c:pt idx="1814">
                  <c:v>1.2367305517196661</c:v>
                </c:pt>
                <c:pt idx="1815">
                  <c:v>1.2341698765754701</c:v>
                </c:pt>
                <c:pt idx="1816">
                  <c:v>1.2315373182296749</c:v>
                </c:pt>
                <c:pt idx="1817">
                  <c:v>1.2288951039314271</c:v>
                </c:pt>
                <c:pt idx="1818">
                  <c:v>1.2262460350990301</c:v>
                </c:pt>
                <c:pt idx="1819">
                  <c:v>1.2234654784202581</c:v>
                </c:pt>
                <c:pt idx="1820">
                  <c:v>1.220590686798096</c:v>
                </c:pt>
                <c:pt idx="1821">
                  <c:v>1.21766916513443</c:v>
                </c:pt>
                <c:pt idx="1822">
                  <c:v>1.2146990656852719</c:v>
                </c:pt>
                <c:pt idx="1823">
                  <c:v>1.2116373538970948</c:v>
                </c:pt>
                <c:pt idx="1824">
                  <c:v>1.2084460616111761</c:v>
                </c:pt>
                <c:pt idx="1825">
                  <c:v>1.20526305437088</c:v>
                </c:pt>
                <c:pt idx="1826">
                  <c:v>1.2021094322204591</c:v>
                </c:pt>
                <c:pt idx="1827">
                  <c:v>1.1988627672195431</c:v>
                </c:pt>
                <c:pt idx="1828">
                  <c:v>1.195392286777496</c:v>
                </c:pt>
                <c:pt idx="1829">
                  <c:v>1.1919195413589478</c:v>
                </c:pt>
                <c:pt idx="1830">
                  <c:v>1.18850485086441</c:v>
                </c:pt>
                <c:pt idx="1831">
                  <c:v>1.1850653648376461</c:v>
                </c:pt>
                <c:pt idx="1832">
                  <c:v>1.1815660357475279</c:v>
                </c:pt>
                <c:pt idx="1833">
                  <c:v>1.17805597782135</c:v>
                </c:pt>
                <c:pt idx="1834">
                  <c:v>1.174713945388794</c:v>
                </c:pt>
                <c:pt idx="1835">
                  <c:v>1.171367263793945</c:v>
                </c:pt>
                <c:pt idx="1836">
                  <c:v>1.1679635405540469</c:v>
                </c:pt>
                <c:pt idx="1837">
                  <c:v>1.1645411014556881</c:v>
                </c:pt>
                <c:pt idx="1838">
                  <c:v>1.161401069164276</c:v>
                </c:pt>
                <c:pt idx="1839">
                  <c:v>1.158307230472565</c:v>
                </c:pt>
                <c:pt idx="1840">
                  <c:v>1.155308163166046</c:v>
                </c:pt>
                <c:pt idx="1841">
                  <c:v>1.152327990531921</c:v>
                </c:pt>
                <c:pt idx="1842">
                  <c:v>1.1495730638504029</c:v>
                </c:pt>
                <c:pt idx="1843">
                  <c:v>1.1469068288803099</c:v>
                </c:pt>
                <c:pt idx="1844">
                  <c:v>1.1444093346595761</c:v>
                </c:pt>
                <c:pt idx="1845">
                  <c:v>1.1419994592666631</c:v>
                </c:pt>
                <c:pt idx="1846">
                  <c:v>1.139780139923096</c:v>
                </c:pt>
                <c:pt idx="1847">
                  <c:v>1.137725746631622</c:v>
                </c:pt>
                <c:pt idx="1848">
                  <c:v>1.1358536839485169</c:v>
                </c:pt>
                <c:pt idx="1849">
                  <c:v>1.1341932773590089</c:v>
                </c:pt>
                <c:pt idx="1850">
                  <c:v>1.1327277183532711</c:v>
                </c:pt>
                <c:pt idx="1851">
                  <c:v>1.131546592712402</c:v>
                </c:pt>
                <c:pt idx="1852">
                  <c:v>1.1305182933807369</c:v>
                </c:pt>
                <c:pt idx="1853">
                  <c:v>1.129841125011444</c:v>
                </c:pt>
                <c:pt idx="1854">
                  <c:v>1.1293530821800228</c:v>
                </c:pt>
                <c:pt idx="1855">
                  <c:v>1.1293551087379461</c:v>
                </c:pt>
                <c:pt idx="1856">
                  <c:v>1.129488027095795</c:v>
                </c:pt>
                <c:pt idx="1857">
                  <c:v>1.1301518440246578</c:v>
                </c:pt>
                <c:pt idx="1858">
                  <c:v>1.130909180641174</c:v>
                </c:pt>
                <c:pt idx="1859">
                  <c:v>1.1321691632270809</c:v>
                </c:pt>
                <c:pt idx="1860">
                  <c:v>1.1335023999214169</c:v>
                </c:pt>
                <c:pt idx="1861">
                  <c:v>1.135407364368439</c:v>
                </c:pt>
                <c:pt idx="1862">
                  <c:v>1.1373598337173458</c:v>
                </c:pt>
                <c:pt idx="1863">
                  <c:v>1.1395632982254029</c:v>
                </c:pt>
                <c:pt idx="1864">
                  <c:v>1.1417845249176031</c:v>
                </c:pt>
                <c:pt idx="1865">
                  <c:v>1.144313549995422</c:v>
                </c:pt>
                <c:pt idx="1866">
                  <c:v>1.1468629002571111</c:v>
                </c:pt>
                <c:pt idx="1867">
                  <c:v>1.14935622215271</c:v>
                </c:pt>
                <c:pt idx="1868">
                  <c:v>1.151832556724548</c:v>
                </c:pt>
                <c:pt idx="1869">
                  <c:v>1.1544180274009701</c:v>
                </c:pt>
                <c:pt idx="1870">
                  <c:v>1.157019591331482</c:v>
                </c:pt>
                <c:pt idx="1871">
                  <c:v>1.159395611286163</c:v>
                </c:pt>
                <c:pt idx="1872">
                  <c:v>1.1616943240165711</c:v>
                </c:pt>
                <c:pt idx="1873">
                  <c:v>1.163872396945953</c:v>
                </c:pt>
                <c:pt idx="1874">
                  <c:v>1.1659970045089718</c:v>
                </c:pt>
                <c:pt idx="1875">
                  <c:v>1.167951798439026</c:v>
                </c:pt>
                <c:pt idx="1876">
                  <c:v>1.16980299949646</c:v>
                </c:pt>
                <c:pt idx="1877">
                  <c:v>1.1715258717536929</c:v>
                </c:pt>
                <c:pt idx="1878">
                  <c:v>1.173147475719452</c:v>
                </c:pt>
                <c:pt idx="1879">
                  <c:v>1.1745946168899539</c:v>
                </c:pt>
                <c:pt idx="1880">
                  <c:v>1.175852394104004</c:v>
                </c:pt>
                <c:pt idx="1881">
                  <c:v>1.1769362449646001</c:v>
                </c:pt>
                <c:pt idx="1882">
                  <c:v>1.1778032541275021</c:v>
                </c:pt>
                <c:pt idx="1883">
                  <c:v>1.1785775184631349</c:v>
                </c:pt>
                <c:pt idx="1884">
                  <c:v>1.1792313814163209</c:v>
                </c:pt>
                <c:pt idx="1885">
                  <c:v>1.1798217058181759</c:v>
                </c:pt>
                <c:pt idx="1886">
                  <c:v>1.1803250670433041</c:v>
                </c:pt>
                <c:pt idx="1887">
                  <c:v>1.1807725191116329</c:v>
                </c:pt>
                <c:pt idx="1888">
                  <c:v>1.1811309218406678</c:v>
                </c:pt>
                <c:pt idx="1889">
                  <c:v>1.1814929604530331</c:v>
                </c:pt>
                <c:pt idx="1890">
                  <c:v>1.181877291202545</c:v>
                </c:pt>
                <c:pt idx="1891">
                  <c:v>1.1822735428810121</c:v>
                </c:pt>
                <c:pt idx="1892">
                  <c:v>1.1827820897102361</c:v>
                </c:pt>
                <c:pt idx="1893">
                  <c:v>1.1833202600479131</c:v>
                </c:pt>
                <c:pt idx="1894">
                  <c:v>1.1840845704078671</c:v>
                </c:pt>
                <c:pt idx="1895">
                  <c:v>1.184863245487213</c:v>
                </c:pt>
                <c:pt idx="1896">
                  <c:v>1.1857580900192259</c:v>
                </c:pt>
                <c:pt idx="1897">
                  <c:v>1.1866729021072389</c:v>
                </c:pt>
                <c:pt idx="1898">
                  <c:v>1.1877819657325741</c:v>
                </c:pt>
                <c:pt idx="1899">
                  <c:v>1.1889078974723821</c:v>
                </c:pt>
                <c:pt idx="1900">
                  <c:v>1.1900834798812869</c:v>
                </c:pt>
                <c:pt idx="1901">
                  <c:v>1.1912638902664181</c:v>
                </c:pt>
                <c:pt idx="1902">
                  <c:v>1.1925609469413758</c:v>
                </c:pt>
                <c:pt idx="1903">
                  <c:v>1.1938840508460999</c:v>
                </c:pt>
                <c:pt idx="1904">
                  <c:v>1.1951417088508611</c:v>
                </c:pt>
                <c:pt idx="1905">
                  <c:v>1.1963897109031678</c:v>
                </c:pt>
                <c:pt idx="1906">
                  <c:v>1.1976551175117489</c:v>
                </c:pt>
                <c:pt idx="1907">
                  <c:v>1.1989305377006529</c:v>
                </c:pt>
                <c:pt idx="1908">
                  <c:v>1.200169062614441</c:v>
                </c:pt>
                <c:pt idx="1909">
                  <c:v>1.201407825946808</c:v>
                </c:pt>
                <c:pt idx="1910">
                  <c:v>1.2026087403297421</c:v>
                </c:pt>
                <c:pt idx="1911">
                  <c:v>1.203798866271973</c:v>
                </c:pt>
                <c:pt idx="1912">
                  <c:v>1.204928374290466</c:v>
                </c:pt>
                <c:pt idx="1913">
                  <c:v>1.206022536754608</c:v>
                </c:pt>
                <c:pt idx="1914">
                  <c:v>1.207069432735443</c:v>
                </c:pt>
                <c:pt idx="1915">
                  <c:v>1.20809063911438</c:v>
                </c:pt>
                <c:pt idx="1916">
                  <c:v>1.2089766025543209</c:v>
                </c:pt>
                <c:pt idx="1917">
                  <c:v>1.209761655330658</c:v>
                </c:pt>
                <c:pt idx="1918">
                  <c:v>1.2105293035507199</c:v>
                </c:pt>
                <c:pt idx="1919">
                  <c:v>1.211288070678711</c:v>
                </c:pt>
                <c:pt idx="1920">
                  <c:v>1.2119520068168641</c:v>
                </c:pt>
                <c:pt idx="1921">
                  <c:v>1.2125090122222901</c:v>
                </c:pt>
                <c:pt idx="1922">
                  <c:v>1.2130235195159909</c:v>
                </c:pt>
                <c:pt idx="1923">
                  <c:v>1.2134851574897771</c:v>
                </c:pt>
                <c:pt idx="1924">
                  <c:v>1.2138357520103451</c:v>
                </c:pt>
                <c:pt idx="1925">
                  <c:v>1.2140106916427609</c:v>
                </c:pt>
                <c:pt idx="1926">
                  <c:v>1.214186823368073</c:v>
                </c:pt>
                <c:pt idx="1927">
                  <c:v>1.2143651604652401</c:v>
                </c:pt>
                <c:pt idx="1928">
                  <c:v>1.2144832372665411</c:v>
                </c:pt>
                <c:pt idx="1929">
                  <c:v>1.2144596934318539</c:v>
                </c:pt>
                <c:pt idx="1930">
                  <c:v>1.214365458488464</c:v>
                </c:pt>
                <c:pt idx="1931">
                  <c:v>1.2141003966331478</c:v>
                </c:pt>
                <c:pt idx="1932">
                  <c:v>1.213816320896149</c:v>
                </c:pt>
                <c:pt idx="1933">
                  <c:v>1.2134952902793881</c:v>
                </c:pt>
                <c:pt idx="1934">
                  <c:v>1.213136649131775</c:v>
                </c:pt>
                <c:pt idx="1935">
                  <c:v>1.2126306653022771</c:v>
                </c:pt>
                <c:pt idx="1936">
                  <c:v>1.2121041178703309</c:v>
                </c:pt>
                <c:pt idx="1937">
                  <c:v>1.211522078514099</c:v>
                </c:pt>
                <c:pt idx="1938">
                  <c:v>1.2109207868576051</c:v>
                </c:pt>
                <c:pt idx="1939">
                  <c:v>1.210235154628754</c:v>
                </c:pt>
                <c:pt idx="1940">
                  <c:v>1.2095366477966309</c:v>
                </c:pt>
                <c:pt idx="1941">
                  <c:v>1.208821451663971</c:v>
                </c:pt>
                <c:pt idx="1942">
                  <c:v>1.208086228370667</c:v>
                </c:pt>
                <c:pt idx="1943">
                  <c:v>1.2071842908859249</c:v>
                </c:pt>
                <c:pt idx="1944">
                  <c:v>1.206267750263214</c:v>
                </c:pt>
                <c:pt idx="1945">
                  <c:v>1.2053908467292791</c:v>
                </c:pt>
                <c:pt idx="1946">
                  <c:v>1.20450005531311</c:v>
                </c:pt>
                <c:pt idx="1947">
                  <c:v>1.203589951992035</c:v>
                </c:pt>
                <c:pt idx="1948">
                  <c:v>1.2026670932769781</c:v>
                </c:pt>
                <c:pt idx="1949">
                  <c:v>1.201839303970337</c:v>
                </c:pt>
                <c:pt idx="1950">
                  <c:v>1.201002395153046</c:v>
                </c:pt>
                <c:pt idx="1951">
                  <c:v>1.200167691707611</c:v>
                </c:pt>
                <c:pt idx="1952">
                  <c:v>1.1993217229843141</c:v>
                </c:pt>
                <c:pt idx="1953">
                  <c:v>1.198534643650055</c:v>
                </c:pt>
                <c:pt idx="1954">
                  <c:v>1.1977424383163449</c:v>
                </c:pt>
                <c:pt idx="1955">
                  <c:v>1.197071349620819</c:v>
                </c:pt>
                <c:pt idx="1956">
                  <c:v>1.1964092612266541</c:v>
                </c:pt>
                <c:pt idx="1957">
                  <c:v>1.1957646369934078</c:v>
                </c:pt>
                <c:pt idx="1958">
                  <c:v>1.19511661529541</c:v>
                </c:pt>
                <c:pt idx="1959">
                  <c:v>1.1944653749465939</c:v>
                </c:pt>
                <c:pt idx="1960">
                  <c:v>1.1938074588775631</c:v>
                </c:pt>
                <c:pt idx="1961">
                  <c:v>1.1932325124740599</c:v>
                </c:pt>
                <c:pt idx="1962">
                  <c:v>1.192674016952515</c:v>
                </c:pt>
                <c:pt idx="1963">
                  <c:v>1.1920244455337521</c:v>
                </c:pt>
                <c:pt idx="1964">
                  <c:v>1.1913442969322201</c:v>
                </c:pt>
                <c:pt idx="1965">
                  <c:v>1.1906795263290411</c:v>
                </c:pt>
                <c:pt idx="1966">
                  <c:v>1.1900150537490841</c:v>
                </c:pt>
                <c:pt idx="1967">
                  <c:v>1.189314103126526</c:v>
                </c:pt>
                <c:pt idx="1968">
                  <c:v>1.1885958671569821</c:v>
                </c:pt>
                <c:pt idx="1969">
                  <c:v>1.1879699587821961</c:v>
                </c:pt>
                <c:pt idx="1970">
                  <c:v>1.1873770117759701</c:v>
                </c:pt>
                <c:pt idx="1971">
                  <c:v>1.186743593215942</c:v>
                </c:pt>
                <c:pt idx="1972">
                  <c:v>1.1860920548439031</c:v>
                </c:pt>
                <c:pt idx="1973">
                  <c:v>1.1855106711387631</c:v>
                </c:pt>
                <c:pt idx="1974">
                  <c:v>1.184955990314484</c:v>
                </c:pt>
                <c:pt idx="1975">
                  <c:v>1.1843141674995419</c:v>
                </c:pt>
                <c:pt idx="1976">
                  <c:v>1.183622753620148</c:v>
                </c:pt>
                <c:pt idx="1977">
                  <c:v>1.1829991698265081</c:v>
                </c:pt>
                <c:pt idx="1978">
                  <c:v>1.182416594028473</c:v>
                </c:pt>
                <c:pt idx="1979">
                  <c:v>1.1818212032318121</c:v>
                </c:pt>
                <c:pt idx="1980">
                  <c:v>1.1812067985534669</c:v>
                </c:pt>
                <c:pt idx="1981">
                  <c:v>1.180573737621307</c:v>
                </c:pt>
                <c:pt idx="1982">
                  <c:v>1.179927623271942</c:v>
                </c:pt>
                <c:pt idx="1983">
                  <c:v>1.179343140125275</c:v>
                </c:pt>
                <c:pt idx="1984">
                  <c:v>1.1788071155548101</c:v>
                </c:pt>
                <c:pt idx="1985">
                  <c:v>1.1782784819602969</c:v>
                </c:pt>
                <c:pt idx="1986">
                  <c:v>1.1777523517608639</c:v>
                </c:pt>
                <c:pt idx="1987">
                  <c:v>1.1771523714065548</c:v>
                </c:pt>
                <c:pt idx="1988">
                  <c:v>1.176487421989441</c:v>
                </c:pt>
                <c:pt idx="1989">
                  <c:v>1.175860500335693</c:v>
                </c:pt>
                <c:pt idx="1990">
                  <c:v>1.1752712488174439</c:v>
                </c:pt>
                <c:pt idx="1991">
                  <c:v>1.174665188789368</c:v>
                </c:pt>
                <c:pt idx="1992">
                  <c:v>1.1740410685539251</c:v>
                </c:pt>
                <c:pt idx="1993">
                  <c:v>1.1734397768974301</c:v>
                </c:pt>
                <c:pt idx="1994">
                  <c:v>1.172856843471527</c:v>
                </c:pt>
                <c:pt idx="1995">
                  <c:v>1.1722082257270809</c:v>
                </c:pt>
                <c:pt idx="1996">
                  <c:v>1.1714927911758419</c:v>
                </c:pt>
                <c:pt idx="1997">
                  <c:v>1.170820450782776</c:v>
                </c:pt>
                <c:pt idx="1998">
                  <c:v>1.1701792836189271</c:v>
                </c:pt>
                <c:pt idx="1999">
                  <c:v>1.169478869438171</c:v>
                </c:pt>
                <c:pt idx="2000">
                  <c:v>1.168724274635315</c:v>
                </c:pt>
                <c:pt idx="2001">
                  <c:v>1.1680723786354061</c:v>
                </c:pt>
                <c:pt idx="2002">
                  <c:v>1.1675372481346131</c:v>
                </c:pt>
                <c:pt idx="2003">
                  <c:v>1.166985726356506</c:v>
                </c:pt>
                <c:pt idx="2004">
                  <c:v>1.1664145350456239</c:v>
                </c:pt>
                <c:pt idx="2005">
                  <c:v>1.1658574104309078</c:v>
                </c:pt>
                <c:pt idx="2006">
                  <c:v>1.1653231143951421</c:v>
                </c:pt>
                <c:pt idx="2007">
                  <c:v>1.1647828578948971</c:v>
                </c:pt>
                <c:pt idx="2008">
                  <c:v>1.164233362674713</c:v>
                </c:pt>
                <c:pt idx="2009">
                  <c:v>1.1637356042861939</c:v>
                </c:pt>
                <c:pt idx="2010">
                  <c:v>1.163318490982056</c:v>
                </c:pt>
                <c:pt idx="2011">
                  <c:v>1.1629283785820008</c:v>
                </c:pt>
                <c:pt idx="2012">
                  <c:v>1.1625457167625428</c:v>
                </c:pt>
                <c:pt idx="2013">
                  <c:v>1.1621888637542721</c:v>
                </c:pt>
                <c:pt idx="2014">
                  <c:v>1.1618832111358639</c:v>
                </c:pt>
                <c:pt idx="2015">
                  <c:v>1.1616649389266969</c:v>
                </c:pt>
                <c:pt idx="2016">
                  <c:v>1.1615065693855291</c:v>
                </c:pt>
                <c:pt idx="2017">
                  <c:v>1.1614688396453858</c:v>
                </c:pt>
                <c:pt idx="2018">
                  <c:v>1.1615857839584349</c:v>
                </c:pt>
                <c:pt idx="2019">
                  <c:v>1.1617330670356751</c:v>
                </c:pt>
                <c:pt idx="2020">
                  <c:v>1.1619607567787171</c:v>
                </c:pt>
                <c:pt idx="2021">
                  <c:v>1.1621744990348821</c:v>
                </c:pt>
                <c:pt idx="2022">
                  <c:v>1.1624220371246339</c:v>
                </c:pt>
                <c:pt idx="2023">
                  <c:v>1.1627999901771551</c:v>
                </c:pt>
                <c:pt idx="2024">
                  <c:v>1.1633499622344969</c:v>
                </c:pt>
                <c:pt idx="2025">
                  <c:v>1.1638457536697389</c:v>
                </c:pt>
                <c:pt idx="2026">
                  <c:v>1.1643045902252198</c:v>
                </c:pt>
                <c:pt idx="2027">
                  <c:v>1.1646972060203549</c:v>
                </c:pt>
                <c:pt idx="2028">
                  <c:v>1.165039157867432</c:v>
                </c:pt>
                <c:pt idx="2029">
                  <c:v>1.165298020839691</c:v>
                </c:pt>
                <c:pt idx="2030">
                  <c:v>1.1654286146163941</c:v>
                </c:pt>
                <c:pt idx="2031">
                  <c:v>1.16557959318161</c:v>
                </c:pt>
                <c:pt idx="2032">
                  <c:v>1.1657604932785031</c:v>
                </c:pt>
                <c:pt idx="2033">
                  <c:v>1.1659577250480648</c:v>
                </c:pt>
                <c:pt idx="2034">
                  <c:v>1.1660988092422491</c:v>
                </c:pt>
                <c:pt idx="2035">
                  <c:v>1.1662073493003851</c:v>
                </c:pt>
                <c:pt idx="2036">
                  <c:v>1.1663195252418519</c:v>
                </c:pt>
                <c:pt idx="2037">
                  <c:v>1.1663657188415528</c:v>
                </c:pt>
                <c:pt idx="2038">
                  <c:v>1.1663529038429261</c:v>
                </c:pt>
                <c:pt idx="2039">
                  <c:v>1.1664503574371339</c:v>
                </c:pt>
                <c:pt idx="2040">
                  <c:v>1.1666121244430538</c:v>
                </c:pt>
                <c:pt idx="2041">
                  <c:v>1.166639602184296</c:v>
                </c:pt>
                <c:pt idx="2042">
                  <c:v>1.1665430426597601</c:v>
                </c:pt>
                <c:pt idx="2043">
                  <c:v>1.16644469499588</c:v>
                </c:pt>
                <c:pt idx="2044">
                  <c:v>1.1663636326789861</c:v>
                </c:pt>
                <c:pt idx="2045">
                  <c:v>1.166309094429016</c:v>
                </c:pt>
                <c:pt idx="2046">
                  <c:v>1.1662166476249691</c:v>
                </c:pt>
                <c:pt idx="2047">
                  <c:v>1.1660724639892579</c:v>
                </c:pt>
                <c:pt idx="2048">
                  <c:v>1.16596577167511</c:v>
                </c:pt>
                <c:pt idx="2049">
                  <c:v>1.1658768415451051</c:v>
                </c:pt>
                <c:pt idx="2050">
                  <c:v>1.165764546394348</c:v>
                </c:pt>
                <c:pt idx="2051">
                  <c:v>1.1656309723854061</c:v>
                </c:pt>
                <c:pt idx="2052">
                  <c:v>1.165472841262817</c:v>
                </c:pt>
                <c:pt idx="2053">
                  <c:v>1.1652347803115841</c:v>
                </c:pt>
                <c:pt idx="2054">
                  <c:v>1.1649912357330319</c:v>
                </c:pt>
                <c:pt idx="2055">
                  <c:v>1.1647640228271481</c:v>
                </c:pt>
                <c:pt idx="2056">
                  <c:v>1.1644832253456121</c:v>
                </c:pt>
                <c:pt idx="2057">
                  <c:v>1.1640664100646969</c:v>
                </c:pt>
                <c:pt idx="2058">
                  <c:v>1.1635886192321778</c:v>
                </c:pt>
                <c:pt idx="2059">
                  <c:v>1.1631715059280401</c:v>
                </c:pt>
                <c:pt idx="2060">
                  <c:v>1.1628551840782171</c:v>
                </c:pt>
                <c:pt idx="2061">
                  <c:v>1.1626283884048458</c:v>
                </c:pt>
                <c:pt idx="2062">
                  <c:v>1.1623604655265809</c:v>
                </c:pt>
                <c:pt idx="2063">
                  <c:v>1.1617403984069821</c:v>
                </c:pt>
                <c:pt idx="2064">
                  <c:v>1.1609349012374879</c:v>
                </c:pt>
                <c:pt idx="2065">
                  <c:v>1.1604248642921449</c:v>
                </c:pt>
                <c:pt idx="2066">
                  <c:v>1.1599126815795899</c:v>
                </c:pt>
                <c:pt idx="2067">
                  <c:v>1.1591277480125428</c:v>
                </c:pt>
                <c:pt idx="2068">
                  <c:v>1.158367669582367</c:v>
                </c:pt>
                <c:pt idx="2069">
                  <c:v>1.1577013492584229</c:v>
                </c:pt>
                <c:pt idx="2070">
                  <c:v>1.1570368170738221</c:v>
                </c:pt>
                <c:pt idx="2071">
                  <c:v>1.1561906695365911</c:v>
                </c:pt>
                <c:pt idx="2072">
                  <c:v>1.1553308725357061</c:v>
                </c:pt>
                <c:pt idx="2073">
                  <c:v>1.154604530334473</c:v>
                </c:pt>
                <c:pt idx="2074">
                  <c:v>1.153799390792847</c:v>
                </c:pt>
                <c:pt idx="2075">
                  <c:v>1.152930295467377</c:v>
                </c:pt>
                <c:pt idx="2076">
                  <c:v>1.1521028637886048</c:v>
                </c:pt>
                <c:pt idx="2077">
                  <c:v>1.1513886809349061</c:v>
                </c:pt>
                <c:pt idx="2078">
                  <c:v>1.150644814968109</c:v>
                </c:pt>
                <c:pt idx="2079">
                  <c:v>1.1498447418212889</c:v>
                </c:pt>
                <c:pt idx="2080">
                  <c:v>1.1490711927413941</c:v>
                </c:pt>
                <c:pt idx="2081">
                  <c:v>1.148308610916138</c:v>
                </c:pt>
                <c:pt idx="2082">
                  <c:v>1.1474054813385011</c:v>
                </c:pt>
                <c:pt idx="2083">
                  <c:v>1.1464248657226559</c:v>
                </c:pt>
                <c:pt idx="2084">
                  <c:v>1.1457041859626771</c:v>
                </c:pt>
                <c:pt idx="2085">
                  <c:v>1.145246243476868</c:v>
                </c:pt>
                <c:pt idx="2086">
                  <c:v>1.1446555018424989</c:v>
                </c:pt>
                <c:pt idx="2087">
                  <c:v>1.1439158082008358</c:v>
                </c:pt>
                <c:pt idx="2088">
                  <c:v>1.143180227279663</c:v>
                </c:pt>
                <c:pt idx="2089">
                  <c:v>1.142608618736267</c:v>
                </c:pt>
                <c:pt idx="2090">
                  <c:v>1.142099475860596</c:v>
                </c:pt>
                <c:pt idx="2091">
                  <c:v>1.141597127914429</c:v>
                </c:pt>
                <c:pt idx="2092">
                  <c:v>1.1412234067916871</c:v>
                </c:pt>
                <c:pt idx="2093">
                  <c:v>1.141018784046173</c:v>
                </c:pt>
                <c:pt idx="2094">
                  <c:v>1.1407005548477169</c:v>
                </c:pt>
                <c:pt idx="2095">
                  <c:v>1.1402526259422299</c:v>
                </c:pt>
                <c:pt idx="2096">
                  <c:v>1.1398064851760861</c:v>
                </c:pt>
                <c:pt idx="2097">
                  <c:v>1.1393947958946229</c:v>
                </c:pt>
                <c:pt idx="2098">
                  <c:v>1.1390345454216</c:v>
                </c:pt>
                <c:pt idx="2099">
                  <c:v>1.1388998985290528</c:v>
                </c:pt>
                <c:pt idx="2100">
                  <c:v>1.1385947227478028</c:v>
                </c:pt>
                <c:pt idx="2101">
                  <c:v>1.1378733277320858</c:v>
                </c:pt>
                <c:pt idx="2102">
                  <c:v>1.1373599529266358</c:v>
                </c:pt>
                <c:pt idx="2103">
                  <c:v>1.137038385868073</c:v>
                </c:pt>
                <c:pt idx="2104">
                  <c:v>1.1368520617485049</c:v>
                </c:pt>
                <c:pt idx="2105">
                  <c:v>1.136955952644348</c:v>
                </c:pt>
                <c:pt idx="2106">
                  <c:v>1.1369467735290528</c:v>
                </c:pt>
                <c:pt idx="2107">
                  <c:v>1.136834418773651</c:v>
                </c:pt>
                <c:pt idx="2108">
                  <c:v>1.13671532869339</c:v>
                </c:pt>
                <c:pt idx="2109">
                  <c:v>1.136682367324829</c:v>
                </c:pt>
                <c:pt idx="2110">
                  <c:v>1.136677896976471</c:v>
                </c:pt>
                <c:pt idx="2111">
                  <c:v>1.136361575126648</c:v>
                </c:pt>
                <c:pt idx="2112">
                  <c:v>1.136157131195068</c:v>
                </c:pt>
                <c:pt idx="2113">
                  <c:v>1.136381363868713</c:v>
                </c:pt>
                <c:pt idx="2114">
                  <c:v>1.1365774035453799</c:v>
                </c:pt>
                <c:pt idx="2115">
                  <c:v>1.136507427692413</c:v>
                </c:pt>
                <c:pt idx="2116">
                  <c:v>1.1362407565116879</c:v>
                </c:pt>
                <c:pt idx="2117">
                  <c:v>1.135833716392517</c:v>
                </c:pt>
                <c:pt idx="2118">
                  <c:v>1.1358424186706539</c:v>
                </c:pt>
                <c:pt idx="2119">
                  <c:v>1.1364800691604611</c:v>
                </c:pt>
                <c:pt idx="2120">
                  <c:v>1.1368120074272161</c:v>
                </c:pt>
                <c:pt idx="2121">
                  <c:v>1.1365406870841981</c:v>
                </c:pt>
                <c:pt idx="2122">
                  <c:v>1.1360612273216248</c:v>
                </c:pt>
                <c:pt idx="2123">
                  <c:v>1.135711765289307</c:v>
                </c:pt>
                <c:pt idx="2124">
                  <c:v>1.135604417324066</c:v>
                </c:pt>
                <c:pt idx="2125">
                  <c:v>1.1358508229255679</c:v>
                </c:pt>
                <c:pt idx="2126">
                  <c:v>1.136110758781433</c:v>
                </c:pt>
                <c:pt idx="2127">
                  <c:v>1.1366743206977841</c:v>
                </c:pt>
                <c:pt idx="2128">
                  <c:v>1.137551760673523</c:v>
                </c:pt>
                <c:pt idx="2129">
                  <c:v>1.137488281726837</c:v>
                </c:pt>
                <c:pt idx="2130">
                  <c:v>1.136465883255005</c:v>
                </c:pt>
                <c:pt idx="2131">
                  <c:v>1.1356980562210079</c:v>
                </c:pt>
                <c:pt idx="2132">
                  <c:v>1.135723686218262</c:v>
                </c:pt>
                <c:pt idx="2133">
                  <c:v>1.13570955991745</c:v>
                </c:pt>
                <c:pt idx="2134">
                  <c:v>1.1357269048690801</c:v>
                </c:pt>
                <c:pt idx="2135">
                  <c:v>1.1367802977561949</c:v>
                </c:pt>
                <c:pt idx="2136">
                  <c:v>1.1372512936592098</c:v>
                </c:pt>
                <c:pt idx="2137">
                  <c:v>1.136519110202789</c:v>
                </c:pt>
                <c:pt idx="2138">
                  <c:v>1.1360172390937811</c:v>
                </c:pt>
                <c:pt idx="2139">
                  <c:v>1.1340502858161929</c:v>
                </c:pt>
                <c:pt idx="2140">
                  <c:v>1.132547295093536</c:v>
                </c:pt>
                <c:pt idx="2141">
                  <c:v>1.134022867679596</c:v>
                </c:pt>
                <c:pt idx="2142">
                  <c:v>1.1360308885574339</c:v>
                </c:pt>
                <c:pt idx="2143">
                  <c:v>1.1372299551963809</c:v>
                </c:pt>
                <c:pt idx="2144">
                  <c:v>1.1368605852127081</c:v>
                </c:pt>
                <c:pt idx="2145">
                  <c:v>1.1366685390472409</c:v>
                </c:pt>
                <c:pt idx="2146">
                  <c:v>1.1367355346679688</c:v>
                </c:pt>
                <c:pt idx="2147">
                  <c:v>1.1353264212608338</c:v>
                </c:pt>
                <c:pt idx="2148">
                  <c:v>1.1338681340217591</c:v>
                </c:pt>
                <c:pt idx="2149">
                  <c:v>1.1327781438827511</c:v>
                </c:pt>
                <c:pt idx="2150">
                  <c:v>1.1331891179084779</c:v>
                </c:pt>
              </c:numCache>
            </c:numRef>
          </c:yVal>
          <c:smooth val="0"/>
          <c:extLst>
            <c:ext xmlns:c16="http://schemas.microsoft.com/office/drawing/2014/chart" uri="{C3380CC4-5D6E-409C-BE32-E72D297353CC}">
              <c16:uniqueId val="{00000006-550A-452D-8616-DCD83668791F}"/>
            </c:ext>
          </c:extLst>
        </c:ser>
        <c:dLbls>
          <c:showLegendKey val="0"/>
          <c:showVal val="0"/>
          <c:showCatName val="0"/>
          <c:showSerName val="0"/>
          <c:showPercent val="0"/>
          <c:showBubbleSize val="0"/>
        </c:dLbls>
        <c:axId val="643417256"/>
        <c:axId val="643417584"/>
      </c:scatterChart>
      <c:valAx>
        <c:axId val="643417256"/>
        <c:scaling>
          <c:orientation val="minMax"/>
          <c:max val="2500"/>
          <c:min val="3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latin typeface="Arial" panose="020B0604020202020204" pitchFamily="34" charset="0"/>
                    <a:cs typeface="Arial" panose="020B0604020202020204" pitchFamily="34" charset="0"/>
                  </a:rPr>
                  <a:t>Wavelength (nm)</a:t>
                </a:r>
              </a:p>
            </c:rich>
          </c:tx>
          <c:layout>
            <c:manualLayout>
              <c:xMode val="edge"/>
              <c:yMode val="edge"/>
              <c:x val="0.39067366579177598"/>
              <c:y val="0.654468868474774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solidFill>
            <a:round/>
          </a:ln>
          <a:effectLst/>
        </c:spPr>
        <c:txPr>
          <a:bodyPr rot="5400000" spcFirstLastPara="1" vertOverflow="ellipsis"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3417584"/>
        <c:crosses val="autoZero"/>
        <c:crossBetween val="midCat"/>
        <c:majorUnit val="100"/>
        <c:minorUnit val="50"/>
      </c:valAx>
      <c:valAx>
        <c:axId val="643417584"/>
        <c:scaling>
          <c:orientation val="minMax"/>
          <c:min val="0.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200" b="1">
                    <a:latin typeface="Arial" panose="020B0604020202020204" pitchFamily="34" charset="0"/>
                    <a:cs typeface="Arial" panose="020B0604020202020204" pitchFamily="34" charset="0"/>
                  </a:rPr>
                  <a:t>Stacked Reflectance</a:t>
                </a:r>
              </a:p>
            </c:rich>
          </c:tx>
          <c:layout>
            <c:manualLayout>
              <c:xMode val="edge"/>
              <c:yMode val="edge"/>
              <c:x val="2.7777777777777776E-2"/>
              <c:y val="8.3750000000000005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0" sourceLinked="0"/>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43417256"/>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AAB4D28DC30974F8DF13AF3195573DD" ma:contentTypeVersion="16" ma:contentTypeDescription="Create a new document." ma:contentTypeScope="" ma:versionID="72899df481516be7a53056df84e0bea8">
  <xsd:schema xmlns:xsd="http://www.w3.org/2001/XMLSchema" xmlns:xs="http://www.w3.org/2001/XMLSchema" xmlns:p="http://schemas.microsoft.com/office/2006/metadata/properties" xmlns:ns2="f0cced3b-310d-45b8-97bf-d36cbbb5d34b" xmlns:ns3="991330b7-a67c-4846-8b6a-4c888ec2572d" targetNamespace="http://schemas.microsoft.com/office/2006/metadata/properties" ma:root="true" ma:fieldsID="ed1e4f25846a0b37d61afbb6619300fe" ns2:_="" ns3:_="">
    <xsd:import namespace="f0cced3b-310d-45b8-97bf-d36cbbb5d34b"/>
    <xsd:import namespace="991330b7-a67c-4846-8b6a-4c888ec2572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cced3b-310d-45b8-97bf-d36cbbb5d3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ef8c4553-6a3d-466f-a6fa-79c540e7775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91330b7-a67c-4846-8b6a-4c888ec2572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d095ff-fbf3-4681-b489-412dd21143bf}" ma:internalName="TaxCatchAll" ma:showField="CatchAllData" ma:web="991330b7-a67c-4846-8b6a-4c888ec2572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f0cced3b-310d-45b8-97bf-d36cbbb5d34b">
      <Terms xmlns="http://schemas.microsoft.com/office/infopath/2007/PartnerControls"/>
    </lcf76f155ced4ddcb4097134ff3c332f>
    <TaxCatchAll xmlns="991330b7-a67c-4846-8b6a-4c888ec2572d" xsi:nil="true"/>
  </documentManagement>
</p:properties>
</file>

<file path=customXml/itemProps1.xml><?xml version="1.0" encoding="utf-8"?>
<ds:datastoreItem xmlns:ds="http://schemas.openxmlformats.org/officeDocument/2006/customXml" ds:itemID="{03F4D081-FF2D-4FC1-9461-A2E6E2CC0A07}">
  <ds:schemaRefs>
    <ds:schemaRef ds:uri="http://schemas.openxmlformats.org/officeDocument/2006/bibliography"/>
  </ds:schemaRefs>
</ds:datastoreItem>
</file>

<file path=customXml/itemProps2.xml><?xml version="1.0" encoding="utf-8"?>
<ds:datastoreItem xmlns:ds="http://schemas.openxmlformats.org/officeDocument/2006/customXml" ds:itemID="{7CB4A217-D933-4B75-82CF-36624B8D9F63}"/>
</file>

<file path=customXml/itemProps3.xml><?xml version="1.0" encoding="utf-8"?>
<ds:datastoreItem xmlns:ds="http://schemas.openxmlformats.org/officeDocument/2006/customXml" ds:itemID="{E3475295-0ECC-415E-9AA6-27E80B9ECA7D}"/>
</file>

<file path=customXml/itemProps4.xml><?xml version="1.0" encoding="utf-8"?>
<ds:datastoreItem xmlns:ds="http://schemas.openxmlformats.org/officeDocument/2006/customXml" ds:itemID="{92ACD7DF-58AF-4AB8-AA1F-F4F217074AE7}"/>
</file>

<file path=docProps/app.xml><?xml version="1.0" encoding="utf-8"?>
<Properties xmlns="http://schemas.openxmlformats.org/officeDocument/2006/extended-properties" xmlns:vt="http://schemas.openxmlformats.org/officeDocument/2006/docPropsVTypes">
  <Template>Normal.dotm</Template>
  <TotalTime>19</TotalTime>
  <Pages>11</Pages>
  <Words>3530</Words>
  <Characters>2012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NRCan  /  RNCan</Company>
  <LinksUpToDate>false</LinksUpToDate>
  <CharactersWithSpaces>23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ll, Jeremy</dc:creator>
  <cp:keywords/>
  <dc:description/>
  <cp:lastModifiedBy>Powell, Jeremy</cp:lastModifiedBy>
  <cp:revision>6</cp:revision>
  <dcterms:created xsi:type="dcterms:W3CDTF">2022-03-25T04:23:00Z</dcterms:created>
  <dcterms:modified xsi:type="dcterms:W3CDTF">2022-05-25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ochemistry-exploration-environment-analysis</vt:lpwstr>
  </property>
  <property fmtid="{D5CDD505-2E9C-101B-9397-08002B2CF9AE}" pid="13" name="Mendeley Recent Style Name 5_1">
    <vt:lpwstr>Geochemistry: Exploration, Environment, Analysi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ectonics</vt:lpwstr>
  </property>
  <property fmtid="{D5CDD505-2E9C-101B-9397-08002B2CF9AE}" pid="21" name="Mendeley Recent Style Name 9_1">
    <vt:lpwstr>Tectonics</vt:lpwstr>
  </property>
  <property fmtid="{D5CDD505-2E9C-101B-9397-08002B2CF9AE}" pid="22" name="Mendeley Document_1">
    <vt:lpwstr>True</vt:lpwstr>
  </property>
  <property fmtid="{D5CDD505-2E9C-101B-9397-08002B2CF9AE}" pid="23" name="Mendeley Unique User Id_1">
    <vt:lpwstr>805df305-5781-3e1f-b5a1-372843564984</vt:lpwstr>
  </property>
  <property fmtid="{D5CDD505-2E9C-101B-9397-08002B2CF9AE}" pid="24" name="Mendeley Citation Style_1">
    <vt:lpwstr>http://www.zotero.org/styles/geochemistry-exploration-environment-analysis</vt:lpwstr>
  </property>
  <property fmtid="{D5CDD505-2E9C-101B-9397-08002B2CF9AE}" pid="25" name="ContentTypeId">
    <vt:lpwstr>0x0101002AAB4D28DC30974F8DF13AF3195573DD</vt:lpwstr>
  </property>
</Properties>
</file>